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431D1" w14:textId="58804AB2" w:rsidR="00875131" w:rsidRPr="00C90B6F" w:rsidRDefault="00875131" w:rsidP="00875131">
      <w:pPr>
        <w:jc w:val="center"/>
        <w:rPr>
          <w:rFonts w:ascii="Times New Roman" w:hAnsi="Times New Roman" w:cs="Times New Roman"/>
          <w:b/>
          <w:bCs/>
        </w:rPr>
      </w:pPr>
      <w:r w:rsidRPr="00C90B6F">
        <w:rPr>
          <w:rFonts w:ascii="Times New Roman" w:hAnsi="Times New Roman" w:cs="Times New Roman"/>
        </w:rPr>
        <w:t xml:space="preserve">Dietary Patterns </w:t>
      </w:r>
      <w:ins w:id="0" w:author="Maino Vieytes, Christian (NIH/NIA/IRP) [F]" w:date="2023-11-20T09:23:00Z">
        <w:r w:rsidR="00E06F95">
          <w:rPr>
            <w:rFonts w:ascii="Times New Roman" w:hAnsi="Times New Roman" w:cs="Times New Roman"/>
          </w:rPr>
          <w:t>Among</w:t>
        </w:r>
      </w:ins>
      <w:ins w:id="1" w:author="Maino Vieytes, Christian (NIH/NIA/IRP) [F]" w:date="2023-11-20T09:22:00Z">
        <w:r w:rsidR="00E06F95">
          <w:rPr>
            <w:rFonts w:ascii="Times New Roman" w:hAnsi="Times New Roman" w:cs="Times New Roman"/>
          </w:rPr>
          <w:t xml:space="preserve"> </w:t>
        </w:r>
      </w:ins>
      <w:ins w:id="2" w:author="Maino Vieytes, Christian (NIH/NIA/IRP) [F]" w:date="2023-11-20T09:24:00Z">
        <w:r w:rsidR="00E06F95">
          <w:rPr>
            <w:rFonts w:ascii="Times New Roman" w:hAnsi="Times New Roman" w:cs="Times New Roman"/>
          </w:rPr>
          <w:t xml:space="preserve">U.S. </w:t>
        </w:r>
      </w:ins>
      <w:ins w:id="3" w:author="Maino Vieytes, Christian (NIH/NIA/IRP) [F]" w:date="2023-11-20T09:22:00Z">
        <w:r w:rsidR="00E06F95">
          <w:rPr>
            <w:rFonts w:ascii="Times New Roman" w:hAnsi="Times New Roman" w:cs="Times New Roman"/>
          </w:rPr>
          <w:t>Food Insecure Cancer Survivors</w:t>
        </w:r>
        <w:r w:rsidR="00E06F95" w:rsidRPr="00C90B6F" w:rsidDel="00E06F95">
          <w:rPr>
            <w:rFonts w:ascii="Times New Roman" w:hAnsi="Times New Roman" w:cs="Times New Roman"/>
          </w:rPr>
          <w:t xml:space="preserve"> </w:t>
        </w:r>
      </w:ins>
      <w:del w:id="4" w:author="Maino Vieytes, Christian (NIH/NIA/IRP) [F]" w:date="2023-11-20T09:21:00Z">
        <w:r w:rsidRPr="00C90B6F" w:rsidDel="00E06F95">
          <w:rPr>
            <w:rFonts w:ascii="Times New Roman" w:hAnsi="Times New Roman" w:cs="Times New Roman"/>
          </w:rPr>
          <w:delText>Associated with Food Insecurity Predict</w:delText>
        </w:r>
      </w:del>
      <w:del w:id="5" w:author="Maino Vieytes, Christian (NIH/NIA/IRP) [F]" w:date="2023-11-20T09:14:00Z">
        <w:r w:rsidRPr="00C90B6F" w:rsidDel="003E17EC">
          <w:rPr>
            <w:rFonts w:ascii="Times New Roman" w:hAnsi="Times New Roman" w:cs="Times New Roman"/>
          </w:rPr>
          <w:delText xml:space="preserve"> a</w:delText>
        </w:r>
      </w:del>
      <w:del w:id="6" w:author="Maino Vieytes, Christian (NIH/NIA/IRP) [F]" w:date="2023-11-20T09:21:00Z">
        <w:r w:rsidRPr="00C90B6F" w:rsidDel="00E06F95">
          <w:rPr>
            <w:rFonts w:ascii="Times New Roman" w:hAnsi="Times New Roman" w:cs="Times New Roman"/>
          </w:rPr>
          <w:delText xml:space="preserve"> Worse </w:delText>
        </w:r>
      </w:del>
      <w:del w:id="7" w:author="Maino Vieytes, Christian (NIH/NIA/IRP) [F]" w:date="2023-11-20T09:14:00Z">
        <w:r w:rsidRPr="00C90B6F" w:rsidDel="003E17EC">
          <w:rPr>
            <w:rFonts w:ascii="Times New Roman" w:hAnsi="Times New Roman" w:cs="Times New Roman"/>
          </w:rPr>
          <w:delText xml:space="preserve">Prognosis </w:delText>
        </w:r>
      </w:del>
      <w:del w:id="8" w:author="Maino Vieytes, Christian (NIH/NIA/IRP) [F]" w:date="2023-11-20T09:21:00Z">
        <w:r w:rsidRPr="00C90B6F" w:rsidDel="00E06F95">
          <w:rPr>
            <w:rFonts w:ascii="Times New Roman" w:hAnsi="Times New Roman" w:cs="Times New Roman"/>
          </w:rPr>
          <w:delText>for U.S. Cancer Survivors</w:delText>
        </w:r>
      </w:del>
      <w:ins w:id="9" w:author="Maino Vieytes, Christian (NIH/NIA/IRP) [F]" w:date="2023-11-20T09:21:00Z">
        <w:r w:rsidR="00E06F95">
          <w:rPr>
            <w:rFonts w:ascii="Times New Roman" w:hAnsi="Times New Roman" w:cs="Times New Roman"/>
          </w:rPr>
          <w:t xml:space="preserve">and </w:t>
        </w:r>
      </w:ins>
      <w:ins w:id="10" w:author="Maino Vieytes, Christian (NIH/NIA/IRP) [F]" w:date="2023-11-20T09:24:00Z">
        <w:r w:rsidR="00E06F95">
          <w:rPr>
            <w:rFonts w:ascii="Times New Roman" w:hAnsi="Times New Roman" w:cs="Times New Roman"/>
          </w:rPr>
          <w:t xml:space="preserve">the </w:t>
        </w:r>
      </w:ins>
      <w:ins w:id="11" w:author="Maino Vieytes, Christian (NIH/NIA/IRP) [F]" w:date="2023-11-20T09:23:00Z">
        <w:r w:rsidR="00E06F95">
          <w:rPr>
            <w:rFonts w:ascii="Times New Roman" w:hAnsi="Times New Roman" w:cs="Times New Roman"/>
          </w:rPr>
          <w:t xml:space="preserve">Risk of </w:t>
        </w:r>
      </w:ins>
      <w:ins w:id="12" w:author="Maino Vieytes, Christian (NIH/NIA/IRP) [F]" w:date="2023-11-20T09:21:00Z">
        <w:r w:rsidR="00E06F95">
          <w:rPr>
            <w:rFonts w:ascii="Times New Roman" w:hAnsi="Times New Roman" w:cs="Times New Roman"/>
          </w:rPr>
          <w:t>Mortality</w:t>
        </w:r>
      </w:ins>
      <w:r w:rsidRPr="00C90B6F">
        <w:rPr>
          <w:rFonts w:ascii="Times New Roman" w:hAnsi="Times New Roman" w:cs="Times New Roman"/>
        </w:rPr>
        <w:t>: NHANES 1999-2018</w:t>
      </w:r>
    </w:p>
    <w:p w14:paraId="39E7DCD1" w14:textId="77777777" w:rsidR="00875131" w:rsidRPr="00C90B6F" w:rsidRDefault="00875131" w:rsidP="00875131">
      <w:pPr>
        <w:jc w:val="center"/>
        <w:rPr>
          <w:rFonts w:ascii="Times New Roman" w:hAnsi="Times New Roman" w:cs="Times New Roman"/>
          <w:b/>
          <w:bCs/>
        </w:rPr>
      </w:pPr>
    </w:p>
    <w:p w14:paraId="0F0F191E" w14:textId="77777777" w:rsidR="00875131" w:rsidRPr="00C90B6F" w:rsidRDefault="00875131" w:rsidP="00875131">
      <w:pPr>
        <w:rPr>
          <w:rFonts w:ascii="Times New Roman" w:hAnsi="Times New Roman" w:cs="Times New Roman"/>
          <w:vertAlign w:val="superscript"/>
        </w:rPr>
      </w:pPr>
      <w:r w:rsidRPr="00C90B6F">
        <w:rPr>
          <w:rFonts w:ascii="Times New Roman" w:hAnsi="Times New Roman" w:cs="Times New Roman"/>
        </w:rPr>
        <w:t>Christian A. Maino Vieytes</w:t>
      </w:r>
      <w:r w:rsidRPr="00C90B6F">
        <w:rPr>
          <w:rFonts w:ascii="Times New Roman" w:hAnsi="Times New Roman" w:cs="Times New Roman"/>
          <w:vertAlign w:val="superscript"/>
        </w:rPr>
        <w:t>1</w:t>
      </w:r>
      <w:r w:rsidRPr="00C90B6F">
        <w:rPr>
          <w:rFonts w:ascii="Times New Roman" w:hAnsi="Times New Roman" w:cs="Times New Roman"/>
        </w:rPr>
        <w:t xml:space="preserve">, </w:t>
      </w:r>
      <w:proofErr w:type="spellStart"/>
      <w:r w:rsidRPr="00C90B6F">
        <w:rPr>
          <w:rFonts w:ascii="Times New Roman" w:hAnsi="Times New Roman" w:cs="Times New Roman"/>
        </w:rPr>
        <w:t>Ruoqing</w:t>
      </w:r>
      <w:proofErr w:type="spellEnd"/>
      <w:r w:rsidRPr="00C90B6F">
        <w:rPr>
          <w:rFonts w:ascii="Times New Roman" w:hAnsi="Times New Roman" w:cs="Times New Roman"/>
        </w:rPr>
        <w:t xml:space="preserve"> Zhu</w:t>
      </w:r>
      <w:r w:rsidRPr="00C90B6F">
        <w:rPr>
          <w:rFonts w:ascii="Times New Roman" w:hAnsi="Times New Roman" w:cs="Times New Roman"/>
          <w:vertAlign w:val="superscript"/>
        </w:rPr>
        <w:t>2</w:t>
      </w:r>
      <w:r w:rsidRPr="00C90B6F">
        <w:rPr>
          <w:rFonts w:ascii="Times New Roman" w:hAnsi="Times New Roman" w:cs="Times New Roman"/>
        </w:rPr>
        <w:t>, Francesca Gany</w:t>
      </w:r>
      <w:r w:rsidRPr="00C90B6F">
        <w:rPr>
          <w:rFonts w:ascii="Times New Roman" w:hAnsi="Times New Roman" w:cs="Times New Roman"/>
          <w:vertAlign w:val="superscript"/>
        </w:rPr>
        <w:t>3</w:t>
      </w:r>
      <w:r w:rsidRPr="00C90B6F">
        <w:rPr>
          <w:rFonts w:ascii="Times New Roman" w:hAnsi="Times New Roman" w:cs="Times New Roman"/>
        </w:rPr>
        <w:t>, Brenda D. Koester</w:t>
      </w:r>
      <w:r w:rsidRPr="00C90B6F">
        <w:rPr>
          <w:rFonts w:ascii="Times New Roman" w:hAnsi="Times New Roman" w:cs="Times New Roman"/>
          <w:vertAlign w:val="superscript"/>
        </w:rPr>
        <w:t>4</w:t>
      </w:r>
      <w:r w:rsidRPr="00C90B6F">
        <w:rPr>
          <w:rFonts w:ascii="Times New Roman" w:hAnsi="Times New Roman" w:cs="Times New Roman"/>
        </w:rPr>
        <w:t>, Anna E. Arthur</w:t>
      </w:r>
      <w:r w:rsidRPr="00C90B6F">
        <w:rPr>
          <w:rFonts w:ascii="Times New Roman" w:hAnsi="Times New Roman" w:cs="Times New Roman"/>
          <w:vertAlign w:val="superscript"/>
        </w:rPr>
        <w:t>5</w:t>
      </w:r>
    </w:p>
    <w:p w14:paraId="5143498C" w14:textId="77777777" w:rsidR="00875131" w:rsidRPr="00C90B6F" w:rsidRDefault="00875131" w:rsidP="00875131">
      <w:pPr>
        <w:jc w:val="center"/>
        <w:rPr>
          <w:rFonts w:ascii="Times New Roman" w:hAnsi="Times New Roman" w:cs="Times New Roman"/>
          <w:vertAlign w:val="superscript"/>
        </w:rPr>
      </w:pPr>
    </w:p>
    <w:p w14:paraId="1D695BCC"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1 </w:t>
      </w:r>
      <w:r w:rsidRPr="00C90B6F">
        <w:rPr>
          <w:rFonts w:ascii="Times New Roman" w:hAnsi="Times New Roman" w:cs="Times New Roman"/>
        </w:rPr>
        <w:t xml:space="preserve">Division of Nutritional Sciences, University of Illinois at Urbana-Champaign, </w:t>
      </w:r>
      <w:r>
        <w:rPr>
          <w:rFonts w:ascii="Times New Roman" w:hAnsi="Times New Roman" w:cs="Times New Roman"/>
        </w:rPr>
        <w:t xml:space="preserve">386 Bevier Hall, 905 S Goodwin Ave, </w:t>
      </w:r>
      <w:r w:rsidRPr="00C90B6F">
        <w:rPr>
          <w:rFonts w:ascii="Times New Roman" w:hAnsi="Times New Roman" w:cs="Times New Roman"/>
        </w:rPr>
        <w:t xml:space="preserve">Urbana, IL 61801, USA; </w:t>
      </w:r>
      <w:hyperlink r:id="rId6" w:history="1">
        <w:r w:rsidRPr="00C90B6F">
          <w:rPr>
            <w:rStyle w:val="Hyperlink"/>
            <w:rFonts w:ascii="Times New Roman" w:hAnsi="Times New Roman" w:cs="Times New Roman"/>
          </w:rPr>
          <w:t>cam17@illinois.edu</w:t>
        </w:r>
      </w:hyperlink>
      <w:r w:rsidRPr="00A230D3">
        <w:rPr>
          <w:rStyle w:val="Hyperlink"/>
          <w:rFonts w:ascii="Times New Roman" w:hAnsi="Times New Roman" w:cs="Times New Roman"/>
          <w:color w:val="auto"/>
          <w:u w:val="none"/>
        </w:rPr>
        <w:t>; CAMV</w:t>
      </w:r>
    </w:p>
    <w:p w14:paraId="6DF37613"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2 </w:t>
      </w:r>
      <w:r w:rsidRPr="00C90B6F">
        <w:rPr>
          <w:rFonts w:ascii="Times New Roman" w:hAnsi="Times New Roman" w:cs="Times New Roman"/>
        </w:rPr>
        <w:t xml:space="preserve">Department of Statistics, University of Illinois at Urbana-Champaign, Urbana, IL 61801, USA; </w:t>
      </w:r>
      <w:hyperlink r:id="rId7" w:history="1">
        <w:r w:rsidRPr="00C90B6F">
          <w:rPr>
            <w:rStyle w:val="Hyperlink"/>
            <w:rFonts w:ascii="Times New Roman" w:hAnsi="Times New Roman" w:cs="Times New Roman"/>
          </w:rPr>
          <w:t>rqzhu@illinois.edu</w:t>
        </w:r>
      </w:hyperlink>
      <w:r w:rsidRPr="00A230D3">
        <w:rPr>
          <w:rStyle w:val="Hyperlink"/>
          <w:rFonts w:ascii="Times New Roman" w:hAnsi="Times New Roman" w:cs="Times New Roman"/>
          <w:color w:val="auto"/>
          <w:u w:val="none"/>
        </w:rPr>
        <w:t>; RZ</w:t>
      </w:r>
    </w:p>
    <w:p w14:paraId="3005B65B"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3 </w:t>
      </w:r>
      <w:r w:rsidRPr="00C90B6F">
        <w:rPr>
          <w:rFonts w:ascii="Times New Roman" w:hAnsi="Times New Roman" w:cs="Times New Roman"/>
        </w:rPr>
        <w:t xml:space="preserve">Memorial Sloan Kettering Cancer Center, New York, NY 10065, USA; </w:t>
      </w:r>
      <w:hyperlink r:id="rId8" w:history="1">
        <w:r w:rsidRPr="00C90B6F">
          <w:rPr>
            <w:rStyle w:val="Hyperlink"/>
            <w:rFonts w:ascii="Times New Roman" w:hAnsi="Times New Roman" w:cs="Times New Roman"/>
          </w:rPr>
          <w:t>ganyf@mskcc.org</w:t>
        </w:r>
      </w:hyperlink>
      <w:r w:rsidRPr="00A230D3">
        <w:rPr>
          <w:rStyle w:val="Hyperlink"/>
          <w:rFonts w:ascii="Times New Roman" w:hAnsi="Times New Roman" w:cs="Times New Roman"/>
          <w:color w:val="auto"/>
          <w:u w:val="none"/>
        </w:rPr>
        <w:t>; FG</w:t>
      </w:r>
    </w:p>
    <w:p w14:paraId="663199D9"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4 </w:t>
      </w:r>
      <w:r w:rsidRPr="00C90B6F">
        <w:rPr>
          <w:rFonts w:ascii="Times New Roman" w:hAnsi="Times New Roman" w:cs="Times New Roman"/>
        </w:rPr>
        <w:t xml:space="preserve">Family Resiliency Center, University of Illinois at Urbana-Champaign, Urbana, IL 61801, USA; </w:t>
      </w:r>
      <w:hyperlink r:id="rId9" w:history="1">
        <w:r w:rsidRPr="00C90B6F">
          <w:rPr>
            <w:rStyle w:val="Hyperlink"/>
            <w:rFonts w:ascii="Times New Roman" w:hAnsi="Times New Roman" w:cs="Times New Roman"/>
          </w:rPr>
          <w:t>bkoester@illinois.edu</w:t>
        </w:r>
      </w:hyperlink>
      <w:r w:rsidRPr="00A230D3">
        <w:rPr>
          <w:rStyle w:val="Hyperlink"/>
          <w:rFonts w:ascii="Times New Roman" w:hAnsi="Times New Roman" w:cs="Times New Roman"/>
          <w:color w:val="auto"/>
          <w:u w:val="none"/>
        </w:rPr>
        <w:t>; BDK</w:t>
      </w:r>
    </w:p>
    <w:p w14:paraId="17E7FD0A"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5 </w:t>
      </w:r>
      <w:r w:rsidRPr="00C90B6F">
        <w:rPr>
          <w:rFonts w:ascii="Times New Roman" w:hAnsi="Times New Roman" w:cs="Times New Roman"/>
        </w:rPr>
        <w:t xml:space="preserve">Department of Dietetics and Nutrition, University of Kansas Medical Center, </w:t>
      </w:r>
      <w:r w:rsidRPr="00C90B6F">
        <w:rPr>
          <w:rFonts w:ascii="Times New Roman" w:hAnsi="Times New Roman" w:cs="Times New Roman"/>
        </w:rPr>
        <w:br/>
        <w:t xml:space="preserve">Kansas City, KS 66160, USA; </w:t>
      </w:r>
      <w:hyperlink r:id="rId10" w:history="1">
        <w:r w:rsidRPr="00C90B6F">
          <w:rPr>
            <w:rStyle w:val="Hyperlink"/>
            <w:rFonts w:ascii="Times New Roman" w:hAnsi="Times New Roman" w:cs="Times New Roman"/>
          </w:rPr>
          <w:t>aarthur4@kumc.edu</w:t>
        </w:r>
      </w:hyperlink>
      <w:r w:rsidRPr="00A230D3">
        <w:rPr>
          <w:rStyle w:val="Hyperlink"/>
          <w:rFonts w:ascii="Times New Roman" w:hAnsi="Times New Roman" w:cs="Times New Roman"/>
          <w:color w:val="auto"/>
          <w:u w:val="none"/>
        </w:rPr>
        <w:t>; AEA</w:t>
      </w:r>
    </w:p>
    <w:p w14:paraId="39E32EFE" w14:textId="77777777" w:rsidR="00875131" w:rsidRDefault="00875131" w:rsidP="00875131">
      <w:pPr>
        <w:spacing w:line="360" w:lineRule="auto"/>
        <w:rPr>
          <w:rFonts w:ascii="Times New Roman" w:hAnsi="Times New Roman" w:cs="Times New Roman"/>
          <w:b/>
          <w:bCs/>
        </w:rPr>
      </w:pPr>
    </w:p>
    <w:p w14:paraId="5B8E8F41" w14:textId="77777777" w:rsidR="00875131" w:rsidRPr="00C90B6F" w:rsidRDefault="00875131" w:rsidP="00875131">
      <w:pPr>
        <w:rPr>
          <w:rFonts w:ascii="Times New Roman" w:hAnsi="Times New Roman" w:cs="Times New Roman"/>
          <w:b/>
          <w:bCs/>
        </w:rPr>
      </w:pPr>
      <w:r w:rsidRPr="00C90B6F">
        <w:rPr>
          <w:rFonts w:ascii="Times New Roman" w:hAnsi="Times New Roman" w:cs="Times New Roman"/>
          <w:b/>
          <w:bCs/>
        </w:rPr>
        <w:t>Abstract</w:t>
      </w:r>
    </w:p>
    <w:p w14:paraId="071A874F" w14:textId="77777777" w:rsidR="00875131" w:rsidRPr="00C90B6F" w:rsidRDefault="00875131" w:rsidP="00875131">
      <w:pPr>
        <w:rPr>
          <w:rFonts w:ascii="Times New Roman" w:hAnsi="Times New Roman" w:cs="Times New Roman"/>
        </w:rPr>
      </w:pPr>
    </w:p>
    <w:p w14:paraId="1FC59B3F" w14:textId="77777777" w:rsidR="00875131" w:rsidRPr="00C90B6F" w:rsidRDefault="00875131" w:rsidP="00875131">
      <w:pPr>
        <w:pStyle w:val="NormalWeb"/>
        <w:spacing w:before="0" w:beforeAutospacing="0" w:after="0" w:afterAutospacing="0"/>
        <w:rPr>
          <w:color w:val="0E101A"/>
        </w:rPr>
      </w:pPr>
      <w:r>
        <w:rPr>
          <w:rStyle w:val="Emphasis"/>
          <w:color w:val="0E101A"/>
        </w:rPr>
        <w:t>Purpose</w:t>
      </w:r>
    </w:p>
    <w:p w14:paraId="7AE1868A" w14:textId="34E4ABD4" w:rsidR="00875131" w:rsidRPr="00C90B6F" w:rsidRDefault="00875131" w:rsidP="00875131">
      <w:pPr>
        <w:pStyle w:val="NormalWeb"/>
        <w:spacing w:before="0" w:beforeAutospacing="0" w:after="0" w:afterAutospacing="0"/>
        <w:ind w:firstLine="720"/>
        <w:rPr>
          <w:color w:val="0E101A"/>
        </w:rPr>
      </w:pPr>
      <w:r w:rsidRPr="00C90B6F">
        <w:rPr>
          <w:color w:val="0E101A"/>
        </w:rPr>
        <w:t xml:space="preserve">Food insecurity—the lack of unabated access to nutritious foods—is a consequence many </w:t>
      </w:r>
      <w:proofErr w:type="gramStart"/>
      <w:r w:rsidRPr="00C90B6F">
        <w:rPr>
          <w:color w:val="0E101A"/>
        </w:rPr>
        <w:t>cancer</w:t>
      </w:r>
      <w:proofErr w:type="gramEnd"/>
      <w:r w:rsidRPr="00C90B6F">
        <w:rPr>
          <w:color w:val="0E101A"/>
        </w:rPr>
        <w:t xml:space="preserve"> survivors face.</w:t>
      </w:r>
      <w:r w:rsidRPr="00244A35">
        <w:rPr>
          <w:color w:val="0E101A"/>
        </w:rPr>
        <w:t xml:space="preserve"> </w:t>
      </w:r>
      <w:r>
        <w:rPr>
          <w:color w:val="0E101A"/>
        </w:rPr>
        <w:t xml:space="preserve">Food insecurity is associated with adverse health outcomes and lower dietary quality among the </w:t>
      </w:r>
      <w:proofErr w:type="gramStart"/>
      <w:r>
        <w:rPr>
          <w:color w:val="0E101A"/>
        </w:rPr>
        <w:t>general public</w:t>
      </w:r>
      <w:proofErr w:type="gramEnd"/>
      <w:r>
        <w:rPr>
          <w:color w:val="0E101A"/>
        </w:rPr>
        <w:t>.</w:t>
      </w:r>
      <w:r w:rsidRPr="00C90B6F">
        <w:rPr>
          <w:color w:val="0E101A"/>
        </w:rPr>
        <w:t xml:space="preserve"> In a previous analysis, we extracted dietary patterns in U.S. </w:t>
      </w:r>
      <w:del w:id="13" w:author="Maino Vieytes, Christian (NIH/NIA/IRP) [F]" w:date="2023-11-19T07:56:00Z">
        <w:r w:rsidRPr="00C90B6F" w:rsidDel="00F96675">
          <w:rPr>
            <w:color w:val="0E101A"/>
          </w:rPr>
          <w:delText>food-insecure</w:delText>
        </w:r>
      </w:del>
      <w:ins w:id="14" w:author="Maino Vieytes, Christian (NIH/NIA/IRP) [F]" w:date="2023-11-19T07:56:00Z">
        <w:r w:rsidR="00F96675">
          <w:rPr>
            <w:color w:val="0E101A"/>
          </w:rPr>
          <w:t>food insecure</w:t>
        </w:r>
      </w:ins>
      <w:r w:rsidRPr="00C90B6F">
        <w:rPr>
          <w:color w:val="0E101A"/>
        </w:rPr>
        <w:t xml:space="preserve"> cancer survivors using penalized logistic regression, suggesting poor diet quality in this population. This analysis evaluated the association between these patterns and survival after a cancer diagnosis.</w:t>
      </w:r>
      <w:r>
        <w:rPr>
          <w:color w:val="0E101A"/>
        </w:rPr>
        <w:t xml:space="preserve"> Comparisons with other dietary patterns analysis techniques were conducted.</w:t>
      </w:r>
    </w:p>
    <w:p w14:paraId="38F3675A" w14:textId="77777777" w:rsidR="00875131" w:rsidRPr="00C90B6F" w:rsidRDefault="00875131" w:rsidP="00875131">
      <w:pPr>
        <w:pStyle w:val="NormalWeb"/>
        <w:spacing w:before="0" w:beforeAutospacing="0" w:after="0" w:afterAutospacing="0"/>
        <w:rPr>
          <w:color w:val="0E101A"/>
        </w:rPr>
      </w:pPr>
    </w:p>
    <w:p w14:paraId="6CD0ADE7" w14:textId="77777777" w:rsidR="00875131" w:rsidRDefault="00875131" w:rsidP="00875131">
      <w:pPr>
        <w:pStyle w:val="NormalWeb"/>
        <w:spacing w:before="0" w:beforeAutospacing="0" w:after="0" w:afterAutospacing="0"/>
        <w:rPr>
          <w:rStyle w:val="Emphasis"/>
          <w:color w:val="0E101A"/>
        </w:rPr>
      </w:pPr>
      <w:r>
        <w:rPr>
          <w:rStyle w:val="Emphasis"/>
          <w:color w:val="0E101A"/>
        </w:rPr>
        <w:t>Methods</w:t>
      </w:r>
    </w:p>
    <w:p w14:paraId="1CAC5854" w14:textId="43A0AF78" w:rsidR="00875131" w:rsidRDefault="00875131" w:rsidP="00875131">
      <w:pPr>
        <w:pStyle w:val="NormalWeb"/>
        <w:spacing w:before="0" w:beforeAutospacing="0" w:after="0" w:afterAutospacing="0"/>
        <w:rPr>
          <w:color w:val="0E101A"/>
        </w:rPr>
      </w:pPr>
      <w:commentRangeStart w:id="15"/>
      <w:r w:rsidRPr="00C90B6F">
        <w:rPr>
          <w:color w:val="0E101A"/>
        </w:rPr>
        <w:t xml:space="preserve">           We implemented two dietary pattern analysis approaches: penalized logistic regression and principal components analysis. Using nationally representative data from the National Health and Nutrition Examination Survey (NHANES) study, we extracted six dietary patterns, two of which (the FI and SNAP patterns) were positively associated with being a </w:t>
      </w:r>
      <w:del w:id="16" w:author="Maino Vieytes, Christian (NIH/NIA/IRP) [F]" w:date="2023-11-19T07:56:00Z">
        <w:r w:rsidRPr="00C90B6F" w:rsidDel="00F96675">
          <w:rPr>
            <w:color w:val="0E101A"/>
          </w:rPr>
          <w:delText>food-insecure</w:delText>
        </w:r>
      </w:del>
      <w:ins w:id="17" w:author="Maino Vieytes, Christian (NIH/NIA/IRP) [F]" w:date="2023-11-19T07:56:00Z">
        <w:r w:rsidR="00F96675">
          <w:rPr>
            <w:color w:val="0E101A"/>
          </w:rPr>
          <w:t>food insecure</w:t>
        </w:r>
      </w:ins>
      <w:r w:rsidRPr="00C90B6F">
        <w:rPr>
          <w:color w:val="0E101A"/>
        </w:rPr>
        <w:t xml:space="preserve"> cancer survivor. Additionally, we evaluated the HEI-2015 for comparison. Cox proportional hazards models assessed the relationship between the diet quality indices and survival after a cancer diagnosis. </w:t>
      </w:r>
    </w:p>
    <w:p w14:paraId="1AC54717" w14:textId="77777777" w:rsidR="00875131" w:rsidRPr="00682D34" w:rsidRDefault="00875131" w:rsidP="00875131">
      <w:pPr>
        <w:pStyle w:val="NormalWeb"/>
        <w:spacing w:before="0" w:beforeAutospacing="0" w:after="0" w:afterAutospacing="0"/>
        <w:rPr>
          <w:color w:val="0E101A"/>
        </w:rPr>
      </w:pPr>
    </w:p>
    <w:p w14:paraId="1D44F627"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Results</w:t>
      </w:r>
    </w:p>
    <w:p w14:paraId="79A403DE" w14:textId="77777777" w:rsidR="00875131" w:rsidRPr="00C90B6F" w:rsidRDefault="00875131" w:rsidP="00875131">
      <w:pPr>
        <w:pStyle w:val="NormalWeb"/>
        <w:spacing w:before="0" w:beforeAutospacing="0" w:after="0" w:afterAutospacing="0"/>
        <w:rPr>
          <w:color w:val="0E101A"/>
        </w:rPr>
      </w:pPr>
      <w:r w:rsidRPr="00C90B6F">
        <w:rPr>
          <w:color w:val="0E101A"/>
        </w:rPr>
        <w:t>           There were 981 deaths from all causes and 343 cancer-related deaths. After multivariable adjustment, we found higher risks of all-cause mortality associated with higher adherence to the FI (HR: 1.23; 95% CI: 1.06-1.42) and SNAP (HR: 1.20; 95% CI: 1.03-1.40) patterns among cancer survivors.</w:t>
      </w:r>
      <w:commentRangeEnd w:id="15"/>
      <w:r w:rsidR="001C5BF6">
        <w:rPr>
          <w:rStyle w:val="CommentReference"/>
          <w:rFonts w:asciiTheme="minorHAnsi" w:eastAsiaTheme="minorHAnsi" w:hAnsiTheme="minorHAnsi" w:cstheme="minorBidi"/>
          <w:kern w:val="2"/>
          <w14:ligatures w14:val="standardContextual"/>
        </w:rPr>
        <w:commentReference w:id="15"/>
      </w:r>
    </w:p>
    <w:p w14:paraId="2435435A" w14:textId="77777777" w:rsidR="00875131" w:rsidRPr="00C90B6F" w:rsidRDefault="00875131" w:rsidP="00875131">
      <w:pPr>
        <w:pStyle w:val="NormalWeb"/>
        <w:spacing w:before="0" w:beforeAutospacing="0" w:after="0" w:afterAutospacing="0"/>
        <w:rPr>
          <w:color w:val="0E101A"/>
        </w:rPr>
      </w:pPr>
    </w:p>
    <w:p w14:paraId="2A659629"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Conclusion</w:t>
      </w:r>
    </w:p>
    <w:p w14:paraId="7755D3E5" w14:textId="77701919" w:rsidR="00AA1520" w:rsidRDefault="00875131" w:rsidP="00875131">
      <w:pPr>
        <w:pStyle w:val="NormalWeb"/>
        <w:spacing w:before="0" w:beforeAutospacing="0" w:after="0" w:afterAutospacing="0"/>
        <w:rPr>
          <w:color w:val="0E101A"/>
        </w:rPr>
      </w:pPr>
      <w:r w:rsidRPr="00C90B6F">
        <w:rPr>
          <w:color w:val="0E101A"/>
        </w:rPr>
        <w:t>           </w:t>
      </w:r>
      <w:ins w:id="18" w:author="Maino Vieytes, Christian (NIH/NIA/IRP) [F]" w:date="2023-11-20T09:28:00Z">
        <w:r w:rsidR="00E06F95">
          <w:rPr>
            <w:color w:val="0E101A"/>
          </w:rPr>
          <w:t>Among all cancer survivors, h</w:t>
        </w:r>
      </w:ins>
      <w:del w:id="19" w:author="Maino Vieytes, Christian (NIH/NIA/IRP) [F]" w:date="2023-11-20T09:28:00Z">
        <w:r w:rsidRPr="00C90B6F" w:rsidDel="00E06F95">
          <w:rPr>
            <w:color w:val="0E101A"/>
          </w:rPr>
          <w:delText>H</w:delText>
        </w:r>
      </w:del>
      <w:r w:rsidRPr="00C90B6F">
        <w:rPr>
          <w:color w:val="0E101A"/>
        </w:rPr>
        <w:t xml:space="preserve">igher adherence to prevailing dietary patterns specific to the U.S. </w:t>
      </w:r>
      <w:del w:id="20" w:author="Maino Vieytes, Christian (NIH/NIA/IRP) [F]" w:date="2023-11-19T07:56:00Z">
        <w:r w:rsidRPr="00C90B6F" w:rsidDel="00F96675">
          <w:rPr>
            <w:color w:val="0E101A"/>
          </w:rPr>
          <w:delText>food-insecure</w:delText>
        </w:r>
      </w:del>
      <w:ins w:id="21" w:author="Maino Vieytes, Christian (NIH/NIA/IRP) [F]" w:date="2023-11-19T07:56:00Z">
        <w:r w:rsidR="00F96675">
          <w:rPr>
            <w:color w:val="0E101A"/>
          </w:rPr>
          <w:t>food insecure</w:t>
        </w:r>
      </w:ins>
      <w:r w:rsidRPr="00C90B6F">
        <w:rPr>
          <w:color w:val="0E101A"/>
        </w:rPr>
        <w:t xml:space="preserve"> cancer survivor population may lead to </w:t>
      </w:r>
      <w:del w:id="22" w:author="Maino Vieytes, Christian (NIH/NIA/IRP) [F]" w:date="2023-11-20T09:26:00Z">
        <w:r w:rsidRPr="00C90B6F" w:rsidDel="00E06F95">
          <w:rPr>
            <w:color w:val="0E101A"/>
          </w:rPr>
          <w:delText>a worse prognosis</w:delText>
        </w:r>
      </w:del>
      <w:ins w:id="23" w:author="Maino Vieytes, Christian (NIH/NIA/IRP) [F]" w:date="2023-11-20T09:26:00Z">
        <w:r w:rsidR="00E06F95">
          <w:rPr>
            <w:color w:val="0E101A"/>
          </w:rPr>
          <w:t xml:space="preserve">worse </w:t>
        </w:r>
      </w:ins>
      <w:ins w:id="24" w:author="Maino Vieytes, Christian (NIH/NIA/IRP) [F]" w:date="2023-11-20T09:27:00Z">
        <w:r w:rsidR="00E06F95">
          <w:rPr>
            <w:color w:val="0E101A"/>
          </w:rPr>
          <w:t>survival outcome</w:t>
        </w:r>
      </w:ins>
      <w:ins w:id="25" w:author="Maino Vieytes, Christian (NIH/NIA/IRP) [F]" w:date="2023-11-20T09:28:00Z">
        <w:r w:rsidR="00E06F95">
          <w:rPr>
            <w:color w:val="0E101A"/>
          </w:rPr>
          <w:t>s</w:t>
        </w:r>
      </w:ins>
      <w:r w:rsidRPr="00C90B6F">
        <w:rPr>
          <w:color w:val="0E101A"/>
        </w:rPr>
        <w:t>.</w:t>
      </w:r>
      <w:r>
        <w:rPr>
          <w:color w:val="0E101A"/>
        </w:rPr>
        <w:t xml:space="preserve"> </w:t>
      </w:r>
    </w:p>
    <w:p w14:paraId="76DB9439" w14:textId="77777777" w:rsidR="00AA1520" w:rsidRDefault="00AA1520" w:rsidP="00875131">
      <w:pPr>
        <w:pStyle w:val="NormalWeb"/>
        <w:spacing w:before="0" w:beforeAutospacing="0" w:after="0" w:afterAutospacing="0"/>
        <w:rPr>
          <w:color w:val="0E101A"/>
        </w:rPr>
      </w:pPr>
    </w:p>
    <w:p w14:paraId="4E50B75A" w14:textId="77777777" w:rsidR="00AA1520" w:rsidRDefault="00AA1520" w:rsidP="00AA1520">
      <w:pPr>
        <w:pStyle w:val="NormalWeb"/>
        <w:spacing w:before="0" w:beforeAutospacing="0" w:after="0" w:afterAutospacing="0"/>
        <w:rPr>
          <w:b/>
          <w:bCs/>
          <w:color w:val="0E101A"/>
        </w:rPr>
      </w:pPr>
      <w:r>
        <w:rPr>
          <w:b/>
          <w:bCs/>
          <w:color w:val="0E101A"/>
        </w:rPr>
        <w:t>Keywords</w:t>
      </w:r>
    </w:p>
    <w:p w14:paraId="0996E206" w14:textId="77777777" w:rsidR="00AA1520" w:rsidRPr="00E84631" w:rsidRDefault="00AA1520" w:rsidP="00AA1520">
      <w:pPr>
        <w:pStyle w:val="NormalWeb"/>
        <w:spacing w:before="0" w:beforeAutospacing="0" w:after="0" w:afterAutospacing="0"/>
        <w:rPr>
          <w:color w:val="0E101A"/>
        </w:rPr>
      </w:pPr>
      <w:r>
        <w:rPr>
          <w:color w:val="0E101A"/>
        </w:rPr>
        <w:t>nutritional epidemiology; survivorship; dietary patterns; food insecurity; regularization</w:t>
      </w:r>
    </w:p>
    <w:p w14:paraId="42EAC726" w14:textId="6AEAB819" w:rsidR="00AA1520" w:rsidRDefault="00AA1520" w:rsidP="00875131">
      <w:pPr>
        <w:pStyle w:val="NormalWeb"/>
        <w:spacing w:before="0" w:beforeAutospacing="0" w:after="0" w:afterAutospacing="0"/>
        <w:rPr>
          <w:color w:val="0E101A"/>
        </w:rPr>
        <w:sectPr w:rsidR="00AA1520" w:rsidSect="00AA1520">
          <w:headerReference w:type="even" r:id="rId15"/>
          <w:headerReference w:type="default" r:id="rId16"/>
          <w:pgSz w:w="12240" w:h="15840"/>
          <w:pgMar w:top="1440" w:right="1296" w:bottom="1440" w:left="1296" w:header="720" w:footer="720" w:gutter="0"/>
          <w:lnNumType w:countBy="1" w:restart="continuous"/>
          <w:cols w:space="720"/>
          <w:docGrid w:linePitch="360"/>
        </w:sectPr>
      </w:pPr>
    </w:p>
    <w:p w14:paraId="7CF01E1E" w14:textId="1FB32C73" w:rsidR="00CA04BD" w:rsidRPr="00C90B6F" w:rsidRDefault="00CA04BD" w:rsidP="00CA04BD">
      <w:pPr>
        <w:rPr>
          <w:rFonts w:ascii="Times New Roman" w:hAnsi="Times New Roman" w:cs="Times New Roman"/>
          <w:b/>
          <w:bCs/>
        </w:rPr>
      </w:pPr>
      <w:r w:rsidRPr="00C90B6F">
        <w:rPr>
          <w:rFonts w:ascii="Times New Roman" w:hAnsi="Times New Roman" w:cs="Times New Roman"/>
          <w:b/>
          <w:bCs/>
        </w:rPr>
        <w:lastRenderedPageBreak/>
        <w:t>Introduction</w:t>
      </w:r>
    </w:p>
    <w:p w14:paraId="22C05392" w14:textId="77777777" w:rsidR="00CA04BD" w:rsidRPr="00C90B6F" w:rsidRDefault="00CA04BD" w:rsidP="00CA04BD">
      <w:pPr>
        <w:rPr>
          <w:rFonts w:ascii="Times New Roman" w:hAnsi="Times New Roman" w:cs="Times New Roman"/>
          <w:b/>
          <w:bCs/>
        </w:rPr>
      </w:pPr>
    </w:p>
    <w:p w14:paraId="4752C674" w14:textId="5709A65D"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owing to exorbitant treatment, prescription, and indirect costs (e.g., income loss due to cancer-related job loss or disability)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8s3QjLs1","properties":{"formattedCitation":"[1]","plainCitation":"[1]","noteIndex":0},"citationItems":[{"id":"Ox2bG7Bi/Mt58nT85","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w:t>
      </w:r>
      <w:r w:rsidRPr="00C90B6F">
        <w:rPr>
          <w:rFonts w:ascii="Times New Roman" w:hAnsi="Times New Roman" w:cs="Times New Roman"/>
        </w:rPr>
        <w:fldChar w:fldCharType="end"/>
      </w:r>
      <w:r w:rsidRPr="00C90B6F">
        <w:rPr>
          <w:rFonts w:ascii="Times New Roman" w:hAnsi="Times New Roman" w:cs="Times New Roman"/>
        </w:rPr>
        <w:t xml:space="preserve">. These phenomena we describe are often magnified for low-income cancer survivors—defined as individuals with a history of cancer—who may lack financial reserves and workplace accommodations while navigating the treatment phases of their cancer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XbfGBzpE","properties":{"formattedCitation":"[1, 2]","plainCitation":"[1, 2]","noteIndex":0},"citationItems":[{"id":"Ox2bG7Bi/Mt58nT85","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Ox2bG7Bi/7g4wVyNt","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1, 2]</w:t>
      </w:r>
      <w:r w:rsidRPr="00C90B6F">
        <w:rPr>
          <w:rFonts w:ascii="Times New Roman" w:hAnsi="Times New Roman" w:cs="Times New Roman"/>
        </w:rPr>
        <w:fldChar w:fldCharType="end"/>
      </w:r>
      <w:r w:rsidRPr="00C90B6F">
        <w:rPr>
          <w:rFonts w:ascii="Times New Roman" w:hAnsi="Times New Roman" w:cs="Times New Roman"/>
        </w:rPr>
        <w:t>. Thus, critical questions arise regarding how these experiences can impact cancer-related outcomes through dietary variables in cancer survivors.</w:t>
      </w:r>
    </w:p>
    <w:p w14:paraId="4D9435BE" w14:textId="2144B21F" w:rsidR="00CA04BD" w:rsidRPr="00C90B6F" w:rsidDel="00B26EF2" w:rsidRDefault="00CA04BD" w:rsidP="00CA04BD">
      <w:pPr>
        <w:spacing w:line="360" w:lineRule="auto"/>
        <w:ind w:firstLine="720"/>
        <w:rPr>
          <w:del w:id="26" w:author="Maino Vieytes, Christian (NIH/NIA/IRP) [F]" w:date="2023-11-20T10:09:00Z"/>
          <w:rFonts w:ascii="Times New Roman" w:hAnsi="Times New Roman" w:cs="Times New Roman"/>
        </w:rPr>
      </w:pPr>
      <w:r w:rsidRPr="00C90B6F">
        <w:rPr>
          <w:rFonts w:ascii="Times New Roman" w:hAnsi="Times New Roman" w:cs="Times New Roman"/>
        </w:rPr>
        <w:t xml:space="preserve">Food insecurity, or the lack of continuous access to healthy and nutritious foods to lead a healthy life, can be a consequence for cancer survivors facing high financial toxicity burden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AXAfgOJW","properties":{"formattedCitation":"[3, 4]","plainCitation":"[3, 4]","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Ipnc3yAs","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3, 4]</w:t>
      </w:r>
      <w:r w:rsidRPr="00C90B6F">
        <w:rPr>
          <w:rFonts w:ascii="Times New Roman" w:hAnsi="Times New Roman" w:cs="Times New Roman"/>
        </w:rPr>
        <w:fldChar w:fldCharType="end"/>
      </w:r>
      <w:r w:rsidRPr="00C90B6F">
        <w:rPr>
          <w:rFonts w:ascii="Times New Roman" w:hAnsi="Times New Roman" w:cs="Times New Roman"/>
        </w:rPr>
        <w:t xml:space="preserve">. A framework of competing demands conceptualizes one manifestation of food insecurity among cancer survivors, involving cancer survivors facing difficult decisions between choosing medical care or nutritious food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QQrTs5n5","properties":{"formattedCitation":"[3]","plainCitation":"[3]","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w:t>
      </w:r>
      <w:r w:rsidRPr="00C90B6F">
        <w:rPr>
          <w:rFonts w:ascii="Times New Roman" w:hAnsi="Times New Roman" w:cs="Times New Roman"/>
        </w:rPr>
        <w:fldChar w:fldCharType="end"/>
      </w:r>
      <w:r w:rsidRPr="00C90B6F">
        <w:rPr>
          <w:rFonts w:ascii="Times New Roman" w:hAnsi="Times New Roman" w:cs="Times New Roman"/>
        </w:rPr>
        <w:t xml:space="preserve">. However, a critical public health concern is that food insecurity is associated with adverse health outcomes and lower dietary quality in the general public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rZm5TwOB","properties":{"formattedCitation":"[5, 6]","plainCitation":"[5, 6]","noteIndex":0},"citationItems":[{"id":"Ox2bG7Bi/CnRsXaC9","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Ox2bG7Bi/kPSsFhdV","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5, 6]</w:t>
      </w:r>
      <w:r w:rsidRPr="00C90B6F">
        <w:rPr>
          <w:rFonts w:ascii="Times New Roman" w:hAnsi="Times New Roman" w:cs="Times New Roman"/>
        </w:rPr>
        <w:fldChar w:fldCharType="end"/>
      </w:r>
      <w:r w:rsidRPr="00C90B6F">
        <w:rPr>
          <w:rFonts w:ascii="Times New Roman" w:hAnsi="Times New Roman" w:cs="Times New Roman"/>
        </w:rPr>
        <w:t xml:space="preserve">. Food insecurity may predict a worse prognosis among cancer survivors, though </w:t>
      </w:r>
      <w:ins w:id="27" w:author="Maino Vieytes, Christian (NIH/NIA/IRP) [F]" w:date="2023-11-20T09:29:00Z">
        <w:r w:rsidR="00E06F95">
          <w:rPr>
            <w:rFonts w:ascii="Times New Roman" w:hAnsi="Times New Roman" w:cs="Times New Roman"/>
          </w:rPr>
          <w:t xml:space="preserve">evidence is limited, and </w:t>
        </w:r>
      </w:ins>
      <w:r w:rsidRPr="00C90B6F">
        <w:rPr>
          <w:rFonts w:ascii="Times New Roman" w:hAnsi="Times New Roman" w:cs="Times New Roman"/>
        </w:rPr>
        <w:t>more research is needed to substantiate this conjecture.</w:t>
      </w:r>
    </w:p>
    <w:p w14:paraId="49DE9F8D" w14:textId="3D92D851" w:rsidR="00CA04BD" w:rsidRPr="00C90B6F" w:rsidRDefault="00CA04BD" w:rsidP="00B26EF2">
      <w:pPr>
        <w:spacing w:line="360" w:lineRule="auto"/>
        <w:ind w:firstLine="720"/>
        <w:rPr>
          <w:rFonts w:ascii="Times New Roman" w:hAnsi="Times New Roman" w:cs="Times New Roman"/>
        </w:rPr>
      </w:pPr>
      <w:del w:id="28" w:author="Maino Vieytes, Christian (NIH/NIA/IRP) [F]" w:date="2023-11-20T10:09:00Z">
        <w:r w:rsidRPr="00C90B6F" w:rsidDel="00B26EF2">
          <w:rPr>
            <w:rFonts w:ascii="Times New Roman" w:hAnsi="Times New Roman" w:cs="Times New Roman"/>
          </w:rPr>
          <w:delText xml:space="preserve">Penalized, or regularized, regression emerged as a contemporary method for extracting dietary patterns from dietary intake data collected from food frequency questionnaires or 24-hour recalls </w:delText>
        </w:r>
        <w:r w:rsidRPr="00C90B6F" w:rsidDel="00B26EF2">
          <w:rPr>
            <w:rFonts w:ascii="Times New Roman" w:hAnsi="Times New Roman" w:cs="Times New Roman"/>
          </w:rPr>
          <w:fldChar w:fldCharType="begin"/>
        </w:r>
        <w:r w:rsidR="00555C35" w:rsidDel="00B26EF2">
          <w:rPr>
            <w:rFonts w:ascii="Times New Roman" w:hAnsi="Times New Roman" w:cs="Times New Roman"/>
          </w:rPr>
          <w:delInstrText xml:space="preserve"> ADDIN ZOTERO_ITEM CSL_CITATION {"citationID":"9i74B2JF","properties":{"formattedCitation":"[7, 8]","plainCitation":"[7, 8]","noteIndex":0},"citationItems":[{"id":"Ox2bG7Bi/ZOYmBNf7","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Ox2bG7Bi/kMgaWmtw","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delInstrText>
        </w:r>
        <w:r w:rsidRPr="00C90B6F" w:rsidDel="00B26EF2">
          <w:rPr>
            <w:rFonts w:ascii="Times New Roman" w:hAnsi="Times New Roman" w:cs="Times New Roman"/>
          </w:rPr>
          <w:fldChar w:fldCharType="separate"/>
        </w:r>
        <w:r w:rsidR="00372469" w:rsidDel="00B26EF2">
          <w:rPr>
            <w:rFonts w:ascii="Times New Roman" w:hAnsi="Times New Roman" w:cs="Times New Roman"/>
            <w:kern w:val="0"/>
          </w:rPr>
          <w:delText>[7, 8]</w:delText>
        </w:r>
        <w:r w:rsidRPr="00C90B6F" w:rsidDel="00B26EF2">
          <w:rPr>
            <w:rFonts w:ascii="Times New Roman" w:hAnsi="Times New Roman" w:cs="Times New Roman"/>
          </w:rPr>
          <w:fldChar w:fldCharType="end"/>
        </w:r>
        <w:r w:rsidRPr="00C90B6F" w:rsidDel="00B26EF2">
          <w:rPr>
            <w:rFonts w:ascii="Times New Roman" w:hAnsi="Times New Roman" w:cs="Times New Roman"/>
          </w:rPr>
          <w:delText xml:space="preserve">. Shrinkage, a property of this class of regression models, is a particularly attractive feature in the setting of collinearity </w:delText>
        </w:r>
        <w:r w:rsidRPr="00C90B6F" w:rsidDel="00B26EF2">
          <w:rPr>
            <w:rFonts w:ascii="Times New Roman" w:hAnsi="Times New Roman" w:cs="Times New Roman"/>
          </w:rPr>
          <w:fldChar w:fldCharType="begin"/>
        </w:r>
        <w:r w:rsidR="00555C35" w:rsidDel="00B26EF2">
          <w:rPr>
            <w:rFonts w:ascii="Times New Roman" w:hAnsi="Times New Roman" w:cs="Times New Roman"/>
          </w:rPr>
          <w:delInstrText xml:space="preserve"> ADDIN ZOTERO_ITEM CSL_CITATION {"citationID":"fHc9EfAR","properties":{"formattedCitation":"[9]","plainCitation":"[9]","noteIndex":0},"citationItems":[{"id":"Ox2bG7Bi/9h0i3adO","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delInstrText>
        </w:r>
        <w:r w:rsidRPr="00C90B6F" w:rsidDel="00B26EF2">
          <w:rPr>
            <w:rFonts w:ascii="Times New Roman" w:hAnsi="Times New Roman" w:cs="Times New Roman"/>
          </w:rPr>
          <w:fldChar w:fldCharType="separate"/>
        </w:r>
        <w:r w:rsidR="00372469" w:rsidDel="00B26EF2">
          <w:rPr>
            <w:rFonts w:ascii="Times New Roman" w:hAnsi="Times New Roman" w:cs="Times New Roman"/>
            <w:noProof/>
          </w:rPr>
          <w:delText>[9]</w:delText>
        </w:r>
        <w:r w:rsidRPr="00C90B6F" w:rsidDel="00B26EF2">
          <w:rPr>
            <w:rFonts w:ascii="Times New Roman" w:hAnsi="Times New Roman" w:cs="Times New Roman"/>
          </w:rPr>
          <w:fldChar w:fldCharType="end"/>
        </w:r>
        <w:r w:rsidRPr="00C90B6F" w:rsidDel="00B26EF2">
          <w:rPr>
            <w:rFonts w:ascii="Times New Roman" w:hAnsi="Times New Roman" w:cs="Times New Roman"/>
          </w:rPr>
          <w:delText>. When using dietary intake data in regression model</w:delText>
        </w:r>
        <w:r w:rsidR="00DB0321" w:rsidDel="00B26EF2">
          <w:rPr>
            <w:rFonts w:ascii="Times New Roman" w:hAnsi="Times New Roman" w:cs="Times New Roman"/>
          </w:rPr>
          <w:delText>s</w:delText>
        </w:r>
        <w:r w:rsidRPr="00C90B6F" w:rsidDel="00B26EF2">
          <w:rPr>
            <w:rFonts w:ascii="Times New Roman" w:hAnsi="Times New Roman" w:cs="Times New Roman"/>
          </w:rPr>
          <w:delText xml:space="preserve">, </w:delText>
        </w:r>
        <w:r w:rsidR="00DB0321" w:rsidDel="00B26EF2">
          <w:rPr>
            <w:rFonts w:ascii="Times New Roman" w:hAnsi="Times New Roman" w:cs="Times New Roman"/>
          </w:rPr>
          <w:delText>collinearity</w:delText>
        </w:r>
        <w:r w:rsidRPr="00C90B6F" w:rsidDel="00B26EF2">
          <w:rPr>
            <w:rFonts w:ascii="Times New Roman" w:hAnsi="Times New Roman" w:cs="Times New Roman"/>
          </w:rPr>
          <w:delText xml:space="preserve"> is often encountered given that there tends to be a high correlation among dietary intake variables </w:delText>
        </w:r>
        <w:r w:rsidRPr="00C90B6F" w:rsidDel="00B26EF2">
          <w:rPr>
            <w:rFonts w:ascii="Times New Roman" w:hAnsi="Times New Roman" w:cs="Times New Roman"/>
          </w:rPr>
          <w:fldChar w:fldCharType="begin"/>
        </w:r>
        <w:r w:rsidR="00555C35" w:rsidDel="00B26EF2">
          <w:rPr>
            <w:rFonts w:ascii="Times New Roman" w:hAnsi="Times New Roman" w:cs="Times New Roman"/>
          </w:rPr>
          <w:delInstrText xml:space="preserve"> ADDIN ZOTERO_ITEM CSL_CITATION {"citationID":"rglgdgaX","properties":{"formattedCitation":"[10]","plainCitation":"[10]","noteIndex":0},"citationItems":[{"id":"Ox2bG7Bi/fMGMbXEH","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delInstrText>
        </w:r>
        <w:r w:rsidRPr="00C90B6F" w:rsidDel="00B26EF2">
          <w:rPr>
            <w:rFonts w:ascii="Times New Roman" w:hAnsi="Times New Roman" w:cs="Times New Roman"/>
          </w:rPr>
          <w:fldChar w:fldCharType="separate"/>
        </w:r>
        <w:r w:rsidR="00372469" w:rsidDel="00B26EF2">
          <w:rPr>
            <w:rFonts w:ascii="Times New Roman" w:hAnsi="Times New Roman" w:cs="Times New Roman"/>
            <w:noProof/>
          </w:rPr>
          <w:delText>[10]</w:delText>
        </w:r>
        <w:r w:rsidRPr="00C90B6F" w:rsidDel="00B26EF2">
          <w:rPr>
            <w:rFonts w:ascii="Times New Roman" w:hAnsi="Times New Roman" w:cs="Times New Roman"/>
          </w:rPr>
          <w:fldChar w:fldCharType="end"/>
        </w:r>
        <w:r w:rsidRPr="00C90B6F" w:rsidDel="00B26EF2">
          <w:rPr>
            <w:rFonts w:ascii="Times New Roman" w:hAnsi="Times New Roman" w:cs="Times New Roman"/>
          </w:rPr>
          <w:delText xml:space="preserve">. In a previous analysis, we characterized dietary patterns describing dietary consumption amongst </w:delText>
        </w:r>
      </w:del>
      <w:del w:id="29" w:author="Maino Vieytes, Christian (NIH/NIA/IRP) [F]" w:date="2023-11-19T07:56:00Z">
        <w:r w:rsidRPr="00C90B6F" w:rsidDel="00F96675">
          <w:rPr>
            <w:rFonts w:ascii="Times New Roman" w:hAnsi="Times New Roman" w:cs="Times New Roman"/>
          </w:rPr>
          <w:delText>food-insecure</w:delText>
        </w:r>
      </w:del>
      <w:del w:id="30" w:author="Maino Vieytes, Christian (NIH/NIA/IRP) [F]" w:date="2023-11-20T10:09:00Z">
        <w:r w:rsidRPr="00C90B6F" w:rsidDel="00B26EF2">
          <w:rPr>
            <w:rFonts w:ascii="Times New Roman" w:hAnsi="Times New Roman" w:cs="Times New Roman"/>
          </w:rPr>
          <w:delText xml:space="preserve"> cancer survivors using nationally representative data from the National Health and Nutrition Examination Survey (NHANES) </w:delText>
        </w:r>
        <w:r w:rsidRPr="00C90B6F" w:rsidDel="00B26EF2">
          <w:rPr>
            <w:rFonts w:ascii="Times New Roman" w:hAnsi="Times New Roman" w:cs="Times New Roman"/>
          </w:rPr>
          <w:fldChar w:fldCharType="begin"/>
        </w:r>
        <w:r w:rsidR="00555C35" w:rsidDel="00B26EF2">
          <w:rPr>
            <w:rFonts w:ascii="Times New Roman" w:hAnsi="Times New Roman" w:cs="Times New Roman"/>
          </w:rPr>
          <w:delInstrText xml:space="preserve"> ADDIN ZOTERO_ITEM CSL_CITATION {"citationID":"VE24BCK8","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B26EF2">
          <w:rPr>
            <w:rFonts w:ascii="Times New Roman" w:hAnsi="Times New Roman" w:cs="Times New Roman"/>
          </w:rPr>
          <w:fldChar w:fldCharType="separate"/>
        </w:r>
        <w:r w:rsidR="00372469" w:rsidDel="00B26EF2">
          <w:rPr>
            <w:rFonts w:ascii="Times New Roman" w:hAnsi="Times New Roman" w:cs="Times New Roman"/>
            <w:noProof/>
          </w:rPr>
          <w:delText>[11]</w:delText>
        </w:r>
        <w:r w:rsidRPr="00C90B6F" w:rsidDel="00B26EF2">
          <w:rPr>
            <w:rFonts w:ascii="Times New Roman" w:hAnsi="Times New Roman" w:cs="Times New Roman"/>
          </w:rPr>
          <w:fldChar w:fldCharType="end"/>
        </w:r>
        <w:r w:rsidRPr="00C90B6F" w:rsidDel="00B26EF2">
          <w:rPr>
            <w:rFonts w:ascii="Times New Roman" w:hAnsi="Times New Roman" w:cs="Times New Roman"/>
          </w:rPr>
          <w:delText>. 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which was inversely associated with food insecurity in the same population. Whether these dietary patterns affected clinically meaningful outcomes for cancer survivors was left open ended.</w:delText>
        </w:r>
      </w:del>
    </w:p>
    <w:p w14:paraId="7C9BC2C7" w14:textId="7FFACB26"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Understanding how food insecurity affects different aspects of life, including dietary intake</w:t>
      </w:r>
      <w:ins w:id="31" w:author="Maino Vieytes, Christian (NIH/NIA/IRP) [F]" w:date="2023-11-20T10:09:00Z">
        <w:r w:rsidR="00B26EF2">
          <w:rPr>
            <w:rFonts w:ascii="Times New Roman" w:hAnsi="Times New Roman" w:cs="Times New Roman"/>
          </w:rPr>
          <w:t xml:space="preserve"> behaviors</w:t>
        </w:r>
      </w:ins>
      <w:r w:rsidRPr="00C90B6F">
        <w:rPr>
          <w:rFonts w:ascii="Times New Roman" w:hAnsi="Times New Roman" w:cs="Times New Roman"/>
        </w:rPr>
        <w:t xml:space="preserve">, is a means of delineating at least one potential driving factor behind the health disparities that may arise in cancer survivors experiencing food insecurity. </w:t>
      </w:r>
      <w:r w:rsidR="000B63B0" w:rsidRPr="000B63B0">
        <w:rPr>
          <w:rFonts w:ascii="Times New Roman" w:hAnsi="Times New Roman" w:cs="Times New Roman"/>
        </w:rPr>
        <w:t xml:space="preserve">Therefore, the goal of this analysis was to use nationally representative data to examine associations between dietary patterns </w:t>
      </w:r>
      <w:del w:id="32" w:author="Maino Vieytes, Christian (NIH/NIA/IRP) [F]" w:date="2023-11-20T10:10:00Z">
        <w:r w:rsidR="000B63B0" w:rsidRPr="000B63B0" w:rsidDel="00B26EF2">
          <w:rPr>
            <w:rFonts w:ascii="Times New Roman" w:hAnsi="Times New Roman" w:cs="Times New Roman"/>
          </w:rPr>
          <w:delText xml:space="preserve">extracted with penalized logistic regression </w:delText>
        </w:r>
      </w:del>
      <w:r w:rsidR="000B63B0" w:rsidRPr="000B63B0">
        <w:rPr>
          <w:rFonts w:ascii="Times New Roman" w:hAnsi="Times New Roman" w:cs="Times New Roman"/>
        </w:rPr>
        <w:t xml:space="preserve">in the </w:t>
      </w:r>
      <w:del w:id="33" w:author="Maino Vieytes, Christian (NIH/NIA/IRP) [F]" w:date="2023-11-19T07:56:00Z">
        <w:r w:rsidR="000B63B0" w:rsidRPr="000B63B0" w:rsidDel="00F96675">
          <w:rPr>
            <w:rFonts w:ascii="Times New Roman" w:hAnsi="Times New Roman" w:cs="Times New Roman"/>
          </w:rPr>
          <w:delText>food-insecure</w:delText>
        </w:r>
      </w:del>
      <w:ins w:id="34" w:author="Maino Vieytes, Christian (NIH/NIA/IRP) [F]" w:date="2023-11-19T07:56:00Z">
        <w:r w:rsidR="00F96675">
          <w:rPr>
            <w:rFonts w:ascii="Times New Roman" w:hAnsi="Times New Roman" w:cs="Times New Roman"/>
          </w:rPr>
          <w:t>food insecure</w:t>
        </w:r>
      </w:ins>
      <w:r w:rsidR="000B63B0" w:rsidRPr="000B63B0">
        <w:rPr>
          <w:rFonts w:ascii="Times New Roman" w:hAnsi="Times New Roman" w:cs="Times New Roman"/>
        </w:rPr>
        <w:t xml:space="preserve"> cancer survivor population and the </w:t>
      </w:r>
      <w:r w:rsidR="000B63B0">
        <w:rPr>
          <w:rFonts w:ascii="Times New Roman" w:hAnsi="Times New Roman" w:cs="Times New Roman"/>
        </w:rPr>
        <w:t>risk of</w:t>
      </w:r>
      <w:r w:rsidR="000B63B0" w:rsidRPr="000B63B0">
        <w:rPr>
          <w:rFonts w:ascii="Times New Roman" w:hAnsi="Times New Roman" w:cs="Times New Roman"/>
        </w:rPr>
        <w:t xml:space="preserve"> </w:t>
      </w:r>
      <w:r w:rsidR="000B63B0">
        <w:rPr>
          <w:rFonts w:ascii="Times New Roman" w:hAnsi="Times New Roman" w:cs="Times New Roman"/>
        </w:rPr>
        <w:t xml:space="preserve">mortality from various causes. </w:t>
      </w:r>
      <w:ins w:id="35" w:author="Maino Vieytes, Christian (NIH/NIA/IRP) [F]" w:date="2023-11-20T10:10:00Z">
        <w:r w:rsidR="00B26EF2">
          <w:rPr>
            <w:rFonts w:ascii="Times New Roman" w:hAnsi="Times New Roman" w:cs="Times New Roman"/>
          </w:rPr>
          <w:t xml:space="preserve">We use several tools for characterizing dietary patterns from observed 24-hour recall data to understand the major dietary patterns among food insecure cancer survivors. </w:t>
        </w:r>
      </w:ins>
      <w:r w:rsidRPr="00C90B6F">
        <w:rPr>
          <w:rFonts w:ascii="Times New Roman" w:hAnsi="Times New Roman" w:cs="Times New Roman"/>
        </w:rPr>
        <w:t>We hypothesized that the</w:t>
      </w:r>
      <w:r w:rsidR="00A95A53">
        <w:rPr>
          <w:rFonts w:ascii="Times New Roman" w:hAnsi="Times New Roman" w:cs="Times New Roman"/>
        </w:rPr>
        <w:t>se</w:t>
      </w:r>
      <w:r w:rsidRPr="00C90B6F">
        <w:rPr>
          <w:rFonts w:ascii="Times New Roman" w:hAnsi="Times New Roman" w:cs="Times New Roman"/>
        </w:rPr>
        <w:t xml:space="preserve"> dietary patterns describing consumption patterns in the </w:t>
      </w:r>
      <w:del w:id="36" w:author="Maino Vieytes, Christian (NIH/NIA/IRP) [F]" w:date="2023-11-19T07:56:00Z">
        <w:r w:rsidRPr="00C90B6F" w:rsidDel="00F96675">
          <w:rPr>
            <w:rFonts w:ascii="Times New Roman" w:hAnsi="Times New Roman" w:cs="Times New Roman"/>
          </w:rPr>
          <w:delText>food-insecure</w:delText>
        </w:r>
      </w:del>
      <w:ins w:id="37"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 population would be positively associated with mortality in cancer survivors and </w:t>
      </w:r>
      <w:del w:id="38" w:author="Maino Vieytes, Christian (NIH/NIA/IRP) [F]" w:date="2023-11-19T07:56:00Z">
        <w:r w:rsidRPr="00C90B6F" w:rsidDel="00F96675">
          <w:rPr>
            <w:rFonts w:ascii="Times New Roman" w:hAnsi="Times New Roman" w:cs="Times New Roman"/>
          </w:rPr>
          <w:delText>food-insecure</w:delText>
        </w:r>
      </w:del>
      <w:ins w:id="39"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w:t>
      </w:r>
    </w:p>
    <w:p w14:paraId="7E8C5555" w14:textId="77777777" w:rsidR="00CA04BD" w:rsidRPr="00C90B6F" w:rsidRDefault="00CA04BD" w:rsidP="00CA04BD">
      <w:pPr>
        <w:spacing w:line="360" w:lineRule="auto"/>
        <w:rPr>
          <w:rFonts w:ascii="Times New Roman" w:hAnsi="Times New Roman" w:cs="Times New Roman"/>
          <w:b/>
          <w:bCs/>
        </w:rPr>
      </w:pPr>
    </w:p>
    <w:p w14:paraId="68B2A69F"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Methods</w:t>
      </w:r>
    </w:p>
    <w:p w14:paraId="28AF0EA2" w14:textId="77777777" w:rsidR="00CA04BD" w:rsidRPr="00C90B6F" w:rsidRDefault="00CA04BD" w:rsidP="00CA04BD">
      <w:pPr>
        <w:rPr>
          <w:rFonts w:ascii="Times New Roman" w:hAnsi="Times New Roman" w:cs="Times New Roman"/>
          <w:b/>
          <w:bCs/>
        </w:rPr>
      </w:pPr>
    </w:p>
    <w:p w14:paraId="5ED133C4" w14:textId="77777777" w:rsidR="00CA04BD" w:rsidRPr="00C90B6F" w:rsidRDefault="00CA04BD" w:rsidP="00CA04BD">
      <w:pPr>
        <w:rPr>
          <w:rFonts w:ascii="Times New Roman" w:hAnsi="Times New Roman" w:cs="Times New Roman"/>
          <w:i/>
          <w:iCs/>
        </w:rPr>
      </w:pPr>
      <w:r w:rsidRPr="00C90B6F">
        <w:rPr>
          <w:rFonts w:ascii="Times New Roman" w:hAnsi="Times New Roman" w:cs="Times New Roman"/>
          <w:b/>
          <w:bCs/>
          <w:i/>
          <w:iCs/>
        </w:rPr>
        <w:t xml:space="preserve"> </w:t>
      </w:r>
      <w:r w:rsidRPr="00C90B6F">
        <w:rPr>
          <w:rFonts w:ascii="Times New Roman" w:hAnsi="Times New Roman" w:cs="Times New Roman"/>
          <w:i/>
          <w:iCs/>
        </w:rPr>
        <w:t>Study Setting and Population</w:t>
      </w:r>
    </w:p>
    <w:p w14:paraId="1ABBDB05" w14:textId="77777777" w:rsidR="00CA04BD" w:rsidRPr="00C90B6F" w:rsidRDefault="00CA04BD" w:rsidP="00CA04BD">
      <w:pPr>
        <w:rPr>
          <w:rFonts w:ascii="Times New Roman" w:hAnsi="Times New Roman" w:cs="Times New Roman"/>
          <w:i/>
          <w:iCs/>
        </w:rPr>
      </w:pPr>
    </w:p>
    <w:p w14:paraId="33CE091D" w14:textId="1CA959A0"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We employed data from ten consecutive cycles (1999-2018) from the NHANES, a biennial cross-sectional study implemented by the Centers for Disease Control and Prevention (CDC) and the National Center for Health Statistics (NCHS), which sampled civilian and non-institutionalized community dwellers in the United States. The study implements a complex multi-stage sampling design that generates a nationally representative sample and aims to characterize the relationships between lifestyle, medical, environmental, and other </w:t>
      </w:r>
      <w:r w:rsidR="00A1129C" w:rsidRPr="00C90B6F">
        <w:rPr>
          <w:rFonts w:ascii="Times New Roman" w:hAnsi="Times New Roman" w:cs="Times New Roman"/>
        </w:rPr>
        <w:t>factors,</w:t>
      </w:r>
      <w:r w:rsidRPr="00C90B6F">
        <w:rPr>
          <w:rFonts w:ascii="Times New Roman" w:hAnsi="Times New Roman" w:cs="Times New Roman"/>
        </w:rPr>
        <w:t xml:space="preserve"> and health outcomes. It uses surveys that span numerous facets of health and lifestyle and includes a medical examination for a subset of participants.</w:t>
      </w:r>
    </w:p>
    <w:p w14:paraId="3901F443" w14:textId="1D92241D" w:rsidR="002F3BBB" w:rsidRDefault="00CA04BD" w:rsidP="00F04AB0">
      <w:pPr>
        <w:spacing w:line="360" w:lineRule="auto"/>
        <w:ind w:firstLine="720"/>
        <w:rPr>
          <w:ins w:id="40" w:author="Maino Vieytes, Christian (NIH/NIA/IRP) [F]" w:date="2023-11-19T08:41:00Z"/>
          <w:rFonts w:ascii="Times New Roman" w:hAnsi="Times New Roman" w:cs="Times New Roman"/>
        </w:rPr>
      </w:pPr>
      <w:r w:rsidRPr="00C90B6F">
        <w:rPr>
          <w:rFonts w:ascii="Times New Roman" w:hAnsi="Times New Roman" w:cs="Times New Roman"/>
        </w:rPr>
        <w:t xml:space="preserve">In Figure 1, we detail the sample flow that arrived at the final analytical sample </w:t>
      </w:r>
      <w:del w:id="41" w:author="Maino Vieytes, Christian (NIH/NIA/IRP) [F]" w:date="2023-11-20T09:30:00Z">
        <w:r w:rsidRPr="00C90B6F" w:rsidDel="00E06F95">
          <w:rPr>
            <w:rFonts w:ascii="Times New Roman" w:hAnsi="Times New Roman" w:cs="Times New Roman"/>
          </w:rPr>
          <w:delText xml:space="preserve">size </w:delText>
        </w:r>
      </w:del>
      <w:r w:rsidRPr="00C90B6F">
        <w:rPr>
          <w:rFonts w:ascii="Times New Roman" w:hAnsi="Times New Roman" w:cs="Times New Roman"/>
        </w:rPr>
        <w:t>of cancer survivors (</w:t>
      </w:r>
      <w:r w:rsidRPr="00C90B6F">
        <w:rPr>
          <w:rFonts w:ascii="Times New Roman" w:hAnsi="Times New Roman" w:cs="Times New Roman"/>
          <w:i/>
          <w:iCs/>
        </w:rPr>
        <w:t>n</w:t>
      </w:r>
      <w:r w:rsidRPr="00C90B6F">
        <w:rPr>
          <w:rFonts w:ascii="Times New Roman" w:hAnsi="Times New Roman" w:cs="Times New Roman"/>
        </w:rPr>
        <w:t xml:space="preserve"> = 2493), </w:t>
      </w:r>
      <w:del w:id="42" w:author="Maino Vieytes, Christian (NIH/NIA/IRP) [F]" w:date="2023-11-20T09:30:00Z">
        <w:r w:rsidRPr="00C90B6F" w:rsidDel="00E06F95">
          <w:rPr>
            <w:rFonts w:ascii="Times New Roman" w:hAnsi="Times New Roman" w:cs="Times New Roman"/>
          </w:rPr>
          <w:delText>divided into</w:delText>
        </w:r>
      </w:del>
      <w:ins w:id="43" w:author="Maino Vieytes, Christian (NIH/NIA/IRP) [F]" w:date="2023-11-20T09:30:00Z">
        <w:r w:rsidR="00E06F95">
          <w:rPr>
            <w:rFonts w:ascii="Times New Roman" w:hAnsi="Times New Roman" w:cs="Times New Roman"/>
          </w:rPr>
          <w:t>which included</w:t>
        </w:r>
      </w:ins>
      <w:r w:rsidRPr="00C90B6F">
        <w:rPr>
          <w:rFonts w:ascii="Times New Roman" w:hAnsi="Times New Roman" w:cs="Times New Roman"/>
        </w:rPr>
        <w:t xml:space="preserve"> </w:t>
      </w:r>
      <w:del w:id="44" w:author="Maino Vieytes, Christian (NIH/NIA/IRP) [F]" w:date="2023-11-19T07:56:00Z">
        <w:r w:rsidRPr="00C90B6F" w:rsidDel="00F96675">
          <w:rPr>
            <w:rFonts w:ascii="Times New Roman" w:hAnsi="Times New Roman" w:cs="Times New Roman"/>
          </w:rPr>
          <w:delText>food-secure</w:delText>
        </w:r>
      </w:del>
      <w:ins w:id="45"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participants (</w:t>
      </w:r>
      <w:r w:rsidRPr="00C90B6F">
        <w:rPr>
          <w:rFonts w:ascii="Times New Roman" w:hAnsi="Times New Roman" w:cs="Times New Roman"/>
          <w:i/>
          <w:iCs/>
        </w:rPr>
        <w:t xml:space="preserve">n </w:t>
      </w:r>
      <w:r w:rsidRPr="00C90B6F">
        <w:rPr>
          <w:rFonts w:ascii="Times New Roman" w:hAnsi="Times New Roman" w:cs="Times New Roman"/>
        </w:rPr>
        <w:t xml:space="preserve">= 2176) and </w:t>
      </w:r>
      <w:del w:id="46" w:author="Maino Vieytes, Christian (NIH/NIA/IRP) [F]" w:date="2023-11-19T07:56:00Z">
        <w:r w:rsidRPr="00C90B6F" w:rsidDel="00F96675">
          <w:rPr>
            <w:rFonts w:ascii="Times New Roman" w:hAnsi="Times New Roman" w:cs="Times New Roman"/>
          </w:rPr>
          <w:delText>food-insecure</w:delText>
        </w:r>
      </w:del>
      <w:ins w:id="47"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participants (</w:t>
      </w:r>
      <w:r w:rsidRPr="00C90B6F">
        <w:rPr>
          <w:rFonts w:ascii="Times New Roman" w:hAnsi="Times New Roman" w:cs="Times New Roman"/>
          <w:i/>
          <w:iCs/>
        </w:rPr>
        <w:t xml:space="preserve">n </w:t>
      </w:r>
      <w:r w:rsidRPr="00C90B6F">
        <w:rPr>
          <w:rFonts w:ascii="Times New Roman" w:hAnsi="Times New Roman" w:cs="Times New Roman"/>
        </w:rPr>
        <w:t xml:space="preserve">= 317). </w:t>
      </w:r>
      <w:ins w:id="48" w:author="Maino Vieytes, Christian (NIH/NIA/IRP) [F]" w:date="2023-11-19T08:37:00Z">
        <w:r w:rsidR="002F3BBB">
          <w:rPr>
            <w:rFonts w:ascii="Times New Roman" w:hAnsi="Times New Roman" w:cs="Times New Roman"/>
          </w:rPr>
          <w:t xml:space="preserve">We divided the final sample into randomly </w:t>
        </w:r>
      </w:ins>
      <w:ins w:id="49" w:author="Maino Vieytes, Christian (NIH/NIA/IRP) [F]" w:date="2023-11-19T08:38:00Z">
        <w:r w:rsidR="002F3BBB">
          <w:rPr>
            <w:rFonts w:ascii="Times New Roman" w:hAnsi="Times New Roman" w:cs="Times New Roman"/>
          </w:rPr>
          <w:t>generated</w:t>
        </w:r>
      </w:ins>
      <w:ins w:id="50" w:author="Maino Vieytes, Christian (NIH/NIA/IRP) [F]" w:date="2023-11-19T08:37:00Z">
        <w:r w:rsidR="002F3BBB">
          <w:rPr>
            <w:rFonts w:ascii="Times New Roman" w:hAnsi="Times New Roman" w:cs="Times New Roman"/>
          </w:rPr>
          <w:t xml:space="preserve"> subsets that would be used for training machine learning models and </w:t>
        </w:r>
      </w:ins>
      <w:ins w:id="51" w:author="Maino Vieytes, Christian (NIH/NIA/IRP) [F]" w:date="2023-11-19T08:41:00Z">
        <w:r w:rsidR="002F3BBB">
          <w:rPr>
            <w:rFonts w:ascii="Times New Roman" w:hAnsi="Times New Roman" w:cs="Times New Roman"/>
          </w:rPr>
          <w:t xml:space="preserve">the </w:t>
        </w:r>
      </w:ins>
      <w:ins w:id="52" w:author="Maino Vieytes, Christian (NIH/NIA/IRP) [F]" w:date="2023-11-19T08:38:00Z">
        <w:r w:rsidR="002F3BBB">
          <w:rPr>
            <w:rFonts w:ascii="Times New Roman" w:hAnsi="Times New Roman" w:cs="Times New Roman"/>
          </w:rPr>
          <w:t>validation</w:t>
        </w:r>
      </w:ins>
      <w:ins w:id="53" w:author="Maino Vieytes, Christian (NIH/NIA/IRP) [F]" w:date="2023-11-19T08:41:00Z">
        <w:r w:rsidR="002F3BBB">
          <w:rPr>
            <w:rFonts w:ascii="Times New Roman" w:hAnsi="Times New Roman" w:cs="Times New Roman"/>
          </w:rPr>
          <w:t xml:space="preserve"> analysis</w:t>
        </w:r>
      </w:ins>
      <w:ins w:id="54" w:author="Maino Vieytes, Christian (NIH/NIA/IRP) [F]" w:date="2023-11-19T08:38:00Z">
        <w:r w:rsidR="002F3BBB">
          <w:rPr>
            <w:rFonts w:ascii="Times New Roman" w:hAnsi="Times New Roman" w:cs="Times New Roman"/>
          </w:rPr>
          <w:t xml:space="preserve">. We discuss this division </w:t>
        </w:r>
      </w:ins>
      <w:ins w:id="55" w:author="Maino Vieytes, Christian (NIH/NIA/IRP) [F]" w:date="2023-11-19T08:41:00Z">
        <w:r w:rsidR="002F3BBB">
          <w:rPr>
            <w:rFonts w:ascii="Times New Roman" w:hAnsi="Times New Roman" w:cs="Times New Roman"/>
          </w:rPr>
          <w:t>with greater</w:t>
        </w:r>
      </w:ins>
      <w:ins w:id="56" w:author="Maino Vieytes, Christian (NIH/NIA/IRP) [F]" w:date="2023-11-19T08:38:00Z">
        <w:r w:rsidR="002F3BBB">
          <w:rPr>
            <w:rFonts w:ascii="Times New Roman" w:hAnsi="Times New Roman" w:cs="Times New Roman"/>
          </w:rPr>
          <w:t xml:space="preserve"> detail in the coming sections. </w:t>
        </w:r>
      </w:ins>
      <w:r w:rsidRPr="00C90B6F">
        <w:rPr>
          <w:rFonts w:ascii="Times New Roman" w:hAnsi="Times New Roman" w:cs="Times New Roman"/>
        </w:rPr>
        <w:t xml:space="preserve">Food insecurity status was measured using the U.S. Department of Agriculture (USDA) U.S. Food Security Survey Module (U.S. FSSM), which consists of 18 items designed to evaluate the degree of food insecurity experienced by a participant’s household over the preceding year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sUmO8hk9","properties":{"formattedCitation":"[12]","plainCitation":"[12]","noteIndex":0},"citationItems":[{"id":"Ox2bG7Bi/z6wEqEWw","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2]</w:t>
      </w:r>
      <w:r w:rsidRPr="00C90B6F">
        <w:rPr>
          <w:rFonts w:ascii="Times New Roman" w:hAnsi="Times New Roman" w:cs="Times New Roman"/>
        </w:rPr>
        <w:fldChar w:fldCharType="end"/>
      </w:r>
      <w:r w:rsidRPr="00C90B6F">
        <w:rPr>
          <w:rFonts w:ascii="Times New Roman" w:hAnsi="Times New Roman" w:cs="Times New Roman"/>
        </w:rPr>
        <w:t xml:space="preserve">. The survey consists of a series of “yes/no” questions, and responses in the affirmative are used to categorize a household as </w:t>
      </w:r>
      <w:del w:id="57" w:author="Maino Vieytes, Christian (NIH/NIA/IRP) [F]" w:date="2023-11-19T07:56:00Z">
        <w:r w:rsidRPr="00C90B6F" w:rsidDel="00F96675">
          <w:rPr>
            <w:rFonts w:ascii="Times New Roman" w:hAnsi="Times New Roman" w:cs="Times New Roman"/>
          </w:rPr>
          <w:delText>food-insecure</w:delText>
        </w:r>
      </w:del>
      <w:ins w:id="58"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responding in the affirmative to </w:t>
      </w:r>
      <w:r w:rsidRPr="00C90B6F">
        <w:rPr>
          <w:rFonts w:ascii="Times New Roman" w:hAnsi="Times New Roman" w:cs="Times New Roman"/>
        </w:rPr>
        <w:sym w:font="Symbol" w:char="F0B3"/>
      </w:r>
      <w:r w:rsidRPr="00C90B6F">
        <w:rPr>
          <w:rFonts w:ascii="Times New Roman" w:hAnsi="Times New Roman" w:cs="Times New Roman"/>
        </w:rPr>
        <w:t xml:space="preserve"> three items) or </w:t>
      </w:r>
      <w:del w:id="59" w:author="Maino Vieytes, Christian (NIH/NIA/IRP) [F]" w:date="2023-11-19T07:56:00Z">
        <w:r w:rsidRPr="00C90B6F" w:rsidDel="00F96675">
          <w:rPr>
            <w:rFonts w:ascii="Times New Roman" w:hAnsi="Times New Roman" w:cs="Times New Roman"/>
          </w:rPr>
          <w:delText>food-secure</w:delText>
        </w:r>
      </w:del>
      <w:ins w:id="60"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responding in the affirmative to </w:t>
      </w:r>
      <w:r w:rsidRPr="00C90B6F">
        <w:rPr>
          <w:rFonts w:ascii="Times New Roman" w:hAnsi="Times New Roman" w:cs="Times New Roman"/>
        </w:rPr>
        <w:sym w:font="Symbol" w:char="F0A3"/>
      </w:r>
      <w:r w:rsidRPr="00C90B6F">
        <w:rPr>
          <w:rFonts w:ascii="Times New Roman" w:hAnsi="Times New Roman" w:cs="Times New Roman"/>
        </w:rPr>
        <w:t xml:space="preserve"> two items). Cancer history was ascertained via self-reporting using the Medical Conditions Questionnaire (MCQ). Individuals diagnosed with non-melanoma skin cancer and no other cancer were coded as having no history of cancer, given that the prognosis and benign course of this class of </w:t>
      </w:r>
      <w:del w:id="61" w:author="Maino Vieytes, Christian (NIH/NIA/IRP) [F]" w:date="2023-11-19T08:29:00Z">
        <w:r w:rsidR="00F04AB0" w:rsidDel="00EF3F4F">
          <w:rPr>
            <w:noProof/>
          </w:rPr>
          <mc:AlternateContent>
            <mc:Choice Requires="wps">
              <w:drawing>
                <wp:anchor distT="0" distB="0" distL="114300" distR="114300" simplePos="0" relativeHeight="251670528" behindDoc="0" locked="0" layoutInCell="1" allowOverlap="1" wp14:anchorId="62FC608C" wp14:editId="5FCBC339">
                  <wp:simplePos x="0" y="0"/>
                  <wp:positionH relativeFrom="column">
                    <wp:posOffset>47610</wp:posOffset>
                  </wp:positionH>
                  <wp:positionV relativeFrom="paragraph">
                    <wp:posOffset>4782170</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FC608C" id="_x0000_t202" coordsize="21600,21600" o:spt="202" path="m,l,21600r21600,l21600,xe">
                  <v:stroke joinstyle="miter"/>
                  <v:path gradientshapeok="t" o:connecttype="rect"/>
                </v:shapetype>
                <v:shape id="Text Box 1" o:spid="_x0000_s1026" type="#_x0000_t202" style="position:absolute;left:0;text-align:left;margin-left:3.75pt;margin-top:376.55pt;width:455.5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" stroked="f">
                  <v:textbox style="mso-fit-shape-to-text:t" inset="0,0,0,0">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del>
      <w:del w:id="62" w:author="Maino Vieytes, Christian (NIH/NIA/IRP) [F]" w:date="2023-11-19T08:28:00Z">
        <w:r w:rsidR="00B717EF" w:rsidDel="00EF3F4F">
          <w:rPr>
            <w:rFonts w:ascii="Times New Roman" w:hAnsi="Times New Roman" w:cs="Times New Roman"/>
            <w:noProof/>
          </w:rPr>
          <w:drawing>
            <wp:anchor distT="0" distB="0" distL="114300" distR="114300" simplePos="0" relativeHeight="251666432" behindDoc="0" locked="0" layoutInCell="1" allowOverlap="1" wp14:anchorId="60DD40B3" wp14:editId="0C52C963">
              <wp:simplePos x="0" y="0"/>
              <wp:positionH relativeFrom="column">
                <wp:posOffset>42530</wp:posOffset>
              </wp:positionH>
              <wp:positionV relativeFrom="paragraph">
                <wp:posOffset>788670</wp:posOffset>
              </wp:positionV>
              <wp:extent cx="5943600" cy="3994150"/>
              <wp:effectExtent l="0" t="0" r="0" b="6350"/>
              <wp:wrapSquare wrapText="bothSides"/>
              <wp:docPr id="53812747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27477" name="Picture 1"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94150"/>
                      </a:xfrm>
                      <a:prstGeom prst="rect">
                        <a:avLst/>
                      </a:prstGeom>
                    </pic:spPr>
                  </pic:pic>
                </a:graphicData>
              </a:graphic>
              <wp14:sizeRelH relativeFrom="page">
                <wp14:pctWidth>0</wp14:pctWidth>
              </wp14:sizeRelH>
              <wp14:sizeRelV relativeFrom="page">
                <wp14:pctHeight>0</wp14:pctHeight>
              </wp14:sizeRelV>
            </wp:anchor>
          </w:drawing>
        </w:r>
      </w:del>
      <w:r w:rsidRPr="00C90B6F">
        <w:rPr>
          <w:rFonts w:ascii="Times New Roman" w:hAnsi="Times New Roman" w:cs="Times New Roman"/>
        </w:rPr>
        <w:t xml:space="preserve">malignancies may otherwise bias the sampl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iorgfBdO","properties":{"formattedCitation":"[13]","plainCitation":"[13]","noteIndex":0},"citationItems":[{"id":"Ox2bG7Bi/Xs5qxca9","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3]</w:t>
      </w:r>
      <w:r w:rsidRPr="00C90B6F">
        <w:rPr>
          <w:rFonts w:ascii="Times New Roman" w:hAnsi="Times New Roman" w:cs="Times New Roman"/>
        </w:rPr>
        <w:fldChar w:fldCharType="end"/>
      </w:r>
      <w:r w:rsidRPr="00C90B6F">
        <w:rPr>
          <w:rFonts w:ascii="Times New Roman" w:hAnsi="Times New Roman" w:cs="Times New Roman"/>
        </w:rPr>
        <w:t>.</w:t>
      </w:r>
    </w:p>
    <w:p w14:paraId="1A6E9991" w14:textId="76B8CF6D" w:rsidR="00B717EF" w:rsidRPr="00C90B6F" w:rsidRDefault="002F3BBB" w:rsidP="00F04AB0">
      <w:pPr>
        <w:spacing w:line="360" w:lineRule="auto"/>
        <w:ind w:firstLine="720"/>
        <w:rPr>
          <w:rFonts w:ascii="Times New Roman" w:hAnsi="Times New Roman" w:cs="Times New Roman"/>
        </w:rPr>
      </w:pPr>
      <w:ins w:id="63" w:author="Maino Vieytes, Christian (NIH/NIA/IRP) [F]" w:date="2023-11-19T08:29:00Z">
        <w:r>
          <w:rPr>
            <w:noProof/>
          </w:rPr>
          <w:lastRenderedPageBreak/>
          <mc:AlternateContent>
            <mc:Choice Requires="wps">
              <w:drawing>
                <wp:anchor distT="0" distB="0" distL="114300" distR="114300" simplePos="0" relativeHeight="251691008" behindDoc="0" locked="0" layoutInCell="1" allowOverlap="1" wp14:anchorId="1E315F53" wp14:editId="1A4A5058">
                  <wp:simplePos x="0" y="0"/>
                  <wp:positionH relativeFrom="column">
                    <wp:posOffset>206734</wp:posOffset>
                  </wp:positionH>
                  <wp:positionV relativeFrom="paragraph">
                    <wp:posOffset>6258560</wp:posOffset>
                  </wp:positionV>
                  <wp:extent cx="5785485" cy="818515"/>
                  <wp:effectExtent l="0" t="0" r="5715" b="0"/>
                  <wp:wrapSquare wrapText="bothSides"/>
                  <wp:docPr id="1698540878" name="Text Box 1698540878"/>
                  <wp:cNvGraphicFramePr/>
                  <a:graphic xmlns:a="http://schemas.openxmlformats.org/drawingml/2006/main">
                    <a:graphicData uri="http://schemas.microsoft.com/office/word/2010/wordprocessingShape">
                      <wps:wsp>
                        <wps:cNvSpPr txBox="1"/>
                        <wps:spPr>
                          <a:xfrm>
                            <a:off x="0" y="0"/>
                            <a:ext cx="5785485" cy="818515"/>
                          </a:xfrm>
                          <a:prstGeom prst="rect">
                            <a:avLst/>
                          </a:prstGeom>
                          <a:solidFill>
                            <a:prstClr val="white"/>
                          </a:solidFill>
                          <a:ln>
                            <a:noFill/>
                          </a:ln>
                        </wps:spPr>
                        <wps:txbx>
                          <w:txbxContent>
                            <w:p w14:paraId="26C57ABE" w14:textId="7B34BB75" w:rsidR="00EF3F4F" w:rsidRPr="00EF3F4F" w:rsidRDefault="00EF3F4F" w:rsidP="00EF3F4F">
                              <w:pPr>
                                <w:pStyle w:val="Caption"/>
                                <w:spacing w:after="0"/>
                                <w:rPr>
                                  <w:ins w:id="64" w:author="Maino Vieytes, Christian (NIH/NIA/IRP) [F]" w:date="2023-11-19T08:29:00Z"/>
                                  <w:rFonts w:ascii="Times New Roman" w:hAnsi="Times New Roman" w:cs="Times New Roman"/>
                                  <w:i w:val="0"/>
                                  <w:iCs w:val="0"/>
                                  <w:color w:val="auto"/>
                                  <w:rPrChange w:id="65" w:author="Maino Vieytes, Christian (NIH/NIA/IRP) [F]" w:date="2023-11-19T08:30:00Z">
                                    <w:rPr>
                                      <w:ins w:id="66" w:author="Maino Vieytes, Christian (NIH/NIA/IRP) [F]" w:date="2023-11-19T08:29:00Z"/>
                                      <w:rFonts w:ascii="Times New Roman" w:hAnsi="Times New Roman" w:cs="Times New Roman"/>
                                      <w:i w:val="0"/>
                                      <w:iCs w:val="0"/>
                                      <w:color w:val="auto"/>
                                      <w:sz w:val="20"/>
                                      <w:szCs w:val="20"/>
                                    </w:rPr>
                                  </w:rPrChange>
                                </w:rPr>
                                <w:pPrChange w:id="67" w:author="Maino Vieytes, Christian (NIH/NIA/IRP) [F]" w:date="2023-11-19T08:29:00Z">
                                  <w:pPr>
                                    <w:pStyle w:val="Caption"/>
                                  </w:pPr>
                                </w:pPrChange>
                              </w:pPr>
                              <w:r w:rsidRPr="00EF3F4F">
                                <w:rPr>
                                  <w:rFonts w:ascii="Times New Roman" w:hAnsi="Times New Roman" w:cs="Times New Roman"/>
                                  <w:b/>
                                  <w:bCs/>
                                  <w:i w:val="0"/>
                                  <w:iCs w:val="0"/>
                                  <w:color w:val="auto"/>
                                  <w:rPrChange w:id="68" w:author="Maino Vieytes, Christian (NIH/NIA/IRP) [F]" w:date="2023-11-19T08:30:00Z">
                                    <w:rPr>
                                      <w:rFonts w:ascii="Times New Roman" w:hAnsi="Times New Roman" w:cs="Times New Roman"/>
                                      <w:b/>
                                      <w:bCs/>
                                      <w:i w:val="0"/>
                                      <w:iCs w:val="0"/>
                                      <w:color w:val="auto"/>
                                      <w:sz w:val="20"/>
                                      <w:szCs w:val="20"/>
                                    </w:rPr>
                                  </w:rPrChange>
                                </w:rPr>
                                <w:t xml:space="preserve">Figure </w:t>
                              </w:r>
                              <w:r w:rsidRPr="00EF3F4F">
                                <w:rPr>
                                  <w:rFonts w:ascii="Times New Roman" w:hAnsi="Times New Roman" w:cs="Times New Roman"/>
                                  <w:b/>
                                  <w:bCs/>
                                  <w:i w:val="0"/>
                                  <w:iCs w:val="0"/>
                                  <w:color w:val="auto"/>
                                  <w:rPrChange w:id="69" w:author="Maino Vieytes, Christian (NIH/NIA/IRP) [F]" w:date="2023-11-19T08:30:00Z">
                                    <w:rPr>
                                      <w:rFonts w:ascii="Times New Roman" w:hAnsi="Times New Roman" w:cs="Times New Roman"/>
                                      <w:b/>
                                      <w:bCs/>
                                      <w:i w:val="0"/>
                                      <w:iCs w:val="0"/>
                                      <w:color w:val="auto"/>
                                      <w:sz w:val="20"/>
                                      <w:szCs w:val="20"/>
                                    </w:rPr>
                                  </w:rPrChange>
                                </w:rPr>
                                <w:fldChar w:fldCharType="begin"/>
                              </w:r>
                              <w:r w:rsidRPr="00EF3F4F">
                                <w:rPr>
                                  <w:rFonts w:ascii="Times New Roman" w:hAnsi="Times New Roman" w:cs="Times New Roman"/>
                                  <w:b/>
                                  <w:bCs/>
                                  <w:i w:val="0"/>
                                  <w:iCs w:val="0"/>
                                  <w:color w:val="auto"/>
                                  <w:rPrChange w:id="70" w:author="Maino Vieytes, Christian (NIH/NIA/IRP) [F]" w:date="2023-11-19T08:30:00Z">
                                    <w:rPr>
                                      <w:rFonts w:ascii="Times New Roman" w:hAnsi="Times New Roman" w:cs="Times New Roman"/>
                                      <w:b/>
                                      <w:bCs/>
                                      <w:i w:val="0"/>
                                      <w:iCs w:val="0"/>
                                      <w:color w:val="auto"/>
                                      <w:sz w:val="20"/>
                                      <w:szCs w:val="20"/>
                                    </w:rPr>
                                  </w:rPrChange>
                                </w:rPr>
                                <w:instrText xml:space="preserve"> SEQ Figure \* ARABIC </w:instrText>
                              </w:r>
                              <w:r w:rsidRPr="00EF3F4F">
                                <w:rPr>
                                  <w:rFonts w:ascii="Times New Roman" w:hAnsi="Times New Roman" w:cs="Times New Roman"/>
                                  <w:b/>
                                  <w:bCs/>
                                  <w:i w:val="0"/>
                                  <w:iCs w:val="0"/>
                                  <w:color w:val="auto"/>
                                  <w:rPrChange w:id="71" w:author="Maino Vieytes, Christian (NIH/NIA/IRP) [F]" w:date="2023-11-19T08:30:00Z">
                                    <w:rPr>
                                      <w:rFonts w:ascii="Times New Roman" w:hAnsi="Times New Roman" w:cs="Times New Roman"/>
                                      <w:b/>
                                      <w:bCs/>
                                      <w:i w:val="0"/>
                                      <w:iCs w:val="0"/>
                                      <w:color w:val="auto"/>
                                      <w:sz w:val="20"/>
                                      <w:szCs w:val="20"/>
                                    </w:rPr>
                                  </w:rPrChange>
                                </w:rPr>
                                <w:fldChar w:fldCharType="separate"/>
                              </w:r>
                              <w:r w:rsidRPr="00EF3F4F">
                                <w:rPr>
                                  <w:rFonts w:ascii="Times New Roman" w:hAnsi="Times New Roman" w:cs="Times New Roman"/>
                                  <w:b/>
                                  <w:bCs/>
                                  <w:i w:val="0"/>
                                  <w:iCs w:val="0"/>
                                  <w:noProof/>
                                  <w:color w:val="auto"/>
                                  <w:rPrChange w:id="72" w:author="Maino Vieytes, Christian (NIH/NIA/IRP) [F]" w:date="2023-11-19T08:30:00Z">
                                    <w:rPr>
                                      <w:rFonts w:ascii="Times New Roman" w:hAnsi="Times New Roman" w:cs="Times New Roman"/>
                                      <w:b/>
                                      <w:bCs/>
                                      <w:i w:val="0"/>
                                      <w:iCs w:val="0"/>
                                      <w:noProof/>
                                      <w:color w:val="auto"/>
                                      <w:sz w:val="20"/>
                                      <w:szCs w:val="20"/>
                                    </w:rPr>
                                  </w:rPrChange>
                                </w:rPr>
                                <w:t>1</w:t>
                              </w:r>
                              <w:r w:rsidRPr="00EF3F4F">
                                <w:rPr>
                                  <w:rFonts w:ascii="Times New Roman" w:hAnsi="Times New Roman" w:cs="Times New Roman"/>
                                  <w:b/>
                                  <w:bCs/>
                                  <w:i w:val="0"/>
                                  <w:iCs w:val="0"/>
                                  <w:color w:val="auto"/>
                                  <w:rPrChange w:id="73" w:author="Maino Vieytes, Christian (NIH/NIA/IRP) [F]" w:date="2023-11-19T08:30:00Z">
                                    <w:rPr>
                                      <w:rFonts w:ascii="Times New Roman" w:hAnsi="Times New Roman" w:cs="Times New Roman"/>
                                      <w:b/>
                                      <w:bCs/>
                                      <w:i w:val="0"/>
                                      <w:iCs w:val="0"/>
                                      <w:color w:val="auto"/>
                                      <w:sz w:val="20"/>
                                      <w:szCs w:val="20"/>
                                    </w:rPr>
                                  </w:rPrChange>
                                </w:rPr>
                                <w:fldChar w:fldCharType="end"/>
                              </w:r>
                              <w:r w:rsidRPr="00EF3F4F">
                                <w:rPr>
                                  <w:rFonts w:ascii="Times New Roman" w:hAnsi="Times New Roman" w:cs="Times New Roman"/>
                                  <w:i w:val="0"/>
                                  <w:iCs w:val="0"/>
                                  <w:color w:val="auto"/>
                                  <w:rPrChange w:id="74" w:author="Maino Vieytes, Christian (NIH/NIA/IRP) [F]" w:date="2023-11-19T08:30:00Z">
                                    <w:rPr>
                                      <w:rFonts w:ascii="Times New Roman" w:hAnsi="Times New Roman" w:cs="Times New Roman"/>
                                      <w:i w:val="0"/>
                                      <w:iCs w:val="0"/>
                                      <w:color w:val="auto"/>
                                      <w:sz w:val="20"/>
                                      <w:szCs w:val="20"/>
                                    </w:rPr>
                                  </w:rPrChange>
                                </w:rPr>
                                <w:t>. Sample flow diagram detailing inclusion and exclusion criteria for arriving at the final sample</w:t>
                              </w:r>
                              <w:ins w:id="75" w:author="Maino Vieytes, Christian (NIH/NIA/IRP) [F]" w:date="2023-11-19T08:29:00Z">
                                <w:r w:rsidRPr="00EF3F4F">
                                  <w:rPr>
                                    <w:rFonts w:ascii="Times New Roman" w:hAnsi="Times New Roman" w:cs="Times New Roman"/>
                                    <w:i w:val="0"/>
                                    <w:iCs w:val="0"/>
                                    <w:color w:val="auto"/>
                                    <w:rPrChange w:id="76" w:author="Maino Vieytes, Christian (NIH/NIA/IRP) [F]" w:date="2023-11-19T08:30:00Z">
                                      <w:rPr>
                                        <w:rFonts w:ascii="Times New Roman" w:hAnsi="Times New Roman" w:cs="Times New Roman"/>
                                        <w:i w:val="0"/>
                                        <w:iCs w:val="0"/>
                                        <w:color w:val="auto"/>
                                        <w:sz w:val="20"/>
                                        <w:szCs w:val="20"/>
                                      </w:rPr>
                                    </w:rPrChange>
                                  </w:rPr>
                                  <w:t xml:space="preserve"> and the overall analytical plan. </w:t>
                                </w:r>
                              </w:ins>
                              <w:del w:id="77" w:author="Maino Vieytes, Christian (NIH/NIA/IRP) [F]" w:date="2023-11-19T08:29:00Z">
                                <w:r w:rsidRPr="00EF3F4F" w:rsidDel="00EF3F4F">
                                  <w:rPr>
                                    <w:rFonts w:ascii="Times New Roman" w:hAnsi="Times New Roman" w:cs="Times New Roman"/>
                                    <w:i w:val="0"/>
                                    <w:iCs w:val="0"/>
                                    <w:color w:val="auto"/>
                                    <w:rPrChange w:id="78" w:author="Maino Vieytes, Christian (NIH/NIA/IRP) [F]" w:date="2023-11-19T08:30:00Z">
                                      <w:rPr>
                                        <w:rFonts w:ascii="Times New Roman" w:hAnsi="Times New Roman" w:cs="Times New Roman"/>
                                        <w:i w:val="0"/>
                                        <w:iCs w:val="0"/>
                                        <w:color w:val="auto"/>
                                        <w:sz w:val="20"/>
                                        <w:szCs w:val="20"/>
                                      </w:rPr>
                                    </w:rPrChange>
                                  </w:rPr>
                                  <w:delText xml:space="preserve">. </w:delText>
                                </w:r>
                              </w:del>
                            </w:p>
                            <w:p w14:paraId="6E6C9EDE" w14:textId="40220B0E" w:rsidR="00EF3F4F" w:rsidRPr="00EF3F4F" w:rsidRDefault="00EF3F4F" w:rsidP="00EF3F4F">
                              <w:pPr>
                                <w:rPr>
                                  <w:rFonts w:ascii="Times New Roman" w:hAnsi="Times New Roman" w:cs="Times New Roman"/>
                                  <w:sz w:val="18"/>
                                  <w:szCs w:val="18"/>
                                  <w:rPrChange w:id="79" w:author="Maino Vieytes, Christian (NIH/NIA/IRP) [F]" w:date="2023-11-19T08:30:00Z">
                                    <w:rPr>
                                      <w:rFonts w:ascii="Times New Roman" w:hAnsi="Times New Roman" w:cs="Times New Roman"/>
                                      <w:i w:val="0"/>
                                      <w:iCs w:val="0"/>
                                      <w:noProof/>
                                      <w:color w:val="auto"/>
                                      <w:sz w:val="20"/>
                                      <w:szCs w:val="20"/>
                                    </w:rPr>
                                  </w:rPrChange>
                                </w:rPr>
                                <w:pPrChange w:id="80" w:author="Maino Vieytes, Christian (NIH/NIA/IRP) [F]" w:date="2023-11-19T08:29:00Z">
                                  <w:pPr>
                                    <w:pStyle w:val="Caption"/>
                                  </w:pPr>
                                </w:pPrChange>
                              </w:pPr>
                              <w:proofErr w:type="spellStart"/>
                              <w:ins w:id="81" w:author="Maino Vieytes, Christian (NIH/NIA/IRP) [F]" w:date="2023-11-19T08:30:00Z">
                                <w:r w:rsidRPr="00EF3F4F">
                                  <w:rPr>
                                    <w:rFonts w:ascii="Times New Roman" w:hAnsi="Times New Roman" w:cs="Times New Roman"/>
                                    <w:i/>
                                    <w:iCs/>
                                    <w:sz w:val="18"/>
                                    <w:szCs w:val="18"/>
                                    <w:rPrChange w:id="82" w:author="Maino Vieytes, Christian (NIH/NIA/IRP) [F]" w:date="2023-11-19T08:30:00Z">
                                      <w:rPr>
                                        <w:i w:val="0"/>
                                        <w:iCs w:val="0"/>
                                      </w:rPr>
                                    </w:rPrChange>
                                  </w:rPr>
                                  <w:t>n</w:t>
                                </w:r>
                                <w:r w:rsidRPr="00EF3F4F">
                                  <w:rPr>
                                    <w:rFonts w:ascii="Times New Roman" w:hAnsi="Times New Roman" w:cs="Times New Roman"/>
                                    <w:i/>
                                    <w:iCs/>
                                    <w:sz w:val="18"/>
                                    <w:szCs w:val="18"/>
                                    <w:vertAlign w:val="subscript"/>
                                    <w:rPrChange w:id="83" w:author="Maino Vieytes, Christian (NIH/NIA/IRP) [F]" w:date="2023-11-19T08:30:00Z">
                                      <w:rPr>
                                        <w:i w:val="0"/>
                                        <w:iCs w:val="0"/>
                                        <w:vertAlign w:val="subscript"/>
                                      </w:rPr>
                                    </w:rPrChange>
                                  </w:rPr>
                                  <w:t>fi</w:t>
                                </w:r>
                                <w:proofErr w:type="spellEnd"/>
                                <w:r w:rsidRPr="00EF3F4F">
                                  <w:rPr>
                                    <w:rFonts w:ascii="Times New Roman" w:hAnsi="Times New Roman" w:cs="Times New Roman"/>
                                    <w:sz w:val="18"/>
                                    <w:szCs w:val="18"/>
                                    <w:rPrChange w:id="84" w:author="Maino Vieytes, Christian (NIH/NIA/IRP) [F]" w:date="2023-11-19T08:30:00Z">
                                      <w:rPr/>
                                    </w:rPrChange>
                                  </w:rPr>
                                  <w:t xml:space="preserve"> = food insecure subset sample siz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315F53" id="Text Box 1698540878" o:spid="_x0000_s1027" type="#_x0000_t202" style="position:absolute;left:0;text-align:left;margin-left:16.3pt;margin-top:492.8pt;width:455.55pt;height:64.4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" stroked="f">
                  <v:textbox inset="0,0,0,0">
                    <w:txbxContent>
                      <w:p w14:paraId="26C57ABE" w14:textId="7B34BB75" w:rsidR="00EF3F4F" w:rsidRPr="00EF3F4F" w:rsidRDefault="00EF3F4F" w:rsidP="00EF3F4F">
                        <w:pPr>
                          <w:pStyle w:val="Caption"/>
                          <w:spacing w:after="0"/>
                          <w:rPr>
                            <w:ins w:id="85" w:author="Maino Vieytes, Christian (NIH/NIA/IRP) [F]" w:date="2023-11-19T08:29:00Z"/>
                            <w:rFonts w:ascii="Times New Roman" w:hAnsi="Times New Roman" w:cs="Times New Roman"/>
                            <w:i w:val="0"/>
                            <w:iCs w:val="0"/>
                            <w:color w:val="auto"/>
                            <w:rPrChange w:id="86" w:author="Maino Vieytes, Christian (NIH/NIA/IRP) [F]" w:date="2023-11-19T08:30:00Z">
                              <w:rPr>
                                <w:ins w:id="87" w:author="Maino Vieytes, Christian (NIH/NIA/IRP) [F]" w:date="2023-11-19T08:29:00Z"/>
                                <w:rFonts w:ascii="Times New Roman" w:hAnsi="Times New Roman" w:cs="Times New Roman"/>
                                <w:i w:val="0"/>
                                <w:iCs w:val="0"/>
                                <w:color w:val="auto"/>
                                <w:sz w:val="20"/>
                                <w:szCs w:val="20"/>
                              </w:rPr>
                            </w:rPrChange>
                          </w:rPr>
                          <w:pPrChange w:id="88" w:author="Maino Vieytes, Christian (NIH/NIA/IRP) [F]" w:date="2023-11-19T08:29:00Z">
                            <w:pPr>
                              <w:pStyle w:val="Caption"/>
                            </w:pPr>
                          </w:pPrChange>
                        </w:pPr>
                        <w:r w:rsidRPr="00EF3F4F">
                          <w:rPr>
                            <w:rFonts w:ascii="Times New Roman" w:hAnsi="Times New Roman" w:cs="Times New Roman"/>
                            <w:b/>
                            <w:bCs/>
                            <w:i w:val="0"/>
                            <w:iCs w:val="0"/>
                            <w:color w:val="auto"/>
                            <w:rPrChange w:id="89" w:author="Maino Vieytes, Christian (NIH/NIA/IRP) [F]" w:date="2023-11-19T08:30:00Z">
                              <w:rPr>
                                <w:rFonts w:ascii="Times New Roman" w:hAnsi="Times New Roman" w:cs="Times New Roman"/>
                                <w:b/>
                                <w:bCs/>
                                <w:i w:val="0"/>
                                <w:iCs w:val="0"/>
                                <w:color w:val="auto"/>
                                <w:sz w:val="20"/>
                                <w:szCs w:val="20"/>
                              </w:rPr>
                            </w:rPrChange>
                          </w:rPr>
                          <w:t xml:space="preserve">Figure </w:t>
                        </w:r>
                        <w:r w:rsidRPr="00EF3F4F">
                          <w:rPr>
                            <w:rFonts w:ascii="Times New Roman" w:hAnsi="Times New Roman" w:cs="Times New Roman"/>
                            <w:b/>
                            <w:bCs/>
                            <w:i w:val="0"/>
                            <w:iCs w:val="0"/>
                            <w:color w:val="auto"/>
                            <w:rPrChange w:id="90" w:author="Maino Vieytes, Christian (NIH/NIA/IRP) [F]" w:date="2023-11-19T08:30:00Z">
                              <w:rPr>
                                <w:rFonts w:ascii="Times New Roman" w:hAnsi="Times New Roman" w:cs="Times New Roman"/>
                                <w:b/>
                                <w:bCs/>
                                <w:i w:val="0"/>
                                <w:iCs w:val="0"/>
                                <w:color w:val="auto"/>
                                <w:sz w:val="20"/>
                                <w:szCs w:val="20"/>
                              </w:rPr>
                            </w:rPrChange>
                          </w:rPr>
                          <w:fldChar w:fldCharType="begin"/>
                        </w:r>
                        <w:r w:rsidRPr="00EF3F4F">
                          <w:rPr>
                            <w:rFonts w:ascii="Times New Roman" w:hAnsi="Times New Roman" w:cs="Times New Roman"/>
                            <w:b/>
                            <w:bCs/>
                            <w:i w:val="0"/>
                            <w:iCs w:val="0"/>
                            <w:color w:val="auto"/>
                            <w:rPrChange w:id="91" w:author="Maino Vieytes, Christian (NIH/NIA/IRP) [F]" w:date="2023-11-19T08:30:00Z">
                              <w:rPr>
                                <w:rFonts w:ascii="Times New Roman" w:hAnsi="Times New Roman" w:cs="Times New Roman"/>
                                <w:b/>
                                <w:bCs/>
                                <w:i w:val="0"/>
                                <w:iCs w:val="0"/>
                                <w:color w:val="auto"/>
                                <w:sz w:val="20"/>
                                <w:szCs w:val="20"/>
                              </w:rPr>
                            </w:rPrChange>
                          </w:rPr>
                          <w:instrText xml:space="preserve"> SEQ Figure \* ARABIC </w:instrText>
                        </w:r>
                        <w:r w:rsidRPr="00EF3F4F">
                          <w:rPr>
                            <w:rFonts w:ascii="Times New Roman" w:hAnsi="Times New Roman" w:cs="Times New Roman"/>
                            <w:b/>
                            <w:bCs/>
                            <w:i w:val="0"/>
                            <w:iCs w:val="0"/>
                            <w:color w:val="auto"/>
                            <w:rPrChange w:id="92" w:author="Maino Vieytes, Christian (NIH/NIA/IRP) [F]" w:date="2023-11-19T08:30:00Z">
                              <w:rPr>
                                <w:rFonts w:ascii="Times New Roman" w:hAnsi="Times New Roman" w:cs="Times New Roman"/>
                                <w:b/>
                                <w:bCs/>
                                <w:i w:val="0"/>
                                <w:iCs w:val="0"/>
                                <w:color w:val="auto"/>
                                <w:sz w:val="20"/>
                                <w:szCs w:val="20"/>
                              </w:rPr>
                            </w:rPrChange>
                          </w:rPr>
                          <w:fldChar w:fldCharType="separate"/>
                        </w:r>
                        <w:r w:rsidRPr="00EF3F4F">
                          <w:rPr>
                            <w:rFonts w:ascii="Times New Roman" w:hAnsi="Times New Roman" w:cs="Times New Roman"/>
                            <w:b/>
                            <w:bCs/>
                            <w:i w:val="0"/>
                            <w:iCs w:val="0"/>
                            <w:noProof/>
                            <w:color w:val="auto"/>
                            <w:rPrChange w:id="93" w:author="Maino Vieytes, Christian (NIH/NIA/IRP) [F]" w:date="2023-11-19T08:30:00Z">
                              <w:rPr>
                                <w:rFonts w:ascii="Times New Roman" w:hAnsi="Times New Roman" w:cs="Times New Roman"/>
                                <w:b/>
                                <w:bCs/>
                                <w:i w:val="0"/>
                                <w:iCs w:val="0"/>
                                <w:noProof/>
                                <w:color w:val="auto"/>
                                <w:sz w:val="20"/>
                                <w:szCs w:val="20"/>
                              </w:rPr>
                            </w:rPrChange>
                          </w:rPr>
                          <w:t>1</w:t>
                        </w:r>
                        <w:r w:rsidRPr="00EF3F4F">
                          <w:rPr>
                            <w:rFonts w:ascii="Times New Roman" w:hAnsi="Times New Roman" w:cs="Times New Roman"/>
                            <w:b/>
                            <w:bCs/>
                            <w:i w:val="0"/>
                            <w:iCs w:val="0"/>
                            <w:color w:val="auto"/>
                            <w:rPrChange w:id="94" w:author="Maino Vieytes, Christian (NIH/NIA/IRP) [F]" w:date="2023-11-19T08:30:00Z">
                              <w:rPr>
                                <w:rFonts w:ascii="Times New Roman" w:hAnsi="Times New Roman" w:cs="Times New Roman"/>
                                <w:b/>
                                <w:bCs/>
                                <w:i w:val="0"/>
                                <w:iCs w:val="0"/>
                                <w:color w:val="auto"/>
                                <w:sz w:val="20"/>
                                <w:szCs w:val="20"/>
                              </w:rPr>
                            </w:rPrChange>
                          </w:rPr>
                          <w:fldChar w:fldCharType="end"/>
                        </w:r>
                        <w:r w:rsidRPr="00EF3F4F">
                          <w:rPr>
                            <w:rFonts w:ascii="Times New Roman" w:hAnsi="Times New Roman" w:cs="Times New Roman"/>
                            <w:i w:val="0"/>
                            <w:iCs w:val="0"/>
                            <w:color w:val="auto"/>
                            <w:rPrChange w:id="95" w:author="Maino Vieytes, Christian (NIH/NIA/IRP) [F]" w:date="2023-11-19T08:30:00Z">
                              <w:rPr>
                                <w:rFonts w:ascii="Times New Roman" w:hAnsi="Times New Roman" w:cs="Times New Roman"/>
                                <w:i w:val="0"/>
                                <w:iCs w:val="0"/>
                                <w:color w:val="auto"/>
                                <w:sz w:val="20"/>
                                <w:szCs w:val="20"/>
                              </w:rPr>
                            </w:rPrChange>
                          </w:rPr>
                          <w:t>. Sample flow diagram detailing inclusion and exclusion criteria for arriving at the final sample</w:t>
                        </w:r>
                        <w:ins w:id="96" w:author="Maino Vieytes, Christian (NIH/NIA/IRP) [F]" w:date="2023-11-19T08:29:00Z">
                          <w:r w:rsidRPr="00EF3F4F">
                            <w:rPr>
                              <w:rFonts w:ascii="Times New Roman" w:hAnsi="Times New Roman" w:cs="Times New Roman"/>
                              <w:i w:val="0"/>
                              <w:iCs w:val="0"/>
                              <w:color w:val="auto"/>
                              <w:rPrChange w:id="97" w:author="Maino Vieytes, Christian (NIH/NIA/IRP) [F]" w:date="2023-11-19T08:30:00Z">
                                <w:rPr>
                                  <w:rFonts w:ascii="Times New Roman" w:hAnsi="Times New Roman" w:cs="Times New Roman"/>
                                  <w:i w:val="0"/>
                                  <w:iCs w:val="0"/>
                                  <w:color w:val="auto"/>
                                  <w:sz w:val="20"/>
                                  <w:szCs w:val="20"/>
                                </w:rPr>
                              </w:rPrChange>
                            </w:rPr>
                            <w:t xml:space="preserve"> and the overall analytical plan. </w:t>
                          </w:r>
                        </w:ins>
                        <w:del w:id="98" w:author="Maino Vieytes, Christian (NIH/NIA/IRP) [F]" w:date="2023-11-19T08:29:00Z">
                          <w:r w:rsidRPr="00EF3F4F" w:rsidDel="00EF3F4F">
                            <w:rPr>
                              <w:rFonts w:ascii="Times New Roman" w:hAnsi="Times New Roman" w:cs="Times New Roman"/>
                              <w:i w:val="0"/>
                              <w:iCs w:val="0"/>
                              <w:color w:val="auto"/>
                              <w:rPrChange w:id="99" w:author="Maino Vieytes, Christian (NIH/NIA/IRP) [F]" w:date="2023-11-19T08:30:00Z">
                                <w:rPr>
                                  <w:rFonts w:ascii="Times New Roman" w:hAnsi="Times New Roman" w:cs="Times New Roman"/>
                                  <w:i w:val="0"/>
                                  <w:iCs w:val="0"/>
                                  <w:color w:val="auto"/>
                                  <w:sz w:val="20"/>
                                  <w:szCs w:val="20"/>
                                </w:rPr>
                              </w:rPrChange>
                            </w:rPr>
                            <w:delText xml:space="preserve">. </w:delText>
                          </w:r>
                        </w:del>
                      </w:p>
                      <w:p w14:paraId="6E6C9EDE" w14:textId="40220B0E" w:rsidR="00EF3F4F" w:rsidRPr="00EF3F4F" w:rsidRDefault="00EF3F4F" w:rsidP="00EF3F4F">
                        <w:pPr>
                          <w:rPr>
                            <w:rFonts w:ascii="Times New Roman" w:hAnsi="Times New Roman" w:cs="Times New Roman"/>
                            <w:sz w:val="18"/>
                            <w:szCs w:val="18"/>
                            <w:rPrChange w:id="100" w:author="Maino Vieytes, Christian (NIH/NIA/IRP) [F]" w:date="2023-11-19T08:30:00Z">
                              <w:rPr>
                                <w:rFonts w:ascii="Times New Roman" w:hAnsi="Times New Roman" w:cs="Times New Roman"/>
                                <w:i w:val="0"/>
                                <w:iCs w:val="0"/>
                                <w:noProof/>
                                <w:color w:val="auto"/>
                                <w:sz w:val="20"/>
                                <w:szCs w:val="20"/>
                              </w:rPr>
                            </w:rPrChange>
                          </w:rPr>
                          <w:pPrChange w:id="101" w:author="Maino Vieytes, Christian (NIH/NIA/IRP) [F]" w:date="2023-11-19T08:29:00Z">
                            <w:pPr>
                              <w:pStyle w:val="Caption"/>
                            </w:pPr>
                          </w:pPrChange>
                        </w:pPr>
                        <w:proofErr w:type="spellStart"/>
                        <w:ins w:id="102" w:author="Maino Vieytes, Christian (NIH/NIA/IRP) [F]" w:date="2023-11-19T08:30:00Z">
                          <w:r w:rsidRPr="00EF3F4F">
                            <w:rPr>
                              <w:rFonts w:ascii="Times New Roman" w:hAnsi="Times New Roman" w:cs="Times New Roman"/>
                              <w:i/>
                              <w:iCs/>
                              <w:sz w:val="18"/>
                              <w:szCs w:val="18"/>
                              <w:rPrChange w:id="103" w:author="Maino Vieytes, Christian (NIH/NIA/IRP) [F]" w:date="2023-11-19T08:30:00Z">
                                <w:rPr>
                                  <w:i w:val="0"/>
                                  <w:iCs w:val="0"/>
                                </w:rPr>
                              </w:rPrChange>
                            </w:rPr>
                            <w:t>n</w:t>
                          </w:r>
                          <w:r w:rsidRPr="00EF3F4F">
                            <w:rPr>
                              <w:rFonts w:ascii="Times New Roman" w:hAnsi="Times New Roman" w:cs="Times New Roman"/>
                              <w:i/>
                              <w:iCs/>
                              <w:sz w:val="18"/>
                              <w:szCs w:val="18"/>
                              <w:vertAlign w:val="subscript"/>
                              <w:rPrChange w:id="104" w:author="Maino Vieytes, Christian (NIH/NIA/IRP) [F]" w:date="2023-11-19T08:30:00Z">
                                <w:rPr>
                                  <w:i w:val="0"/>
                                  <w:iCs w:val="0"/>
                                  <w:vertAlign w:val="subscript"/>
                                </w:rPr>
                              </w:rPrChange>
                            </w:rPr>
                            <w:t>fi</w:t>
                          </w:r>
                          <w:proofErr w:type="spellEnd"/>
                          <w:r w:rsidRPr="00EF3F4F">
                            <w:rPr>
                              <w:rFonts w:ascii="Times New Roman" w:hAnsi="Times New Roman" w:cs="Times New Roman"/>
                              <w:sz w:val="18"/>
                              <w:szCs w:val="18"/>
                              <w:rPrChange w:id="105" w:author="Maino Vieytes, Christian (NIH/NIA/IRP) [F]" w:date="2023-11-19T08:30:00Z">
                                <w:rPr/>
                              </w:rPrChange>
                            </w:rPr>
                            <w:t xml:space="preserve"> = food insecure subset sample size.</w:t>
                          </w:r>
                        </w:ins>
                      </w:p>
                    </w:txbxContent>
                  </v:textbox>
                  <w10:wrap type="square"/>
                </v:shape>
              </w:pict>
            </mc:Fallback>
          </mc:AlternateContent>
        </w:r>
      </w:ins>
      <w:ins w:id="106" w:author="Maino Vieytes, Christian (NIH/NIA/IRP) [F]" w:date="2023-11-19T08:32:00Z">
        <w:r w:rsidR="00EF3F4F">
          <w:rPr>
            <w:rFonts w:ascii="Times New Roman" w:hAnsi="Times New Roman" w:cs="Times New Roman"/>
            <w:noProof/>
          </w:rPr>
          <w:drawing>
            <wp:inline distT="0" distB="0" distL="0" distR="0" wp14:anchorId="6FA02605" wp14:editId="70EE44F0">
              <wp:extent cx="5943464" cy="6106602"/>
              <wp:effectExtent l="0" t="0" r="635" b="2540"/>
              <wp:docPr id="141303694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036946" name="Picture 2" descr="Diagram&#10;&#10;Description automatically generated"/>
                      <pic:cNvPicPr/>
                    </pic:nvPicPr>
                    <pic:blipFill rotWithShape="1">
                      <a:blip r:embed="rId18" cstate="print">
                        <a:extLst>
                          <a:ext uri="{28A0092B-C50C-407E-A947-70E740481C1C}">
                            <a14:useLocalDpi xmlns:a14="http://schemas.microsoft.com/office/drawing/2010/main" val="0"/>
                          </a:ext>
                        </a:extLst>
                      </a:blip>
                      <a:srcRect t="5893" b="14714"/>
                      <a:stretch/>
                    </pic:blipFill>
                    <pic:spPr bwMode="auto">
                      <a:xfrm>
                        <a:off x="0" y="0"/>
                        <a:ext cx="5943600" cy="6106742"/>
                      </a:xfrm>
                      <a:prstGeom prst="rect">
                        <a:avLst/>
                      </a:prstGeom>
                      <a:ln>
                        <a:noFill/>
                      </a:ln>
                      <a:extLst>
                        <a:ext uri="{53640926-AAD7-44D8-BBD7-CCE9431645EC}">
                          <a14:shadowObscured xmlns:a14="http://schemas.microsoft.com/office/drawing/2010/main"/>
                        </a:ext>
                      </a:extLst>
                    </pic:spPr>
                  </pic:pic>
                </a:graphicData>
              </a:graphic>
            </wp:inline>
          </w:drawing>
        </w:r>
      </w:ins>
    </w:p>
    <w:p w14:paraId="65FF815E" w14:textId="5D0728E5" w:rsidR="00B717EF" w:rsidRPr="00C90B6F" w:rsidRDefault="00B717EF" w:rsidP="005B16E9">
      <w:pPr>
        <w:spacing w:line="360" w:lineRule="auto"/>
        <w:rPr>
          <w:rFonts w:ascii="Times New Roman" w:hAnsi="Times New Roman" w:cs="Times New Roman"/>
        </w:rPr>
      </w:pPr>
    </w:p>
    <w:p w14:paraId="5EEF6184" w14:textId="53A954D1"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Explanatory Variables: Diet Quality Measures</w:t>
      </w:r>
    </w:p>
    <w:p w14:paraId="207D0083" w14:textId="2AEE0CE3"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r>
      <w:del w:id="107" w:author="Maino Vieytes, Christian (NIH/NIA/IRP) [F]" w:date="2023-11-14T16:11:00Z">
        <w:r w:rsidRPr="00C90B6F" w:rsidDel="008D3382">
          <w:rPr>
            <w:rFonts w:ascii="Times New Roman" w:hAnsi="Times New Roman" w:cs="Times New Roman"/>
          </w:rPr>
          <w:delText xml:space="preserve">A thorough description of the computation of diet quality indices used in the analysis is described elsewhere </w:delText>
        </w:r>
        <w:r w:rsidRPr="00C90B6F" w:rsidDel="008D3382">
          <w:rPr>
            <w:rFonts w:ascii="Times New Roman" w:hAnsi="Times New Roman" w:cs="Times New Roman"/>
          </w:rPr>
          <w:fldChar w:fldCharType="begin"/>
        </w:r>
        <w:r w:rsidR="00372469" w:rsidDel="008D3382">
          <w:rPr>
            <w:rFonts w:ascii="Times New Roman" w:hAnsi="Times New Roman" w:cs="Times New Roman"/>
          </w:rPr>
          <w:del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8D3382">
          <w:rPr>
            <w:rFonts w:ascii="Times New Roman" w:hAnsi="Times New Roman" w:cs="Times New Roman"/>
          </w:rPr>
          <w:fldChar w:fldCharType="separate"/>
        </w:r>
        <w:r w:rsidR="00372469" w:rsidDel="008D3382">
          <w:rPr>
            <w:rFonts w:ascii="Times New Roman" w:hAnsi="Times New Roman" w:cs="Times New Roman"/>
            <w:noProof/>
          </w:rPr>
          <w:delText>[11]</w:delText>
        </w:r>
        <w:r w:rsidRPr="00C90B6F" w:rsidDel="008D3382">
          <w:rPr>
            <w:rFonts w:ascii="Times New Roman" w:hAnsi="Times New Roman" w:cs="Times New Roman"/>
          </w:rPr>
          <w:fldChar w:fldCharType="end"/>
        </w:r>
        <w:r w:rsidRPr="00C90B6F" w:rsidDel="008D3382">
          <w:rPr>
            <w:rFonts w:ascii="Times New Roman" w:hAnsi="Times New Roman" w:cs="Times New Roman"/>
          </w:rPr>
          <w:delText xml:space="preserve">. Briefly, </w:delText>
        </w:r>
      </w:del>
      <w:r w:rsidRPr="00C90B6F">
        <w:rPr>
          <w:rFonts w:ascii="Times New Roman" w:hAnsi="Times New Roman" w:cs="Times New Roman"/>
        </w:rPr>
        <w:t xml:space="preserve">NHANES study staff assessed dietary intake through two 24-hour recalls using the USDA Automated Multiple-Pass Method—for cycles between 1999-2002, only a single 24-hour </w:t>
      </w:r>
      <w:r w:rsidRPr="00C90B6F">
        <w:rPr>
          <w:rFonts w:ascii="Times New Roman" w:hAnsi="Times New Roman" w:cs="Times New Roman"/>
        </w:rPr>
        <w:lastRenderedPageBreak/>
        <w:t xml:space="preserve">recall was performed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wjNrp99U","properties":{"formattedCitation":"[14, 15]","plainCitation":"[14, 15]","noteIndex":0},"citationItems":[{"id":"Ox2bG7Bi/hNFRBZlg","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Ox2bG7Bi/laCwVgbc","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4, 15]</w:t>
      </w:r>
      <w:r w:rsidRPr="00C90B6F">
        <w:rPr>
          <w:rFonts w:ascii="Times New Roman" w:hAnsi="Times New Roman" w:cs="Times New Roman"/>
        </w:rPr>
        <w:fldChar w:fldCharType="end"/>
      </w:r>
      <w:r w:rsidRPr="00C90B6F">
        <w:rPr>
          <w:rFonts w:ascii="Times New Roman" w:hAnsi="Times New Roman" w:cs="Times New Roman"/>
        </w:rPr>
        <w:t xml:space="preserve">. Nutrient intake data were estimated by referencing the Food and Nutrient Database for Dietary Studies (FNDDS). Dietary intake and nutrient intake data were averaged across both 24-hour recalls as previously described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SVt2exrw","properties":{"formattedCitation":"[11, 16, 17]","plainCitation":"[11, 16, 17]","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Ox2bG7Bi/QL4O0w95","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Ox2bG7Bi/hQbwz358","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 16, 17]</w:t>
      </w:r>
      <w:r w:rsidRPr="00C90B6F">
        <w:rPr>
          <w:rFonts w:ascii="Times New Roman" w:hAnsi="Times New Roman" w:cs="Times New Roman"/>
        </w:rPr>
        <w:fldChar w:fldCharType="end"/>
      </w:r>
      <w:r w:rsidRPr="00C90B6F">
        <w:rPr>
          <w:rFonts w:ascii="Times New Roman" w:hAnsi="Times New Roman" w:cs="Times New Roman"/>
        </w:rPr>
        <w:t xml:space="preserve">. We used the USDA Food Patterns Equivalents Database (FPED) and the MyPyramid Equivalents Database (MPED) to obtain intake equivalents of 37 USDA food pattern components, collapsed further into 26 groups, as previously described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vYdeJca8","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Empirical diet quality measures were extracted from observed dietary data using penalized logistic regression (penalized logit) and principal components analysis (PCA). These 26 food groups were the explanatory variables in these models (see Table 2 for the food groups used in this analysis). In the case of</w:t>
      </w:r>
      <w:ins w:id="108" w:author="Maino Vieytes, Christian (NIH/NIA/IRP) [F]" w:date="2023-11-16T08:21:00Z">
        <w:r w:rsidR="00E260F1">
          <w:rPr>
            <w:rFonts w:ascii="Times New Roman" w:hAnsi="Times New Roman" w:cs="Times New Roman"/>
          </w:rPr>
          <w:t xml:space="preserve"> the</w:t>
        </w:r>
      </w:ins>
      <w:r w:rsidRPr="00C90B6F">
        <w:rPr>
          <w:rFonts w:ascii="Times New Roman" w:hAnsi="Times New Roman" w:cs="Times New Roman"/>
        </w:rPr>
        <w:t xml:space="preserve"> penalized logit model</w:t>
      </w:r>
      <w:del w:id="109" w:author="Maino Vieytes, Christian (NIH/NIA/IRP) [F]" w:date="2023-11-15T16:39:00Z">
        <w:r w:rsidRPr="00C90B6F" w:rsidDel="00945C90">
          <w:rPr>
            <w:rFonts w:ascii="Times New Roman" w:hAnsi="Times New Roman" w:cs="Times New Roman"/>
          </w:rPr>
          <w:delText>s</w:delText>
        </w:r>
      </w:del>
      <w:r w:rsidRPr="00C90B6F">
        <w:rPr>
          <w:rFonts w:ascii="Times New Roman" w:hAnsi="Times New Roman" w:cs="Times New Roman"/>
        </w:rPr>
        <w:t xml:space="preserve">, </w:t>
      </w:r>
      <w:del w:id="110" w:author="Maino Vieytes, Christian (NIH/NIA/IRP) [F]" w:date="2023-11-15T16:39:00Z">
        <w:r w:rsidRPr="00C90B6F" w:rsidDel="00945C90">
          <w:rPr>
            <w:rFonts w:ascii="Times New Roman" w:hAnsi="Times New Roman" w:cs="Times New Roman"/>
          </w:rPr>
          <w:delText>four binary outcomes were</w:delText>
        </w:r>
      </w:del>
      <w:ins w:id="111" w:author="Maino Vieytes, Christian (NIH/NIA/IRP) [F]" w:date="2023-11-15T16:39:00Z">
        <w:r w:rsidR="00945C90">
          <w:rPr>
            <w:rFonts w:ascii="Times New Roman" w:hAnsi="Times New Roman" w:cs="Times New Roman"/>
          </w:rPr>
          <w:t>food insecurity status (</w:t>
        </w:r>
        <w:r w:rsidR="00945C90" w:rsidRPr="00945C90">
          <w:rPr>
            <w:rFonts w:ascii="Times New Roman" w:hAnsi="Times New Roman" w:cs="Times New Roman"/>
            <w:i/>
            <w:iCs/>
            <w:rPrChange w:id="112" w:author="Maino Vieytes, Christian (NIH/NIA/IRP) [F]" w:date="2023-11-15T16:40:00Z">
              <w:rPr>
                <w:rFonts w:ascii="Times New Roman" w:hAnsi="Times New Roman" w:cs="Times New Roman"/>
              </w:rPr>
            </w:rPrChange>
          </w:rPr>
          <w:t>food insecure</w:t>
        </w:r>
        <w:r w:rsidR="00945C90">
          <w:rPr>
            <w:rFonts w:ascii="Times New Roman" w:hAnsi="Times New Roman" w:cs="Times New Roman"/>
          </w:rPr>
          <w:t>/</w:t>
        </w:r>
        <w:r w:rsidR="00945C90" w:rsidRPr="00945C90">
          <w:rPr>
            <w:rFonts w:ascii="Times New Roman" w:hAnsi="Times New Roman" w:cs="Times New Roman"/>
            <w:i/>
            <w:iCs/>
            <w:rPrChange w:id="113" w:author="Maino Vieytes, Christian (NIH/NIA/IRP) [F]" w:date="2023-11-15T16:39:00Z">
              <w:rPr>
                <w:rFonts w:ascii="Times New Roman" w:hAnsi="Times New Roman" w:cs="Times New Roman"/>
              </w:rPr>
            </w:rPrChange>
          </w:rPr>
          <w:t>food secure</w:t>
        </w:r>
        <w:r w:rsidR="00945C90">
          <w:rPr>
            <w:rFonts w:ascii="Times New Roman" w:hAnsi="Times New Roman" w:cs="Times New Roman"/>
          </w:rPr>
          <w:t>)</w:t>
        </w:r>
      </w:ins>
      <w:r w:rsidRPr="00C90B6F">
        <w:rPr>
          <w:rFonts w:ascii="Times New Roman" w:hAnsi="Times New Roman" w:cs="Times New Roman"/>
        </w:rPr>
        <w:t xml:space="preserve"> </w:t>
      </w:r>
      <w:ins w:id="114" w:author="Maino Vieytes, Christian (NIH/NIA/IRP) [F]" w:date="2023-11-15T16:40:00Z">
        <w:r w:rsidR="00945C90">
          <w:rPr>
            <w:rFonts w:ascii="Times New Roman" w:hAnsi="Times New Roman" w:cs="Times New Roman"/>
          </w:rPr>
          <w:t xml:space="preserve">was </w:t>
        </w:r>
      </w:ins>
      <w:r w:rsidRPr="00C90B6F">
        <w:rPr>
          <w:rFonts w:ascii="Times New Roman" w:hAnsi="Times New Roman" w:cs="Times New Roman"/>
        </w:rPr>
        <w:t xml:space="preserve">regressed on the centered and scaled transformations of the </w:t>
      </w:r>
      <w:del w:id="115" w:author="Maino Vieytes, Christian (NIH/NIA/IRP) [F]" w:date="2023-11-15T16:52:00Z">
        <w:r w:rsidRPr="00C90B6F" w:rsidDel="00555C35">
          <w:rPr>
            <w:rFonts w:ascii="Times New Roman" w:hAnsi="Times New Roman" w:cs="Times New Roman"/>
          </w:rPr>
          <w:delText xml:space="preserve">explanatory </w:delText>
        </w:r>
      </w:del>
      <w:ins w:id="116" w:author="Maino Vieytes, Christian (NIH/NIA/IRP) [F]" w:date="2023-11-15T16:52:00Z">
        <w:r w:rsidR="00555C35">
          <w:rPr>
            <w:rFonts w:ascii="Times New Roman" w:hAnsi="Times New Roman" w:cs="Times New Roman"/>
          </w:rPr>
          <w:t xml:space="preserve">food group </w:t>
        </w:r>
      </w:ins>
      <w:r w:rsidRPr="00C90B6F">
        <w:rPr>
          <w:rFonts w:ascii="Times New Roman" w:hAnsi="Times New Roman" w:cs="Times New Roman"/>
        </w:rPr>
        <w:t>variables</w:t>
      </w:r>
      <w:ins w:id="117" w:author="Maino Vieytes, Christian (NIH/NIA/IRP) [F]" w:date="2023-11-15T16:52:00Z">
        <w:r w:rsidR="00555C35">
          <w:rPr>
            <w:rFonts w:ascii="Times New Roman" w:hAnsi="Times New Roman" w:cs="Times New Roman"/>
          </w:rPr>
          <w:t xml:space="preserve"> and total calorie</w:t>
        </w:r>
      </w:ins>
      <w:ins w:id="118" w:author="Maino Vieytes, Christian (NIH/NIA/IRP) [F]" w:date="2023-11-15T16:53:00Z">
        <w:r w:rsidR="00555C35">
          <w:rPr>
            <w:rFonts w:ascii="Times New Roman" w:hAnsi="Times New Roman" w:cs="Times New Roman"/>
          </w:rPr>
          <w:t>s</w:t>
        </w:r>
      </w:ins>
      <w:ins w:id="119" w:author="Maino Vieytes, Christian (NIH/NIA/IRP) [F]" w:date="2023-11-15T16:54:00Z">
        <w:r w:rsidR="00555C35">
          <w:rPr>
            <w:rFonts w:ascii="Times New Roman" w:hAnsi="Times New Roman" w:cs="Times New Roman"/>
          </w:rPr>
          <w:t xml:space="preserve">—i.e., </w:t>
        </w:r>
      </w:ins>
      <w:ins w:id="120" w:author="Maino Vieytes, Christian (NIH/NIA/IRP) [F]" w:date="2023-11-16T08:21:00Z">
        <w:r w:rsidR="00E260F1">
          <w:rPr>
            <w:rFonts w:ascii="Times New Roman" w:hAnsi="Times New Roman" w:cs="Times New Roman"/>
          </w:rPr>
          <w:t xml:space="preserve">the latter was included to implement </w:t>
        </w:r>
      </w:ins>
      <w:ins w:id="121" w:author="Maino Vieytes, Christian (NIH/NIA/IRP) [F]" w:date="2023-11-15T16:54:00Z">
        <w:r w:rsidR="00555C35">
          <w:rPr>
            <w:rFonts w:ascii="Times New Roman" w:hAnsi="Times New Roman" w:cs="Times New Roman"/>
          </w:rPr>
          <w:t>the standard multivariate method for total energy adjustment described by Willet</w:t>
        </w:r>
      </w:ins>
      <w:ins w:id="122" w:author="Maino Vieytes, Christian (NIH/NIA/IRP) [F]" w:date="2023-11-15T16:55:00Z">
        <w:r w:rsidR="00555C35">
          <w:rPr>
            <w:rFonts w:ascii="Times New Roman" w:hAnsi="Times New Roman" w:cs="Times New Roman"/>
          </w:rPr>
          <w:t>t</w:t>
        </w:r>
      </w:ins>
      <w:ins w:id="123" w:author="Maino Vieytes, Christian (NIH/NIA/IRP) [F]" w:date="2023-11-15T16:54:00Z">
        <w:r w:rsidR="00555C35">
          <w:rPr>
            <w:rFonts w:ascii="Times New Roman" w:hAnsi="Times New Roman" w:cs="Times New Roman"/>
          </w:rPr>
          <w:t xml:space="preserve"> et al.</w:t>
        </w:r>
      </w:ins>
      <w:ins w:id="124" w:author="Maino Vieytes, Christian (NIH/NIA/IRP) [F]" w:date="2023-11-15T16:55:00Z">
        <w:r w:rsidR="00555C35">
          <w:rPr>
            <w:rFonts w:ascii="Times New Roman" w:hAnsi="Times New Roman" w:cs="Times New Roman"/>
          </w:rPr>
          <w:t xml:space="preserve"> </w:t>
        </w:r>
      </w:ins>
      <w:r w:rsidR="00555C35">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KtTauF9D","properties":{"formattedCitation":"[18]","plainCitation":"[18]","noteIndex":0},"citationItems":[{"id":23,"uris":["http://zotero.org/users/local/1mtZUsss/items/65567GNQ"],"itemData":{"id":23,"type":"article-journal","container-title":"The American Journal of Clinical Nutrition","DOI":"10.1093/ajcn/65.4.1220S","ISSN":"00029165","issue":"4","journalAbbreviation":"The American Journal of Clinical Nutrition","language":"en","page":"1220S-1228S","source":"DOI.org (Crossref)","title":"Adjustment for total energy intake in epidemiologic studies","volume":"65","author":[{"family":"Willett","given":"Wc"},{"family":"Howe","given":"Gr"},{"family":"Kushi","given":"Lh"}],"issued":{"date-parts":[["1997",4]]}}}],"schema":"https://github.com/citation-style-language/schema/raw/master/csl-citation.json"} </w:instrText>
      </w:r>
      <w:r w:rsidR="00555C35">
        <w:rPr>
          <w:rFonts w:ascii="Times New Roman" w:hAnsi="Times New Roman" w:cs="Times New Roman"/>
        </w:rPr>
        <w:fldChar w:fldCharType="separate"/>
      </w:r>
      <w:r w:rsidR="00555C35">
        <w:rPr>
          <w:rFonts w:ascii="Times New Roman" w:hAnsi="Times New Roman" w:cs="Times New Roman"/>
          <w:noProof/>
        </w:rPr>
        <w:t>[18]</w:t>
      </w:r>
      <w:r w:rsidR="00555C35">
        <w:rPr>
          <w:rFonts w:ascii="Times New Roman" w:hAnsi="Times New Roman" w:cs="Times New Roman"/>
        </w:rPr>
        <w:fldChar w:fldCharType="end"/>
      </w:r>
      <w:r w:rsidRPr="00C90B6F">
        <w:rPr>
          <w:rFonts w:ascii="Times New Roman" w:hAnsi="Times New Roman" w:cs="Times New Roman"/>
        </w:rPr>
        <w:t xml:space="preserve">. </w:t>
      </w:r>
      <w:del w:id="125" w:author="Maino Vieytes, Christian (NIH/NIA/IRP) [F]" w:date="2023-11-15T16:40:00Z">
        <w:r w:rsidRPr="00C90B6F" w:rsidDel="00945C90">
          <w:rPr>
            <w:rFonts w:ascii="Times New Roman" w:hAnsi="Times New Roman" w:cs="Times New Roman"/>
          </w:rPr>
          <w:delText xml:space="preserve">These outcomes included: food insecurity status (food-insecure vs. food-secure), age ≥ 60 years, household receipt of SNAP benefits in the last 12 months, and household size ≥ 5, which are all direct measures, surrogate measures, or risk factors of food insecurity </w:delText>
        </w:r>
        <w:r w:rsidRPr="00C90B6F" w:rsidDel="00945C90">
          <w:rPr>
            <w:rFonts w:ascii="Times New Roman" w:hAnsi="Times New Roman" w:cs="Times New Roman"/>
          </w:rPr>
          <w:fldChar w:fldCharType="begin"/>
        </w:r>
        <w:r w:rsidR="00372469" w:rsidDel="00945C90">
          <w:rPr>
            <w:rFonts w:ascii="Times New Roman" w:hAnsi="Times New Roman" w:cs="Times New Roman"/>
          </w:rPr>
          <w:delInstrText xml:space="preserve"> ADDIN ZOTERO_ITEM CSL_CITATION {"citationID":"sDkCRuQQ","properties":{"formattedCitation":"[18, 19]","plainCitation":"[18, 19]","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delInstrText>
        </w:r>
        <w:r w:rsidRPr="00C90B6F" w:rsidDel="00945C90">
          <w:rPr>
            <w:rFonts w:ascii="Times New Roman" w:hAnsi="Times New Roman" w:cs="Times New Roman"/>
          </w:rPr>
          <w:fldChar w:fldCharType="separate"/>
        </w:r>
        <w:r w:rsidR="00372469" w:rsidDel="00945C90">
          <w:rPr>
            <w:rFonts w:ascii="Times New Roman" w:hAnsi="Times New Roman" w:cs="Times New Roman"/>
            <w:noProof/>
          </w:rPr>
          <w:delText>[18, 19]</w:delText>
        </w:r>
        <w:r w:rsidRPr="00C90B6F" w:rsidDel="00945C90">
          <w:rPr>
            <w:rFonts w:ascii="Times New Roman" w:hAnsi="Times New Roman" w:cs="Times New Roman"/>
          </w:rPr>
          <w:fldChar w:fldCharType="end"/>
        </w:r>
        <w:r w:rsidRPr="00C90B6F" w:rsidDel="00945C90">
          <w:rPr>
            <w:rFonts w:ascii="Times New Roman" w:hAnsi="Times New Roman" w:cs="Times New Roman"/>
          </w:rPr>
          <w:delText xml:space="preserve">. </w:delText>
        </w:r>
      </w:del>
      <w:ins w:id="126" w:author="Maino Vieytes, Christian (NIH/NIA/IRP) [F]" w:date="2023-11-14T16:12:00Z">
        <w:r w:rsidR="008D3382">
          <w:rPr>
            <w:rFonts w:ascii="Times New Roman" w:hAnsi="Times New Roman" w:cs="Times New Roman"/>
          </w:rPr>
          <w:t>We trained th</w:t>
        </w:r>
      </w:ins>
      <w:ins w:id="127" w:author="Maino Vieytes, Christian (NIH/NIA/IRP) [F]" w:date="2023-11-15T16:40:00Z">
        <w:r w:rsidR="00945C90">
          <w:rPr>
            <w:rFonts w:ascii="Times New Roman" w:hAnsi="Times New Roman" w:cs="Times New Roman"/>
          </w:rPr>
          <w:t>is</w:t>
        </w:r>
      </w:ins>
      <w:ins w:id="128" w:author="Maino Vieytes, Christian (NIH/NIA/IRP) [F]" w:date="2023-11-14T16:12:00Z">
        <w:r w:rsidR="008D3382">
          <w:rPr>
            <w:rFonts w:ascii="Times New Roman" w:hAnsi="Times New Roman" w:cs="Times New Roman"/>
          </w:rPr>
          <w:t xml:space="preserve"> model</w:t>
        </w:r>
      </w:ins>
      <w:ins w:id="129" w:author="Maino Vieytes, Christian (NIH/NIA/IRP) [F]" w:date="2023-11-15T16:41:00Z">
        <w:r w:rsidR="00945C90">
          <w:rPr>
            <w:rFonts w:ascii="Times New Roman" w:hAnsi="Times New Roman" w:cs="Times New Roman"/>
          </w:rPr>
          <w:t xml:space="preserve"> </w:t>
        </w:r>
      </w:ins>
      <w:ins w:id="130" w:author="Maino Vieytes, Christian (NIH/NIA/IRP) [F]" w:date="2023-11-14T16:12:00Z">
        <w:r w:rsidR="008D3382">
          <w:rPr>
            <w:rFonts w:ascii="Times New Roman" w:hAnsi="Times New Roman" w:cs="Times New Roman"/>
          </w:rPr>
          <w:t>on a random sample</w:t>
        </w:r>
      </w:ins>
      <w:ins w:id="131" w:author="Maino Vieytes, Christian (NIH/NIA/IRP) [F]" w:date="2023-11-15T16:41:00Z">
        <w:r w:rsidR="00945C90">
          <w:rPr>
            <w:rFonts w:ascii="Times New Roman" w:hAnsi="Times New Roman" w:cs="Times New Roman"/>
          </w:rPr>
          <w:t xml:space="preserve"> (</w:t>
        </w:r>
      </w:ins>
      <w:ins w:id="132" w:author="Maino Vieytes, Christian (NIH/NIA/IRP) [F]" w:date="2023-11-15T16:42:00Z">
        <w:r w:rsidR="00945C90">
          <w:rPr>
            <w:rFonts w:ascii="Times New Roman" w:hAnsi="Times New Roman" w:cs="Times New Roman"/>
          </w:rPr>
          <w:t>referred</w:t>
        </w:r>
      </w:ins>
      <w:ins w:id="133" w:author="Maino Vieytes, Christian (NIH/NIA/IRP) [F]" w:date="2023-11-15T16:41:00Z">
        <w:r w:rsidR="00945C90">
          <w:rPr>
            <w:rFonts w:ascii="Times New Roman" w:hAnsi="Times New Roman" w:cs="Times New Roman"/>
          </w:rPr>
          <w:t xml:space="preserve"> to as the “training subsample”</w:t>
        </w:r>
      </w:ins>
      <w:ins w:id="134" w:author="Maino Vieytes, Christian (NIH/NIA/IRP) [F]" w:date="2023-11-15T16:42:00Z">
        <w:r w:rsidR="00945C90">
          <w:rPr>
            <w:rFonts w:ascii="Times New Roman" w:hAnsi="Times New Roman" w:cs="Times New Roman"/>
          </w:rPr>
          <w:t xml:space="preserve"> </w:t>
        </w:r>
      </w:ins>
      <w:ins w:id="135" w:author="Maino Vieytes, Christian (NIH/NIA/IRP) [F]" w:date="2023-11-15T16:49:00Z">
        <w:r w:rsidR="00945C90">
          <w:rPr>
            <w:rFonts w:ascii="Times New Roman" w:hAnsi="Times New Roman" w:cs="Times New Roman"/>
          </w:rPr>
          <w:t>here forth</w:t>
        </w:r>
      </w:ins>
      <w:ins w:id="136" w:author="Maino Vieytes, Christian (NIH/NIA/IRP) [F]" w:date="2023-11-15T16:41:00Z">
        <w:r w:rsidR="00945C90">
          <w:rPr>
            <w:rFonts w:ascii="Times New Roman" w:hAnsi="Times New Roman" w:cs="Times New Roman"/>
          </w:rPr>
          <w:t>)</w:t>
        </w:r>
      </w:ins>
      <w:ins w:id="137" w:author="Maino Vieytes, Christian (NIH/NIA/IRP) [F]" w:date="2023-11-14T16:12:00Z">
        <w:r w:rsidR="008D3382">
          <w:rPr>
            <w:rFonts w:ascii="Times New Roman" w:hAnsi="Times New Roman" w:cs="Times New Roman"/>
          </w:rPr>
          <w:t xml:space="preserve"> of </w:t>
        </w:r>
        <w:r w:rsidR="008D3382">
          <w:rPr>
            <w:rFonts w:ascii="Times New Roman" w:hAnsi="Times New Roman" w:cs="Times New Roman"/>
            <w:i/>
            <w:iCs/>
          </w:rPr>
          <w:t xml:space="preserve">n </w:t>
        </w:r>
        <w:r w:rsidR="008D3382">
          <w:rPr>
            <w:rFonts w:ascii="Times New Roman" w:hAnsi="Times New Roman" w:cs="Times New Roman"/>
          </w:rPr>
          <w:t xml:space="preserve">= </w:t>
        </w:r>
      </w:ins>
      <w:ins w:id="138" w:author="Maino Vieytes, Christian (NIH/NIA/IRP) [F]" w:date="2023-11-16T08:12:00Z">
        <w:r w:rsidR="00816E75">
          <w:rPr>
            <w:rFonts w:ascii="Times New Roman" w:hAnsi="Times New Roman" w:cs="Times New Roman"/>
          </w:rPr>
          <w:t>748</w:t>
        </w:r>
      </w:ins>
      <w:ins w:id="139" w:author="Maino Vieytes, Christian (NIH/NIA/IRP) [F]" w:date="2023-11-14T16:13:00Z">
        <w:r w:rsidR="008D3382">
          <w:rPr>
            <w:rFonts w:ascii="Times New Roman" w:hAnsi="Times New Roman" w:cs="Times New Roman"/>
          </w:rPr>
          <w:t xml:space="preserve"> subjects</w:t>
        </w:r>
      </w:ins>
      <w:ins w:id="140" w:author="Maino Vieytes, Christian (NIH/NIA/IRP) [F]" w:date="2023-11-16T08:13:00Z">
        <w:r w:rsidR="00816E75">
          <w:rPr>
            <w:rFonts w:ascii="Times New Roman" w:hAnsi="Times New Roman" w:cs="Times New Roman"/>
          </w:rPr>
          <w:t xml:space="preserve"> (30% of original sample</w:t>
        </w:r>
      </w:ins>
      <w:ins w:id="141" w:author="Maino Vieytes, Christian (NIH/NIA/IRP) [F]" w:date="2023-11-19T08:42:00Z">
        <w:r w:rsidR="00AC0C0D">
          <w:rPr>
            <w:rFonts w:ascii="Times New Roman" w:hAnsi="Times New Roman" w:cs="Times New Roman"/>
          </w:rPr>
          <w:t>—see Figure 1</w:t>
        </w:r>
      </w:ins>
      <w:ins w:id="142" w:author="Maino Vieytes, Christian (NIH/NIA/IRP) [F]" w:date="2023-11-16T08:13:00Z">
        <w:r w:rsidR="00816E75">
          <w:rPr>
            <w:rFonts w:ascii="Times New Roman" w:hAnsi="Times New Roman" w:cs="Times New Roman"/>
          </w:rPr>
          <w:t>)</w:t>
        </w:r>
      </w:ins>
      <w:ins w:id="143" w:author="Maino Vieytes, Christian (NIH/NIA/IRP) [F]" w:date="2023-11-14T16:13:00Z">
        <w:r w:rsidR="008D3382">
          <w:rPr>
            <w:rFonts w:ascii="Times New Roman" w:hAnsi="Times New Roman" w:cs="Times New Roman"/>
          </w:rPr>
          <w:t xml:space="preserve">. </w:t>
        </w:r>
      </w:ins>
      <w:ins w:id="144" w:author="Maino Vieytes, Christian (NIH/NIA/IRP) [F]" w:date="2023-11-15T16:42:00Z">
        <w:r w:rsidR="00945C90">
          <w:rPr>
            <w:rFonts w:ascii="Times New Roman" w:hAnsi="Times New Roman" w:cs="Times New Roman"/>
          </w:rPr>
          <w:t xml:space="preserve">PCA </w:t>
        </w:r>
      </w:ins>
      <w:ins w:id="145" w:author="Maino Vieytes, Christian (NIH/NIA/IRP) [F]" w:date="2023-11-15T16:43:00Z">
        <w:r w:rsidR="00945C90">
          <w:rPr>
            <w:rFonts w:ascii="Times New Roman" w:hAnsi="Times New Roman" w:cs="Times New Roman"/>
          </w:rPr>
          <w:t xml:space="preserve">for dietary patterns extraction </w:t>
        </w:r>
      </w:ins>
      <w:ins w:id="146" w:author="Maino Vieytes, Christian (NIH/NIA/IRP) [F]" w:date="2023-11-15T16:42:00Z">
        <w:r w:rsidR="00945C90">
          <w:rPr>
            <w:rFonts w:ascii="Times New Roman" w:hAnsi="Times New Roman" w:cs="Times New Roman"/>
          </w:rPr>
          <w:t xml:space="preserve">was performed on the food insecure subjects </w:t>
        </w:r>
      </w:ins>
      <w:ins w:id="147" w:author="Maino Vieytes, Christian (NIH/NIA/IRP) [F]" w:date="2023-11-19T07:43:00Z">
        <w:r w:rsidR="00F96675">
          <w:rPr>
            <w:rFonts w:ascii="Times New Roman" w:hAnsi="Times New Roman" w:cs="Times New Roman"/>
          </w:rPr>
          <w:t>of this</w:t>
        </w:r>
      </w:ins>
      <w:ins w:id="148" w:author="Maino Vieytes, Christian (NIH/NIA/IRP) [F]" w:date="2023-11-15T16:42:00Z">
        <w:r w:rsidR="00945C90">
          <w:rPr>
            <w:rFonts w:ascii="Times New Roman" w:hAnsi="Times New Roman" w:cs="Times New Roman"/>
          </w:rPr>
          <w:t xml:space="preserve"> training subsample (</w:t>
        </w:r>
        <w:r w:rsidR="00945C90">
          <w:rPr>
            <w:rFonts w:ascii="Times New Roman" w:hAnsi="Times New Roman" w:cs="Times New Roman"/>
            <w:i/>
            <w:iCs/>
          </w:rPr>
          <w:t xml:space="preserve">n </w:t>
        </w:r>
        <w:r w:rsidR="00945C90">
          <w:rPr>
            <w:rFonts w:ascii="Times New Roman" w:hAnsi="Times New Roman" w:cs="Times New Roman"/>
          </w:rPr>
          <w:t xml:space="preserve">= </w:t>
        </w:r>
      </w:ins>
      <w:ins w:id="149" w:author="Maino Vieytes, Christian (NIH/NIA/IRP) [F]" w:date="2023-11-15T16:43:00Z">
        <w:r w:rsidR="00945C90">
          <w:rPr>
            <w:rFonts w:ascii="Times New Roman" w:hAnsi="Times New Roman" w:cs="Times New Roman"/>
          </w:rPr>
          <w:t>1</w:t>
        </w:r>
      </w:ins>
      <w:ins w:id="150" w:author="Maino Vieytes, Christian (NIH/NIA/IRP) [F]" w:date="2023-11-16T17:14:00Z">
        <w:r w:rsidR="0041134E">
          <w:rPr>
            <w:rFonts w:ascii="Times New Roman" w:hAnsi="Times New Roman" w:cs="Times New Roman"/>
          </w:rPr>
          <w:t>04</w:t>
        </w:r>
      </w:ins>
      <w:ins w:id="151" w:author="Maino Vieytes, Christian (NIH/NIA/IRP) [F]" w:date="2023-11-15T16:43:00Z">
        <w:r w:rsidR="00945C90">
          <w:rPr>
            <w:rFonts w:ascii="Times New Roman" w:hAnsi="Times New Roman" w:cs="Times New Roman"/>
          </w:rPr>
          <w:t xml:space="preserve">). </w:t>
        </w:r>
      </w:ins>
      <w:ins w:id="152" w:author="Maino Vieytes, Christian (NIH/NIA/IRP) [F]" w:date="2023-11-14T16:13:00Z">
        <w:r w:rsidR="008D3382">
          <w:rPr>
            <w:rFonts w:ascii="Times New Roman" w:hAnsi="Times New Roman" w:cs="Times New Roman"/>
          </w:rPr>
          <w:t xml:space="preserve">The </w:t>
        </w:r>
      </w:ins>
      <w:ins w:id="153" w:author="Maino Vieytes, Christian (NIH/NIA/IRP) [F]" w:date="2023-11-14T16:14:00Z">
        <w:r w:rsidR="008D3382">
          <w:rPr>
            <w:rFonts w:ascii="Times New Roman" w:hAnsi="Times New Roman" w:cs="Times New Roman"/>
          </w:rPr>
          <w:t xml:space="preserve">out-of-sample </w:t>
        </w:r>
      </w:ins>
      <w:ins w:id="154" w:author="Maino Vieytes, Christian (NIH/NIA/IRP) [F]" w:date="2023-11-14T16:13:00Z">
        <w:r w:rsidR="008D3382">
          <w:rPr>
            <w:rFonts w:ascii="Times New Roman" w:hAnsi="Times New Roman" w:cs="Times New Roman"/>
          </w:rPr>
          <w:t xml:space="preserve">validation analysis (see </w:t>
        </w:r>
        <w:r w:rsidR="008D3382">
          <w:rPr>
            <w:rFonts w:ascii="Times New Roman" w:hAnsi="Times New Roman" w:cs="Times New Roman"/>
            <w:i/>
            <w:iCs/>
          </w:rPr>
          <w:t xml:space="preserve">Statistical Analysis </w:t>
        </w:r>
        <w:r w:rsidR="008D3382">
          <w:rPr>
            <w:rFonts w:ascii="Times New Roman" w:hAnsi="Times New Roman" w:cs="Times New Roman"/>
          </w:rPr>
          <w:t xml:space="preserve">section below) was performed on the </w:t>
        </w:r>
      </w:ins>
      <w:ins w:id="155" w:author="Maino Vieytes, Christian (NIH/NIA/IRP) [F]" w:date="2023-11-14T16:14:00Z">
        <w:r w:rsidR="008D3382">
          <w:rPr>
            <w:rFonts w:ascii="Times New Roman" w:hAnsi="Times New Roman" w:cs="Times New Roman"/>
          </w:rPr>
          <w:t>remaining</w:t>
        </w:r>
      </w:ins>
      <w:ins w:id="156" w:author="Maino Vieytes, Christian (NIH/NIA/IRP) [F]" w:date="2023-11-14T16:13:00Z">
        <w:r w:rsidR="008D3382">
          <w:rPr>
            <w:rFonts w:ascii="Times New Roman" w:hAnsi="Times New Roman" w:cs="Times New Roman"/>
          </w:rPr>
          <w:t xml:space="preserve"> fraction (</w:t>
        </w:r>
        <w:r w:rsidR="008D3382">
          <w:rPr>
            <w:rFonts w:ascii="Times New Roman" w:hAnsi="Times New Roman" w:cs="Times New Roman"/>
            <w:i/>
            <w:iCs/>
          </w:rPr>
          <w:t xml:space="preserve">n </w:t>
        </w:r>
        <w:r w:rsidR="008D3382">
          <w:rPr>
            <w:rFonts w:ascii="Times New Roman" w:hAnsi="Times New Roman" w:cs="Times New Roman"/>
          </w:rPr>
          <w:t xml:space="preserve">= </w:t>
        </w:r>
      </w:ins>
      <w:ins w:id="157" w:author="Maino Vieytes, Christian (NIH/NIA/IRP) [F]" w:date="2023-11-16T08:12:00Z">
        <w:r w:rsidR="00816E75">
          <w:rPr>
            <w:rFonts w:ascii="Times New Roman" w:hAnsi="Times New Roman" w:cs="Times New Roman"/>
          </w:rPr>
          <w:t>1745</w:t>
        </w:r>
      </w:ins>
      <w:ins w:id="158" w:author="Maino Vieytes, Christian (NIH/NIA/IRP) [F]" w:date="2023-11-16T08:13:00Z">
        <w:r w:rsidR="00816E75">
          <w:rPr>
            <w:rFonts w:ascii="Times New Roman" w:hAnsi="Times New Roman" w:cs="Times New Roman"/>
          </w:rPr>
          <w:t>—comprising 70% of the original sample</w:t>
        </w:r>
      </w:ins>
      <w:ins w:id="159" w:author="Maino Vieytes, Christian (NIH/NIA/IRP) [F]" w:date="2023-11-14T16:13:00Z">
        <w:r w:rsidR="008D3382">
          <w:rPr>
            <w:rFonts w:ascii="Times New Roman" w:hAnsi="Times New Roman" w:cs="Times New Roman"/>
          </w:rPr>
          <w:t>)</w:t>
        </w:r>
      </w:ins>
      <w:ins w:id="160" w:author="Maino Vieytes, Christian (NIH/NIA/IRP) [F]" w:date="2023-11-14T16:14:00Z">
        <w:r w:rsidR="008D3382">
          <w:rPr>
            <w:rFonts w:ascii="Times New Roman" w:hAnsi="Times New Roman" w:cs="Times New Roman"/>
          </w:rPr>
          <w:t xml:space="preserve"> of subjects</w:t>
        </w:r>
      </w:ins>
      <w:ins w:id="161" w:author="Maino Vieytes, Christian (NIH/NIA/IRP) [F]" w:date="2023-11-15T16:49:00Z">
        <w:r w:rsidR="00945C90">
          <w:rPr>
            <w:rFonts w:ascii="Times New Roman" w:hAnsi="Times New Roman" w:cs="Times New Roman"/>
          </w:rPr>
          <w:t xml:space="preserve"> (referred to as the “testing subsample” here forth)</w:t>
        </w:r>
      </w:ins>
      <w:ins w:id="162" w:author="Maino Vieytes, Christian (NIH/NIA/IRP) [F]" w:date="2023-11-14T16:13:00Z">
        <w:r w:rsidR="008D3382">
          <w:rPr>
            <w:rFonts w:ascii="Times New Roman" w:hAnsi="Times New Roman" w:cs="Times New Roman"/>
          </w:rPr>
          <w:t xml:space="preserve">. </w:t>
        </w:r>
      </w:ins>
      <w:del w:id="163" w:author="Maino Vieytes, Christian (NIH/NIA/IRP) [F]" w:date="2023-11-19T08:42:00Z">
        <w:r w:rsidRPr="00C90B6F" w:rsidDel="00AC0C0D">
          <w:rPr>
            <w:rFonts w:ascii="Times New Roman" w:hAnsi="Times New Roman" w:cs="Times New Roman"/>
          </w:rPr>
          <w:delText xml:space="preserve">See </w:delText>
        </w:r>
        <w:r w:rsidR="005B16E9" w:rsidDel="00AC0C0D">
          <w:rPr>
            <w:rFonts w:ascii="Times New Roman" w:hAnsi="Times New Roman" w:cs="Times New Roman"/>
          </w:rPr>
          <w:delText>the</w:delText>
        </w:r>
      </w:del>
      <w:ins w:id="164" w:author="Maino Vieytes, Christian (NIH/NIA/IRP) [F]" w:date="2023-11-19T08:42:00Z">
        <w:r w:rsidR="00AC0C0D">
          <w:rPr>
            <w:rFonts w:ascii="Times New Roman" w:hAnsi="Times New Roman" w:cs="Times New Roman"/>
          </w:rPr>
          <w:t>The</w:t>
        </w:r>
      </w:ins>
      <w:r w:rsidR="005B16E9">
        <w:rPr>
          <w:rFonts w:ascii="Times New Roman" w:hAnsi="Times New Roman" w:cs="Times New Roman"/>
        </w:rPr>
        <w:t xml:space="preserve"> supplementary </w:t>
      </w:r>
      <w:ins w:id="165" w:author="Maino Vieytes, Christian (NIH/NIA/IRP) [F]" w:date="2023-11-19T08:42:00Z">
        <w:r w:rsidR="00AC0C0D">
          <w:rPr>
            <w:rFonts w:ascii="Times New Roman" w:hAnsi="Times New Roman" w:cs="Times New Roman"/>
          </w:rPr>
          <w:t xml:space="preserve">methods </w:t>
        </w:r>
      </w:ins>
      <w:r w:rsidR="005B16E9">
        <w:rPr>
          <w:rFonts w:ascii="Times New Roman" w:hAnsi="Times New Roman" w:cs="Times New Roman"/>
        </w:rPr>
        <w:t xml:space="preserve">file </w:t>
      </w:r>
      <w:ins w:id="166" w:author="Maino Vieytes, Christian (NIH/NIA/IRP) [F]" w:date="2023-11-19T08:42:00Z">
        <w:r w:rsidR="00AC0C0D">
          <w:rPr>
            <w:rFonts w:ascii="Times New Roman" w:hAnsi="Times New Roman" w:cs="Times New Roman"/>
          </w:rPr>
          <w:t xml:space="preserve">contains </w:t>
        </w:r>
      </w:ins>
      <w:del w:id="167" w:author="Maino Vieytes, Christian (NIH/NIA/IRP) [F]" w:date="2023-11-19T08:42:00Z">
        <w:r w:rsidR="005B16E9" w:rsidDel="00AC0C0D">
          <w:rPr>
            <w:rFonts w:ascii="Times New Roman" w:hAnsi="Times New Roman" w:cs="Times New Roman"/>
          </w:rPr>
          <w:delText xml:space="preserve">and </w:delText>
        </w:r>
        <w:r w:rsidRPr="00C90B6F" w:rsidDel="00AC0C0D">
          <w:rPr>
            <w:rFonts w:ascii="Times New Roman" w:hAnsi="Times New Roman" w:cs="Times New Roman"/>
          </w:rPr>
          <w:delText>Maino Vieytes et al. (2022) for an expanded narrative</w:delText>
        </w:r>
      </w:del>
      <w:ins w:id="168" w:author="Maino Vieytes, Christian (NIH/NIA/IRP) [F]" w:date="2023-11-19T08:42:00Z">
        <w:r w:rsidR="00AC0C0D">
          <w:rPr>
            <w:rFonts w:ascii="Times New Roman" w:hAnsi="Times New Roman" w:cs="Times New Roman"/>
          </w:rPr>
          <w:t>additional details</w:t>
        </w:r>
      </w:ins>
      <w:r w:rsidRPr="00C90B6F">
        <w:rPr>
          <w:rFonts w:ascii="Times New Roman" w:hAnsi="Times New Roman" w:cs="Times New Roman"/>
        </w:rPr>
        <w:t xml:space="preserve"> </w:t>
      </w:r>
      <w:del w:id="169" w:author="Maino Vieytes, Christian (NIH/NIA/IRP) [F]" w:date="2023-11-19T08:43:00Z">
        <w:r w:rsidRPr="00C90B6F" w:rsidDel="00AC0C0D">
          <w:rPr>
            <w:rFonts w:ascii="Times New Roman" w:hAnsi="Times New Roman" w:cs="Times New Roman"/>
          </w:rPr>
          <w:delText xml:space="preserve">on </w:delText>
        </w:r>
      </w:del>
      <w:ins w:id="170" w:author="Maino Vieytes, Christian (NIH/NIA/IRP) [F]" w:date="2023-11-19T08:43:00Z">
        <w:r w:rsidR="00AC0C0D">
          <w:rPr>
            <w:rFonts w:ascii="Times New Roman" w:hAnsi="Times New Roman" w:cs="Times New Roman"/>
          </w:rPr>
          <w:t>about</w:t>
        </w:r>
        <w:r w:rsidR="00AC0C0D" w:rsidRPr="00C90B6F">
          <w:rPr>
            <w:rFonts w:ascii="Times New Roman" w:hAnsi="Times New Roman" w:cs="Times New Roman"/>
          </w:rPr>
          <w:t xml:space="preserve"> </w:t>
        </w:r>
      </w:ins>
      <w:r w:rsidRPr="00C90B6F">
        <w:rPr>
          <w:rFonts w:ascii="Times New Roman" w:hAnsi="Times New Roman" w:cs="Times New Roman"/>
        </w:rPr>
        <w:t>these procedures</w:t>
      </w:r>
      <w:ins w:id="171" w:author="Maino Vieytes, Christian (NIH/NIA/IRP) [F]" w:date="2023-11-19T08:43:00Z">
        <w:r w:rsidR="00AC0C0D">
          <w:rPr>
            <w:rFonts w:ascii="Times New Roman" w:hAnsi="Times New Roman" w:cs="Times New Roman"/>
          </w:rPr>
          <w:t xml:space="preserve">. </w:t>
        </w:r>
      </w:ins>
      <w:del w:id="172" w:author="Maino Vieytes, Christian (NIH/NIA/IRP) [F]" w:date="2023-11-19T08:43:00Z">
        <w:r w:rsidRPr="00C90B6F" w:rsidDel="00AC0C0D">
          <w:rPr>
            <w:rFonts w:ascii="Times New Roman" w:hAnsi="Times New Roman" w:cs="Times New Roman"/>
          </w:rPr>
          <w:delText xml:space="preserve"> and a discussion of the component retention process for the PCA </w:delText>
        </w:r>
        <w:r w:rsidRPr="00C90B6F" w:rsidDel="00AC0C0D">
          <w:rPr>
            <w:rFonts w:ascii="Times New Roman" w:hAnsi="Times New Roman" w:cs="Times New Roman"/>
          </w:rPr>
          <w:fldChar w:fldCharType="begin"/>
        </w:r>
        <w:r w:rsidR="00555C35" w:rsidDel="00AC0C0D">
          <w:rPr>
            <w:rFonts w:ascii="Times New Roman" w:hAnsi="Times New Roman" w:cs="Times New Roman"/>
          </w:rPr>
          <w:delInstrText xml:space="preserve"> ADDIN ZOTERO_ITEM CSL_CITATION {"citationID":"6vJRQApU","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AC0C0D">
          <w:rPr>
            <w:rFonts w:ascii="Times New Roman" w:hAnsi="Times New Roman" w:cs="Times New Roman"/>
          </w:rPr>
          <w:fldChar w:fldCharType="separate"/>
        </w:r>
        <w:r w:rsidR="00372469" w:rsidDel="00AC0C0D">
          <w:rPr>
            <w:rFonts w:ascii="Times New Roman" w:hAnsi="Times New Roman" w:cs="Times New Roman"/>
            <w:noProof/>
          </w:rPr>
          <w:delText>[11]</w:delText>
        </w:r>
        <w:r w:rsidRPr="00C90B6F" w:rsidDel="00AC0C0D">
          <w:rPr>
            <w:rFonts w:ascii="Times New Roman" w:hAnsi="Times New Roman" w:cs="Times New Roman"/>
          </w:rPr>
          <w:fldChar w:fldCharType="end"/>
        </w:r>
        <w:r w:rsidRPr="00C90B6F" w:rsidDel="00AC0C0D">
          <w:rPr>
            <w:rFonts w:ascii="Times New Roman" w:hAnsi="Times New Roman" w:cs="Times New Roman"/>
          </w:rPr>
          <w:delText xml:space="preserve">. </w:delText>
        </w:r>
      </w:del>
      <w:r w:rsidRPr="00C90B6F">
        <w:rPr>
          <w:rFonts w:ascii="Times New Roman" w:hAnsi="Times New Roman" w:cs="Times New Roman"/>
        </w:rPr>
        <w:t xml:space="preserve">For the sake of comparison, we also computed Healthy Eating Index 2015 (HEI-2015) scores and incorporated them into all of the subsequent analyse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9XrVGRdz","properties":{"formattedCitation":"[19, 20]","plainCitation":"[19, 20]","noteIndex":0},"citationItems":[{"id":"Ox2bG7Bi/uZSEUezL","uris":["http://zotero.org/users/local/S8X13ARX/items/EBALSKJP"],"itemData":{"id":1295,"type":"article-journal","abstract":"The Healthy Eating Index (HEI) is a measure for assessing whether a set of foods aligns with the Dietary Guidelines for Americans (DGA). An updated HEI is released to correspond to each new edition of the DGA, and this article introduces the latest version, which reflects the 2015-2020 DGA. The HEI-2015 components are the same as in the HEI-2010, except Saturated Fat and Added Sugars replace Empty Calories, with the result being 13 components. The 2015-2020 DGA include explicit recommendations to limit intakes of both Added Sugars and Saturated Fats to &lt;10% of energy. HEI-2015 does not account for excessive energy from alcohol within a separate component, but continues to account for all energy from alcohol within total energy (the denominator for most components). All other components remain the same as for HEI-2010, except for a change in the allocation of legumes. Previous versions of the HEI accounted for legumes in either the two vegetable or the two protein foods components, whereas HEI-2015 counts legumes toward all four components. Weighting approaches are similar to those of previous versions, and scoring standards were maintained, refined, or developed to increase consistency across components; better ensure face validity; follow precedent; cover a range of intakes; and, when applicable, ensure the DGA level corresponds to a score &gt;7 out of 10. HEI-2015 component scores can be examined collectively using radar graphs to reveal a pattern of diet quality and summed to represent overall diet quality.","container-title":"Journal of the Academy of Nutrition and Dietetics","DOI":"10.1016/j.jand.2018.05.021","ISSN":"2212-2672","issue":"9","journalAbbreviation":"J Acad Nutr Diet","language":"eng","note":"PMID: 30146071\nPMCID: PMC6719291","page":"1591-1602","source":"PubMed","title":"Update of the Healthy Eating Index: HEI-2015","title-short":"Update of the Healthy Eating Index","volume":"118","author":[{"family":"Krebs-Smith","given":"Susan M."},{"family":"Pannucci","given":"TusaRebecca E."},{"family":"Subar","given":"Amy F."},{"family":"Kirkpatrick","given":"Sharon I."},{"family":"Lerman","given":"Jennifer L."},{"family":"Tooze","given":"Janet A."},{"family":"Wilson","given":"Magdalena M."},{"family":"Reedy","given":"Jill"}],"issued":{"date-parts":[["2018",9]]}}},{"id":"Ox2bG7Bi/cUFb4L3F","uris":["http://zotero.org/users/local/S8X13ARX/items/7TV4WLVT"],"itemData":{"id":2412,"type":"article-journal","container-title":"The Journal of Open Source Software","DOI":"10.21105/joss.00417","ISSN":"2475-9066","issue":"18","journalAbbreviation":"JOSS","page":"417","source":"DOI.org (Crossref)","title":"hei: Calculate Healthy Eating Index (HEI) Scores","title-short":"hei","volume":"2","author":[{"family":"Folsom","given":"Tim"},{"family":"Nagraj","given":"Vp"}],"issued":{"date-parts":[["2017",10,4]]}}}],"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noProof/>
        </w:rPr>
        <w:t>[19, 20]</w:t>
      </w:r>
      <w:r w:rsidRPr="00C90B6F">
        <w:rPr>
          <w:rFonts w:ascii="Times New Roman" w:hAnsi="Times New Roman" w:cs="Times New Roman"/>
        </w:rPr>
        <w:fldChar w:fldCharType="end"/>
      </w:r>
      <w:r w:rsidRPr="00C90B6F">
        <w:rPr>
          <w:rFonts w:ascii="Times New Roman" w:hAnsi="Times New Roman" w:cs="Times New Roman"/>
        </w:rPr>
        <w:t>.</w:t>
      </w:r>
      <w:ins w:id="173" w:author="Maino Vieytes, Christian (NIH/NIA/IRP) [F]" w:date="2023-11-15T16:53:00Z">
        <w:r w:rsidR="00555C35">
          <w:rPr>
            <w:rFonts w:ascii="Times New Roman" w:hAnsi="Times New Roman" w:cs="Times New Roman"/>
          </w:rPr>
          <w:t xml:space="preserve"> The dietary patterns scores generated with PCA and the HEI-2015 scores were energy-adjusted using the residual meth</w:t>
        </w:r>
      </w:ins>
      <w:ins w:id="174" w:author="Maino Vieytes, Christian (NIH/NIA/IRP) [F]" w:date="2023-11-15T16:54:00Z">
        <w:r w:rsidR="00555C35">
          <w:rPr>
            <w:rFonts w:ascii="Times New Roman" w:hAnsi="Times New Roman" w:cs="Times New Roman"/>
          </w:rPr>
          <w:t xml:space="preserve">od </w:t>
        </w:r>
      </w:ins>
      <w:r w:rsidR="00555C35">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yHvjjuDs","properties":{"formattedCitation":"[18]","plainCitation":"[18]","noteIndex":0},"citationItems":[{"id":23,"uris":["http://zotero.org/users/local/1mtZUsss/items/65567GNQ"],"itemData":{"id":23,"type":"article-journal","container-title":"The American Journal of Clinical Nutrition","DOI":"10.1093/ajcn/65.4.1220S","ISSN":"00029165","issue":"4","journalAbbreviation":"The American Journal of Clinical Nutrition","language":"en","page":"1220S-1228S","source":"DOI.org (Crossref)","title":"Adjustment for total energy intake in epidemiologic studies","volume":"65","author":[{"family":"Willett","given":"Wc"},{"family":"Howe","given":"Gr"},{"family":"Kushi","given":"Lh"}],"issued":{"date-parts":[["1997",4]]}}}],"schema":"https://github.com/citation-style-language/schema/raw/master/csl-citation.json"} </w:instrText>
      </w:r>
      <w:r w:rsidR="00555C35">
        <w:rPr>
          <w:rFonts w:ascii="Times New Roman" w:hAnsi="Times New Roman" w:cs="Times New Roman"/>
        </w:rPr>
        <w:fldChar w:fldCharType="separate"/>
      </w:r>
      <w:r w:rsidR="00555C35">
        <w:rPr>
          <w:rFonts w:ascii="Times New Roman" w:hAnsi="Times New Roman" w:cs="Times New Roman"/>
          <w:noProof/>
        </w:rPr>
        <w:t>[18]</w:t>
      </w:r>
      <w:r w:rsidR="00555C35">
        <w:rPr>
          <w:rFonts w:ascii="Times New Roman" w:hAnsi="Times New Roman" w:cs="Times New Roman"/>
        </w:rPr>
        <w:fldChar w:fldCharType="end"/>
      </w:r>
      <w:ins w:id="175" w:author="Maino Vieytes, Christian (NIH/NIA/IRP) [F]" w:date="2023-11-15T16:54:00Z">
        <w:r w:rsidR="00555C35">
          <w:rPr>
            <w:rFonts w:ascii="Times New Roman" w:hAnsi="Times New Roman" w:cs="Times New Roman"/>
          </w:rPr>
          <w:t xml:space="preserve">. </w:t>
        </w:r>
      </w:ins>
    </w:p>
    <w:p w14:paraId="76896938" w14:textId="77777777" w:rsidR="00CA04BD" w:rsidRPr="00C90B6F" w:rsidRDefault="00CA04BD" w:rsidP="00CA04BD">
      <w:pPr>
        <w:spacing w:line="360" w:lineRule="auto"/>
        <w:rPr>
          <w:rFonts w:ascii="Times New Roman" w:hAnsi="Times New Roman" w:cs="Times New Roman"/>
        </w:rPr>
      </w:pPr>
    </w:p>
    <w:p w14:paraId="10967C1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Response Variables: All-Cause and Cause-Specific Mortalities</w:t>
      </w:r>
    </w:p>
    <w:p w14:paraId="782228E2" w14:textId="78498792"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Mortality and time-to-event data were acquired from the NHANES Public-Use Linked Mortality File, which was generated from deterministic and probabilistic linkages of the NHANES survey data (through the 2017-2018 cycle) to the National Death Index, as described elsewher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WzGe0Tps","properties":{"formattedCitation":"[21]","plainCitation":"[21]","noteIndex":0},"citationItems":[{"id":"Ox2bG7Bi/ArLVneCe","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rPr>
        <w:t>[21]</w:t>
      </w:r>
      <w:r w:rsidRPr="00C90B6F">
        <w:rPr>
          <w:rFonts w:ascii="Times New Roman" w:hAnsi="Times New Roman" w:cs="Times New Roman"/>
        </w:rPr>
        <w:fldChar w:fldCharType="end"/>
      </w:r>
      <w:r w:rsidRPr="00C90B6F">
        <w:rPr>
          <w:rFonts w:ascii="Times New Roman" w:hAnsi="Times New Roman" w:cs="Times New Roman"/>
        </w:rPr>
        <w:t>. We computed time since diagnosis</w:t>
      </w:r>
      <w:ins w:id="176" w:author="Maino Vieytes, Christian (NIH/NIA/IRP) [F]" w:date="2023-11-15T16:51:00Z">
        <w:r w:rsidR="00366989">
          <w:rPr>
            <w:rFonts w:ascii="Times New Roman" w:hAnsi="Times New Roman" w:cs="Times New Roman"/>
          </w:rPr>
          <w:t xml:space="preserve">, </w:t>
        </w:r>
        <w:r w:rsidR="00366989" w:rsidRPr="00C90B6F">
          <w:rPr>
            <w:rFonts w:ascii="Times New Roman" w:hAnsi="Times New Roman" w:cs="Times New Roman"/>
          </w:rPr>
          <w:t>defined as the difference between the age at the time of the survey and the age at the first cancer diagnosis</w:t>
        </w:r>
        <w:r w:rsidR="00366989">
          <w:rPr>
            <w:rFonts w:ascii="Times New Roman" w:hAnsi="Times New Roman" w:cs="Times New Roman"/>
          </w:rPr>
          <w:t>,</w:t>
        </w:r>
      </w:ins>
      <w:r w:rsidRPr="00C90B6F">
        <w:rPr>
          <w:rFonts w:ascii="Times New Roman" w:hAnsi="Times New Roman" w:cs="Times New Roman"/>
        </w:rPr>
        <w:t xml:space="preserve"> and used it as the time scale in our models to minimize potential bias by accounting for left truncation due to delayed study enrollment following diagnosi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XbtQmxBc","properties":{"formattedCitation":"[22, 23]","plainCitation":"[22, 23]","noteIndex":0},"citationItems":[{"id":"Ox2bG7Bi/6tKwA4Ub","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Ox2bG7Bi/bAStdZIL","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kern w:val="0"/>
        </w:rPr>
        <w:t>[22, 23]</w:t>
      </w:r>
      <w:r w:rsidRPr="00C90B6F">
        <w:rPr>
          <w:rFonts w:ascii="Times New Roman" w:hAnsi="Times New Roman" w:cs="Times New Roman"/>
        </w:rPr>
        <w:fldChar w:fldCharType="end"/>
      </w:r>
      <w:r w:rsidRPr="00C90B6F">
        <w:rPr>
          <w:rFonts w:ascii="Times New Roman" w:hAnsi="Times New Roman" w:cs="Times New Roman"/>
        </w:rPr>
        <w:t xml:space="preserve">. Data were </w:t>
      </w:r>
      <w:proofErr w:type="gramStart"/>
      <w:r w:rsidRPr="00C90B6F">
        <w:rPr>
          <w:rFonts w:ascii="Times New Roman" w:hAnsi="Times New Roman" w:cs="Times New Roman"/>
        </w:rPr>
        <w:t>right-censored</w:t>
      </w:r>
      <w:proofErr w:type="gramEnd"/>
      <w:r w:rsidRPr="00C90B6F">
        <w:rPr>
          <w:rFonts w:ascii="Times New Roman" w:hAnsi="Times New Roman" w:cs="Times New Roman"/>
        </w:rPr>
        <w:t xml:space="preserve"> to either the last known date </w:t>
      </w:r>
      <w:r w:rsidRPr="00C90B6F">
        <w:rPr>
          <w:rFonts w:ascii="Times New Roman" w:hAnsi="Times New Roman" w:cs="Times New Roman"/>
        </w:rPr>
        <w:lastRenderedPageBreak/>
        <w:t>alive or the administrative censoring date on December 31, 2019. We used the International Classification of Diseases, Tenth Revision (ICD-10) codes to classify the causes of death. Survival analyses examined all-cause mortality and cause-specific mortality—deaths due to neoplastic malignancy (ICD-10 codes C00-C97)</w:t>
      </w:r>
      <w:ins w:id="177" w:author="Maino Vieytes, Christian (NIH/NIA/IRP) [F]" w:date="2023-11-14T16:22:00Z">
        <w:r w:rsidR="00DE0E08">
          <w:rPr>
            <w:rFonts w:ascii="Times New Roman" w:hAnsi="Times New Roman" w:cs="Times New Roman"/>
          </w:rPr>
          <w:t>.</w:t>
        </w:r>
      </w:ins>
      <w:del w:id="178" w:author="Maino Vieytes, Christian (NIH/NIA/IRP) [F]" w:date="2023-11-14T16:22:00Z">
        <w:r w:rsidRPr="00C90B6F" w:rsidDel="00DE0E08">
          <w:rPr>
            <w:rFonts w:ascii="Times New Roman" w:hAnsi="Times New Roman" w:cs="Times New Roman"/>
          </w:rPr>
          <w:delText xml:space="preserve"> and cardiovascular disease (ICD-10 codes I00-I09, I11, I13, I20-I51, and I60-I69).</w:delText>
        </w:r>
      </w:del>
    </w:p>
    <w:p w14:paraId="51875359" w14:textId="77777777" w:rsidR="00CA04BD" w:rsidRPr="00C90B6F" w:rsidRDefault="00CA04BD" w:rsidP="00CA04BD">
      <w:pPr>
        <w:spacing w:line="360" w:lineRule="auto"/>
        <w:rPr>
          <w:rFonts w:ascii="Times New Roman" w:hAnsi="Times New Roman" w:cs="Times New Roman"/>
        </w:rPr>
      </w:pPr>
    </w:p>
    <w:p w14:paraId="4F9550E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Covariates</w:t>
      </w:r>
    </w:p>
    <w:p w14:paraId="2E4C8F85" w14:textId="6CF4C751"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Self-reported demographic and socioeconomic data were obtained during the home interview. Characteristics from the demographic survey (DEMO) included age, sex (</w:t>
      </w:r>
      <w:r w:rsidRPr="00C90B6F">
        <w:rPr>
          <w:rFonts w:ascii="Times New Roman" w:hAnsi="Times New Roman" w:cs="Times New Roman"/>
          <w:i/>
          <w:iCs/>
        </w:rPr>
        <w:t>male</w:t>
      </w:r>
      <w:r w:rsidRPr="00C90B6F">
        <w:rPr>
          <w:rFonts w:ascii="Times New Roman" w:hAnsi="Times New Roman" w:cs="Times New Roman"/>
        </w:rPr>
        <w:t>/</w:t>
      </w:r>
      <w:r w:rsidRPr="00C90B6F">
        <w:rPr>
          <w:rFonts w:ascii="Times New Roman" w:hAnsi="Times New Roman" w:cs="Times New Roman"/>
          <w:i/>
          <w:iCs/>
        </w:rPr>
        <w:t>female</w:t>
      </w:r>
      <w:r w:rsidRPr="00C90B6F">
        <w:rPr>
          <w:rFonts w:ascii="Times New Roman" w:hAnsi="Times New Roman" w:cs="Times New Roman"/>
        </w:rPr>
        <w:t>), race and ethnicity (</w:t>
      </w:r>
      <w:r w:rsidRPr="00C90B6F">
        <w:rPr>
          <w:rFonts w:ascii="Times New Roman" w:hAnsi="Times New Roman" w:cs="Times New Roman"/>
          <w:i/>
          <w:iCs/>
        </w:rPr>
        <w:t>non-Hispanic White</w:t>
      </w:r>
      <w:r w:rsidRPr="00C90B6F">
        <w:rPr>
          <w:rFonts w:ascii="Times New Roman" w:hAnsi="Times New Roman" w:cs="Times New Roman"/>
        </w:rPr>
        <w:t xml:space="preserve"> and </w:t>
      </w:r>
      <w:r w:rsidRPr="00C90B6F">
        <w:rPr>
          <w:rFonts w:ascii="Times New Roman" w:hAnsi="Times New Roman" w:cs="Times New Roman"/>
          <w:i/>
          <w:iCs/>
        </w:rPr>
        <w:t>other</w:t>
      </w:r>
      <w:r w:rsidRPr="00C90B6F">
        <w:rPr>
          <w:rFonts w:ascii="Times New Roman" w:hAnsi="Times New Roman" w:cs="Times New Roman"/>
        </w:rPr>
        <w:t>), family income-to-poverty ratio (</w:t>
      </w:r>
      <w:r w:rsidRPr="00C90B6F">
        <w:rPr>
          <w:rFonts w:ascii="Times New Roman" w:hAnsi="Times New Roman" w:cs="Times New Roman"/>
          <w:i/>
          <w:iCs/>
        </w:rPr>
        <w:t xml:space="preserve">&lt; 1.3 </w:t>
      </w:r>
      <w:r w:rsidRPr="00C90B6F">
        <w:rPr>
          <w:rFonts w:ascii="Times New Roman" w:hAnsi="Times New Roman" w:cs="Times New Roman"/>
        </w:rPr>
        <w:t xml:space="preserve">or </w:t>
      </w:r>
      <w:r w:rsidRPr="00C90B6F">
        <w:rPr>
          <w:rFonts w:ascii="Times New Roman" w:hAnsi="Times New Roman" w:cs="Times New Roman"/>
          <w:i/>
          <w:iCs/>
        </w:rPr>
        <w:t>≥ 1.3</w:t>
      </w:r>
      <w:r w:rsidRPr="00C90B6F">
        <w:rPr>
          <w:rFonts w:ascii="Times New Roman" w:hAnsi="Times New Roman" w:cs="Times New Roman"/>
        </w:rPr>
        <w:t>), and household size. We obtained health insurance status (</w:t>
      </w:r>
      <w:r w:rsidRPr="00C90B6F">
        <w:rPr>
          <w:rFonts w:ascii="Times New Roman" w:hAnsi="Times New Roman" w:cs="Times New Roman"/>
          <w:i/>
          <w:iCs/>
        </w:rPr>
        <w:t>covered by health insurance</w:t>
      </w:r>
      <w:r w:rsidRPr="00C90B6F">
        <w:rPr>
          <w:rFonts w:ascii="Times New Roman" w:hAnsi="Times New Roman" w:cs="Times New Roman"/>
        </w:rPr>
        <w:t>/</w:t>
      </w:r>
      <w:r w:rsidRPr="00C90B6F">
        <w:rPr>
          <w:rFonts w:ascii="Times New Roman" w:hAnsi="Times New Roman" w:cs="Times New Roman"/>
          <w:i/>
          <w:iCs/>
        </w:rPr>
        <w:t>not covered by health insurance</w:t>
      </w:r>
      <w:r w:rsidRPr="00C90B6F">
        <w:rPr>
          <w:rFonts w:ascii="Times New Roman" w:hAnsi="Times New Roman" w:cs="Times New Roman"/>
        </w:rPr>
        <w:t>) from the Health Insurance Questionnaire (HIQ/HID—for 1999-2004). Behavioral characteristics included smoking status (</w:t>
      </w:r>
      <w:r w:rsidRPr="00C90B6F">
        <w:rPr>
          <w:rFonts w:ascii="Times New Roman" w:hAnsi="Times New Roman" w:cs="Times New Roman"/>
          <w:i/>
          <w:iCs/>
        </w:rPr>
        <w:t>current smoker</w:t>
      </w:r>
      <w:r w:rsidRPr="00C90B6F">
        <w:rPr>
          <w:rFonts w:ascii="Times New Roman" w:hAnsi="Times New Roman" w:cs="Times New Roman"/>
        </w:rPr>
        <w:t xml:space="preserve">—currently smoking every day or some days—, </w:t>
      </w:r>
      <w:r w:rsidRPr="00C90B6F">
        <w:rPr>
          <w:rFonts w:ascii="Times New Roman" w:hAnsi="Times New Roman" w:cs="Times New Roman"/>
          <w:i/>
          <w:iCs/>
        </w:rPr>
        <w:t>former smoker</w:t>
      </w:r>
      <w:r w:rsidRPr="00C90B6F">
        <w:rPr>
          <w:rFonts w:ascii="Times New Roman" w:hAnsi="Times New Roman" w:cs="Times New Roman"/>
        </w:rPr>
        <w:t>—not currently smoking but with a lifetime history of ≥</w:t>
      </w:r>
      <w:ins w:id="179" w:author="Maino Vieytes, Christian (NIH/NIA/IRP) [F]" w:date="2023-11-19T07:42:00Z">
        <w:r w:rsidR="00F96675">
          <w:rPr>
            <w:rFonts w:ascii="Times New Roman" w:hAnsi="Times New Roman" w:cs="Times New Roman"/>
          </w:rPr>
          <w:t xml:space="preserve"> </w:t>
        </w:r>
      </w:ins>
      <w:r w:rsidRPr="00C90B6F">
        <w:rPr>
          <w:rFonts w:ascii="Times New Roman" w:hAnsi="Times New Roman" w:cs="Times New Roman"/>
        </w:rPr>
        <w:t xml:space="preserve">100 cigarettes— , or </w:t>
      </w:r>
      <w:r w:rsidRPr="00C90B6F">
        <w:rPr>
          <w:rFonts w:ascii="Times New Roman" w:hAnsi="Times New Roman" w:cs="Times New Roman"/>
          <w:i/>
          <w:iCs/>
        </w:rPr>
        <w:t>never smoker</w:t>
      </w:r>
      <w:r w:rsidRPr="00C90B6F">
        <w:rPr>
          <w:rFonts w:ascii="Times New Roman" w:hAnsi="Times New Roman" w:cs="Times New Roman"/>
        </w:rPr>
        <w:t>—a lifetime history of smoking &lt;</w:t>
      </w:r>
      <w:ins w:id="180" w:author="Maino Vieytes, Christian (NIH/NIA/IRP) [F]" w:date="2023-11-19T07:42:00Z">
        <w:r w:rsidR="00F96675">
          <w:rPr>
            <w:rFonts w:ascii="Times New Roman" w:hAnsi="Times New Roman" w:cs="Times New Roman"/>
          </w:rPr>
          <w:t xml:space="preserve"> </w:t>
        </w:r>
      </w:ins>
      <w:r w:rsidRPr="00C90B6F">
        <w:rPr>
          <w:rFonts w:ascii="Times New Roman" w:hAnsi="Times New Roman" w:cs="Times New Roman"/>
        </w:rPr>
        <w:t>100 cigarettes), drinking status (</w:t>
      </w:r>
      <w:r w:rsidRPr="00C90B6F">
        <w:rPr>
          <w:rFonts w:ascii="Times New Roman" w:hAnsi="Times New Roman" w:cs="Times New Roman"/>
          <w:i/>
          <w:iCs/>
        </w:rPr>
        <w:t>heavy drinker</w:t>
      </w:r>
      <w:r w:rsidRPr="00C90B6F">
        <w:rPr>
          <w:rFonts w:ascii="Times New Roman" w:hAnsi="Times New Roman" w:cs="Times New Roman"/>
        </w:rPr>
        <w:t xml:space="preserve">— ≥ 14 g/day for women and ≥ 28 g/day for men—, </w:t>
      </w:r>
      <w:r w:rsidRPr="00C90B6F">
        <w:rPr>
          <w:rFonts w:ascii="Times New Roman" w:hAnsi="Times New Roman" w:cs="Times New Roman"/>
          <w:i/>
          <w:iCs/>
        </w:rPr>
        <w:t>moderate drinker</w:t>
      </w:r>
      <w:r w:rsidRPr="00C90B6F">
        <w:rPr>
          <w:rFonts w:ascii="Times New Roman" w:hAnsi="Times New Roman" w:cs="Times New Roman"/>
        </w:rPr>
        <w:t xml:space="preserve">—0.10-13.9 grams/day for women and 0.10-27.9 g/day for men—, and </w:t>
      </w:r>
      <w:r w:rsidRPr="00C90B6F">
        <w:rPr>
          <w:rFonts w:ascii="Times New Roman" w:hAnsi="Times New Roman" w:cs="Times New Roman"/>
          <w:i/>
          <w:iCs/>
        </w:rPr>
        <w:t>abstainer</w:t>
      </w:r>
      <w:r w:rsidRPr="00C90B6F">
        <w:rPr>
          <w:rFonts w:ascii="Times New Roman" w:hAnsi="Times New Roman" w:cs="Times New Roman"/>
        </w:rPr>
        <w:t>— &lt; 0.10 grams/day), and physical activity (</w:t>
      </w:r>
      <w:r w:rsidRPr="00C90B6F">
        <w:rPr>
          <w:rFonts w:ascii="Times New Roman" w:hAnsi="Times New Roman" w:cs="Times New Roman"/>
          <w:i/>
          <w:iCs/>
        </w:rPr>
        <w:t>measured as weekly MET minutes</w:t>
      </w:r>
      <w:r w:rsidRPr="00C90B6F">
        <w:rPr>
          <w:rFonts w:ascii="Times New Roman" w:hAnsi="Times New Roman" w:cs="Times New Roman"/>
        </w:rPr>
        <w:t xml:space="preserve">). These data were obtained from the Smoking Questionnaire (SMQ), 24-hour recalls, and physical activity questionnaires (PAQ and PAQIAF), respectively. Health-related covariates included the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adapted for NHANES) and body mass index (BMI—kilograms/m</w:t>
      </w:r>
      <w:r w:rsidRPr="00C90B6F">
        <w:rPr>
          <w:rFonts w:ascii="Times New Roman" w:hAnsi="Times New Roman" w:cs="Times New Roman"/>
          <w:vertAlign w:val="superscript"/>
        </w:rPr>
        <w:t>2</w:t>
      </w:r>
      <w:r w:rsidRPr="00C90B6F">
        <w:rPr>
          <w:rFonts w:ascii="Times New Roman" w:hAnsi="Times New Roman" w:cs="Times New Roman"/>
        </w:rPr>
        <w:t xml:space="preserve">) measured during the physical examination. Physical disability was assessed using the 19-item and validated NHANES Activities of Daily Living (ADL) scale from the Physical Functioning Questionnaire (PFQ), which is described in detail elsewher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4oJcMm9V","properties":{"formattedCitation":"[24]","plainCitation":"[24]","noteIndex":0},"citationItems":[{"id":"Ox2bG7Bi/YF3SJlFH","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noProof/>
        </w:rPr>
        <w:t>[24]</w:t>
      </w:r>
      <w:r w:rsidRPr="00C90B6F">
        <w:rPr>
          <w:rFonts w:ascii="Times New Roman" w:hAnsi="Times New Roman" w:cs="Times New Roman"/>
        </w:rPr>
        <w:fldChar w:fldCharType="end"/>
      </w:r>
      <w:r w:rsidRPr="00C90B6F">
        <w:rPr>
          <w:rFonts w:ascii="Times New Roman" w:hAnsi="Times New Roman" w:cs="Times New Roman"/>
        </w:rPr>
        <w:t>. Cancer-related covariates were obtained from the MCQ</w:t>
      </w:r>
      <w:del w:id="181" w:author="Maino Vieytes, Christian (NIH/NIA/IRP) [F]" w:date="2023-11-15T16:51:00Z">
        <w:r w:rsidRPr="00C90B6F" w:rsidDel="00366989">
          <w:rPr>
            <w:rFonts w:ascii="Times New Roman" w:hAnsi="Times New Roman" w:cs="Times New Roman"/>
          </w:rPr>
          <w:delText>, and the time since diagnosis was defined as the difference between the age at the time of the survey and the age at the first cancer diagnosis</w:delText>
        </w:r>
      </w:del>
      <w:r w:rsidRPr="00C90B6F">
        <w:rPr>
          <w:rFonts w:ascii="Times New Roman" w:hAnsi="Times New Roman" w:cs="Times New Roman"/>
        </w:rPr>
        <w:t>.</w:t>
      </w:r>
    </w:p>
    <w:p w14:paraId="4A2ABB9B" w14:textId="77777777" w:rsidR="00CA04BD" w:rsidRPr="00C90B6F" w:rsidRDefault="00CA04BD" w:rsidP="00CA04BD">
      <w:pPr>
        <w:spacing w:line="360" w:lineRule="auto"/>
        <w:rPr>
          <w:rFonts w:ascii="Times New Roman" w:hAnsi="Times New Roman" w:cs="Times New Roman"/>
        </w:rPr>
      </w:pPr>
    </w:p>
    <w:p w14:paraId="646BFE6D" w14:textId="77777777" w:rsidR="00CA04BD" w:rsidRPr="00C90B6F" w:rsidRDefault="00CA04BD" w:rsidP="00CA04BD">
      <w:pPr>
        <w:spacing w:line="360" w:lineRule="auto"/>
        <w:rPr>
          <w:rFonts w:ascii="Times New Roman" w:hAnsi="Times New Roman" w:cs="Times New Roman"/>
          <w:i/>
          <w:iCs/>
        </w:rPr>
      </w:pPr>
      <w:commentRangeStart w:id="182"/>
      <w:r w:rsidRPr="00C90B6F">
        <w:rPr>
          <w:rFonts w:ascii="Times New Roman" w:hAnsi="Times New Roman" w:cs="Times New Roman"/>
          <w:i/>
          <w:iCs/>
        </w:rPr>
        <w:t>Statistical Analysis</w:t>
      </w:r>
      <w:commentRangeEnd w:id="182"/>
      <w:r w:rsidR="00690CB3">
        <w:rPr>
          <w:rStyle w:val="CommentReference"/>
        </w:rPr>
        <w:commentReference w:id="182"/>
      </w:r>
    </w:p>
    <w:p w14:paraId="1E0C82A0" w14:textId="0C96ECDC"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i/>
          <w:iCs/>
        </w:rPr>
        <w:tab/>
      </w:r>
      <w:r w:rsidRPr="00C90B6F">
        <w:rPr>
          <w:rFonts w:ascii="Times New Roman" w:hAnsi="Times New Roman" w:cs="Times New Roman"/>
        </w:rPr>
        <w:t xml:space="preserve">We assessed the relationship between diet quality measures and all-cause and cause-specific mortality using Cox Proportional Hazards models. </w:t>
      </w:r>
      <w:ins w:id="183" w:author="Maino Vieytes, Christian (NIH/NIA/IRP) [F]" w:date="2023-11-14T16:16:00Z">
        <w:r w:rsidR="008D3382">
          <w:rPr>
            <w:rFonts w:ascii="Times New Roman" w:hAnsi="Times New Roman" w:cs="Times New Roman"/>
          </w:rPr>
          <w:t>This was an out-of</w:t>
        </w:r>
      </w:ins>
      <w:ins w:id="184" w:author="Maino Vieytes, Christian (NIH/NIA/IRP) [F]" w:date="2023-11-14T16:17:00Z">
        <w:r w:rsidR="008D3382">
          <w:rPr>
            <w:rFonts w:ascii="Times New Roman" w:hAnsi="Times New Roman" w:cs="Times New Roman"/>
          </w:rPr>
          <w:t xml:space="preserve">-sample validation analysis performed on the </w:t>
        </w:r>
        <w:r w:rsidR="008D3382">
          <w:rPr>
            <w:rFonts w:ascii="Times New Roman" w:hAnsi="Times New Roman" w:cs="Times New Roman"/>
            <w:i/>
            <w:iCs/>
          </w:rPr>
          <w:t xml:space="preserve">n </w:t>
        </w:r>
        <w:r w:rsidR="008D3382">
          <w:rPr>
            <w:rFonts w:ascii="Times New Roman" w:hAnsi="Times New Roman" w:cs="Times New Roman"/>
          </w:rPr>
          <w:t>= 1</w:t>
        </w:r>
      </w:ins>
      <w:ins w:id="185" w:author="Maino Vieytes, Christian (NIH/NIA/IRP) [F]" w:date="2023-11-16T17:13:00Z">
        <w:r w:rsidR="00837ED6">
          <w:rPr>
            <w:rFonts w:ascii="Times New Roman" w:hAnsi="Times New Roman" w:cs="Times New Roman"/>
          </w:rPr>
          <w:t>745</w:t>
        </w:r>
      </w:ins>
      <w:ins w:id="186" w:author="Maino Vieytes, Christian (NIH/NIA/IRP) [F]" w:date="2023-11-14T16:17:00Z">
        <w:r w:rsidR="008D3382">
          <w:rPr>
            <w:rFonts w:ascii="Times New Roman" w:hAnsi="Times New Roman" w:cs="Times New Roman"/>
          </w:rPr>
          <w:t xml:space="preserve"> subjects not used to extract the dietary patterns</w:t>
        </w:r>
      </w:ins>
      <w:ins w:id="187" w:author="Maino Vieytes, Christian (NIH/NIA/IRP) [F]" w:date="2023-11-19T08:43:00Z">
        <w:r w:rsidR="00AC0C0D">
          <w:rPr>
            <w:rFonts w:ascii="Times New Roman" w:hAnsi="Times New Roman" w:cs="Times New Roman"/>
          </w:rPr>
          <w:t xml:space="preserve"> (Figure 1)</w:t>
        </w:r>
      </w:ins>
      <w:ins w:id="188" w:author="Maino Vieytes, Christian (NIH/NIA/IRP) [F]" w:date="2023-11-14T16:17:00Z">
        <w:r w:rsidR="008D3382">
          <w:rPr>
            <w:rFonts w:ascii="Times New Roman" w:hAnsi="Times New Roman" w:cs="Times New Roman"/>
          </w:rPr>
          <w:t>.</w:t>
        </w:r>
      </w:ins>
      <w:ins w:id="189" w:author="Maino Vieytes, Christian (NIH/NIA/IRP) [F]" w:date="2023-11-14T16:16:00Z">
        <w:r w:rsidR="008D3382">
          <w:rPr>
            <w:rFonts w:ascii="Times New Roman" w:hAnsi="Times New Roman" w:cs="Times New Roman"/>
          </w:rPr>
          <w:t xml:space="preserve"> </w:t>
        </w:r>
      </w:ins>
      <w:r w:rsidRPr="00C90B6F">
        <w:rPr>
          <w:rFonts w:ascii="Times New Roman" w:hAnsi="Times New Roman" w:cs="Times New Roman"/>
        </w:rPr>
        <w:t>We implemented several model specifications for the conditional log hazard function to assess the robustness of our results (Equations 1-4).</w:t>
      </w:r>
    </w:p>
    <w:p w14:paraId="60FC0499" w14:textId="6DEB46E6"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w:lastRenderedPageBreak/>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3F493E92" w14:textId="28320D0E"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7F22A79" w14:textId="77777777" w:rsidR="00CA04BD" w:rsidRPr="00C90B6F" w:rsidRDefault="00CA04BD" w:rsidP="00CA04BD">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20545015" w14:textId="3FE2F8D7"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D90ED4D" w14:textId="77777777"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1BEC7B3E" w14:textId="77777777" w:rsidR="00CA04BD" w:rsidRPr="00C90B6F" w:rsidRDefault="00CA04BD" w:rsidP="00CA04BD">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5A40ABF3" w14:textId="4D12C04E" w:rsidR="00CA04BD" w:rsidRPr="00C90B6F" w:rsidRDefault="00CA04BD" w:rsidP="00CA04BD">
      <w:pPr>
        <w:spacing w:line="360" w:lineRule="auto"/>
        <w:rPr>
          <w:rFonts w:ascii="Times New Roman" w:eastAsiaTheme="minorEastAsia" w:hAnsi="Times New Roman" w:cs="Times New Roman"/>
        </w:rPr>
      </w:pPr>
      <w:r w:rsidRPr="00C90B6F">
        <w:rPr>
          <w:rFonts w:ascii="Times New Roman" w:eastAsiaTheme="minorEastAsia" w:hAnsi="Times New Roman" w:cs="Times New Roman"/>
        </w:rPr>
        <w:t>The model in Equation 1 specifies the diet quality index</w:t>
      </w:r>
      <w:r w:rsidR="00196CF5">
        <w:rPr>
          <w:rFonts w:ascii="Times New Roman" w:eastAsiaTheme="minorEastAsia" w:hAnsi="Times New Roman" w:cs="Times New Roman"/>
        </w:rPr>
        <w:t xml:space="preserve"> </w:t>
      </w:r>
      <w:r w:rsidRPr="00C90B6F">
        <w:rPr>
          <w:rFonts w:ascii="Times New Roman" w:eastAsiaTheme="minorEastAsia" w:hAnsi="Times New Roman" w:cs="Times New Roman"/>
        </w:rPr>
        <w:t xml:space="preserve">using </w:t>
      </w:r>
      <m:oMath>
        <m:r>
          <w:rPr>
            <w:rFonts w:ascii="Cambria Math" w:eastAsiaTheme="minorEastAsia" w:hAnsi="Cambria Math" w:cs="Times New Roman"/>
          </w:rPr>
          <m:t>K-</m:t>
        </m:r>
      </m:oMath>
      <w:r w:rsidRPr="00C90B6F">
        <w:rPr>
          <w:rFonts w:ascii="Times New Roman" w:eastAsiaTheme="minorEastAsia" w:hAnsi="Times New Roman" w:cs="Times New Roman"/>
        </w:rPr>
        <w:t xml:space="preserve"> 1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Pr="00C90B6F">
        <w:rPr>
          <w:rFonts w:ascii="Times New Roman" w:eastAsiaTheme="minorEastAsia" w:hAnsi="Times New Roman" w:cs="Times New Roman"/>
        </w:rPr>
        <w:t xml:space="preserve">, which indicate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s membership in one of the quintiles (</w:t>
      </w:r>
      <m:oMath>
        <m:r>
          <w:rPr>
            <w:rFonts w:ascii="Cambria Math" w:eastAsiaTheme="minorEastAsia" w:hAnsi="Cambria Math" w:cs="Times New Roman"/>
          </w:rPr>
          <m:t>K=5</m:t>
        </m:r>
      </m:oMath>
      <w:r w:rsidRPr="00C90B6F">
        <w:rPr>
          <w:rFonts w:ascii="Times New Roman" w:eastAsiaTheme="minorEastAsia" w:hAnsi="Times New Roman" w:cs="Times New Roman"/>
        </w:rPr>
        <w:t xml:space="preserve">) of the dietary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 xml:space="preserve">subject the median of their respective quintile (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Pr="00C90B6F">
        <w:rPr>
          <w:rFonts w:ascii="Times New Roman" w:eastAsiaTheme="minorEastAsia" w:hAnsi="Times New Roman" w:cs="Times New Roman"/>
        </w:rPr>
        <w:t xml:space="preserve"> is the set of diet quality index scores for subjects 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Pr="00C90B6F">
        <w:rPr>
          <w:rFonts w:ascii="Times New Roman" w:eastAsiaTheme="minorEastAsia" w:hAnsi="Times New Roman" w:cs="Times New Roman"/>
        </w:rPr>
        <w:t xml:space="preserve"> quintile) and then modeling it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Pr="00C90B6F">
        <w:rPr>
          <w:rFonts w:ascii="Times New Roman" w:eastAsiaTheme="minorEastAsia" w:hAnsi="Times New Roman" w:cs="Times New Roman"/>
        </w:rPr>
        <w:t xml:space="preserve">). In Equation 3, we specify the diet index as a continuous variable scaled by the standard deviation of the index and in equation </w:t>
      </w:r>
      <w:del w:id="190" w:author="Maino Vieytes, Christian (NIH/NIA/IRP) [F]" w:date="2023-11-16T17:12:00Z">
        <w:r w:rsidRPr="00C90B6F" w:rsidDel="00837ED6">
          <w:rPr>
            <w:rFonts w:ascii="Times New Roman" w:eastAsiaTheme="minorEastAsia" w:hAnsi="Times New Roman" w:cs="Times New Roman"/>
          </w:rPr>
          <w:delText xml:space="preserve">4 </w:delText>
        </w:r>
      </w:del>
      <w:ins w:id="191" w:author="Maino Vieytes, Christian (NIH/NIA/IRP) [F]" w:date="2023-11-16T17:12:00Z">
        <w:r w:rsidR="00837ED6">
          <w:rPr>
            <w:rFonts w:ascii="Times New Roman" w:eastAsiaTheme="minorEastAsia" w:hAnsi="Times New Roman" w:cs="Times New Roman"/>
          </w:rPr>
          <w:t>3</w:t>
        </w:r>
        <w:r w:rsidR="00837ED6" w:rsidRPr="00C90B6F">
          <w:rPr>
            <w:rFonts w:ascii="Times New Roman" w:eastAsiaTheme="minorEastAsia" w:hAnsi="Times New Roman" w:cs="Times New Roman"/>
          </w:rPr>
          <w:t xml:space="preserve"> </w:t>
        </w:r>
      </w:ins>
      <w:r w:rsidRPr="00C90B6F">
        <w:rPr>
          <w:rFonts w:ascii="Times New Roman" w:eastAsiaTheme="minorEastAsia" w:hAnsi="Times New Roman" w:cs="Times New Roman"/>
        </w:rPr>
        <w:t>we specify the diet index</w:t>
      </w:r>
      <w:r w:rsidR="00E719C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E719CB">
        <w:rPr>
          <w:rFonts w:ascii="Times New Roman" w:eastAsiaTheme="minorEastAsia" w:hAnsi="Times New Roman" w:cs="Times New Roman"/>
        </w:rPr>
        <w:t>)</w:t>
      </w:r>
      <w:r w:rsidRPr="00C90B6F">
        <w:rPr>
          <w:rFonts w:ascii="Times New Roman" w:eastAsiaTheme="minorEastAsia" w:hAnsi="Times New Roman" w:cs="Times New Roman"/>
        </w:rPr>
        <w:t xml:space="preserve"> with a basis expansion of </w:t>
      </w:r>
      <m:oMath>
        <m:r>
          <w:rPr>
            <w:rFonts w:ascii="Cambria Math" w:eastAsiaTheme="minorEastAsia" w:hAnsi="Cambria Math" w:cs="Times New Roman"/>
          </w:rPr>
          <m:t>M=</m:t>
        </m:r>
        <m:r>
          <w:del w:id="192" w:author="Maino Vieytes, Christian (NIH/NIA/IRP) [F]" w:date="2023-11-16T17:12:00Z">
            <w:rPr>
              <w:rFonts w:ascii="Cambria Math" w:eastAsiaTheme="minorEastAsia" w:hAnsi="Cambria Math" w:cs="Times New Roman"/>
            </w:rPr>
            <m:t>4</m:t>
          </w:del>
        </m:r>
        <m:r>
          <w:ins w:id="193" w:author="Maino Vieytes, Christian (NIH/NIA/IRP) [F]" w:date="2023-11-16T17:12:00Z">
            <w:rPr>
              <w:rFonts w:ascii="Cambria Math" w:eastAsiaTheme="minorEastAsia" w:hAnsi="Cambria Math" w:cs="Times New Roman"/>
            </w:rPr>
            <m:t>3</m:t>
          </w:ins>
        </m:r>
      </m:oMath>
      <w:r w:rsidRPr="00C90B6F">
        <w:rPr>
          <w:rFonts w:ascii="Times New Roman" w:eastAsiaTheme="minorEastAsia" w:hAnsi="Times New Roman" w:cs="Times New Roman"/>
        </w:rPr>
        <w:t xml:space="preserve"> basis functions (see supplementary </w:t>
      </w:r>
      <w:del w:id="194" w:author="Maino Vieytes, Christian (NIH/NIA/IRP) [F]" w:date="2023-11-19T08:44:00Z">
        <w:r w:rsidRPr="00C90B6F" w:rsidDel="00AC0C0D">
          <w:rPr>
            <w:rFonts w:ascii="Times New Roman" w:eastAsiaTheme="minorEastAsia" w:hAnsi="Times New Roman" w:cs="Times New Roman"/>
          </w:rPr>
          <w:delText>materials</w:delText>
        </w:r>
      </w:del>
      <w:ins w:id="195" w:author="Maino Vieytes, Christian (NIH/NIA/IRP) [F]" w:date="2023-11-19T08:44:00Z">
        <w:r w:rsidR="00AC0C0D">
          <w:rPr>
            <w:rFonts w:ascii="Times New Roman" w:eastAsiaTheme="minorEastAsia" w:hAnsi="Times New Roman" w:cs="Times New Roman"/>
          </w:rPr>
          <w:t>methods file</w:t>
        </w:r>
      </w:ins>
      <w:r w:rsidRPr="00C90B6F">
        <w:rPr>
          <w:rFonts w:ascii="Times New Roman" w:eastAsiaTheme="minorEastAsia" w:hAnsi="Times New Roman" w:cs="Times New Roman"/>
        </w:rPr>
        <w:t xml:space="preserve">) for a natural cubic spline. The model fit using Equation 4 used </w:t>
      </w:r>
      <w:del w:id="196" w:author="Maino Vieytes, Christian (NIH/NIA/IRP) [F]" w:date="2023-11-19T08:44:00Z">
        <w:r w:rsidRPr="00C90B6F" w:rsidDel="00AC0C0D">
          <w:rPr>
            <w:rFonts w:ascii="Times New Roman" w:eastAsiaTheme="minorEastAsia" w:hAnsi="Times New Roman" w:cs="Times New Roman"/>
          </w:rPr>
          <w:delText xml:space="preserve">two </w:delText>
        </w:r>
      </w:del>
      <w:ins w:id="197" w:author="Maino Vieytes, Christian (NIH/NIA/IRP) [F]" w:date="2023-11-19T08:44:00Z">
        <w:r w:rsidR="00AC0C0D">
          <w:rPr>
            <w:rFonts w:ascii="Times New Roman" w:eastAsiaTheme="minorEastAsia" w:hAnsi="Times New Roman" w:cs="Times New Roman"/>
          </w:rPr>
          <w:t>one</w:t>
        </w:r>
        <w:r w:rsidR="00AC0C0D" w:rsidRPr="00C90B6F">
          <w:rPr>
            <w:rFonts w:ascii="Times New Roman" w:eastAsiaTheme="minorEastAsia" w:hAnsi="Times New Roman" w:cs="Times New Roman"/>
          </w:rPr>
          <w:t xml:space="preserve"> </w:t>
        </w:r>
      </w:ins>
      <w:r w:rsidRPr="00C90B6F">
        <w:rPr>
          <w:rFonts w:ascii="Times New Roman" w:eastAsiaTheme="minorEastAsia" w:hAnsi="Times New Roman" w:cs="Times New Roman"/>
        </w:rPr>
        <w:t>interior boundary knot</w:t>
      </w:r>
      <w:del w:id="198" w:author="Maino Vieytes, Christian (NIH/NIA/IRP) [F]" w:date="2023-11-19T08:44:00Z">
        <w:r w:rsidRPr="00C90B6F" w:rsidDel="00AC0C0D">
          <w:rPr>
            <w:rFonts w:ascii="Times New Roman" w:eastAsiaTheme="minorEastAsia" w:hAnsi="Times New Roman" w:cs="Times New Roman"/>
          </w:rPr>
          <w:delText>s</w:delText>
        </w:r>
      </w:del>
      <w:r w:rsidRPr="00C90B6F">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Pr="00C90B6F">
        <w:rPr>
          <w:rFonts w:ascii="Times New Roman" w:eastAsiaTheme="minorEastAsia" w:hAnsi="Times New Roman" w:cs="Times New Roman"/>
        </w:rPr>
        <w:t xml:space="preserve">).  Given that Model 3 is nested in Model 4, we used the likelihood ratio test to assess for non-linearity </w:t>
      </w:r>
      <w:r w:rsidRPr="00C90B6F">
        <w:rPr>
          <w:rFonts w:ascii="Times New Roman" w:eastAsiaTheme="minorEastAsia" w:hAnsi="Times New Roman" w:cs="Times New Roman"/>
        </w:rPr>
        <w:fldChar w:fldCharType="begin"/>
      </w:r>
      <w:r w:rsidR="00555C35">
        <w:rPr>
          <w:rFonts w:ascii="Times New Roman" w:eastAsiaTheme="minorEastAsia" w:hAnsi="Times New Roman" w:cs="Times New Roman"/>
        </w:rPr>
        <w:instrText xml:space="preserve"> ADDIN ZOTERO_ITEM CSL_CITATION {"citationID":"hMiTwurT","properties":{"formattedCitation":"[25]","plainCitation":"[25]","noteIndex":0},"citationItems":[{"id":"Ox2bG7Bi/4XxfMpbv","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schema":"https://github.com/citation-style-language/schema/raw/master/csl-citation.json"} </w:instrText>
      </w:r>
      <w:r w:rsidRPr="00C90B6F">
        <w:rPr>
          <w:rFonts w:ascii="Times New Roman" w:eastAsiaTheme="minorEastAsia" w:hAnsi="Times New Roman" w:cs="Times New Roman"/>
        </w:rPr>
        <w:fldChar w:fldCharType="separate"/>
      </w:r>
      <w:r w:rsidR="00555C35">
        <w:rPr>
          <w:rFonts w:ascii="Times New Roman" w:eastAsiaTheme="minorEastAsia" w:hAnsi="Times New Roman" w:cs="Times New Roman"/>
          <w:noProof/>
        </w:rPr>
        <w:t>[25]</w:t>
      </w:r>
      <w:r w:rsidRPr="00C90B6F">
        <w:rPr>
          <w:rFonts w:ascii="Times New Roman" w:eastAsiaTheme="minorEastAsia" w:hAnsi="Times New Roman" w:cs="Times New Roman"/>
        </w:rPr>
        <w:fldChar w:fldCharType="end"/>
      </w:r>
      <w:r w:rsidRPr="00C90B6F">
        <w:rPr>
          <w:rFonts w:ascii="Times New Roman" w:eastAsiaTheme="minorEastAsia" w:hAnsi="Times New Roman" w:cs="Times New Roman"/>
        </w:rPr>
        <w:t xml:space="preserve">. Additionally, all models included </w:t>
      </w:r>
      <w:del w:id="199" w:author="Maino Vieytes, Christian (NIH/NIA/IRP) [F]" w:date="2023-11-17T13:16:00Z">
        <w:r w:rsidRPr="00C90B6F" w:rsidDel="00A75BB1">
          <w:rPr>
            <w:rFonts w:ascii="Times New Roman" w:eastAsiaTheme="minorEastAsia" w:hAnsi="Times New Roman" w:cs="Times New Roman"/>
          </w:rPr>
          <w:delText xml:space="preserve">terms </w:delText>
        </w:r>
      </w:del>
      <w:ins w:id="200" w:author="Maino Vieytes, Christian (NIH/NIA/IRP) [F]" w:date="2023-11-17T13:16:00Z">
        <w:r w:rsidR="00A75BB1">
          <w:rPr>
            <w:rFonts w:ascii="Times New Roman" w:eastAsiaTheme="minorEastAsia" w:hAnsi="Times New Roman" w:cs="Times New Roman"/>
          </w:rPr>
          <w:t>parameters</w:t>
        </w:r>
        <w:r w:rsidR="00A75BB1" w:rsidRPr="00C90B6F">
          <w:rPr>
            <w:rFonts w:ascii="Times New Roman" w:eastAsiaTheme="minorEastAsia" w:hAnsi="Times New Roman" w:cs="Times New Roman"/>
          </w:rPr>
          <w:t xml:space="preserve"> </w:t>
        </w:r>
      </w:ins>
      <w:r w:rsidRPr="00C90B6F">
        <w:rPr>
          <w:rFonts w:ascii="Times New Roman" w:eastAsiaTheme="minorEastAsia" w:hAnsi="Times New Roman" w:cs="Times New Roman"/>
        </w:rPr>
        <w:t>(</w:t>
      </w:r>
      <m:oMath>
        <m:r>
          <w:rPr>
            <w:rFonts w:ascii="Cambria Math" w:eastAsiaTheme="minorEastAsia" w:hAnsi="Cambria Math" w:cs="Times New Roman"/>
          </w:rPr>
          <m:t>γ</m:t>
        </m:r>
      </m:oMath>
      <w:r w:rsidRPr="00C90B6F">
        <w:rPr>
          <w:rFonts w:ascii="Times New Roman" w:eastAsiaTheme="minorEastAsia" w:hAnsi="Times New Roman" w:cs="Times New Roman"/>
        </w:rPr>
        <w:t>) for covariates (</w:t>
      </w:r>
      <m:oMath>
        <m:r>
          <w:rPr>
            <w:rFonts w:ascii="Cambria Math" w:eastAsiaTheme="minorEastAsia" w:hAnsi="Cambria Math" w:cs="Times New Roman"/>
          </w:rPr>
          <m:t>v</m:t>
        </m:r>
      </m:oMath>
      <w:r w:rsidRPr="00C90B6F">
        <w:rPr>
          <w:rFonts w:ascii="Times New Roman" w:eastAsiaTheme="minorEastAsia" w:hAnsi="Times New Roman" w:cs="Times New Roman"/>
        </w:rPr>
        <w:t>). We fit these models to data for the entire sample of cancer survivors</w:t>
      </w:r>
      <w:ins w:id="201" w:author="Maino Vieytes, Christian (NIH/NIA/IRP) [F]" w:date="2023-11-17T13:13:00Z">
        <w:r w:rsidR="00A75BB1">
          <w:rPr>
            <w:rFonts w:ascii="Times New Roman" w:eastAsiaTheme="minorEastAsia" w:hAnsi="Times New Roman" w:cs="Times New Roman"/>
          </w:rPr>
          <w:t xml:space="preserve"> in the testing subsample</w:t>
        </w:r>
      </w:ins>
      <w:r w:rsidRPr="00C90B6F">
        <w:rPr>
          <w:rFonts w:ascii="Times New Roman" w:eastAsiaTheme="minorEastAsia" w:hAnsi="Times New Roman" w:cs="Times New Roman"/>
        </w:rPr>
        <w:t xml:space="preserve"> (</w:t>
      </w:r>
      <w:proofErr w:type="gramStart"/>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proofErr w:type="gramEnd"/>
      <w:r w:rsidRPr="00C90B6F">
        <w:rPr>
          <w:rFonts w:ascii="Times New Roman" w:eastAsiaTheme="minorEastAsia" w:hAnsi="Times New Roman" w:cs="Times New Roman"/>
        </w:rPr>
        <w:t xml:space="preserve"> </w:t>
      </w:r>
      <w:del w:id="202" w:author="Maino Vieytes, Christian (NIH/NIA/IRP) [F]" w:date="2023-11-17T13:14:00Z">
        <w:r w:rsidRPr="00C90B6F" w:rsidDel="00A75BB1">
          <w:rPr>
            <w:rFonts w:ascii="Times New Roman" w:eastAsiaTheme="minorEastAsia" w:hAnsi="Times New Roman" w:cs="Times New Roman"/>
          </w:rPr>
          <w:delText>2493</w:delText>
        </w:r>
      </w:del>
      <w:ins w:id="203" w:author="Maino Vieytes, Christian (NIH/NIA/IRP) [F]" w:date="2023-11-17T13:14:00Z">
        <w:r w:rsidR="00A75BB1">
          <w:rPr>
            <w:rFonts w:ascii="Times New Roman" w:eastAsiaTheme="minorEastAsia" w:hAnsi="Times New Roman" w:cs="Times New Roman"/>
          </w:rPr>
          <w:t>1745</w:t>
        </w:r>
      </w:ins>
      <w:r w:rsidRPr="00C90B6F">
        <w:rPr>
          <w:rFonts w:ascii="Times New Roman" w:eastAsiaTheme="minorEastAsia" w:hAnsi="Times New Roman" w:cs="Times New Roman"/>
        </w:rPr>
        <w:t xml:space="preserve">) and separately for </w:t>
      </w:r>
      <w:del w:id="204" w:author="Maino Vieytes, Christian (NIH/NIA/IRP) [F]" w:date="2023-11-19T07:56:00Z">
        <w:r w:rsidRPr="00C90B6F" w:rsidDel="00F96675">
          <w:rPr>
            <w:rFonts w:ascii="Times New Roman" w:eastAsiaTheme="minorEastAsia" w:hAnsi="Times New Roman" w:cs="Times New Roman"/>
          </w:rPr>
          <w:delText>food-insecure</w:delText>
        </w:r>
      </w:del>
      <w:ins w:id="205" w:author="Maino Vieytes, Christian (NIH/NIA/IRP) [F]" w:date="2023-11-19T07:56:00Z">
        <w:r w:rsidR="00F96675">
          <w:rPr>
            <w:rFonts w:ascii="Times New Roman" w:eastAsiaTheme="minorEastAsia" w:hAnsi="Times New Roman" w:cs="Times New Roman"/>
          </w:rPr>
          <w:t>food insecure</w:t>
        </w:r>
      </w:ins>
      <w:r w:rsidRPr="00C90B6F">
        <w:rPr>
          <w:rFonts w:ascii="Times New Roman" w:eastAsiaTheme="minorEastAsia" w:hAnsi="Times New Roman" w:cs="Times New Roman"/>
        </w:rPr>
        <w:t xml:space="preserve">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del w:id="206" w:author="Maino Vieytes, Christian (NIH/NIA/IRP) [F]" w:date="2023-11-17T13:14:00Z">
        <w:r w:rsidRPr="00C90B6F" w:rsidDel="00A75BB1">
          <w:rPr>
            <w:rFonts w:ascii="Times New Roman" w:eastAsiaTheme="minorEastAsia" w:hAnsi="Times New Roman" w:cs="Times New Roman"/>
          </w:rPr>
          <w:delText>317</w:delText>
        </w:r>
      </w:del>
      <w:ins w:id="207" w:author="Maino Vieytes, Christian (NIH/NIA/IRP) [F]" w:date="2023-11-17T13:14:00Z">
        <w:r w:rsidR="00A75BB1">
          <w:rPr>
            <w:rFonts w:ascii="Times New Roman" w:eastAsiaTheme="minorEastAsia" w:hAnsi="Times New Roman" w:cs="Times New Roman"/>
          </w:rPr>
          <w:t>213</w:t>
        </w:r>
      </w:ins>
      <w:r w:rsidRPr="00C90B6F">
        <w:rPr>
          <w:rFonts w:ascii="Times New Roman" w:eastAsiaTheme="minorEastAsia" w:hAnsi="Times New Roman" w:cs="Times New Roman"/>
        </w:rPr>
        <w:t xml:space="preserve">). </w:t>
      </w:r>
      <w:ins w:id="208" w:author="Maino Vieytes, Christian (NIH/NIA/IRP) [F]" w:date="2023-11-17T13:17:00Z">
        <w:r w:rsidR="00A75BB1">
          <w:rPr>
            <w:rFonts w:ascii="Times New Roman" w:eastAsiaTheme="minorEastAsia" w:hAnsi="Times New Roman" w:cs="Times New Roman"/>
          </w:rPr>
          <w:t>Furthermore</w:t>
        </w:r>
      </w:ins>
      <w:ins w:id="209" w:author="Maino Vieytes, Christian (NIH/NIA/IRP) [F]" w:date="2023-11-17T13:18:00Z">
        <w:r w:rsidR="00A75BB1">
          <w:rPr>
            <w:rFonts w:ascii="Times New Roman" w:eastAsiaTheme="minorEastAsia" w:hAnsi="Times New Roman" w:cs="Times New Roman"/>
          </w:rPr>
          <w:t>, w</w:t>
        </w:r>
      </w:ins>
      <w:ins w:id="210" w:author="Maino Vieytes, Christian (NIH/NIA/IRP) [F]" w:date="2023-11-17T13:14:00Z">
        <w:r w:rsidR="00A75BB1">
          <w:rPr>
            <w:rFonts w:ascii="Times New Roman" w:eastAsiaTheme="minorEastAsia" w:hAnsi="Times New Roman" w:cs="Times New Roman"/>
          </w:rPr>
          <w:t xml:space="preserve">e used sequential adjustment </w:t>
        </w:r>
      </w:ins>
      <w:ins w:id="211" w:author="Maino Vieytes, Christian (NIH/NIA/IRP) [F]" w:date="2023-11-17T13:17:00Z">
        <w:r w:rsidR="00A75BB1">
          <w:rPr>
            <w:rFonts w:ascii="Times New Roman" w:eastAsiaTheme="minorEastAsia" w:hAnsi="Times New Roman" w:cs="Times New Roman"/>
          </w:rPr>
          <w:t>within these model specifications</w:t>
        </w:r>
      </w:ins>
      <w:ins w:id="212" w:author="Maino Vieytes, Christian (NIH/NIA/IRP) [F]" w:date="2023-11-17T13:14:00Z">
        <w:r w:rsidR="00A75BB1">
          <w:rPr>
            <w:rFonts w:ascii="Times New Roman" w:eastAsiaTheme="minorEastAsia" w:hAnsi="Times New Roman" w:cs="Times New Roman"/>
          </w:rPr>
          <w:t xml:space="preserve">. </w:t>
        </w:r>
      </w:ins>
      <w:ins w:id="213" w:author="Maino Vieytes, Christian (NIH/NIA/IRP) [F]" w:date="2023-11-17T13:20:00Z">
        <w:r w:rsidR="003E0A82">
          <w:rPr>
            <w:rFonts w:ascii="Times New Roman" w:eastAsiaTheme="minorEastAsia" w:hAnsi="Times New Roman" w:cs="Times New Roman"/>
          </w:rPr>
          <w:t>A</w:t>
        </w:r>
      </w:ins>
      <w:ins w:id="214" w:author="Maino Vieytes, Christian (NIH/NIA/IRP) [F]" w:date="2023-11-17T13:14:00Z">
        <w:r w:rsidR="00A75BB1">
          <w:rPr>
            <w:rFonts w:ascii="Times New Roman" w:eastAsiaTheme="minorEastAsia" w:hAnsi="Times New Roman" w:cs="Times New Roman"/>
          </w:rPr>
          <w:t xml:space="preserve"> </w:t>
        </w:r>
      </w:ins>
      <w:ins w:id="215" w:author="Maino Vieytes, Christian (NIH/NIA/IRP) [F]" w:date="2023-11-17T13:17:00Z">
        <w:r w:rsidR="00A75BB1">
          <w:rPr>
            <w:rFonts w:ascii="Times New Roman" w:eastAsiaTheme="minorEastAsia" w:hAnsi="Times New Roman" w:cs="Times New Roman"/>
            <w:i/>
            <w:iCs/>
          </w:rPr>
          <w:t>N</w:t>
        </w:r>
      </w:ins>
      <w:ins w:id="216" w:author="Maino Vieytes, Christian (NIH/NIA/IRP) [F]" w:date="2023-11-17T13:14:00Z">
        <w:r w:rsidR="00A75BB1">
          <w:rPr>
            <w:rFonts w:ascii="Times New Roman" w:eastAsiaTheme="minorEastAsia" w:hAnsi="Times New Roman" w:cs="Times New Roman"/>
            <w:i/>
            <w:iCs/>
          </w:rPr>
          <w:t xml:space="preserve">ull </w:t>
        </w:r>
        <w:r w:rsidR="00A75BB1">
          <w:rPr>
            <w:rFonts w:ascii="Times New Roman" w:eastAsiaTheme="minorEastAsia" w:hAnsi="Times New Roman" w:cs="Times New Roman"/>
          </w:rPr>
          <w:t xml:space="preserve">model did not adjust for any covariates beyond the dietary pattern index score. </w:t>
        </w:r>
      </w:ins>
      <w:ins w:id="217" w:author="Maino Vieytes, Christian (NIH/NIA/IRP) [F]" w:date="2023-11-17T13:20:00Z">
        <w:r w:rsidR="003E0A82">
          <w:rPr>
            <w:rFonts w:ascii="Times New Roman" w:eastAsiaTheme="minorEastAsia" w:hAnsi="Times New Roman" w:cs="Times New Roman"/>
          </w:rPr>
          <w:t>A</w:t>
        </w:r>
      </w:ins>
      <w:ins w:id="218" w:author="Maino Vieytes, Christian (NIH/NIA/IRP) [F]" w:date="2023-11-17T13:14:00Z">
        <w:r w:rsidR="00A75BB1">
          <w:rPr>
            <w:rFonts w:ascii="Times New Roman" w:eastAsiaTheme="minorEastAsia" w:hAnsi="Times New Roman" w:cs="Times New Roman"/>
          </w:rPr>
          <w:t xml:space="preserve"> </w:t>
        </w:r>
      </w:ins>
      <w:ins w:id="219" w:author="Maino Vieytes, Christian (NIH/NIA/IRP) [F]" w:date="2023-11-17T13:15:00Z">
        <w:r w:rsidR="00A75BB1">
          <w:rPr>
            <w:rFonts w:ascii="Times New Roman" w:eastAsiaTheme="minorEastAsia" w:hAnsi="Times New Roman" w:cs="Times New Roman"/>
            <w:i/>
            <w:iCs/>
          </w:rPr>
          <w:t xml:space="preserve">Basic </w:t>
        </w:r>
        <w:r w:rsidR="00A75BB1">
          <w:rPr>
            <w:rFonts w:ascii="Times New Roman" w:eastAsiaTheme="minorEastAsia" w:hAnsi="Times New Roman" w:cs="Times New Roman"/>
          </w:rPr>
          <w:t>model further adjusted for</w:t>
        </w:r>
      </w:ins>
      <w:del w:id="220" w:author="Maino Vieytes, Christian (NIH/NIA/IRP) [F]" w:date="2023-11-17T13:15:00Z">
        <w:r w:rsidRPr="00C90B6F" w:rsidDel="00A75BB1">
          <w:rPr>
            <w:rFonts w:ascii="Times New Roman" w:eastAsiaTheme="minorEastAsia" w:hAnsi="Times New Roman" w:cs="Times New Roman"/>
          </w:rPr>
          <w:delText>Model covariates included</w:delText>
        </w:r>
      </w:del>
      <w:r w:rsidRPr="00C90B6F">
        <w:rPr>
          <w:rFonts w:ascii="Times New Roman" w:eastAsiaTheme="minorEastAsia" w:hAnsi="Times New Roman" w:cs="Times New Roman"/>
        </w:rPr>
        <w:t xml:space="preserve"> age, sex, </w:t>
      </w:r>
      <w:ins w:id="221" w:author="Maino Vieytes, Christian (NIH/NIA/IRP) [F]" w:date="2023-11-17T13:15:00Z">
        <w:r w:rsidR="00A75BB1">
          <w:rPr>
            <w:rFonts w:ascii="Times New Roman" w:eastAsiaTheme="minorEastAsia" w:hAnsi="Times New Roman" w:cs="Times New Roman"/>
          </w:rPr>
          <w:t xml:space="preserve">and </w:t>
        </w:r>
      </w:ins>
      <w:r w:rsidRPr="00C90B6F">
        <w:rPr>
          <w:rFonts w:ascii="Times New Roman" w:eastAsiaTheme="minorEastAsia" w:hAnsi="Times New Roman" w:cs="Times New Roman"/>
        </w:rPr>
        <w:t>race</w:t>
      </w:r>
      <w:ins w:id="222" w:author="Maino Vieytes, Christian (NIH/NIA/IRP) [F]" w:date="2023-11-17T13:15:00Z">
        <w:r w:rsidR="00A75BB1">
          <w:rPr>
            <w:rFonts w:ascii="Times New Roman" w:eastAsiaTheme="minorEastAsia" w:hAnsi="Times New Roman" w:cs="Times New Roman"/>
          </w:rPr>
          <w:t xml:space="preserve"> and </w:t>
        </w:r>
      </w:ins>
      <w:del w:id="223" w:author="Maino Vieytes, Christian (NIH/NIA/IRP) [F]" w:date="2023-11-17T13:15:00Z">
        <w:r w:rsidRPr="00C90B6F" w:rsidDel="00A75BB1">
          <w:rPr>
            <w:rFonts w:ascii="Times New Roman" w:eastAsiaTheme="minorEastAsia" w:hAnsi="Times New Roman" w:cs="Times New Roman"/>
          </w:rPr>
          <w:delText>/</w:delText>
        </w:r>
      </w:del>
      <w:r w:rsidRPr="00C90B6F">
        <w:rPr>
          <w:rFonts w:ascii="Times New Roman" w:eastAsiaTheme="minorEastAsia" w:hAnsi="Times New Roman" w:cs="Times New Roman"/>
        </w:rPr>
        <w:t>ethnicity</w:t>
      </w:r>
      <w:ins w:id="224" w:author="Maino Vieytes, Christian (NIH/NIA/IRP) [F]" w:date="2023-11-17T13:17:00Z">
        <w:r w:rsidR="00A75BB1">
          <w:rPr>
            <w:rFonts w:ascii="Times New Roman" w:eastAsiaTheme="minorEastAsia" w:hAnsi="Times New Roman" w:cs="Times New Roman"/>
          </w:rPr>
          <w:t>.</w:t>
        </w:r>
      </w:ins>
      <w:ins w:id="225" w:author="Maino Vieytes, Christian (NIH/NIA/IRP) [F]" w:date="2023-11-17T13:15:00Z">
        <w:r w:rsidR="00A75BB1">
          <w:rPr>
            <w:rFonts w:ascii="Times New Roman" w:eastAsiaTheme="minorEastAsia" w:hAnsi="Times New Roman" w:cs="Times New Roman"/>
          </w:rPr>
          <w:t xml:space="preserve"> </w:t>
        </w:r>
      </w:ins>
      <w:ins w:id="226" w:author="Maino Vieytes, Christian (NIH/NIA/IRP) [F]" w:date="2023-11-17T13:20:00Z">
        <w:r w:rsidR="003E0A82">
          <w:rPr>
            <w:rFonts w:ascii="Times New Roman" w:eastAsiaTheme="minorEastAsia" w:hAnsi="Times New Roman" w:cs="Times New Roman"/>
          </w:rPr>
          <w:t>A</w:t>
        </w:r>
      </w:ins>
      <w:ins w:id="227" w:author="Maino Vieytes, Christian (NIH/NIA/IRP) [F]" w:date="2023-11-17T13:15:00Z">
        <w:r w:rsidR="00A75BB1">
          <w:rPr>
            <w:rFonts w:ascii="Times New Roman" w:eastAsiaTheme="minorEastAsia" w:hAnsi="Times New Roman" w:cs="Times New Roman"/>
          </w:rPr>
          <w:t xml:space="preserve"> </w:t>
        </w:r>
        <w:r w:rsidR="00A75BB1">
          <w:rPr>
            <w:rFonts w:ascii="Times New Roman" w:eastAsiaTheme="minorEastAsia" w:hAnsi="Times New Roman" w:cs="Times New Roman"/>
            <w:i/>
            <w:iCs/>
          </w:rPr>
          <w:t xml:space="preserve">Full </w:t>
        </w:r>
        <w:r w:rsidR="00A75BB1">
          <w:rPr>
            <w:rFonts w:ascii="Times New Roman" w:eastAsiaTheme="minorEastAsia" w:hAnsi="Times New Roman" w:cs="Times New Roman"/>
          </w:rPr>
          <w:t xml:space="preserve">model further adjusted for </w:t>
        </w:r>
      </w:ins>
      <w:del w:id="228" w:author="Maino Vieytes, Christian (NIH/NIA/IRP) [F]" w:date="2023-11-17T13:15:00Z">
        <w:r w:rsidRPr="00C90B6F" w:rsidDel="00A75BB1">
          <w:rPr>
            <w:rFonts w:ascii="Times New Roman" w:eastAsiaTheme="minorEastAsia" w:hAnsi="Times New Roman" w:cs="Times New Roman"/>
          </w:rPr>
          <w:delText xml:space="preserve">, </w:delText>
        </w:r>
      </w:del>
      <w:bookmarkStart w:id="229" w:name="OLE_LINK1"/>
      <w:r w:rsidRPr="00C90B6F">
        <w:rPr>
          <w:rFonts w:ascii="Times New Roman" w:eastAsiaTheme="minorEastAsia" w:hAnsi="Times New Roman" w:cs="Times New Roman"/>
        </w:rPr>
        <w:t xml:space="preserve">BMI, household size, </w:t>
      </w:r>
      <w:r w:rsidRPr="00C90B6F">
        <w:rPr>
          <w:rFonts w:ascii="Times New Roman" w:hAnsi="Times New Roman" w:cs="Times New Roman"/>
        </w:rPr>
        <w:t xml:space="preserve">family income-to-poverty ratio, education status, health insurance status, alcohol intake, smoking status, calories, weekly MET minutes,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food insecurity status, and receipt of SNAP benefits </w:t>
      </w:r>
      <w:bookmarkEnd w:id="229"/>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cqL63ywH","properties":{"formattedCitation":"[26, 27]","plainCitation":"[26, 27]","noteIndex":0},"citationItems":[{"id":"Ox2bG7Bi/DnZ28G6b","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Ox2bG7Bi/2ddrO3ly","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noProof/>
        </w:rPr>
        <w:t>[26, 27]</w:t>
      </w:r>
      <w:r w:rsidRPr="00C90B6F">
        <w:rPr>
          <w:rFonts w:ascii="Times New Roman" w:hAnsi="Times New Roman" w:cs="Times New Roman"/>
        </w:rPr>
        <w:fldChar w:fldCharType="end"/>
      </w:r>
      <w:r w:rsidRPr="00C90B6F">
        <w:rPr>
          <w:rFonts w:ascii="Times New Roman" w:hAnsi="Times New Roman" w:cs="Times New Roman"/>
        </w:rPr>
        <w:t xml:space="preserve">. Covariates were selected </w:t>
      </w:r>
      <w:r w:rsidRPr="00C90B6F">
        <w:rPr>
          <w:rFonts w:ascii="Times New Roman" w:hAnsi="Times New Roman" w:cs="Times New Roman"/>
          <w:i/>
          <w:iCs/>
        </w:rPr>
        <w:t>a priori</w:t>
      </w:r>
      <w:r w:rsidRPr="00C90B6F">
        <w:rPr>
          <w:rFonts w:ascii="Times New Roman" w:hAnsi="Times New Roman" w:cs="Times New Roman"/>
        </w:rPr>
        <w:t xml:space="preserve"> based on previous literature and working knowledge of potential confounders in the hypothesized pathway. To account for the possibility of downwardly biased survival estimates from the contributions of participants </w:t>
      </w:r>
      <w:r w:rsidRPr="00C90B6F">
        <w:rPr>
          <w:rFonts w:ascii="Times New Roman" w:hAnsi="Times New Roman" w:cs="Times New Roman"/>
        </w:rPr>
        <w:lastRenderedPageBreak/>
        <w:t xml:space="preserve">distantly removed from a cancer diagnosis to the risk set, we conducted a sensitivity analysis including only participants with a primary cancer diagnosis within the </w:t>
      </w:r>
      <w:del w:id="230" w:author="Maino Vieytes, Christian (NIH/NIA/IRP) [F]" w:date="2023-11-18T08:37:00Z">
        <w:r w:rsidRPr="00C90B6F" w:rsidDel="002B5701">
          <w:rPr>
            <w:rFonts w:ascii="Times New Roman" w:hAnsi="Times New Roman" w:cs="Times New Roman"/>
          </w:rPr>
          <w:delText xml:space="preserve">five </w:delText>
        </w:r>
      </w:del>
      <w:ins w:id="231" w:author="Maino Vieytes, Christian (NIH/NIA/IRP) [F]" w:date="2023-11-18T08:37:00Z">
        <w:r w:rsidR="002B5701">
          <w:rPr>
            <w:rFonts w:ascii="Times New Roman" w:hAnsi="Times New Roman" w:cs="Times New Roman"/>
          </w:rPr>
          <w:t>four</w:t>
        </w:r>
        <w:r w:rsidR="002B5701" w:rsidRPr="00C90B6F">
          <w:rPr>
            <w:rFonts w:ascii="Times New Roman" w:hAnsi="Times New Roman" w:cs="Times New Roman"/>
          </w:rPr>
          <w:t xml:space="preserve"> </w:t>
        </w:r>
      </w:ins>
      <w:r w:rsidRPr="00C90B6F">
        <w:rPr>
          <w:rFonts w:ascii="Times New Roman" w:hAnsi="Times New Roman" w:cs="Times New Roman"/>
        </w:rPr>
        <w:t>years preceding the date of their interview (</w:t>
      </w:r>
      <w:r w:rsidRPr="00C90B6F">
        <w:rPr>
          <w:rFonts w:ascii="Times New Roman" w:hAnsi="Times New Roman" w:cs="Times New Roman"/>
          <w:i/>
          <w:iCs/>
        </w:rPr>
        <w:t xml:space="preserve">n </w:t>
      </w:r>
      <w:r w:rsidRPr="00C90B6F">
        <w:rPr>
          <w:rFonts w:ascii="Times New Roman" w:hAnsi="Times New Roman" w:cs="Times New Roman"/>
        </w:rPr>
        <w:t xml:space="preserve">= </w:t>
      </w:r>
      <w:del w:id="232" w:author="Maino Vieytes, Christian (NIH/NIA/IRP) [F]" w:date="2023-11-17T13:21:00Z">
        <w:r w:rsidRPr="00C90B6F" w:rsidDel="003E0A82">
          <w:rPr>
            <w:rFonts w:ascii="Times New Roman" w:hAnsi="Times New Roman" w:cs="Times New Roman"/>
          </w:rPr>
          <w:delText>894</w:delText>
        </w:r>
      </w:del>
      <w:ins w:id="233" w:author="Maino Vieytes, Christian (NIH/NIA/IRP) [F]" w:date="2023-11-18T08:40:00Z">
        <w:r w:rsidR="002B5701">
          <w:rPr>
            <w:rFonts w:ascii="Times New Roman" w:hAnsi="Times New Roman" w:cs="Times New Roman"/>
          </w:rPr>
          <w:t>535</w:t>
        </w:r>
      </w:ins>
      <w:r w:rsidRPr="00C90B6F">
        <w:rPr>
          <w:rFonts w:ascii="Times New Roman" w:hAnsi="Times New Roman" w:cs="Times New Roman"/>
        </w:rPr>
        <w:t xml:space="preserve">).  We also considered the NHANES ADL score as a covariate, given that food </w:t>
      </w:r>
      <w:ins w:id="234" w:author="Maino Vieytes, Christian (NIH/NIA/IRP) [F]" w:date="2023-11-20T10:27:00Z">
        <w:r w:rsidR="00AD47E5">
          <w:rPr>
            <w:rFonts w:ascii="Times New Roman" w:hAnsi="Times New Roman" w:cs="Times New Roman"/>
          </w:rPr>
          <w:t>in</w:t>
        </w:r>
      </w:ins>
      <w:r w:rsidRPr="00C90B6F">
        <w:rPr>
          <w:rFonts w:ascii="Times New Roman" w:hAnsi="Times New Roman" w:cs="Times New Roman"/>
        </w:rPr>
        <w:t xml:space="preserve">security can be associated with physical disability and functional deficits. However, we did not include it in our primary models, given the significant missingness in this variable. Instead, we conducted a sub-analysis where we further adjusted for physical disability. All analyses accounted for the complex and probability-based sampling methods of the NHANES study by following the analytical guidelines provided by the NCHS and weighting them accordingly. We used </w:t>
      </w:r>
      <m:oMath>
        <m:r>
          <w:rPr>
            <w:rFonts w:ascii="Cambria Math" w:hAnsi="Cambria Math" w:cs="Times New Roman"/>
          </w:rPr>
          <m:t>α</m:t>
        </m:r>
      </m:oMath>
      <w:r w:rsidRPr="00C90B6F">
        <w:rPr>
          <w:rFonts w:ascii="Times New Roman" w:eastAsiaTheme="minorEastAsia" w:hAnsi="Times New Roman" w:cs="Times New Roman"/>
        </w:rPr>
        <w:t xml:space="preserve"> = 0.05 as our threshold level for statistical significance and performed all analyses in R v4.2.2 (The R Foundation, Vienna, Austria). The R code and data to reproduce these analyses are publicly accessible at: </w:t>
      </w:r>
      <w:r>
        <w:fldChar w:fldCharType="begin"/>
      </w:r>
      <w:ins w:id="235" w:author="Maino Vieytes, Christian (NIH/NIA/IRP) [F]" w:date="2023-11-17T13:26:00Z">
        <w:r w:rsidR="009367FE">
          <w:instrText>HYPERLINK "https://github.com/cmainov/nhanes-fi-ca-mortality"</w:instrText>
        </w:r>
      </w:ins>
      <w:del w:id="236" w:author="Maino Vieytes, Christian (NIH/NIA/IRP) [F]" w:date="2023-11-17T13:26:00Z">
        <w:r w:rsidDel="009367FE">
          <w:delInstrText>HYPERLINK "https://github.com/cmainov/nhanes-fi-ca-mortality-mirror"</w:delInstrText>
        </w:r>
      </w:del>
      <w:r>
        <w:fldChar w:fldCharType="separate"/>
      </w:r>
      <w:r w:rsidR="005E447D" w:rsidRPr="005E447D">
        <w:rPr>
          <w:rStyle w:val="Hyperlink"/>
          <w:rFonts w:ascii="Times New Roman" w:hAnsi="Times New Roman" w:cs="Times New Roman"/>
        </w:rPr>
        <w:t>https://github.com/cmainov/nhanes-fi-ca-mortality</w:t>
      </w:r>
      <w:del w:id="237" w:author="Maino Vieytes, Christian (NIH/NIA/IRP) [F]" w:date="2023-11-17T13:25:00Z">
        <w:r w:rsidR="005E447D" w:rsidRPr="005E447D" w:rsidDel="009367FE">
          <w:rPr>
            <w:rStyle w:val="Hyperlink"/>
            <w:rFonts w:ascii="Times New Roman" w:hAnsi="Times New Roman" w:cs="Times New Roman"/>
          </w:rPr>
          <w:delText>-mirror</w:delText>
        </w:r>
      </w:del>
      <w:r>
        <w:rPr>
          <w:rStyle w:val="Hyperlink"/>
          <w:rFonts w:ascii="Times New Roman" w:hAnsi="Times New Roman" w:cs="Times New Roman"/>
        </w:rPr>
        <w:fldChar w:fldCharType="end"/>
      </w:r>
      <w:r w:rsidRPr="00C90B6F">
        <w:rPr>
          <w:rFonts w:ascii="Times New Roman" w:eastAsiaTheme="minorEastAsia" w:hAnsi="Times New Roman" w:cs="Times New Roman"/>
        </w:rPr>
        <w:t xml:space="preserve">. </w:t>
      </w:r>
    </w:p>
    <w:p w14:paraId="7E116C7B" w14:textId="77777777" w:rsidR="00CA04BD" w:rsidRPr="00C90B6F" w:rsidRDefault="00CA04BD" w:rsidP="00CA04BD">
      <w:pPr>
        <w:spacing w:line="360" w:lineRule="auto"/>
        <w:rPr>
          <w:rFonts w:ascii="Times New Roman" w:eastAsiaTheme="minorEastAsia" w:hAnsi="Times New Roman" w:cs="Times New Roman"/>
        </w:rPr>
      </w:pPr>
    </w:p>
    <w:p w14:paraId="7D7B9767" w14:textId="77777777" w:rsidR="00CA04BD" w:rsidRPr="00C90B6F" w:rsidRDefault="00CA04BD" w:rsidP="00CA04BD">
      <w:pPr>
        <w:spacing w:line="360" w:lineRule="auto"/>
        <w:rPr>
          <w:rFonts w:ascii="Times New Roman" w:eastAsiaTheme="minorEastAsia" w:hAnsi="Times New Roman" w:cs="Times New Roman"/>
          <w:b/>
          <w:bCs/>
        </w:rPr>
      </w:pPr>
      <w:r w:rsidRPr="00C90B6F">
        <w:rPr>
          <w:rFonts w:ascii="Times New Roman" w:eastAsiaTheme="minorEastAsia" w:hAnsi="Times New Roman" w:cs="Times New Roman"/>
          <w:b/>
          <w:bCs/>
        </w:rPr>
        <w:t>Results</w:t>
      </w:r>
    </w:p>
    <w:p w14:paraId="0B6B9489" w14:textId="32BDC68B" w:rsidR="00B717EF" w:rsidRDefault="00CA04BD" w:rsidP="00E0501C">
      <w:pPr>
        <w:spacing w:line="360" w:lineRule="auto"/>
        <w:ind w:firstLine="720"/>
        <w:rPr>
          <w:rFonts w:ascii="Times New Roman" w:hAnsi="Times New Roman" w:cs="Times New Roman"/>
        </w:rPr>
      </w:pPr>
      <w:r w:rsidRPr="00C90B6F">
        <w:rPr>
          <w:rFonts w:ascii="Times New Roman" w:hAnsi="Times New Roman" w:cs="Times New Roman"/>
        </w:rPr>
        <w:t xml:space="preserve">The analysis included 603,960 person-months of contribution to the risk set, with 981 deaths from all causes, 343 cancer deaths, and 235 cardiovascular disease-related deaths. The characteristics of the study sample of cancer survivors stratified on food </w:t>
      </w:r>
      <w:ins w:id="238" w:author="Maino Vieytes, Christian (NIH/NIA/IRP) [F]" w:date="2023-11-20T10:27:00Z">
        <w:r w:rsidR="00AD47E5">
          <w:rPr>
            <w:rFonts w:ascii="Times New Roman" w:hAnsi="Times New Roman" w:cs="Times New Roman"/>
          </w:rPr>
          <w:t>in</w:t>
        </w:r>
      </w:ins>
      <w:r w:rsidRPr="00C90B6F">
        <w:rPr>
          <w:rFonts w:ascii="Times New Roman" w:hAnsi="Times New Roman" w:cs="Times New Roman"/>
        </w:rPr>
        <w:t xml:space="preserve">security status are presented in Table 1. On average, </w:t>
      </w:r>
      <w:del w:id="239" w:author="Maino Vieytes, Christian (NIH/NIA/IRP) [F]" w:date="2023-11-19T07:56:00Z">
        <w:r w:rsidRPr="00C90B6F" w:rsidDel="00F96675">
          <w:rPr>
            <w:rFonts w:ascii="Times New Roman" w:hAnsi="Times New Roman" w:cs="Times New Roman"/>
          </w:rPr>
          <w:delText>food-insecure</w:delText>
        </w:r>
      </w:del>
      <w:ins w:id="240"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in this sample were younger than </w:t>
      </w:r>
      <w:del w:id="241" w:author="Maino Vieytes, Christian (NIH/NIA/IRP) [F]" w:date="2023-11-19T07:56:00Z">
        <w:r w:rsidRPr="00C90B6F" w:rsidDel="00F96675">
          <w:rPr>
            <w:rFonts w:ascii="Times New Roman" w:hAnsi="Times New Roman" w:cs="Times New Roman"/>
          </w:rPr>
          <w:delText>food-secure</w:delText>
        </w:r>
      </w:del>
      <w:ins w:id="242"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survivors, more likely to be female, </w:t>
      </w:r>
      <w:ins w:id="243" w:author="Maino Vieytes, Christian (NIH/NIA/IRP) [F]" w:date="2023-11-19T08:47:00Z">
        <w:r w:rsidR="001B2BBA">
          <w:rPr>
            <w:rFonts w:ascii="Times New Roman" w:hAnsi="Times New Roman" w:cs="Times New Roman"/>
          </w:rPr>
          <w:t xml:space="preserve">Non-Hispanic </w:t>
        </w:r>
      </w:ins>
      <w:del w:id="244" w:author="Maino Vieytes, Christian (NIH/NIA/IRP) [F]" w:date="2023-11-19T08:47:00Z">
        <w:r w:rsidRPr="00C90B6F" w:rsidDel="001B2BBA">
          <w:rPr>
            <w:rFonts w:ascii="Times New Roman" w:hAnsi="Times New Roman" w:cs="Times New Roman"/>
          </w:rPr>
          <w:delText>non-White</w:delText>
        </w:r>
      </w:del>
      <w:ins w:id="245" w:author="Maino Vieytes, Christian (NIH/NIA/IRP) [F]" w:date="2023-11-19T08:47:00Z">
        <w:r w:rsidR="001B2BBA">
          <w:rPr>
            <w:rFonts w:ascii="Times New Roman" w:hAnsi="Times New Roman" w:cs="Times New Roman"/>
          </w:rPr>
          <w:t>Black, H</w:t>
        </w:r>
      </w:ins>
      <w:ins w:id="246" w:author="Maino Vieytes, Christian (NIH/NIA/IRP) [F]" w:date="2023-11-19T08:48:00Z">
        <w:r w:rsidR="001B2BBA">
          <w:rPr>
            <w:rFonts w:ascii="Times New Roman" w:hAnsi="Times New Roman" w:cs="Times New Roman"/>
          </w:rPr>
          <w:t>ispanic, multiracial</w:t>
        </w:r>
      </w:ins>
      <w:r w:rsidRPr="00C90B6F">
        <w:rPr>
          <w:rFonts w:ascii="Times New Roman" w:hAnsi="Times New Roman" w:cs="Times New Roman"/>
        </w:rPr>
        <w:t xml:space="preserve">, have a lower educational status, live under the poverty line, and less likely to be covered by health insurance. </w:t>
      </w:r>
      <w:del w:id="247" w:author="Maino Vieytes, Christian (NIH/NIA/IRP) [F]" w:date="2023-11-19T07:56:00Z">
        <w:r w:rsidRPr="00C90B6F" w:rsidDel="00F96675">
          <w:rPr>
            <w:rFonts w:ascii="Times New Roman" w:hAnsi="Times New Roman" w:cs="Times New Roman"/>
          </w:rPr>
          <w:delText>Food-insecure</w:delText>
        </w:r>
      </w:del>
      <w:ins w:id="248"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were also more likely to live in a home with five or more individuals, be physically or functionally impaired, identify as current smokers, have a greater comorbidity burden, and were less likely to be heavy drinkers than their </w:t>
      </w:r>
      <w:del w:id="249" w:author="Maino Vieytes, Christian (NIH/NIA/IRP) [F]" w:date="2023-11-19T07:56:00Z">
        <w:r w:rsidRPr="00C90B6F" w:rsidDel="00F96675">
          <w:rPr>
            <w:rFonts w:ascii="Times New Roman" w:hAnsi="Times New Roman" w:cs="Times New Roman"/>
          </w:rPr>
          <w:delText>food-secure</w:delText>
        </w:r>
      </w:del>
      <w:ins w:id="250"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counterparts.</w:t>
      </w:r>
    </w:p>
    <w:tbl>
      <w:tblPr>
        <w:tblStyle w:val="TableGrid"/>
        <w:tblpPr w:leftFromText="180" w:rightFromText="180" w:horzAnchor="margin" w:tblpXSpec="center" w:tblpY="-720"/>
        <w:tblW w:w="10069" w:type="dxa"/>
        <w:tblLook w:val="04A0" w:firstRow="1" w:lastRow="0" w:firstColumn="1" w:lastColumn="0" w:noHBand="0" w:noVBand="1"/>
        <w:tblPrChange w:id="251" w:author="Maino Vieytes, Christian (NIH/NIA/IRP) [F]" w:date="2023-11-17T13:22:00Z">
          <w:tblPr>
            <w:tblStyle w:val="TableGrid"/>
            <w:tblpPr w:leftFromText="180" w:rightFromText="180" w:horzAnchor="margin" w:tblpXSpec="center" w:tblpY="-720"/>
            <w:tblW w:w="10069" w:type="dxa"/>
            <w:tblLook w:val="04A0" w:firstRow="1" w:lastRow="0" w:firstColumn="1" w:lastColumn="0" w:noHBand="0" w:noVBand="1"/>
          </w:tblPr>
        </w:tblPrChange>
      </w:tblPr>
      <w:tblGrid>
        <w:gridCol w:w="2616"/>
        <w:gridCol w:w="2284"/>
        <w:gridCol w:w="1899"/>
        <w:gridCol w:w="1871"/>
        <w:gridCol w:w="1399"/>
        <w:tblGridChange w:id="252">
          <w:tblGrid>
            <w:gridCol w:w="2616"/>
            <w:gridCol w:w="2284"/>
            <w:gridCol w:w="1899"/>
            <w:gridCol w:w="1871"/>
            <w:gridCol w:w="1399"/>
          </w:tblGrid>
        </w:tblGridChange>
      </w:tblGrid>
      <w:tr w:rsidR="00B717EF" w:rsidRPr="00B26EF2" w14:paraId="60E2F711" w14:textId="77777777" w:rsidTr="003E0A82">
        <w:trPr>
          <w:trHeight w:val="259"/>
          <w:trPrChange w:id="253" w:author="Maino Vieytes, Christian (NIH/NIA/IRP) [F]" w:date="2023-11-17T13:22:00Z">
            <w:trPr>
              <w:trHeight w:val="320"/>
            </w:trPr>
          </w:trPrChange>
        </w:trPr>
        <w:tc>
          <w:tcPr>
            <w:tcW w:w="10069" w:type="dxa"/>
            <w:gridSpan w:val="5"/>
            <w:noWrap/>
            <w:tcPrChange w:id="254" w:author="Maino Vieytes, Christian (NIH/NIA/IRP) [F]" w:date="2023-11-17T13:22:00Z">
              <w:tcPr>
                <w:tcW w:w="10069" w:type="dxa"/>
                <w:gridSpan w:val="5"/>
                <w:noWrap/>
                <w:vAlign w:val="center"/>
              </w:tcPr>
            </w:tcPrChange>
          </w:tcPr>
          <w:p w14:paraId="23FAA043" w14:textId="77777777" w:rsidR="00B717EF" w:rsidRPr="00B26EF2" w:rsidRDefault="00B717EF" w:rsidP="00B717EF">
            <w:pPr>
              <w:rPr>
                <w:rFonts w:ascii="Times New Roman" w:hAnsi="Times New Roman" w:cs="Times New Roman"/>
                <w:sz w:val="18"/>
                <w:szCs w:val="18"/>
                <w:rPrChange w:id="25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b/>
                <w:bCs/>
                <w:sz w:val="18"/>
                <w:szCs w:val="18"/>
                <w:rPrChange w:id="256" w:author="Maino Vieytes, Christian (NIH/NIA/IRP) [F]" w:date="2023-11-20T10:14:00Z">
                  <w:rPr>
                    <w:rFonts w:ascii="Times New Roman" w:hAnsi="Times New Roman" w:cs="Times New Roman"/>
                    <w:b/>
                    <w:bCs/>
                    <w:sz w:val="20"/>
                    <w:szCs w:val="20"/>
                  </w:rPr>
                </w:rPrChange>
              </w:rPr>
              <w:lastRenderedPageBreak/>
              <w:t>Table 1</w:t>
            </w:r>
            <w:r w:rsidRPr="00B26EF2">
              <w:rPr>
                <w:rFonts w:ascii="Times New Roman" w:hAnsi="Times New Roman" w:cs="Times New Roman"/>
                <w:sz w:val="18"/>
                <w:szCs w:val="18"/>
                <w:rPrChange w:id="257" w:author="Maino Vieytes, Christian (NIH/NIA/IRP) [F]" w:date="2023-11-20T10:14:00Z">
                  <w:rPr>
                    <w:rFonts w:ascii="Times New Roman" w:hAnsi="Times New Roman" w:cs="Times New Roman"/>
                    <w:sz w:val="20"/>
                    <w:szCs w:val="20"/>
                  </w:rPr>
                </w:rPrChange>
              </w:rPr>
              <w:t>. Epidemiologic characteristics of the study sample.</w:t>
            </w:r>
          </w:p>
        </w:tc>
      </w:tr>
      <w:tr w:rsidR="00B717EF" w:rsidRPr="00B26EF2" w14:paraId="461A75C8" w14:textId="77777777" w:rsidTr="003E0A82">
        <w:trPr>
          <w:trHeight w:val="259"/>
          <w:trPrChange w:id="258" w:author="Maino Vieytes, Christian (NIH/NIA/IRP) [F]" w:date="2023-11-17T13:22:00Z">
            <w:trPr>
              <w:trHeight w:val="320"/>
            </w:trPr>
          </w:trPrChange>
        </w:trPr>
        <w:tc>
          <w:tcPr>
            <w:tcW w:w="2616" w:type="dxa"/>
            <w:noWrap/>
            <w:hideMark/>
            <w:tcPrChange w:id="259" w:author="Maino Vieytes, Christian (NIH/NIA/IRP) [F]" w:date="2023-11-17T13:22:00Z">
              <w:tcPr>
                <w:tcW w:w="2616" w:type="dxa"/>
                <w:noWrap/>
                <w:vAlign w:val="center"/>
                <w:hideMark/>
              </w:tcPr>
            </w:tcPrChange>
          </w:tcPr>
          <w:p w14:paraId="7E2D2103" w14:textId="77777777" w:rsidR="00B717EF" w:rsidRPr="00B26EF2" w:rsidRDefault="00B717EF" w:rsidP="00B717EF">
            <w:pPr>
              <w:rPr>
                <w:rFonts w:ascii="Times New Roman" w:hAnsi="Times New Roman" w:cs="Times New Roman"/>
                <w:b/>
                <w:bCs/>
                <w:sz w:val="18"/>
                <w:szCs w:val="18"/>
                <w:rPrChange w:id="260" w:author="Maino Vieytes, Christian (NIH/NIA/IRP) [F]" w:date="2023-11-20T10:14:00Z">
                  <w:rPr>
                    <w:rFonts w:ascii="Times New Roman" w:hAnsi="Times New Roman" w:cs="Times New Roman"/>
                    <w:b/>
                    <w:bCs/>
                    <w:sz w:val="20"/>
                    <w:szCs w:val="20"/>
                  </w:rPr>
                </w:rPrChange>
              </w:rPr>
            </w:pPr>
            <w:r w:rsidRPr="00B26EF2">
              <w:rPr>
                <w:rFonts w:ascii="Times New Roman" w:hAnsi="Times New Roman" w:cs="Times New Roman"/>
                <w:b/>
                <w:bCs/>
                <w:sz w:val="18"/>
                <w:szCs w:val="18"/>
                <w:rPrChange w:id="261" w:author="Maino Vieytes, Christian (NIH/NIA/IRP) [F]" w:date="2023-11-20T10:14:00Z">
                  <w:rPr>
                    <w:rFonts w:ascii="Times New Roman" w:hAnsi="Times New Roman" w:cs="Times New Roman"/>
                    <w:b/>
                    <w:bCs/>
                    <w:sz w:val="20"/>
                    <w:szCs w:val="20"/>
                  </w:rPr>
                </w:rPrChange>
              </w:rPr>
              <w:t>Characteristic</w:t>
            </w:r>
          </w:p>
        </w:tc>
        <w:tc>
          <w:tcPr>
            <w:tcW w:w="2284" w:type="dxa"/>
            <w:noWrap/>
            <w:hideMark/>
            <w:tcPrChange w:id="262" w:author="Maino Vieytes, Christian (NIH/NIA/IRP) [F]" w:date="2023-11-17T13:22:00Z">
              <w:tcPr>
                <w:tcW w:w="2284" w:type="dxa"/>
                <w:noWrap/>
                <w:vAlign w:val="center"/>
                <w:hideMark/>
              </w:tcPr>
            </w:tcPrChange>
          </w:tcPr>
          <w:p w14:paraId="24586821" w14:textId="1160EE38" w:rsidR="00B717EF" w:rsidRPr="00B26EF2" w:rsidRDefault="00B717EF" w:rsidP="00B717EF">
            <w:pPr>
              <w:jc w:val="center"/>
              <w:rPr>
                <w:rFonts w:ascii="Times New Roman" w:hAnsi="Times New Roman" w:cs="Times New Roman"/>
                <w:b/>
                <w:bCs/>
                <w:sz w:val="18"/>
                <w:szCs w:val="18"/>
                <w:rPrChange w:id="263" w:author="Maino Vieytes, Christian (NIH/NIA/IRP) [F]" w:date="2023-11-20T10:14:00Z">
                  <w:rPr>
                    <w:rFonts w:ascii="Times New Roman" w:hAnsi="Times New Roman" w:cs="Times New Roman"/>
                    <w:b/>
                    <w:bCs/>
                    <w:sz w:val="20"/>
                    <w:szCs w:val="20"/>
                  </w:rPr>
                </w:rPrChange>
              </w:rPr>
            </w:pPr>
            <w:r w:rsidRPr="00B26EF2">
              <w:rPr>
                <w:rFonts w:ascii="Times New Roman" w:hAnsi="Times New Roman" w:cs="Times New Roman"/>
                <w:b/>
                <w:bCs/>
                <w:sz w:val="18"/>
                <w:szCs w:val="18"/>
                <w:rPrChange w:id="264" w:author="Maino Vieytes, Christian (NIH/NIA/IRP) [F]" w:date="2023-11-20T10:14:00Z">
                  <w:rPr>
                    <w:rFonts w:ascii="Times New Roman" w:hAnsi="Times New Roman" w:cs="Times New Roman"/>
                    <w:b/>
                    <w:bCs/>
                    <w:sz w:val="20"/>
                    <w:szCs w:val="20"/>
                  </w:rPr>
                </w:rPrChange>
              </w:rPr>
              <w:t xml:space="preserve">Combined Sample       </w:t>
            </w:r>
            <w:ins w:id="265" w:author="Maino Vieytes, Christian (NIH/NIA/IRP) [F]" w:date="2023-11-20T10:14:00Z">
              <w:r w:rsidR="00B26EF2">
                <w:rPr>
                  <w:rFonts w:ascii="Times New Roman" w:hAnsi="Times New Roman" w:cs="Times New Roman"/>
                  <w:b/>
                  <w:bCs/>
                  <w:sz w:val="18"/>
                  <w:szCs w:val="18"/>
                </w:rPr>
                <w:t xml:space="preserve">  </w:t>
              </w:r>
              <w:proofErr w:type="gramStart"/>
              <w:r w:rsidR="00B26EF2">
                <w:rPr>
                  <w:rFonts w:ascii="Times New Roman" w:hAnsi="Times New Roman" w:cs="Times New Roman"/>
                  <w:b/>
                  <w:bCs/>
                  <w:sz w:val="18"/>
                  <w:szCs w:val="18"/>
                </w:rPr>
                <w:t xml:space="preserve">   </w:t>
              </w:r>
            </w:ins>
            <w:r w:rsidRPr="00B26EF2">
              <w:rPr>
                <w:rFonts w:ascii="Times New Roman" w:hAnsi="Times New Roman" w:cs="Times New Roman"/>
                <w:sz w:val="18"/>
                <w:szCs w:val="18"/>
                <w:rPrChange w:id="266" w:author="Maino Vieytes, Christian (NIH/NIA/IRP) [F]" w:date="2023-11-20T10:14:00Z">
                  <w:rPr>
                    <w:rFonts w:ascii="Times New Roman" w:hAnsi="Times New Roman" w:cs="Times New Roman"/>
                    <w:sz w:val="20"/>
                    <w:szCs w:val="20"/>
                  </w:rPr>
                </w:rPrChange>
              </w:rPr>
              <w:t>(</w:t>
            </w:r>
            <w:proofErr w:type="gramEnd"/>
            <w:r w:rsidRPr="00B26EF2">
              <w:rPr>
                <w:rFonts w:ascii="Times New Roman" w:hAnsi="Times New Roman" w:cs="Times New Roman"/>
                <w:i/>
                <w:iCs/>
                <w:sz w:val="18"/>
                <w:szCs w:val="18"/>
                <w:rPrChange w:id="267" w:author="Maino Vieytes, Christian (NIH/NIA/IRP) [F]" w:date="2023-11-20T10:14:00Z">
                  <w:rPr>
                    <w:rFonts w:ascii="Times New Roman" w:hAnsi="Times New Roman" w:cs="Times New Roman"/>
                    <w:i/>
                    <w:iCs/>
                    <w:sz w:val="20"/>
                    <w:szCs w:val="20"/>
                  </w:rPr>
                </w:rPrChange>
              </w:rPr>
              <w:t>n</w:t>
            </w:r>
            <w:r w:rsidRPr="00B26EF2">
              <w:rPr>
                <w:rFonts w:ascii="Times New Roman" w:hAnsi="Times New Roman" w:cs="Times New Roman"/>
                <w:sz w:val="18"/>
                <w:szCs w:val="18"/>
                <w:rPrChange w:id="268" w:author="Maino Vieytes, Christian (NIH/NIA/IRP) [F]" w:date="2023-11-20T10:14:00Z">
                  <w:rPr>
                    <w:rFonts w:ascii="Times New Roman" w:hAnsi="Times New Roman" w:cs="Times New Roman"/>
                    <w:sz w:val="20"/>
                    <w:szCs w:val="20"/>
                  </w:rPr>
                </w:rPrChange>
              </w:rPr>
              <w:t xml:space="preserve"> = 2493)</w:t>
            </w:r>
          </w:p>
        </w:tc>
        <w:tc>
          <w:tcPr>
            <w:tcW w:w="1899" w:type="dxa"/>
            <w:noWrap/>
            <w:hideMark/>
            <w:tcPrChange w:id="269" w:author="Maino Vieytes, Christian (NIH/NIA/IRP) [F]" w:date="2023-11-17T13:22:00Z">
              <w:tcPr>
                <w:tcW w:w="1899" w:type="dxa"/>
                <w:noWrap/>
                <w:vAlign w:val="center"/>
                <w:hideMark/>
              </w:tcPr>
            </w:tcPrChange>
          </w:tcPr>
          <w:p w14:paraId="6E9F6D03" w14:textId="5891B003" w:rsidR="00B717EF" w:rsidRPr="00B26EF2" w:rsidRDefault="00B717EF" w:rsidP="00B717EF">
            <w:pPr>
              <w:jc w:val="center"/>
              <w:rPr>
                <w:rFonts w:ascii="Times New Roman" w:hAnsi="Times New Roman" w:cs="Times New Roman"/>
                <w:b/>
                <w:bCs/>
                <w:sz w:val="18"/>
                <w:szCs w:val="18"/>
                <w:rPrChange w:id="270" w:author="Maino Vieytes, Christian (NIH/NIA/IRP) [F]" w:date="2023-11-20T10:14:00Z">
                  <w:rPr>
                    <w:rFonts w:ascii="Times New Roman" w:hAnsi="Times New Roman" w:cs="Times New Roman"/>
                    <w:b/>
                    <w:bCs/>
                    <w:sz w:val="20"/>
                    <w:szCs w:val="20"/>
                  </w:rPr>
                </w:rPrChange>
              </w:rPr>
            </w:pPr>
            <w:del w:id="271" w:author="Maino Vieytes, Christian (NIH/NIA/IRP) [F]" w:date="2023-11-19T07:56:00Z">
              <w:r w:rsidRPr="00B26EF2" w:rsidDel="00F96675">
                <w:rPr>
                  <w:rFonts w:ascii="Times New Roman" w:hAnsi="Times New Roman" w:cs="Times New Roman"/>
                  <w:b/>
                  <w:bCs/>
                  <w:sz w:val="18"/>
                  <w:szCs w:val="18"/>
                  <w:rPrChange w:id="272" w:author="Maino Vieytes, Christian (NIH/NIA/IRP) [F]" w:date="2023-11-20T10:14:00Z">
                    <w:rPr>
                      <w:rFonts w:ascii="Times New Roman" w:hAnsi="Times New Roman" w:cs="Times New Roman"/>
                      <w:b/>
                      <w:bCs/>
                      <w:sz w:val="20"/>
                      <w:szCs w:val="20"/>
                    </w:rPr>
                  </w:rPrChange>
                </w:rPr>
                <w:delText>Food-insecure</w:delText>
              </w:r>
            </w:del>
            <w:ins w:id="273" w:author="Maino Vieytes, Christian (NIH/NIA/IRP) [F]" w:date="2023-11-19T07:56:00Z">
              <w:r w:rsidR="00F96675" w:rsidRPr="00B26EF2">
                <w:rPr>
                  <w:rFonts w:ascii="Times New Roman" w:hAnsi="Times New Roman" w:cs="Times New Roman"/>
                  <w:b/>
                  <w:bCs/>
                  <w:sz w:val="18"/>
                  <w:szCs w:val="18"/>
                  <w:rPrChange w:id="274" w:author="Maino Vieytes, Christian (NIH/NIA/IRP) [F]" w:date="2023-11-20T10:14:00Z">
                    <w:rPr>
                      <w:rFonts w:ascii="Times New Roman" w:hAnsi="Times New Roman" w:cs="Times New Roman"/>
                      <w:b/>
                      <w:bCs/>
                      <w:sz w:val="20"/>
                      <w:szCs w:val="20"/>
                    </w:rPr>
                  </w:rPrChange>
                </w:rPr>
                <w:t>Food insecure</w:t>
              </w:r>
            </w:ins>
            <w:r w:rsidRPr="00B26EF2">
              <w:rPr>
                <w:rFonts w:ascii="Times New Roman" w:hAnsi="Times New Roman" w:cs="Times New Roman"/>
                <w:b/>
                <w:bCs/>
                <w:sz w:val="18"/>
                <w:szCs w:val="18"/>
                <w:rPrChange w:id="275" w:author="Maino Vieytes, Christian (NIH/NIA/IRP) [F]" w:date="2023-11-20T10:14:00Z">
                  <w:rPr>
                    <w:rFonts w:ascii="Times New Roman" w:hAnsi="Times New Roman" w:cs="Times New Roman"/>
                    <w:b/>
                    <w:bCs/>
                    <w:sz w:val="20"/>
                    <w:szCs w:val="20"/>
                  </w:rPr>
                </w:rPrChange>
              </w:rPr>
              <w:t xml:space="preserve">       </w:t>
            </w:r>
            <w:ins w:id="276" w:author="Maino Vieytes, Christian (NIH/NIA/IRP) [F]" w:date="2023-11-20T10:14:00Z">
              <w:r w:rsidR="00B26EF2">
                <w:rPr>
                  <w:rFonts w:ascii="Times New Roman" w:hAnsi="Times New Roman" w:cs="Times New Roman"/>
                  <w:b/>
                  <w:bCs/>
                  <w:sz w:val="18"/>
                  <w:szCs w:val="18"/>
                </w:rPr>
                <w:t xml:space="preserve"> </w:t>
              </w:r>
              <w:proofErr w:type="gramStart"/>
              <w:r w:rsidR="00B26EF2">
                <w:rPr>
                  <w:rFonts w:ascii="Times New Roman" w:hAnsi="Times New Roman" w:cs="Times New Roman"/>
                  <w:b/>
                  <w:bCs/>
                  <w:sz w:val="18"/>
                  <w:szCs w:val="18"/>
                </w:rPr>
                <w:t xml:space="preserve">   </w:t>
              </w:r>
            </w:ins>
            <w:r w:rsidRPr="00B26EF2">
              <w:rPr>
                <w:rFonts w:ascii="Times New Roman" w:hAnsi="Times New Roman" w:cs="Times New Roman"/>
                <w:sz w:val="18"/>
                <w:szCs w:val="18"/>
                <w:rPrChange w:id="277" w:author="Maino Vieytes, Christian (NIH/NIA/IRP) [F]" w:date="2023-11-20T10:14:00Z">
                  <w:rPr>
                    <w:rFonts w:ascii="Times New Roman" w:hAnsi="Times New Roman" w:cs="Times New Roman"/>
                    <w:sz w:val="20"/>
                    <w:szCs w:val="20"/>
                  </w:rPr>
                </w:rPrChange>
              </w:rPr>
              <w:t>(</w:t>
            </w:r>
            <w:proofErr w:type="gramEnd"/>
            <w:r w:rsidRPr="00B26EF2">
              <w:rPr>
                <w:rFonts w:ascii="Times New Roman" w:hAnsi="Times New Roman" w:cs="Times New Roman"/>
                <w:i/>
                <w:iCs/>
                <w:sz w:val="18"/>
                <w:szCs w:val="18"/>
                <w:rPrChange w:id="278" w:author="Maino Vieytes, Christian (NIH/NIA/IRP) [F]" w:date="2023-11-20T10:14:00Z">
                  <w:rPr>
                    <w:rFonts w:ascii="Times New Roman" w:hAnsi="Times New Roman" w:cs="Times New Roman"/>
                    <w:i/>
                    <w:iCs/>
                    <w:sz w:val="20"/>
                    <w:szCs w:val="20"/>
                  </w:rPr>
                </w:rPrChange>
              </w:rPr>
              <w:t>n</w:t>
            </w:r>
            <w:r w:rsidRPr="00B26EF2">
              <w:rPr>
                <w:rFonts w:ascii="Times New Roman" w:hAnsi="Times New Roman" w:cs="Times New Roman"/>
                <w:sz w:val="18"/>
                <w:szCs w:val="18"/>
                <w:rPrChange w:id="279" w:author="Maino Vieytes, Christian (NIH/NIA/IRP) [F]" w:date="2023-11-20T10:14:00Z">
                  <w:rPr>
                    <w:rFonts w:ascii="Times New Roman" w:hAnsi="Times New Roman" w:cs="Times New Roman"/>
                    <w:sz w:val="20"/>
                    <w:szCs w:val="20"/>
                  </w:rPr>
                </w:rPrChange>
              </w:rPr>
              <w:t xml:space="preserve"> = 317)</w:t>
            </w:r>
          </w:p>
        </w:tc>
        <w:tc>
          <w:tcPr>
            <w:tcW w:w="1871" w:type="dxa"/>
            <w:noWrap/>
            <w:hideMark/>
            <w:tcPrChange w:id="280" w:author="Maino Vieytes, Christian (NIH/NIA/IRP) [F]" w:date="2023-11-17T13:22:00Z">
              <w:tcPr>
                <w:tcW w:w="1871" w:type="dxa"/>
                <w:noWrap/>
                <w:vAlign w:val="center"/>
                <w:hideMark/>
              </w:tcPr>
            </w:tcPrChange>
          </w:tcPr>
          <w:p w14:paraId="752600AD" w14:textId="61AAFB9F" w:rsidR="00B717EF" w:rsidRPr="00B26EF2" w:rsidRDefault="00B717EF" w:rsidP="00B717EF">
            <w:pPr>
              <w:jc w:val="center"/>
              <w:rPr>
                <w:rFonts w:ascii="Times New Roman" w:hAnsi="Times New Roman" w:cs="Times New Roman"/>
                <w:b/>
                <w:bCs/>
                <w:sz w:val="18"/>
                <w:szCs w:val="18"/>
                <w:rPrChange w:id="281" w:author="Maino Vieytes, Christian (NIH/NIA/IRP) [F]" w:date="2023-11-20T10:14:00Z">
                  <w:rPr>
                    <w:rFonts w:ascii="Times New Roman" w:hAnsi="Times New Roman" w:cs="Times New Roman"/>
                    <w:b/>
                    <w:bCs/>
                    <w:sz w:val="20"/>
                    <w:szCs w:val="20"/>
                  </w:rPr>
                </w:rPrChange>
              </w:rPr>
            </w:pPr>
            <w:del w:id="282" w:author="Maino Vieytes, Christian (NIH/NIA/IRP) [F]" w:date="2023-11-19T07:56:00Z">
              <w:r w:rsidRPr="00B26EF2" w:rsidDel="00F96675">
                <w:rPr>
                  <w:rFonts w:ascii="Times New Roman" w:hAnsi="Times New Roman" w:cs="Times New Roman"/>
                  <w:b/>
                  <w:bCs/>
                  <w:sz w:val="18"/>
                  <w:szCs w:val="18"/>
                  <w:rPrChange w:id="283" w:author="Maino Vieytes, Christian (NIH/NIA/IRP) [F]" w:date="2023-11-20T10:14:00Z">
                    <w:rPr>
                      <w:rFonts w:ascii="Times New Roman" w:hAnsi="Times New Roman" w:cs="Times New Roman"/>
                      <w:b/>
                      <w:bCs/>
                      <w:sz w:val="20"/>
                      <w:szCs w:val="20"/>
                    </w:rPr>
                  </w:rPrChange>
                </w:rPr>
                <w:delText>Food-secure</w:delText>
              </w:r>
            </w:del>
            <w:ins w:id="284" w:author="Maino Vieytes, Christian (NIH/NIA/IRP) [F]" w:date="2023-11-19T07:56:00Z">
              <w:r w:rsidR="00F96675" w:rsidRPr="00B26EF2">
                <w:rPr>
                  <w:rFonts w:ascii="Times New Roman" w:hAnsi="Times New Roman" w:cs="Times New Roman"/>
                  <w:b/>
                  <w:bCs/>
                  <w:sz w:val="18"/>
                  <w:szCs w:val="18"/>
                  <w:rPrChange w:id="285" w:author="Maino Vieytes, Christian (NIH/NIA/IRP) [F]" w:date="2023-11-20T10:14:00Z">
                    <w:rPr>
                      <w:rFonts w:ascii="Times New Roman" w:hAnsi="Times New Roman" w:cs="Times New Roman"/>
                      <w:b/>
                      <w:bCs/>
                      <w:sz w:val="20"/>
                      <w:szCs w:val="20"/>
                    </w:rPr>
                  </w:rPrChange>
                </w:rPr>
                <w:t>Food secure</w:t>
              </w:r>
            </w:ins>
            <w:r w:rsidRPr="00B26EF2">
              <w:rPr>
                <w:rFonts w:ascii="Times New Roman" w:hAnsi="Times New Roman" w:cs="Times New Roman"/>
                <w:b/>
                <w:bCs/>
                <w:sz w:val="18"/>
                <w:szCs w:val="18"/>
                <w:rPrChange w:id="286" w:author="Maino Vieytes, Christian (NIH/NIA/IRP) [F]" w:date="2023-11-20T10:14:00Z">
                  <w:rPr>
                    <w:rFonts w:ascii="Times New Roman" w:hAnsi="Times New Roman" w:cs="Times New Roman"/>
                    <w:b/>
                    <w:bCs/>
                    <w:sz w:val="20"/>
                    <w:szCs w:val="20"/>
                  </w:rPr>
                </w:rPrChange>
              </w:rPr>
              <w:t xml:space="preserve">         </w:t>
            </w:r>
            <w:ins w:id="287" w:author="Maino Vieytes, Christian (NIH/NIA/IRP) [F]" w:date="2023-11-19T08:49:00Z">
              <w:r w:rsidR="000925E2" w:rsidRPr="00B26EF2">
                <w:rPr>
                  <w:rFonts w:ascii="Times New Roman" w:hAnsi="Times New Roman" w:cs="Times New Roman"/>
                  <w:b/>
                  <w:bCs/>
                  <w:sz w:val="18"/>
                  <w:szCs w:val="18"/>
                  <w:rPrChange w:id="288" w:author="Maino Vieytes, Christian (NIH/NIA/IRP) [F]" w:date="2023-11-20T10:14:00Z">
                    <w:rPr>
                      <w:rFonts w:ascii="Times New Roman" w:hAnsi="Times New Roman" w:cs="Times New Roman"/>
                      <w:b/>
                      <w:bCs/>
                      <w:sz w:val="20"/>
                      <w:szCs w:val="20"/>
                    </w:rPr>
                  </w:rPrChange>
                </w:rPr>
                <w:t xml:space="preserve"> </w:t>
              </w:r>
            </w:ins>
            <w:proofErr w:type="gramStart"/>
            <w:ins w:id="289" w:author="Maino Vieytes, Christian (NIH/NIA/IRP) [F]" w:date="2023-11-20T10:14:00Z">
              <w:r w:rsidR="00B26EF2">
                <w:rPr>
                  <w:rFonts w:ascii="Times New Roman" w:hAnsi="Times New Roman" w:cs="Times New Roman"/>
                  <w:b/>
                  <w:bCs/>
                  <w:sz w:val="18"/>
                  <w:szCs w:val="18"/>
                </w:rPr>
                <w:t xml:space="preserve">   </w:t>
              </w:r>
            </w:ins>
            <w:r w:rsidRPr="00B26EF2">
              <w:rPr>
                <w:rFonts w:ascii="Times New Roman" w:hAnsi="Times New Roman" w:cs="Times New Roman"/>
                <w:sz w:val="18"/>
                <w:szCs w:val="18"/>
                <w:rPrChange w:id="290" w:author="Maino Vieytes, Christian (NIH/NIA/IRP) [F]" w:date="2023-11-20T10:14:00Z">
                  <w:rPr>
                    <w:rFonts w:ascii="Times New Roman" w:hAnsi="Times New Roman" w:cs="Times New Roman"/>
                    <w:sz w:val="20"/>
                    <w:szCs w:val="20"/>
                  </w:rPr>
                </w:rPrChange>
              </w:rPr>
              <w:t>(</w:t>
            </w:r>
            <w:proofErr w:type="gramEnd"/>
            <w:r w:rsidRPr="00B26EF2">
              <w:rPr>
                <w:rFonts w:ascii="Times New Roman" w:hAnsi="Times New Roman" w:cs="Times New Roman"/>
                <w:i/>
                <w:iCs/>
                <w:sz w:val="18"/>
                <w:szCs w:val="18"/>
                <w:rPrChange w:id="291" w:author="Maino Vieytes, Christian (NIH/NIA/IRP) [F]" w:date="2023-11-20T10:14:00Z">
                  <w:rPr>
                    <w:rFonts w:ascii="Times New Roman" w:hAnsi="Times New Roman" w:cs="Times New Roman"/>
                    <w:i/>
                    <w:iCs/>
                    <w:sz w:val="20"/>
                    <w:szCs w:val="20"/>
                  </w:rPr>
                </w:rPrChange>
              </w:rPr>
              <w:t>n</w:t>
            </w:r>
            <w:r w:rsidRPr="00B26EF2">
              <w:rPr>
                <w:rFonts w:ascii="Times New Roman" w:hAnsi="Times New Roman" w:cs="Times New Roman"/>
                <w:sz w:val="18"/>
                <w:szCs w:val="18"/>
                <w:rPrChange w:id="292" w:author="Maino Vieytes, Christian (NIH/NIA/IRP) [F]" w:date="2023-11-20T10:14:00Z">
                  <w:rPr>
                    <w:rFonts w:ascii="Times New Roman" w:hAnsi="Times New Roman" w:cs="Times New Roman"/>
                    <w:sz w:val="20"/>
                    <w:szCs w:val="20"/>
                  </w:rPr>
                </w:rPrChange>
              </w:rPr>
              <w:t xml:space="preserve"> = 2176)</w:t>
            </w:r>
          </w:p>
        </w:tc>
        <w:tc>
          <w:tcPr>
            <w:tcW w:w="1399" w:type="dxa"/>
            <w:noWrap/>
            <w:hideMark/>
            <w:tcPrChange w:id="293" w:author="Maino Vieytes, Christian (NIH/NIA/IRP) [F]" w:date="2023-11-17T13:22:00Z">
              <w:tcPr>
                <w:tcW w:w="1399" w:type="dxa"/>
                <w:noWrap/>
                <w:vAlign w:val="center"/>
                <w:hideMark/>
              </w:tcPr>
            </w:tcPrChange>
          </w:tcPr>
          <w:p w14:paraId="4DF4DEF7" w14:textId="77777777" w:rsidR="00B717EF" w:rsidRPr="00B26EF2" w:rsidRDefault="00B717EF" w:rsidP="00B717EF">
            <w:pPr>
              <w:jc w:val="center"/>
              <w:rPr>
                <w:rFonts w:ascii="Times New Roman" w:hAnsi="Times New Roman" w:cs="Times New Roman"/>
                <w:b/>
                <w:bCs/>
                <w:i/>
                <w:iCs/>
                <w:sz w:val="18"/>
                <w:szCs w:val="18"/>
                <w:rPrChange w:id="294" w:author="Maino Vieytes, Christian (NIH/NIA/IRP) [F]" w:date="2023-11-20T10:14:00Z">
                  <w:rPr>
                    <w:rFonts w:ascii="Times New Roman" w:hAnsi="Times New Roman" w:cs="Times New Roman"/>
                    <w:b/>
                    <w:bCs/>
                    <w:i/>
                    <w:iCs/>
                    <w:sz w:val="20"/>
                    <w:szCs w:val="20"/>
                  </w:rPr>
                </w:rPrChange>
              </w:rPr>
            </w:pPr>
            <w:r w:rsidRPr="00B26EF2">
              <w:rPr>
                <w:rFonts w:ascii="Times New Roman" w:hAnsi="Times New Roman" w:cs="Times New Roman"/>
                <w:b/>
                <w:bCs/>
                <w:i/>
                <w:iCs/>
                <w:sz w:val="18"/>
                <w:szCs w:val="18"/>
                <w:rPrChange w:id="295" w:author="Maino Vieytes, Christian (NIH/NIA/IRP) [F]" w:date="2023-11-20T10:14:00Z">
                  <w:rPr>
                    <w:rFonts w:ascii="Times New Roman" w:hAnsi="Times New Roman" w:cs="Times New Roman"/>
                    <w:b/>
                    <w:bCs/>
                    <w:i/>
                    <w:iCs/>
                    <w:sz w:val="20"/>
                    <w:szCs w:val="20"/>
                  </w:rPr>
                </w:rPrChange>
              </w:rPr>
              <w:t>p</w:t>
            </w:r>
          </w:p>
        </w:tc>
      </w:tr>
      <w:tr w:rsidR="00B717EF" w:rsidRPr="00B26EF2" w14:paraId="000FD018" w14:textId="77777777" w:rsidTr="003E0A82">
        <w:trPr>
          <w:trHeight w:val="259"/>
          <w:trPrChange w:id="296" w:author="Maino Vieytes, Christian (NIH/NIA/IRP) [F]" w:date="2023-11-17T13:22:00Z">
            <w:trPr>
              <w:trHeight w:val="320"/>
            </w:trPr>
          </w:trPrChange>
        </w:trPr>
        <w:tc>
          <w:tcPr>
            <w:tcW w:w="2616" w:type="dxa"/>
            <w:noWrap/>
            <w:hideMark/>
            <w:tcPrChange w:id="297" w:author="Maino Vieytes, Christian (NIH/NIA/IRP) [F]" w:date="2023-11-17T13:22:00Z">
              <w:tcPr>
                <w:tcW w:w="2616" w:type="dxa"/>
                <w:noWrap/>
                <w:vAlign w:val="center"/>
                <w:hideMark/>
              </w:tcPr>
            </w:tcPrChange>
          </w:tcPr>
          <w:p w14:paraId="00256183" w14:textId="77777777" w:rsidR="00B717EF" w:rsidRPr="00B26EF2" w:rsidRDefault="00B717EF" w:rsidP="00B717EF">
            <w:pPr>
              <w:rPr>
                <w:rFonts w:ascii="Times New Roman" w:hAnsi="Times New Roman" w:cs="Times New Roman"/>
                <w:sz w:val="18"/>
                <w:szCs w:val="18"/>
                <w:rPrChange w:id="29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299" w:author="Maino Vieytes, Christian (NIH/NIA/IRP) [F]" w:date="2023-11-20T10:14:00Z">
                  <w:rPr>
                    <w:rFonts w:ascii="Times New Roman" w:hAnsi="Times New Roman" w:cs="Times New Roman"/>
                    <w:sz w:val="20"/>
                    <w:szCs w:val="20"/>
                  </w:rPr>
                </w:rPrChange>
              </w:rPr>
              <w:t>Age</w:t>
            </w:r>
          </w:p>
        </w:tc>
        <w:tc>
          <w:tcPr>
            <w:tcW w:w="2284" w:type="dxa"/>
            <w:noWrap/>
            <w:hideMark/>
            <w:tcPrChange w:id="300" w:author="Maino Vieytes, Christian (NIH/NIA/IRP) [F]" w:date="2023-11-17T13:22:00Z">
              <w:tcPr>
                <w:tcW w:w="2284" w:type="dxa"/>
                <w:noWrap/>
                <w:vAlign w:val="center"/>
                <w:hideMark/>
              </w:tcPr>
            </w:tcPrChange>
          </w:tcPr>
          <w:p w14:paraId="351A88A0" w14:textId="77777777" w:rsidR="00B717EF" w:rsidRPr="00B26EF2" w:rsidRDefault="00B717EF" w:rsidP="00B717EF">
            <w:pPr>
              <w:jc w:val="center"/>
              <w:rPr>
                <w:rFonts w:ascii="Times New Roman" w:hAnsi="Times New Roman" w:cs="Times New Roman"/>
                <w:sz w:val="18"/>
                <w:szCs w:val="18"/>
                <w:rPrChange w:id="30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02" w:author="Maino Vieytes, Christian (NIH/NIA/IRP) [F]" w:date="2023-11-20T10:14:00Z">
                  <w:rPr>
                    <w:rFonts w:ascii="Times New Roman" w:hAnsi="Times New Roman" w:cs="Times New Roman"/>
                    <w:sz w:val="20"/>
                    <w:szCs w:val="20"/>
                  </w:rPr>
                </w:rPrChange>
              </w:rPr>
              <w:t>62.03 (14.85)</w:t>
            </w:r>
          </w:p>
        </w:tc>
        <w:tc>
          <w:tcPr>
            <w:tcW w:w="1899" w:type="dxa"/>
            <w:noWrap/>
            <w:hideMark/>
            <w:tcPrChange w:id="303" w:author="Maino Vieytes, Christian (NIH/NIA/IRP) [F]" w:date="2023-11-17T13:22:00Z">
              <w:tcPr>
                <w:tcW w:w="1899" w:type="dxa"/>
                <w:noWrap/>
                <w:vAlign w:val="center"/>
                <w:hideMark/>
              </w:tcPr>
            </w:tcPrChange>
          </w:tcPr>
          <w:p w14:paraId="55F83825" w14:textId="77777777" w:rsidR="00B717EF" w:rsidRPr="00B26EF2" w:rsidRDefault="00B717EF" w:rsidP="00B717EF">
            <w:pPr>
              <w:jc w:val="center"/>
              <w:rPr>
                <w:rFonts w:ascii="Times New Roman" w:hAnsi="Times New Roman" w:cs="Times New Roman"/>
                <w:sz w:val="18"/>
                <w:szCs w:val="18"/>
                <w:rPrChange w:id="30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05" w:author="Maino Vieytes, Christian (NIH/NIA/IRP) [F]" w:date="2023-11-20T10:14:00Z">
                  <w:rPr>
                    <w:rFonts w:ascii="Times New Roman" w:hAnsi="Times New Roman" w:cs="Times New Roman"/>
                    <w:sz w:val="20"/>
                    <w:szCs w:val="20"/>
                  </w:rPr>
                </w:rPrChange>
              </w:rPr>
              <w:t>50.4 (16.46)</w:t>
            </w:r>
          </w:p>
        </w:tc>
        <w:tc>
          <w:tcPr>
            <w:tcW w:w="1871" w:type="dxa"/>
            <w:noWrap/>
            <w:hideMark/>
            <w:tcPrChange w:id="306" w:author="Maino Vieytes, Christian (NIH/NIA/IRP) [F]" w:date="2023-11-17T13:22:00Z">
              <w:tcPr>
                <w:tcW w:w="1871" w:type="dxa"/>
                <w:noWrap/>
                <w:vAlign w:val="center"/>
                <w:hideMark/>
              </w:tcPr>
            </w:tcPrChange>
          </w:tcPr>
          <w:p w14:paraId="2E8EB963" w14:textId="77777777" w:rsidR="00B717EF" w:rsidRPr="00B26EF2" w:rsidRDefault="00B717EF" w:rsidP="00B717EF">
            <w:pPr>
              <w:jc w:val="center"/>
              <w:rPr>
                <w:rFonts w:ascii="Times New Roman" w:hAnsi="Times New Roman" w:cs="Times New Roman"/>
                <w:sz w:val="18"/>
                <w:szCs w:val="18"/>
                <w:rPrChange w:id="30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08" w:author="Maino Vieytes, Christian (NIH/NIA/IRP) [F]" w:date="2023-11-20T10:14:00Z">
                  <w:rPr>
                    <w:rFonts w:ascii="Times New Roman" w:hAnsi="Times New Roman" w:cs="Times New Roman"/>
                    <w:sz w:val="20"/>
                    <w:szCs w:val="20"/>
                  </w:rPr>
                </w:rPrChange>
              </w:rPr>
              <w:t>63.32 (14.09)</w:t>
            </w:r>
          </w:p>
        </w:tc>
        <w:tc>
          <w:tcPr>
            <w:tcW w:w="1399" w:type="dxa"/>
            <w:noWrap/>
            <w:hideMark/>
            <w:tcPrChange w:id="309" w:author="Maino Vieytes, Christian (NIH/NIA/IRP) [F]" w:date="2023-11-17T13:22:00Z">
              <w:tcPr>
                <w:tcW w:w="1399" w:type="dxa"/>
                <w:noWrap/>
                <w:vAlign w:val="center"/>
                <w:hideMark/>
              </w:tcPr>
            </w:tcPrChange>
          </w:tcPr>
          <w:p w14:paraId="346ACB8E" w14:textId="77777777" w:rsidR="00B717EF" w:rsidRPr="00B26EF2" w:rsidRDefault="00B717EF" w:rsidP="00B717EF">
            <w:pPr>
              <w:jc w:val="center"/>
              <w:rPr>
                <w:rFonts w:ascii="Times New Roman" w:hAnsi="Times New Roman" w:cs="Times New Roman"/>
                <w:sz w:val="18"/>
                <w:szCs w:val="18"/>
                <w:rPrChange w:id="31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11" w:author="Maino Vieytes, Christian (NIH/NIA/IRP) [F]" w:date="2023-11-20T10:14:00Z">
                  <w:rPr>
                    <w:rFonts w:ascii="Times New Roman" w:hAnsi="Times New Roman" w:cs="Times New Roman"/>
                    <w:sz w:val="20"/>
                    <w:szCs w:val="20"/>
                  </w:rPr>
                </w:rPrChange>
              </w:rPr>
              <w:t>&lt; 0.01</w:t>
            </w:r>
          </w:p>
        </w:tc>
      </w:tr>
      <w:tr w:rsidR="00B717EF" w:rsidRPr="00B26EF2" w14:paraId="143B3654" w14:textId="77777777" w:rsidTr="003E0A82">
        <w:trPr>
          <w:trHeight w:val="259"/>
          <w:trPrChange w:id="312" w:author="Maino Vieytes, Christian (NIH/NIA/IRP) [F]" w:date="2023-11-17T13:22:00Z">
            <w:trPr>
              <w:trHeight w:val="320"/>
            </w:trPr>
          </w:trPrChange>
        </w:trPr>
        <w:tc>
          <w:tcPr>
            <w:tcW w:w="2616" w:type="dxa"/>
            <w:tcBorders>
              <w:bottom w:val="single" w:sz="4" w:space="0" w:color="auto"/>
            </w:tcBorders>
            <w:noWrap/>
            <w:hideMark/>
            <w:tcPrChange w:id="313" w:author="Maino Vieytes, Christian (NIH/NIA/IRP) [F]" w:date="2023-11-17T13:22:00Z">
              <w:tcPr>
                <w:tcW w:w="2616" w:type="dxa"/>
                <w:tcBorders>
                  <w:bottom w:val="single" w:sz="4" w:space="0" w:color="auto"/>
                </w:tcBorders>
                <w:noWrap/>
                <w:vAlign w:val="center"/>
                <w:hideMark/>
              </w:tcPr>
            </w:tcPrChange>
          </w:tcPr>
          <w:p w14:paraId="79AEE376" w14:textId="77777777" w:rsidR="00B717EF" w:rsidRPr="00B26EF2" w:rsidRDefault="00B717EF" w:rsidP="00B717EF">
            <w:pPr>
              <w:rPr>
                <w:rFonts w:ascii="Times New Roman" w:hAnsi="Times New Roman" w:cs="Times New Roman"/>
                <w:sz w:val="18"/>
                <w:szCs w:val="18"/>
                <w:rPrChange w:id="31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15" w:author="Maino Vieytes, Christian (NIH/NIA/IRP) [F]" w:date="2023-11-20T10:14:00Z">
                  <w:rPr>
                    <w:rFonts w:ascii="Times New Roman" w:hAnsi="Times New Roman" w:cs="Times New Roman"/>
                    <w:sz w:val="20"/>
                    <w:szCs w:val="20"/>
                  </w:rPr>
                </w:rPrChange>
              </w:rPr>
              <w:t>Sex</w:t>
            </w:r>
          </w:p>
        </w:tc>
        <w:tc>
          <w:tcPr>
            <w:tcW w:w="2284" w:type="dxa"/>
            <w:tcBorders>
              <w:bottom w:val="single" w:sz="4" w:space="0" w:color="auto"/>
            </w:tcBorders>
            <w:noWrap/>
            <w:hideMark/>
            <w:tcPrChange w:id="316" w:author="Maino Vieytes, Christian (NIH/NIA/IRP) [F]" w:date="2023-11-17T13:22:00Z">
              <w:tcPr>
                <w:tcW w:w="2284" w:type="dxa"/>
                <w:tcBorders>
                  <w:bottom w:val="single" w:sz="4" w:space="0" w:color="auto"/>
                </w:tcBorders>
                <w:noWrap/>
                <w:vAlign w:val="center"/>
                <w:hideMark/>
              </w:tcPr>
            </w:tcPrChange>
          </w:tcPr>
          <w:p w14:paraId="45590F4B" w14:textId="77777777" w:rsidR="00B717EF" w:rsidRPr="00B26EF2" w:rsidRDefault="00B717EF" w:rsidP="00B717EF">
            <w:pPr>
              <w:ind w:firstLine="720"/>
              <w:jc w:val="center"/>
              <w:rPr>
                <w:rFonts w:ascii="Times New Roman" w:hAnsi="Times New Roman" w:cs="Times New Roman"/>
                <w:sz w:val="18"/>
                <w:szCs w:val="18"/>
                <w:rPrChange w:id="317"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318" w:author="Maino Vieytes, Christian (NIH/NIA/IRP) [F]" w:date="2023-11-17T13:22:00Z">
              <w:tcPr>
                <w:tcW w:w="1899" w:type="dxa"/>
                <w:tcBorders>
                  <w:bottom w:val="single" w:sz="4" w:space="0" w:color="auto"/>
                </w:tcBorders>
                <w:noWrap/>
                <w:vAlign w:val="center"/>
                <w:hideMark/>
              </w:tcPr>
            </w:tcPrChange>
          </w:tcPr>
          <w:p w14:paraId="04AC873E" w14:textId="77777777" w:rsidR="00B717EF" w:rsidRPr="00B26EF2" w:rsidRDefault="00B717EF" w:rsidP="00B717EF">
            <w:pPr>
              <w:ind w:firstLine="720"/>
              <w:jc w:val="center"/>
              <w:rPr>
                <w:rFonts w:ascii="Times New Roman" w:hAnsi="Times New Roman" w:cs="Times New Roman"/>
                <w:sz w:val="18"/>
                <w:szCs w:val="18"/>
                <w:rPrChange w:id="319"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320" w:author="Maino Vieytes, Christian (NIH/NIA/IRP) [F]" w:date="2023-11-17T13:22:00Z">
              <w:tcPr>
                <w:tcW w:w="1871" w:type="dxa"/>
                <w:tcBorders>
                  <w:bottom w:val="single" w:sz="4" w:space="0" w:color="auto"/>
                </w:tcBorders>
                <w:noWrap/>
                <w:vAlign w:val="center"/>
                <w:hideMark/>
              </w:tcPr>
            </w:tcPrChange>
          </w:tcPr>
          <w:p w14:paraId="69CD0494" w14:textId="77777777" w:rsidR="00B717EF" w:rsidRPr="00B26EF2" w:rsidRDefault="00B717EF" w:rsidP="00B717EF">
            <w:pPr>
              <w:ind w:firstLine="720"/>
              <w:jc w:val="center"/>
              <w:rPr>
                <w:rFonts w:ascii="Times New Roman" w:hAnsi="Times New Roman" w:cs="Times New Roman"/>
                <w:sz w:val="18"/>
                <w:szCs w:val="18"/>
                <w:rPrChange w:id="321"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322" w:author="Maino Vieytes, Christian (NIH/NIA/IRP) [F]" w:date="2023-11-17T13:22:00Z">
              <w:tcPr>
                <w:tcW w:w="1399" w:type="dxa"/>
                <w:tcBorders>
                  <w:bottom w:val="single" w:sz="4" w:space="0" w:color="auto"/>
                </w:tcBorders>
                <w:noWrap/>
                <w:vAlign w:val="center"/>
                <w:hideMark/>
              </w:tcPr>
            </w:tcPrChange>
          </w:tcPr>
          <w:p w14:paraId="79357E4D" w14:textId="77777777" w:rsidR="00B717EF" w:rsidRPr="00B26EF2" w:rsidRDefault="00B717EF" w:rsidP="00B717EF">
            <w:pPr>
              <w:jc w:val="center"/>
              <w:rPr>
                <w:rFonts w:ascii="Times New Roman" w:hAnsi="Times New Roman" w:cs="Times New Roman"/>
                <w:sz w:val="18"/>
                <w:szCs w:val="18"/>
                <w:rPrChange w:id="32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24" w:author="Maino Vieytes, Christian (NIH/NIA/IRP) [F]" w:date="2023-11-20T10:14:00Z">
                  <w:rPr>
                    <w:rFonts w:ascii="Times New Roman" w:hAnsi="Times New Roman" w:cs="Times New Roman"/>
                    <w:sz w:val="20"/>
                    <w:szCs w:val="20"/>
                  </w:rPr>
                </w:rPrChange>
              </w:rPr>
              <w:t>&lt; 0.01</w:t>
            </w:r>
          </w:p>
        </w:tc>
      </w:tr>
      <w:tr w:rsidR="00B717EF" w:rsidRPr="00B26EF2" w14:paraId="7B2C7759" w14:textId="77777777" w:rsidTr="003E0A82">
        <w:trPr>
          <w:trHeight w:val="259"/>
          <w:trPrChange w:id="325" w:author="Maino Vieytes, Christian (NIH/NIA/IRP) [F]" w:date="2023-11-17T13:22:00Z">
            <w:trPr>
              <w:trHeight w:val="320"/>
            </w:trPr>
          </w:trPrChange>
        </w:trPr>
        <w:tc>
          <w:tcPr>
            <w:tcW w:w="2616" w:type="dxa"/>
            <w:tcBorders>
              <w:bottom w:val="nil"/>
            </w:tcBorders>
            <w:noWrap/>
            <w:hideMark/>
            <w:tcPrChange w:id="326" w:author="Maino Vieytes, Christian (NIH/NIA/IRP) [F]" w:date="2023-11-17T13:22:00Z">
              <w:tcPr>
                <w:tcW w:w="2616" w:type="dxa"/>
                <w:tcBorders>
                  <w:bottom w:val="nil"/>
                </w:tcBorders>
                <w:noWrap/>
                <w:vAlign w:val="center"/>
                <w:hideMark/>
              </w:tcPr>
            </w:tcPrChange>
          </w:tcPr>
          <w:p w14:paraId="3E9FECA3" w14:textId="77777777" w:rsidR="00B717EF" w:rsidRPr="00B26EF2" w:rsidRDefault="00B717EF" w:rsidP="00B717EF">
            <w:pPr>
              <w:ind w:left="720"/>
              <w:rPr>
                <w:rFonts w:ascii="Times New Roman" w:hAnsi="Times New Roman" w:cs="Times New Roman"/>
                <w:sz w:val="18"/>
                <w:szCs w:val="18"/>
                <w:rPrChange w:id="32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28" w:author="Maino Vieytes, Christian (NIH/NIA/IRP) [F]" w:date="2023-11-20T10:14:00Z">
                  <w:rPr>
                    <w:rFonts w:ascii="Times New Roman" w:hAnsi="Times New Roman" w:cs="Times New Roman"/>
                    <w:sz w:val="20"/>
                    <w:szCs w:val="20"/>
                  </w:rPr>
                </w:rPrChange>
              </w:rPr>
              <w:t>Male</w:t>
            </w:r>
          </w:p>
        </w:tc>
        <w:tc>
          <w:tcPr>
            <w:tcW w:w="2284" w:type="dxa"/>
            <w:tcBorders>
              <w:bottom w:val="nil"/>
            </w:tcBorders>
            <w:noWrap/>
            <w:hideMark/>
            <w:tcPrChange w:id="329" w:author="Maino Vieytes, Christian (NIH/NIA/IRP) [F]" w:date="2023-11-17T13:22:00Z">
              <w:tcPr>
                <w:tcW w:w="2284" w:type="dxa"/>
                <w:tcBorders>
                  <w:bottom w:val="nil"/>
                </w:tcBorders>
                <w:noWrap/>
                <w:vAlign w:val="center"/>
                <w:hideMark/>
              </w:tcPr>
            </w:tcPrChange>
          </w:tcPr>
          <w:p w14:paraId="184604EE" w14:textId="77777777" w:rsidR="00B717EF" w:rsidRPr="00B26EF2" w:rsidRDefault="00B717EF" w:rsidP="00B717EF">
            <w:pPr>
              <w:jc w:val="center"/>
              <w:rPr>
                <w:rFonts w:ascii="Times New Roman" w:hAnsi="Times New Roman" w:cs="Times New Roman"/>
                <w:sz w:val="18"/>
                <w:szCs w:val="18"/>
                <w:rPrChange w:id="33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31" w:author="Maino Vieytes, Christian (NIH/NIA/IRP) [F]" w:date="2023-11-20T10:14:00Z">
                  <w:rPr>
                    <w:rFonts w:ascii="Times New Roman" w:hAnsi="Times New Roman" w:cs="Times New Roman"/>
                    <w:sz w:val="20"/>
                    <w:szCs w:val="20"/>
                  </w:rPr>
                </w:rPrChange>
              </w:rPr>
              <w:t>1139 (40.9)</w:t>
            </w:r>
          </w:p>
        </w:tc>
        <w:tc>
          <w:tcPr>
            <w:tcW w:w="1899" w:type="dxa"/>
            <w:tcBorders>
              <w:bottom w:val="nil"/>
            </w:tcBorders>
            <w:noWrap/>
            <w:hideMark/>
            <w:tcPrChange w:id="332" w:author="Maino Vieytes, Christian (NIH/NIA/IRP) [F]" w:date="2023-11-17T13:22:00Z">
              <w:tcPr>
                <w:tcW w:w="1899" w:type="dxa"/>
                <w:tcBorders>
                  <w:bottom w:val="nil"/>
                </w:tcBorders>
                <w:noWrap/>
                <w:vAlign w:val="center"/>
                <w:hideMark/>
              </w:tcPr>
            </w:tcPrChange>
          </w:tcPr>
          <w:p w14:paraId="5137DE86" w14:textId="77777777" w:rsidR="00B717EF" w:rsidRPr="00B26EF2" w:rsidRDefault="00B717EF" w:rsidP="00B717EF">
            <w:pPr>
              <w:jc w:val="center"/>
              <w:rPr>
                <w:rFonts w:ascii="Times New Roman" w:hAnsi="Times New Roman" w:cs="Times New Roman"/>
                <w:sz w:val="18"/>
                <w:szCs w:val="18"/>
                <w:rPrChange w:id="33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34" w:author="Maino Vieytes, Christian (NIH/NIA/IRP) [F]" w:date="2023-11-20T10:14:00Z">
                  <w:rPr>
                    <w:rFonts w:ascii="Times New Roman" w:hAnsi="Times New Roman" w:cs="Times New Roman"/>
                    <w:sz w:val="20"/>
                    <w:szCs w:val="20"/>
                  </w:rPr>
                </w:rPrChange>
              </w:rPr>
              <w:t>99 (25.1)</w:t>
            </w:r>
          </w:p>
        </w:tc>
        <w:tc>
          <w:tcPr>
            <w:tcW w:w="1871" w:type="dxa"/>
            <w:tcBorders>
              <w:bottom w:val="nil"/>
            </w:tcBorders>
            <w:noWrap/>
            <w:hideMark/>
            <w:tcPrChange w:id="335" w:author="Maino Vieytes, Christian (NIH/NIA/IRP) [F]" w:date="2023-11-17T13:22:00Z">
              <w:tcPr>
                <w:tcW w:w="1871" w:type="dxa"/>
                <w:tcBorders>
                  <w:bottom w:val="nil"/>
                </w:tcBorders>
                <w:noWrap/>
                <w:vAlign w:val="center"/>
                <w:hideMark/>
              </w:tcPr>
            </w:tcPrChange>
          </w:tcPr>
          <w:p w14:paraId="6760A021" w14:textId="77777777" w:rsidR="00B717EF" w:rsidRPr="00B26EF2" w:rsidRDefault="00B717EF" w:rsidP="00B717EF">
            <w:pPr>
              <w:jc w:val="center"/>
              <w:rPr>
                <w:rFonts w:ascii="Times New Roman" w:hAnsi="Times New Roman" w:cs="Times New Roman"/>
                <w:sz w:val="18"/>
                <w:szCs w:val="18"/>
                <w:rPrChange w:id="33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37" w:author="Maino Vieytes, Christian (NIH/NIA/IRP) [F]" w:date="2023-11-20T10:14:00Z">
                  <w:rPr>
                    <w:rFonts w:ascii="Times New Roman" w:hAnsi="Times New Roman" w:cs="Times New Roman"/>
                    <w:sz w:val="20"/>
                    <w:szCs w:val="20"/>
                  </w:rPr>
                </w:rPrChange>
              </w:rPr>
              <w:t>1040 (42.6)</w:t>
            </w:r>
          </w:p>
        </w:tc>
        <w:tc>
          <w:tcPr>
            <w:tcW w:w="1399" w:type="dxa"/>
            <w:tcBorders>
              <w:bottom w:val="nil"/>
            </w:tcBorders>
            <w:noWrap/>
            <w:hideMark/>
            <w:tcPrChange w:id="338" w:author="Maino Vieytes, Christian (NIH/NIA/IRP) [F]" w:date="2023-11-17T13:22:00Z">
              <w:tcPr>
                <w:tcW w:w="1399" w:type="dxa"/>
                <w:tcBorders>
                  <w:bottom w:val="nil"/>
                </w:tcBorders>
                <w:noWrap/>
                <w:vAlign w:val="center"/>
                <w:hideMark/>
              </w:tcPr>
            </w:tcPrChange>
          </w:tcPr>
          <w:p w14:paraId="00EC0FF2" w14:textId="77777777" w:rsidR="00B717EF" w:rsidRPr="00B26EF2" w:rsidRDefault="00B717EF" w:rsidP="00B717EF">
            <w:pPr>
              <w:ind w:firstLine="720"/>
              <w:jc w:val="center"/>
              <w:rPr>
                <w:rFonts w:ascii="Times New Roman" w:hAnsi="Times New Roman" w:cs="Times New Roman"/>
                <w:sz w:val="18"/>
                <w:szCs w:val="18"/>
                <w:rPrChange w:id="339" w:author="Maino Vieytes, Christian (NIH/NIA/IRP) [F]" w:date="2023-11-20T10:14:00Z">
                  <w:rPr>
                    <w:rFonts w:ascii="Times New Roman" w:hAnsi="Times New Roman" w:cs="Times New Roman"/>
                    <w:sz w:val="20"/>
                    <w:szCs w:val="20"/>
                  </w:rPr>
                </w:rPrChange>
              </w:rPr>
            </w:pPr>
          </w:p>
        </w:tc>
      </w:tr>
      <w:tr w:rsidR="00B717EF" w:rsidRPr="00B26EF2" w14:paraId="66018E64" w14:textId="77777777" w:rsidTr="003E0A82">
        <w:trPr>
          <w:trHeight w:val="259"/>
          <w:trPrChange w:id="340" w:author="Maino Vieytes, Christian (NIH/NIA/IRP) [F]" w:date="2023-11-17T13:22:00Z">
            <w:trPr>
              <w:trHeight w:val="320"/>
            </w:trPr>
          </w:trPrChange>
        </w:trPr>
        <w:tc>
          <w:tcPr>
            <w:tcW w:w="2616" w:type="dxa"/>
            <w:tcBorders>
              <w:top w:val="nil"/>
            </w:tcBorders>
            <w:noWrap/>
            <w:hideMark/>
            <w:tcPrChange w:id="341" w:author="Maino Vieytes, Christian (NIH/NIA/IRP) [F]" w:date="2023-11-17T13:22:00Z">
              <w:tcPr>
                <w:tcW w:w="2616" w:type="dxa"/>
                <w:tcBorders>
                  <w:top w:val="nil"/>
                </w:tcBorders>
                <w:noWrap/>
                <w:vAlign w:val="center"/>
                <w:hideMark/>
              </w:tcPr>
            </w:tcPrChange>
          </w:tcPr>
          <w:p w14:paraId="73EB99A0" w14:textId="77777777" w:rsidR="00B717EF" w:rsidRPr="00B26EF2" w:rsidRDefault="00B717EF" w:rsidP="00B717EF">
            <w:pPr>
              <w:ind w:left="720"/>
              <w:rPr>
                <w:rFonts w:ascii="Times New Roman" w:hAnsi="Times New Roman" w:cs="Times New Roman"/>
                <w:sz w:val="18"/>
                <w:szCs w:val="18"/>
                <w:rPrChange w:id="34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43" w:author="Maino Vieytes, Christian (NIH/NIA/IRP) [F]" w:date="2023-11-20T10:14:00Z">
                  <w:rPr>
                    <w:rFonts w:ascii="Times New Roman" w:hAnsi="Times New Roman" w:cs="Times New Roman"/>
                    <w:sz w:val="20"/>
                    <w:szCs w:val="20"/>
                  </w:rPr>
                </w:rPrChange>
              </w:rPr>
              <w:t>Female</w:t>
            </w:r>
          </w:p>
        </w:tc>
        <w:tc>
          <w:tcPr>
            <w:tcW w:w="2284" w:type="dxa"/>
            <w:tcBorders>
              <w:top w:val="nil"/>
            </w:tcBorders>
            <w:noWrap/>
            <w:hideMark/>
            <w:tcPrChange w:id="344" w:author="Maino Vieytes, Christian (NIH/NIA/IRP) [F]" w:date="2023-11-17T13:22:00Z">
              <w:tcPr>
                <w:tcW w:w="2284" w:type="dxa"/>
                <w:tcBorders>
                  <w:top w:val="nil"/>
                </w:tcBorders>
                <w:noWrap/>
                <w:vAlign w:val="center"/>
                <w:hideMark/>
              </w:tcPr>
            </w:tcPrChange>
          </w:tcPr>
          <w:p w14:paraId="307183F1" w14:textId="77777777" w:rsidR="00B717EF" w:rsidRPr="00B26EF2" w:rsidRDefault="00B717EF" w:rsidP="00B717EF">
            <w:pPr>
              <w:jc w:val="center"/>
              <w:rPr>
                <w:rFonts w:ascii="Times New Roman" w:hAnsi="Times New Roman" w:cs="Times New Roman"/>
                <w:sz w:val="18"/>
                <w:szCs w:val="18"/>
                <w:rPrChange w:id="34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46" w:author="Maino Vieytes, Christian (NIH/NIA/IRP) [F]" w:date="2023-11-20T10:14:00Z">
                  <w:rPr>
                    <w:rFonts w:ascii="Times New Roman" w:hAnsi="Times New Roman" w:cs="Times New Roman"/>
                    <w:sz w:val="20"/>
                    <w:szCs w:val="20"/>
                  </w:rPr>
                </w:rPrChange>
              </w:rPr>
              <w:t>1354 (59.1)</w:t>
            </w:r>
          </w:p>
        </w:tc>
        <w:tc>
          <w:tcPr>
            <w:tcW w:w="1899" w:type="dxa"/>
            <w:tcBorders>
              <w:top w:val="nil"/>
            </w:tcBorders>
            <w:noWrap/>
            <w:hideMark/>
            <w:tcPrChange w:id="347" w:author="Maino Vieytes, Christian (NIH/NIA/IRP) [F]" w:date="2023-11-17T13:22:00Z">
              <w:tcPr>
                <w:tcW w:w="1899" w:type="dxa"/>
                <w:tcBorders>
                  <w:top w:val="nil"/>
                </w:tcBorders>
                <w:noWrap/>
                <w:vAlign w:val="center"/>
                <w:hideMark/>
              </w:tcPr>
            </w:tcPrChange>
          </w:tcPr>
          <w:p w14:paraId="0DDF6EEC" w14:textId="77777777" w:rsidR="00B717EF" w:rsidRPr="00B26EF2" w:rsidRDefault="00B717EF" w:rsidP="00B717EF">
            <w:pPr>
              <w:jc w:val="center"/>
              <w:rPr>
                <w:rFonts w:ascii="Times New Roman" w:hAnsi="Times New Roman" w:cs="Times New Roman"/>
                <w:sz w:val="18"/>
                <w:szCs w:val="18"/>
                <w:rPrChange w:id="34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49" w:author="Maino Vieytes, Christian (NIH/NIA/IRP) [F]" w:date="2023-11-20T10:14:00Z">
                  <w:rPr>
                    <w:rFonts w:ascii="Times New Roman" w:hAnsi="Times New Roman" w:cs="Times New Roman"/>
                    <w:sz w:val="20"/>
                    <w:szCs w:val="20"/>
                  </w:rPr>
                </w:rPrChange>
              </w:rPr>
              <w:t>218 (74.9)</w:t>
            </w:r>
          </w:p>
        </w:tc>
        <w:tc>
          <w:tcPr>
            <w:tcW w:w="1871" w:type="dxa"/>
            <w:tcBorders>
              <w:top w:val="nil"/>
            </w:tcBorders>
            <w:noWrap/>
            <w:hideMark/>
            <w:tcPrChange w:id="350" w:author="Maino Vieytes, Christian (NIH/NIA/IRP) [F]" w:date="2023-11-17T13:22:00Z">
              <w:tcPr>
                <w:tcW w:w="1871" w:type="dxa"/>
                <w:tcBorders>
                  <w:top w:val="nil"/>
                </w:tcBorders>
                <w:noWrap/>
                <w:vAlign w:val="center"/>
                <w:hideMark/>
              </w:tcPr>
            </w:tcPrChange>
          </w:tcPr>
          <w:p w14:paraId="4FAF1A51" w14:textId="77777777" w:rsidR="00B717EF" w:rsidRPr="00B26EF2" w:rsidRDefault="00B717EF" w:rsidP="00B717EF">
            <w:pPr>
              <w:jc w:val="center"/>
              <w:rPr>
                <w:rFonts w:ascii="Times New Roman" w:hAnsi="Times New Roman" w:cs="Times New Roman"/>
                <w:sz w:val="18"/>
                <w:szCs w:val="18"/>
                <w:rPrChange w:id="35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52" w:author="Maino Vieytes, Christian (NIH/NIA/IRP) [F]" w:date="2023-11-20T10:14:00Z">
                  <w:rPr>
                    <w:rFonts w:ascii="Times New Roman" w:hAnsi="Times New Roman" w:cs="Times New Roman"/>
                    <w:sz w:val="20"/>
                    <w:szCs w:val="20"/>
                  </w:rPr>
                </w:rPrChange>
              </w:rPr>
              <w:t>1136 (57.4)</w:t>
            </w:r>
          </w:p>
        </w:tc>
        <w:tc>
          <w:tcPr>
            <w:tcW w:w="1399" w:type="dxa"/>
            <w:tcBorders>
              <w:top w:val="nil"/>
            </w:tcBorders>
            <w:noWrap/>
            <w:hideMark/>
            <w:tcPrChange w:id="353" w:author="Maino Vieytes, Christian (NIH/NIA/IRP) [F]" w:date="2023-11-17T13:22:00Z">
              <w:tcPr>
                <w:tcW w:w="1399" w:type="dxa"/>
                <w:tcBorders>
                  <w:top w:val="nil"/>
                </w:tcBorders>
                <w:noWrap/>
                <w:vAlign w:val="center"/>
                <w:hideMark/>
              </w:tcPr>
            </w:tcPrChange>
          </w:tcPr>
          <w:p w14:paraId="0B917351" w14:textId="77777777" w:rsidR="00B717EF" w:rsidRPr="00B26EF2" w:rsidRDefault="00B717EF" w:rsidP="00B717EF">
            <w:pPr>
              <w:ind w:firstLine="720"/>
              <w:jc w:val="center"/>
              <w:rPr>
                <w:rFonts w:ascii="Times New Roman" w:hAnsi="Times New Roman" w:cs="Times New Roman"/>
                <w:sz w:val="18"/>
                <w:szCs w:val="18"/>
                <w:rPrChange w:id="354" w:author="Maino Vieytes, Christian (NIH/NIA/IRP) [F]" w:date="2023-11-20T10:14:00Z">
                  <w:rPr>
                    <w:rFonts w:ascii="Times New Roman" w:hAnsi="Times New Roman" w:cs="Times New Roman"/>
                    <w:sz w:val="20"/>
                    <w:szCs w:val="20"/>
                  </w:rPr>
                </w:rPrChange>
              </w:rPr>
            </w:pPr>
          </w:p>
        </w:tc>
      </w:tr>
      <w:tr w:rsidR="00B717EF" w:rsidRPr="00B26EF2" w14:paraId="0982C3D6" w14:textId="77777777" w:rsidTr="003E0A82">
        <w:trPr>
          <w:trHeight w:val="259"/>
          <w:trPrChange w:id="355" w:author="Maino Vieytes, Christian (NIH/NIA/IRP) [F]" w:date="2023-11-17T13:22:00Z">
            <w:trPr>
              <w:trHeight w:val="320"/>
            </w:trPr>
          </w:trPrChange>
        </w:trPr>
        <w:tc>
          <w:tcPr>
            <w:tcW w:w="2616" w:type="dxa"/>
            <w:tcBorders>
              <w:bottom w:val="single" w:sz="4" w:space="0" w:color="auto"/>
            </w:tcBorders>
            <w:noWrap/>
            <w:hideMark/>
            <w:tcPrChange w:id="356" w:author="Maino Vieytes, Christian (NIH/NIA/IRP) [F]" w:date="2023-11-17T13:22:00Z">
              <w:tcPr>
                <w:tcW w:w="2616" w:type="dxa"/>
                <w:tcBorders>
                  <w:bottom w:val="single" w:sz="4" w:space="0" w:color="auto"/>
                </w:tcBorders>
                <w:noWrap/>
                <w:vAlign w:val="center"/>
                <w:hideMark/>
              </w:tcPr>
            </w:tcPrChange>
          </w:tcPr>
          <w:p w14:paraId="64C0735C" w14:textId="77777777" w:rsidR="00B717EF" w:rsidRPr="00B26EF2" w:rsidRDefault="00B717EF" w:rsidP="00B717EF">
            <w:pPr>
              <w:rPr>
                <w:rFonts w:ascii="Times New Roman" w:hAnsi="Times New Roman" w:cs="Times New Roman"/>
                <w:sz w:val="18"/>
                <w:szCs w:val="18"/>
                <w:rPrChange w:id="35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58" w:author="Maino Vieytes, Christian (NIH/NIA/IRP) [F]" w:date="2023-11-20T10:14:00Z">
                  <w:rPr>
                    <w:rFonts w:ascii="Times New Roman" w:hAnsi="Times New Roman" w:cs="Times New Roman"/>
                    <w:sz w:val="20"/>
                    <w:szCs w:val="20"/>
                  </w:rPr>
                </w:rPrChange>
              </w:rPr>
              <w:t>Race/Ethnicity</w:t>
            </w:r>
          </w:p>
        </w:tc>
        <w:tc>
          <w:tcPr>
            <w:tcW w:w="2284" w:type="dxa"/>
            <w:tcBorders>
              <w:bottom w:val="single" w:sz="4" w:space="0" w:color="auto"/>
            </w:tcBorders>
            <w:noWrap/>
            <w:hideMark/>
            <w:tcPrChange w:id="359" w:author="Maino Vieytes, Christian (NIH/NIA/IRP) [F]" w:date="2023-11-17T13:22:00Z">
              <w:tcPr>
                <w:tcW w:w="2284" w:type="dxa"/>
                <w:tcBorders>
                  <w:bottom w:val="single" w:sz="4" w:space="0" w:color="auto"/>
                </w:tcBorders>
                <w:noWrap/>
                <w:vAlign w:val="center"/>
                <w:hideMark/>
              </w:tcPr>
            </w:tcPrChange>
          </w:tcPr>
          <w:p w14:paraId="461672E1" w14:textId="77777777" w:rsidR="00B717EF" w:rsidRPr="00B26EF2" w:rsidRDefault="00B717EF" w:rsidP="00B717EF">
            <w:pPr>
              <w:ind w:firstLine="720"/>
              <w:jc w:val="center"/>
              <w:rPr>
                <w:rFonts w:ascii="Times New Roman" w:hAnsi="Times New Roman" w:cs="Times New Roman"/>
                <w:sz w:val="18"/>
                <w:szCs w:val="18"/>
                <w:rPrChange w:id="360"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361" w:author="Maino Vieytes, Christian (NIH/NIA/IRP) [F]" w:date="2023-11-17T13:22:00Z">
              <w:tcPr>
                <w:tcW w:w="1899" w:type="dxa"/>
                <w:tcBorders>
                  <w:bottom w:val="single" w:sz="4" w:space="0" w:color="auto"/>
                </w:tcBorders>
                <w:noWrap/>
                <w:vAlign w:val="center"/>
                <w:hideMark/>
              </w:tcPr>
            </w:tcPrChange>
          </w:tcPr>
          <w:p w14:paraId="6641EF23" w14:textId="77777777" w:rsidR="00B717EF" w:rsidRPr="00B26EF2" w:rsidRDefault="00B717EF" w:rsidP="00B717EF">
            <w:pPr>
              <w:ind w:firstLine="720"/>
              <w:jc w:val="center"/>
              <w:rPr>
                <w:rFonts w:ascii="Times New Roman" w:hAnsi="Times New Roman" w:cs="Times New Roman"/>
                <w:sz w:val="18"/>
                <w:szCs w:val="18"/>
                <w:rPrChange w:id="362"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363" w:author="Maino Vieytes, Christian (NIH/NIA/IRP) [F]" w:date="2023-11-17T13:22:00Z">
              <w:tcPr>
                <w:tcW w:w="1871" w:type="dxa"/>
                <w:tcBorders>
                  <w:bottom w:val="single" w:sz="4" w:space="0" w:color="auto"/>
                </w:tcBorders>
                <w:noWrap/>
                <w:vAlign w:val="center"/>
                <w:hideMark/>
              </w:tcPr>
            </w:tcPrChange>
          </w:tcPr>
          <w:p w14:paraId="0A8003E9" w14:textId="77777777" w:rsidR="00B717EF" w:rsidRPr="00B26EF2" w:rsidRDefault="00B717EF" w:rsidP="00B717EF">
            <w:pPr>
              <w:ind w:firstLine="720"/>
              <w:jc w:val="center"/>
              <w:rPr>
                <w:rFonts w:ascii="Times New Roman" w:hAnsi="Times New Roman" w:cs="Times New Roman"/>
                <w:sz w:val="18"/>
                <w:szCs w:val="18"/>
                <w:rPrChange w:id="364"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365" w:author="Maino Vieytes, Christian (NIH/NIA/IRP) [F]" w:date="2023-11-17T13:22:00Z">
              <w:tcPr>
                <w:tcW w:w="1399" w:type="dxa"/>
                <w:tcBorders>
                  <w:bottom w:val="single" w:sz="4" w:space="0" w:color="auto"/>
                </w:tcBorders>
                <w:noWrap/>
                <w:vAlign w:val="center"/>
                <w:hideMark/>
              </w:tcPr>
            </w:tcPrChange>
          </w:tcPr>
          <w:p w14:paraId="6C22AE39" w14:textId="77777777" w:rsidR="00B717EF" w:rsidRPr="00B26EF2" w:rsidRDefault="00B717EF" w:rsidP="00B717EF">
            <w:pPr>
              <w:jc w:val="center"/>
              <w:rPr>
                <w:rFonts w:ascii="Times New Roman" w:hAnsi="Times New Roman" w:cs="Times New Roman"/>
                <w:sz w:val="18"/>
                <w:szCs w:val="18"/>
                <w:rPrChange w:id="36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67" w:author="Maino Vieytes, Christian (NIH/NIA/IRP) [F]" w:date="2023-11-20T10:14:00Z">
                  <w:rPr>
                    <w:rFonts w:ascii="Times New Roman" w:hAnsi="Times New Roman" w:cs="Times New Roman"/>
                    <w:sz w:val="20"/>
                    <w:szCs w:val="20"/>
                  </w:rPr>
                </w:rPrChange>
              </w:rPr>
              <w:t>&lt; 0.01</w:t>
            </w:r>
          </w:p>
        </w:tc>
      </w:tr>
      <w:tr w:rsidR="00B717EF" w:rsidRPr="00B26EF2" w14:paraId="7B8B7518" w14:textId="77777777" w:rsidTr="003E0A82">
        <w:trPr>
          <w:trHeight w:val="259"/>
          <w:trPrChange w:id="368" w:author="Maino Vieytes, Christian (NIH/NIA/IRP) [F]" w:date="2023-11-17T13:22:00Z">
            <w:trPr>
              <w:trHeight w:val="320"/>
            </w:trPr>
          </w:trPrChange>
        </w:trPr>
        <w:tc>
          <w:tcPr>
            <w:tcW w:w="2616" w:type="dxa"/>
            <w:tcBorders>
              <w:bottom w:val="nil"/>
            </w:tcBorders>
            <w:noWrap/>
            <w:hideMark/>
            <w:tcPrChange w:id="369" w:author="Maino Vieytes, Christian (NIH/NIA/IRP) [F]" w:date="2023-11-17T13:22:00Z">
              <w:tcPr>
                <w:tcW w:w="2616" w:type="dxa"/>
                <w:tcBorders>
                  <w:bottom w:val="nil"/>
                </w:tcBorders>
                <w:noWrap/>
                <w:vAlign w:val="center"/>
                <w:hideMark/>
              </w:tcPr>
            </w:tcPrChange>
          </w:tcPr>
          <w:p w14:paraId="789F9745" w14:textId="77777777" w:rsidR="00B717EF" w:rsidRPr="00B26EF2" w:rsidRDefault="00B717EF" w:rsidP="00B717EF">
            <w:pPr>
              <w:ind w:left="720"/>
              <w:rPr>
                <w:rFonts w:ascii="Times New Roman" w:hAnsi="Times New Roman" w:cs="Times New Roman"/>
                <w:sz w:val="18"/>
                <w:szCs w:val="18"/>
                <w:rPrChange w:id="370" w:author="Maino Vieytes, Christian (NIH/NIA/IRP) [F]" w:date="2023-11-20T10:14:00Z">
                  <w:rPr>
                    <w:rFonts w:ascii="Times New Roman" w:hAnsi="Times New Roman" w:cs="Times New Roman"/>
                    <w:sz w:val="20"/>
                    <w:szCs w:val="20"/>
                  </w:rPr>
                </w:rPrChange>
              </w:rPr>
            </w:pPr>
            <w:proofErr w:type="gramStart"/>
            <w:r w:rsidRPr="00B26EF2">
              <w:rPr>
                <w:rFonts w:ascii="Times New Roman" w:hAnsi="Times New Roman" w:cs="Times New Roman"/>
                <w:sz w:val="18"/>
                <w:szCs w:val="18"/>
                <w:rPrChange w:id="371" w:author="Maino Vieytes, Christian (NIH/NIA/IRP) [F]" w:date="2023-11-20T10:14:00Z">
                  <w:rPr>
                    <w:rFonts w:ascii="Times New Roman" w:hAnsi="Times New Roman" w:cs="Times New Roman"/>
                    <w:sz w:val="20"/>
                    <w:szCs w:val="20"/>
                  </w:rPr>
                </w:rPrChange>
              </w:rPr>
              <w:t>Mexican-American</w:t>
            </w:r>
            <w:proofErr w:type="gramEnd"/>
          </w:p>
        </w:tc>
        <w:tc>
          <w:tcPr>
            <w:tcW w:w="2284" w:type="dxa"/>
            <w:tcBorders>
              <w:bottom w:val="nil"/>
            </w:tcBorders>
            <w:noWrap/>
            <w:hideMark/>
            <w:tcPrChange w:id="372" w:author="Maino Vieytes, Christian (NIH/NIA/IRP) [F]" w:date="2023-11-17T13:22:00Z">
              <w:tcPr>
                <w:tcW w:w="2284" w:type="dxa"/>
                <w:tcBorders>
                  <w:bottom w:val="nil"/>
                </w:tcBorders>
                <w:noWrap/>
                <w:vAlign w:val="center"/>
                <w:hideMark/>
              </w:tcPr>
            </w:tcPrChange>
          </w:tcPr>
          <w:p w14:paraId="1D7B2A8E" w14:textId="77777777" w:rsidR="00B717EF" w:rsidRPr="00B26EF2" w:rsidRDefault="00B717EF" w:rsidP="00B717EF">
            <w:pPr>
              <w:jc w:val="center"/>
              <w:rPr>
                <w:rFonts w:ascii="Times New Roman" w:hAnsi="Times New Roman" w:cs="Times New Roman"/>
                <w:sz w:val="18"/>
                <w:szCs w:val="18"/>
                <w:rPrChange w:id="37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74" w:author="Maino Vieytes, Christian (NIH/NIA/IRP) [F]" w:date="2023-11-20T10:14:00Z">
                  <w:rPr>
                    <w:rFonts w:ascii="Times New Roman" w:hAnsi="Times New Roman" w:cs="Times New Roman"/>
                    <w:sz w:val="20"/>
                    <w:szCs w:val="20"/>
                  </w:rPr>
                </w:rPrChange>
              </w:rPr>
              <w:t>174 (2.3)</w:t>
            </w:r>
          </w:p>
        </w:tc>
        <w:tc>
          <w:tcPr>
            <w:tcW w:w="1899" w:type="dxa"/>
            <w:tcBorders>
              <w:bottom w:val="nil"/>
            </w:tcBorders>
            <w:noWrap/>
            <w:hideMark/>
            <w:tcPrChange w:id="375" w:author="Maino Vieytes, Christian (NIH/NIA/IRP) [F]" w:date="2023-11-17T13:22:00Z">
              <w:tcPr>
                <w:tcW w:w="1899" w:type="dxa"/>
                <w:tcBorders>
                  <w:bottom w:val="nil"/>
                </w:tcBorders>
                <w:noWrap/>
                <w:vAlign w:val="center"/>
                <w:hideMark/>
              </w:tcPr>
            </w:tcPrChange>
          </w:tcPr>
          <w:p w14:paraId="191C4010" w14:textId="77777777" w:rsidR="00B717EF" w:rsidRPr="00B26EF2" w:rsidRDefault="00B717EF" w:rsidP="00B717EF">
            <w:pPr>
              <w:jc w:val="center"/>
              <w:rPr>
                <w:rFonts w:ascii="Times New Roman" w:hAnsi="Times New Roman" w:cs="Times New Roman"/>
                <w:sz w:val="18"/>
                <w:szCs w:val="18"/>
                <w:rPrChange w:id="37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77" w:author="Maino Vieytes, Christian (NIH/NIA/IRP) [F]" w:date="2023-11-20T10:14:00Z">
                  <w:rPr>
                    <w:rFonts w:ascii="Times New Roman" w:hAnsi="Times New Roman" w:cs="Times New Roman"/>
                    <w:sz w:val="20"/>
                    <w:szCs w:val="20"/>
                  </w:rPr>
                </w:rPrChange>
              </w:rPr>
              <w:t>51 (8.0)</w:t>
            </w:r>
          </w:p>
        </w:tc>
        <w:tc>
          <w:tcPr>
            <w:tcW w:w="1871" w:type="dxa"/>
            <w:tcBorders>
              <w:bottom w:val="nil"/>
            </w:tcBorders>
            <w:noWrap/>
            <w:hideMark/>
            <w:tcPrChange w:id="378" w:author="Maino Vieytes, Christian (NIH/NIA/IRP) [F]" w:date="2023-11-17T13:22:00Z">
              <w:tcPr>
                <w:tcW w:w="1871" w:type="dxa"/>
                <w:tcBorders>
                  <w:bottom w:val="nil"/>
                </w:tcBorders>
                <w:noWrap/>
                <w:vAlign w:val="center"/>
                <w:hideMark/>
              </w:tcPr>
            </w:tcPrChange>
          </w:tcPr>
          <w:p w14:paraId="6BD25B4F" w14:textId="77777777" w:rsidR="00B717EF" w:rsidRPr="00B26EF2" w:rsidRDefault="00B717EF" w:rsidP="00B717EF">
            <w:pPr>
              <w:jc w:val="center"/>
              <w:rPr>
                <w:rFonts w:ascii="Times New Roman" w:hAnsi="Times New Roman" w:cs="Times New Roman"/>
                <w:sz w:val="18"/>
                <w:szCs w:val="18"/>
                <w:rPrChange w:id="37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80" w:author="Maino Vieytes, Christian (NIH/NIA/IRP) [F]" w:date="2023-11-20T10:14:00Z">
                  <w:rPr>
                    <w:rFonts w:ascii="Times New Roman" w:hAnsi="Times New Roman" w:cs="Times New Roman"/>
                    <w:sz w:val="20"/>
                    <w:szCs w:val="20"/>
                  </w:rPr>
                </w:rPrChange>
              </w:rPr>
              <w:t>123 (1.7)</w:t>
            </w:r>
          </w:p>
        </w:tc>
        <w:tc>
          <w:tcPr>
            <w:tcW w:w="1399" w:type="dxa"/>
            <w:tcBorders>
              <w:bottom w:val="nil"/>
            </w:tcBorders>
            <w:noWrap/>
            <w:hideMark/>
            <w:tcPrChange w:id="381" w:author="Maino Vieytes, Christian (NIH/NIA/IRP) [F]" w:date="2023-11-17T13:22:00Z">
              <w:tcPr>
                <w:tcW w:w="1399" w:type="dxa"/>
                <w:tcBorders>
                  <w:bottom w:val="nil"/>
                </w:tcBorders>
                <w:noWrap/>
                <w:vAlign w:val="center"/>
                <w:hideMark/>
              </w:tcPr>
            </w:tcPrChange>
          </w:tcPr>
          <w:p w14:paraId="0005DA11" w14:textId="77777777" w:rsidR="00B717EF" w:rsidRPr="00B26EF2" w:rsidRDefault="00B717EF" w:rsidP="00B717EF">
            <w:pPr>
              <w:ind w:firstLine="720"/>
              <w:jc w:val="center"/>
              <w:rPr>
                <w:rFonts w:ascii="Times New Roman" w:hAnsi="Times New Roman" w:cs="Times New Roman"/>
                <w:sz w:val="18"/>
                <w:szCs w:val="18"/>
                <w:rPrChange w:id="382" w:author="Maino Vieytes, Christian (NIH/NIA/IRP) [F]" w:date="2023-11-20T10:14:00Z">
                  <w:rPr>
                    <w:rFonts w:ascii="Times New Roman" w:hAnsi="Times New Roman" w:cs="Times New Roman"/>
                    <w:sz w:val="20"/>
                    <w:szCs w:val="20"/>
                  </w:rPr>
                </w:rPrChange>
              </w:rPr>
            </w:pPr>
          </w:p>
        </w:tc>
      </w:tr>
      <w:tr w:rsidR="00B717EF" w:rsidRPr="00B26EF2" w14:paraId="09E1248F" w14:textId="77777777" w:rsidTr="003E0A82">
        <w:trPr>
          <w:trHeight w:val="259"/>
          <w:trPrChange w:id="383" w:author="Maino Vieytes, Christian (NIH/NIA/IRP) [F]" w:date="2023-11-17T13:22:00Z">
            <w:trPr>
              <w:trHeight w:val="320"/>
            </w:trPr>
          </w:trPrChange>
        </w:trPr>
        <w:tc>
          <w:tcPr>
            <w:tcW w:w="2616" w:type="dxa"/>
            <w:tcBorders>
              <w:top w:val="nil"/>
              <w:bottom w:val="nil"/>
            </w:tcBorders>
            <w:noWrap/>
            <w:hideMark/>
            <w:tcPrChange w:id="384" w:author="Maino Vieytes, Christian (NIH/NIA/IRP) [F]" w:date="2023-11-17T13:22:00Z">
              <w:tcPr>
                <w:tcW w:w="2616" w:type="dxa"/>
                <w:tcBorders>
                  <w:top w:val="nil"/>
                  <w:bottom w:val="nil"/>
                </w:tcBorders>
                <w:noWrap/>
                <w:vAlign w:val="center"/>
                <w:hideMark/>
              </w:tcPr>
            </w:tcPrChange>
          </w:tcPr>
          <w:p w14:paraId="30181F65" w14:textId="77777777" w:rsidR="00B717EF" w:rsidRPr="00B26EF2" w:rsidRDefault="00B717EF" w:rsidP="00B717EF">
            <w:pPr>
              <w:ind w:left="720"/>
              <w:rPr>
                <w:rFonts w:ascii="Times New Roman" w:hAnsi="Times New Roman" w:cs="Times New Roman"/>
                <w:sz w:val="18"/>
                <w:szCs w:val="18"/>
                <w:rPrChange w:id="38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86" w:author="Maino Vieytes, Christian (NIH/NIA/IRP) [F]" w:date="2023-11-20T10:14:00Z">
                  <w:rPr>
                    <w:rFonts w:ascii="Times New Roman" w:hAnsi="Times New Roman" w:cs="Times New Roman"/>
                    <w:sz w:val="20"/>
                    <w:szCs w:val="20"/>
                  </w:rPr>
                </w:rPrChange>
              </w:rPr>
              <w:t>Other Hispanic</w:t>
            </w:r>
          </w:p>
        </w:tc>
        <w:tc>
          <w:tcPr>
            <w:tcW w:w="2284" w:type="dxa"/>
            <w:tcBorders>
              <w:top w:val="nil"/>
              <w:bottom w:val="nil"/>
            </w:tcBorders>
            <w:noWrap/>
            <w:hideMark/>
            <w:tcPrChange w:id="387" w:author="Maino Vieytes, Christian (NIH/NIA/IRP) [F]" w:date="2023-11-17T13:22:00Z">
              <w:tcPr>
                <w:tcW w:w="2284" w:type="dxa"/>
                <w:tcBorders>
                  <w:top w:val="nil"/>
                  <w:bottom w:val="nil"/>
                </w:tcBorders>
                <w:noWrap/>
                <w:vAlign w:val="center"/>
                <w:hideMark/>
              </w:tcPr>
            </w:tcPrChange>
          </w:tcPr>
          <w:p w14:paraId="287928C1" w14:textId="77777777" w:rsidR="00B717EF" w:rsidRPr="00B26EF2" w:rsidRDefault="00B717EF" w:rsidP="00B717EF">
            <w:pPr>
              <w:jc w:val="center"/>
              <w:rPr>
                <w:rFonts w:ascii="Times New Roman" w:hAnsi="Times New Roman" w:cs="Times New Roman"/>
                <w:sz w:val="18"/>
                <w:szCs w:val="18"/>
                <w:rPrChange w:id="38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89" w:author="Maino Vieytes, Christian (NIH/NIA/IRP) [F]" w:date="2023-11-20T10:14:00Z">
                  <w:rPr>
                    <w:rFonts w:ascii="Times New Roman" w:hAnsi="Times New Roman" w:cs="Times New Roman"/>
                    <w:sz w:val="20"/>
                    <w:szCs w:val="20"/>
                  </w:rPr>
                </w:rPrChange>
              </w:rPr>
              <w:t>133 (2.5)</w:t>
            </w:r>
          </w:p>
        </w:tc>
        <w:tc>
          <w:tcPr>
            <w:tcW w:w="1899" w:type="dxa"/>
            <w:tcBorders>
              <w:top w:val="nil"/>
              <w:bottom w:val="nil"/>
            </w:tcBorders>
            <w:noWrap/>
            <w:hideMark/>
            <w:tcPrChange w:id="390" w:author="Maino Vieytes, Christian (NIH/NIA/IRP) [F]" w:date="2023-11-17T13:22:00Z">
              <w:tcPr>
                <w:tcW w:w="1899" w:type="dxa"/>
                <w:tcBorders>
                  <w:top w:val="nil"/>
                  <w:bottom w:val="nil"/>
                </w:tcBorders>
                <w:noWrap/>
                <w:vAlign w:val="center"/>
                <w:hideMark/>
              </w:tcPr>
            </w:tcPrChange>
          </w:tcPr>
          <w:p w14:paraId="4B1D3D65" w14:textId="77777777" w:rsidR="00B717EF" w:rsidRPr="00B26EF2" w:rsidRDefault="00B717EF" w:rsidP="00B717EF">
            <w:pPr>
              <w:jc w:val="center"/>
              <w:rPr>
                <w:rFonts w:ascii="Times New Roman" w:hAnsi="Times New Roman" w:cs="Times New Roman"/>
                <w:sz w:val="18"/>
                <w:szCs w:val="18"/>
                <w:rPrChange w:id="39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92" w:author="Maino Vieytes, Christian (NIH/NIA/IRP) [F]" w:date="2023-11-20T10:14:00Z">
                  <w:rPr>
                    <w:rFonts w:ascii="Times New Roman" w:hAnsi="Times New Roman" w:cs="Times New Roman"/>
                    <w:sz w:val="20"/>
                    <w:szCs w:val="20"/>
                  </w:rPr>
                </w:rPrChange>
              </w:rPr>
              <w:t>40 (7.5)</w:t>
            </w:r>
          </w:p>
        </w:tc>
        <w:tc>
          <w:tcPr>
            <w:tcW w:w="1871" w:type="dxa"/>
            <w:tcBorders>
              <w:top w:val="nil"/>
              <w:bottom w:val="nil"/>
            </w:tcBorders>
            <w:noWrap/>
            <w:hideMark/>
            <w:tcPrChange w:id="393" w:author="Maino Vieytes, Christian (NIH/NIA/IRP) [F]" w:date="2023-11-17T13:22:00Z">
              <w:tcPr>
                <w:tcW w:w="1871" w:type="dxa"/>
                <w:tcBorders>
                  <w:top w:val="nil"/>
                  <w:bottom w:val="nil"/>
                </w:tcBorders>
                <w:noWrap/>
                <w:vAlign w:val="center"/>
                <w:hideMark/>
              </w:tcPr>
            </w:tcPrChange>
          </w:tcPr>
          <w:p w14:paraId="3BC917E5" w14:textId="77777777" w:rsidR="00B717EF" w:rsidRPr="00B26EF2" w:rsidRDefault="00B717EF" w:rsidP="00B717EF">
            <w:pPr>
              <w:jc w:val="center"/>
              <w:rPr>
                <w:rFonts w:ascii="Times New Roman" w:hAnsi="Times New Roman" w:cs="Times New Roman"/>
                <w:sz w:val="18"/>
                <w:szCs w:val="18"/>
                <w:rPrChange w:id="39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395" w:author="Maino Vieytes, Christian (NIH/NIA/IRP) [F]" w:date="2023-11-20T10:14:00Z">
                  <w:rPr>
                    <w:rFonts w:ascii="Times New Roman" w:hAnsi="Times New Roman" w:cs="Times New Roman"/>
                    <w:sz w:val="20"/>
                    <w:szCs w:val="20"/>
                  </w:rPr>
                </w:rPrChange>
              </w:rPr>
              <w:t>93 (1.9)</w:t>
            </w:r>
          </w:p>
        </w:tc>
        <w:tc>
          <w:tcPr>
            <w:tcW w:w="1399" w:type="dxa"/>
            <w:tcBorders>
              <w:top w:val="nil"/>
              <w:bottom w:val="nil"/>
            </w:tcBorders>
            <w:noWrap/>
            <w:hideMark/>
            <w:tcPrChange w:id="396" w:author="Maino Vieytes, Christian (NIH/NIA/IRP) [F]" w:date="2023-11-17T13:22:00Z">
              <w:tcPr>
                <w:tcW w:w="1399" w:type="dxa"/>
                <w:tcBorders>
                  <w:top w:val="nil"/>
                  <w:bottom w:val="nil"/>
                </w:tcBorders>
                <w:noWrap/>
                <w:vAlign w:val="center"/>
                <w:hideMark/>
              </w:tcPr>
            </w:tcPrChange>
          </w:tcPr>
          <w:p w14:paraId="2CA67B9E" w14:textId="77777777" w:rsidR="00B717EF" w:rsidRPr="00B26EF2" w:rsidRDefault="00B717EF" w:rsidP="00B717EF">
            <w:pPr>
              <w:ind w:firstLine="720"/>
              <w:jc w:val="center"/>
              <w:rPr>
                <w:rFonts w:ascii="Times New Roman" w:hAnsi="Times New Roman" w:cs="Times New Roman"/>
                <w:sz w:val="18"/>
                <w:szCs w:val="18"/>
                <w:rPrChange w:id="397" w:author="Maino Vieytes, Christian (NIH/NIA/IRP) [F]" w:date="2023-11-20T10:14:00Z">
                  <w:rPr>
                    <w:rFonts w:ascii="Times New Roman" w:hAnsi="Times New Roman" w:cs="Times New Roman"/>
                    <w:sz w:val="20"/>
                    <w:szCs w:val="20"/>
                  </w:rPr>
                </w:rPrChange>
              </w:rPr>
            </w:pPr>
          </w:p>
        </w:tc>
      </w:tr>
      <w:tr w:rsidR="00B717EF" w:rsidRPr="00B26EF2" w14:paraId="71759F9E" w14:textId="77777777" w:rsidTr="003E0A82">
        <w:trPr>
          <w:trHeight w:val="259"/>
          <w:trPrChange w:id="398" w:author="Maino Vieytes, Christian (NIH/NIA/IRP) [F]" w:date="2023-11-17T13:22:00Z">
            <w:trPr>
              <w:trHeight w:val="320"/>
            </w:trPr>
          </w:trPrChange>
        </w:trPr>
        <w:tc>
          <w:tcPr>
            <w:tcW w:w="2616" w:type="dxa"/>
            <w:tcBorders>
              <w:top w:val="nil"/>
              <w:bottom w:val="nil"/>
            </w:tcBorders>
            <w:noWrap/>
            <w:hideMark/>
            <w:tcPrChange w:id="399" w:author="Maino Vieytes, Christian (NIH/NIA/IRP) [F]" w:date="2023-11-17T13:22:00Z">
              <w:tcPr>
                <w:tcW w:w="2616" w:type="dxa"/>
                <w:tcBorders>
                  <w:top w:val="nil"/>
                  <w:bottom w:val="nil"/>
                </w:tcBorders>
                <w:noWrap/>
                <w:vAlign w:val="center"/>
                <w:hideMark/>
              </w:tcPr>
            </w:tcPrChange>
          </w:tcPr>
          <w:p w14:paraId="1D44325B" w14:textId="77777777" w:rsidR="00B717EF" w:rsidRPr="00B26EF2" w:rsidRDefault="00B717EF" w:rsidP="00B717EF">
            <w:pPr>
              <w:ind w:left="720"/>
              <w:rPr>
                <w:rFonts w:ascii="Times New Roman" w:hAnsi="Times New Roman" w:cs="Times New Roman"/>
                <w:sz w:val="18"/>
                <w:szCs w:val="18"/>
                <w:rPrChange w:id="40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01" w:author="Maino Vieytes, Christian (NIH/NIA/IRP) [F]" w:date="2023-11-20T10:14:00Z">
                  <w:rPr>
                    <w:rFonts w:ascii="Times New Roman" w:hAnsi="Times New Roman" w:cs="Times New Roman"/>
                    <w:sz w:val="20"/>
                    <w:szCs w:val="20"/>
                  </w:rPr>
                </w:rPrChange>
              </w:rPr>
              <w:t>Non-Hispanic White</w:t>
            </w:r>
          </w:p>
        </w:tc>
        <w:tc>
          <w:tcPr>
            <w:tcW w:w="2284" w:type="dxa"/>
            <w:tcBorders>
              <w:top w:val="nil"/>
              <w:bottom w:val="nil"/>
            </w:tcBorders>
            <w:noWrap/>
            <w:hideMark/>
            <w:tcPrChange w:id="402" w:author="Maino Vieytes, Christian (NIH/NIA/IRP) [F]" w:date="2023-11-17T13:22:00Z">
              <w:tcPr>
                <w:tcW w:w="2284" w:type="dxa"/>
                <w:tcBorders>
                  <w:top w:val="nil"/>
                  <w:bottom w:val="nil"/>
                </w:tcBorders>
                <w:noWrap/>
                <w:vAlign w:val="center"/>
                <w:hideMark/>
              </w:tcPr>
            </w:tcPrChange>
          </w:tcPr>
          <w:p w14:paraId="5C4C8D92" w14:textId="77777777" w:rsidR="00B717EF" w:rsidRPr="00B26EF2" w:rsidRDefault="00B717EF" w:rsidP="00B717EF">
            <w:pPr>
              <w:jc w:val="center"/>
              <w:rPr>
                <w:rFonts w:ascii="Times New Roman" w:hAnsi="Times New Roman" w:cs="Times New Roman"/>
                <w:sz w:val="18"/>
                <w:szCs w:val="18"/>
                <w:rPrChange w:id="40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04" w:author="Maino Vieytes, Christian (NIH/NIA/IRP) [F]" w:date="2023-11-20T10:14:00Z">
                  <w:rPr>
                    <w:rFonts w:ascii="Times New Roman" w:hAnsi="Times New Roman" w:cs="Times New Roman"/>
                    <w:sz w:val="20"/>
                    <w:szCs w:val="20"/>
                  </w:rPr>
                </w:rPrChange>
              </w:rPr>
              <w:t>1730 (86.5)</w:t>
            </w:r>
          </w:p>
        </w:tc>
        <w:tc>
          <w:tcPr>
            <w:tcW w:w="1899" w:type="dxa"/>
            <w:tcBorders>
              <w:top w:val="nil"/>
              <w:bottom w:val="nil"/>
            </w:tcBorders>
            <w:noWrap/>
            <w:hideMark/>
            <w:tcPrChange w:id="405" w:author="Maino Vieytes, Christian (NIH/NIA/IRP) [F]" w:date="2023-11-17T13:22:00Z">
              <w:tcPr>
                <w:tcW w:w="1899" w:type="dxa"/>
                <w:tcBorders>
                  <w:top w:val="nil"/>
                  <w:bottom w:val="nil"/>
                </w:tcBorders>
                <w:noWrap/>
                <w:vAlign w:val="center"/>
                <w:hideMark/>
              </w:tcPr>
            </w:tcPrChange>
          </w:tcPr>
          <w:p w14:paraId="7FE002EF" w14:textId="77777777" w:rsidR="00B717EF" w:rsidRPr="00B26EF2" w:rsidRDefault="00B717EF" w:rsidP="00B717EF">
            <w:pPr>
              <w:jc w:val="center"/>
              <w:rPr>
                <w:rFonts w:ascii="Times New Roman" w:hAnsi="Times New Roman" w:cs="Times New Roman"/>
                <w:sz w:val="18"/>
                <w:szCs w:val="18"/>
                <w:rPrChange w:id="40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07" w:author="Maino Vieytes, Christian (NIH/NIA/IRP) [F]" w:date="2023-11-20T10:14:00Z">
                  <w:rPr>
                    <w:rFonts w:ascii="Times New Roman" w:hAnsi="Times New Roman" w:cs="Times New Roman"/>
                    <w:sz w:val="20"/>
                    <w:szCs w:val="20"/>
                  </w:rPr>
                </w:rPrChange>
              </w:rPr>
              <w:t>156 (70.6)</w:t>
            </w:r>
          </w:p>
        </w:tc>
        <w:tc>
          <w:tcPr>
            <w:tcW w:w="1871" w:type="dxa"/>
            <w:tcBorders>
              <w:top w:val="nil"/>
              <w:bottom w:val="nil"/>
            </w:tcBorders>
            <w:noWrap/>
            <w:hideMark/>
            <w:tcPrChange w:id="408" w:author="Maino Vieytes, Christian (NIH/NIA/IRP) [F]" w:date="2023-11-17T13:22:00Z">
              <w:tcPr>
                <w:tcW w:w="1871" w:type="dxa"/>
                <w:tcBorders>
                  <w:top w:val="nil"/>
                  <w:bottom w:val="nil"/>
                </w:tcBorders>
                <w:noWrap/>
                <w:vAlign w:val="center"/>
                <w:hideMark/>
              </w:tcPr>
            </w:tcPrChange>
          </w:tcPr>
          <w:p w14:paraId="4FDD966A" w14:textId="77777777" w:rsidR="00B717EF" w:rsidRPr="00B26EF2" w:rsidRDefault="00B717EF" w:rsidP="00B717EF">
            <w:pPr>
              <w:jc w:val="center"/>
              <w:rPr>
                <w:rFonts w:ascii="Times New Roman" w:hAnsi="Times New Roman" w:cs="Times New Roman"/>
                <w:sz w:val="18"/>
                <w:szCs w:val="18"/>
                <w:rPrChange w:id="40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10" w:author="Maino Vieytes, Christian (NIH/NIA/IRP) [F]" w:date="2023-11-20T10:14:00Z">
                  <w:rPr>
                    <w:rFonts w:ascii="Times New Roman" w:hAnsi="Times New Roman" w:cs="Times New Roman"/>
                    <w:sz w:val="20"/>
                    <w:szCs w:val="20"/>
                  </w:rPr>
                </w:rPrChange>
              </w:rPr>
              <w:t>1574 (88.3)</w:t>
            </w:r>
          </w:p>
        </w:tc>
        <w:tc>
          <w:tcPr>
            <w:tcW w:w="1399" w:type="dxa"/>
            <w:tcBorders>
              <w:top w:val="nil"/>
              <w:bottom w:val="nil"/>
            </w:tcBorders>
            <w:noWrap/>
            <w:hideMark/>
            <w:tcPrChange w:id="411" w:author="Maino Vieytes, Christian (NIH/NIA/IRP) [F]" w:date="2023-11-17T13:22:00Z">
              <w:tcPr>
                <w:tcW w:w="1399" w:type="dxa"/>
                <w:tcBorders>
                  <w:top w:val="nil"/>
                  <w:bottom w:val="nil"/>
                </w:tcBorders>
                <w:noWrap/>
                <w:vAlign w:val="center"/>
                <w:hideMark/>
              </w:tcPr>
            </w:tcPrChange>
          </w:tcPr>
          <w:p w14:paraId="02E049A3" w14:textId="77777777" w:rsidR="00B717EF" w:rsidRPr="00B26EF2" w:rsidRDefault="00B717EF" w:rsidP="00B717EF">
            <w:pPr>
              <w:ind w:firstLine="720"/>
              <w:jc w:val="center"/>
              <w:rPr>
                <w:rFonts w:ascii="Times New Roman" w:hAnsi="Times New Roman" w:cs="Times New Roman"/>
                <w:sz w:val="18"/>
                <w:szCs w:val="18"/>
                <w:rPrChange w:id="412" w:author="Maino Vieytes, Christian (NIH/NIA/IRP) [F]" w:date="2023-11-20T10:14:00Z">
                  <w:rPr>
                    <w:rFonts w:ascii="Times New Roman" w:hAnsi="Times New Roman" w:cs="Times New Roman"/>
                    <w:sz w:val="20"/>
                    <w:szCs w:val="20"/>
                  </w:rPr>
                </w:rPrChange>
              </w:rPr>
            </w:pPr>
          </w:p>
        </w:tc>
      </w:tr>
      <w:tr w:rsidR="00B717EF" w:rsidRPr="00B26EF2" w14:paraId="7936804C" w14:textId="77777777" w:rsidTr="003E0A82">
        <w:trPr>
          <w:trHeight w:val="259"/>
          <w:trPrChange w:id="413" w:author="Maino Vieytes, Christian (NIH/NIA/IRP) [F]" w:date="2023-11-17T13:22:00Z">
            <w:trPr>
              <w:trHeight w:val="320"/>
            </w:trPr>
          </w:trPrChange>
        </w:trPr>
        <w:tc>
          <w:tcPr>
            <w:tcW w:w="2616" w:type="dxa"/>
            <w:tcBorders>
              <w:top w:val="nil"/>
              <w:bottom w:val="nil"/>
            </w:tcBorders>
            <w:noWrap/>
            <w:hideMark/>
            <w:tcPrChange w:id="414" w:author="Maino Vieytes, Christian (NIH/NIA/IRP) [F]" w:date="2023-11-17T13:22:00Z">
              <w:tcPr>
                <w:tcW w:w="2616" w:type="dxa"/>
                <w:tcBorders>
                  <w:top w:val="nil"/>
                  <w:bottom w:val="nil"/>
                </w:tcBorders>
                <w:noWrap/>
                <w:vAlign w:val="center"/>
                <w:hideMark/>
              </w:tcPr>
            </w:tcPrChange>
          </w:tcPr>
          <w:p w14:paraId="48797373" w14:textId="77777777" w:rsidR="00B717EF" w:rsidRPr="00B26EF2" w:rsidRDefault="00B717EF" w:rsidP="00B717EF">
            <w:pPr>
              <w:ind w:left="720"/>
              <w:rPr>
                <w:rFonts w:ascii="Times New Roman" w:hAnsi="Times New Roman" w:cs="Times New Roman"/>
                <w:sz w:val="18"/>
                <w:szCs w:val="18"/>
                <w:rPrChange w:id="41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16" w:author="Maino Vieytes, Christian (NIH/NIA/IRP) [F]" w:date="2023-11-20T10:14:00Z">
                  <w:rPr>
                    <w:rFonts w:ascii="Times New Roman" w:hAnsi="Times New Roman" w:cs="Times New Roman"/>
                    <w:sz w:val="20"/>
                    <w:szCs w:val="20"/>
                  </w:rPr>
                </w:rPrChange>
              </w:rPr>
              <w:t>Non-Hispanic Black</w:t>
            </w:r>
          </w:p>
        </w:tc>
        <w:tc>
          <w:tcPr>
            <w:tcW w:w="2284" w:type="dxa"/>
            <w:tcBorders>
              <w:top w:val="nil"/>
              <w:bottom w:val="nil"/>
            </w:tcBorders>
            <w:noWrap/>
            <w:hideMark/>
            <w:tcPrChange w:id="417" w:author="Maino Vieytes, Christian (NIH/NIA/IRP) [F]" w:date="2023-11-17T13:22:00Z">
              <w:tcPr>
                <w:tcW w:w="2284" w:type="dxa"/>
                <w:tcBorders>
                  <w:top w:val="nil"/>
                  <w:bottom w:val="nil"/>
                </w:tcBorders>
                <w:noWrap/>
                <w:vAlign w:val="center"/>
                <w:hideMark/>
              </w:tcPr>
            </w:tcPrChange>
          </w:tcPr>
          <w:p w14:paraId="764EE7B4" w14:textId="77777777" w:rsidR="00B717EF" w:rsidRPr="00B26EF2" w:rsidRDefault="00B717EF" w:rsidP="00B717EF">
            <w:pPr>
              <w:jc w:val="center"/>
              <w:rPr>
                <w:rFonts w:ascii="Times New Roman" w:hAnsi="Times New Roman" w:cs="Times New Roman"/>
                <w:sz w:val="18"/>
                <w:szCs w:val="18"/>
                <w:rPrChange w:id="41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19" w:author="Maino Vieytes, Christian (NIH/NIA/IRP) [F]" w:date="2023-11-20T10:14:00Z">
                  <w:rPr>
                    <w:rFonts w:ascii="Times New Roman" w:hAnsi="Times New Roman" w:cs="Times New Roman"/>
                    <w:sz w:val="20"/>
                    <w:szCs w:val="20"/>
                  </w:rPr>
                </w:rPrChange>
              </w:rPr>
              <w:t>376 (6.2)</w:t>
            </w:r>
          </w:p>
        </w:tc>
        <w:tc>
          <w:tcPr>
            <w:tcW w:w="1899" w:type="dxa"/>
            <w:tcBorders>
              <w:top w:val="nil"/>
              <w:bottom w:val="nil"/>
            </w:tcBorders>
            <w:noWrap/>
            <w:hideMark/>
            <w:tcPrChange w:id="420" w:author="Maino Vieytes, Christian (NIH/NIA/IRP) [F]" w:date="2023-11-17T13:22:00Z">
              <w:tcPr>
                <w:tcW w:w="1899" w:type="dxa"/>
                <w:tcBorders>
                  <w:top w:val="nil"/>
                  <w:bottom w:val="nil"/>
                </w:tcBorders>
                <w:noWrap/>
                <w:vAlign w:val="center"/>
                <w:hideMark/>
              </w:tcPr>
            </w:tcPrChange>
          </w:tcPr>
          <w:p w14:paraId="4C1BD7EE" w14:textId="77777777" w:rsidR="00B717EF" w:rsidRPr="00B26EF2" w:rsidRDefault="00B717EF" w:rsidP="00B717EF">
            <w:pPr>
              <w:jc w:val="center"/>
              <w:rPr>
                <w:rFonts w:ascii="Times New Roman" w:hAnsi="Times New Roman" w:cs="Times New Roman"/>
                <w:sz w:val="18"/>
                <w:szCs w:val="18"/>
                <w:rPrChange w:id="42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22" w:author="Maino Vieytes, Christian (NIH/NIA/IRP) [F]" w:date="2023-11-20T10:14:00Z">
                  <w:rPr>
                    <w:rFonts w:ascii="Times New Roman" w:hAnsi="Times New Roman" w:cs="Times New Roman"/>
                    <w:sz w:val="20"/>
                    <w:szCs w:val="20"/>
                  </w:rPr>
                </w:rPrChange>
              </w:rPr>
              <w:t>56 (9.2)</w:t>
            </w:r>
          </w:p>
        </w:tc>
        <w:tc>
          <w:tcPr>
            <w:tcW w:w="1871" w:type="dxa"/>
            <w:tcBorders>
              <w:top w:val="nil"/>
              <w:bottom w:val="nil"/>
            </w:tcBorders>
            <w:noWrap/>
            <w:hideMark/>
            <w:tcPrChange w:id="423" w:author="Maino Vieytes, Christian (NIH/NIA/IRP) [F]" w:date="2023-11-17T13:22:00Z">
              <w:tcPr>
                <w:tcW w:w="1871" w:type="dxa"/>
                <w:tcBorders>
                  <w:top w:val="nil"/>
                  <w:bottom w:val="nil"/>
                </w:tcBorders>
                <w:noWrap/>
                <w:vAlign w:val="center"/>
                <w:hideMark/>
              </w:tcPr>
            </w:tcPrChange>
          </w:tcPr>
          <w:p w14:paraId="6337A2BF" w14:textId="77777777" w:rsidR="00B717EF" w:rsidRPr="00B26EF2" w:rsidRDefault="00B717EF" w:rsidP="00B717EF">
            <w:pPr>
              <w:jc w:val="center"/>
              <w:rPr>
                <w:rFonts w:ascii="Times New Roman" w:hAnsi="Times New Roman" w:cs="Times New Roman"/>
                <w:sz w:val="18"/>
                <w:szCs w:val="18"/>
                <w:rPrChange w:id="42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25" w:author="Maino Vieytes, Christian (NIH/NIA/IRP) [F]" w:date="2023-11-20T10:14:00Z">
                  <w:rPr>
                    <w:rFonts w:ascii="Times New Roman" w:hAnsi="Times New Roman" w:cs="Times New Roman"/>
                    <w:sz w:val="20"/>
                    <w:szCs w:val="20"/>
                  </w:rPr>
                </w:rPrChange>
              </w:rPr>
              <w:t>320 (5.9)</w:t>
            </w:r>
          </w:p>
        </w:tc>
        <w:tc>
          <w:tcPr>
            <w:tcW w:w="1399" w:type="dxa"/>
            <w:tcBorders>
              <w:top w:val="nil"/>
              <w:bottom w:val="nil"/>
            </w:tcBorders>
            <w:noWrap/>
            <w:hideMark/>
            <w:tcPrChange w:id="426" w:author="Maino Vieytes, Christian (NIH/NIA/IRP) [F]" w:date="2023-11-17T13:22:00Z">
              <w:tcPr>
                <w:tcW w:w="1399" w:type="dxa"/>
                <w:tcBorders>
                  <w:top w:val="nil"/>
                  <w:bottom w:val="nil"/>
                </w:tcBorders>
                <w:noWrap/>
                <w:vAlign w:val="center"/>
                <w:hideMark/>
              </w:tcPr>
            </w:tcPrChange>
          </w:tcPr>
          <w:p w14:paraId="686B58B2" w14:textId="77777777" w:rsidR="00B717EF" w:rsidRPr="00B26EF2" w:rsidRDefault="00B717EF" w:rsidP="00B717EF">
            <w:pPr>
              <w:ind w:firstLine="720"/>
              <w:jc w:val="center"/>
              <w:rPr>
                <w:rFonts w:ascii="Times New Roman" w:hAnsi="Times New Roman" w:cs="Times New Roman"/>
                <w:sz w:val="18"/>
                <w:szCs w:val="18"/>
                <w:rPrChange w:id="427" w:author="Maino Vieytes, Christian (NIH/NIA/IRP) [F]" w:date="2023-11-20T10:14:00Z">
                  <w:rPr>
                    <w:rFonts w:ascii="Times New Roman" w:hAnsi="Times New Roman" w:cs="Times New Roman"/>
                    <w:sz w:val="20"/>
                    <w:szCs w:val="20"/>
                  </w:rPr>
                </w:rPrChange>
              </w:rPr>
            </w:pPr>
          </w:p>
        </w:tc>
      </w:tr>
      <w:tr w:rsidR="00B717EF" w:rsidRPr="00B26EF2" w14:paraId="57E5368D" w14:textId="77777777" w:rsidTr="003E0A82">
        <w:trPr>
          <w:trHeight w:val="259"/>
          <w:trPrChange w:id="428" w:author="Maino Vieytes, Christian (NIH/NIA/IRP) [F]" w:date="2023-11-17T13:22:00Z">
            <w:trPr>
              <w:trHeight w:val="320"/>
            </w:trPr>
          </w:trPrChange>
        </w:trPr>
        <w:tc>
          <w:tcPr>
            <w:tcW w:w="2616" w:type="dxa"/>
            <w:tcBorders>
              <w:top w:val="nil"/>
            </w:tcBorders>
            <w:noWrap/>
            <w:hideMark/>
            <w:tcPrChange w:id="429" w:author="Maino Vieytes, Christian (NIH/NIA/IRP) [F]" w:date="2023-11-17T13:22:00Z">
              <w:tcPr>
                <w:tcW w:w="2616" w:type="dxa"/>
                <w:tcBorders>
                  <w:top w:val="nil"/>
                </w:tcBorders>
                <w:noWrap/>
                <w:vAlign w:val="center"/>
                <w:hideMark/>
              </w:tcPr>
            </w:tcPrChange>
          </w:tcPr>
          <w:p w14:paraId="3AE4E96F" w14:textId="77777777" w:rsidR="00B717EF" w:rsidRPr="00B26EF2" w:rsidRDefault="00B717EF" w:rsidP="00B717EF">
            <w:pPr>
              <w:ind w:left="720"/>
              <w:rPr>
                <w:rFonts w:ascii="Times New Roman" w:hAnsi="Times New Roman" w:cs="Times New Roman"/>
                <w:sz w:val="18"/>
                <w:szCs w:val="18"/>
                <w:rPrChange w:id="43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31" w:author="Maino Vieytes, Christian (NIH/NIA/IRP) [F]" w:date="2023-11-20T10:14:00Z">
                  <w:rPr>
                    <w:rFonts w:ascii="Times New Roman" w:hAnsi="Times New Roman" w:cs="Times New Roman"/>
                    <w:sz w:val="20"/>
                    <w:szCs w:val="20"/>
                  </w:rPr>
                </w:rPrChange>
              </w:rPr>
              <w:t>Other/Multiracial</w:t>
            </w:r>
          </w:p>
        </w:tc>
        <w:tc>
          <w:tcPr>
            <w:tcW w:w="2284" w:type="dxa"/>
            <w:tcBorders>
              <w:top w:val="nil"/>
            </w:tcBorders>
            <w:noWrap/>
            <w:hideMark/>
            <w:tcPrChange w:id="432" w:author="Maino Vieytes, Christian (NIH/NIA/IRP) [F]" w:date="2023-11-17T13:22:00Z">
              <w:tcPr>
                <w:tcW w:w="2284" w:type="dxa"/>
                <w:tcBorders>
                  <w:top w:val="nil"/>
                </w:tcBorders>
                <w:noWrap/>
                <w:vAlign w:val="center"/>
                <w:hideMark/>
              </w:tcPr>
            </w:tcPrChange>
          </w:tcPr>
          <w:p w14:paraId="7ADC0A88" w14:textId="77777777" w:rsidR="00B717EF" w:rsidRPr="00B26EF2" w:rsidRDefault="00B717EF" w:rsidP="00B717EF">
            <w:pPr>
              <w:jc w:val="center"/>
              <w:rPr>
                <w:rFonts w:ascii="Times New Roman" w:hAnsi="Times New Roman" w:cs="Times New Roman"/>
                <w:sz w:val="18"/>
                <w:szCs w:val="18"/>
                <w:rPrChange w:id="43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34" w:author="Maino Vieytes, Christian (NIH/NIA/IRP) [F]" w:date="2023-11-20T10:14:00Z">
                  <w:rPr>
                    <w:rFonts w:ascii="Times New Roman" w:hAnsi="Times New Roman" w:cs="Times New Roman"/>
                    <w:sz w:val="20"/>
                    <w:szCs w:val="20"/>
                  </w:rPr>
                </w:rPrChange>
              </w:rPr>
              <w:t>80 (2.4)</w:t>
            </w:r>
          </w:p>
        </w:tc>
        <w:tc>
          <w:tcPr>
            <w:tcW w:w="1899" w:type="dxa"/>
            <w:tcBorders>
              <w:top w:val="nil"/>
            </w:tcBorders>
            <w:noWrap/>
            <w:hideMark/>
            <w:tcPrChange w:id="435" w:author="Maino Vieytes, Christian (NIH/NIA/IRP) [F]" w:date="2023-11-17T13:22:00Z">
              <w:tcPr>
                <w:tcW w:w="1899" w:type="dxa"/>
                <w:tcBorders>
                  <w:top w:val="nil"/>
                </w:tcBorders>
                <w:noWrap/>
                <w:vAlign w:val="center"/>
                <w:hideMark/>
              </w:tcPr>
            </w:tcPrChange>
          </w:tcPr>
          <w:p w14:paraId="668D00FC" w14:textId="77777777" w:rsidR="00B717EF" w:rsidRPr="00B26EF2" w:rsidRDefault="00B717EF" w:rsidP="00B717EF">
            <w:pPr>
              <w:jc w:val="center"/>
              <w:rPr>
                <w:rFonts w:ascii="Times New Roman" w:hAnsi="Times New Roman" w:cs="Times New Roman"/>
                <w:sz w:val="18"/>
                <w:szCs w:val="18"/>
                <w:rPrChange w:id="43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37" w:author="Maino Vieytes, Christian (NIH/NIA/IRP) [F]" w:date="2023-11-20T10:14:00Z">
                  <w:rPr>
                    <w:rFonts w:ascii="Times New Roman" w:hAnsi="Times New Roman" w:cs="Times New Roman"/>
                    <w:sz w:val="20"/>
                    <w:szCs w:val="20"/>
                  </w:rPr>
                </w:rPrChange>
              </w:rPr>
              <w:t>14 (4.6)</w:t>
            </w:r>
          </w:p>
        </w:tc>
        <w:tc>
          <w:tcPr>
            <w:tcW w:w="1871" w:type="dxa"/>
            <w:tcBorders>
              <w:top w:val="nil"/>
            </w:tcBorders>
            <w:noWrap/>
            <w:hideMark/>
            <w:tcPrChange w:id="438" w:author="Maino Vieytes, Christian (NIH/NIA/IRP) [F]" w:date="2023-11-17T13:22:00Z">
              <w:tcPr>
                <w:tcW w:w="1871" w:type="dxa"/>
                <w:tcBorders>
                  <w:top w:val="nil"/>
                </w:tcBorders>
                <w:noWrap/>
                <w:vAlign w:val="center"/>
                <w:hideMark/>
              </w:tcPr>
            </w:tcPrChange>
          </w:tcPr>
          <w:p w14:paraId="4A6BADDF" w14:textId="77777777" w:rsidR="00B717EF" w:rsidRPr="00B26EF2" w:rsidRDefault="00B717EF" w:rsidP="00B717EF">
            <w:pPr>
              <w:jc w:val="center"/>
              <w:rPr>
                <w:rFonts w:ascii="Times New Roman" w:hAnsi="Times New Roman" w:cs="Times New Roman"/>
                <w:sz w:val="18"/>
                <w:szCs w:val="18"/>
                <w:rPrChange w:id="43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40" w:author="Maino Vieytes, Christian (NIH/NIA/IRP) [F]" w:date="2023-11-20T10:14:00Z">
                  <w:rPr>
                    <w:rFonts w:ascii="Times New Roman" w:hAnsi="Times New Roman" w:cs="Times New Roman"/>
                    <w:sz w:val="20"/>
                    <w:szCs w:val="20"/>
                  </w:rPr>
                </w:rPrChange>
              </w:rPr>
              <w:t>66 (2.1)</w:t>
            </w:r>
          </w:p>
        </w:tc>
        <w:tc>
          <w:tcPr>
            <w:tcW w:w="1399" w:type="dxa"/>
            <w:tcBorders>
              <w:top w:val="nil"/>
            </w:tcBorders>
            <w:noWrap/>
            <w:hideMark/>
            <w:tcPrChange w:id="441" w:author="Maino Vieytes, Christian (NIH/NIA/IRP) [F]" w:date="2023-11-17T13:22:00Z">
              <w:tcPr>
                <w:tcW w:w="1399" w:type="dxa"/>
                <w:tcBorders>
                  <w:top w:val="nil"/>
                </w:tcBorders>
                <w:noWrap/>
                <w:vAlign w:val="center"/>
                <w:hideMark/>
              </w:tcPr>
            </w:tcPrChange>
          </w:tcPr>
          <w:p w14:paraId="1FFA1430" w14:textId="77777777" w:rsidR="00B717EF" w:rsidRPr="00B26EF2" w:rsidRDefault="00B717EF" w:rsidP="00B717EF">
            <w:pPr>
              <w:ind w:firstLine="720"/>
              <w:jc w:val="center"/>
              <w:rPr>
                <w:rFonts w:ascii="Times New Roman" w:hAnsi="Times New Roman" w:cs="Times New Roman"/>
                <w:sz w:val="18"/>
                <w:szCs w:val="18"/>
                <w:rPrChange w:id="442" w:author="Maino Vieytes, Christian (NIH/NIA/IRP) [F]" w:date="2023-11-20T10:14:00Z">
                  <w:rPr>
                    <w:rFonts w:ascii="Times New Roman" w:hAnsi="Times New Roman" w:cs="Times New Roman"/>
                    <w:sz w:val="20"/>
                    <w:szCs w:val="20"/>
                  </w:rPr>
                </w:rPrChange>
              </w:rPr>
            </w:pPr>
          </w:p>
        </w:tc>
      </w:tr>
      <w:tr w:rsidR="00B717EF" w:rsidRPr="00B26EF2" w14:paraId="2CC4C336" w14:textId="77777777" w:rsidTr="003E0A82">
        <w:trPr>
          <w:trHeight w:val="259"/>
          <w:trPrChange w:id="443" w:author="Maino Vieytes, Christian (NIH/NIA/IRP) [F]" w:date="2023-11-17T13:22:00Z">
            <w:trPr>
              <w:trHeight w:val="320"/>
            </w:trPr>
          </w:trPrChange>
        </w:trPr>
        <w:tc>
          <w:tcPr>
            <w:tcW w:w="2616" w:type="dxa"/>
            <w:tcBorders>
              <w:bottom w:val="single" w:sz="4" w:space="0" w:color="auto"/>
            </w:tcBorders>
            <w:noWrap/>
            <w:hideMark/>
            <w:tcPrChange w:id="444" w:author="Maino Vieytes, Christian (NIH/NIA/IRP) [F]" w:date="2023-11-17T13:22:00Z">
              <w:tcPr>
                <w:tcW w:w="2616" w:type="dxa"/>
                <w:tcBorders>
                  <w:bottom w:val="single" w:sz="4" w:space="0" w:color="auto"/>
                </w:tcBorders>
                <w:noWrap/>
                <w:vAlign w:val="center"/>
                <w:hideMark/>
              </w:tcPr>
            </w:tcPrChange>
          </w:tcPr>
          <w:p w14:paraId="0F6A9325" w14:textId="77777777" w:rsidR="00B717EF" w:rsidRPr="00B26EF2" w:rsidRDefault="00B717EF" w:rsidP="00B717EF">
            <w:pPr>
              <w:rPr>
                <w:rFonts w:ascii="Times New Roman" w:hAnsi="Times New Roman" w:cs="Times New Roman"/>
                <w:sz w:val="18"/>
                <w:szCs w:val="18"/>
                <w:rPrChange w:id="44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46" w:author="Maino Vieytes, Christian (NIH/NIA/IRP) [F]" w:date="2023-11-20T10:14:00Z">
                  <w:rPr>
                    <w:rFonts w:ascii="Times New Roman" w:hAnsi="Times New Roman" w:cs="Times New Roman"/>
                    <w:sz w:val="20"/>
                    <w:szCs w:val="20"/>
                  </w:rPr>
                </w:rPrChange>
              </w:rPr>
              <w:t>Education Attained</w:t>
            </w:r>
          </w:p>
        </w:tc>
        <w:tc>
          <w:tcPr>
            <w:tcW w:w="2284" w:type="dxa"/>
            <w:tcBorders>
              <w:bottom w:val="single" w:sz="4" w:space="0" w:color="auto"/>
            </w:tcBorders>
            <w:noWrap/>
            <w:hideMark/>
            <w:tcPrChange w:id="447" w:author="Maino Vieytes, Christian (NIH/NIA/IRP) [F]" w:date="2023-11-17T13:22:00Z">
              <w:tcPr>
                <w:tcW w:w="2284" w:type="dxa"/>
                <w:tcBorders>
                  <w:bottom w:val="single" w:sz="4" w:space="0" w:color="auto"/>
                </w:tcBorders>
                <w:noWrap/>
                <w:vAlign w:val="center"/>
                <w:hideMark/>
              </w:tcPr>
            </w:tcPrChange>
          </w:tcPr>
          <w:p w14:paraId="069BB6B4" w14:textId="77777777" w:rsidR="00B717EF" w:rsidRPr="00B26EF2" w:rsidRDefault="00B717EF" w:rsidP="00B717EF">
            <w:pPr>
              <w:ind w:firstLine="720"/>
              <w:jc w:val="center"/>
              <w:rPr>
                <w:rFonts w:ascii="Times New Roman" w:hAnsi="Times New Roman" w:cs="Times New Roman"/>
                <w:sz w:val="18"/>
                <w:szCs w:val="18"/>
                <w:rPrChange w:id="448"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449" w:author="Maino Vieytes, Christian (NIH/NIA/IRP) [F]" w:date="2023-11-17T13:22:00Z">
              <w:tcPr>
                <w:tcW w:w="1899" w:type="dxa"/>
                <w:tcBorders>
                  <w:bottom w:val="single" w:sz="4" w:space="0" w:color="auto"/>
                </w:tcBorders>
                <w:noWrap/>
                <w:vAlign w:val="center"/>
                <w:hideMark/>
              </w:tcPr>
            </w:tcPrChange>
          </w:tcPr>
          <w:p w14:paraId="1EBCDD14" w14:textId="77777777" w:rsidR="00B717EF" w:rsidRPr="00B26EF2" w:rsidRDefault="00B717EF" w:rsidP="00B717EF">
            <w:pPr>
              <w:ind w:firstLine="720"/>
              <w:jc w:val="center"/>
              <w:rPr>
                <w:rFonts w:ascii="Times New Roman" w:hAnsi="Times New Roman" w:cs="Times New Roman"/>
                <w:sz w:val="18"/>
                <w:szCs w:val="18"/>
                <w:rPrChange w:id="450"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451" w:author="Maino Vieytes, Christian (NIH/NIA/IRP) [F]" w:date="2023-11-17T13:22:00Z">
              <w:tcPr>
                <w:tcW w:w="1871" w:type="dxa"/>
                <w:tcBorders>
                  <w:bottom w:val="single" w:sz="4" w:space="0" w:color="auto"/>
                </w:tcBorders>
                <w:noWrap/>
                <w:vAlign w:val="center"/>
                <w:hideMark/>
              </w:tcPr>
            </w:tcPrChange>
          </w:tcPr>
          <w:p w14:paraId="4E79F8E5" w14:textId="77777777" w:rsidR="00B717EF" w:rsidRPr="00B26EF2" w:rsidRDefault="00B717EF" w:rsidP="00B717EF">
            <w:pPr>
              <w:ind w:firstLine="720"/>
              <w:jc w:val="center"/>
              <w:rPr>
                <w:rFonts w:ascii="Times New Roman" w:hAnsi="Times New Roman" w:cs="Times New Roman"/>
                <w:sz w:val="18"/>
                <w:szCs w:val="18"/>
                <w:rPrChange w:id="452"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453" w:author="Maino Vieytes, Christian (NIH/NIA/IRP) [F]" w:date="2023-11-17T13:22:00Z">
              <w:tcPr>
                <w:tcW w:w="1399" w:type="dxa"/>
                <w:tcBorders>
                  <w:bottom w:val="single" w:sz="4" w:space="0" w:color="auto"/>
                </w:tcBorders>
                <w:noWrap/>
                <w:vAlign w:val="center"/>
                <w:hideMark/>
              </w:tcPr>
            </w:tcPrChange>
          </w:tcPr>
          <w:p w14:paraId="384E3E9C" w14:textId="77777777" w:rsidR="00B717EF" w:rsidRPr="00B26EF2" w:rsidRDefault="00B717EF" w:rsidP="00B717EF">
            <w:pPr>
              <w:jc w:val="center"/>
              <w:rPr>
                <w:rFonts w:ascii="Times New Roman" w:hAnsi="Times New Roman" w:cs="Times New Roman"/>
                <w:sz w:val="18"/>
                <w:szCs w:val="18"/>
                <w:rPrChange w:id="45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55" w:author="Maino Vieytes, Christian (NIH/NIA/IRP) [F]" w:date="2023-11-20T10:14:00Z">
                  <w:rPr>
                    <w:rFonts w:ascii="Times New Roman" w:hAnsi="Times New Roman" w:cs="Times New Roman"/>
                    <w:sz w:val="20"/>
                    <w:szCs w:val="20"/>
                  </w:rPr>
                </w:rPrChange>
              </w:rPr>
              <w:t>&lt; 0.01</w:t>
            </w:r>
          </w:p>
        </w:tc>
      </w:tr>
      <w:tr w:rsidR="00B717EF" w:rsidRPr="00B26EF2" w14:paraId="1E6E4A9A" w14:textId="77777777" w:rsidTr="003E0A82">
        <w:trPr>
          <w:trHeight w:val="259"/>
          <w:trPrChange w:id="456" w:author="Maino Vieytes, Christian (NIH/NIA/IRP) [F]" w:date="2023-11-17T13:22:00Z">
            <w:trPr>
              <w:trHeight w:val="320"/>
            </w:trPr>
          </w:trPrChange>
        </w:trPr>
        <w:tc>
          <w:tcPr>
            <w:tcW w:w="2616" w:type="dxa"/>
            <w:tcBorders>
              <w:bottom w:val="nil"/>
            </w:tcBorders>
            <w:noWrap/>
            <w:hideMark/>
            <w:tcPrChange w:id="457" w:author="Maino Vieytes, Christian (NIH/NIA/IRP) [F]" w:date="2023-11-17T13:22:00Z">
              <w:tcPr>
                <w:tcW w:w="2616" w:type="dxa"/>
                <w:tcBorders>
                  <w:bottom w:val="nil"/>
                </w:tcBorders>
                <w:noWrap/>
                <w:vAlign w:val="center"/>
                <w:hideMark/>
              </w:tcPr>
            </w:tcPrChange>
          </w:tcPr>
          <w:p w14:paraId="1381AE9C" w14:textId="77777777" w:rsidR="00B717EF" w:rsidRPr="00B26EF2" w:rsidRDefault="00B717EF" w:rsidP="00B717EF">
            <w:pPr>
              <w:ind w:firstLine="720"/>
              <w:rPr>
                <w:rFonts w:ascii="Times New Roman" w:hAnsi="Times New Roman" w:cs="Times New Roman"/>
                <w:sz w:val="18"/>
                <w:szCs w:val="18"/>
                <w:rPrChange w:id="45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59" w:author="Maino Vieytes, Christian (NIH/NIA/IRP) [F]" w:date="2023-11-20T10:14:00Z">
                  <w:rPr>
                    <w:rFonts w:ascii="Times New Roman" w:hAnsi="Times New Roman" w:cs="Times New Roman"/>
                    <w:sz w:val="20"/>
                    <w:szCs w:val="20"/>
                  </w:rPr>
                </w:rPrChange>
              </w:rPr>
              <w:t>≤ High School</w:t>
            </w:r>
          </w:p>
        </w:tc>
        <w:tc>
          <w:tcPr>
            <w:tcW w:w="2284" w:type="dxa"/>
            <w:tcBorders>
              <w:bottom w:val="nil"/>
            </w:tcBorders>
            <w:noWrap/>
            <w:hideMark/>
            <w:tcPrChange w:id="460" w:author="Maino Vieytes, Christian (NIH/NIA/IRP) [F]" w:date="2023-11-17T13:22:00Z">
              <w:tcPr>
                <w:tcW w:w="2284" w:type="dxa"/>
                <w:tcBorders>
                  <w:bottom w:val="nil"/>
                </w:tcBorders>
                <w:noWrap/>
                <w:vAlign w:val="center"/>
                <w:hideMark/>
              </w:tcPr>
            </w:tcPrChange>
          </w:tcPr>
          <w:p w14:paraId="71144ECA" w14:textId="77777777" w:rsidR="00B717EF" w:rsidRPr="00B26EF2" w:rsidRDefault="00B717EF" w:rsidP="00B717EF">
            <w:pPr>
              <w:jc w:val="center"/>
              <w:rPr>
                <w:rFonts w:ascii="Times New Roman" w:hAnsi="Times New Roman" w:cs="Times New Roman"/>
                <w:sz w:val="18"/>
                <w:szCs w:val="18"/>
                <w:rPrChange w:id="46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62" w:author="Maino Vieytes, Christian (NIH/NIA/IRP) [F]" w:date="2023-11-20T10:14:00Z">
                  <w:rPr>
                    <w:rFonts w:ascii="Times New Roman" w:hAnsi="Times New Roman" w:cs="Times New Roman"/>
                    <w:sz w:val="20"/>
                    <w:szCs w:val="20"/>
                  </w:rPr>
                </w:rPrChange>
              </w:rPr>
              <w:t>1197 (36.5)</w:t>
            </w:r>
          </w:p>
        </w:tc>
        <w:tc>
          <w:tcPr>
            <w:tcW w:w="1899" w:type="dxa"/>
            <w:tcBorders>
              <w:bottom w:val="nil"/>
            </w:tcBorders>
            <w:noWrap/>
            <w:hideMark/>
            <w:tcPrChange w:id="463" w:author="Maino Vieytes, Christian (NIH/NIA/IRP) [F]" w:date="2023-11-17T13:22:00Z">
              <w:tcPr>
                <w:tcW w:w="1899" w:type="dxa"/>
                <w:tcBorders>
                  <w:bottom w:val="nil"/>
                </w:tcBorders>
                <w:noWrap/>
                <w:vAlign w:val="center"/>
                <w:hideMark/>
              </w:tcPr>
            </w:tcPrChange>
          </w:tcPr>
          <w:p w14:paraId="331F9D76" w14:textId="77777777" w:rsidR="00B717EF" w:rsidRPr="00B26EF2" w:rsidRDefault="00B717EF" w:rsidP="00B717EF">
            <w:pPr>
              <w:jc w:val="center"/>
              <w:rPr>
                <w:rFonts w:ascii="Times New Roman" w:hAnsi="Times New Roman" w:cs="Times New Roman"/>
                <w:sz w:val="18"/>
                <w:szCs w:val="18"/>
                <w:rPrChange w:id="46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65" w:author="Maino Vieytes, Christian (NIH/NIA/IRP) [F]" w:date="2023-11-20T10:14:00Z">
                  <w:rPr>
                    <w:rFonts w:ascii="Times New Roman" w:hAnsi="Times New Roman" w:cs="Times New Roman"/>
                    <w:sz w:val="20"/>
                    <w:szCs w:val="20"/>
                  </w:rPr>
                </w:rPrChange>
              </w:rPr>
              <w:t>205 (55.5)</w:t>
            </w:r>
          </w:p>
        </w:tc>
        <w:tc>
          <w:tcPr>
            <w:tcW w:w="1871" w:type="dxa"/>
            <w:tcBorders>
              <w:bottom w:val="nil"/>
            </w:tcBorders>
            <w:noWrap/>
            <w:hideMark/>
            <w:tcPrChange w:id="466" w:author="Maino Vieytes, Christian (NIH/NIA/IRP) [F]" w:date="2023-11-17T13:22:00Z">
              <w:tcPr>
                <w:tcW w:w="1871" w:type="dxa"/>
                <w:tcBorders>
                  <w:bottom w:val="nil"/>
                </w:tcBorders>
                <w:noWrap/>
                <w:vAlign w:val="center"/>
                <w:hideMark/>
              </w:tcPr>
            </w:tcPrChange>
          </w:tcPr>
          <w:p w14:paraId="5EE877EE" w14:textId="77777777" w:rsidR="00B717EF" w:rsidRPr="00B26EF2" w:rsidRDefault="00B717EF" w:rsidP="00B717EF">
            <w:pPr>
              <w:jc w:val="center"/>
              <w:rPr>
                <w:rFonts w:ascii="Times New Roman" w:hAnsi="Times New Roman" w:cs="Times New Roman"/>
                <w:sz w:val="18"/>
                <w:szCs w:val="18"/>
                <w:rPrChange w:id="46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68" w:author="Maino Vieytes, Christian (NIH/NIA/IRP) [F]" w:date="2023-11-20T10:14:00Z">
                  <w:rPr>
                    <w:rFonts w:ascii="Times New Roman" w:hAnsi="Times New Roman" w:cs="Times New Roman"/>
                    <w:sz w:val="20"/>
                    <w:szCs w:val="20"/>
                  </w:rPr>
                </w:rPrChange>
              </w:rPr>
              <w:t>992 (34.4)</w:t>
            </w:r>
          </w:p>
        </w:tc>
        <w:tc>
          <w:tcPr>
            <w:tcW w:w="1399" w:type="dxa"/>
            <w:tcBorders>
              <w:bottom w:val="nil"/>
            </w:tcBorders>
            <w:noWrap/>
            <w:hideMark/>
            <w:tcPrChange w:id="469" w:author="Maino Vieytes, Christian (NIH/NIA/IRP) [F]" w:date="2023-11-17T13:22:00Z">
              <w:tcPr>
                <w:tcW w:w="1399" w:type="dxa"/>
                <w:tcBorders>
                  <w:bottom w:val="nil"/>
                </w:tcBorders>
                <w:noWrap/>
                <w:vAlign w:val="center"/>
                <w:hideMark/>
              </w:tcPr>
            </w:tcPrChange>
          </w:tcPr>
          <w:p w14:paraId="174DCAEB" w14:textId="77777777" w:rsidR="00B717EF" w:rsidRPr="00B26EF2" w:rsidRDefault="00B717EF" w:rsidP="00B717EF">
            <w:pPr>
              <w:ind w:firstLine="720"/>
              <w:jc w:val="center"/>
              <w:rPr>
                <w:rFonts w:ascii="Times New Roman" w:hAnsi="Times New Roman" w:cs="Times New Roman"/>
                <w:sz w:val="18"/>
                <w:szCs w:val="18"/>
                <w:rPrChange w:id="470" w:author="Maino Vieytes, Christian (NIH/NIA/IRP) [F]" w:date="2023-11-20T10:14:00Z">
                  <w:rPr>
                    <w:rFonts w:ascii="Times New Roman" w:hAnsi="Times New Roman" w:cs="Times New Roman"/>
                    <w:sz w:val="20"/>
                    <w:szCs w:val="20"/>
                  </w:rPr>
                </w:rPrChange>
              </w:rPr>
            </w:pPr>
          </w:p>
        </w:tc>
      </w:tr>
      <w:tr w:rsidR="00B717EF" w:rsidRPr="00B26EF2" w14:paraId="2F5754CE" w14:textId="77777777" w:rsidTr="003E0A82">
        <w:trPr>
          <w:trHeight w:val="259"/>
          <w:trPrChange w:id="471" w:author="Maino Vieytes, Christian (NIH/NIA/IRP) [F]" w:date="2023-11-17T13:22:00Z">
            <w:trPr>
              <w:trHeight w:val="320"/>
            </w:trPr>
          </w:trPrChange>
        </w:trPr>
        <w:tc>
          <w:tcPr>
            <w:tcW w:w="2616" w:type="dxa"/>
            <w:tcBorders>
              <w:top w:val="nil"/>
            </w:tcBorders>
            <w:noWrap/>
            <w:hideMark/>
            <w:tcPrChange w:id="472" w:author="Maino Vieytes, Christian (NIH/NIA/IRP) [F]" w:date="2023-11-17T13:22:00Z">
              <w:tcPr>
                <w:tcW w:w="2616" w:type="dxa"/>
                <w:tcBorders>
                  <w:top w:val="nil"/>
                </w:tcBorders>
                <w:noWrap/>
                <w:vAlign w:val="center"/>
                <w:hideMark/>
              </w:tcPr>
            </w:tcPrChange>
          </w:tcPr>
          <w:p w14:paraId="0830B663" w14:textId="77777777" w:rsidR="00B717EF" w:rsidRPr="00B26EF2" w:rsidRDefault="00B717EF" w:rsidP="00B717EF">
            <w:pPr>
              <w:ind w:firstLine="720"/>
              <w:rPr>
                <w:rFonts w:ascii="Times New Roman" w:hAnsi="Times New Roman" w:cs="Times New Roman"/>
                <w:sz w:val="18"/>
                <w:szCs w:val="18"/>
                <w:rPrChange w:id="47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74" w:author="Maino Vieytes, Christian (NIH/NIA/IRP) [F]" w:date="2023-11-20T10:14:00Z">
                  <w:rPr>
                    <w:rFonts w:ascii="Times New Roman" w:hAnsi="Times New Roman" w:cs="Times New Roman"/>
                    <w:sz w:val="20"/>
                    <w:szCs w:val="20"/>
                  </w:rPr>
                </w:rPrChange>
              </w:rPr>
              <w:t>≥ Some College</w:t>
            </w:r>
          </w:p>
        </w:tc>
        <w:tc>
          <w:tcPr>
            <w:tcW w:w="2284" w:type="dxa"/>
            <w:tcBorders>
              <w:top w:val="nil"/>
            </w:tcBorders>
            <w:noWrap/>
            <w:hideMark/>
            <w:tcPrChange w:id="475" w:author="Maino Vieytes, Christian (NIH/NIA/IRP) [F]" w:date="2023-11-17T13:22:00Z">
              <w:tcPr>
                <w:tcW w:w="2284" w:type="dxa"/>
                <w:tcBorders>
                  <w:top w:val="nil"/>
                </w:tcBorders>
                <w:noWrap/>
                <w:vAlign w:val="center"/>
                <w:hideMark/>
              </w:tcPr>
            </w:tcPrChange>
          </w:tcPr>
          <w:p w14:paraId="4FD1AF88" w14:textId="77777777" w:rsidR="00B717EF" w:rsidRPr="00B26EF2" w:rsidRDefault="00B717EF" w:rsidP="00B717EF">
            <w:pPr>
              <w:jc w:val="center"/>
              <w:rPr>
                <w:rFonts w:ascii="Times New Roman" w:hAnsi="Times New Roman" w:cs="Times New Roman"/>
                <w:sz w:val="18"/>
                <w:szCs w:val="18"/>
                <w:rPrChange w:id="47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77" w:author="Maino Vieytes, Christian (NIH/NIA/IRP) [F]" w:date="2023-11-20T10:14:00Z">
                  <w:rPr>
                    <w:rFonts w:ascii="Times New Roman" w:hAnsi="Times New Roman" w:cs="Times New Roman"/>
                    <w:sz w:val="20"/>
                    <w:szCs w:val="20"/>
                  </w:rPr>
                </w:rPrChange>
              </w:rPr>
              <w:t>1296 (63.5)</w:t>
            </w:r>
          </w:p>
        </w:tc>
        <w:tc>
          <w:tcPr>
            <w:tcW w:w="1899" w:type="dxa"/>
            <w:tcBorders>
              <w:top w:val="nil"/>
            </w:tcBorders>
            <w:noWrap/>
            <w:hideMark/>
            <w:tcPrChange w:id="478" w:author="Maino Vieytes, Christian (NIH/NIA/IRP) [F]" w:date="2023-11-17T13:22:00Z">
              <w:tcPr>
                <w:tcW w:w="1899" w:type="dxa"/>
                <w:tcBorders>
                  <w:top w:val="nil"/>
                </w:tcBorders>
                <w:noWrap/>
                <w:vAlign w:val="center"/>
                <w:hideMark/>
              </w:tcPr>
            </w:tcPrChange>
          </w:tcPr>
          <w:p w14:paraId="3A47DDC2" w14:textId="77777777" w:rsidR="00B717EF" w:rsidRPr="00B26EF2" w:rsidRDefault="00B717EF" w:rsidP="00B717EF">
            <w:pPr>
              <w:jc w:val="center"/>
              <w:rPr>
                <w:rFonts w:ascii="Times New Roman" w:hAnsi="Times New Roman" w:cs="Times New Roman"/>
                <w:sz w:val="18"/>
                <w:szCs w:val="18"/>
                <w:rPrChange w:id="47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80" w:author="Maino Vieytes, Christian (NIH/NIA/IRP) [F]" w:date="2023-11-20T10:14:00Z">
                  <w:rPr>
                    <w:rFonts w:ascii="Times New Roman" w:hAnsi="Times New Roman" w:cs="Times New Roman"/>
                    <w:sz w:val="20"/>
                    <w:szCs w:val="20"/>
                  </w:rPr>
                </w:rPrChange>
              </w:rPr>
              <w:t>112 (44.5)</w:t>
            </w:r>
          </w:p>
        </w:tc>
        <w:tc>
          <w:tcPr>
            <w:tcW w:w="1871" w:type="dxa"/>
            <w:tcBorders>
              <w:top w:val="nil"/>
            </w:tcBorders>
            <w:noWrap/>
            <w:hideMark/>
            <w:tcPrChange w:id="481" w:author="Maino Vieytes, Christian (NIH/NIA/IRP) [F]" w:date="2023-11-17T13:22:00Z">
              <w:tcPr>
                <w:tcW w:w="1871" w:type="dxa"/>
                <w:tcBorders>
                  <w:top w:val="nil"/>
                </w:tcBorders>
                <w:noWrap/>
                <w:vAlign w:val="center"/>
                <w:hideMark/>
              </w:tcPr>
            </w:tcPrChange>
          </w:tcPr>
          <w:p w14:paraId="72131DC9" w14:textId="77777777" w:rsidR="00B717EF" w:rsidRPr="00B26EF2" w:rsidRDefault="00B717EF" w:rsidP="00B717EF">
            <w:pPr>
              <w:jc w:val="center"/>
              <w:rPr>
                <w:rFonts w:ascii="Times New Roman" w:hAnsi="Times New Roman" w:cs="Times New Roman"/>
                <w:sz w:val="18"/>
                <w:szCs w:val="18"/>
                <w:rPrChange w:id="48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83" w:author="Maino Vieytes, Christian (NIH/NIA/IRP) [F]" w:date="2023-11-20T10:14:00Z">
                  <w:rPr>
                    <w:rFonts w:ascii="Times New Roman" w:hAnsi="Times New Roman" w:cs="Times New Roman"/>
                    <w:sz w:val="20"/>
                    <w:szCs w:val="20"/>
                  </w:rPr>
                </w:rPrChange>
              </w:rPr>
              <w:t>1184 (65.6)</w:t>
            </w:r>
          </w:p>
        </w:tc>
        <w:tc>
          <w:tcPr>
            <w:tcW w:w="1399" w:type="dxa"/>
            <w:tcBorders>
              <w:top w:val="nil"/>
            </w:tcBorders>
            <w:noWrap/>
            <w:hideMark/>
            <w:tcPrChange w:id="484" w:author="Maino Vieytes, Christian (NIH/NIA/IRP) [F]" w:date="2023-11-17T13:22:00Z">
              <w:tcPr>
                <w:tcW w:w="1399" w:type="dxa"/>
                <w:tcBorders>
                  <w:top w:val="nil"/>
                </w:tcBorders>
                <w:noWrap/>
                <w:vAlign w:val="center"/>
                <w:hideMark/>
              </w:tcPr>
            </w:tcPrChange>
          </w:tcPr>
          <w:p w14:paraId="626A9EB4" w14:textId="77777777" w:rsidR="00B717EF" w:rsidRPr="00B26EF2" w:rsidRDefault="00B717EF" w:rsidP="00B717EF">
            <w:pPr>
              <w:ind w:firstLine="720"/>
              <w:jc w:val="center"/>
              <w:rPr>
                <w:rFonts w:ascii="Times New Roman" w:hAnsi="Times New Roman" w:cs="Times New Roman"/>
                <w:sz w:val="18"/>
                <w:szCs w:val="18"/>
                <w:rPrChange w:id="485" w:author="Maino Vieytes, Christian (NIH/NIA/IRP) [F]" w:date="2023-11-20T10:14:00Z">
                  <w:rPr>
                    <w:rFonts w:ascii="Times New Roman" w:hAnsi="Times New Roman" w:cs="Times New Roman"/>
                    <w:sz w:val="20"/>
                    <w:szCs w:val="20"/>
                  </w:rPr>
                </w:rPrChange>
              </w:rPr>
            </w:pPr>
          </w:p>
        </w:tc>
      </w:tr>
      <w:tr w:rsidR="00B717EF" w:rsidRPr="00B26EF2" w14:paraId="5752C7D9" w14:textId="77777777" w:rsidTr="003E0A82">
        <w:trPr>
          <w:trHeight w:val="259"/>
          <w:trPrChange w:id="486" w:author="Maino Vieytes, Christian (NIH/NIA/IRP) [F]" w:date="2023-11-17T13:22:00Z">
            <w:trPr>
              <w:trHeight w:val="320"/>
            </w:trPr>
          </w:trPrChange>
        </w:trPr>
        <w:tc>
          <w:tcPr>
            <w:tcW w:w="2616" w:type="dxa"/>
            <w:tcBorders>
              <w:bottom w:val="single" w:sz="4" w:space="0" w:color="auto"/>
            </w:tcBorders>
            <w:noWrap/>
            <w:hideMark/>
            <w:tcPrChange w:id="487" w:author="Maino Vieytes, Christian (NIH/NIA/IRP) [F]" w:date="2023-11-17T13:22:00Z">
              <w:tcPr>
                <w:tcW w:w="2616" w:type="dxa"/>
                <w:tcBorders>
                  <w:bottom w:val="single" w:sz="4" w:space="0" w:color="auto"/>
                </w:tcBorders>
                <w:noWrap/>
                <w:vAlign w:val="center"/>
                <w:hideMark/>
              </w:tcPr>
            </w:tcPrChange>
          </w:tcPr>
          <w:p w14:paraId="445D2E83" w14:textId="77777777" w:rsidR="00B717EF" w:rsidRPr="00B26EF2" w:rsidRDefault="00B717EF" w:rsidP="00B717EF">
            <w:pPr>
              <w:rPr>
                <w:rFonts w:ascii="Times New Roman" w:hAnsi="Times New Roman" w:cs="Times New Roman"/>
                <w:sz w:val="18"/>
                <w:szCs w:val="18"/>
                <w:rPrChange w:id="48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89" w:author="Maino Vieytes, Christian (NIH/NIA/IRP) [F]" w:date="2023-11-20T10:14:00Z">
                  <w:rPr>
                    <w:rFonts w:ascii="Times New Roman" w:hAnsi="Times New Roman" w:cs="Times New Roman"/>
                    <w:sz w:val="20"/>
                    <w:szCs w:val="20"/>
                  </w:rPr>
                </w:rPrChange>
              </w:rPr>
              <w:t xml:space="preserve">Family Income to Poverty Ratio </w:t>
            </w:r>
          </w:p>
        </w:tc>
        <w:tc>
          <w:tcPr>
            <w:tcW w:w="2284" w:type="dxa"/>
            <w:tcBorders>
              <w:bottom w:val="single" w:sz="4" w:space="0" w:color="auto"/>
            </w:tcBorders>
            <w:noWrap/>
            <w:hideMark/>
            <w:tcPrChange w:id="490" w:author="Maino Vieytes, Christian (NIH/NIA/IRP) [F]" w:date="2023-11-17T13:22:00Z">
              <w:tcPr>
                <w:tcW w:w="2284" w:type="dxa"/>
                <w:tcBorders>
                  <w:bottom w:val="single" w:sz="4" w:space="0" w:color="auto"/>
                </w:tcBorders>
                <w:noWrap/>
                <w:vAlign w:val="center"/>
                <w:hideMark/>
              </w:tcPr>
            </w:tcPrChange>
          </w:tcPr>
          <w:p w14:paraId="45CE42F6" w14:textId="77777777" w:rsidR="00B717EF" w:rsidRPr="00B26EF2" w:rsidRDefault="00B717EF" w:rsidP="00B717EF">
            <w:pPr>
              <w:ind w:firstLine="720"/>
              <w:jc w:val="center"/>
              <w:rPr>
                <w:rFonts w:ascii="Times New Roman" w:hAnsi="Times New Roman" w:cs="Times New Roman"/>
                <w:sz w:val="18"/>
                <w:szCs w:val="18"/>
                <w:rPrChange w:id="491"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492" w:author="Maino Vieytes, Christian (NIH/NIA/IRP) [F]" w:date="2023-11-17T13:22:00Z">
              <w:tcPr>
                <w:tcW w:w="1899" w:type="dxa"/>
                <w:tcBorders>
                  <w:bottom w:val="single" w:sz="4" w:space="0" w:color="auto"/>
                </w:tcBorders>
                <w:noWrap/>
                <w:vAlign w:val="center"/>
                <w:hideMark/>
              </w:tcPr>
            </w:tcPrChange>
          </w:tcPr>
          <w:p w14:paraId="14EBBC60" w14:textId="77777777" w:rsidR="00B717EF" w:rsidRPr="00B26EF2" w:rsidRDefault="00B717EF" w:rsidP="00B717EF">
            <w:pPr>
              <w:ind w:firstLine="720"/>
              <w:jc w:val="center"/>
              <w:rPr>
                <w:rFonts w:ascii="Times New Roman" w:hAnsi="Times New Roman" w:cs="Times New Roman"/>
                <w:sz w:val="18"/>
                <w:szCs w:val="18"/>
                <w:rPrChange w:id="493"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494" w:author="Maino Vieytes, Christian (NIH/NIA/IRP) [F]" w:date="2023-11-17T13:22:00Z">
              <w:tcPr>
                <w:tcW w:w="1871" w:type="dxa"/>
                <w:tcBorders>
                  <w:bottom w:val="single" w:sz="4" w:space="0" w:color="auto"/>
                </w:tcBorders>
                <w:noWrap/>
                <w:vAlign w:val="center"/>
                <w:hideMark/>
              </w:tcPr>
            </w:tcPrChange>
          </w:tcPr>
          <w:p w14:paraId="32A65CA8" w14:textId="77777777" w:rsidR="00B717EF" w:rsidRPr="00B26EF2" w:rsidRDefault="00B717EF" w:rsidP="00B717EF">
            <w:pPr>
              <w:ind w:firstLine="720"/>
              <w:jc w:val="center"/>
              <w:rPr>
                <w:rFonts w:ascii="Times New Roman" w:hAnsi="Times New Roman" w:cs="Times New Roman"/>
                <w:sz w:val="18"/>
                <w:szCs w:val="18"/>
                <w:rPrChange w:id="495"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496" w:author="Maino Vieytes, Christian (NIH/NIA/IRP) [F]" w:date="2023-11-17T13:22:00Z">
              <w:tcPr>
                <w:tcW w:w="1399" w:type="dxa"/>
                <w:tcBorders>
                  <w:bottom w:val="single" w:sz="4" w:space="0" w:color="auto"/>
                </w:tcBorders>
                <w:noWrap/>
                <w:vAlign w:val="center"/>
                <w:hideMark/>
              </w:tcPr>
            </w:tcPrChange>
          </w:tcPr>
          <w:p w14:paraId="333D7232" w14:textId="77777777" w:rsidR="00B717EF" w:rsidRPr="00B26EF2" w:rsidRDefault="00B717EF" w:rsidP="00B717EF">
            <w:pPr>
              <w:jc w:val="center"/>
              <w:rPr>
                <w:rFonts w:ascii="Times New Roman" w:hAnsi="Times New Roman" w:cs="Times New Roman"/>
                <w:sz w:val="18"/>
                <w:szCs w:val="18"/>
                <w:rPrChange w:id="49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498" w:author="Maino Vieytes, Christian (NIH/NIA/IRP) [F]" w:date="2023-11-20T10:14:00Z">
                  <w:rPr>
                    <w:rFonts w:ascii="Times New Roman" w:hAnsi="Times New Roman" w:cs="Times New Roman"/>
                    <w:sz w:val="20"/>
                    <w:szCs w:val="20"/>
                  </w:rPr>
                </w:rPrChange>
              </w:rPr>
              <w:t>&lt; 0.01</w:t>
            </w:r>
          </w:p>
        </w:tc>
      </w:tr>
      <w:tr w:rsidR="00B717EF" w:rsidRPr="00B26EF2" w14:paraId="07605665" w14:textId="77777777" w:rsidTr="003E0A82">
        <w:trPr>
          <w:trHeight w:val="259"/>
          <w:trPrChange w:id="499" w:author="Maino Vieytes, Christian (NIH/NIA/IRP) [F]" w:date="2023-11-17T13:22:00Z">
            <w:trPr>
              <w:trHeight w:val="320"/>
            </w:trPr>
          </w:trPrChange>
        </w:trPr>
        <w:tc>
          <w:tcPr>
            <w:tcW w:w="2616" w:type="dxa"/>
            <w:tcBorders>
              <w:top w:val="nil"/>
            </w:tcBorders>
            <w:noWrap/>
            <w:hideMark/>
            <w:tcPrChange w:id="500" w:author="Maino Vieytes, Christian (NIH/NIA/IRP) [F]" w:date="2023-11-17T13:22:00Z">
              <w:tcPr>
                <w:tcW w:w="2616" w:type="dxa"/>
                <w:tcBorders>
                  <w:top w:val="nil"/>
                </w:tcBorders>
                <w:noWrap/>
                <w:vAlign w:val="center"/>
                <w:hideMark/>
              </w:tcPr>
            </w:tcPrChange>
          </w:tcPr>
          <w:p w14:paraId="1DC9A7F3" w14:textId="77777777" w:rsidR="00B717EF" w:rsidRPr="00B26EF2" w:rsidRDefault="00B717EF" w:rsidP="00B717EF">
            <w:pPr>
              <w:ind w:firstLine="720"/>
              <w:rPr>
                <w:rFonts w:ascii="Times New Roman" w:hAnsi="Times New Roman" w:cs="Times New Roman"/>
                <w:sz w:val="18"/>
                <w:szCs w:val="18"/>
                <w:rPrChange w:id="50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02" w:author="Maino Vieytes, Christian (NIH/NIA/IRP) [F]" w:date="2023-11-20T10:14:00Z">
                  <w:rPr>
                    <w:rFonts w:ascii="Times New Roman" w:hAnsi="Times New Roman" w:cs="Times New Roman"/>
                    <w:sz w:val="20"/>
                    <w:szCs w:val="20"/>
                  </w:rPr>
                </w:rPrChange>
              </w:rPr>
              <w:t>&lt; 1.3</w:t>
            </w:r>
          </w:p>
        </w:tc>
        <w:tc>
          <w:tcPr>
            <w:tcW w:w="2284" w:type="dxa"/>
            <w:tcBorders>
              <w:top w:val="nil"/>
            </w:tcBorders>
            <w:noWrap/>
            <w:hideMark/>
            <w:tcPrChange w:id="503" w:author="Maino Vieytes, Christian (NIH/NIA/IRP) [F]" w:date="2023-11-17T13:22:00Z">
              <w:tcPr>
                <w:tcW w:w="2284" w:type="dxa"/>
                <w:tcBorders>
                  <w:top w:val="nil"/>
                </w:tcBorders>
                <w:noWrap/>
                <w:vAlign w:val="center"/>
                <w:hideMark/>
              </w:tcPr>
            </w:tcPrChange>
          </w:tcPr>
          <w:p w14:paraId="5C3CE021" w14:textId="77777777" w:rsidR="00B717EF" w:rsidRPr="00B26EF2" w:rsidRDefault="00B717EF" w:rsidP="00B717EF">
            <w:pPr>
              <w:jc w:val="center"/>
              <w:rPr>
                <w:rFonts w:ascii="Times New Roman" w:hAnsi="Times New Roman" w:cs="Times New Roman"/>
                <w:sz w:val="18"/>
                <w:szCs w:val="18"/>
                <w:rPrChange w:id="50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05" w:author="Maino Vieytes, Christian (NIH/NIA/IRP) [F]" w:date="2023-11-20T10:14:00Z">
                  <w:rPr>
                    <w:rFonts w:ascii="Times New Roman" w:hAnsi="Times New Roman" w:cs="Times New Roman"/>
                    <w:sz w:val="20"/>
                    <w:szCs w:val="20"/>
                  </w:rPr>
                </w:rPrChange>
              </w:rPr>
              <w:t>637 (17.3)</w:t>
            </w:r>
          </w:p>
        </w:tc>
        <w:tc>
          <w:tcPr>
            <w:tcW w:w="1899" w:type="dxa"/>
            <w:tcBorders>
              <w:top w:val="nil"/>
            </w:tcBorders>
            <w:noWrap/>
            <w:hideMark/>
            <w:tcPrChange w:id="506" w:author="Maino Vieytes, Christian (NIH/NIA/IRP) [F]" w:date="2023-11-17T13:22:00Z">
              <w:tcPr>
                <w:tcW w:w="1899" w:type="dxa"/>
                <w:tcBorders>
                  <w:top w:val="nil"/>
                </w:tcBorders>
                <w:noWrap/>
                <w:vAlign w:val="center"/>
                <w:hideMark/>
              </w:tcPr>
            </w:tcPrChange>
          </w:tcPr>
          <w:p w14:paraId="266F3D70" w14:textId="77777777" w:rsidR="00B717EF" w:rsidRPr="00B26EF2" w:rsidRDefault="00B717EF" w:rsidP="00B717EF">
            <w:pPr>
              <w:jc w:val="center"/>
              <w:rPr>
                <w:rFonts w:ascii="Times New Roman" w:hAnsi="Times New Roman" w:cs="Times New Roman"/>
                <w:sz w:val="18"/>
                <w:szCs w:val="18"/>
                <w:rPrChange w:id="50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08" w:author="Maino Vieytes, Christian (NIH/NIA/IRP) [F]" w:date="2023-11-20T10:14:00Z">
                  <w:rPr>
                    <w:rFonts w:ascii="Times New Roman" w:hAnsi="Times New Roman" w:cs="Times New Roman"/>
                    <w:sz w:val="20"/>
                    <w:szCs w:val="20"/>
                  </w:rPr>
                </w:rPrChange>
              </w:rPr>
              <w:t>221 (63.5)</w:t>
            </w:r>
          </w:p>
        </w:tc>
        <w:tc>
          <w:tcPr>
            <w:tcW w:w="1871" w:type="dxa"/>
            <w:tcBorders>
              <w:top w:val="nil"/>
            </w:tcBorders>
            <w:noWrap/>
            <w:hideMark/>
            <w:tcPrChange w:id="509" w:author="Maino Vieytes, Christian (NIH/NIA/IRP) [F]" w:date="2023-11-17T13:22:00Z">
              <w:tcPr>
                <w:tcW w:w="1871" w:type="dxa"/>
                <w:tcBorders>
                  <w:top w:val="nil"/>
                </w:tcBorders>
                <w:noWrap/>
                <w:vAlign w:val="center"/>
                <w:hideMark/>
              </w:tcPr>
            </w:tcPrChange>
          </w:tcPr>
          <w:p w14:paraId="1494B74D" w14:textId="77777777" w:rsidR="00B717EF" w:rsidRPr="00B26EF2" w:rsidRDefault="00B717EF" w:rsidP="00B717EF">
            <w:pPr>
              <w:jc w:val="center"/>
              <w:rPr>
                <w:rFonts w:ascii="Times New Roman" w:hAnsi="Times New Roman" w:cs="Times New Roman"/>
                <w:sz w:val="18"/>
                <w:szCs w:val="18"/>
                <w:rPrChange w:id="51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11" w:author="Maino Vieytes, Christian (NIH/NIA/IRP) [F]" w:date="2023-11-20T10:14:00Z">
                  <w:rPr>
                    <w:rFonts w:ascii="Times New Roman" w:hAnsi="Times New Roman" w:cs="Times New Roman"/>
                    <w:sz w:val="20"/>
                    <w:szCs w:val="20"/>
                  </w:rPr>
                </w:rPrChange>
              </w:rPr>
              <w:t>416 (12.2)</w:t>
            </w:r>
          </w:p>
        </w:tc>
        <w:tc>
          <w:tcPr>
            <w:tcW w:w="1399" w:type="dxa"/>
            <w:tcBorders>
              <w:top w:val="nil"/>
            </w:tcBorders>
            <w:noWrap/>
            <w:hideMark/>
            <w:tcPrChange w:id="512" w:author="Maino Vieytes, Christian (NIH/NIA/IRP) [F]" w:date="2023-11-17T13:22:00Z">
              <w:tcPr>
                <w:tcW w:w="1399" w:type="dxa"/>
                <w:tcBorders>
                  <w:top w:val="nil"/>
                </w:tcBorders>
                <w:noWrap/>
                <w:vAlign w:val="center"/>
                <w:hideMark/>
              </w:tcPr>
            </w:tcPrChange>
          </w:tcPr>
          <w:p w14:paraId="2848AEA2" w14:textId="77777777" w:rsidR="00B717EF" w:rsidRPr="00B26EF2" w:rsidRDefault="00B717EF" w:rsidP="00B717EF">
            <w:pPr>
              <w:ind w:firstLine="720"/>
              <w:jc w:val="center"/>
              <w:rPr>
                <w:rFonts w:ascii="Times New Roman" w:hAnsi="Times New Roman" w:cs="Times New Roman"/>
                <w:sz w:val="18"/>
                <w:szCs w:val="18"/>
                <w:rPrChange w:id="513" w:author="Maino Vieytes, Christian (NIH/NIA/IRP) [F]" w:date="2023-11-20T10:14:00Z">
                  <w:rPr>
                    <w:rFonts w:ascii="Times New Roman" w:hAnsi="Times New Roman" w:cs="Times New Roman"/>
                    <w:sz w:val="20"/>
                    <w:szCs w:val="20"/>
                  </w:rPr>
                </w:rPrChange>
              </w:rPr>
            </w:pPr>
          </w:p>
        </w:tc>
      </w:tr>
      <w:tr w:rsidR="00B717EF" w:rsidRPr="00B26EF2" w14:paraId="54502EC8" w14:textId="77777777" w:rsidTr="003E0A82">
        <w:trPr>
          <w:trHeight w:val="259"/>
          <w:trPrChange w:id="514" w:author="Maino Vieytes, Christian (NIH/NIA/IRP) [F]" w:date="2023-11-17T13:22:00Z">
            <w:trPr>
              <w:trHeight w:val="320"/>
            </w:trPr>
          </w:trPrChange>
        </w:trPr>
        <w:tc>
          <w:tcPr>
            <w:tcW w:w="2616" w:type="dxa"/>
            <w:tcBorders>
              <w:bottom w:val="single" w:sz="4" w:space="0" w:color="auto"/>
            </w:tcBorders>
            <w:noWrap/>
            <w:hideMark/>
            <w:tcPrChange w:id="515" w:author="Maino Vieytes, Christian (NIH/NIA/IRP) [F]" w:date="2023-11-17T13:22:00Z">
              <w:tcPr>
                <w:tcW w:w="2616" w:type="dxa"/>
                <w:tcBorders>
                  <w:bottom w:val="single" w:sz="4" w:space="0" w:color="auto"/>
                </w:tcBorders>
                <w:noWrap/>
                <w:vAlign w:val="center"/>
                <w:hideMark/>
              </w:tcPr>
            </w:tcPrChange>
          </w:tcPr>
          <w:p w14:paraId="15DF167E" w14:textId="77777777" w:rsidR="00B717EF" w:rsidRPr="00B26EF2" w:rsidRDefault="00B717EF" w:rsidP="00B717EF">
            <w:pPr>
              <w:rPr>
                <w:rFonts w:ascii="Times New Roman" w:hAnsi="Times New Roman" w:cs="Times New Roman"/>
                <w:sz w:val="18"/>
                <w:szCs w:val="18"/>
                <w:rPrChange w:id="51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17" w:author="Maino Vieytes, Christian (NIH/NIA/IRP) [F]" w:date="2023-11-20T10:14:00Z">
                  <w:rPr>
                    <w:rFonts w:ascii="Times New Roman" w:hAnsi="Times New Roman" w:cs="Times New Roman"/>
                    <w:sz w:val="20"/>
                    <w:szCs w:val="20"/>
                  </w:rPr>
                </w:rPrChange>
              </w:rPr>
              <w:t>Health Insurance Status</w:t>
            </w:r>
          </w:p>
        </w:tc>
        <w:tc>
          <w:tcPr>
            <w:tcW w:w="2284" w:type="dxa"/>
            <w:tcBorders>
              <w:bottom w:val="single" w:sz="4" w:space="0" w:color="auto"/>
            </w:tcBorders>
            <w:noWrap/>
            <w:hideMark/>
            <w:tcPrChange w:id="518" w:author="Maino Vieytes, Christian (NIH/NIA/IRP) [F]" w:date="2023-11-17T13:22:00Z">
              <w:tcPr>
                <w:tcW w:w="2284" w:type="dxa"/>
                <w:tcBorders>
                  <w:bottom w:val="single" w:sz="4" w:space="0" w:color="auto"/>
                </w:tcBorders>
                <w:noWrap/>
                <w:vAlign w:val="center"/>
                <w:hideMark/>
              </w:tcPr>
            </w:tcPrChange>
          </w:tcPr>
          <w:p w14:paraId="2A6EA349" w14:textId="77777777" w:rsidR="00B717EF" w:rsidRPr="00B26EF2" w:rsidRDefault="00B717EF" w:rsidP="00B717EF">
            <w:pPr>
              <w:ind w:firstLine="720"/>
              <w:jc w:val="center"/>
              <w:rPr>
                <w:rFonts w:ascii="Times New Roman" w:hAnsi="Times New Roman" w:cs="Times New Roman"/>
                <w:sz w:val="18"/>
                <w:szCs w:val="18"/>
                <w:rPrChange w:id="519"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520" w:author="Maino Vieytes, Christian (NIH/NIA/IRP) [F]" w:date="2023-11-17T13:22:00Z">
              <w:tcPr>
                <w:tcW w:w="1899" w:type="dxa"/>
                <w:tcBorders>
                  <w:bottom w:val="single" w:sz="4" w:space="0" w:color="auto"/>
                </w:tcBorders>
                <w:noWrap/>
                <w:vAlign w:val="center"/>
                <w:hideMark/>
              </w:tcPr>
            </w:tcPrChange>
          </w:tcPr>
          <w:p w14:paraId="717AF43E" w14:textId="77777777" w:rsidR="00B717EF" w:rsidRPr="00B26EF2" w:rsidRDefault="00B717EF" w:rsidP="00B717EF">
            <w:pPr>
              <w:ind w:firstLine="720"/>
              <w:jc w:val="center"/>
              <w:rPr>
                <w:rFonts w:ascii="Times New Roman" w:hAnsi="Times New Roman" w:cs="Times New Roman"/>
                <w:sz w:val="18"/>
                <w:szCs w:val="18"/>
                <w:rPrChange w:id="521"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522" w:author="Maino Vieytes, Christian (NIH/NIA/IRP) [F]" w:date="2023-11-17T13:22:00Z">
              <w:tcPr>
                <w:tcW w:w="1871" w:type="dxa"/>
                <w:tcBorders>
                  <w:bottom w:val="single" w:sz="4" w:space="0" w:color="auto"/>
                </w:tcBorders>
                <w:noWrap/>
                <w:vAlign w:val="center"/>
                <w:hideMark/>
              </w:tcPr>
            </w:tcPrChange>
          </w:tcPr>
          <w:p w14:paraId="14F8EEBB" w14:textId="77777777" w:rsidR="00B717EF" w:rsidRPr="00B26EF2" w:rsidRDefault="00B717EF" w:rsidP="00B717EF">
            <w:pPr>
              <w:ind w:firstLine="720"/>
              <w:jc w:val="center"/>
              <w:rPr>
                <w:rFonts w:ascii="Times New Roman" w:hAnsi="Times New Roman" w:cs="Times New Roman"/>
                <w:sz w:val="18"/>
                <w:szCs w:val="18"/>
                <w:rPrChange w:id="523"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524" w:author="Maino Vieytes, Christian (NIH/NIA/IRP) [F]" w:date="2023-11-17T13:22:00Z">
              <w:tcPr>
                <w:tcW w:w="1399" w:type="dxa"/>
                <w:tcBorders>
                  <w:bottom w:val="single" w:sz="4" w:space="0" w:color="auto"/>
                </w:tcBorders>
                <w:noWrap/>
                <w:vAlign w:val="center"/>
                <w:hideMark/>
              </w:tcPr>
            </w:tcPrChange>
          </w:tcPr>
          <w:p w14:paraId="2CEB2752" w14:textId="77777777" w:rsidR="00B717EF" w:rsidRPr="00B26EF2" w:rsidRDefault="00B717EF" w:rsidP="00B717EF">
            <w:pPr>
              <w:jc w:val="center"/>
              <w:rPr>
                <w:rFonts w:ascii="Times New Roman" w:hAnsi="Times New Roman" w:cs="Times New Roman"/>
                <w:sz w:val="18"/>
                <w:szCs w:val="18"/>
                <w:rPrChange w:id="52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26" w:author="Maino Vieytes, Christian (NIH/NIA/IRP) [F]" w:date="2023-11-20T10:14:00Z">
                  <w:rPr>
                    <w:rFonts w:ascii="Times New Roman" w:hAnsi="Times New Roman" w:cs="Times New Roman"/>
                    <w:sz w:val="20"/>
                    <w:szCs w:val="20"/>
                  </w:rPr>
                </w:rPrChange>
              </w:rPr>
              <w:t>&lt; 0.01</w:t>
            </w:r>
          </w:p>
        </w:tc>
      </w:tr>
      <w:tr w:rsidR="00B717EF" w:rsidRPr="00B26EF2" w14:paraId="77BF8452" w14:textId="77777777" w:rsidTr="003E0A82">
        <w:trPr>
          <w:trHeight w:val="259"/>
          <w:trPrChange w:id="527" w:author="Maino Vieytes, Christian (NIH/NIA/IRP) [F]" w:date="2023-11-17T13:22:00Z">
            <w:trPr>
              <w:trHeight w:val="320"/>
            </w:trPr>
          </w:trPrChange>
        </w:trPr>
        <w:tc>
          <w:tcPr>
            <w:tcW w:w="2616" w:type="dxa"/>
            <w:tcBorders>
              <w:top w:val="nil"/>
            </w:tcBorders>
            <w:noWrap/>
            <w:hideMark/>
            <w:tcPrChange w:id="528" w:author="Maino Vieytes, Christian (NIH/NIA/IRP) [F]" w:date="2023-11-17T13:22:00Z">
              <w:tcPr>
                <w:tcW w:w="2616" w:type="dxa"/>
                <w:tcBorders>
                  <w:top w:val="nil"/>
                </w:tcBorders>
                <w:noWrap/>
                <w:vAlign w:val="center"/>
                <w:hideMark/>
              </w:tcPr>
            </w:tcPrChange>
          </w:tcPr>
          <w:p w14:paraId="231F9F20" w14:textId="77777777" w:rsidR="00B717EF" w:rsidRPr="00B26EF2" w:rsidRDefault="00B717EF" w:rsidP="00B717EF">
            <w:pPr>
              <w:ind w:firstLine="720"/>
              <w:rPr>
                <w:rFonts w:ascii="Times New Roman" w:hAnsi="Times New Roman" w:cs="Times New Roman"/>
                <w:sz w:val="18"/>
                <w:szCs w:val="18"/>
                <w:rPrChange w:id="52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30" w:author="Maino Vieytes, Christian (NIH/NIA/IRP) [F]" w:date="2023-11-20T10:14:00Z">
                  <w:rPr>
                    <w:rFonts w:ascii="Times New Roman" w:hAnsi="Times New Roman" w:cs="Times New Roman"/>
                    <w:sz w:val="20"/>
                    <w:szCs w:val="20"/>
                  </w:rPr>
                </w:rPrChange>
              </w:rPr>
              <w:t>Insured</w:t>
            </w:r>
          </w:p>
        </w:tc>
        <w:tc>
          <w:tcPr>
            <w:tcW w:w="2284" w:type="dxa"/>
            <w:tcBorders>
              <w:top w:val="nil"/>
            </w:tcBorders>
            <w:noWrap/>
            <w:hideMark/>
            <w:tcPrChange w:id="531" w:author="Maino Vieytes, Christian (NIH/NIA/IRP) [F]" w:date="2023-11-17T13:22:00Z">
              <w:tcPr>
                <w:tcW w:w="2284" w:type="dxa"/>
                <w:tcBorders>
                  <w:top w:val="nil"/>
                </w:tcBorders>
                <w:noWrap/>
                <w:vAlign w:val="center"/>
                <w:hideMark/>
              </w:tcPr>
            </w:tcPrChange>
          </w:tcPr>
          <w:p w14:paraId="0F285AC1" w14:textId="77777777" w:rsidR="00B717EF" w:rsidRPr="00B26EF2" w:rsidRDefault="00B717EF" w:rsidP="00B717EF">
            <w:pPr>
              <w:jc w:val="center"/>
              <w:rPr>
                <w:rFonts w:ascii="Times New Roman" w:hAnsi="Times New Roman" w:cs="Times New Roman"/>
                <w:sz w:val="18"/>
                <w:szCs w:val="18"/>
                <w:rPrChange w:id="53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33" w:author="Maino Vieytes, Christian (NIH/NIA/IRP) [F]" w:date="2023-11-20T10:14:00Z">
                  <w:rPr>
                    <w:rFonts w:ascii="Times New Roman" w:hAnsi="Times New Roman" w:cs="Times New Roman"/>
                    <w:sz w:val="20"/>
                    <w:szCs w:val="20"/>
                  </w:rPr>
                </w:rPrChange>
              </w:rPr>
              <w:t>2329 (94.1)</w:t>
            </w:r>
          </w:p>
        </w:tc>
        <w:tc>
          <w:tcPr>
            <w:tcW w:w="1899" w:type="dxa"/>
            <w:tcBorders>
              <w:top w:val="nil"/>
            </w:tcBorders>
            <w:noWrap/>
            <w:hideMark/>
            <w:tcPrChange w:id="534" w:author="Maino Vieytes, Christian (NIH/NIA/IRP) [F]" w:date="2023-11-17T13:22:00Z">
              <w:tcPr>
                <w:tcW w:w="1899" w:type="dxa"/>
                <w:tcBorders>
                  <w:top w:val="nil"/>
                </w:tcBorders>
                <w:noWrap/>
                <w:vAlign w:val="center"/>
                <w:hideMark/>
              </w:tcPr>
            </w:tcPrChange>
          </w:tcPr>
          <w:p w14:paraId="1A2E6692" w14:textId="77777777" w:rsidR="00B717EF" w:rsidRPr="00B26EF2" w:rsidRDefault="00B717EF" w:rsidP="00B717EF">
            <w:pPr>
              <w:jc w:val="center"/>
              <w:rPr>
                <w:rFonts w:ascii="Times New Roman" w:hAnsi="Times New Roman" w:cs="Times New Roman"/>
                <w:sz w:val="18"/>
                <w:szCs w:val="18"/>
                <w:rPrChange w:id="53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36" w:author="Maino Vieytes, Christian (NIH/NIA/IRP) [F]" w:date="2023-11-20T10:14:00Z">
                  <w:rPr>
                    <w:rFonts w:ascii="Times New Roman" w:hAnsi="Times New Roman" w:cs="Times New Roman"/>
                    <w:sz w:val="20"/>
                    <w:szCs w:val="20"/>
                  </w:rPr>
                </w:rPrChange>
              </w:rPr>
              <w:t>265 (83.7)</w:t>
            </w:r>
          </w:p>
        </w:tc>
        <w:tc>
          <w:tcPr>
            <w:tcW w:w="1871" w:type="dxa"/>
            <w:tcBorders>
              <w:top w:val="nil"/>
            </w:tcBorders>
            <w:noWrap/>
            <w:hideMark/>
            <w:tcPrChange w:id="537" w:author="Maino Vieytes, Christian (NIH/NIA/IRP) [F]" w:date="2023-11-17T13:22:00Z">
              <w:tcPr>
                <w:tcW w:w="1871" w:type="dxa"/>
                <w:tcBorders>
                  <w:top w:val="nil"/>
                </w:tcBorders>
                <w:noWrap/>
                <w:vAlign w:val="center"/>
                <w:hideMark/>
              </w:tcPr>
            </w:tcPrChange>
          </w:tcPr>
          <w:p w14:paraId="0121BB52" w14:textId="77777777" w:rsidR="00B717EF" w:rsidRPr="00B26EF2" w:rsidRDefault="00B717EF" w:rsidP="00B717EF">
            <w:pPr>
              <w:jc w:val="center"/>
              <w:rPr>
                <w:rFonts w:ascii="Times New Roman" w:hAnsi="Times New Roman" w:cs="Times New Roman"/>
                <w:sz w:val="18"/>
                <w:szCs w:val="18"/>
                <w:rPrChange w:id="53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39" w:author="Maino Vieytes, Christian (NIH/NIA/IRP) [F]" w:date="2023-11-20T10:14:00Z">
                  <w:rPr>
                    <w:rFonts w:ascii="Times New Roman" w:hAnsi="Times New Roman" w:cs="Times New Roman"/>
                    <w:sz w:val="20"/>
                    <w:szCs w:val="20"/>
                  </w:rPr>
                </w:rPrChange>
              </w:rPr>
              <w:t>2064 (95.3)</w:t>
            </w:r>
          </w:p>
        </w:tc>
        <w:tc>
          <w:tcPr>
            <w:tcW w:w="1399" w:type="dxa"/>
            <w:tcBorders>
              <w:top w:val="nil"/>
            </w:tcBorders>
            <w:noWrap/>
            <w:hideMark/>
            <w:tcPrChange w:id="540" w:author="Maino Vieytes, Christian (NIH/NIA/IRP) [F]" w:date="2023-11-17T13:22:00Z">
              <w:tcPr>
                <w:tcW w:w="1399" w:type="dxa"/>
                <w:tcBorders>
                  <w:top w:val="nil"/>
                </w:tcBorders>
                <w:noWrap/>
                <w:vAlign w:val="center"/>
                <w:hideMark/>
              </w:tcPr>
            </w:tcPrChange>
          </w:tcPr>
          <w:p w14:paraId="061BE8D2" w14:textId="77777777" w:rsidR="00B717EF" w:rsidRPr="00B26EF2" w:rsidRDefault="00B717EF" w:rsidP="00B717EF">
            <w:pPr>
              <w:ind w:firstLine="720"/>
              <w:jc w:val="center"/>
              <w:rPr>
                <w:rFonts w:ascii="Times New Roman" w:hAnsi="Times New Roman" w:cs="Times New Roman"/>
                <w:sz w:val="18"/>
                <w:szCs w:val="18"/>
                <w:rPrChange w:id="541" w:author="Maino Vieytes, Christian (NIH/NIA/IRP) [F]" w:date="2023-11-20T10:14:00Z">
                  <w:rPr>
                    <w:rFonts w:ascii="Times New Roman" w:hAnsi="Times New Roman" w:cs="Times New Roman"/>
                    <w:sz w:val="20"/>
                    <w:szCs w:val="20"/>
                  </w:rPr>
                </w:rPrChange>
              </w:rPr>
            </w:pPr>
          </w:p>
        </w:tc>
      </w:tr>
      <w:tr w:rsidR="00B717EF" w:rsidRPr="00B26EF2" w14:paraId="67532AF9" w14:textId="77777777" w:rsidTr="003E0A82">
        <w:trPr>
          <w:trHeight w:val="259"/>
          <w:trPrChange w:id="542" w:author="Maino Vieytes, Christian (NIH/NIA/IRP) [F]" w:date="2023-11-17T13:22:00Z">
            <w:trPr>
              <w:trHeight w:val="320"/>
            </w:trPr>
          </w:trPrChange>
        </w:trPr>
        <w:tc>
          <w:tcPr>
            <w:tcW w:w="2616" w:type="dxa"/>
            <w:tcBorders>
              <w:bottom w:val="single" w:sz="4" w:space="0" w:color="auto"/>
            </w:tcBorders>
            <w:noWrap/>
            <w:hideMark/>
            <w:tcPrChange w:id="543" w:author="Maino Vieytes, Christian (NIH/NIA/IRP) [F]" w:date="2023-11-17T13:22:00Z">
              <w:tcPr>
                <w:tcW w:w="2616" w:type="dxa"/>
                <w:tcBorders>
                  <w:bottom w:val="single" w:sz="4" w:space="0" w:color="auto"/>
                </w:tcBorders>
                <w:noWrap/>
                <w:vAlign w:val="center"/>
                <w:hideMark/>
              </w:tcPr>
            </w:tcPrChange>
          </w:tcPr>
          <w:p w14:paraId="094446CD" w14:textId="77777777" w:rsidR="00B717EF" w:rsidRPr="00B26EF2" w:rsidRDefault="00B717EF" w:rsidP="00B717EF">
            <w:pPr>
              <w:rPr>
                <w:rFonts w:ascii="Times New Roman" w:hAnsi="Times New Roman" w:cs="Times New Roman"/>
                <w:sz w:val="18"/>
                <w:szCs w:val="18"/>
                <w:rPrChange w:id="54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45" w:author="Maino Vieytes, Christian (NIH/NIA/IRP) [F]" w:date="2023-11-20T10:14:00Z">
                  <w:rPr>
                    <w:rFonts w:ascii="Times New Roman" w:hAnsi="Times New Roman" w:cs="Times New Roman"/>
                    <w:sz w:val="20"/>
                    <w:szCs w:val="20"/>
                  </w:rPr>
                </w:rPrChange>
              </w:rPr>
              <w:t>Household Size</w:t>
            </w:r>
          </w:p>
        </w:tc>
        <w:tc>
          <w:tcPr>
            <w:tcW w:w="2284" w:type="dxa"/>
            <w:tcBorders>
              <w:bottom w:val="single" w:sz="4" w:space="0" w:color="auto"/>
            </w:tcBorders>
            <w:noWrap/>
            <w:hideMark/>
            <w:tcPrChange w:id="546" w:author="Maino Vieytes, Christian (NIH/NIA/IRP) [F]" w:date="2023-11-17T13:22:00Z">
              <w:tcPr>
                <w:tcW w:w="2284" w:type="dxa"/>
                <w:tcBorders>
                  <w:bottom w:val="single" w:sz="4" w:space="0" w:color="auto"/>
                </w:tcBorders>
                <w:noWrap/>
                <w:vAlign w:val="center"/>
                <w:hideMark/>
              </w:tcPr>
            </w:tcPrChange>
          </w:tcPr>
          <w:p w14:paraId="1B5CCBB7" w14:textId="77777777" w:rsidR="00B717EF" w:rsidRPr="00B26EF2" w:rsidRDefault="00B717EF" w:rsidP="00B717EF">
            <w:pPr>
              <w:ind w:firstLine="720"/>
              <w:jc w:val="center"/>
              <w:rPr>
                <w:rFonts w:ascii="Times New Roman" w:hAnsi="Times New Roman" w:cs="Times New Roman"/>
                <w:sz w:val="18"/>
                <w:szCs w:val="18"/>
                <w:rPrChange w:id="547"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548" w:author="Maino Vieytes, Christian (NIH/NIA/IRP) [F]" w:date="2023-11-17T13:22:00Z">
              <w:tcPr>
                <w:tcW w:w="1899" w:type="dxa"/>
                <w:tcBorders>
                  <w:bottom w:val="single" w:sz="4" w:space="0" w:color="auto"/>
                </w:tcBorders>
                <w:noWrap/>
                <w:vAlign w:val="center"/>
                <w:hideMark/>
              </w:tcPr>
            </w:tcPrChange>
          </w:tcPr>
          <w:p w14:paraId="51FFE985" w14:textId="77777777" w:rsidR="00B717EF" w:rsidRPr="00B26EF2" w:rsidRDefault="00B717EF" w:rsidP="00B717EF">
            <w:pPr>
              <w:ind w:firstLine="720"/>
              <w:jc w:val="center"/>
              <w:rPr>
                <w:rFonts w:ascii="Times New Roman" w:hAnsi="Times New Roman" w:cs="Times New Roman"/>
                <w:sz w:val="18"/>
                <w:szCs w:val="18"/>
                <w:rPrChange w:id="549"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550" w:author="Maino Vieytes, Christian (NIH/NIA/IRP) [F]" w:date="2023-11-17T13:22:00Z">
              <w:tcPr>
                <w:tcW w:w="1871" w:type="dxa"/>
                <w:tcBorders>
                  <w:bottom w:val="single" w:sz="4" w:space="0" w:color="auto"/>
                </w:tcBorders>
                <w:noWrap/>
                <w:vAlign w:val="center"/>
                <w:hideMark/>
              </w:tcPr>
            </w:tcPrChange>
          </w:tcPr>
          <w:p w14:paraId="61AE7C70" w14:textId="77777777" w:rsidR="00B717EF" w:rsidRPr="00B26EF2" w:rsidRDefault="00B717EF" w:rsidP="00B717EF">
            <w:pPr>
              <w:ind w:firstLine="720"/>
              <w:jc w:val="center"/>
              <w:rPr>
                <w:rFonts w:ascii="Times New Roman" w:hAnsi="Times New Roman" w:cs="Times New Roman"/>
                <w:sz w:val="18"/>
                <w:szCs w:val="18"/>
                <w:rPrChange w:id="551"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552" w:author="Maino Vieytes, Christian (NIH/NIA/IRP) [F]" w:date="2023-11-17T13:22:00Z">
              <w:tcPr>
                <w:tcW w:w="1399" w:type="dxa"/>
                <w:tcBorders>
                  <w:bottom w:val="single" w:sz="4" w:space="0" w:color="auto"/>
                </w:tcBorders>
                <w:noWrap/>
                <w:vAlign w:val="center"/>
                <w:hideMark/>
              </w:tcPr>
            </w:tcPrChange>
          </w:tcPr>
          <w:p w14:paraId="7DE8CED1" w14:textId="77777777" w:rsidR="00B717EF" w:rsidRPr="00B26EF2" w:rsidRDefault="00B717EF" w:rsidP="00B717EF">
            <w:pPr>
              <w:jc w:val="center"/>
              <w:rPr>
                <w:rFonts w:ascii="Times New Roman" w:hAnsi="Times New Roman" w:cs="Times New Roman"/>
                <w:sz w:val="18"/>
                <w:szCs w:val="18"/>
                <w:rPrChange w:id="55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54" w:author="Maino Vieytes, Christian (NIH/NIA/IRP) [F]" w:date="2023-11-20T10:14:00Z">
                  <w:rPr>
                    <w:rFonts w:ascii="Times New Roman" w:hAnsi="Times New Roman" w:cs="Times New Roman"/>
                    <w:sz w:val="20"/>
                    <w:szCs w:val="20"/>
                  </w:rPr>
                </w:rPrChange>
              </w:rPr>
              <w:t>&lt; 0.01</w:t>
            </w:r>
          </w:p>
        </w:tc>
      </w:tr>
      <w:tr w:rsidR="00B717EF" w:rsidRPr="00B26EF2" w14:paraId="062C8C3F" w14:textId="77777777" w:rsidTr="003E0A82">
        <w:trPr>
          <w:trHeight w:val="259"/>
          <w:trPrChange w:id="555" w:author="Maino Vieytes, Christian (NIH/NIA/IRP) [F]" w:date="2023-11-17T13:22:00Z">
            <w:trPr>
              <w:trHeight w:val="320"/>
            </w:trPr>
          </w:trPrChange>
        </w:trPr>
        <w:tc>
          <w:tcPr>
            <w:tcW w:w="2616" w:type="dxa"/>
            <w:tcBorders>
              <w:bottom w:val="nil"/>
            </w:tcBorders>
            <w:noWrap/>
            <w:hideMark/>
            <w:tcPrChange w:id="556" w:author="Maino Vieytes, Christian (NIH/NIA/IRP) [F]" w:date="2023-11-17T13:22:00Z">
              <w:tcPr>
                <w:tcW w:w="2616" w:type="dxa"/>
                <w:tcBorders>
                  <w:bottom w:val="nil"/>
                </w:tcBorders>
                <w:noWrap/>
                <w:vAlign w:val="center"/>
                <w:hideMark/>
              </w:tcPr>
            </w:tcPrChange>
          </w:tcPr>
          <w:p w14:paraId="7CA486D1" w14:textId="77777777" w:rsidR="00B717EF" w:rsidRPr="00B26EF2" w:rsidRDefault="00B717EF" w:rsidP="00B717EF">
            <w:pPr>
              <w:ind w:firstLine="720"/>
              <w:rPr>
                <w:rFonts w:ascii="Times New Roman" w:hAnsi="Times New Roman" w:cs="Times New Roman"/>
                <w:sz w:val="18"/>
                <w:szCs w:val="18"/>
                <w:rPrChange w:id="55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58" w:author="Maino Vieytes, Christian (NIH/NIA/IRP) [F]" w:date="2023-11-20T10:14:00Z">
                  <w:rPr>
                    <w:rFonts w:ascii="Times New Roman" w:hAnsi="Times New Roman" w:cs="Times New Roman"/>
                    <w:sz w:val="20"/>
                    <w:szCs w:val="20"/>
                  </w:rPr>
                </w:rPrChange>
              </w:rPr>
              <w:t>&lt; 5 Persons</w:t>
            </w:r>
          </w:p>
        </w:tc>
        <w:tc>
          <w:tcPr>
            <w:tcW w:w="2284" w:type="dxa"/>
            <w:tcBorders>
              <w:bottom w:val="nil"/>
            </w:tcBorders>
            <w:noWrap/>
            <w:hideMark/>
            <w:tcPrChange w:id="559" w:author="Maino Vieytes, Christian (NIH/NIA/IRP) [F]" w:date="2023-11-17T13:22:00Z">
              <w:tcPr>
                <w:tcW w:w="2284" w:type="dxa"/>
                <w:tcBorders>
                  <w:bottom w:val="nil"/>
                </w:tcBorders>
                <w:noWrap/>
                <w:vAlign w:val="center"/>
                <w:hideMark/>
              </w:tcPr>
            </w:tcPrChange>
          </w:tcPr>
          <w:p w14:paraId="4ED50380" w14:textId="77777777" w:rsidR="00B717EF" w:rsidRPr="00B26EF2" w:rsidRDefault="00B717EF" w:rsidP="00B717EF">
            <w:pPr>
              <w:jc w:val="center"/>
              <w:rPr>
                <w:rFonts w:ascii="Times New Roman" w:hAnsi="Times New Roman" w:cs="Times New Roman"/>
                <w:sz w:val="18"/>
                <w:szCs w:val="18"/>
                <w:rPrChange w:id="56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61" w:author="Maino Vieytes, Christian (NIH/NIA/IRP) [F]" w:date="2023-11-20T10:14:00Z">
                  <w:rPr>
                    <w:rFonts w:ascii="Times New Roman" w:hAnsi="Times New Roman" w:cs="Times New Roman"/>
                    <w:sz w:val="20"/>
                    <w:szCs w:val="20"/>
                  </w:rPr>
                </w:rPrChange>
              </w:rPr>
              <w:t>2274 (92.5)</w:t>
            </w:r>
          </w:p>
        </w:tc>
        <w:tc>
          <w:tcPr>
            <w:tcW w:w="1899" w:type="dxa"/>
            <w:tcBorders>
              <w:bottom w:val="nil"/>
            </w:tcBorders>
            <w:noWrap/>
            <w:hideMark/>
            <w:tcPrChange w:id="562" w:author="Maino Vieytes, Christian (NIH/NIA/IRP) [F]" w:date="2023-11-17T13:22:00Z">
              <w:tcPr>
                <w:tcW w:w="1899" w:type="dxa"/>
                <w:tcBorders>
                  <w:bottom w:val="nil"/>
                </w:tcBorders>
                <w:noWrap/>
                <w:vAlign w:val="center"/>
                <w:hideMark/>
              </w:tcPr>
            </w:tcPrChange>
          </w:tcPr>
          <w:p w14:paraId="5CF41DD7" w14:textId="77777777" w:rsidR="00B717EF" w:rsidRPr="00B26EF2" w:rsidRDefault="00B717EF" w:rsidP="00B717EF">
            <w:pPr>
              <w:jc w:val="center"/>
              <w:rPr>
                <w:rFonts w:ascii="Times New Roman" w:hAnsi="Times New Roman" w:cs="Times New Roman"/>
                <w:sz w:val="18"/>
                <w:szCs w:val="18"/>
                <w:rPrChange w:id="56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64" w:author="Maino Vieytes, Christian (NIH/NIA/IRP) [F]" w:date="2023-11-20T10:14:00Z">
                  <w:rPr>
                    <w:rFonts w:ascii="Times New Roman" w:hAnsi="Times New Roman" w:cs="Times New Roman"/>
                    <w:sz w:val="20"/>
                    <w:szCs w:val="20"/>
                  </w:rPr>
                </w:rPrChange>
              </w:rPr>
              <w:t>247 (78.6)</w:t>
            </w:r>
          </w:p>
        </w:tc>
        <w:tc>
          <w:tcPr>
            <w:tcW w:w="1871" w:type="dxa"/>
            <w:tcBorders>
              <w:bottom w:val="nil"/>
            </w:tcBorders>
            <w:noWrap/>
            <w:hideMark/>
            <w:tcPrChange w:id="565" w:author="Maino Vieytes, Christian (NIH/NIA/IRP) [F]" w:date="2023-11-17T13:22:00Z">
              <w:tcPr>
                <w:tcW w:w="1871" w:type="dxa"/>
                <w:tcBorders>
                  <w:bottom w:val="nil"/>
                </w:tcBorders>
                <w:noWrap/>
                <w:vAlign w:val="center"/>
                <w:hideMark/>
              </w:tcPr>
            </w:tcPrChange>
          </w:tcPr>
          <w:p w14:paraId="1C29A0DE" w14:textId="77777777" w:rsidR="00B717EF" w:rsidRPr="00B26EF2" w:rsidRDefault="00B717EF" w:rsidP="00B717EF">
            <w:pPr>
              <w:jc w:val="center"/>
              <w:rPr>
                <w:rFonts w:ascii="Times New Roman" w:hAnsi="Times New Roman" w:cs="Times New Roman"/>
                <w:sz w:val="18"/>
                <w:szCs w:val="18"/>
                <w:rPrChange w:id="56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67" w:author="Maino Vieytes, Christian (NIH/NIA/IRP) [F]" w:date="2023-11-20T10:14:00Z">
                  <w:rPr>
                    <w:rFonts w:ascii="Times New Roman" w:hAnsi="Times New Roman" w:cs="Times New Roman"/>
                    <w:sz w:val="20"/>
                    <w:szCs w:val="20"/>
                  </w:rPr>
                </w:rPrChange>
              </w:rPr>
              <w:t>2027 (94.1)</w:t>
            </w:r>
          </w:p>
        </w:tc>
        <w:tc>
          <w:tcPr>
            <w:tcW w:w="1399" w:type="dxa"/>
            <w:tcBorders>
              <w:bottom w:val="nil"/>
            </w:tcBorders>
            <w:noWrap/>
            <w:hideMark/>
            <w:tcPrChange w:id="568" w:author="Maino Vieytes, Christian (NIH/NIA/IRP) [F]" w:date="2023-11-17T13:22:00Z">
              <w:tcPr>
                <w:tcW w:w="1399" w:type="dxa"/>
                <w:tcBorders>
                  <w:bottom w:val="nil"/>
                </w:tcBorders>
                <w:noWrap/>
                <w:vAlign w:val="center"/>
                <w:hideMark/>
              </w:tcPr>
            </w:tcPrChange>
          </w:tcPr>
          <w:p w14:paraId="040D1D60" w14:textId="77777777" w:rsidR="00B717EF" w:rsidRPr="00B26EF2" w:rsidRDefault="00B717EF" w:rsidP="00B717EF">
            <w:pPr>
              <w:ind w:firstLine="720"/>
              <w:jc w:val="center"/>
              <w:rPr>
                <w:rFonts w:ascii="Times New Roman" w:hAnsi="Times New Roman" w:cs="Times New Roman"/>
                <w:sz w:val="18"/>
                <w:szCs w:val="18"/>
                <w:rPrChange w:id="569" w:author="Maino Vieytes, Christian (NIH/NIA/IRP) [F]" w:date="2023-11-20T10:14:00Z">
                  <w:rPr>
                    <w:rFonts w:ascii="Times New Roman" w:hAnsi="Times New Roman" w:cs="Times New Roman"/>
                    <w:sz w:val="20"/>
                    <w:szCs w:val="20"/>
                  </w:rPr>
                </w:rPrChange>
              </w:rPr>
            </w:pPr>
          </w:p>
        </w:tc>
      </w:tr>
      <w:tr w:rsidR="00B717EF" w:rsidRPr="00B26EF2" w14:paraId="5E04BA8A" w14:textId="77777777" w:rsidTr="003E0A82">
        <w:trPr>
          <w:trHeight w:val="259"/>
          <w:trPrChange w:id="570" w:author="Maino Vieytes, Christian (NIH/NIA/IRP) [F]" w:date="2023-11-17T13:22:00Z">
            <w:trPr>
              <w:trHeight w:val="320"/>
            </w:trPr>
          </w:trPrChange>
        </w:trPr>
        <w:tc>
          <w:tcPr>
            <w:tcW w:w="2616" w:type="dxa"/>
            <w:tcBorders>
              <w:top w:val="nil"/>
            </w:tcBorders>
            <w:noWrap/>
            <w:hideMark/>
            <w:tcPrChange w:id="571" w:author="Maino Vieytes, Christian (NIH/NIA/IRP) [F]" w:date="2023-11-17T13:22:00Z">
              <w:tcPr>
                <w:tcW w:w="2616" w:type="dxa"/>
                <w:tcBorders>
                  <w:top w:val="nil"/>
                </w:tcBorders>
                <w:noWrap/>
                <w:vAlign w:val="center"/>
                <w:hideMark/>
              </w:tcPr>
            </w:tcPrChange>
          </w:tcPr>
          <w:p w14:paraId="760D1258" w14:textId="77777777" w:rsidR="00B717EF" w:rsidRPr="00B26EF2" w:rsidRDefault="00B717EF" w:rsidP="00B717EF">
            <w:pPr>
              <w:ind w:firstLine="720"/>
              <w:rPr>
                <w:rFonts w:ascii="Times New Roman" w:hAnsi="Times New Roman" w:cs="Times New Roman"/>
                <w:sz w:val="18"/>
                <w:szCs w:val="18"/>
                <w:rPrChange w:id="57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73" w:author="Maino Vieytes, Christian (NIH/NIA/IRP) [F]" w:date="2023-11-20T10:14:00Z">
                  <w:rPr>
                    <w:rFonts w:ascii="Times New Roman" w:hAnsi="Times New Roman" w:cs="Times New Roman"/>
                    <w:sz w:val="20"/>
                    <w:szCs w:val="20"/>
                  </w:rPr>
                </w:rPrChange>
              </w:rPr>
              <w:t>≥ 5 Persons</w:t>
            </w:r>
          </w:p>
        </w:tc>
        <w:tc>
          <w:tcPr>
            <w:tcW w:w="2284" w:type="dxa"/>
            <w:tcBorders>
              <w:top w:val="nil"/>
            </w:tcBorders>
            <w:noWrap/>
            <w:hideMark/>
            <w:tcPrChange w:id="574" w:author="Maino Vieytes, Christian (NIH/NIA/IRP) [F]" w:date="2023-11-17T13:22:00Z">
              <w:tcPr>
                <w:tcW w:w="2284" w:type="dxa"/>
                <w:tcBorders>
                  <w:top w:val="nil"/>
                </w:tcBorders>
                <w:noWrap/>
                <w:vAlign w:val="center"/>
                <w:hideMark/>
              </w:tcPr>
            </w:tcPrChange>
          </w:tcPr>
          <w:p w14:paraId="6E85A26B" w14:textId="77777777" w:rsidR="00B717EF" w:rsidRPr="00B26EF2" w:rsidRDefault="00B717EF" w:rsidP="00B717EF">
            <w:pPr>
              <w:jc w:val="center"/>
              <w:rPr>
                <w:rFonts w:ascii="Times New Roman" w:hAnsi="Times New Roman" w:cs="Times New Roman"/>
                <w:sz w:val="18"/>
                <w:szCs w:val="18"/>
                <w:rPrChange w:id="57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76" w:author="Maino Vieytes, Christian (NIH/NIA/IRP) [F]" w:date="2023-11-20T10:14:00Z">
                  <w:rPr>
                    <w:rFonts w:ascii="Times New Roman" w:hAnsi="Times New Roman" w:cs="Times New Roman"/>
                    <w:sz w:val="20"/>
                    <w:szCs w:val="20"/>
                  </w:rPr>
                </w:rPrChange>
              </w:rPr>
              <w:t>219 (7.5)</w:t>
            </w:r>
          </w:p>
        </w:tc>
        <w:tc>
          <w:tcPr>
            <w:tcW w:w="1899" w:type="dxa"/>
            <w:tcBorders>
              <w:top w:val="nil"/>
            </w:tcBorders>
            <w:noWrap/>
            <w:hideMark/>
            <w:tcPrChange w:id="577" w:author="Maino Vieytes, Christian (NIH/NIA/IRP) [F]" w:date="2023-11-17T13:22:00Z">
              <w:tcPr>
                <w:tcW w:w="1899" w:type="dxa"/>
                <w:tcBorders>
                  <w:top w:val="nil"/>
                </w:tcBorders>
                <w:noWrap/>
                <w:vAlign w:val="center"/>
                <w:hideMark/>
              </w:tcPr>
            </w:tcPrChange>
          </w:tcPr>
          <w:p w14:paraId="17B4C4A8" w14:textId="77777777" w:rsidR="00B717EF" w:rsidRPr="00B26EF2" w:rsidRDefault="00B717EF" w:rsidP="00B717EF">
            <w:pPr>
              <w:jc w:val="center"/>
              <w:rPr>
                <w:rFonts w:ascii="Times New Roman" w:hAnsi="Times New Roman" w:cs="Times New Roman"/>
                <w:sz w:val="18"/>
                <w:szCs w:val="18"/>
                <w:rPrChange w:id="57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79" w:author="Maino Vieytes, Christian (NIH/NIA/IRP) [F]" w:date="2023-11-20T10:14:00Z">
                  <w:rPr>
                    <w:rFonts w:ascii="Times New Roman" w:hAnsi="Times New Roman" w:cs="Times New Roman"/>
                    <w:sz w:val="20"/>
                    <w:szCs w:val="20"/>
                  </w:rPr>
                </w:rPrChange>
              </w:rPr>
              <w:t>70 (21.4)</w:t>
            </w:r>
          </w:p>
        </w:tc>
        <w:tc>
          <w:tcPr>
            <w:tcW w:w="1871" w:type="dxa"/>
            <w:tcBorders>
              <w:top w:val="nil"/>
            </w:tcBorders>
            <w:noWrap/>
            <w:hideMark/>
            <w:tcPrChange w:id="580" w:author="Maino Vieytes, Christian (NIH/NIA/IRP) [F]" w:date="2023-11-17T13:22:00Z">
              <w:tcPr>
                <w:tcW w:w="1871" w:type="dxa"/>
                <w:tcBorders>
                  <w:top w:val="nil"/>
                </w:tcBorders>
                <w:noWrap/>
                <w:vAlign w:val="center"/>
                <w:hideMark/>
              </w:tcPr>
            </w:tcPrChange>
          </w:tcPr>
          <w:p w14:paraId="0CE91629" w14:textId="77777777" w:rsidR="00B717EF" w:rsidRPr="00B26EF2" w:rsidRDefault="00B717EF" w:rsidP="00B717EF">
            <w:pPr>
              <w:jc w:val="center"/>
              <w:rPr>
                <w:rFonts w:ascii="Times New Roman" w:hAnsi="Times New Roman" w:cs="Times New Roman"/>
                <w:sz w:val="18"/>
                <w:szCs w:val="18"/>
                <w:rPrChange w:id="58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82" w:author="Maino Vieytes, Christian (NIH/NIA/IRP) [F]" w:date="2023-11-20T10:14:00Z">
                  <w:rPr>
                    <w:rFonts w:ascii="Times New Roman" w:hAnsi="Times New Roman" w:cs="Times New Roman"/>
                    <w:sz w:val="20"/>
                    <w:szCs w:val="20"/>
                  </w:rPr>
                </w:rPrChange>
              </w:rPr>
              <w:t>149 (5.9)</w:t>
            </w:r>
          </w:p>
        </w:tc>
        <w:tc>
          <w:tcPr>
            <w:tcW w:w="1399" w:type="dxa"/>
            <w:tcBorders>
              <w:top w:val="nil"/>
            </w:tcBorders>
            <w:noWrap/>
            <w:hideMark/>
            <w:tcPrChange w:id="583" w:author="Maino Vieytes, Christian (NIH/NIA/IRP) [F]" w:date="2023-11-17T13:22:00Z">
              <w:tcPr>
                <w:tcW w:w="1399" w:type="dxa"/>
                <w:tcBorders>
                  <w:top w:val="nil"/>
                </w:tcBorders>
                <w:noWrap/>
                <w:vAlign w:val="center"/>
                <w:hideMark/>
              </w:tcPr>
            </w:tcPrChange>
          </w:tcPr>
          <w:p w14:paraId="6503CE0D" w14:textId="77777777" w:rsidR="00B717EF" w:rsidRPr="00B26EF2" w:rsidRDefault="00B717EF" w:rsidP="00B717EF">
            <w:pPr>
              <w:ind w:firstLine="720"/>
              <w:jc w:val="center"/>
              <w:rPr>
                <w:rFonts w:ascii="Times New Roman" w:hAnsi="Times New Roman" w:cs="Times New Roman"/>
                <w:sz w:val="18"/>
                <w:szCs w:val="18"/>
                <w:rPrChange w:id="584" w:author="Maino Vieytes, Christian (NIH/NIA/IRP) [F]" w:date="2023-11-20T10:14:00Z">
                  <w:rPr>
                    <w:rFonts w:ascii="Times New Roman" w:hAnsi="Times New Roman" w:cs="Times New Roman"/>
                    <w:sz w:val="20"/>
                    <w:szCs w:val="20"/>
                  </w:rPr>
                </w:rPrChange>
              </w:rPr>
            </w:pPr>
          </w:p>
        </w:tc>
      </w:tr>
      <w:tr w:rsidR="00B717EF" w:rsidRPr="00B26EF2" w14:paraId="306869F0" w14:textId="77777777" w:rsidTr="003E0A82">
        <w:trPr>
          <w:trHeight w:val="259"/>
          <w:trPrChange w:id="585" w:author="Maino Vieytes, Christian (NIH/NIA/IRP) [F]" w:date="2023-11-17T13:22:00Z">
            <w:trPr>
              <w:trHeight w:val="320"/>
            </w:trPr>
          </w:trPrChange>
        </w:trPr>
        <w:tc>
          <w:tcPr>
            <w:tcW w:w="2616" w:type="dxa"/>
            <w:noWrap/>
            <w:hideMark/>
            <w:tcPrChange w:id="586" w:author="Maino Vieytes, Christian (NIH/NIA/IRP) [F]" w:date="2023-11-17T13:22:00Z">
              <w:tcPr>
                <w:tcW w:w="2616" w:type="dxa"/>
                <w:noWrap/>
                <w:vAlign w:val="center"/>
                <w:hideMark/>
              </w:tcPr>
            </w:tcPrChange>
          </w:tcPr>
          <w:p w14:paraId="76751699" w14:textId="77777777" w:rsidR="00B717EF" w:rsidRPr="00B26EF2" w:rsidRDefault="00B717EF" w:rsidP="00B717EF">
            <w:pPr>
              <w:rPr>
                <w:rFonts w:ascii="Times New Roman" w:hAnsi="Times New Roman" w:cs="Times New Roman"/>
                <w:sz w:val="18"/>
                <w:szCs w:val="18"/>
                <w:rPrChange w:id="58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88" w:author="Maino Vieytes, Christian (NIH/NIA/IRP) [F]" w:date="2023-11-20T10:14:00Z">
                  <w:rPr>
                    <w:rFonts w:ascii="Times New Roman" w:hAnsi="Times New Roman" w:cs="Times New Roman"/>
                    <w:sz w:val="20"/>
                    <w:szCs w:val="20"/>
                  </w:rPr>
                </w:rPrChange>
              </w:rPr>
              <w:t>NHANES ADL Score</w:t>
            </w:r>
          </w:p>
        </w:tc>
        <w:tc>
          <w:tcPr>
            <w:tcW w:w="2284" w:type="dxa"/>
            <w:noWrap/>
            <w:hideMark/>
            <w:tcPrChange w:id="589" w:author="Maino Vieytes, Christian (NIH/NIA/IRP) [F]" w:date="2023-11-17T13:22:00Z">
              <w:tcPr>
                <w:tcW w:w="2284" w:type="dxa"/>
                <w:noWrap/>
                <w:vAlign w:val="center"/>
                <w:hideMark/>
              </w:tcPr>
            </w:tcPrChange>
          </w:tcPr>
          <w:p w14:paraId="04F0DCF4" w14:textId="77777777" w:rsidR="00B717EF" w:rsidRPr="00B26EF2" w:rsidRDefault="00B717EF" w:rsidP="00B717EF">
            <w:pPr>
              <w:jc w:val="center"/>
              <w:rPr>
                <w:rFonts w:ascii="Times New Roman" w:hAnsi="Times New Roman" w:cs="Times New Roman"/>
                <w:sz w:val="18"/>
                <w:szCs w:val="18"/>
                <w:rPrChange w:id="59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91" w:author="Maino Vieytes, Christian (NIH/NIA/IRP) [F]" w:date="2023-11-20T10:14:00Z">
                  <w:rPr>
                    <w:rFonts w:ascii="Times New Roman" w:hAnsi="Times New Roman" w:cs="Times New Roman"/>
                    <w:sz w:val="20"/>
                    <w:szCs w:val="20"/>
                  </w:rPr>
                </w:rPrChange>
              </w:rPr>
              <w:t>22.26 (4.56)</w:t>
            </w:r>
          </w:p>
        </w:tc>
        <w:tc>
          <w:tcPr>
            <w:tcW w:w="1899" w:type="dxa"/>
            <w:noWrap/>
            <w:hideMark/>
            <w:tcPrChange w:id="592" w:author="Maino Vieytes, Christian (NIH/NIA/IRP) [F]" w:date="2023-11-17T13:22:00Z">
              <w:tcPr>
                <w:tcW w:w="1899" w:type="dxa"/>
                <w:noWrap/>
                <w:vAlign w:val="center"/>
                <w:hideMark/>
              </w:tcPr>
            </w:tcPrChange>
          </w:tcPr>
          <w:p w14:paraId="27592960" w14:textId="77777777" w:rsidR="00B717EF" w:rsidRPr="00B26EF2" w:rsidRDefault="00B717EF" w:rsidP="00B717EF">
            <w:pPr>
              <w:jc w:val="center"/>
              <w:rPr>
                <w:rFonts w:ascii="Times New Roman" w:hAnsi="Times New Roman" w:cs="Times New Roman"/>
                <w:sz w:val="18"/>
                <w:szCs w:val="18"/>
                <w:rPrChange w:id="59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94" w:author="Maino Vieytes, Christian (NIH/NIA/IRP) [F]" w:date="2023-11-20T10:14:00Z">
                  <w:rPr>
                    <w:rFonts w:ascii="Times New Roman" w:hAnsi="Times New Roman" w:cs="Times New Roman"/>
                    <w:sz w:val="20"/>
                    <w:szCs w:val="20"/>
                  </w:rPr>
                </w:rPrChange>
              </w:rPr>
              <w:t>26.1 (7.34)</w:t>
            </w:r>
          </w:p>
        </w:tc>
        <w:tc>
          <w:tcPr>
            <w:tcW w:w="1871" w:type="dxa"/>
            <w:noWrap/>
            <w:hideMark/>
            <w:tcPrChange w:id="595" w:author="Maino Vieytes, Christian (NIH/NIA/IRP) [F]" w:date="2023-11-17T13:22:00Z">
              <w:tcPr>
                <w:tcW w:w="1871" w:type="dxa"/>
                <w:noWrap/>
                <w:vAlign w:val="center"/>
                <w:hideMark/>
              </w:tcPr>
            </w:tcPrChange>
          </w:tcPr>
          <w:p w14:paraId="22950C36" w14:textId="77777777" w:rsidR="00B717EF" w:rsidRPr="00B26EF2" w:rsidRDefault="00B717EF" w:rsidP="00B717EF">
            <w:pPr>
              <w:jc w:val="center"/>
              <w:rPr>
                <w:rFonts w:ascii="Times New Roman" w:hAnsi="Times New Roman" w:cs="Times New Roman"/>
                <w:sz w:val="18"/>
                <w:szCs w:val="18"/>
                <w:rPrChange w:id="59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597" w:author="Maino Vieytes, Christian (NIH/NIA/IRP) [F]" w:date="2023-11-20T10:14:00Z">
                  <w:rPr>
                    <w:rFonts w:ascii="Times New Roman" w:hAnsi="Times New Roman" w:cs="Times New Roman"/>
                    <w:sz w:val="20"/>
                    <w:szCs w:val="20"/>
                  </w:rPr>
                </w:rPrChange>
              </w:rPr>
              <w:t>21.93 (4.07)</w:t>
            </w:r>
          </w:p>
        </w:tc>
        <w:tc>
          <w:tcPr>
            <w:tcW w:w="1399" w:type="dxa"/>
            <w:noWrap/>
            <w:hideMark/>
            <w:tcPrChange w:id="598" w:author="Maino Vieytes, Christian (NIH/NIA/IRP) [F]" w:date="2023-11-17T13:22:00Z">
              <w:tcPr>
                <w:tcW w:w="1399" w:type="dxa"/>
                <w:noWrap/>
                <w:vAlign w:val="center"/>
                <w:hideMark/>
              </w:tcPr>
            </w:tcPrChange>
          </w:tcPr>
          <w:p w14:paraId="4B024045" w14:textId="77777777" w:rsidR="00B717EF" w:rsidRPr="00B26EF2" w:rsidRDefault="00B717EF" w:rsidP="00B717EF">
            <w:pPr>
              <w:jc w:val="center"/>
              <w:rPr>
                <w:rFonts w:ascii="Times New Roman" w:hAnsi="Times New Roman" w:cs="Times New Roman"/>
                <w:sz w:val="18"/>
                <w:szCs w:val="18"/>
                <w:rPrChange w:id="59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00" w:author="Maino Vieytes, Christian (NIH/NIA/IRP) [F]" w:date="2023-11-20T10:14:00Z">
                  <w:rPr>
                    <w:rFonts w:ascii="Times New Roman" w:hAnsi="Times New Roman" w:cs="Times New Roman"/>
                    <w:sz w:val="20"/>
                    <w:szCs w:val="20"/>
                  </w:rPr>
                </w:rPrChange>
              </w:rPr>
              <w:t>&lt; 0.01</w:t>
            </w:r>
          </w:p>
        </w:tc>
      </w:tr>
      <w:tr w:rsidR="00B717EF" w:rsidRPr="00B26EF2" w14:paraId="13C0C08A" w14:textId="77777777" w:rsidTr="003E0A82">
        <w:trPr>
          <w:trHeight w:val="259"/>
          <w:trPrChange w:id="601" w:author="Maino Vieytes, Christian (NIH/NIA/IRP) [F]" w:date="2023-11-17T13:22:00Z">
            <w:trPr>
              <w:trHeight w:val="320"/>
            </w:trPr>
          </w:trPrChange>
        </w:trPr>
        <w:tc>
          <w:tcPr>
            <w:tcW w:w="2616" w:type="dxa"/>
            <w:noWrap/>
            <w:hideMark/>
            <w:tcPrChange w:id="602" w:author="Maino Vieytes, Christian (NIH/NIA/IRP) [F]" w:date="2023-11-17T13:22:00Z">
              <w:tcPr>
                <w:tcW w:w="2616" w:type="dxa"/>
                <w:noWrap/>
                <w:vAlign w:val="center"/>
                <w:hideMark/>
              </w:tcPr>
            </w:tcPrChange>
          </w:tcPr>
          <w:p w14:paraId="30B4F1FB" w14:textId="77777777" w:rsidR="00B717EF" w:rsidRPr="00B26EF2" w:rsidRDefault="00B717EF" w:rsidP="00B717EF">
            <w:pPr>
              <w:rPr>
                <w:rFonts w:ascii="Times New Roman" w:hAnsi="Times New Roman" w:cs="Times New Roman"/>
                <w:sz w:val="18"/>
                <w:szCs w:val="18"/>
                <w:rPrChange w:id="60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04" w:author="Maino Vieytes, Christian (NIH/NIA/IRP) [F]" w:date="2023-11-20T10:14:00Z">
                  <w:rPr>
                    <w:rFonts w:ascii="Times New Roman" w:hAnsi="Times New Roman" w:cs="Times New Roman"/>
                    <w:sz w:val="20"/>
                    <w:szCs w:val="20"/>
                  </w:rPr>
                </w:rPrChange>
              </w:rPr>
              <w:t>BMI (kg/m</w:t>
            </w:r>
            <w:r w:rsidRPr="00B26EF2">
              <w:rPr>
                <w:rFonts w:ascii="Times New Roman" w:hAnsi="Times New Roman" w:cs="Times New Roman"/>
                <w:sz w:val="18"/>
                <w:szCs w:val="18"/>
                <w:vertAlign w:val="superscript"/>
                <w:rPrChange w:id="605" w:author="Maino Vieytes, Christian (NIH/NIA/IRP) [F]" w:date="2023-11-20T10:14:00Z">
                  <w:rPr>
                    <w:rFonts w:ascii="Times New Roman" w:hAnsi="Times New Roman" w:cs="Times New Roman"/>
                    <w:sz w:val="20"/>
                    <w:szCs w:val="20"/>
                    <w:vertAlign w:val="superscript"/>
                  </w:rPr>
                </w:rPrChange>
              </w:rPr>
              <w:t>2</w:t>
            </w:r>
            <w:r w:rsidRPr="00B26EF2">
              <w:rPr>
                <w:rFonts w:ascii="Times New Roman" w:hAnsi="Times New Roman" w:cs="Times New Roman"/>
                <w:sz w:val="18"/>
                <w:szCs w:val="18"/>
                <w:rPrChange w:id="606" w:author="Maino Vieytes, Christian (NIH/NIA/IRP) [F]" w:date="2023-11-20T10:14:00Z">
                  <w:rPr>
                    <w:rFonts w:ascii="Times New Roman" w:hAnsi="Times New Roman" w:cs="Times New Roman"/>
                    <w:sz w:val="20"/>
                    <w:szCs w:val="20"/>
                  </w:rPr>
                </w:rPrChange>
              </w:rPr>
              <w:t>)</w:t>
            </w:r>
          </w:p>
        </w:tc>
        <w:tc>
          <w:tcPr>
            <w:tcW w:w="2284" w:type="dxa"/>
            <w:noWrap/>
            <w:hideMark/>
            <w:tcPrChange w:id="607" w:author="Maino Vieytes, Christian (NIH/NIA/IRP) [F]" w:date="2023-11-17T13:22:00Z">
              <w:tcPr>
                <w:tcW w:w="2284" w:type="dxa"/>
                <w:noWrap/>
                <w:vAlign w:val="center"/>
                <w:hideMark/>
              </w:tcPr>
            </w:tcPrChange>
          </w:tcPr>
          <w:p w14:paraId="28B40333" w14:textId="77777777" w:rsidR="00B717EF" w:rsidRPr="00B26EF2" w:rsidRDefault="00B717EF" w:rsidP="00B717EF">
            <w:pPr>
              <w:jc w:val="center"/>
              <w:rPr>
                <w:rFonts w:ascii="Times New Roman" w:hAnsi="Times New Roman" w:cs="Times New Roman"/>
                <w:sz w:val="18"/>
                <w:szCs w:val="18"/>
                <w:rPrChange w:id="60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09" w:author="Maino Vieytes, Christian (NIH/NIA/IRP) [F]" w:date="2023-11-20T10:14:00Z">
                  <w:rPr>
                    <w:rFonts w:ascii="Times New Roman" w:hAnsi="Times New Roman" w:cs="Times New Roman"/>
                    <w:sz w:val="20"/>
                    <w:szCs w:val="20"/>
                  </w:rPr>
                </w:rPrChange>
              </w:rPr>
              <w:t>28.92 (6.61)</w:t>
            </w:r>
          </w:p>
        </w:tc>
        <w:tc>
          <w:tcPr>
            <w:tcW w:w="1899" w:type="dxa"/>
            <w:noWrap/>
            <w:hideMark/>
            <w:tcPrChange w:id="610" w:author="Maino Vieytes, Christian (NIH/NIA/IRP) [F]" w:date="2023-11-17T13:22:00Z">
              <w:tcPr>
                <w:tcW w:w="1899" w:type="dxa"/>
                <w:noWrap/>
                <w:vAlign w:val="center"/>
                <w:hideMark/>
              </w:tcPr>
            </w:tcPrChange>
          </w:tcPr>
          <w:p w14:paraId="1CEB8D47" w14:textId="77777777" w:rsidR="00B717EF" w:rsidRPr="00B26EF2" w:rsidRDefault="00B717EF" w:rsidP="00B717EF">
            <w:pPr>
              <w:jc w:val="center"/>
              <w:rPr>
                <w:rFonts w:ascii="Times New Roman" w:hAnsi="Times New Roman" w:cs="Times New Roman"/>
                <w:sz w:val="18"/>
                <w:szCs w:val="18"/>
                <w:rPrChange w:id="61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12" w:author="Maino Vieytes, Christian (NIH/NIA/IRP) [F]" w:date="2023-11-20T10:14:00Z">
                  <w:rPr>
                    <w:rFonts w:ascii="Times New Roman" w:hAnsi="Times New Roman" w:cs="Times New Roman"/>
                    <w:sz w:val="20"/>
                    <w:szCs w:val="20"/>
                  </w:rPr>
                </w:rPrChange>
              </w:rPr>
              <w:t>29.82 (7.43)</w:t>
            </w:r>
          </w:p>
        </w:tc>
        <w:tc>
          <w:tcPr>
            <w:tcW w:w="1871" w:type="dxa"/>
            <w:noWrap/>
            <w:hideMark/>
            <w:tcPrChange w:id="613" w:author="Maino Vieytes, Christian (NIH/NIA/IRP) [F]" w:date="2023-11-17T13:22:00Z">
              <w:tcPr>
                <w:tcW w:w="1871" w:type="dxa"/>
                <w:noWrap/>
                <w:vAlign w:val="center"/>
                <w:hideMark/>
              </w:tcPr>
            </w:tcPrChange>
          </w:tcPr>
          <w:p w14:paraId="139796CA" w14:textId="77777777" w:rsidR="00B717EF" w:rsidRPr="00B26EF2" w:rsidRDefault="00B717EF" w:rsidP="00B717EF">
            <w:pPr>
              <w:jc w:val="center"/>
              <w:rPr>
                <w:rFonts w:ascii="Times New Roman" w:hAnsi="Times New Roman" w:cs="Times New Roman"/>
                <w:sz w:val="18"/>
                <w:szCs w:val="18"/>
                <w:rPrChange w:id="61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15" w:author="Maino Vieytes, Christian (NIH/NIA/IRP) [F]" w:date="2023-11-20T10:14:00Z">
                  <w:rPr>
                    <w:rFonts w:ascii="Times New Roman" w:hAnsi="Times New Roman" w:cs="Times New Roman"/>
                    <w:sz w:val="20"/>
                    <w:szCs w:val="20"/>
                  </w:rPr>
                </w:rPrChange>
              </w:rPr>
              <w:t>28.82 (6.51)</w:t>
            </w:r>
          </w:p>
        </w:tc>
        <w:tc>
          <w:tcPr>
            <w:tcW w:w="1399" w:type="dxa"/>
            <w:noWrap/>
            <w:hideMark/>
            <w:tcPrChange w:id="616" w:author="Maino Vieytes, Christian (NIH/NIA/IRP) [F]" w:date="2023-11-17T13:22:00Z">
              <w:tcPr>
                <w:tcW w:w="1399" w:type="dxa"/>
                <w:noWrap/>
                <w:vAlign w:val="center"/>
                <w:hideMark/>
              </w:tcPr>
            </w:tcPrChange>
          </w:tcPr>
          <w:p w14:paraId="39808D7D" w14:textId="77777777" w:rsidR="00B717EF" w:rsidRPr="00B26EF2" w:rsidRDefault="00B717EF" w:rsidP="00B717EF">
            <w:pPr>
              <w:jc w:val="center"/>
              <w:rPr>
                <w:rFonts w:ascii="Times New Roman" w:hAnsi="Times New Roman" w:cs="Times New Roman"/>
                <w:sz w:val="18"/>
                <w:szCs w:val="18"/>
                <w:rPrChange w:id="61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18" w:author="Maino Vieytes, Christian (NIH/NIA/IRP) [F]" w:date="2023-11-20T10:14:00Z">
                  <w:rPr>
                    <w:rFonts w:ascii="Times New Roman" w:hAnsi="Times New Roman" w:cs="Times New Roman"/>
                    <w:sz w:val="20"/>
                    <w:szCs w:val="20"/>
                  </w:rPr>
                </w:rPrChange>
              </w:rPr>
              <w:t>0.08</w:t>
            </w:r>
          </w:p>
        </w:tc>
      </w:tr>
      <w:tr w:rsidR="00B717EF" w:rsidRPr="00B26EF2" w14:paraId="5AEF1A11" w14:textId="77777777" w:rsidTr="003E0A82">
        <w:trPr>
          <w:trHeight w:val="259"/>
          <w:trPrChange w:id="619" w:author="Maino Vieytes, Christian (NIH/NIA/IRP) [F]" w:date="2023-11-17T13:22:00Z">
            <w:trPr>
              <w:trHeight w:val="320"/>
            </w:trPr>
          </w:trPrChange>
        </w:trPr>
        <w:tc>
          <w:tcPr>
            <w:tcW w:w="2616" w:type="dxa"/>
            <w:noWrap/>
            <w:hideMark/>
            <w:tcPrChange w:id="620" w:author="Maino Vieytes, Christian (NIH/NIA/IRP) [F]" w:date="2023-11-17T13:22:00Z">
              <w:tcPr>
                <w:tcW w:w="2616" w:type="dxa"/>
                <w:noWrap/>
                <w:vAlign w:val="center"/>
                <w:hideMark/>
              </w:tcPr>
            </w:tcPrChange>
          </w:tcPr>
          <w:p w14:paraId="64A73696" w14:textId="77777777" w:rsidR="00B717EF" w:rsidRPr="00B26EF2" w:rsidRDefault="00B717EF" w:rsidP="00B717EF">
            <w:pPr>
              <w:rPr>
                <w:rFonts w:ascii="Times New Roman" w:hAnsi="Times New Roman" w:cs="Times New Roman"/>
                <w:sz w:val="18"/>
                <w:szCs w:val="18"/>
                <w:rPrChange w:id="62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22" w:author="Maino Vieytes, Christian (NIH/NIA/IRP) [F]" w:date="2023-11-20T10:14:00Z">
                  <w:rPr>
                    <w:rFonts w:ascii="Times New Roman" w:hAnsi="Times New Roman" w:cs="Times New Roman"/>
                    <w:sz w:val="20"/>
                    <w:szCs w:val="20"/>
                  </w:rPr>
                </w:rPrChange>
              </w:rPr>
              <w:t>Weekly MET Minutes</w:t>
            </w:r>
          </w:p>
        </w:tc>
        <w:tc>
          <w:tcPr>
            <w:tcW w:w="2284" w:type="dxa"/>
            <w:noWrap/>
            <w:hideMark/>
            <w:tcPrChange w:id="623" w:author="Maino Vieytes, Christian (NIH/NIA/IRP) [F]" w:date="2023-11-17T13:22:00Z">
              <w:tcPr>
                <w:tcW w:w="2284" w:type="dxa"/>
                <w:noWrap/>
                <w:vAlign w:val="center"/>
                <w:hideMark/>
              </w:tcPr>
            </w:tcPrChange>
          </w:tcPr>
          <w:p w14:paraId="7DE60B21" w14:textId="77777777" w:rsidR="00B717EF" w:rsidRPr="00B26EF2" w:rsidRDefault="00B717EF" w:rsidP="00B717EF">
            <w:pPr>
              <w:jc w:val="center"/>
              <w:rPr>
                <w:rFonts w:ascii="Times New Roman" w:hAnsi="Times New Roman" w:cs="Times New Roman"/>
                <w:sz w:val="18"/>
                <w:szCs w:val="18"/>
                <w:rPrChange w:id="62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25" w:author="Maino Vieytes, Christian (NIH/NIA/IRP) [F]" w:date="2023-11-20T10:14:00Z">
                  <w:rPr>
                    <w:rFonts w:ascii="Times New Roman" w:hAnsi="Times New Roman" w:cs="Times New Roman"/>
                    <w:sz w:val="20"/>
                    <w:szCs w:val="20"/>
                  </w:rPr>
                </w:rPrChange>
              </w:rPr>
              <w:t>2249.04 (4387.81)</w:t>
            </w:r>
          </w:p>
        </w:tc>
        <w:tc>
          <w:tcPr>
            <w:tcW w:w="1899" w:type="dxa"/>
            <w:noWrap/>
            <w:hideMark/>
            <w:tcPrChange w:id="626" w:author="Maino Vieytes, Christian (NIH/NIA/IRP) [F]" w:date="2023-11-17T13:22:00Z">
              <w:tcPr>
                <w:tcW w:w="1899" w:type="dxa"/>
                <w:noWrap/>
                <w:vAlign w:val="center"/>
                <w:hideMark/>
              </w:tcPr>
            </w:tcPrChange>
          </w:tcPr>
          <w:p w14:paraId="7D45EDBE" w14:textId="77777777" w:rsidR="00B717EF" w:rsidRPr="00B26EF2" w:rsidRDefault="00B717EF" w:rsidP="00B717EF">
            <w:pPr>
              <w:jc w:val="center"/>
              <w:rPr>
                <w:rFonts w:ascii="Times New Roman" w:hAnsi="Times New Roman" w:cs="Times New Roman"/>
                <w:sz w:val="18"/>
                <w:szCs w:val="18"/>
                <w:rPrChange w:id="62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28" w:author="Maino Vieytes, Christian (NIH/NIA/IRP) [F]" w:date="2023-11-20T10:14:00Z">
                  <w:rPr>
                    <w:rFonts w:ascii="Times New Roman" w:hAnsi="Times New Roman" w:cs="Times New Roman"/>
                    <w:sz w:val="20"/>
                    <w:szCs w:val="20"/>
                  </w:rPr>
                </w:rPrChange>
              </w:rPr>
              <w:t>5195.27 (8691.45)</w:t>
            </w:r>
          </w:p>
        </w:tc>
        <w:tc>
          <w:tcPr>
            <w:tcW w:w="1871" w:type="dxa"/>
            <w:noWrap/>
            <w:hideMark/>
            <w:tcPrChange w:id="629" w:author="Maino Vieytes, Christian (NIH/NIA/IRP) [F]" w:date="2023-11-17T13:22:00Z">
              <w:tcPr>
                <w:tcW w:w="1871" w:type="dxa"/>
                <w:noWrap/>
                <w:vAlign w:val="center"/>
                <w:hideMark/>
              </w:tcPr>
            </w:tcPrChange>
          </w:tcPr>
          <w:p w14:paraId="7EBE7C7E" w14:textId="77777777" w:rsidR="00B717EF" w:rsidRPr="00B26EF2" w:rsidRDefault="00B717EF" w:rsidP="00B717EF">
            <w:pPr>
              <w:jc w:val="center"/>
              <w:rPr>
                <w:rFonts w:ascii="Times New Roman" w:hAnsi="Times New Roman" w:cs="Times New Roman"/>
                <w:sz w:val="18"/>
                <w:szCs w:val="18"/>
                <w:rPrChange w:id="63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31" w:author="Maino Vieytes, Christian (NIH/NIA/IRP) [F]" w:date="2023-11-20T10:14:00Z">
                  <w:rPr>
                    <w:rFonts w:ascii="Times New Roman" w:hAnsi="Times New Roman" w:cs="Times New Roman"/>
                    <w:sz w:val="20"/>
                    <w:szCs w:val="20"/>
                  </w:rPr>
                </w:rPrChange>
              </w:rPr>
              <w:t>1923.51 (3462.9)</w:t>
            </w:r>
          </w:p>
        </w:tc>
        <w:tc>
          <w:tcPr>
            <w:tcW w:w="1399" w:type="dxa"/>
            <w:noWrap/>
            <w:hideMark/>
            <w:tcPrChange w:id="632" w:author="Maino Vieytes, Christian (NIH/NIA/IRP) [F]" w:date="2023-11-17T13:22:00Z">
              <w:tcPr>
                <w:tcW w:w="1399" w:type="dxa"/>
                <w:noWrap/>
                <w:vAlign w:val="center"/>
                <w:hideMark/>
              </w:tcPr>
            </w:tcPrChange>
          </w:tcPr>
          <w:p w14:paraId="6CBAF252" w14:textId="77777777" w:rsidR="00B717EF" w:rsidRPr="00B26EF2" w:rsidRDefault="00B717EF" w:rsidP="00B717EF">
            <w:pPr>
              <w:jc w:val="center"/>
              <w:rPr>
                <w:rFonts w:ascii="Times New Roman" w:hAnsi="Times New Roman" w:cs="Times New Roman"/>
                <w:sz w:val="18"/>
                <w:szCs w:val="18"/>
                <w:rPrChange w:id="63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34" w:author="Maino Vieytes, Christian (NIH/NIA/IRP) [F]" w:date="2023-11-20T10:14:00Z">
                  <w:rPr>
                    <w:rFonts w:ascii="Times New Roman" w:hAnsi="Times New Roman" w:cs="Times New Roman"/>
                    <w:sz w:val="20"/>
                    <w:szCs w:val="20"/>
                  </w:rPr>
                </w:rPrChange>
              </w:rPr>
              <w:t>&lt; 0.01</w:t>
            </w:r>
          </w:p>
        </w:tc>
      </w:tr>
      <w:tr w:rsidR="00B717EF" w:rsidRPr="00B26EF2" w14:paraId="40BE0997" w14:textId="77777777" w:rsidTr="003E0A82">
        <w:trPr>
          <w:trHeight w:val="259"/>
          <w:trPrChange w:id="635" w:author="Maino Vieytes, Christian (NIH/NIA/IRP) [F]" w:date="2023-11-17T13:22:00Z">
            <w:trPr>
              <w:trHeight w:val="320"/>
            </w:trPr>
          </w:trPrChange>
        </w:trPr>
        <w:tc>
          <w:tcPr>
            <w:tcW w:w="2616" w:type="dxa"/>
            <w:noWrap/>
            <w:hideMark/>
            <w:tcPrChange w:id="636" w:author="Maino Vieytes, Christian (NIH/NIA/IRP) [F]" w:date="2023-11-17T13:22:00Z">
              <w:tcPr>
                <w:tcW w:w="2616" w:type="dxa"/>
                <w:noWrap/>
                <w:vAlign w:val="center"/>
                <w:hideMark/>
              </w:tcPr>
            </w:tcPrChange>
          </w:tcPr>
          <w:p w14:paraId="21C7D5C5" w14:textId="77777777" w:rsidR="00B717EF" w:rsidRPr="00B26EF2" w:rsidRDefault="00B717EF" w:rsidP="00B717EF">
            <w:pPr>
              <w:rPr>
                <w:rFonts w:ascii="Times New Roman" w:hAnsi="Times New Roman" w:cs="Times New Roman"/>
                <w:sz w:val="18"/>
                <w:szCs w:val="18"/>
                <w:rPrChange w:id="63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38" w:author="Maino Vieytes, Christian (NIH/NIA/IRP) [F]" w:date="2023-11-20T10:14:00Z">
                  <w:rPr>
                    <w:rFonts w:ascii="Times New Roman" w:hAnsi="Times New Roman" w:cs="Times New Roman"/>
                    <w:sz w:val="20"/>
                    <w:szCs w:val="20"/>
                  </w:rPr>
                </w:rPrChange>
              </w:rPr>
              <w:t>Daily Caloric Intake (kcal)</w:t>
            </w:r>
          </w:p>
        </w:tc>
        <w:tc>
          <w:tcPr>
            <w:tcW w:w="2284" w:type="dxa"/>
            <w:noWrap/>
            <w:hideMark/>
            <w:tcPrChange w:id="639" w:author="Maino Vieytes, Christian (NIH/NIA/IRP) [F]" w:date="2023-11-17T13:22:00Z">
              <w:tcPr>
                <w:tcW w:w="2284" w:type="dxa"/>
                <w:noWrap/>
                <w:vAlign w:val="center"/>
                <w:hideMark/>
              </w:tcPr>
            </w:tcPrChange>
          </w:tcPr>
          <w:p w14:paraId="0A60A702" w14:textId="77777777" w:rsidR="00B717EF" w:rsidRPr="00B26EF2" w:rsidRDefault="00B717EF" w:rsidP="00B717EF">
            <w:pPr>
              <w:jc w:val="center"/>
              <w:rPr>
                <w:rFonts w:ascii="Times New Roman" w:hAnsi="Times New Roman" w:cs="Times New Roman"/>
                <w:sz w:val="18"/>
                <w:szCs w:val="18"/>
                <w:rPrChange w:id="64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41" w:author="Maino Vieytes, Christian (NIH/NIA/IRP) [F]" w:date="2023-11-20T10:14:00Z">
                  <w:rPr>
                    <w:rFonts w:ascii="Times New Roman" w:hAnsi="Times New Roman" w:cs="Times New Roman"/>
                    <w:sz w:val="20"/>
                    <w:szCs w:val="20"/>
                  </w:rPr>
                </w:rPrChange>
              </w:rPr>
              <w:t>1900.17 (679.88)</w:t>
            </w:r>
          </w:p>
        </w:tc>
        <w:tc>
          <w:tcPr>
            <w:tcW w:w="1899" w:type="dxa"/>
            <w:noWrap/>
            <w:hideMark/>
            <w:tcPrChange w:id="642" w:author="Maino Vieytes, Christian (NIH/NIA/IRP) [F]" w:date="2023-11-17T13:22:00Z">
              <w:tcPr>
                <w:tcW w:w="1899" w:type="dxa"/>
                <w:noWrap/>
                <w:vAlign w:val="center"/>
                <w:hideMark/>
              </w:tcPr>
            </w:tcPrChange>
          </w:tcPr>
          <w:p w14:paraId="38F3B34C" w14:textId="77777777" w:rsidR="00B717EF" w:rsidRPr="00B26EF2" w:rsidRDefault="00B717EF" w:rsidP="00B717EF">
            <w:pPr>
              <w:jc w:val="center"/>
              <w:rPr>
                <w:rFonts w:ascii="Times New Roman" w:hAnsi="Times New Roman" w:cs="Times New Roman"/>
                <w:sz w:val="18"/>
                <w:szCs w:val="18"/>
                <w:rPrChange w:id="64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44" w:author="Maino Vieytes, Christian (NIH/NIA/IRP) [F]" w:date="2023-11-20T10:14:00Z">
                  <w:rPr>
                    <w:rFonts w:ascii="Times New Roman" w:hAnsi="Times New Roman" w:cs="Times New Roman"/>
                    <w:sz w:val="20"/>
                    <w:szCs w:val="20"/>
                  </w:rPr>
                </w:rPrChange>
              </w:rPr>
              <w:t>1751 (791.25)</w:t>
            </w:r>
          </w:p>
        </w:tc>
        <w:tc>
          <w:tcPr>
            <w:tcW w:w="1871" w:type="dxa"/>
            <w:noWrap/>
            <w:hideMark/>
            <w:tcPrChange w:id="645" w:author="Maino Vieytes, Christian (NIH/NIA/IRP) [F]" w:date="2023-11-17T13:22:00Z">
              <w:tcPr>
                <w:tcW w:w="1871" w:type="dxa"/>
                <w:noWrap/>
                <w:vAlign w:val="center"/>
                <w:hideMark/>
              </w:tcPr>
            </w:tcPrChange>
          </w:tcPr>
          <w:p w14:paraId="78322D98" w14:textId="77777777" w:rsidR="00B717EF" w:rsidRPr="00B26EF2" w:rsidRDefault="00B717EF" w:rsidP="00B717EF">
            <w:pPr>
              <w:jc w:val="center"/>
              <w:rPr>
                <w:rFonts w:ascii="Times New Roman" w:hAnsi="Times New Roman" w:cs="Times New Roman"/>
                <w:sz w:val="18"/>
                <w:szCs w:val="18"/>
                <w:rPrChange w:id="64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47" w:author="Maino Vieytes, Christian (NIH/NIA/IRP) [F]" w:date="2023-11-20T10:14:00Z">
                  <w:rPr>
                    <w:rFonts w:ascii="Times New Roman" w:hAnsi="Times New Roman" w:cs="Times New Roman"/>
                    <w:sz w:val="20"/>
                    <w:szCs w:val="20"/>
                  </w:rPr>
                </w:rPrChange>
              </w:rPr>
              <w:t>1916.65 (664.54)</w:t>
            </w:r>
          </w:p>
        </w:tc>
        <w:tc>
          <w:tcPr>
            <w:tcW w:w="1399" w:type="dxa"/>
            <w:noWrap/>
            <w:hideMark/>
            <w:tcPrChange w:id="648" w:author="Maino Vieytes, Christian (NIH/NIA/IRP) [F]" w:date="2023-11-17T13:22:00Z">
              <w:tcPr>
                <w:tcW w:w="1399" w:type="dxa"/>
                <w:noWrap/>
                <w:vAlign w:val="center"/>
                <w:hideMark/>
              </w:tcPr>
            </w:tcPrChange>
          </w:tcPr>
          <w:p w14:paraId="380C08E5" w14:textId="77777777" w:rsidR="00B717EF" w:rsidRPr="00B26EF2" w:rsidRDefault="00B717EF" w:rsidP="00B717EF">
            <w:pPr>
              <w:jc w:val="center"/>
              <w:rPr>
                <w:rFonts w:ascii="Times New Roman" w:hAnsi="Times New Roman" w:cs="Times New Roman"/>
                <w:sz w:val="18"/>
                <w:szCs w:val="18"/>
                <w:rPrChange w:id="64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50" w:author="Maino Vieytes, Christian (NIH/NIA/IRP) [F]" w:date="2023-11-20T10:14:00Z">
                  <w:rPr>
                    <w:rFonts w:ascii="Times New Roman" w:hAnsi="Times New Roman" w:cs="Times New Roman"/>
                    <w:sz w:val="20"/>
                    <w:szCs w:val="20"/>
                  </w:rPr>
                </w:rPrChange>
              </w:rPr>
              <w:t>0.02</w:t>
            </w:r>
          </w:p>
        </w:tc>
      </w:tr>
      <w:tr w:rsidR="00B717EF" w:rsidRPr="00B26EF2" w14:paraId="1CCAD091" w14:textId="77777777" w:rsidTr="003E0A82">
        <w:trPr>
          <w:trHeight w:val="259"/>
          <w:trPrChange w:id="651" w:author="Maino Vieytes, Christian (NIH/NIA/IRP) [F]" w:date="2023-11-17T13:22:00Z">
            <w:trPr>
              <w:trHeight w:val="320"/>
            </w:trPr>
          </w:trPrChange>
        </w:trPr>
        <w:tc>
          <w:tcPr>
            <w:tcW w:w="2616" w:type="dxa"/>
            <w:noWrap/>
            <w:hideMark/>
            <w:tcPrChange w:id="652" w:author="Maino Vieytes, Christian (NIH/NIA/IRP) [F]" w:date="2023-11-17T13:22:00Z">
              <w:tcPr>
                <w:tcW w:w="2616" w:type="dxa"/>
                <w:noWrap/>
                <w:vAlign w:val="center"/>
                <w:hideMark/>
              </w:tcPr>
            </w:tcPrChange>
          </w:tcPr>
          <w:p w14:paraId="5582BBDF" w14:textId="77777777" w:rsidR="00B717EF" w:rsidRPr="00B26EF2" w:rsidRDefault="00B717EF" w:rsidP="00B717EF">
            <w:pPr>
              <w:rPr>
                <w:rFonts w:ascii="Times New Roman" w:hAnsi="Times New Roman" w:cs="Times New Roman"/>
                <w:sz w:val="18"/>
                <w:szCs w:val="18"/>
                <w:rPrChange w:id="653" w:author="Maino Vieytes, Christian (NIH/NIA/IRP) [F]" w:date="2023-11-20T10:14:00Z">
                  <w:rPr>
                    <w:rFonts w:ascii="Times New Roman" w:hAnsi="Times New Roman" w:cs="Times New Roman"/>
                    <w:sz w:val="20"/>
                    <w:szCs w:val="20"/>
                  </w:rPr>
                </w:rPrChange>
              </w:rPr>
            </w:pPr>
            <w:proofErr w:type="spellStart"/>
            <w:r w:rsidRPr="00B26EF2">
              <w:rPr>
                <w:rFonts w:ascii="Times New Roman" w:hAnsi="Times New Roman" w:cs="Times New Roman"/>
                <w:sz w:val="18"/>
                <w:szCs w:val="18"/>
                <w:rPrChange w:id="654" w:author="Maino Vieytes, Christian (NIH/NIA/IRP) [F]" w:date="2023-11-20T10:14:00Z">
                  <w:rPr>
                    <w:rFonts w:ascii="Times New Roman" w:hAnsi="Times New Roman" w:cs="Times New Roman"/>
                    <w:sz w:val="20"/>
                    <w:szCs w:val="20"/>
                  </w:rPr>
                </w:rPrChange>
              </w:rPr>
              <w:t>Charlson</w:t>
            </w:r>
            <w:proofErr w:type="spellEnd"/>
            <w:r w:rsidRPr="00B26EF2">
              <w:rPr>
                <w:rFonts w:ascii="Times New Roman" w:hAnsi="Times New Roman" w:cs="Times New Roman"/>
                <w:sz w:val="18"/>
                <w:szCs w:val="18"/>
                <w:rPrChange w:id="655" w:author="Maino Vieytes, Christian (NIH/NIA/IRP) [F]" w:date="2023-11-20T10:14:00Z">
                  <w:rPr>
                    <w:rFonts w:ascii="Times New Roman" w:hAnsi="Times New Roman" w:cs="Times New Roman"/>
                    <w:sz w:val="20"/>
                    <w:szCs w:val="20"/>
                  </w:rPr>
                </w:rPrChange>
              </w:rPr>
              <w:t xml:space="preserve"> Comorbidity Index</w:t>
            </w:r>
          </w:p>
        </w:tc>
        <w:tc>
          <w:tcPr>
            <w:tcW w:w="2284" w:type="dxa"/>
            <w:noWrap/>
            <w:hideMark/>
            <w:tcPrChange w:id="656" w:author="Maino Vieytes, Christian (NIH/NIA/IRP) [F]" w:date="2023-11-17T13:22:00Z">
              <w:tcPr>
                <w:tcW w:w="2284" w:type="dxa"/>
                <w:noWrap/>
                <w:vAlign w:val="center"/>
                <w:hideMark/>
              </w:tcPr>
            </w:tcPrChange>
          </w:tcPr>
          <w:p w14:paraId="136E47EF" w14:textId="77777777" w:rsidR="00B717EF" w:rsidRPr="00B26EF2" w:rsidRDefault="00B717EF" w:rsidP="00B717EF">
            <w:pPr>
              <w:jc w:val="center"/>
              <w:rPr>
                <w:rFonts w:ascii="Times New Roman" w:hAnsi="Times New Roman" w:cs="Times New Roman"/>
                <w:sz w:val="18"/>
                <w:szCs w:val="18"/>
                <w:rPrChange w:id="65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58" w:author="Maino Vieytes, Christian (NIH/NIA/IRP) [F]" w:date="2023-11-20T10:14:00Z">
                  <w:rPr>
                    <w:rFonts w:ascii="Times New Roman" w:hAnsi="Times New Roman" w:cs="Times New Roman"/>
                    <w:sz w:val="20"/>
                    <w:szCs w:val="20"/>
                  </w:rPr>
                </w:rPrChange>
              </w:rPr>
              <w:t>2.98 (1.35)</w:t>
            </w:r>
          </w:p>
        </w:tc>
        <w:tc>
          <w:tcPr>
            <w:tcW w:w="1899" w:type="dxa"/>
            <w:noWrap/>
            <w:hideMark/>
            <w:tcPrChange w:id="659" w:author="Maino Vieytes, Christian (NIH/NIA/IRP) [F]" w:date="2023-11-17T13:22:00Z">
              <w:tcPr>
                <w:tcW w:w="1899" w:type="dxa"/>
                <w:noWrap/>
                <w:vAlign w:val="center"/>
                <w:hideMark/>
              </w:tcPr>
            </w:tcPrChange>
          </w:tcPr>
          <w:p w14:paraId="08CA6136" w14:textId="77777777" w:rsidR="00B717EF" w:rsidRPr="00B26EF2" w:rsidRDefault="00B717EF" w:rsidP="00B717EF">
            <w:pPr>
              <w:jc w:val="center"/>
              <w:rPr>
                <w:rFonts w:ascii="Times New Roman" w:hAnsi="Times New Roman" w:cs="Times New Roman"/>
                <w:sz w:val="18"/>
                <w:szCs w:val="18"/>
                <w:rPrChange w:id="66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61" w:author="Maino Vieytes, Christian (NIH/NIA/IRP) [F]" w:date="2023-11-20T10:14:00Z">
                  <w:rPr>
                    <w:rFonts w:ascii="Times New Roman" w:hAnsi="Times New Roman" w:cs="Times New Roman"/>
                    <w:sz w:val="20"/>
                    <w:szCs w:val="20"/>
                  </w:rPr>
                </w:rPrChange>
              </w:rPr>
              <w:t>3.36 (1.71)</w:t>
            </w:r>
          </w:p>
        </w:tc>
        <w:tc>
          <w:tcPr>
            <w:tcW w:w="1871" w:type="dxa"/>
            <w:noWrap/>
            <w:hideMark/>
            <w:tcPrChange w:id="662" w:author="Maino Vieytes, Christian (NIH/NIA/IRP) [F]" w:date="2023-11-17T13:22:00Z">
              <w:tcPr>
                <w:tcW w:w="1871" w:type="dxa"/>
                <w:noWrap/>
                <w:vAlign w:val="center"/>
                <w:hideMark/>
              </w:tcPr>
            </w:tcPrChange>
          </w:tcPr>
          <w:p w14:paraId="57000FBC" w14:textId="77777777" w:rsidR="00B717EF" w:rsidRPr="00B26EF2" w:rsidRDefault="00B717EF" w:rsidP="00B717EF">
            <w:pPr>
              <w:jc w:val="center"/>
              <w:rPr>
                <w:rFonts w:ascii="Times New Roman" w:hAnsi="Times New Roman" w:cs="Times New Roman"/>
                <w:sz w:val="18"/>
                <w:szCs w:val="18"/>
                <w:rPrChange w:id="66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64" w:author="Maino Vieytes, Christian (NIH/NIA/IRP) [F]" w:date="2023-11-20T10:14:00Z">
                  <w:rPr>
                    <w:rFonts w:ascii="Times New Roman" w:hAnsi="Times New Roman" w:cs="Times New Roman"/>
                    <w:sz w:val="20"/>
                    <w:szCs w:val="20"/>
                  </w:rPr>
                </w:rPrChange>
              </w:rPr>
              <w:t>2.94 (1.3)</w:t>
            </w:r>
          </w:p>
        </w:tc>
        <w:tc>
          <w:tcPr>
            <w:tcW w:w="1399" w:type="dxa"/>
            <w:noWrap/>
            <w:hideMark/>
            <w:tcPrChange w:id="665" w:author="Maino Vieytes, Christian (NIH/NIA/IRP) [F]" w:date="2023-11-17T13:22:00Z">
              <w:tcPr>
                <w:tcW w:w="1399" w:type="dxa"/>
                <w:noWrap/>
                <w:vAlign w:val="center"/>
                <w:hideMark/>
              </w:tcPr>
            </w:tcPrChange>
          </w:tcPr>
          <w:p w14:paraId="38688533" w14:textId="77777777" w:rsidR="00B717EF" w:rsidRPr="00B26EF2" w:rsidRDefault="00B717EF" w:rsidP="00B717EF">
            <w:pPr>
              <w:jc w:val="center"/>
              <w:rPr>
                <w:rFonts w:ascii="Times New Roman" w:hAnsi="Times New Roman" w:cs="Times New Roman"/>
                <w:sz w:val="18"/>
                <w:szCs w:val="18"/>
                <w:rPrChange w:id="66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67" w:author="Maino Vieytes, Christian (NIH/NIA/IRP) [F]" w:date="2023-11-20T10:14:00Z">
                  <w:rPr>
                    <w:rFonts w:ascii="Times New Roman" w:hAnsi="Times New Roman" w:cs="Times New Roman"/>
                    <w:sz w:val="20"/>
                    <w:szCs w:val="20"/>
                  </w:rPr>
                </w:rPrChange>
              </w:rPr>
              <w:t>&lt; 0.01</w:t>
            </w:r>
          </w:p>
        </w:tc>
      </w:tr>
      <w:tr w:rsidR="00B717EF" w:rsidRPr="00B26EF2" w14:paraId="193FAAE6" w14:textId="77777777" w:rsidTr="003E0A82">
        <w:trPr>
          <w:trHeight w:val="259"/>
          <w:trPrChange w:id="668" w:author="Maino Vieytes, Christian (NIH/NIA/IRP) [F]" w:date="2023-11-17T13:22:00Z">
            <w:trPr>
              <w:trHeight w:val="320"/>
            </w:trPr>
          </w:trPrChange>
        </w:trPr>
        <w:tc>
          <w:tcPr>
            <w:tcW w:w="2616" w:type="dxa"/>
            <w:tcBorders>
              <w:bottom w:val="single" w:sz="4" w:space="0" w:color="auto"/>
            </w:tcBorders>
            <w:noWrap/>
            <w:hideMark/>
            <w:tcPrChange w:id="669" w:author="Maino Vieytes, Christian (NIH/NIA/IRP) [F]" w:date="2023-11-17T13:22:00Z">
              <w:tcPr>
                <w:tcW w:w="2616" w:type="dxa"/>
                <w:tcBorders>
                  <w:bottom w:val="single" w:sz="4" w:space="0" w:color="auto"/>
                </w:tcBorders>
                <w:noWrap/>
                <w:vAlign w:val="center"/>
                <w:hideMark/>
              </w:tcPr>
            </w:tcPrChange>
          </w:tcPr>
          <w:p w14:paraId="2BB018C1" w14:textId="77777777" w:rsidR="00B717EF" w:rsidRPr="00B26EF2" w:rsidRDefault="00B717EF" w:rsidP="00B717EF">
            <w:pPr>
              <w:rPr>
                <w:rFonts w:ascii="Times New Roman" w:hAnsi="Times New Roman" w:cs="Times New Roman"/>
                <w:sz w:val="18"/>
                <w:szCs w:val="18"/>
                <w:rPrChange w:id="67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71" w:author="Maino Vieytes, Christian (NIH/NIA/IRP) [F]" w:date="2023-11-20T10:14:00Z">
                  <w:rPr>
                    <w:rFonts w:ascii="Times New Roman" w:hAnsi="Times New Roman" w:cs="Times New Roman"/>
                    <w:sz w:val="20"/>
                    <w:szCs w:val="20"/>
                  </w:rPr>
                </w:rPrChange>
              </w:rPr>
              <w:t>SNAP Benefits</w:t>
            </w:r>
          </w:p>
        </w:tc>
        <w:tc>
          <w:tcPr>
            <w:tcW w:w="2284" w:type="dxa"/>
            <w:tcBorders>
              <w:bottom w:val="single" w:sz="4" w:space="0" w:color="auto"/>
            </w:tcBorders>
            <w:noWrap/>
            <w:hideMark/>
            <w:tcPrChange w:id="672" w:author="Maino Vieytes, Christian (NIH/NIA/IRP) [F]" w:date="2023-11-17T13:22:00Z">
              <w:tcPr>
                <w:tcW w:w="2284" w:type="dxa"/>
                <w:tcBorders>
                  <w:bottom w:val="single" w:sz="4" w:space="0" w:color="auto"/>
                </w:tcBorders>
                <w:noWrap/>
                <w:vAlign w:val="center"/>
                <w:hideMark/>
              </w:tcPr>
            </w:tcPrChange>
          </w:tcPr>
          <w:p w14:paraId="1DB261EE" w14:textId="77777777" w:rsidR="00B717EF" w:rsidRPr="00B26EF2" w:rsidRDefault="00B717EF" w:rsidP="00B717EF">
            <w:pPr>
              <w:ind w:firstLine="720"/>
              <w:jc w:val="center"/>
              <w:rPr>
                <w:rFonts w:ascii="Times New Roman" w:hAnsi="Times New Roman" w:cs="Times New Roman"/>
                <w:sz w:val="18"/>
                <w:szCs w:val="18"/>
                <w:rPrChange w:id="673"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674" w:author="Maino Vieytes, Christian (NIH/NIA/IRP) [F]" w:date="2023-11-17T13:22:00Z">
              <w:tcPr>
                <w:tcW w:w="1899" w:type="dxa"/>
                <w:tcBorders>
                  <w:bottom w:val="single" w:sz="4" w:space="0" w:color="auto"/>
                </w:tcBorders>
                <w:noWrap/>
                <w:vAlign w:val="center"/>
                <w:hideMark/>
              </w:tcPr>
            </w:tcPrChange>
          </w:tcPr>
          <w:p w14:paraId="5F63BBAE" w14:textId="77777777" w:rsidR="00B717EF" w:rsidRPr="00B26EF2" w:rsidRDefault="00B717EF" w:rsidP="00B717EF">
            <w:pPr>
              <w:ind w:firstLine="720"/>
              <w:jc w:val="center"/>
              <w:rPr>
                <w:rFonts w:ascii="Times New Roman" w:hAnsi="Times New Roman" w:cs="Times New Roman"/>
                <w:sz w:val="18"/>
                <w:szCs w:val="18"/>
                <w:rPrChange w:id="675"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676" w:author="Maino Vieytes, Christian (NIH/NIA/IRP) [F]" w:date="2023-11-17T13:22:00Z">
              <w:tcPr>
                <w:tcW w:w="1871" w:type="dxa"/>
                <w:tcBorders>
                  <w:bottom w:val="single" w:sz="4" w:space="0" w:color="auto"/>
                </w:tcBorders>
                <w:noWrap/>
                <w:vAlign w:val="center"/>
                <w:hideMark/>
              </w:tcPr>
            </w:tcPrChange>
          </w:tcPr>
          <w:p w14:paraId="1023E259" w14:textId="77777777" w:rsidR="00B717EF" w:rsidRPr="00B26EF2" w:rsidRDefault="00B717EF" w:rsidP="00B717EF">
            <w:pPr>
              <w:ind w:firstLine="720"/>
              <w:jc w:val="center"/>
              <w:rPr>
                <w:rFonts w:ascii="Times New Roman" w:hAnsi="Times New Roman" w:cs="Times New Roman"/>
                <w:sz w:val="18"/>
                <w:szCs w:val="18"/>
                <w:rPrChange w:id="677"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678" w:author="Maino Vieytes, Christian (NIH/NIA/IRP) [F]" w:date="2023-11-17T13:22:00Z">
              <w:tcPr>
                <w:tcW w:w="1399" w:type="dxa"/>
                <w:tcBorders>
                  <w:bottom w:val="single" w:sz="4" w:space="0" w:color="auto"/>
                </w:tcBorders>
                <w:noWrap/>
                <w:vAlign w:val="center"/>
                <w:hideMark/>
              </w:tcPr>
            </w:tcPrChange>
          </w:tcPr>
          <w:p w14:paraId="4BAF2588" w14:textId="77777777" w:rsidR="00B717EF" w:rsidRPr="00B26EF2" w:rsidRDefault="00B717EF" w:rsidP="00B717EF">
            <w:pPr>
              <w:jc w:val="center"/>
              <w:rPr>
                <w:rFonts w:ascii="Times New Roman" w:hAnsi="Times New Roman" w:cs="Times New Roman"/>
                <w:sz w:val="18"/>
                <w:szCs w:val="18"/>
                <w:rPrChange w:id="67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80" w:author="Maino Vieytes, Christian (NIH/NIA/IRP) [F]" w:date="2023-11-20T10:14:00Z">
                  <w:rPr>
                    <w:rFonts w:ascii="Times New Roman" w:hAnsi="Times New Roman" w:cs="Times New Roman"/>
                    <w:sz w:val="20"/>
                    <w:szCs w:val="20"/>
                  </w:rPr>
                </w:rPrChange>
              </w:rPr>
              <w:t>&lt; 0.01</w:t>
            </w:r>
          </w:p>
        </w:tc>
      </w:tr>
      <w:tr w:rsidR="00B717EF" w:rsidRPr="00B26EF2" w14:paraId="6843879E" w14:textId="77777777" w:rsidTr="003E0A82">
        <w:trPr>
          <w:trHeight w:val="259"/>
          <w:trPrChange w:id="681" w:author="Maino Vieytes, Christian (NIH/NIA/IRP) [F]" w:date="2023-11-17T13:22:00Z">
            <w:trPr>
              <w:trHeight w:val="320"/>
            </w:trPr>
          </w:trPrChange>
        </w:trPr>
        <w:tc>
          <w:tcPr>
            <w:tcW w:w="2616" w:type="dxa"/>
            <w:tcBorders>
              <w:top w:val="nil"/>
            </w:tcBorders>
            <w:noWrap/>
            <w:hideMark/>
            <w:tcPrChange w:id="682" w:author="Maino Vieytes, Christian (NIH/NIA/IRP) [F]" w:date="2023-11-17T13:22:00Z">
              <w:tcPr>
                <w:tcW w:w="2616" w:type="dxa"/>
                <w:tcBorders>
                  <w:top w:val="nil"/>
                </w:tcBorders>
                <w:noWrap/>
                <w:vAlign w:val="center"/>
                <w:hideMark/>
              </w:tcPr>
            </w:tcPrChange>
          </w:tcPr>
          <w:p w14:paraId="3A8C00E3" w14:textId="77777777" w:rsidR="00B717EF" w:rsidRPr="00B26EF2" w:rsidRDefault="00B717EF" w:rsidP="00B717EF">
            <w:pPr>
              <w:ind w:firstLine="720"/>
              <w:rPr>
                <w:rFonts w:ascii="Times New Roman" w:hAnsi="Times New Roman" w:cs="Times New Roman"/>
                <w:sz w:val="18"/>
                <w:szCs w:val="18"/>
                <w:rPrChange w:id="68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84" w:author="Maino Vieytes, Christian (NIH/NIA/IRP) [F]" w:date="2023-11-20T10:14:00Z">
                  <w:rPr>
                    <w:rFonts w:ascii="Times New Roman" w:hAnsi="Times New Roman" w:cs="Times New Roman"/>
                    <w:sz w:val="20"/>
                    <w:szCs w:val="20"/>
                  </w:rPr>
                </w:rPrChange>
              </w:rPr>
              <w:t>Receiving</w:t>
            </w:r>
          </w:p>
        </w:tc>
        <w:tc>
          <w:tcPr>
            <w:tcW w:w="2284" w:type="dxa"/>
            <w:tcBorders>
              <w:top w:val="nil"/>
            </w:tcBorders>
            <w:noWrap/>
            <w:hideMark/>
            <w:tcPrChange w:id="685" w:author="Maino Vieytes, Christian (NIH/NIA/IRP) [F]" w:date="2023-11-17T13:22:00Z">
              <w:tcPr>
                <w:tcW w:w="2284" w:type="dxa"/>
                <w:tcBorders>
                  <w:top w:val="nil"/>
                </w:tcBorders>
                <w:noWrap/>
                <w:vAlign w:val="center"/>
                <w:hideMark/>
              </w:tcPr>
            </w:tcPrChange>
          </w:tcPr>
          <w:p w14:paraId="280ADB4F" w14:textId="77777777" w:rsidR="00B717EF" w:rsidRPr="00B26EF2" w:rsidRDefault="00B717EF" w:rsidP="00B717EF">
            <w:pPr>
              <w:jc w:val="center"/>
              <w:rPr>
                <w:rFonts w:ascii="Times New Roman" w:hAnsi="Times New Roman" w:cs="Times New Roman"/>
                <w:sz w:val="18"/>
                <w:szCs w:val="18"/>
                <w:rPrChange w:id="68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87" w:author="Maino Vieytes, Christian (NIH/NIA/IRP) [F]" w:date="2023-11-20T10:14:00Z">
                  <w:rPr>
                    <w:rFonts w:ascii="Times New Roman" w:hAnsi="Times New Roman" w:cs="Times New Roman"/>
                    <w:sz w:val="20"/>
                    <w:szCs w:val="20"/>
                  </w:rPr>
                </w:rPrChange>
              </w:rPr>
              <w:t>347 (11.2)</w:t>
            </w:r>
          </w:p>
        </w:tc>
        <w:tc>
          <w:tcPr>
            <w:tcW w:w="1899" w:type="dxa"/>
            <w:tcBorders>
              <w:top w:val="nil"/>
            </w:tcBorders>
            <w:noWrap/>
            <w:hideMark/>
            <w:tcPrChange w:id="688" w:author="Maino Vieytes, Christian (NIH/NIA/IRP) [F]" w:date="2023-11-17T13:22:00Z">
              <w:tcPr>
                <w:tcW w:w="1899" w:type="dxa"/>
                <w:tcBorders>
                  <w:top w:val="nil"/>
                </w:tcBorders>
                <w:noWrap/>
                <w:vAlign w:val="center"/>
                <w:hideMark/>
              </w:tcPr>
            </w:tcPrChange>
          </w:tcPr>
          <w:p w14:paraId="438C2D2E" w14:textId="77777777" w:rsidR="00B717EF" w:rsidRPr="00B26EF2" w:rsidRDefault="00B717EF" w:rsidP="00B717EF">
            <w:pPr>
              <w:jc w:val="center"/>
              <w:rPr>
                <w:rFonts w:ascii="Times New Roman" w:hAnsi="Times New Roman" w:cs="Times New Roman"/>
                <w:sz w:val="18"/>
                <w:szCs w:val="18"/>
                <w:rPrChange w:id="68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90" w:author="Maino Vieytes, Christian (NIH/NIA/IRP) [F]" w:date="2023-11-20T10:14:00Z">
                  <w:rPr>
                    <w:rFonts w:ascii="Times New Roman" w:hAnsi="Times New Roman" w:cs="Times New Roman"/>
                    <w:sz w:val="20"/>
                    <w:szCs w:val="20"/>
                  </w:rPr>
                </w:rPrChange>
              </w:rPr>
              <w:t>158 (55.6)</w:t>
            </w:r>
          </w:p>
        </w:tc>
        <w:tc>
          <w:tcPr>
            <w:tcW w:w="1871" w:type="dxa"/>
            <w:tcBorders>
              <w:top w:val="nil"/>
            </w:tcBorders>
            <w:noWrap/>
            <w:hideMark/>
            <w:tcPrChange w:id="691" w:author="Maino Vieytes, Christian (NIH/NIA/IRP) [F]" w:date="2023-11-17T13:22:00Z">
              <w:tcPr>
                <w:tcW w:w="1871" w:type="dxa"/>
                <w:tcBorders>
                  <w:top w:val="nil"/>
                </w:tcBorders>
                <w:noWrap/>
                <w:vAlign w:val="center"/>
                <w:hideMark/>
              </w:tcPr>
            </w:tcPrChange>
          </w:tcPr>
          <w:p w14:paraId="73AE227D" w14:textId="77777777" w:rsidR="00B717EF" w:rsidRPr="00B26EF2" w:rsidRDefault="00B717EF" w:rsidP="00B717EF">
            <w:pPr>
              <w:jc w:val="center"/>
              <w:rPr>
                <w:rFonts w:ascii="Times New Roman" w:hAnsi="Times New Roman" w:cs="Times New Roman"/>
                <w:sz w:val="18"/>
                <w:szCs w:val="18"/>
                <w:rPrChange w:id="69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93" w:author="Maino Vieytes, Christian (NIH/NIA/IRP) [F]" w:date="2023-11-20T10:14:00Z">
                  <w:rPr>
                    <w:rFonts w:ascii="Times New Roman" w:hAnsi="Times New Roman" w:cs="Times New Roman"/>
                    <w:sz w:val="20"/>
                    <w:szCs w:val="20"/>
                  </w:rPr>
                </w:rPrChange>
              </w:rPr>
              <w:t>189 (6.3)</w:t>
            </w:r>
          </w:p>
        </w:tc>
        <w:tc>
          <w:tcPr>
            <w:tcW w:w="1399" w:type="dxa"/>
            <w:tcBorders>
              <w:top w:val="nil"/>
            </w:tcBorders>
            <w:noWrap/>
            <w:hideMark/>
            <w:tcPrChange w:id="694" w:author="Maino Vieytes, Christian (NIH/NIA/IRP) [F]" w:date="2023-11-17T13:22:00Z">
              <w:tcPr>
                <w:tcW w:w="1399" w:type="dxa"/>
                <w:tcBorders>
                  <w:top w:val="nil"/>
                </w:tcBorders>
                <w:noWrap/>
                <w:vAlign w:val="center"/>
                <w:hideMark/>
              </w:tcPr>
            </w:tcPrChange>
          </w:tcPr>
          <w:p w14:paraId="7A6DFB02" w14:textId="77777777" w:rsidR="00B717EF" w:rsidRPr="00B26EF2" w:rsidRDefault="00B717EF" w:rsidP="00B717EF">
            <w:pPr>
              <w:ind w:firstLine="720"/>
              <w:jc w:val="center"/>
              <w:rPr>
                <w:rFonts w:ascii="Times New Roman" w:hAnsi="Times New Roman" w:cs="Times New Roman"/>
                <w:sz w:val="18"/>
                <w:szCs w:val="18"/>
                <w:rPrChange w:id="695" w:author="Maino Vieytes, Christian (NIH/NIA/IRP) [F]" w:date="2023-11-20T10:14:00Z">
                  <w:rPr>
                    <w:rFonts w:ascii="Times New Roman" w:hAnsi="Times New Roman" w:cs="Times New Roman"/>
                    <w:sz w:val="20"/>
                    <w:szCs w:val="20"/>
                  </w:rPr>
                </w:rPrChange>
              </w:rPr>
            </w:pPr>
          </w:p>
        </w:tc>
      </w:tr>
      <w:tr w:rsidR="00B717EF" w:rsidRPr="00B26EF2" w14:paraId="413DD9EC" w14:textId="77777777" w:rsidTr="0007538E">
        <w:trPr>
          <w:trHeight w:val="259"/>
          <w:trPrChange w:id="696" w:author="Maino Vieytes, Christian (NIH/NIA/IRP) [F]" w:date="2023-11-18T08:48:00Z">
            <w:trPr>
              <w:trHeight w:val="320"/>
            </w:trPr>
          </w:trPrChange>
        </w:trPr>
        <w:tc>
          <w:tcPr>
            <w:tcW w:w="2616" w:type="dxa"/>
            <w:noWrap/>
            <w:hideMark/>
            <w:tcPrChange w:id="697" w:author="Maino Vieytes, Christian (NIH/NIA/IRP) [F]" w:date="2023-11-18T08:48:00Z">
              <w:tcPr>
                <w:tcW w:w="2616" w:type="dxa"/>
                <w:noWrap/>
                <w:vAlign w:val="center"/>
                <w:hideMark/>
              </w:tcPr>
            </w:tcPrChange>
          </w:tcPr>
          <w:p w14:paraId="01B69709" w14:textId="77777777" w:rsidR="00B717EF" w:rsidRPr="00B26EF2" w:rsidRDefault="00B717EF" w:rsidP="00B717EF">
            <w:pPr>
              <w:rPr>
                <w:rFonts w:ascii="Times New Roman" w:hAnsi="Times New Roman" w:cs="Times New Roman"/>
                <w:sz w:val="18"/>
                <w:szCs w:val="18"/>
                <w:rPrChange w:id="69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699" w:author="Maino Vieytes, Christian (NIH/NIA/IRP) [F]" w:date="2023-11-20T10:14:00Z">
                  <w:rPr>
                    <w:rFonts w:ascii="Times New Roman" w:hAnsi="Times New Roman" w:cs="Times New Roman"/>
                    <w:sz w:val="20"/>
                    <w:szCs w:val="20"/>
                  </w:rPr>
                </w:rPrChange>
              </w:rPr>
              <w:t>Years Since Diagnosis</w:t>
            </w:r>
          </w:p>
        </w:tc>
        <w:tc>
          <w:tcPr>
            <w:tcW w:w="2284" w:type="dxa"/>
            <w:noWrap/>
            <w:vAlign w:val="center"/>
            <w:hideMark/>
            <w:tcPrChange w:id="700" w:author="Maino Vieytes, Christian (NIH/NIA/IRP) [F]" w:date="2023-11-18T08:48:00Z">
              <w:tcPr>
                <w:tcW w:w="2284" w:type="dxa"/>
                <w:noWrap/>
                <w:vAlign w:val="center"/>
                <w:hideMark/>
              </w:tcPr>
            </w:tcPrChange>
          </w:tcPr>
          <w:p w14:paraId="54CCF78E" w14:textId="77777777" w:rsidR="00B717EF" w:rsidRPr="00B26EF2" w:rsidRDefault="00B717EF" w:rsidP="0007538E">
            <w:pPr>
              <w:ind w:firstLine="720"/>
              <w:jc w:val="center"/>
              <w:rPr>
                <w:rFonts w:ascii="Times New Roman" w:hAnsi="Times New Roman" w:cs="Times New Roman"/>
                <w:sz w:val="18"/>
                <w:szCs w:val="18"/>
                <w:rPrChange w:id="701" w:author="Maino Vieytes, Christian (NIH/NIA/IRP) [F]" w:date="2023-11-20T10:14:00Z">
                  <w:rPr>
                    <w:rFonts w:ascii="Times New Roman" w:hAnsi="Times New Roman" w:cs="Times New Roman"/>
                    <w:sz w:val="20"/>
                    <w:szCs w:val="20"/>
                  </w:rPr>
                </w:rPrChange>
              </w:rPr>
            </w:pPr>
          </w:p>
        </w:tc>
        <w:tc>
          <w:tcPr>
            <w:tcW w:w="1899" w:type="dxa"/>
            <w:noWrap/>
            <w:vAlign w:val="center"/>
            <w:hideMark/>
            <w:tcPrChange w:id="702" w:author="Maino Vieytes, Christian (NIH/NIA/IRP) [F]" w:date="2023-11-18T08:48:00Z">
              <w:tcPr>
                <w:tcW w:w="1899" w:type="dxa"/>
                <w:noWrap/>
                <w:vAlign w:val="center"/>
                <w:hideMark/>
              </w:tcPr>
            </w:tcPrChange>
          </w:tcPr>
          <w:p w14:paraId="5641E0C6" w14:textId="77777777" w:rsidR="00B717EF" w:rsidRPr="00B26EF2" w:rsidRDefault="00B717EF" w:rsidP="0007538E">
            <w:pPr>
              <w:ind w:firstLine="720"/>
              <w:jc w:val="center"/>
              <w:rPr>
                <w:rFonts w:ascii="Times New Roman" w:hAnsi="Times New Roman" w:cs="Times New Roman"/>
                <w:sz w:val="18"/>
                <w:szCs w:val="18"/>
                <w:rPrChange w:id="703" w:author="Maino Vieytes, Christian (NIH/NIA/IRP) [F]" w:date="2023-11-20T10:14:00Z">
                  <w:rPr>
                    <w:rFonts w:ascii="Times New Roman" w:hAnsi="Times New Roman" w:cs="Times New Roman"/>
                    <w:sz w:val="20"/>
                    <w:szCs w:val="20"/>
                  </w:rPr>
                </w:rPrChange>
              </w:rPr>
            </w:pPr>
          </w:p>
        </w:tc>
        <w:tc>
          <w:tcPr>
            <w:tcW w:w="1871" w:type="dxa"/>
            <w:noWrap/>
            <w:vAlign w:val="center"/>
            <w:hideMark/>
            <w:tcPrChange w:id="704" w:author="Maino Vieytes, Christian (NIH/NIA/IRP) [F]" w:date="2023-11-18T08:48:00Z">
              <w:tcPr>
                <w:tcW w:w="1871" w:type="dxa"/>
                <w:noWrap/>
                <w:vAlign w:val="center"/>
                <w:hideMark/>
              </w:tcPr>
            </w:tcPrChange>
          </w:tcPr>
          <w:p w14:paraId="3858E2C6" w14:textId="77777777" w:rsidR="00B717EF" w:rsidRPr="00B26EF2" w:rsidRDefault="00B717EF" w:rsidP="0007538E">
            <w:pPr>
              <w:ind w:firstLine="720"/>
              <w:jc w:val="center"/>
              <w:rPr>
                <w:rFonts w:ascii="Times New Roman" w:hAnsi="Times New Roman" w:cs="Times New Roman"/>
                <w:sz w:val="18"/>
                <w:szCs w:val="18"/>
                <w:rPrChange w:id="705" w:author="Maino Vieytes, Christian (NIH/NIA/IRP) [F]" w:date="2023-11-20T10:14:00Z">
                  <w:rPr>
                    <w:rFonts w:ascii="Times New Roman" w:hAnsi="Times New Roman" w:cs="Times New Roman"/>
                    <w:sz w:val="20"/>
                    <w:szCs w:val="20"/>
                  </w:rPr>
                </w:rPrChange>
              </w:rPr>
            </w:pPr>
          </w:p>
        </w:tc>
        <w:tc>
          <w:tcPr>
            <w:tcW w:w="1399" w:type="dxa"/>
            <w:noWrap/>
            <w:hideMark/>
            <w:tcPrChange w:id="706" w:author="Maino Vieytes, Christian (NIH/NIA/IRP) [F]" w:date="2023-11-18T08:48:00Z">
              <w:tcPr>
                <w:tcW w:w="1399" w:type="dxa"/>
                <w:noWrap/>
                <w:vAlign w:val="center"/>
                <w:hideMark/>
              </w:tcPr>
            </w:tcPrChange>
          </w:tcPr>
          <w:p w14:paraId="45008D69" w14:textId="652B085D" w:rsidR="00B717EF" w:rsidRPr="00B26EF2" w:rsidRDefault="00B717EF" w:rsidP="00B717EF">
            <w:pPr>
              <w:jc w:val="center"/>
              <w:rPr>
                <w:rFonts w:ascii="Times New Roman" w:hAnsi="Times New Roman" w:cs="Times New Roman"/>
                <w:sz w:val="18"/>
                <w:szCs w:val="18"/>
                <w:rPrChange w:id="70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08" w:author="Maino Vieytes, Christian (NIH/NIA/IRP) [F]" w:date="2023-11-20T10:14:00Z">
                  <w:rPr>
                    <w:rFonts w:ascii="Times New Roman" w:hAnsi="Times New Roman" w:cs="Times New Roman"/>
                    <w:sz w:val="20"/>
                    <w:szCs w:val="20"/>
                  </w:rPr>
                </w:rPrChange>
              </w:rPr>
              <w:t>0.</w:t>
            </w:r>
            <w:r w:rsidR="0007538E" w:rsidRPr="00B26EF2">
              <w:rPr>
                <w:rFonts w:ascii="Times New Roman" w:hAnsi="Times New Roman" w:cs="Times New Roman"/>
                <w:sz w:val="18"/>
                <w:szCs w:val="18"/>
                <w:rPrChange w:id="709" w:author="Maino Vieytes, Christian (NIH/NIA/IRP) [F]" w:date="2023-11-20T10:14:00Z">
                  <w:rPr>
                    <w:rFonts w:ascii="Times New Roman" w:hAnsi="Times New Roman" w:cs="Times New Roman"/>
                    <w:sz w:val="20"/>
                    <w:szCs w:val="20"/>
                  </w:rPr>
                </w:rPrChange>
              </w:rPr>
              <w:t>84</w:t>
            </w:r>
          </w:p>
        </w:tc>
      </w:tr>
      <w:tr w:rsidR="0007538E" w:rsidRPr="00B26EF2" w14:paraId="3F5D4F80" w14:textId="77777777" w:rsidTr="0007538E">
        <w:trPr>
          <w:trHeight w:val="259"/>
          <w:trPrChange w:id="710" w:author="Maino Vieytes, Christian (NIH/NIA/IRP) [F]" w:date="2023-11-18T08:48:00Z">
            <w:trPr>
              <w:trHeight w:val="320"/>
            </w:trPr>
          </w:trPrChange>
        </w:trPr>
        <w:tc>
          <w:tcPr>
            <w:tcW w:w="2616" w:type="dxa"/>
            <w:noWrap/>
            <w:hideMark/>
            <w:tcPrChange w:id="711" w:author="Maino Vieytes, Christian (NIH/NIA/IRP) [F]" w:date="2023-11-18T08:48:00Z">
              <w:tcPr>
                <w:tcW w:w="2616" w:type="dxa"/>
                <w:noWrap/>
                <w:vAlign w:val="bottom"/>
                <w:hideMark/>
              </w:tcPr>
            </w:tcPrChange>
          </w:tcPr>
          <w:p w14:paraId="7CDE1855" w14:textId="28003F03" w:rsidR="0007538E" w:rsidRPr="00B26EF2" w:rsidRDefault="0007538E" w:rsidP="0007538E">
            <w:pPr>
              <w:ind w:firstLine="720"/>
              <w:rPr>
                <w:rFonts w:ascii="Times New Roman" w:hAnsi="Times New Roman" w:cs="Times New Roman"/>
                <w:sz w:val="18"/>
                <w:szCs w:val="18"/>
                <w:rPrChange w:id="71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Change w:id="713" w:author="Maino Vieytes, Christian (NIH/NIA/IRP) [F]" w:date="2023-11-20T10:14:00Z">
                  <w:rPr>
                    <w:rFonts w:ascii="Times New Roman" w:hAnsi="Times New Roman" w:cs="Times New Roman"/>
                    <w:color w:val="000000"/>
                    <w:sz w:val="20"/>
                    <w:szCs w:val="20"/>
                  </w:rPr>
                </w:rPrChange>
              </w:rPr>
              <w:sym w:font="Symbol" w:char="F0A3"/>
            </w:r>
            <w:r w:rsidRPr="00B26EF2">
              <w:rPr>
                <w:rFonts w:ascii="Times New Roman" w:hAnsi="Times New Roman" w:cs="Times New Roman"/>
                <w:color w:val="000000"/>
                <w:sz w:val="18"/>
                <w:szCs w:val="18"/>
                <w:rPrChange w:id="714" w:author="Maino Vieytes, Christian (NIH/NIA/IRP) [F]" w:date="2023-11-20T10:14:00Z">
                  <w:rPr>
                    <w:rFonts w:ascii="Times New Roman" w:hAnsi="Times New Roman" w:cs="Times New Roman"/>
                    <w:color w:val="000000"/>
                    <w:sz w:val="20"/>
                    <w:szCs w:val="20"/>
                  </w:rPr>
                </w:rPrChange>
              </w:rPr>
              <w:t xml:space="preserve"> </w:t>
            </w:r>
            <w:r w:rsidRPr="00B26EF2">
              <w:rPr>
                <w:rFonts w:ascii="Times New Roman" w:hAnsi="Times New Roman" w:cs="Times New Roman"/>
                <w:color w:val="000000"/>
                <w:sz w:val="18"/>
                <w:szCs w:val="18"/>
              </w:rPr>
              <w:t>4</w:t>
            </w:r>
            <w:r w:rsidRPr="00B26EF2">
              <w:rPr>
                <w:rFonts w:ascii="Times New Roman" w:hAnsi="Times New Roman" w:cs="Times New Roman"/>
                <w:color w:val="000000"/>
                <w:sz w:val="18"/>
                <w:szCs w:val="18"/>
                <w:rPrChange w:id="715" w:author="Maino Vieytes, Christian (NIH/NIA/IRP) [F]" w:date="2023-11-20T10:14:00Z">
                  <w:rPr>
                    <w:rFonts w:ascii="Times New Roman" w:hAnsi="Times New Roman" w:cs="Times New Roman"/>
                    <w:color w:val="000000"/>
                    <w:sz w:val="20"/>
                    <w:szCs w:val="20"/>
                  </w:rPr>
                </w:rPrChange>
              </w:rPr>
              <w:t xml:space="preserve"> years</w:t>
            </w:r>
          </w:p>
        </w:tc>
        <w:tc>
          <w:tcPr>
            <w:tcW w:w="2284" w:type="dxa"/>
            <w:noWrap/>
            <w:vAlign w:val="center"/>
            <w:hideMark/>
            <w:tcPrChange w:id="716" w:author="Maino Vieytes, Christian (NIH/NIA/IRP) [F]" w:date="2023-11-18T08:48:00Z">
              <w:tcPr>
                <w:tcW w:w="2284" w:type="dxa"/>
                <w:noWrap/>
                <w:vAlign w:val="center"/>
                <w:hideMark/>
              </w:tcPr>
            </w:tcPrChange>
          </w:tcPr>
          <w:p w14:paraId="6F5880C4" w14:textId="68B90A0E" w:rsidR="0007538E" w:rsidRPr="00B26EF2" w:rsidRDefault="0007538E" w:rsidP="0007538E">
            <w:pPr>
              <w:jc w:val="center"/>
              <w:rPr>
                <w:rFonts w:ascii="Times New Roman" w:hAnsi="Times New Roman" w:cs="Times New Roman"/>
                <w:sz w:val="18"/>
                <w:szCs w:val="18"/>
                <w:rPrChange w:id="71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Change w:id="718" w:author="Maino Vieytes, Christian (NIH/NIA/IRP) [F]" w:date="2023-11-20T10:14:00Z">
                  <w:rPr>
                    <w:rFonts w:ascii="Calibri" w:hAnsi="Calibri" w:cs="Calibri"/>
                    <w:color w:val="000000"/>
                  </w:rPr>
                </w:rPrChange>
              </w:rPr>
              <w:t>753 (26.6)</w:t>
            </w:r>
          </w:p>
        </w:tc>
        <w:tc>
          <w:tcPr>
            <w:tcW w:w="1899" w:type="dxa"/>
            <w:noWrap/>
            <w:vAlign w:val="center"/>
            <w:hideMark/>
            <w:tcPrChange w:id="719" w:author="Maino Vieytes, Christian (NIH/NIA/IRP) [F]" w:date="2023-11-18T08:48:00Z">
              <w:tcPr>
                <w:tcW w:w="1899" w:type="dxa"/>
                <w:noWrap/>
                <w:vAlign w:val="center"/>
                <w:hideMark/>
              </w:tcPr>
            </w:tcPrChange>
          </w:tcPr>
          <w:p w14:paraId="3150E434" w14:textId="7EA70AC2" w:rsidR="0007538E" w:rsidRPr="00B26EF2" w:rsidRDefault="0007538E" w:rsidP="0007538E">
            <w:pPr>
              <w:jc w:val="center"/>
              <w:rPr>
                <w:rFonts w:ascii="Times New Roman" w:hAnsi="Times New Roman" w:cs="Times New Roman"/>
                <w:sz w:val="18"/>
                <w:szCs w:val="18"/>
              </w:rPr>
            </w:pPr>
            <w:r w:rsidRPr="00B26EF2">
              <w:rPr>
                <w:rFonts w:ascii="Times New Roman" w:hAnsi="Times New Roman" w:cs="Times New Roman"/>
                <w:color w:val="000000"/>
                <w:sz w:val="18"/>
                <w:szCs w:val="18"/>
                <w:rPrChange w:id="720" w:author="Maino Vieytes, Christian (NIH/NIA/IRP) [F]" w:date="2023-11-20T10:14:00Z">
                  <w:rPr>
                    <w:rFonts w:ascii="Calibri" w:hAnsi="Calibri" w:cs="Calibri"/>
                    <w:color w:val="000000"/>
                  </w:rPr>
                </w:rPrChange>
              </w:rPr>
              <w:t>104 (25.9)</w:t>
            </w:r>
          </w:p>
        </w:tc>
        <w:tc>
          <w:tcPr>
            <w:tcW w:w="1871" w:type="dxa"/>
            <w:noWrap/>
            <w:vAlign w:val="center"/>
            <w:hideMark/>
            <w:tcPrChange w:id="721" w:author="Maino Vieytes, Christian (NIH/NIA/IRP) [F]" w:date="2023-11-18T08:48:00Z">
              <w:tcPr>
                <w:tcW w:w="1871" w:type="dxa"/>
                <w:noWrap/>
                <w:vAlign w:val="center"/>
                <w:hideMark/>
              </w:tcPr>
            </w:tcPrChange>
          </w:tcPr>
          <w:p w14:paraId="074F6241" w14:textId="0D205466" w:rsidR="0007538E" w:rsidRPr="00B26EF2" w:rsidRDefault="0007538E" w:rsidP="0007538E">
            <w:pPr>
              <w:jc w:val="center"/>
              <w:rPr>
                <w:rFonts w:ascii="Times New Roman" w:hAnsi="Times New Roman" w:cs="Times New Roman"/>
                <w:sz w:val="18"/>
                <w:szCs w:val="18"/>
                <w:rPrChange w:id="72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
              <w:t>649 (26.7)</w:t>
            </w:r>
          </w:p>
        </w:tc>
        <w:tc>
          <w:tcPr>
            <w:tcW w:w="1399" w:type="dxa"/>
            <w:noWrap/>
            <w:hideMark/>
            <w:tcPrChange w:id="723" w:author="Maino Vieytes, Christian (NIH/NIA/IRP) [F]" w:date="2023-11-18T08:48:00Z">
              <w:tcPr>
                <w:tcW w:w="1399" w:type="dxa"/>
                <w:noWrap/>
                <w:vAlign w:val="center"/>
                <w:hideMark/>
              </w:tcPr>
            </w:tcPrChange>
          </w:tcPr>
          <w:p w14:paraId="0B791668" w14:textId="77777777" w:rsidR="0007538E" w:rsidRPr="00B26EF2" w:rsidRDefault="0007538E" w:rsidP="0007538E">
            <w:pPr>
              <w:ind w:firstLine="720"/>
              <w:jc w:val="center"/>
              <w:rPr>
                <w:rFonts w:ascii="Times New Roman" w:hAnsi="Times New Roman" w:cs="Times New Roman"/>
                <w:sz w:val="18"/>
                <w:szCs w:val="18"/>
                <w:rPrChange w:id="724" w:author="Maino Vieytes, Christian (NIH/NIA/IRP) [F]" w:date="2023-11-20T10:14:00Z">
                  <w:rPr>
                    <w:rFonts w:ascii="Times New Roman" w:hAnsi="Times New Roman" w:cs="Times New Roman"/>
                    <w:sz w:val="20"/>
                    <w:szCs w:val="20"/>
                  </w:rPr>
                </w:rPrChange>
              </w:rPr>
            </w:pPr>
          </w:p>
        </w:tc>
      </w:tr>
      <w:tr w:rsidR="0007538E" w:rsidRPr="00B26EF2" w14:paraId="29557EF6" w14:textId="77777777" w:rsidTr="0007538E">
        <w:trPr>
          <w:trHeight w:val="259"/>
          <w:trPrChange w:id="725" w:author="Maino Vieytes, Christian (NIH/NIA/IRP) [F]" w:date="2023-11-18T08:48:00Z">
            <w:trPr>
              <w:trHeight w:val="320"/>
            </w:trPr>
          </w:trPrChange>
        </w:trPr>
        <w:tc>
          <w:tcPr>
            <w:tcW w:w="2616" w:type="dxa"/>
            <w:noWrap/>
            <w:hideMark/>
            <w:tcPrChange w:id="726" w:author="Maino Vieytes, Christian (NIH/NIA/IRP) [F]" w:date="2023-11-18T08:48:00Z">
              <w:tcPr>
                <w:tcW w:w="2616" w:type="dxa"/>
                <w:noWrap/>
                <w:vAlign w:val="bottom"/>
                <w:hideMark/>
              </w:tcPr>
            </w:tcPrChange>
          </w:tcPr>
          <w:p w14:paraId="79BFB26B" w14:textId="2D6F1B2D" w:rsidR="0007538E" w:rsidRPr="00B26EF2" w:rsidRDefault="0007538E" w:rsidP="0007538E">
            <w:pPr>
              <w:ind w:firstLine="720"/>
              <w:rPr>
                <w:rFonts w:ascii="Times New Roman" w:hAnsi="Times New Roman" w:cs="Times New Roman"/>
                <w:sz w:val="18"/>
                <w:szCs w:val="18"/>
              </w:rPr>
            </w:pPr>
            <w:r w:rsidRPr="00B26EF2">
              <w:rPr>
                <w:rFonts w:ascii="Times New Roman" w:hAnsi="Times New Roman" w:cs="Times New Roman"/>
                <w:color w:val="000000"/>
                <w:sz w:val="18"/>
                <w:szCs w:val="18"/>
              </w:rPr>
              <w:t>&gt; 4 years</w:t>
            </w:r>
          </w:p>
        </w:tc>
        <w:tc>
          <w:tcPr>
            <w:tcW w:w="2284" w:type="dxa"/>
            <w:noWrap/>
            <w:vAlign w:val="center"/>
            <w:hideMark/>
            <w:tcPrChange w:id="727" w:author="Maino Vieytes, Christian (NIH/NIA/IRP) [F]" w:date="2023-11-18T08:48:00Z">
              <w:tcPr>
                <w:tcW w:w="2284" w:type="dxa"/>
                <w:noWrap/>
                <w:vAlign w:val="center"/>
                <w:hideMark/>
              </w:tcPr>
            </w:tcPrChange>
          </w:tcPr>
          <w:p w14:paraId="4A2CB9AB" w14:textId="1B1CFCA6" w:rsidR="0007538E" w:rsidRPr="00B26EF2" w:rsidRDefault="0007538E" w:rsidP="0007538E">
            <w:pPr>
              <w:jc w:val="center"/>
              <w:rPr>
                <w:rFonts w:ascii="Times New Roman" w:hAnsi="Times New Roman" w:cs="Times New Roman"/>
                <w:sz w:val="18"/>
                <w:szCs w:val="18"/>
                <w:rPrChange w:id="72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Change w:id="729" w:author="Maino Vieytes, Christian (NIH/NIA/IRP) [F]" w:date="2023-11-20T10:14:00Z">
                  <w:rPr>
                    <w:rFonts w:ascii="Calibri" w:hAnsi="Calibri" w:cs="Calibri"/>
                    <w:color w:val="000000"/>
                  </w:rPr>
                </w:rPrChange>
              </w:rPr>
              <w:t>1740 (73.4)</w:t>
            </w:r>
          </w:p>
        </w:tc>
        <w:tc>
          <w:tcPr>
            <w:tcW w:w="1899" w:type="dxa"/>
            <w:noWrap/>
            <w:vAlign w:val="center"/>
            <w:hideMark/>
            <w:tcPrChange w:id="730" w:author="Maino Vieytes, Christian (NIH/NIA/IRP) [F]" w:date="2023-11-18T08:48:00Z">
              <w:tcPr>
                <w:tcW w:w="1899" w:type="dxa"/>
                <w:noWrap/>
                <w:vAlign w:val="center"/>
                <w:hideMark/>
              </w:tcPr>
            </w:tcPrChange>
          </w:tcPr>
          <w:p w14:paraId="30DBA645" w14:textId="3AEFBF4D" w:rsidR="0007538E" w:rsidRPr="00B26EF2" w:rsidRDefault="0007538E" w:rsidP="0007538E">
            <w:pPr>
              <w:jc w:val="center"/>
              <w:rPr>
                <w:rFonts w:ascii="Times New Roman" w:hAnsi="Times New Roman" w:cs="Times New Roman"/>
                <w:sz w:val="18"/>
                <w:szCs w:val="18"/>
                <w:rPrChange w:id="73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Change w:id="732" w:author="Maino Vieytes, Christian (NIH/NIA/IRP) [F]" w:date="2023-11-20T10:14:00Z">
                  <w:rPr>
                    <w:rFonts w:ascii="Calibri" w:hAnsi="Calibri" w:cs="Calibri"/>
                    <w:color w:val="000000"/>
                  </w:rPr>
                </w:rPrChange>
              </w:rPr>
              <w:t>213 (74.1)</w:t>
            </w:r>
          </w:p>
        </w:tc>
        <w:tc>
          <w:tcPr>
            <w:tcW w:w="1871" w:type="dxa"/>
            <w:noWrap/>
            <w:vAlign w:val="center"/>
            <w:hideMark/>
            <w:tcPrChange w:id="733" w:author="Maino Vieytes, Christian (NIH/NIA/IRP) [F]" w:date="2023-11-18T08:48:00Z">
              <w:tcPr>
                <w:tcW w:w="1871" w:type="dxa"/>
                <w:noWrap/>
                <w:vAlign w:val="center"/>
                <w:hideMark/>
              </w:tcPr>
            </w:tcPrChange>
          </w:tcPr>
          <w:p w14:paraId="7586740A" w14:textId="1D420692" w:rsidR="0007538E" w:rsidRPr="00B26EF2" w:rsidRDefault="0007538E" w:rsidP="0007538E">
            <w:pPr>
              <w:jc w:val="center"/>
              <w:rPr>
                <w:rFonts w:ascii="Times New Roman" w:hAnsi="Times New Roman" w:cs="Times New Roman"/>
                <w:sz w:val="18"/>
                <w:szCs w:val="18"/>
                <w:rPrChange w:id="73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color w:val="000000"/>
                <w:sz w:val="18"/>
                <w:szCs w:val="18"/>
                <w:rPrChange w:id="735" w:author="Maino Vieytes, Christian (NIH/NIA/IRP) [F]" w:date="2023-11-20T10:14:00Z">
                  <w:rPr>
                    <w:rFonts w:ascii="Calibri" w:hAnsi="Calibri" w:cs="Calibri"/>
                    <w:color w:val="000000"/>
                  </w:rPr>
                </w:rPrChange>
              </w:rPr>
              <w:t>1527 (73.3)</w:t>
            </w:r>
          </w:p>
        </w:tc>
        <w:tc>
          <w:tcPr>
            <w:tcW w:w="1399" w:type="dxa"/>
            <w:noWrap/>
            <w:hideMark/>
            <w:tcPrChange w:id="736" w:author="Maino Vieytes, Christian (NIH/NIA/IRP) [F]" w:date="2023-11-18T08:48:00Z">
              <w:tcPr>
                <w:tcW w:w="1399" w:type="dxa"/>
                <w:noWrap/>
                <w:vAlign w:val="center"/>
                <w:hideMark/>
              </w:tcPr>
            </w:tcPrChange>
          </w:tcPr>
          <w:p w14:paraId="421E8EB5" w14:textId="77777777" w:rsidR="0007538E" w:rsidRPr="00B26EF2" w:rsidRDefault="0007538E" w:rsidP="0007538E">
            <w:pPr>
              <w:ind w:firstLine="720"/>
              <w:jc w:val="center"/>
              <w:rPr>
                <w:rFonts w:ascii="Times New Roman" w:hAnsi="Times New Roman" w:cs="Times New Roman"/>
                <w:sz w:val="18"/>
                <w:szCs w:val="18"/>
                <w:rPrChange w:id="737" w:author="Maino Vieytes, Christian (NIH/NIA/IRP) [F]" w:date="2023-11-20T10:14:00Z">
                  <w:rPr>
                    <w:rFonts w:ascii="Times New Roman" w:hAnsi="Times New Roman" w:cs="Times New Roman"/>
                    <w:sz w:val="20"/>
                    <w:szCs w:val="20"/>
                  </w:rPr>
                </w:rPrChange>
              </w:rPr>
            </w:pPr>
          </w:p>
        </w:tc>
      </w:tr>
      <w:tr w:rsidR="00B717EF" w:rsidRPr="00B26EF2" w14:paraId="37D2EBCD" w14:textId="77777777" w:rsidTr="003E0A82">
        <w:trPr>
          <w:trHeight w:val="259"/>
          <w:trPrChange w:id="738" w:author="Maino Vieytes, Christian (NIH/NIA/IRP) [F]" w:date="2023-11-17T13:22:00Z">
            <w:trPr>
              <w:trHeight w:val="320"/>
            </w:trPr>
          </w:trPrChange>
        </w:trPr>
        <w:tc>
          <w:tcPr>
            <w:tcW w:w="2616" w:type="dxa"/>
            <w:tcBorders>
              <w:bottom w:val="single" w:sz="4" w:space="0" w:color="auto"/>
            </w:tcBorders>
            <w:noWrap/>
            <w:hideMark/>
            <w:tcPrChange w:id="739" w:author="Maino Vieytes, Christian (NIH/NIA/IRP) [F]" w:date="2023-11-17T13:22:00Z">
              <w:tcPr>
                <w:tcW w:w="2616" w:type="dxa"/>
                <w:tcBorders>
                  <w:bottom w:val="single" w:sz="4" w:space="0" w:color="auto"/>
                </w:tcBorders>
                <w:noWrap/>
                <w:vAlign w:val="center"/>
                <w:hideMark/>
              </w:tcPr>
            </w:tcPrChange>
          </w:tcPr>
          <w:p w14:paraId="4FF4689A" w14:textId="77777777" w:rsidR="00B717EF" w:rsidRPr="00B26EF2" w:rsidRDefault="00B717EF" w:rsidP="00B717EF">
            <w:pPr>
              <w:rPr>
                <w:rFonts w:ascii="Times New Roman" w:hAnsi="Times New Roman" w:cs="Times New Roman"/>
                <w:sz w:val="18"/>
                <w:szCs w:val="18"/>
                <w:rPrChange w:id="74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41" w:author="Maino Vieytes, Christian (NIH/NIA/IRP) [F]" w:date="2023-11-20T10:14:00Z">
                  <w:rPr>
                    <w:rFonts w:ascii="Times New Roman" w:hAnsi="Times New Roman" w:cs="Times New Roman"/>
                    <w:sz w:val="20"/>
                    <w:szCs w:val="20"/>
                  </w:rPr>
                </w:rPrChange>
              </w:rPr>
              <w:t>Smoking Status</w:t>
            </w:r>
          </w:p>
        </w:tc>
        <w:tc>
          <w:tcPr>
            <w:tcW w:w="2284" w:type="dxa"/>
            <w:tcBorders>
              <w:bottom w:val="single" w:sz="4" w:space="0" w:color="auto"/>
            </w:tcBorders>
            <w:noWrap/>
            <w:hideMark/>
            <w:tcPrChange w:id="742" w:author="Maino Vieytes, Christian (NIH/NIA/IRP) [F]" w:date="2023-11-17T13:22:00Z">
              <w:tcPr>
                <w:tcW w:w="2284" w:type="dxa"/>
                <w:tcBorders>
                  <w:bottom w:val="single" w:sz="4" w:space="0" w:color="auto"/>
                </w:tcBorders>
                <w:noWrap/>
                <w:vAlign w:val="center"/>
                <w:hideMark/>
              </w:tcPr>
            </w:tcPrChange>
          </w:tcPr>
          <w:p w14:paraId="6E5DAF7D" w14:textId="77777777" w:rsidR="00B717EF" w:rsidRPr="00B26EF2" w:rsidRDefault="00B717EF" w:rsidP="00B717EF">
            <w:pPr>
              <w:ind w:firstLine="720"/>
              <w:jc w:val="center"/>
              <w:rPr>
                <w:rFonts w:ascii="Times New Roman" w:hAnsi="Times New Roman" w:cs="Times New Roman"/>
                <w:sz w:val="18"/>
                <w:szCs w:val="18"/>
                <w:rPrChange w:id="743"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744" w:author="Maino Vieytes, Christian (NIH/NIA/IRP) [F]" w:date="2023-11-17T13:22:00Z">
              <w:tcPr>
                <w:tcW w:w="1899" w:type="dxa"/>
                <w:tcBorders>
                  <w:bottom w:val="single" w:sz="4" w:space="0" w:color="auto"/>
                </w:tcBorders>
                <w:noWrap/>
                <w:vAlign w:val="center"/>
                <w:hideMark/>
              </w:tcPr>
            </w:tcPrChange>
          </w:tcPr>
          <w:p w14:paraId="1B223C8F" w14:textId="77777777" w:rsidR="00B717EF" w:rsidRPr="00B26EF2" w:rsidRDefault="00B717EF" w:rsidP="00B717EF">
            <w:pPr>
              <w:ind w:firstLine="720"/>
              <w:jc w:val="center"/>
              <w:rPr>
                <w:rFonts w:ascii="Times New Roman" w:hAnsi="Times New Roman" w:cs="Times New Roman"/>
                <w:sz w:val="18"/>
                <w:szCs w:val="18"/>
                <w:rPrChange w:id="745"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746" w:author="Maino Vieytes, Christian (NIH/NIA/IRP) [F]" w:date="2023-11-17T13:22:00Z">
              <w:tcPr>
                <w:tcW w:w="1871" w:type="dxa"/>
                <w:tcBorders>
                  <w:bottom w:val="single" w:sz="4" w:space="0" w:color="auto"/>
                </w:tcBorders>
                <w:noWrap/>
                <w:vAlign w:val="center"/>
                <w:hideMark/>
              </w:tcPr>
            </w:tcPrChange>
          </w:tcPr>
          <w:p w14:paraId="0B79EDE1" w14:textId="77777777" w:rsidR="00B717EF" w:rsidRPr="00B26EF2" w:rsidRDefault="00B717EF" w:rsidP="00B717EF">
            <w:pPr>
              <w:ind w:firstLine="720"/>
              <w:jc w:val="center"/>
              <w:rPr>
                <w:rFonts w:ascii="Times New Roman" w:hAnsi="Times New Roman" w:cs="Times New Roman"/>
                <w:sz w:val="18"/>
                <w:szCs w:val="18"/>
                <w:rPrChange w:id="747"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748" w:author="Maino Vieytes, Christian (NIH/NIA/IRP) [F]" w:date="2023-11-17T13:22:00Z">
              <w:tcPr>
                <w:tcW w:w="1399" w:type="dxa"/>
                <w:tcBorders>
                  <w:bottom w:val="single" w:sz="4" w:space="0" w:color="auto"/>
                </w:tcBorders>
                <w:noWrap/>
                <w:vAlign w:val="center"/>
                <w:hideMark/>
              </w:tcPr>
            </w:tcPrChange>
          </w:tcPr>
          <w:p w14:paraId="5FA77F7E" w14:textId="77777777" w:rsidR="00B717EF" w:rsidRPr="00B26EF2" w:rsidRDefault="00B717EF" w:rsidP="00B717EF">
            <w:pPr>
              <w:jc w:val="center"/>
              <w:rPr>
                <w:rFonts w:ascii="Times New Roman" w:hAnsi="Times New Roman" w:cs="Times New Roman"/>
                <w:sz w:val="18"/>
                <w:szCs w:val="18"/>
                <w:rPrChange w:id="74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50" w:author="Maino Vieytes, Christian (NIH/NIA/IRP) [F]" w:date="2023-11-20T10:14:00Z">
                  <w:rPr>
                    <w:rFonts w:ascii="Times New Roman" w:hAnsi="Times New Roman" w:cs="Times New Roman"/>
                    <w:sz w:val="20"/>
                    <w:szCs w:val="20"/>
                  </w:rPr>
                </w:rPrChange>
              </w:rPr>
              <w:t>&lt; 0.01</w:t>
            </w:r>
          </w:p>
        </w:tc>
      </w:tr>
      <w:tr w:rsidR="00B717EF" w:rsidRPr="00B26EF2" w14:paraId="561F70C3" w14:textId="77777777" w:rsidTr="003E0A82">
        <w:trPr>
          <w:trHeight w:val="259"/>
          <w:trPrChange w:id="751" w:author="Maino Vieytes, Christian (NIH/NIA/IRP) [F]" w:date="2023-11-17T13:22:00Z">
            <w:trPr>
              <w:trHeight w:val="320"/>
            </w:trPr>
          </w:trPrChange>
        </w:trPr>
        <w:tc>
          <w:tcPr>
            <w:tcW w:w="2616" w:type="dxa"/>
            <w:tcBorders>
              <w:bottom w:val="nil"/>
            </w:tcBorders>
            <w:noWrap/>
            <w:hideMark/>
            <w:tcPrChange w:id="752" w:author="Maino Vieytes, Christian (NIH/NIA/IRP) [F]" w:date="2023-11-17T13:22:00Z">
              <w:tcPr>
                <w:tcW w:w="2616" w:type="dxa"/>
                <w:tcBorders>
                  <w:bottom w:val="nil"/>
                </w:tcBorders>
                <w:noWrap/>
                <w:vAlign w:val="center"/>
                <w:hideMark/>
              </w:tcPr>
            </w:tcPrChange>
          </w:tcPr>
          <w:p w14:paraId="31ACE7F2" w14:textId="77777777" w:rsidR="00B717EF" w:rsidRPr="00B26EF2" w:rsidRDefault="00B717EF" w:rsidP="00B717EF">
            <w:pPr>
              <w:ind w:firstLine="720"/>
              <w:rPr>
                <w:rFonts w:ascii="Times New Roman" w:hAnsi="Times New Roman" w:cs="Times New Roman"/>
                <w:sz w:val="18"/>
                <w:szCs w:val="18"/>
                <w:rPrChange w:id="75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54" w:author="Maino Vieytes, Christian (NIH/NIA/IRP) [F]" w:date="2023-11-20T10:14:00Z">
                  <w:rPr>
                    <w:rFonts w:ascii="Times New Roman" w:hAnsi="Times New Roman" w:cs="Times New Roman"/>
                    <w:sz w:val="20"/>
                    <w:szCs w:val="20"/>
                  </w:rPr>
                </w:rPrChange>
              </w:rPr>
              <w:t>Current</w:t>
            </w:r>
          </w:p>
        </w:tc>
        <w:tc>
          <w:tcPr>
            <w:tcW w:w="2284" w:type="dxa"/>
            <w:tcBorders>
              <w:bottom w:val="nil"/>
            </w:tcBorders>
            <w:noWrap/>
            <w:hideMark/>
            <w:tcPrChange w:id="755" w:author="Maino Vieytes, Christian (NIH/NIA/IRP) [F]" w:date="2023-11-17T13:22:00Z">
              <w:tcPr>
                <w:tcW w:w="2284" w:type="dxa"/>
                <w:tcBorders>
                  <w:bottom w:val="nil"/>
                </w:tcBorders>
                <w:noWrap/>
                <w:vAlign w:val="center"/>
                <w:hideMark/>
              </w:tcPr>
            </w:tcPrChange>
          </w:tcPr>
          <w:p w14:paraId="514B0BE6" w14:textId="77777777" w:rsidR="00B717EF" w:rsidRPr="00B26EF2" w:rsidRDefault="00B717EF" w:rsidP="00B717EF">
            <w:pPr>
              <w:jc w:val="center"/>
              <w:rPr>
                <w:rFonts w:ascii="Times New Roman" w:hAnsi="Times New Roman" w:cs="Times New Roman"/>
                <w:sz w:val="18"/>
                <w:szCs w:val="18"/>
                <w:rPrChange w:id="75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57" w:author="Maino Vieytes, Christian (NIH/NIA/IRP) [F]" w:date="2023-11-20T10:14:00Z">
                  <w:rPr>
                    <w:rFonts w:ascii="Times New Roman" w:hAnsi="Times New Roman" w:cs="Times New Roman"/>
                    <w:sz w:val="20"/>
                    <w:szCs w:val="20"/>
                  </w:rPr>
                </w:rPrChange>
              </w:rPr>
              <w:t>393 (16.9)</w:t>
            </w:r>
          </w:p>
        </w:tc>
        <w:tc>
          <w:tcPr>
            <w:tcW w:w="1899" w:type="dxa"/>
            <w:tcBorders>
              <w:bottom w:val="nil"/>
            </w:tcBorders>
            <w:noWrap/>
            <w:hideMark/>
            <w:tcPrChange w:id="758" w:author="Maino Vieytes, Christian (NIH/NIA/IRP) [F]" w:date="2023-11-17T13:22:00Z">
              <w:tcPr>
                <w:tcW w:w="1899" w:type="dxa"/>
                <w:tcBorders>
                  <w:bottom w:val="nil"/>
                </w:tcBorders>
                <w:noWrap/>
                <w:vAlign w:val="center"/>
                <w:hideMark/>
              </w:tcPr>
            </w:tcPrChange>
          </w:tcPr>
          <w:p w14:paraId="4714605A" w14:textId="77777777" w:rsidR="00B717EF" w:rsidRPr="00B26EF2" w:rsidRDefault="00B717EF" w:rsidP="00B717EF">
            <w:pPr>
              <w:jc w:val="center"/>
              <w:rPr>
                <w:rFonts w:ascii="Times New Roman" w:hAnsi="Times New Roman" w:cs="Times New Roman"/>
                <w:sz w:val="18"/>
                <w:szCs w:val="18"/>
                <w:rPrChange w:id="75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60" w:author="Maino Vieytes, Christian (NIH/NIA/IRP) [F]" w:date="2023-11-20T10:14:00Z">
                  <w:rPr>
                    <w:rFonts w:ascii="Times New Roman" w:hAnsi="Times New Roman" w:cs="Times New Roman"/>
                    <w:sz w:val="20"/>
                    <w:szCs w:val="20"/>
                  </w:rPr>
                </w:rPrChange>
              </w:rPr>
              <w:t>107 (39.2)</w:t>
            </w:r>
          </w:p>
        </w:tc>
        <w:tc>
          <w:tcPr>
            <w:tcW w:w="1871" w:type="dxa"/>
            <w:tcBorders>
              <w:bottom w:val="nil"/>
            </w:tcBorders>
            <w:noWrap/>
            <w:hideMark/>
            <w:tcPrChange w:id="761" w:author="Maino Vieytes, Christian (NIH/NIA/IRP) [F]" w:date="2023-11-17T13:22:00Z">
              <w:tcPr>
                <w:tcW w:w="1871" w:type="dxa"/>
                <w:tcBorders>
                  <w:bottom w:val="nil"/>
                </w:tcBorders>
                <w:noWrap/>
                <w:vAlign w:val="center"/>
                <w:hideMark/>
              </w:tcPr>
            </w:tcPrChange>
          </w:tcPr>
          <w:p w14:paraId="73C148D0" w14:textId="77777777" w:rsidR="00B717EF" w:rsidRPr="00B26EF2" w:rsidRDefault="00B717EF" w:rsidP="00B717EF">
            <w:pPr>
              <w:jc w:val="center"/>
              <w:rPr>
                <w:rFonts w:ascii="Times New Roman" w:hAnsi="Times New Roman" w:cs="Times New Roman"/>
                <w:sz w:val="18"/>
                <w:szCs w:val="18"/>
                <w:rPrChange w:id="76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63" w:author="Maino Vieytes, Christian (NIH/NIA/IRP) [F]" w:date="2023-11-20T10:14:00Z">
                  <w:rPr>
                    <w:rFonts w:ascii="Times New Roman" w:hAnsi="Times New Roman" w:cs="Times New Roman"/>
                    <w:sz w:val="20"/>
                    <w:szCs w:val="20"/>
                  </w:rPr>
                </w:rPrChange>
              </w:rPr>
              <w:t>286 (14.4)</w:t>
            </w:r>
          </w:p>
        </w:tc>
        <w:tc>
          <w:tcPr>
            <w:tcW w:w="1399" w:type="dxa"/>
            <w:tcBorders>
              <w:bottom w:val="nil"/>
            </w:tcBorders>
            <w:noWrap/>
            <w:hideMark/>
            <w:tcPrChange w:id="764" w:author="Maino Vieytes, Christian (NIH/NIA/IRP) [F]" w:date="2023-11-17T13:22:00Z">
              <w:tcPr>
                <w:tcW w:w="1399" w:type="dxa"/>
                <w:tcBorders>
                  <w:bottom w:val="nil"/>
                </w:tcBorders>
                <w:noWrap/>
                <w:vAlign w:val="center"/>
                <w:hideMark/>
              </w:tcPr>
            </w:tcPrChange>
          </w:tcPr>
          <w:p w14:paraId="591357E2" w14:textId="77777777" w:rsidR="00B717EF" w:rsidRPr="00B26EF2" w:rsidRDefault="00B717EF" w:rsidP="00B717EF">
            <w:pPr>
              <w:ind w:firstLine="720"/>
              <w:jc w:val="center"/>
              <w:rPr>
                <w:rFonts w:ascii="Times New Roman" w:hAnsi="Times New Roman" w:cs="Times New Roman"/>
                <w:sz w:val="18"/>
                <w:szCs w:val="18"/>
                <w:rPrChange w:id="765" w:author="Maino Vieytes, Christian (NIH/NIA/IRP) [F]" w:date="2023-11-20T10:14:00Z">
                  <w:rPr>
                    <w:rFonts w:ascii="Times New Roman" w:hAnsi="Times New Roman" w:cs="Times New Roman"/>
                    <w:sz w:val="20"/>
                    <w:szCs w:val="20"/>
                  </w:rPr>
                </w:rPrChange>
              </w:rPr>
            </w:pPr>
          </w:p>
        </w:tc>
      </w:tr>
      <w:tr w:rsidR="00B717EF" w:rsidRPr="00B26EF2" w14:paraId="05BDAF42" w14:textId="77777777" w:rsidTr="003E0A82">
        <w:trPr>
          <w:trHeight w:val="259"/>
          <w:trPrChange w:id="766" w:author="Maino Vieytes, Christian (NIH/NIA/IRP) [F]" w:date="2023-11-17T13:22:00Z">
            <w:trPr>
              <w:trHeight w:val="320"/>
            </w:trPr>
          </w:trPrChange>
        </w:trPr>
        <w:tc>
          <w:tcPr>
            <w:tcW w:w="2616" w:type="dxa"/>
            <w:tcBorders>
              <w:top w:val="nil"/>
              <w:bottom w:val="nil"/>
            </w:tcBorders>
            <w:noWrap/>
            <w:hideMark/>
            <w:tcPrChange w:id="767" w:author="Maino Vieytes, Christian (NIH/NIA/IRP) [F]" w:date="2023-11-17T13:22:00Z">
              <w:tcPr>
                <w:tcW w:w="2616" w:type="dxa"/>
                <w:tcBorders>
                  <w:top w:val="nil"/>
                  <w:bottom w:val="nil"/>
                </w:tcBorders>
                <w:noWrap/>
                <w:vAlign w:val="center"/>
                <w:hideMark/>
              </w:tcPr>
            </w:tcPrChange>
          </w:tcPr>
          <w:p w14:paraId="0F35C5C1" w14:textId="77777777" w:rsidR="00B717EF" w:rsidRPr="00B26EF2" w:rsidRDefault="00B717EF" w:rsidP="00B717EF">
            <w:pPr>
              <w:ind w:firstLine="720"/>
              <w:rPr>
                <w:rFonts w:ascii="Times New Roman" w:hAnsi="Times New Roman" w:cs="Times New Roman"/>
                <w:sz w:val="18"/>
                <w:szCs w:val="18"/>
                <w:rPrChange w:id="76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69" w:author="Maino Vieytes, Christian (NIH/NIA/IRP) [F]" w:date="2023-11-20T10:14:00Z">
                  <w:rPr>
                    <w:rFonts w:ascii="Times New Roman" w:hAnsi="Times New Roman" w:cs="Times New Roman"/>
                    <w:sz w:val="20"/>
                    <w:szCs w:val="20"/>
                  </w:rPr>
                </w:rPrChange>
              </w:rPr>
              <w:t>Former</w:t>
            </w:r>
          </w:p>
        </w:tc>
        <w:tc>
          <w:tcPr>
            <w:tcW w:w="2284" w:type="dxa"/>
            <w:tcBorders>
              <w:top w:val="nil"/>
              <w:bottom w:val="nil"/>
            </w:tcBorders>
            <w:noWrap/>
            <w:hideMark/>
            <w:tcPrChange w:id="770" w:author="Maino Vieytes, Christian (NIH/NIA/IRP) [F]" w:date="2023-11-17T13:22:00Z">
              <w:tcPr>
                <w:tcW w:w="2284" w:type="dxa"/>
                <w:tcBorders>
                  <w:top w:val="nil"/>
                  <w:bottom w:val="nil"/>
                </w:tcBorders>
                <w:noWrap/>
                <w:vAlign w:val="center"/>
                <w:hideMark/>
              </w:tcPr>
            </w:tcPrChange>
          </w:tcPr>
          <w:p w14:paraId="1CF03995" w14:textId="77777777" w:rsidR="00B717EF" w:rsidRPr="00B26EF2" w:rsidRDefault="00B717EF" w:rsidP="00B717EF">
            <w:pPr>
              <w:jc w:val="center"/>
              <w:rPr>
                <w:rFonts w:ascii="Times New Roman" w:hAnsi="Times New Roman" w:cs="Times New Roman"/>
                <w:sz w:val="18"/>
                <w:szCs w:val="18"/>
                <w:rPrChange w:id="77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72" w:author="Maino Vieytes, Christian (NIH/NIA/IRP) [F]" w:date="2023-11-20T10:14:00Z">
                  <w:rPr>
                    <w:rFonts w:ascii="Times New Roman" w:hAnsi="Times New Roman" w:cs="Times New Roman"/>
                    <w:sz w:val="20"/>
                    <w:szCs w:val="20"/>
                  </w:rPr>
                </w:rPrChange>
              </w:rPr>
              <w:t>1021 (39.4)</w:t>
            </w:r>
          </w:p>
        </w:tc>
        <w:tc>
          <w:tcPr>
            <w:tcW w:w="1899" w:type="dxa"/>
            <w:tcBorders>
              <w:top w:val="nil"/>
              <w:bottom w:val="nil"/>
            </w:tcBorders>
            <w:noWrap/>
            <w:hideMark/>
            <w:tcPrChange w:id="773" w:author="Maino Vieytes, Christian (NIH/NIA/IRP) [F]" w:date="2023-11-17T13:22:00Z">
              <w:tcPr>
                <w:tcW w:w="1899" w:type="dxa"/>
                <w:tcBorders>
                  <w:top w:val="nil"/>
                  <w:bottom w:val="nil"/>
                </w:tcBorders>
                <w:noWrap/>
                <w:vAlign w:val="center"/>
                <w:hideMark/>
              </w:tcPr>
            </w:tcPrChange>
          </w:tcPr>
          <w:p w14:paraId="46DDD302" w14:textId="77777777" w:rsidR="00B717EF" w:rsidRPr="00B26EF2" w:rsidRDefault="00B717EF" w:rsidP="00B717EF">
            <w:pPr>
              <w:jc w:val="center"/>
              <w:rPr>
                <w:rFonts w:ascii="Times New Roman" w:hAnsi="Times New Roman" w:cs="Times New Roman"/>
                <w:sz w:val="18"/>
                <w:szCs w:val="18"/>
                <w:rPrChange w:id="77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75" w:author="Maino Vieytes, Christian (NIH/NIA/IRP) [F]" w:date="2023-11-20T10:14:00Z">
                  <w:rPr>
                    <w:rFonts w:ascii="Times New Roman" w:hAnsi="Times New Roman" w:cs="Times New Roman"/>
                    <w:sz w:val="20"/>
                    <w:szCs w:val="20"/>
                  </w:rPr>
                </w:rPrChange>
              </w:rPr>
              <w:t>79 (21.9)</w:t>
            </w:r>
          </w:p>
        </w:tc>
        <w:tc>
          <w:tcPr>
            <w:tcW w:w="1871" w:type="dxa"/>
            <w:tcBorders>
              <w:top w:val="nil"/>
              <w:bottom w:val="nil"/>
            </w:tcBorders>
            <w:noWrap/>
            <w:hideMark/>
            <w:tcPrChange w:id="776" w:author="Maino Vieytes, Christian (NIH/NIA/IRP) [F]" w:date="2023-11-17T13:22:00Z">
              <w:tcPr>
                <w:tcW w:w="1871" w:type="dxa"/>
                <w:tcBorders>
                  <w:top w:val="nil"/>
                  <w:bottom w:val="nil"/>
                </w:tcBorders>
                <w:noWrap/>
                <w:vAlign w:val="center"/>
                <w:hideMark/>
              </w:tcPr>
            </w:tcPrChange>
          </w:tcPr>
          <w:p w14:paraId="46F4D150" w14:textId="77777777" w:rsidR="00B717EF" w:rsidRPr="00B26EF2" w:rsidRDefault="00B717EF" w:rsidP="00B717EF">
            <w:pPr>
              <w:jc w:val="center"/>
              <w:rPr>
                <w:rFonts w:ascii="Times New Roman" w:hAnsi="Times New Roman" w:cs="Times New Roman"/>
                <w:sz w:val="18"/>
                <w:szCs w:val="18"/>
                <w:rPrChange w:id="77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78" w:author="Maino Vieytes, Christian (NIH/NIA/IRP) [F]" w:date="2023-11-20T10:14:00Z">
                  <w:rPr>
                    <w:rFonts w:ascii="Times New Roman" w:hAnsi="Times New Roman" w:cs="Times New Roman"/>
                    <w:sz w:val="20"/>
                    <w:szCs w:val="20"/>
                  </w:rPr>
                </w:rPrChange>
              </w:rPr>
              <w:t>942 (41.3)</w:t>
            </w:r>
          </w:p>
        </w:tc>
        <w:tc>
          <w:tcPr>
            <w:tcW w:w="1399" w:type="dxa"/>
            <w:tcBorders>
              <w:top w:val="nil"/>
              <w:bottom w:val="nil"/>
            </w:tcBorders>
            <w:noWrap/>
            <w:hideMark/>
            <w:tcPrChange w:id="779" w:author="Maino Vieytes, Christian (NIH/NIA/IRP) [F]" w:date="2023-11-17T13:22:00Z">
              <w:tcPr>
                <w:tcW w:w="1399" w:type="dxa"/>
                <w:tcBorders>
                  <w:top w:val="nil"/>
                  <w:bottom w:val="nil"/>
                </w:tcBorders>
                <w:noWrap/>
                <w:vAlign w:val="center"/>
                <w:hideMark/>
              </w:tcPr>
            </w:tcPrChange>
          </w:tcPr>
          <w:p w14:paraId="390EBEE2" w14:textId="77777777" w:rsidR="00B717EF" w:rsidRPr="00B26EF2" w:rsidRDefault="00B717EF" w:rsidP="00B717EF">
            <w:pPr>
              <w:ind w:firstLine="720"/>
              <w:jc w:val="center"/>
              <w:rPr>
                <w:rFonts w:ascii="Times New Roman" w:hAnsi="Times New Roman" w:cs="Times New Roman"/>
                <w:sz w:val="18"/>
                <w:szCs w:val="18"/>
                <w:rPrChange w:id="780" w:author="Maino Vieytes, Christian (NIH/NIA/IRP) [F]" w:date="2023-11-20T10:14:00Z">
                  <w:rPr>
                    <w:rFonts w:ascii="Times New Roman" w:hAnsi="Times New Roman" w:cs="Times New Roman"/>
                    <w:sz w:val="20"/>
                    <w:szCs w:val="20"/>
                  </w:rPr>
                </w:rPrChange>
              </w:rPr>
            </w:pPr>
          </w:p>
        </w:tc>
      </w:tr>
      <w:tr w:rsidR="00B717EF" w:rsidRPr="00B26EF2" w14:paraId="64005D82" w14:textId="77777777" w:rsidTr="003E0A82">
        <w:trPr>
          <w:trHeight w:val="259"/>
          <w:trPrChange w:id="781" w:author="Maino Vieytes, Christian (NIH/NIA/IRP) [F]" w:date="2023-11-17T13:22:00Z">
            <w:trPr>
              <w:trHeight w:val="320"/>
            </w:trPr>
          </w:trPrChange>
        </w:trPr>
        <w:tc>
          <w:tcPr>
            <w:tcW w:w="2616" w:type="dxa"/>
            <w:tcBorders>
              <w:top w:val="nil"/>
            </w:tcBorders>
            <w:noWrap/>
            <w:hideMark/>
            <w:tcPrChange w:id="782" w:author="Maino Vieytes, Christian (NIH/NIA/IRP) [F]" w:date="2023-11-17T13:22:00Z">
              <w:tcPr>
                <w:tcW w:w="2616" w:type="dxa"/>
                <w:tcBorders>
                  <w:top w:val="nil"/>
                </w:tcBorders>
                <w:noWrap/>
                <w:vAlign w:val="center"/>
                <w:hideMark/>
              </w:tcPr>
            </w:tcPrChange>
          </w:tcPr>
          <w:p w14:paraId="58F93192" w14:textId="77777777" w:rsidR="00B717EF" w:rsidRPr="00B26EF2" w:rsidRDefault="00B717EF" w:rsidP="00B717EF">
            <w:pPr>
              <w:ind w:firstLine="720"/>
              <w:rPr>
                <w:rFonts w:ascii="Times New Roman" w:hAnsi="Times New Roman" w:cs="Times New Roman"/>
                <w:sz w:val="18"/>
                <w:szCs w:val="18"/>
                <w:rPrChange w:id="78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84" w:author="Maino Vieytes, Christian (NIH/NIA/IRP) [F]" w:date="2023-11-20T10:14:00Z">
                  <w:rPr>
                    <w:rFonts w:ascii="Times New Roman" w:hAnsi="Times New Roman" w:cs="Times New Roman"/>
                    <w:sz w:val="20"/>
                    <w:szCs w:val="20"/>
                  </w:rPr>
                </w:rPrChange>
              </w:rPr>
              <w:t>Never</w:t>
            </w:r>
          </w:p>
        </w:tc>
        <w:tc>
          <w:tcPr>
            <w:tcW w:w="2284" w:type="dxa"/>
            <w:tcBorders>
              <w:top w:val="nil"/>
            </w:tcBorders>
            <w:noWrap/>
            <w:hideMark/>
            <w:tcPrChange w:id="785" w:author="Maino Vieytes, Christian (NIH/NIA/IRP) [F]" w:date="2023-11-17T13:22:00Z">
              <w:tcPr>
                <w:tcW w:w="2284" w:type="dxa"/>
                <w:tcBorders>
                  <w:top w:val="nil"/>
                </w:tcBorders>
                <w:noWrap/>
                <w:vAlign w:val="center"/>
                <w:hideMark/>
              </w:tcPr>
            </w:tcPrChange>
          </w:tcPr>
          <w:p w14:paraId="6AEF8986" w14:textId="77777777" w:rsidR="00B717EF" w:rsidRPr="00B26EF2" w:rsidRDefault="00B717EF" w:rsidP="00B717EF">
            <w:pPr>
              <w:jc w:val="center"/>
              <w:rPr>
                <w:rFonts w:ascii="Times New Roman" w:hAnsi="Times New Roman" w:cs="Times New Roman"/>
                <w:sz w:val="18"/>
                <w:szCs w:val="18"/>
                <w:rPrChange w:id="78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87" w:author="Maino Vieytes, Christian (NIH/NIA/IRP) [F]" w:date="2023-11-20T10:14:00Z">
                  <w:rPr>
                    <w:rFonts w:ascii="Times New Roman" w:hAnsi="Times New Roman" w:cs="Times New Roman"/>
                    <w:sz w:val="20"/>
                    <w:szCs w:val="20"/>
                  </w:rPr>
                </w:rPrChange>
              </w:rPr>
              <w:t>1079 (43.7)</w:t>
            </w:r>
          </w:p>
        </w:tc>
        <w:tc>
          <w:tcPr>
            <w:tcW w:w="1899" w:type="dxa"/>
            <w:tcBorders>
              <w:top w:val="nil"/>
            </w:tcBorders>
            <w:noWrap/>
            <w:hideMark/>
            <w:tcPrChange w:id="788" w:author="Maino Vieytes, Christian (NIH/NIA/IRP) [F]" w:date="2023-11-17T13:22:00Z">
              <w:tcPr>
                <w:tcW w:w="1899" w:type="dxa"/>
                <w:tcBorders>
                  <w:top w:val="nil"/>
                </w:tcBorders>
                <w:noWrap/>
                <w:vAlign w:val="center"/>
                <w:hideMark/>
              </w:tcPr>
            </w:tcPrChange>
          </w:tcPr>
          <w:p w14:paraId="027BD192" w14:textId="77777777" w:rsidR="00B717EF" w:rsidRPr="00B26EF2" w:rsidRDefault="00B717EF" w:rsidP="00B717EF">
            <w:pPr>
              <w:jc w:val="center"/>
              <w:rPr>
                <w:rFonts w:ascii="Times New Roman" w:hAnsi="Times New Roman" w:cs="Times New Roman"/>
                <w:sz w:val="18"/>
                <w:szCs w:val="18"/>
                <w:rPrChange w:id="78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90" w:author="Maino Vieytes, Christian (NIH/NIA/IRP) [F]" w:date="2023-11-20T10:14:00Z">
                  <w:rPr>
                    <w:rFonts w:ascii="Times New Roman" w:hAnsi="Times New Roman" w:cs="Times New Roman"/>
                    <w:sz w:val="20"/>
                    <w:szCs w:val="20"/>
                  </w:rPr>
                </w:rPrChange>
              </w:rPr>
              <w:t>131 (38.9)</w:t>
            </w:r>
          </w:p>
        </w:tc>
        <w:tc>
          <w:tcPr>
            <w:tcW w:w="1871" w:type="dxa"/>
            <w:tcBorders>
              <w:top w:val="nil"/>
            </w:tcBorders>
            <w:noWrap/>
            <w:hideMark/>
            <w:tcPrChange w:id="791" w:author="Maino Vieytes, Christian (NIH/NIA/IRP) [F]" w:date="2023-11-17T13:22:00Z">
              <w:tcPr>
                <w:tcW w:w="1871" w:type="dxa"/>
                <w:tcBorders>
                  <w:top w:val="nil"/>
                </w:tcBorders>
                <w:noWrap/>
                <w:vAlign w:val="center"/>
                <w:hideMark/>
              </w:tcPr>
            </w:tcPrChange>
          </w:tcPr>
          <w:p w14:paraId="63237320" w14:textId="77777777" w:rsidR="00B717EF" w:rsidRPr="00B26EF2" w:rsidRDefault="00B717EF" w:rsidP="00B717EF">
            <w:pPr>
              <w:jc w:val="center"/>
              <w:rPr>
                <w:rFonts w:ascii="Times New Roman" w:hAnsi="Times New Roman" w:cs="Times New Roman"/>
                <w:sz w:val="18"/>
                <w:szCs w:val="18"/>
                <w:rPrChange w:id="79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93" w:author="Maino Vieytes, Christian (NIH/NIA/IRP) [F]" w:date="2023-11-20T10:14:00Z">
                  <w:rPr>
                    <w:rFonts w:ascii="Times New Roman" w:hAnsi="Times New Roman" w:cs="Times New Roman"/>
                    <w:sz w:val="20"/>
                    <w:szCs w:val="20"/>
                  </w:rPr>
                </w:rPrChange>
              </w:rPr>
              <w:t>948 (44.2)</w:t>
            </w:r>
          </w:p>
        </w:tc>
        <w:tc>
          <w:tcPr>
            <w:tcW w:w="1399" w:type="dxa"/>
            <w:tcBorders>
              <w:top w:val="nil"/>
            </w:tcBorders>
            <w:noWrap/>
            <w:hideMark/>
            <w:tcPrChange w:id="794" w:author="Maino Vieytes, Christian (NIH/NIA/IRP) [F]" w:date="2023-11-17T13:22:00Z">
              <w:tcPr>
                <w:tcW w:w="1399" w:type="dxa"/>
                <w:tcBorders>
                  <w:top w:val="nil"/>
                </w:tcBorders>
                <w:noWrap/>
                <w:vAlign w:val="center"/>
                <w:hideMark/>
              </w:tcPr>
            </w:tcPrChange>
          </w:tcPr>
          <w:p w14:paraId="62048F75" w14:textId="77777777" w:rsidR="00B717EF" w:rsidRPr="00B26EF2" w:rsidRDefault="00B717EF" w:rsidP="00B717EF">
            <w:pPr>
              <w:ind w:firstLine="720"/>
              <w:jc w:val="center"/>
              <w:rPr>
                <w:rFonts w:ascii="Times New Roman" w:hAnsi="Times New Roman" w:cs="Times New Roman"/>
                <w:sz w:val="18"/>
                <w:szCs w:val="18"/>
                <w:rPrChange w:id="795" w:author="Maino Vieytes, Christian (NIH/NIA/IRP) [F]" w:date="2023-11-20T10:14:00Z">
                  <w:rPr>
                    <w:rFonts w:ascii="Times New Roman" w:hAnsi="Times New Roman" w:cs="Times New Roman"/>
                    <w:sz w:val="20"/>
                    <w:szCs w:val="20"/>
                  </w:rPr>
                </w:rPrChange>
              </w:rPr>
            </w:pPr>
          </w:p>
        </w:tc>
      </w:tr>
      <w:tr w:rsidR="00B717EF" w:rsidRPr="00B26EF2" w14:paraId="0209F871" w14:textId="77777777" w:rsidTr="003E0A82">
        <w:trPr>
          <w:trHeight w:val="259"/>
          <w:trPrChange w:id="796" w:author="Maino Vieytes, Christian (NIH/NIA/IRP) [F]" w:date="2023-11-17T13:22:00Z">
            <w:trPr>
              <w:trHeight w:val="320"/>
            </w:trPr>
          </w:trPrChange>
        </w:trPr>
        <w:tc>
          <w:tcPr>
            <w:tcW w:w="2616" w:type="dxa"/>
            <w:tcBorders>
              <w:bottom w:val="single" w:sz="4" w:space="0" w:color="auto"/>
            </w:tcBorders>
            <w:noWrap/>
            <w:hideMark/>
            <w:tcPrChange w:id="797" w:author="Maino Vieytes, Christian (NIH/NIA/IRP) [F]" w:date="2023-11-17T13:22:00Z">
              <w:tcPr>
                <w:tcW w:w="2616" w:type="dxa"/>
                <w:tcBorders>
                  <w:bottom w:val="single" w:sz="4" w:space="0" w:color="auto"/>
                </w:tcBorders>
                <w:noWrap/>
                <w:vAlign w:val="center"/>
                <w:hideMark/>
              </w:tcPr>
            </w:tcPrChange>
          </w:tcPr>
          <w:p w14:paraId="7D10348A" w14:textId="77777777" w:rsidR="00B717EF" w:rsidRPr="00B26EF2" w:rsidRDefault="00B717EF" w:rsidP="00B717EF">
            <w:pPr>
              <w:rPr>
                <w:rFonts w:ascii="Times New Roman" w:hAnsi="Times New Roman" w:cs="Times New Roman"/>
                <w:sz w:val="18"/>
                <w:szCs w:val="18"/>
                <w:rPrChange w:id="79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799" w:author="Maino Vieytes, Christian (NIH/NIA/IRP) [F]" w:date="2023-11-20T10:14:00Z">
                  <w:rPr>
                    <w:rFonts w:ascii="Times New Roman" w:hAnsi="Times New Roman" w:cs="Times New Roman"/>
                    <w:sz w:val="20"/>
                    <w:szCs w:val="20"/>
                  </w:rPr>
                </w:rPrChange>
              </w:rPr>
              <w:t>Alcohol Use</w:t>
            </w:r>
          </w:p>
        </w:tc>
        <w:tc>
          <w:tcPr>
            <w:tcW w:w="2284" w:type="dxa"/>
            <w:tcBorders>
              <w:bottom w:val="single" w:sz="4" w:space="0" w:color="auto"/>
            </w:tcBorders>
            <w:noWrap/>
            <w:hideMark/>
            <w:tcPrChange w:id="800" w:author="Maino Vieytes, Christian (NIH/NIA/IRP) [F]" w:date="2023-11-17T13:22:00Z">
              <w:tcPr>
                <w:tcW w:w="2284" w:type="dxa"/>
                <w:tcBorders>
                  <w:bottom w:val="single" w:sz="4" w:space="0" w:color="auto"/>
                </w:tcBorders>
                <w:noWrap/>
                <w:vAlign w:val="center"/>
                <w:hideMark/>
              </w:tcPr>
            </w:tcPrChange>
          </w:tcPr>
          <w:p w14:paraId="71BC9D0C" w14:textId="77777777" w:rsidR="00B717EF" w:rsidRPr="00B26EF2" w:rsidRDefault="00B717EF" w:rsidP="00B717EF">
            <w:pPr>
              <w:ind w:firstLine="720"/>
              <w:jc w:val="center"/>
              <w:rPr>
                <w:rFonts w:ascii="Times New Roman" w:hAnsi="Times New Roman" w:cs="Times New Roman"/>
                <w:sz w:val="18"/>
                <w:szCs w:val="18"/>
                <w:rPrChange w:id="801"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802" w:author="Maino Vieytes, Christian (NIH/NIA/IRP) [F]" w:date="2023-11-17T13:22:00Z">
              <w:tcPr>
                <w:tcW w:w="1899" w:type="dxa"/>
                <w:tcBorders>
                  <w:bottom w:val="single" w:sz="4" w:space="0" w:color="auto"/>
                </w:tcBorders>
                <w:noWrap/>
                <w:vAlign w:val="center"/>
                <w:hideMark/>
              </w:tcPr>
            </w:tcPrChange>
          </w:tcPr>
          <w:p w14:paraId="6BE1CC6B" w14:textId="77777777" w:rsidR="00B717EF" w:rsidRPr="00B26EF2" w:rsidRDefault="00B717EF" w:rsidP="00B717EF">
            <w:pPr>
              <w:ind w:firstLine="720"/>
              <w:jc w:val="center"/>
              <w:rPr>
                <w:rFonts w:ascii="Times New Roman" w:hAnsi="Times New Roman" w:cs="Times New Roman"/>
                <w:sz w:val="18"/>
                <w:szCs w:val="18"/>
                <w:rPrChange w:id="803"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804" w:author="Maino Vieytes, Christian (NIH/NIA/IRP) [F]" w:date="2023-11-17T13:22:00Z">
              <w:tcPr>
                <w:tcW w:w="1871" w:type="dxa"/>
                <w:tcBorders>
                  <w:bottom w:val="single" w:sz="4" w:space="0" w:color="auto"/>
                </w:tcBorders>
                <w:noWrap/>
                <w:vAlign w:val="center"/>
                <w:hideMark/>
              </w:tcPr>
            </w:tcPrChange>
          </w:tcPr>
          <w:p w14:paraId="506C16D6" w14:textId="77777777" w:rsidR="00B717EF" w:rsidRPr="00B26EF2" w:rsidRDefault="00B717EF" w:rsidP="00B717EF">
            <w:pPr>
              <w:ind w:firstLine="720"/>
              <w:jc w:val="center"/>
              <w:rPr>
                <w:rFonts w:ascii="Times New Roman" w:hAnsi="Times New Roman" w:cs="Times New Roman"/>
                <w:sz w:val="18"/>
                <w:szCs w:val="18"/>
                <w:rPrChange w:id="805"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806" w:author="Maino Vieytes, Christian (NIH/NIA/IRP) [F]" w:date="2023-11-17T13:22:00Z">
              <w:tcPr>
                <w:tcW w:w="1399" w:type="dxa"/>
                <w:tcBorders>
                  <w:bottom w:val="single" w:sz="4" w:space="0" w:color="auto"/>
                </w:tcBorders>
                <w:noWrap/>
                <w:vAlign w:val="center"/>
                <w:hideMark/>
              </w:tcPr>
            </w:tcPrChange>
          </w:tcPr>
          <w:p w14:paraId="5DB4F438" w14:textId="77777777" w:rsidR="00B717EF" w:rsidRPr="00B26EF2" w:rsidRDefault="00B717EF" w:rsidP="00B717EF">
            <w:pPr>
              <w:jc w:val="center"/>
              <w:rPr>
                <w:rFonts w:ascii="Times New Roman" w:hAnsi="Times New Roman" w:cs="Times New Roman"/>
                <w:sz w:val="18"/>
                <w:szCs w:val="18"/>
                <w:rPrChange w:id="80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08" w:author="Maino Vieytes, Christian (NIH/NIA/IRP) [F]" w:date="2023-11-20T10:14:00Z">
                  <w:rPr>
                    <w:rFonts w:ascii="Times New Roman" w:hAnsi="Times New Roman" w:cs="Times New Roman"/>
                    <w:sz w:val="20"/>
                    <w:szCs w:val="20"/>
                  </w:rPr>
                </w:rPrChange>
              </w:rPr>
              <w:t>0.05</w:t>
            </w:r>
          </w:p>
        </w:tc>
      </w:tr>
      <w:tr w:rsidR="00B717EF" w:rsidRPr="00B26EF2" w14:paraId="1C926AF6" w14:textId="77777777" w:rsidTr="003E0A82">
        <w:trPr>
          <w:trHeight w:val="259"/>
          <w:trPrChange w:id="809" w:author="Maino Vieytes, Christian (NIH/NIA/IRP) [F]" w:date="2023-11-17T13:22:00Z">
            <w:trPr>
              <w:trHeight w:val="320"/>
            </w:trPr>
          </w:trPrChange>
        </w:trPr>
        <w:tc>
          <w:tcPr>
            <w:tcW w:w="2616" w:type="dxa"/>
            <w:tcBorders>
              <w:bottom w:val="nil"/>
            </w:tcBorders>
            <w:noWrap/>
            <w:hideMark/>
            <w:tcPrChange w:id="810" w:author="Maino Vieytes, Christian (NIH/NIA/IRP) [F]" w:date="2023-11-17T13:22:00Z">
              <w:tcPr>
                <w:tcW w:w="2616" w:type="dxa"/>
                <w:tcBorders>
                  <w:bottom w:val="nil"/>
                </w:tcBorders>
                <w:noWrap/>
                <w:vAlign w:val="center"/>
                <w:hideMark/>
              </w:tcPr>
            </w:tcPrChange>
          </w:tcPr>
          <w:p w14:paraId="538CB056" w14:textId="77777777" w:rsidR="00B717EF" w:rsidRPr="00B26EF2" w:rsidRDefault="00B717EF" w:rsidP="00B717EF">
            <w:pPr>
              <w:ind w:firstLine="720"/>
              <w:rPr>
                <w:rFonts w:ascii="Times New Roman" w:hAnsi="Times New Roman" w:cs="Times New Roman"/>
                <w:sz w:val="18"/>
                <w:szCs w:val="18"/>
                <w:rPrChange w:id="81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12" w:author="Maino Vieytes, Christian (NIH/NIA/IRP) [F]" w:date="2023-11-20T10:14:00Z">
                  <w:rPr>
                    <w:rFonts w:ascii="Times New Roman" w:hAnsi="Times New Roman" w:cs="Times New Roman"/>
                    <w:sz w:val="20"/>
                    <w:szCs w:val="20"/>
                  </w:rPr>
                </w:rPrChange>
              </w:rPr>
              <w:t>Heavy</w:t>
            </w:r>
          </w:p>
        </w:tc>
        <w:tc>
          <w:tcPr>
            <w:tcW w:w="2284" w:type="dxa"/>
            <w:tcBorders>
              <w:bottom w:val="nil"/>
            </w:tcBorders>
            <w:noWrap/>
            <w:hideMark/>
            <w:tcPrChange w:id="813" w:author="Maino Vieytes, Christian (NIH/NIA/IRP) [F]" w:date="2023-11-17T13:22:00Z">
              <w:tcPr>
                <w:tcW w:w="2284" w:type="dxa"/>
                <w:tcBorders>
                  <w:bottom w:val="nil"/>
                </w:tcBorders>
                <w:noWrap/>
                <w:vAlign w:val="center"/>
                <w:hideMark/>
              </w:tcPr>
            </w:tcPrChange>
          </w:tcPr>
          <w:p w14:paraId="5755B04E" w14:textId="77777777" w:rsidR="00B717EF" w:rsidRPr="00B26EF2" w:rsidRDefault="00B717EF" w:rsidP="00B717EF">
            <w:pPr>
              <w:jc w:val="center"/>
              <w:rPr>
                <w:rFonts w:ascii="Times New Roman" w:hAnsi="Times New Roman" w:cs="Times New Roman"/>
                <w:sz w:val="18"/>
                <w:szCs w:val="18"/>
                <w:rPrChange w:id="81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15" w:author="Maino Vieytes, Christian (NIH/NIA/IRP) [F]" w:date="2023-11-20T10:14:00Z">
                  <w:rPr>
                    <w:rFonts w:ascii="Times New Roman" w:hAnsi="Times New Roman" w:cs="Times New Roman"/>
                    <w:sz w:val="20"/>
                    <w:szCs w:val="20"/>
                  </w:rPr>
                </w:rPrChange>
              </w:rPr>
              <w:t>268 (13.8)</w:t>
            </w:r>
          </w:p>
        </w:tc>
        <w:tc>
          <w:tcPr>
            <w:tcW w:w="1899" w:type="dxa"/>
            <w:tcBorders>
              <w:bottom w:val="nil"/>
            </w:tcBorders>
            <w:noWrap/>
            <w:hideMark/>
            <w:tcPrChange w:id="816" w:author="Maino Vieytes, Christian (NIH/NIA/IRP) [F]" w:date="2023-11-17T13:22:00Z">
              <w:tcPr>
                <w:tcW w:w="1899" w:type="dxa"/>
                <w:tcBorders>
                  <w:bottom w:val="nil"/>
                </w:tcBorders>
                <w:noWrap/>
                <w:vAlign w:val="center"/>
                <w:hideMark/>
              </w:tcPr>
            </w:tcPrChange>
          </w:tcPr>
          <w:p w14:paraId="0D5981BF" w14:textId="77777777" w:rsidR="00B717EF" w:rsidRPr="00B26EF2" w:rsidRDefault="00B717EF" w:rsidP="00B717EF">
            <w:pPr>
              <w:jc w:val="center"/>
              <w:rPr>
                <w:rFonts w:ascii="Times New Roman" w:hAnsi="Times New Roman" w:cs="Times New Roman"/>
                <w:sz w:val="18"/>
                <w:szCs w:val="18"/>
                <w:rPrChange w:id="81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18" w:author="Maino Vieytes, Christian (NIH/NIA/IRP) [F]" w:date="2023-11-20T10:14:00Z">
                  <w:rPr>
                    <w:rFonts w:ascii="Times New Roman" w:hAnsi="Times New Roman" w:cs="Times New Roman"/>
                    <w:sz w:val="20"/>
                    <w:szCs w:val="20"/>
                  </w:rPr>
                </w:rPrChange>
              </w:rPr>
              <w:t>23 (4.6)</w:t>
            </w:r>
          </w:p>
        </w:tc>
        <w:tc>
          <w:tcPr>
            <w:tcW w:w="1871" w:type="dxa"/>
            <w:tcBorders>
              <w:bottom w:val="nil"/>
            </w:tcBorders>
            <w:noWrap/>
            <w:hideMark/>
            <w:tcPrChange w:id="819" w:author="Maino Vieytes, Christian (NIH/NIA/IRP) [F]" w:date="2023-11-17T13:22:00Z">
              <w:tcPr>
                <w:tcW w:w="1871" w:type="dxa"/>
                <w:tcBorders>
                  <w:bottom w:val="nil"/>
                </w:tcBorders>
                <w:noWrap/>
                <w:vAlign w:val="center"/>
                <w:hideMark/>
              </w:tcPr>
            </w:tcPrChange>
          </w:tcPr>
          <w:p w14:paraId="3DD334F5" w14:textId="77777777" w:rsidR="00B717EF" w:rsidRPr="00B26EF2" w:rsidRDefault="00B717EF" w:rsidP="00B717EF">
            <w:pPr>
              <w:jc w:val="center"/>
              <w:rPr>
                <w:rFonts w:ascii="Times New Roman" w:hAnsi="Times New Roman" w:cs="Times New Roman"/>
                <w:sz w:val="18"/>
                <w:szCs w:val="18"/>
                <w:rPrChange w:id="82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21" w:author="Maino Vieytes, Christian (NIH/NIA/IRP) [F]" w:date="2023-11-20T10:14:00Z">
                  <w:rPr>
                    <w:rFonts w:ascii="Times New Roman" w:hAnsi="Times New Roman" w:cs="Times New Roman"/>
                    <w:sz w:val="20"/>
                    <w:szCs w:val="20"/>
                  </w:rPr>
                </w:rPrChange>
              </w:rPr>
              <w:t>245 (14.9)</w:t>
            </w:r>
          </w:p>
        </w:tc>
        <w:tc>
          <w:tcPr>
            <w:tcW w:w="1399" w:type="dxa"/>
            <w:tcBorders>
              <w:bottom w:val="nil"/>
            </w:tcBorders>
            <w:noWrap/>
            <w:hideMark/>
            <w:tcPrChange w:id="822" w:author="Maino Vieytes, Christian (NIH/NIA/IRP) [F]" w:date="2023-11-17T13:22:00Z">
              <w:tcPr>
                <w:tcW w:w="1399" w:type="dxa"/>
                <w:tcBorders>
                  <w:bottom w:val="nil"/>
                </w:tcBorders>
                <w:noWrap/>
                <w:vAlign w:val="center"/>
                <w:hideMark/>
              </w:tcPr>
            </w:tcPrChange>
          </w:tcPr>
          <w:p w14:paraId="6AA37A29" w14:textId="77777777" w:rsidR="00B717EF" w:rsidRPr="00B26EF2" w:rsidRDefault="00B717EF" w:rsidP="00B717EF">
            <w:pPr>
              <w:ind w:firstLine="720"/>
              <w:jc w:val="center"/>
              <w:rPr>
                <w:rFonts w:ascii="Times New Roman" w:hAnsi="Times New Roman" w:cs="Times New Roman"/>
                <w:sz w:val="18"/>
                <w:szCs w:val="18"/>
                <w:rPrChange w:id="823" w:author="Maino Vieytes, Christian (NIH/NIA/IRP) [F]" w:date="2023-11-20T10:14:00Z">
                  <w:rPr>
                    <w:rFonts w:ascii="Times New Roman" w:hAnsi="Times New Roman" w:cs="Times New Roman"/>
                    <w:sz w:val="20"/>
                    <w:szCs w:val="20"/>
                  </w:rPr>
                </w:rPrChange>
              </w:rPr>
            </w:pPr>
          </w:p>
        </w:tc>
      </w:tr>
      <w:tr w:rsidR="00B717EF" w:rsidRPr="00B26EF2" w14:paraId="5FC060AA" w14:textId="77777777" w:rsidTr="003E0A82">
        <w:trPr>
          <w:trHeight w:val="259"/>
          <w:trPrChange w:id="824" w:author="Maino Vieytes, Christian (NIH/NIA/IRP) [F]" w:date="2023-11-17T13:22:00Z">
            <w:trPr>
              <w:trHeight w:val="320"/>
            </w:trPr>
          </w:trPrChange>
        </w:trPr>
        <w:tc>
          <w:tcPr>
            <w:tcW w:w="2616" w:type="dxa"/>
            <w:tcBorders>
              <w:top w:val="nil"/>
              <w:bottom w:val="nil"/>
            </w:tcBorders>
            <w:noWrap/>
            <w:hideMark/>
            <w:tcPrChange w:id="825" w:author="Maino Vieytes, Christian (NIH/NIA/IRP) [F]" w:date="2023-11-17T13:22:00Z">
              <w:tcPr>
                <w:tcW w:w="2616" w:type="dxa"/>
                <w:tcBorders>
                  <w:top w:val="nil"/>
                  <w:bottom w:val="nil"/>
                </w:tcBorders>
                <w:noWrap/>
                <w:vAlign w:val="center"/>
                <w:hideMark/>
              </w:tcPr>
            </w:tcPrChange>
          </w:tcPr>
          <w:p w14:paraId="381E20B5" w14:textId="77777777" w:rsidR="00B717EF" w:rsidRPr="00B26EF2" w:rsidRDefault="00B717EF" w:rsidP="00B717EF">
            <w:pPr>
              <w:ind w:firstLine="720"/>
              <w:rPr>
                <w:rFonts w:ascii="Times New Roman" w:hAnsi="Times New Roman" w:cs="Times New Roman"/>
                <w:sz w:val="18"/>
                <w:szCs w:val="18"/>
                <w:rPrChange w:id="82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27" w:author="Maino Vieytes, Christian (NIH/NIA/IRP) [F]" w:date="2023-11-20T10:14:00Z">
                  <w:rPr>
                    <w:rFonts w:ascii="Times New Roman" w:hAnsi="Times New Roman" w:cs="Times New Roman"/>
                    <w:sz w:val="20"/>
                    <w:szCs w:val="20"/>
                  </w:rPr>
                </w:rPrChange>
              </w:rPr>
              <w:t>Moderate</w:t>
            </w:r>
          </w:p>
        </w:tc>
        <w:tc>
          <w:tcPr>
            <w:tcW w:w="2284" w:type="dxa"/>
            <w:tcBorders>
              <w:top w:val="nil"/>
              <w:bottom w:val="nil"/>
            </w:tcBorders>
            <w:noWrap/>
            <w:hideMark/>
            <w:tcPrChange w:id="828" w:author="Maino Vieytes, Christian (NIH/NIA/IRP) [F]" w:date="2023-11-17T13:22:00Z">
              <w:tcPr>
                <w:tcW w:w="2284" w:type="dxa"/>
                <w:tcBorders>
                  <w:top w:val="nil"/>
                  <w:bottom w:val="nil"/>
                </w:tcBorders>
                <w:noWrap/>
                <w:vAlign w:val="center"/>
                <w:hideMark/>
              </w:tcPr>
            </w:tcPrChange>
          </w:tcPr>
          <w:p w14:paraId="76D98236" w14:textId="77777777" w:rsidR="00B717EF" w:rsidRPr="00B26EF2" w:rsidRDefault="00B717EF" w:rsidP="00B717EF">
            <w:pPr>
              <w:jc w:val="center"/>
              <w:rPr>
                <w:rFonts w:ascii="Times New Roman" w:hAnsi="Times New Roman" w:cs="Times New Roman"/>
                <w:sz w:val="18"/>
                <w:szCs w:val="18"/>
                <w:rPrChange w:id="82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30" w:author="Maino Vieytes, Christian (NIH/NIA/IRP) [F]" w:date="2023-11-20T10:14:00Z">
                  <w:rPr>
                    <w:rFonts w:ascii="Times New Roman" w:hAnsi="Times New Roman" w:cs="Times New Roman"/>
                    <w:sz w:val="20"/>
                    <w:szCs w:val="20"/>
                  </w:rPr>
                </w:rPrChange>
              </w:rPr>
              <w:t>381 (15.9)</w:t>
            </w:r>
          </w:p>
        </w:tc>
        <w:tc>
          <w:tcPr>
            <w:tcW w:w="1899" w:type="dxa"/>
            <w:tcBorders>
              <w:top w:val="nil"/>
              <w:bottom w:val="nil"/>
            </w:tcBorders>
            <w:noWrap/>
            <w:hideMark/>
            <w:tcPrChange w:id="831" w:author="Maino Vieytes, Christian (NIH/NIA/IRP) [F]" w:date="2023-11-17T13:22:00Z">
              <w:tcPr>
                <w:tcW w:w="1899" w:type="dxa"/>
                <w:tcBorders>
                  <w:top w:val="nil"/>
                  <w:bottom w:val="nil"/>
                </w:tcBorders>
                <w:noWrap/>
                <w:vAlign w:val="center"/>
                <w:hideMark/>
              </w:tcPr>
            </w:tcPrChange>
          </w:tcPr>
          <w:p w14:paraId="1165563E" w14:textId="77777777" w:rsidR="00B717EF" w:rsidRPr="00B26EF2" w:rsidRDefault="00B717EF" w:rsidP="00B717EF">
            <w:pPr>
              <w:jc w:val="center"/>
              <w:rPr>
                <w:rFonts w:ascii="Times New Roman" w:hAnsi="Times New Roman" w:cs="Times New Roman"/>
                <w:sz w:val="18"/>
                <w:szCs w:val="18"/>
                <w:rPrChange w:id="83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33" w:author="Maino Vieytes, Christian (NIH/NIA/IRP) [F]" w:date="2023-11-20T10:14:00Z">
                  <w:rPr>
                    <w:rFonts w:ascii="Times New Roman" w:hAnsi="Times New Roman" w:cs="Times New Roman"/>
                    <w:sz w:val="20"/>
                    <w:szCs w:val="20"/>
                  </w:rPr>
                </w:rPrChange>
              </w:rPr>
              <w:t>32 (16.1)</w:t>
            </w:r>
          </w:p>
        </w:tc>
        <w:tc>
          <w:tcPr>
            <w:tcW w:w="1871" w:type="dxa"/>
            <w:tcBorders>
              <w:top w:val="nil"/>
              <w:bottom w:val="nil"/>
            </w:tcBorders>
            <w:noWrap/>
            <w:hideMark/>
            <w:tcPrChange w:id="834" w:author="Maino Vieytes, Christian (NIH/NIA/IRP) [F]" w:date="2023-11-17T13:22:00Z">
              <w:tcPr>
                <w:tcW w:w="1871" w:type="dxa"/>
                <w:tcBorders>
                  <w:top w:val="nil"/>
                  <w:bottom w:val="nil"/>
                </w:tcBorders>
                <w:noWrap/>
                <w:vAlign w:val="center"/>
                <w:hideMark/>
              </w:tcPr>
            </w:tcPrChange>
          </w:tcPr>
          <w:p w14:paraId="77AA4F54" w14:textId="77777777" w:rsidR="00B717EF" w:rsidRPr="00B26EF2" w:rsidRDefault="00B717EF" w:rsidP="00B717EF">
            <w:pPr>
              <w:jc w:val="center"/>
              <w:rPr>
                <w:rFonts w:ascii="Times New Roman" w:hAnsi="Times New Roman" w:cs="Times New Roman"/>
                <w:sz w:val="18"/>
                <w:szCs w:val="18"/>
                <w:rPrChange w:id="83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36" w:author="Maino Vieytes, Christian (NIH/NIA/IRP) [F]" w:date="2023-11-20T10:14:00Z">
                  <w:rPr>
                    <w:rFonts w:ascii="Times New Roman" w:hAnsi="Times New Roman" w:cs="Times New Roman"/>
                    <w:sz w:val="20"/>
                    <w:szCs w:val="20"/>
                  </w:rPr>
                </w:rPrChange>
              </w:rPr>
              <w:t>349 (15.9)</w:t>
            </w:r>
          </w:p>
        </w:tc>
        <w:tc>
          <w:tcPr>
            <w:tcW w:w="1399" w:type="dxa"/>
            <w:tcBorders>
              <w:top w:val="nil"/>
              <w:bottom w:val="nil"/>
            </w:tcBorders>
            <w:noWrap/>
            <w:hideMark/>
            <w:tcPrChange w:id="837" w:author="Maino Vieytes, Christian (NIH/NIA/IRP) [F]" w:date="2023-11-17T13:22:00Z">
              <w:tcPr>
                <w:tcW w:w="1399" w:type="dxa"/>
                <w:tcBorders>
                  <w:top w:val="nil"/>
                  <w:bottom w:val="nil"/>
                </w:tcBorders>
                <w:noWrap/>
                <w:vAlign w:val="center"/>
                <w:hideMark/>
              </w:tcPr>
            </w:tcPrChange>
          </w:tcPr>
          <w:p w14:paraId="5BB23C4E" w14:textId="77777777" w:rsidR="00B717EF" w:rsidRPr="00B26EF2" w:rsidRDefault="00B717EF" w:rsidP="00B717EF">
            <w:pPr>
              <w:ind w:firstLine="720"/>
              <w:jc w:val="center"/>
              <w:rPr>
                <w:rFonts w:ascii="Times New Roman" w:hAnsi="Times New Roman" w:cs="Times New Roman"/>
                <w:sz w:val="18"/>
                <w:szCs w:val="18"/>
                <w:rPrChange w:id="838" w:author="Maino Vieytes, Christian (NIH/NIA/IRP) [F]" w:date="2023-11-20T10:14:00Z">
                  <w:rPr>
                    <w:rFonts w:ascii="Times New Roman" w:hAnsi="Times New Roman" w:cs="Times New Roman"/>
                    <w:sz w:val="20"/>
                    <w:szCs w:val="20"/>
                  </w:rPr>
                </w:rPrChange>
              </w:rPr>
            </w:pPr>
          </w:p>
        </w:tc>
      </w:tr>
      <w:tr w:rsidR="00B717EF" w:rsidRPr="00B26EF2" w14:paraId="2DECD25C" w14:textId="77777777" w:rsidTr="003E0A82">
        <w:trPr>
          <w:trHeight w:val="259"/>
          <w:trPrChange w:id="839" w:author="Maino Vieytes, Christian (NIH/NIA/IRP) [F]" w:date="2023-11-17T13:22:00Z">
            <w:trPr>
              <w:trHeight w:val="320"/>
            </w:trPr>
          </w:trPrChange>
        </w:trPr>
        <w:tc>
          <w:tcPr>
            <w:tcW w:w="2616" w:type="dxa"/>
            <w:tcBorders>
              <w:top w:val="nil"/>
            </w:tcBorders>
            <w:noWrap/>
            <w:hideMark/>
            <w:tcPrChange w:id="840" w:author="Maino Vieytes, Christian (NIH/NIA/IRP) [F]" w:date="2023-11-17T13:22:00Z">
              <w:tcPr>
                <w:tcW w:w="2616" w:type="dxa"/>
                <w:tcBorders>
                  <w:top w:val="nil"/>
                </w:tcBorders>
                <w:noWrap/>
                <w:vAlign w:val="center"/>
                <w:hideMark/>
              </w:tcPr>
            </w:tcPrChange>
          </w:tcPr>
          <w:p w14:paraId="72493BE9" w14:textId="77777777" w:rsidR="00B717EF" w:rsidRPr="00B26EF2" w:rsidRDefault="00B717EF" w:rsidP="00B717EF">
            <w:pPr>
              <w:ind w:firstLine="720"/>
              <w:rPr>
                <w:rFonts w:ascii="Times New Roman" w:hAnsi="Times New Roman" w:cs="Times New Roman"/>
                <w:sz w:val="18"/>
                <w:szCs w:val="18"/>
                <w:rPrChange w:id="841"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42" w:author="Maino Vieytes, Christian (NIH/NIA/IRP) [F]" w:date="2023-11-20T10:14:00Z">
                  <w:rPr>
                    <w:rFonts w:ascii="Times New Roman" w:hAnsi="Times New Roman" w:cs="Times New Roman"/>
                    <w:sz w:val="20"/>
                    <w:szCs w:val="20"/>
                  </w:rPr>
                </w:rPrChange>
              </w:rPr>
              <w:t>None</w:t>
            </w:r>
          </w:p>
        </w:tc>
        <w:tc>
          <w:tcPr>
            <w:tcW w:w="2284" w:type="dxa"/>
            <w:tcBorders>
              <w:top w:val="nil"/>
            </w:tcBorders>
            <w:noWrap/>
            <w:hideMark/>
            <w:tcPrChange w:id="843" w:author="Maino Vieytes, Christian (NIH/NIA/IRP) [F]" w:date="2023-11-17T13:22:00Z">
              <w:tcPr>
                <w:tcW w:w="2284" w:type="dxa"/>
                <w:tcBorders>
                  <w:top w:val="nil"/>
                </w:tcBorders>
                <w:noWrap/>
                <w:vAlign w:val="center"/>
                <w:hideMark/>
              </w:tcPr>
            </w:tcPrChange>
          </w:tcPr>
          <w:p w14:paraId="7E8C57E5" w14:textId="77777777" w:rsidR="00B717EF" w:rsidRPr="00B26EF2" w:rsidRDefault="00B717EF" w:rsidP="00B717EF">
            <w:pPr>
              <w:jc w:val="center"/>
              <w:rPr>
                <w:rFonts w:ascii="Times New Roman" w:hAnsi="Times New Roman" w:cs="Times New Roman"/>
                <w:sz w:val="18"/>
                <w:szCs w:val="18"/>
                <w:rPrChange w:id="84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45" w:author="Maino Vieytes, Christian (NIH/NIA/IRP) [F]" w:date="2023-11-20T10:14:00Z">
                  <w:rPr>
                    <w:rFonts w:ascii="Times New Roman" w:hAnsi="Times New Roman" w:cs="Times New Roman"/>
                    <w:sz w:val="20"/>
                    <w:szCs w:val="20"/>
                  </w:rPr>
                </w:rPrChange>
              </w:rPr>
              <w:t>1844 (70.3)</w:t>
            </w:r>
          </w:p>
        </w:tc>
        <w:tc>
          <w:tcPr>
            <w:tcW w:w="1899" w:type="dxa"/>
            <w:tcBorders>
              <w:top w:val="nil"/>
            </w:tcBorders>
            <w:noWrap/>
            <w:hideMark/>
            <w:tcPrChange w:id="846" w:author="Maino Vieytes, Christian (NIH/NIA/IRP) [F]" w:date="2023-11-17T13:22:00Z">
              <w:tcPr>
                <w:tcW w:w="1899" w:type="dxa"/>
                <w:tcBorders>
                  <w:top w:val="nil"/>
                </w:tcBorders>
                <w:noWrap/>
                <w:vAlign w:val="center"/>
                <w:hideMark/>
              </w:tcPr>
            </w:tcPrChange>
          </w:tcPr>
          <w:p w14:paraId="6914EEF0" w14:textId="77777777" w:rsidR="00B717EF" w:rsidRPr="00B26EF2" w:rsidRDefault="00B717EF" w:rsidP="00B717EF">
            <w:pPr>
              <w:jc w:val="center"/>
              <w:rPr>
                <w:rFonts w:ascii="Times New Roman" w:hAnsi="Times New Roman" w:cs="Times New Roman"/>
                <w:sz w:val="18"/>
                <w:szCs w:val="18"/>
                <w:rPrChange w:id="84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48" w:author="Maino Vieytes, Christian (NIH/NIA/IRP) [F]" w:date="2023-11-20T10:14:00Z">
                  <w:rPr>
                    <w:rFonts w:ascii="Times New Roman" w:hAnsi="Times New Roman" w:cs="Times New Roman"/>
                    <w:sz w:val="20"/>
                    <w:szCs w:val="20"/>
                  </w:rPr>
                </w:rPrChange>
              </w:rPr>
              <w:t>262 (79.3)</w:t>
            </w:r>
          </w:p>
        </w:tc>
        <w:tc>
          <w:tcPr>
            <w:tcW w:w="1871" w:type="dxa"/>
            <w:tcBorders>
              <w:top w:val="nil"/>
            </w:tcBorders>
            <w:noWrap/>
            <w:hideMark/>
            <w:tcPrChange w:id="849" w:author="Maino Vieytes, Christian (NIH/NIA/IRP) [F]" w:date="2023-11-17T13:22:00Z">
              <w:tcPr>
                <w:tcW w:w="1871" w:type="dxa"/>
                <w:tcBorders>
                  <w:top w:val="nil"/>
                </w:tcBorders>
                <w:noWrap/>
                <w:vAlign w:val="center"/>
                <w:hideMark/>
              </w:tcPr>
            </w:tcPrChange>
          </w:tcPr>
          <w:p w14:paraId="631F6C0A" w14:textId="77777777" w:rsidR="00B717EF" w:rsidRPr="00B26EF2" w:rsidRDefault="00B717EF" w:rsidP="00B717EF">
            <w:pPr>
              <w:jc w:val="center"/>
              <w:rPr>
                <w:rFonts w:ascii="Times New Roman" w:hAnsi="Times New Roman" w:cs="Times New Roman"/>
                <w:sz w:val="18"/>
                <w:szCs w:val="18"/>
                <w:rPrChange w:id="85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51" w:author="Maino Vieytes, Christian (NIH/NIA/IRP) [F]" w:date="2023-11-20T10:14:00Z">
                  <w:rPr>
                    <w:rFonts w:ascii="Times New Roman" w:hAnsi="Times New Roman" w:cs="Times New Roman"/>
                    <w:sz w:val="20"/>
                    <w:szCs w:val="20"/>
                  </w:rPr>
                </w:rPrChange>
              </w:rPr>
              <w:t>1582 (69.3)</w:t>
            </w:r>
          </w:p>
        </w:tc>
        <w:tc>
          <w:tcPr>
            <w:tcW w:w="1399" w:type="dxa"/>
            <w:tcBorders>
              <w:top w:val="nil"/>
            </w:tcBorders>
            <w:noWrap/>
            <w:hideMark/>
            <w:tcPrChange w:id="852" w:author="Maino Vieytes, Christian (NIH/NIA/IRP) [F]" w:date="2023-11-17T13:22:00Z">
              <w:tcPr>
                <w:tcW w:w="1399" w:type="dxa"/>
                <w:tcBorders>
                  <w:top w:val="nil"/>
                </w:tcBorders>
                <w:noWrap/>
                <w:vAlign w:val="center"/>
                <w:hideMark/>
              </w:tcPr>
            </w:tcPrChange>
          </w:tcPr>
          <w:p w14:paraId="4780A954" w14:textId="77777777" w:rsidR="00B717EF" w:rsidRPr="00B26EF2" w:rsidRDefault="00B717EF" w:rsidP="00B717EF">
            <w:pPr>
              <w:ind w:firstLine="720"/>
              <w:jc w:val="center"/>
              <w:rPr>
                <w:rFonts w:ascii="Times New Roman" w:hAnsi="Times New Roman" w:cs="Times New Roman"/>
                <w:sz w:val="18"/>
                <w:szCs w:val="18"/>
                <w:rPrChange w:id="853" w:author="Maino Vieytes, Christian (NIH/NIA/IRP) [F]" w:date="2023-11-20T10:14:00Z">
                  <w:rPr>
                    <w:rFonts w:ascii="Times New Roman" w:hAnsi="Times New Roman" w:cs="Times New Roman"/>
                    <w:sz w:val="20"/>
                    <w:szCs w:val="20"/>
                  </w:rPr>
                </w:rPrChange>
              </w:rPr>
            </w:pPr>
          </w:p>
        </w:tc>
      </w:tr>
      <w:tr w:rsidR="00B717EF" w:rsidRPr="00B26EF2" w14:paraId="27E9820D" w14:textId="77777777" w:rsidTr="003E0A82">
        <w:trPr>
          <w:trHeight w:val="259"/>
          <w:trPrChange w:id="854" w:author="Maino Vieytes, Christian (NIH/NIA/IRP) [F]" w:date="2023-11-17T13:22:00Z">
            <w:trPr>
              <w:trHeight w:val="320"/>
            </w:trPr>
          </w:trPrChange>
        </w:trPr>
        <w:tc>
          <w:tcPr>
            <w:tcW w:w="2616" w:type="dxa"/>
            <w:tcBorders>
              <w:bottom w:val="single" w:sz="4" w:space="0" w:color="auto"/>
            </w:tcBorders>
            <w:noWrap/>
            <w:hideMark/>
            <w:tcPrChange w:id="855" w:author="Maino Vieytes, Christian (NIH/NIA/IRP) [F]" w:date="2023-11-17T13:22:00Z">
              <w:tcPr>
                <w:tcW w:w="2616" w:type="dxa"/>
                <w:tcBorders>
                  <w:bottom w:val="single" w:sz="4" w:space="0" w:color="auto"/>
                </w:tcBorders>
                <w:noWrap/>
                <w:vAlign w:val="center"/>
                <w:hideMark/>
              </w:tcPr>
            </w:tcPrChange>
          </w:tcPr>
          <w:p w14:paraId="714EDAE7" w14:textId="77777777" w:rsidR="00B717EF" w:rsidRPr="00B26EF2" w:rsidRDefault="00B717EF" w:rsidP="00B717EF">
            <w:pPr>
              <w:rPr>
                <w:rFonts w:ascii="Times New Roman" w:hAnsi="Times New Roman" w:cs="Times New Roman"/>
                <w:sz w:val="18"/>
                <w:szCs w:val="18"/>
                <w:rPrChange w:id="85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57" w:author="Maino Vieytes, Christian (NIH/NIA/IRP) [F]" w:date="2023-11-20T10:14:00Z">
                  <w:rPr>
                    <w:rFonts w:ascii="Times New Roman" w:hAnsi="Times New Roman" w:cs="Times New Roman"/>
                    <w:sz w:val="20"/>
                    <w:szCs w:val="20"/>
                  </w:rPr>
                </w:rPrChange>
              </w:rPr>
              <w:t>Cause of Death</w:t>
            </w:r>
          </w:p>
        </w:tc>
        <w:tc>
          <w:tcPr>
            <w:tcW w:w="2284" w:type="dxa"/>
            <w:tcBorders>
              <w:bottom w:val="single" w:sz="4" w:space="0" w:color="auto"/>
            </w:tcBorders>
            <w:noWrap/>
            <w:hideMark/>
            <w:tcPrChange w:id="858" w:author="Maino Vieytes, Christian (NIH/NIA/IRP) [F]" w:date="2023-11-17T13:22:00Z">
              <w:tcPr>
                <w:tcW w:w="2284" w:type="dxa"/>
                <w:tcBorders>
                  <w:bottom w:val="single" w:sz="4" w:space="0" w:color="auto"/>
                </w:tcBorders>
                <w:noWrap/>
                <w:vAlign w:val="center"/>
                <w:hideMark/>
              </w:tcPr>
            </w:tcPrChange>
          </w:tcPr>
          <w:p w14:paraId="7930B4B2" w14:textId="77777777" w:rsidR="00B717EF" w:rsidRPr="00B26EF2" w:rsidRDefault="00B717EF" w:rsidP="00B717EF">
            <w:pPr>
              <w:ind w:firstLine="720"/>
              <w:jc w:val="center"/>
              <w:rPr>
                <w:rFonts w:ascii="Times New Roman" w:hAnsi="Times New Roman" w:cs="Times New Roman"/>
                <w:sz w:val="18"/>
                <w:szCs w:val="18"/>
                <w:rPrChange w:id="859" w:author="Maino Vieytes, Christian (NIH/NIA/IRP) [F]" w:date="2023-11-20T10:14:00Z">
                  <w:rPr>
                    <w:rFonts w:ascii="Times New Roman" w:hAnsi="Times New Roman" w:cs="Times New Roman"/>
                    <w:sz w:val="20"/>
                    <w:szCs w:val="20"/>
                  </w:rPr>
                </w:rPrChange>
              </w:rPr>
            </w:pPr>
          </w:p>
        </w:tc>
        <w:tc>
          <w:tcPr>
            <w:tcW w:w="1899" w:type="dxa"/>
            <w:tcBorders>
              <w:bottom w:val="single" w:sz="4" w:space="0" w:color="auto"/>
            </w:tcBorders>
            <w:noWrap/>
            <w:hideMark/>
            <w:tcPrChange w:id="860" w:author="Maino Vieytes, Christian (NIH/NIA/IRP) [F]" w:date="2023-11-17T13:22:00Z">
              <w:tcPr>
                <w:tcW w:w="1899" w:type="dxa"/>
                <w:tcBorders>
                  <w:bottom w:val="single" w:sz="4" w:space="0" w:color="auto"/>
                </w:tcBorders>
                <w:noWrap/>
                <w:vAlign w:val="center"/>
                <w:hideMark/>
              </w:tcPr>
            </w:tcPrChange>
          </w:tcPr>
          <w:p w14:paraId="5C90F657" w14:textId="77777777" w:rsidR="00B717EF" w:rsidRPr="00B26EF2" w:rsidRDefault="00B717EF" w:rsidP="00B717EF">
            <w:pPr>
              <w:ind w:firstLine="720"/>
              <w:jc w:val="center"/>
              <w:rPr>
                <w:rFonts w:ascii="Times New Roman" w:hAnsi="Times New Roman" w:cs="Times New Roman"/>
                <w:sz w:val="18"/>
                <w:szCs w:val="18"/>
                <w:rPrChange w:id="861" w:author="Maino Vieytes, Christian (NIH/NIA/IRP) [F]" w:date="2023-11-20T10:14:00Z">
                  <w:rPr>
                    <w:rFonts w:ascii="Times New Roman" w:hAnsi="Times New Roman" w:cs="Times New Roman"/>
                    <w:sz w:val="20"/>
                    <w:szCs w:val="20"/>
                  </w:rPr>
                </w:rPrChange>
              </w:rPr>
            </w:pPr>
          </w:p>
        </w:tc>
        <w:tc>
          <w:tcPr>
            <w:tcW w:w="1871" w:type="dxa"/>
            <w:tcBorders>
              <w:bottom w:val="single" w:sz="4" w:space="0" w:color="auto"/>
            </w:tcBorders>
            <w:noWrap/>
            <w:hideMark/>
            <w:tcPrChange w:id="862" w:author="Maino Vieytes, Christian (NIH/NIA/IRP) [F]" w:date="2023-11-17T13:22:00Z">
              <w:tcPr>
                <w:tcW w:w="1871" w:type="dxa"/>
                <w:tcBorders>
                  <w:bottom w:val="single" w:sz="4" w:space="0" w:color="auto"/>
                </w:tcBorders>
                <w:noWrap/>
                <w:vAlign w:val="center"/>
                <w:hideMark/>
              </w:tcPr>
            </w:tcPrChange>
          </w:tcPr>
          <w:p w14:paraId="4047542D" w14:textId="77777777" w:rsidR="00B717EF" w:rsidRPr="00B26EF2" w:rsidRDefault="00B717EF" w:rsidP="00B717EF">
            <w:pPr>
              <w:ind w:firstLine="720"/>
              <w:jc w:val="center"/>
              <w:rPr>
                <w:rFonts w:ascii="Times New Roman" w:hAnsi="Times New Roman" w:cs="Times New Roman"/>
                <w:sz w:val="18"/>
                <w:szCs w:val="18"/>
                <w:rPrChange w:id="863" w:author="Maino Vieytes, Christian (NIH/NIA/IRP) [F]" w:date="2023-11-20T10:14:00Z">
                  <w:rPr>
                    <w:rFonts w:ascii="Times New Roman" w:hAnsi="Times New Roman" w:cs="Times New Roman"/>
                    <w:sz w:val="20"/>
                    <w:szCs w:val="20"/>
                  </w:rPr>
                </w:rPrChange>
              </w:rPr>
            </w:pPr>
          </w:p>
        </w:tc>
        <w:tc>
          <w:tcPr>
            <w:tcW w:w="1399" w:type="dxa"/>
            <w:tcBorders>
              <w:bottom w:val="single" w:sz="4" w:space="0" w:color="auto"/>
            </w:tcBorders>
            <w:noWrap/>
            <w:hideMark/>
            <w:tcPrChange w:id="864" w:author="Maino Vieytes, Christian (NIH/NIA/IRP) [F]" w:date="2023-11-17T13:22:00Z">
              <w:tcPr>
                <w:tcW w:w="1399" w:type="dxa"/>
                <w:tcBorders>
                  <w:bottom w:val="single" w:sz="4" w:space="0" w:color="auto"/>
                </w:tcBorders>
                <w:noWrap/>
                <w:vAlign w:val="center"/>
                <w:hideMark/>
              </w:tcPr>
            </w:tcPrChange>
          </w:tcPr>
          <w:p w14:paraId="0B7523C2" w14:textId="77777777" w:rsidR="00B717EF" w:rsidRPr="00B26EF2" w:rsidRDefault="00B717EF" w:rsidP="00B717EF">
            <w:pPr>
              <w:jc w:val="center"/>
              <w:rPr>
                <w:rFonts w:ascii="Times New Roman" w:hAnsi="Times New Roman" w:cs="Times New Roman"/>
                <w:sz w:val="18"/>
                <w:szCs w:val="18"/>
                <w:rPrChange w:id="86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66" w:author="Maino Vieytes, Christian (NIH/NIA/IRP) [F]" w:date="2023-11-20T10:14:00Z">
                  <w:rPr>
                    <w:rFonts w:ascii="Times New Roman" w:hAnsi="Times New Roman" w:cs="Times New Roman"/>
                    <w:sz w:val="20"/>
                    <w:szCs w:val="20"/>
                  </w:rPr>
                </w:rPrChange>
              </w:rPr>
              <w:t>0.42</w:t>
            </w:r>
          </w:p>
        </w:tc>
      </w:tr>
      <w:tr w:rsidR="00B717EF" w:rsidRPr="00B26EF2" w14:paraId="536D8693" w14:textId="77777777" w:rsidTr="003E0A82">
        <w:trPr>
          <w:trHeight w:val="259"/>
          <w:trPrChange w:id="867" w:author="Maino Vieytes, Christian (NIH/NIA/IRP) [F]" w:date="2023-11-17T13:22:00Z">
            <w:trPr>
              <w:trHeight w:val="320"/>
            </w:trPr>
          </w:trPrChange>
        </w:trPr>
        <w:tc>
          <w:tcPr>
            <w:tcW w:w="2616" w:type="dxa"/>
            <w:tcBorders>
              <w:bottom w:val="nil"/>
            </w:tcBorders>
            <w:noWrap/>
            <w:hideMark/>
            <w:tcPrChange w:id="868" w:author="Maino Vieytes, Christian (NIH/NIA/IRP) [F]" w:date="2023-11-17T13:22:00Z">
              <w:tcPr>
                <w:tcW w:w="2616" w:type="dxa"/>
                <w:tcBorders>
                  <w:bottom w:val="nil"/>
                </w:tcBorders>
                <w:noWrap/>
                <w:vAlign w:val="center"/>
                <w:hideMark/>
              </w:tcPr>
            </w:tcPrChange>
          </w:tcPr>
          <w:p w14:paraId="442EE585" w14:textId="77777777" w:rsidR="00B717EF" w:rsidRPr="00B26EF2" w:rsidRDefault="00B717EF" w:rsidP="00B717EF">
            <w:pPr>
              <w:ind w:firstLine="720"/>
              <w:rPr>
                <w:rFonts w:ascii="Times New Roman" w:hAnsi="Times New Roman" w:cs="Times New Roman"/>
                <w:sz w:val="18"/>
                <w:szCs w:val="18"/>
                <w:rPrChange w:id="86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70" w:author="Maino Vieytes, Christian (NIH/NIA/IRP) [F]" w:date="2023-11-20T10:14:00Z">
                  <w:rPr>
                    <w:rFonts w:ascii="Times New Roman" w:hAnsi="Times New Roman" w:cs="Times New Roman"/>
                    <w:sz w:val="20"/>
                    <w:szCs w:val="20"/>
                  </w:rPr>
                </w:rPrChange>
              </w:rPr>
              <w:t>Cancer</w:t>
            </w:r>
          </w:p>
        </w:tc>
        <w:tc>
          <w:tcPr>
            <w:tcW w:w="2284" w:type="dxa"/>
            <w:tcBorders>
              <w:bottom w:val="nil"/>
            </w:tcBorders>
            <w:noWrap/>
            <w:hideMark/>
            <w:tcPrChange w:id="871" w:author="Maino Vieytes, Christian (NIH/NIA/IRP) [F]" w:date="2023-11-17T13:22:00Z">
              <w:tcPr>
                <w:tcW w:w="2284" w:type="dxa"/>
                <w:tcBorders>
                  <w:bottom w:val="nil"/>
                </w:tcBorders>
                <w:noWrap/>
                <w:vAlign w:val="center"/>
                <w:hideMark/>
              </w:tcPr>
            </w:tcPrChange>
          </w:tcPr>
          <w:p w14:paraId="5627ED04" w14:textId="77777777" w:rsidR="00B717EF" w:rsidRPr="00B26EF2" w:rsidRDefault="00B717EF" w:rsidP="00B717EF">
            <w:pPr>
              <w:jc w:val="center"/>
              <w:rPr>
                <w:rFonts w:ascii="Times New Roman" w:hAnsi="Times New Roman" w:cs="Times New Roman"/>
                <w:sz w:val="18"/>
                <w:szCs w:val="18"/>
                <w:rPrChange w:id="872"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73" w:author="Maino Vieytes, Christian (NIH/NIA/IRP) [F]" w:date="2023-11-20T10:14:00Z">
                  <w:rPr>
                    <w:rFonts w:ascii="Times New Roman" w:hAnsi="Times New Roman" w:cs="Times New Roman"/>
                    <w:sz w:val="20"/>
                    <w:szCs w:val="20"/>
                  </w:rPr>
                </w:rPrChange>
              </w:rPr>
              <w:t>343 (36.4)</w:t>
            </w:r>
          </w:p>
        </w:tc>
        <w:tc>
          <w:tcPr>
            <w:tcW w:w="1899" w:type="dxa"/>
            <w:tcBorders>
              <w:bottom w:val="nil"/>
            </w:tcBorders>
            <w:noWrap/>
            <w:hideMark/>
            <w:tcPrChange w:id="874" w:author="Maino Vieytes, Christian (NIH/NIA/IRP) [F]" w:date="2023-11-17T13:22:00Z">
              <w:tcPr>
                <w:tcW w:w="1899" w:type="dxa"/>
                <w:tcBorders>
                  <w:bottom w:val="nil"/>
                </w:tcBorders>
                <w:noWrap/>
                <w:vAlign w:val="center"/>
                <w:hideMark/>
              </w:tcPr>
            </w:tcPrChange>
          </w:tcPr>
          <w:p w14:paraId="54BC9A27" w14:textId="77777777" w:rsidR="00B717EF" w:rsidRPr="00B26EF2" w:rsidRDefault="00B717EF" w:rsidP="00B717EF">
            <w:pPr>
              <w:jc w:val="center"/>
              <w:rPr>
                <w:rFonts w:ascii="Times New Roman" w:hAnsi="Times New Roman" w:cs="Times New Roman"/>
                <w:sz w:val="18"/>
                <w:szCs w:val="18"/>
                <w:rPrChange w:id="875"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76" w:author="Maino Vieytes, Christian (NIH/NIA/IRP) [F]" w:date="2023-11-20T10:14:00Z">
                  <w:rPr>
                    <w:rFonts w:ascii="Times New Roman" w:hAnsi="Times New Roman" w:cs="Times New Roman"/>
                    <w:sz w:val="20"/>
                    <w:szCs w:val="20"/>
                  </w:rPr>
                </w:rPrChange>
              </w:rPr>
              <w:t>30 (31.9)</w:t>
            </w:r>
          </w:p>
        </w:tc>
        <w:tc>
          <w:tcPr>
            <w:tcW w:w="1871" w:type="dxa"/>
            <w:tcBorders>
              <w:bottom w:val="nil"/>
            </w:tcBorders>
            <w:noWrap/>
            <w:hideMark/>
            <w:tcPrChange w:id="877" w:author="Maino Vieytes, Christian (NIH/NIA/IRP) [F]" w:date="2023-11-17T13:22:00Z">
              <w:tcPr>
                <w:tcW w:w="1871" w:type="dxa"/>
                <w:tcBorders>
                  <w:bottom w:val="nil"/>
                </w:tcBorders>
                <w:noWrap/>
                <w:vAlign w:val="center"/>
                <w:hideMark/>
              </w:tcPr>
            </w:tcPrChange>
          </w:tcPr>
          <w:p w14:paraId="6272B2FE" w14:textId="77777777" w:rsidR="00B717EF" w:rsidRPr="00B26EF2" w:rsidRDefault="00B717EF" w:rsidP="00B717EF">
            <w:pPr>
              <w:jc w:val="center"/>
              <w:rPr>
                <w:rFonts w:ascii="Times New Roman" w:hAnsi="Times New Roman" w:cs="Times New Roman"/>
                <w:sz w:val="18"/>
                <w:szCs w:val="18"/>
                <w:rPrChange w:id="87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79" w:author="Maino Vieytes, Christian (NIH/NIA/IRP) [F]" w:date="2023-11-20T10:14:00Z">
                  <w:rPr>
                    <w:rFonts w:ascii="Times New Roman" w:hAnsi="Times New Roman" w:cs="Times New Roman"/>
                    <w:sz w:val="20"/>
                    <w:szCs w:val="20"/>
                  </w:rPr>
                </w:rPrChange>
              </w:rPr>
              <w:t>313 (36.7)</w:t>
            </w:r>
          </w:p>
        </w:tc>
        <w:tc>
          <w:tcPr>
            <w:tcW w:w="1399" w:type="dxa"/>
            <w:tcBorders>
              <w:bottom w:val="nil"/>
            </w:tcBorders>
            <w:noWrap/>
            <w:hideMark/>
            <w:tcPrChange w:id="880" w:author="Maino Vieytes, Christian (NIH/NIA/IRP) [F]" w:date="2023-11-17T13:22:00Z">
              <w:tcPr>
                <w:tcW w:w="1399" w:type="dxa"/>
                <w:tcBorders>
                  <w:bottom w:val="nil"/>
                </w:tcBorders>
                <w:noWrap/>
                <w:vAlign w:val="center"/>
                <w:hideMark/>
              </w:tcPr>
            </w:tcPrChange>
          </w:tcPr>
          <w:p w14:paraId="65499888" w14:textId="77777777" w:rsidR="00B717EF" w:rsidRPr="00B26EF2" w:rsidRDefault="00B717EF" w:rsidP="00B717EF">
            <w:pPr>
              <w:ind w:firstLine="720"/>
              <w:jc w:val="center"/>
              <w:rPr>
                <w:rFonts w:ascii="Times New Roman" w:hAnsi="Times New Roman" w:cs="Times New Roman"/>
                <w:sz w:val="18"/>
                <w:szCs w:val="18"/>
                <w:rPrChange w:id="881" w:author="Maino Vieytes, Christian (NIH/NIA/IRP) [F]" w:date="2023-11-20T10:14:00Z">
                  <w:rPr>
                    <w:rFonts w:ascii="Times New Roman" w:hAnsi="Times New Roman" w:cs="Times New Roman"/>
                    <w:sz w:val="20"/>
                    <w:szCs w:val="20"/>
                  </w:rPr>
                </w:rPrChange>
              </w:rPr>
            </w:pPr>
          </w:p>
        </w:tc>
      </w:tr>
      <w:tr w:rsidR="00B717EF" w:rsidRPr="00B26EF2" w14:paraId="5DCB213F" w14:textId="77777777" w:rsidTr="003E0A82">
        <w:trPr>
          <w:trHeight w:val="259"/>
          <w:trPrChange w:id="882" w:author="Maino Vieytes, Christian (NIH/NIA/IRP) [F]" w:date="2023-11-17T13:22:00Z">
            <w:trPr>
              <w:trHeight w:val="320"/>
            </w:trPr>
          </w:trPrChange>
        </w:trPr>
        <w:tc>
          <w:tcPr>
            <w:tcW w:w="2616" w:type="dxa"/>
            <w:tcBorders>
              <w:top w:val="nil"/>
              <w:bottom w:val="nil"/>
            </w:tcBorders>
            <w:noWrap/>
            <w:hideMark/>
            <w:tcPrChange w:id="883" w:author="Maino Vieytes, Christian (NIH/NIA/IRP) [F]" w:date="2023-11-17T13:22:00Z">
              <w:tcPr>
                <w:tcW w:w="2616" w:type="dxa"/>
                <w:tcBorders>
                  <w:top w:val="nil"/>
                  <w:bottom w:val="nil"/>
                </w:tcBorders>
                <w:noWrap/>
                <w:vAlign w:val="center"/>
                <w:hideMark/>
              </w:tcPr>
            </w:tcPrChange>
          </w:tcPr>
          <w:p w14:paraId="2BD0A832" w14:textId="77777777" w:rsidR="00B717EF" w:rsidRPr="00B26EF2" w:rsidRDefault="00B717EF" w:rsidP="00B717EF">
            <w:pPr>
              <w:ind w:firstLine="720"/>
              <w:rPr>
                <w:rFonts w:ascii="Times New Roman" w:hAnsi="Times New Roman" w:cs="Times New Roman"/>
                <w:sz w:val="18"/>
                <w:szCs w:val="18"/>
                <w:rPrChange w:id="884"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85" w:author="Maino Vieytes, Christian (NIH/NIA/IRP) [F]" w:date="2023-11-20T10:14:00Z">
                  <w:rPr>
                    <w:rFonts w:ascii="Times New Roman" w:hAnsi="Times New Roman" w:cs="Times New Roman"/>
                    <w:sz w:val="20"/>
                    <w:szCs w:val="20"/>
                  </w:rPr>
                </w:rPrChange>
              </w:rPr>
              <w:t>Cardiovascular Dis.</w:t>
            </w:r>
          </w:p>
        </w:tc>
        <w:tc>
          <w:tcPr>
            <w:tcW w:w="2284" w:type="dxa"/>
            <w:tcBorders>
              <w:top w:val="nil"/>
              <w:bottom w:val="nil"/>
            </w:tcBorders>
            <w:noWrap/>
            <w:hideMark/>
            <w:tcPrChange w:id="886" w:author="Maino Vieytes, Christian (NIH/NIA/IRP) [F]" w:date="2023-11-17T13:22:00Z">
              <w:tcPr>
                <w:tcW w:w="2284" w:type="dxa"/>
                <w:tcBorders>
                  <w:top w:val="nil"/>
                  <w:bottom w:val="nil"/>
                </w:tcBorders>
                <w:noWrap/>
                <w:vAlign w:val="center"/>
                <w:hideMark/>
              </w:tcPr>
            </w:tcPrChange>
          </w:tcPr>
          <w:p w14:paraId="7ED14420" w14:textId="77777777" w:rsidR="00B717EF" w:rsidRPr="00B26EF2" w:rsidRDefault="00B717EF" w:rsidP="00B717EF">
            <w:pPr>
              <w:jc w:val="center"/>
              <w:rPr>
                <w:rFonts w:ascii="Times New Roman" w:hAnsi="Times New Roman" w:cs="Times New Roman"/>
                <w:sz w:val="18"/>
                <w:szCs w:val="18"/>
                <w:rPrChange w:id="887"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88" w:author="Maino Vieytes, Christian (NIH/NIA/IRP) [F]" w:date="2023-11-20T10:14:00Z">
                  <w:rPr>
                    <w:rFonts w:ascii="Times New Roman" w:hAnsi="Times New Roman" w:cs="Times New Roman"/>
                    <w:sz w:val="20"/>
                    <w:szCs w:val="20"/>
                  </w:rPr>
                </w:rPrChange>
              </w:rPr>
              <w:t>235 (25.6)</w:t>
            </w:r>
          </w:p>
        </w:tc>
        <w:tc>
          <w:tcPr>
            <w:tcW w:w="1899" w:type="dxa"/>
            <w:tcBorders>
              <w:top w:val="nil"/>
              <w:bottom w:val="nil"/>
            </w:tcBorders>
            <w:noWrap/>
            <w:hideMark/>
            <w:tcPrChange w:id="889" w:author="Maino Vieytes, Christian (NIH/NIA/IRP) [F]" w:date="2023-11-17T13:22:00Z">
              <w:tcPr>
                <w:tcW w:w="1899" w:type="dxa"/>
                <w:tcBorders>
                  <w:top w:val="nil"/>
                  <w:bottom w:val="nil"/>
                </w:tcBorders>
                <w:noWrap/>
                <w:vAlign w:val="center"/>
                <w:hideMark/>
              </w:tcPr>
            </w:tcPrChange>
          </w:tcPr>
          <w:p w14:paraId="3D2F8825" w14:textId="77777777" w:rsidR="00B717EF" w:rsidRPr="00B26EF2" w:rsidRDefault="00B717EF" w:rsidP="00B717EF">
            <w:pPr>
              <w:jc w:val="center"/>
              <w:rPr>
                <w:rFonts w:ascii="Times New Roman" w:hAnsi="Times New Roman" w:cs="Times New Roman"/>
                <w:sz w:val="18"/>
                <w:szCs w:val="18"/>
                <w:rPrChange w:id="890"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91" w:author="Maino Vieytes, Christian (NIH/NIA/IRP) [F]" w:date="2023-11-20T10:14:00Z">
                  <w:rPr>
                    <w:rFonts w:ascii="Times New Roman" w:hAnsi="Times New Roman" w:cs="Times New Roman"/>
                    <w:sz w:val="20"/>
                    <w:szCs w:val="20"/>
                  </w:rPr>
                </w:rPrChange>
              </w:rPr>
              <w:t>11 (20.4)</w:t>
            </w:r>
          </w:p>
        </w:tc>
        <w:tc>
          <w:tcPr>
            <w:tcW w:w="1871" w:type="dxa"/>
            <w:tcBorders>
              <w:top w:val="nil"/>
              <w:bottom w:val="nil"/>
            </w:tcBorders>
            <w:noWrap/>
            <w:hideMark/>
            <w:tcPrChange w:id="892" w:author="Maino Vieytes, Christian (NIH/NIA/IRP) [F]" w:date="2023-11-17T13:22:00Z">
              <w:tcPr>
                <w:tcW w:w="1871" w:type="dxa"/>
                <w:tcBorders>
                  <w:top w:val="nil"/>
                  <w:bottom w:val="nil"/>
                </w:tcBorders>
                <w:noWrap/>
                <w:vAlign w:val="center"/>
                <w:hideMark/>
              </w:tcPr>
            </w:tcPrChange>
          </w:tcPr>
          <w:p w14:paraId="6386CB55" w14:textId="77777777" w:rsidR="00B717EF" w:rsidRPr="00B26EF2" w:rsidRDefault="00B717EF" w:rsidP="00B717EF">
            <w:pPr>
              <w:jc w:val="center"/>
              <w:rPr>
                <w:rFonts w:ascii="Times New Roman" w:hAnsi="Times New Roman" w:cs="Times New Roman"/>
                <w:sz w:val="18"/>
                <w:szCs w:val="18"/>
                <w:rPrChange w:id="89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894" w:author="Maino Vieytes, Christian (NIH/NIA/IRP) [F]" w:date="2023-11-20T10:14:00Z">
                  <w:rPr>
                    <w:rFonts w:ascii="Times New Roman" w:hAnsi="Times New Roman" w:cs="Times New Roman"/>
                    <w:sz w:val="20"/>
                    <w:szCs w:val="20"/>
                  </w:rPr>
                </w:rPrChange>
              </w:rPr>
              <w:t>224 (25.9)</w:t>
            </w:r>
          </w:p>
        </w:tc>
        <w:tc>
          <w:tcPr>
            <w:tcW w:w="1399" w:type="dxa"/>
            <w:tcBorders>
              <w:top w:val="nil"/>
              <w:bottom w:val="nil"/>
            </w:tcBorders>
            <w:noWrap/>
            <w:hideMark/>
            <w:tcPrChange w:id="895" w:author="Maino Vieytes, Christian (NIH/NIA/IRP) [F]" w:date="2023-11-17T13:22:00Z">
              <w:tcPr>
                <w:tcW w:w="1399" w:type="dxa"/>
                <w:tcBorders>
                  <w:top w:val="nil"/>
                  <w:bottom w:val="nil"/>
                </w:tcBorders>
                <w:noWrap/>
                <w:vAlign w:val="center"/>
                <w:hideMark/>
              </w:tcPr>
            </w:tcPrChange>
          </w:tcPr>
          <w:p w14:paraId="45335831" w14:textId="77777777" w:rsidR="00B717EF" w:rsidRPr="00B26EF2" w:rsidRDefault="00B717EF" w:rsidP="00B717EF">
            <w:pPr>
              <w:ind w:firstLine="720"/>
              <w:jc w:val="center"/>
              <w:rPr>
                <w:rFonts w:ascii="Times New Roman" w:hAnsi="Times New Roman" w:cs="Times New Roman"/>
                <w:sz w:val="18"/>
                <w:szCs w:val="18"/>
                <w:rPrChange w:id="896" w:author="Maino Vieytes, Christian (NIH/NIA/IRP) [F]" w:date="2023-11-20T10:14:00Z">
                  <w:rPr>
                    <w:rFonts w:ascii="Times New Roman" w:hAnsi="Times New Roman" w:cs="Times New Roman"/>
                    <w:sz w:val="20"/>
                    <w:szCs w:val="20"/>
                  </w:rPr>
                </w:rPrChange>
              </w:rPr>
            </w:pPr>
          </w:p>
        </w:tc>
      </w:tr>
      <w:tr w:rsidR="00B717EF" w:rsidRPr="00B26EF2" w14:paraId="5FA227E8" w14:textId="77777777" w:rsidTr="003E0A82">
        <w:trPr>
          <w:trHeight w:val="259"/>
          <w:trPrChange w:id="897" w:author="Maino Vieytes, Christian (NIH/NIA/IRP) [F]" w:date="2023-11-17T13:22:00Z">
            <w:trPr>
              <w:trHeight w:val="320"/>
            </w:trPr>
          </w:trPrChange>
        </w:trPr>
        <w:tc>
          <w:tcPr>
            <w:tcW w:w="2616" w:type="dxa"/>
            <w:tcBorders>
              <w:top w:val="nil"/>
              <w:bottom w:val="single" w:sz="4" w:space="0" w:color="auto"/>
            </w:tcBorders>
            <w:noWrap/>
            <w:hideMark/>
            <w:tcPrChange w:id="898" w:author="Maino Vieytes, Christian (NIH/NIA/IRP) [F]" w:date="2023-11-17T13:22:00Z">
              <w:tcPr>
                <w:tcW w:w="2616" w:type="dxa"/>
                <w:tcBorders>
                  <w:top w:val="nil"/>
                  <w:bottom w:val="single" w:sz="4" w:space="0" w:color="auto"/>
                </w:tcBorders>
                <w:noWrap/>
                <w:vAlign w:val="center"/>
                <w:hideMark/>
              </w:tcPr>
            </w:tcPrChange>
          </w:tcPr>
          <w:p w14:paraId="54C758BC" w14:textId="77777777" w:rsidR="00B717EF" w:rsidRPr="00B26EF2" w:rsidRDefault="00B717EF" w:rsidP="00B717EF">
            <w:pPr>
              <w:ind w:firstLine="720"/>
              <w:rPr>
                <w:rFonts w:ascii="Times New Roman" w:hAnsi="Times New Roman" w:cs="Times New Roman"/>
                <w:sz w:val="18"/>
                <w:szCs w:val="18"/>
                <w:rPrChange w:id="899" w:author="Maino Vieytes, Christian (NIH/NIA/IRP) [F]" w:date="2023-11-20T10:14:00Z">
                  <w:rPr>
                    <w:rFonts w:ascii="Times New Roman" w:hAnsi="Times New Roman" w:cs="Times New Roman"/>
                    <w:sz w:val="20"/>
                    <w:szCs w:val="20"/>
                  </w:rPr>
                </w:rPrChange>
              </w:rPr>
            </w:pPr>
            <w:commentRangeStart w:id="900"/>
            <w:r w:rsidRPr="00B26EF2">
              <w:rPr>
                <w:rFonts w:ascii="Times New Roman" w:hAnsi="Times New Roman" w:cs="Times New Roman"/>
                <w:sz w:val="18"/>
                <w:szCs w:val="18"/>
                <w:rPrChange w:id="901" w:author="Maino Vieytes, Christian (NIH/NIA/IRP) [F]" w:date="2023-11-20T10:14:00Z">
                  <w:rPr>
                    <w:rFonts w:ascii="Times New Roman" w:hAnsi="Times New Roman" w:cs="Times New Roman"/>
                    <w:sz w:val="20"/>
                    <w:szCs w:val="20"/>
                  </w:rPr>
                </w:rPrChange>
              </w:rPr>
              <w:t>Other</w:t>
            </w:r>
          </w:p>
        </w:tc>
        <w:tc>
          <w:tcPr>
            <w:tcW w:w="2284" w:type="dxa"/>
            <w:tcBorders>
              <w:top w:val="nil"/>
              <w:bottom w:val="single" w:sz="4" w:space="0" w:color="auto"/>
            </w:tcBorders>
            <w:noWrap/>
            <w:hideMark/>
            <w:tcPrChange w:id="902" w:author="Maino Vieytes, Christian (NIH/NIA/IRP) [F]" w:date="2023-11-17T13:22:00Z">
              <w:tcPr>
                <w:tcW w:w="2284" w:type="dxa"/>
                <w:tcBorders>
                  <w:top w:val="nil"/>
                  <w:bottom w:val="single" w:sz="4" w:space="0" w:color="auto"/>
                </w:tcBorders>
                <w:noWrap/>
                <w:vAlign w:val="center"/>
                <w:hideMark/>
              </w:tcPr>
            </w:tcPrChange>
          </w:tcPr>
          <w:p w14:paraId="7EA3FEE2" w14:textId="77777777" w:rsidR="00B717EF" w:rsidRPr="00B26EF2" w:rsidRDefault="00B717EF" w:rsidP="00B717EF">
            <w:pPr>
              <w:jc w:val="center"/>
              <w:rPr>
                <w:rFonts w:ascii="Times New Roman" w:hAnsi="Times New Roman" w:cs="Times New Roman"/>
                <w:sz w:val="18"/>
                <w:szCs w:val="18"/>
                <w:rPrChange w:id="903"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04" w:author="Maino Vieytes, Christian (NIH/NIA/IRP) [F]" w:date="2023-11-20T10:14:00Z">
                  <w:rPr>
                    <w:rFonts w:ascii="Times New Roman" w:hAnsi="Times New Roman" w:cs="Times New Roman"/>
                    <w:sz w:val="20"/>
                    <w:szCs w:val="20"/>
                  </w:rPr>
                </w:rPrChange>
              </w:rPr>
              <w:t>403 (38.0)</w:t>
            </w:r>
          </w:p>
        </w:tc>
        <w:tc>
          <w:tcPr>
            <w:tcW w:w="1899" w:type="dxa"/>
            <w:tcBorders>
              <w:top w:val="nil"/>
              <w:bottom w:val="single" w:sz="4" w:space="0" w:color="auto"/>
            </w:tcBorders>
            <w:noWrap/>
            <w:hideMark/>
            <w:tcPrChange w:id="905" w:author="Maino Vieytes, Christian (NIH/NIA/IRP) [F]" w:date="2023-11-17T13:22:00Z">
              <w:tcPr>
                <w:tcW w:w="1899" w:type="dxa"/>
                <w:tcBorders>
                  <w:top w:val="nil"/>
                  <w:bottom w:val="single" w:sz="4" w:space="0" w:color="auto"/>
                </w:tcBorders>
                <w:noWrap/>
                <w:vAlign w:val="center"/>
                <w:hideMark/>
              </w:tcPr>
            </w:tcPrChange>
          </w:tcPr>
          <w:p w14:paraId="74761517" w14:textId="77777777" w:rsidR="00B717EF" w:rsidRPr="00B26EF2" w:rsidRDefault="00B717EF" w:rsidP="00B717EF">
            <w:pPr>
              <w:jc w:val="center"/>
              <w:rPr>
                <w:rFonts w:ascii="Times New Roman" w:hAnsi="Times New Roman" w:cs="Times New Roman"/>
                <w:sz w:val="18"/>
                <w:szCs w:val="18"/>
                <w:rPrChange w:id="906"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07" w:author="Maino Vieytes, Christian (NIH/NIA/IRP) [F]" w:date="2023-11-20T10:14:00Z">
                  <w:rPr>
                    <w:rFonts w:ascii="Times New Roman" w:hAnsi="Times New Roman" w:cs="Times New Roman"/>
                    <w:sz w:val="20"/>
                    <w:szCs w:val="20"/>
                  </w:rPr>
                </w:rPrChange>
              </w:rPr>
              <w:t>41 (47.7)</w:t>
            </w:r>
          </w:p>
        </w:tc>
        <w:tc>
          <w:tcPr>
            <w:tcW w:w="1871" w:type="dxa"/>
            <w:tcBorders>
              <w:top w:val="nil"/>
              <w:bottom w:val="single" w:sz="4" w:space="0" w:color="auto"/>
            </w:tcBorders>
            <w:noWrap/>
            <w:hideMark/>
            <w:tcPrChange w:id="908" w:author="Maino Vieytes, Christian (NIH/NIA/IRP) [F]" w:date="2023-11-17T13:22:00Z">
              <w:tcPr>
                <w:tcW w:w="1871" w:type="dxa"/>
                <w:tcBorders>
                  <w:top w:val="nil"/>
                  <w:bottom w:val="single" w:sz="4" w:space="0" w:color="auto"/>
                </w:tcBorders>
                <w:noWrap/>
                <w:vAlign w:val="center"/>
                <w:hideMark/>
              </w:tcPr>
            </w:tcPrChange>
          </w:tcPr>
          <w:p w14:paraId="71141042" w14:textId="77777777" w:rsidR="00B717EF" w:rsidRPr="00B26EF2" w:rsidRDefault="00B717EF" w:rsidP="00B717EF">
            <w:pPr>
              <w:jc w:val="center"/>
              <w:rPr>
                <w:rFonts w:ascii="Times New Roman" w:hAnsi="Times New Roman" w:cs="Times New Roman"/>
                <w:sz w:val="18"/>
                <w:szCs w:val="18"/>
                <w:rPrChange w:id="909"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10" w:author="Maino Vieytes, Christian (NIH/NIA/IRP) [F]" w:date="2023-11-20T10:14:00Z">
                  <w:rPr>
                    <w:rFonts w:ascii="Times New Roman" w:hAnsi="Times New Roman" w:cs="Times New Roman"/>
                    <w:sz w:val="20"/>
                    <w:szCs w:val="20"/>
                  </w:rPr>
                </w:rPrChange>
              </w:rPr>
              <w:t>362 (37.4)</w:t>
            </w:r>
            <w:commentRangeEnd w:id="900"/>
            <w:r w:rsidR="0003299C" w:rsidRPr="00B26EF2">
              <w:rPr>
                <w:rStyle w:val="CommentReference"/>
                <w:sz w:val="18"/>
                <w:szCs w:val="18"/>
                <w:rPrChange w:id="911" w:author="Maino Vieytes, Christian (NIH/NIA/IRP) [F]" w:date="2023-11-20T10:14:00Z">
                  <w:rPr>
                    <w:rStyle w:val="CommentReference"/>
                  </w:rPr>
                </w:rPrChange>
              </w:rPr>
              <w:commentReference w:id="900"/>
            </w:r>
          </w:p>
        </w:tc>
        <w:tc>
          <w:tcPr>
            <w:tcW w:w="1399" w:type="dxa"/>
            <w:tcBorders>
              <w:top w:val="nil"/>
              <w:bottom w:val="single" w:sz="4" w:space="0" w:color="auto"/>
            </w:tcBorders>
            <w:noWrap/>
            <w:hideMark/>
            <w:tcPrChange w:id="912" w:author="Maino Vieytes, Christian (NIH/NIA/IRP) [F]" w:date="2023-11-17T13:22:00Z">
              <w:tcPr>
                <w:tcW w:w="1399" w:type="dxa"/>
                <w:tcBorders>
                  <w:top w:val="nil"/>
                  <w:bottom w:val="single" w:sz="4" w:space="0" w:color="auto"/>
                </w:tcBorders>
                <w:noWrap/>
                <w:vAlign w:val="center"/>
                <w:hideMark/>
              </w:tcPr>
            </w:tcPrChange>
          </w:tcPr>
          <w:p w14:paraId="29C0AC63" w14:textId="77777777" w:rsidR="00B717EF" w:rsidRPr="00B26EF2" w:rsidRDefault="00B717EF" w:rsidP="00B717EF">
            <w:pPr>
              <w:ind w:firstLine="720"/>
              <w:jc w:val="center"/>
              <w:rPr>
                <w:rFonts w:ascii="Times New Roman" w:hAnsi="Times New Roman" w:cs="Times New Roman"/>
                <w:sz w:val="18"/>
                <w:szCs w:val="18"/>
                <w:rPrChange w:id="913" w:author="Maino Vieytes, Christian (NIH/NIA/IRP) [F]" w:date="2023-11-20T10:14:00Z">
                  <w:rPr>
                    <w:rFonts w:ascii="Times New Roman" w:hAnsi="Times New Roman" w:cs="Times New Roman"/>
                    <w:sz w:val="20"/>
                    <w:szCs w:val="20"/>
                  </w:rPr>
                </w:rPrChange>
              </w:rPr>
            </w:pPr>
          </w:p>
        </w:tc>
      </w:tr>
      <w:tr w:rsidR="00B717EF" w:rsidRPr="00B26EF2" w14:paraId="4B7114A3" w14:textId="77777777" w:rsidTr="003E0A82">
        <w:trPr>
          <w:trHeight w:val="259"/>
          <w:trPrChange w:id="914" w:author="Maino Vieytes, Christian (NIH/NIA/IRP) [F]" w:date="2023-11-17T13:22:00Z">
            <w:trPr>
              <w:trHeight w:val="320"/>
            </w:trPr>
          </w:trPrChange>
        </w:trPr>
        <w:tc>
          <w:tcPr>
            <w:tcW w:w="10069" w:type="dxa"/>
            <w:gridSpan w:val="5"/>
            <w:tcBorders>
              <w:top w:val="single" w:sz="4" w:space="0" w:color="auto"/>
              <w:left w:val="nil"/>
              <w:bottom w:val="nil"/>
              <w:right w:val="nil"/>
            </w:tcBorders>
            <w:noWrap/>
            <w:tcPrChange w:id="915" w:author="Maino Vieytes, Christian (NIH/NIA/IRP) [F]" w:date="2023-11-17T13:22:00Z">
              <w:tcPr>
                <w:tcW w:w="10069" w:type="dxa"/>
                <w:gridSpan w:val="5"/>
                <w:tcBorders>
                  <w:top w:val="single" w:sz="4" w:space="0" w:color="auto"/>
                  <w:left w:val="nil"/>
                  <w:bottom w:val="nil"/>
                  <w:right w:val="nil"/>
                </w:tcBorders>
                <w:noWrap/>
              </w:tcPr>
            </w:tcPrChange>
          </w:tcPr>
          <w:p w14:paraId="6AE1D63B" w14:textId="77777777" w:rsidR="00B717EF" w:rsidRPr="00B26EF2" w:rsidRDefault="00B717EF" w:rsidP="00B717EF">
            <w:pPr>
              <w:rPr>
                <w:rFonts w:ascii="Times New Roman" w:eastAsia="Calibri" w:hAnsi="Times New Roman" w:cs="Times New Roman"/>
                <w:sz w:val="18"/>
                <w:szCs w:val="18"/>
                <w:rPrChange w:id="916" w:author="Maino Vieytes, Christian (NIH/NIA/IRP) [F]" w:date="2023-11-20T10:14:00Z">
                  <w:rPr>
                    <w:rFonts w:ascii="Times New Roman" w:eastAsia="Calibri" w:hAnsi="Times New Roman" w:cs="Times New Roman"/>
                    <w:sz w:val="20"/>
                    <w:szCs w:val="20"/>
                  </w:rPr>
                </w:rPrChange>
              </w:rPr>
            </w:pPr>
            <w:r w:rsidRPr="00B26EF2">
              <w:rPr>
                <w:rFonts w:ascii="Times New Roman" w:eastAsia="Calibri" w:hAnsi="Times New Roman" w:cs="Times New Roman"/>
                <w:sz w:val="18"/>
                <w:szCs w:val="18"/>
                <w:rPrChange w:id="917" w:author="Maino Vieytes, Christian (NIH/NIA/IRP) [F]" w:date="2023-11-20T10:14:00Z">
                  <w:rPr>
                    <w:rFonts w:ascii="Times New Roman" w:eastAsia="Calibri" w:hAnsi="Times New Roman" w:cs="Times New Roman"/>
                    <w:sz w:val="20"/>
                    <w:szCs w:val="20"/>
                  </w:rPr>
                </w:rPrChange>
              </w:rPr>
              <w:t>Percentages may not add to 100% given rounding.</w:t>
            </w:r>
          </w:p>
          <w:p w14:paraId="74E4854C" w14:textId="77777777" w:rsidR="00B717EF" w:rsidRPr="00B26EF2" w:rsidRDefault="00B717EF" w:rsidP="00B717EF">
            <w:pPr>
              <w:rPr>
                <w:rFonts w:ascii="Times New Roman" w:eastAsia="+mn-ea" w:hAnsi="Times New Roman" w:cs="Times New Roman"/>
                <w:sz w:val="18"/>
                <w:szCs w:val="18"/>
                <w:rPrChange w:id="918" w:author="Maino Vieytes, Christian (NIH/NIA/IRP) [F]" w:date="2023-11-20T10:14:00Z">
                  <w:rPr>
                    <w:rFonts w:ascii="Times New Roman" w:eastAsia="+mn-ea" w:hAnsi="Times New Roman" w:cs="Times New Roman"/>
                    <w:sz w:val="20"/>
                    <w:szCs w:val="20"/>
                  </w:rPr>
                </w:rPrChange>
              </w:rPr>
            </w:pPr>
            <w:r w:rsidRPr="00B26EF2">
              <w:rPr>
                <w:rFonts w:ascii="Times New Roman" w:eastAsia="+mn-ea" w:hAnsi="Times New Roman" w:cs="Times New Roman"/>
                <w:i/>
                <w:iCs/>
                <w:sz w:val="18"/>
                <w:szCs w:val="18"/>
                <w:rPrChange w:id="919" w:author="Maino Vieytes, Christian (NIH/NIA/IRP) [F]" w:date="2023-11-20T10:14:00Z">
                  <w:rPr>
                    <w:rFonts w:ascii="Times New Roman" w:eastAsia="+mn-ea" w:hAnsi="Times New Roman" w:cs="Times New Roman"/>
                    <w:i/>
                    <w:iCs/>
                    <w:sz w:val="20"/>
                    <w:szCs w:val="20"/>
                  </w:rPr>
                </w:rPrChange>
              </w:rPr>
              <w:t>p-</w:t>
            </w:r>
            <w:r w:rsidRPr="00B26EF2">
              <w:rPr>
                <w:rFonts w:ascii="Times New Roman" w:eastAsia="+mn-ea" w:hAnsi="Times New Roman" w:cs="Times New Roman"/>
                <w:sz w:val="18"/>
                <w:szCs w:val="18"/>
                <w:rPrChange w:id="920" w:author="Maino Vieytes, Christian (NIH/NIA/IRP) [F]" w:date="2023-11-20T10:14:00Z">
                  <w:rPr>
                    <w:rFonts w:ascii="Times New Roman" w:eastAsia="+mn-ea" w:hAnsi="Times New Roman" w:cs="Times New Roman"/>
                    <w:sz w:val="20"/>
                    <w:szCs w:val="20"/>
                  </w:rPr>
                </w:rPrChange>
              </w:rPr>
              <w:t xml:space="preserve">values are from </w:t>
            </w:r>
            <m:oMath>
              <m:sSup>
                <m:sSupPr>
                  <m:ctrlPr>
                    <w:rPr>
                      <w:rFonts w:ascii="Cambria Math" w:eastAsia="+mn-ea" w:hAnsi="Cambria Math" w:cs="Times New Roman"/>
                      <w:i/>
                      <w:sz w:val="18"/>
                      <w:szCs w:val="18"/>
                      <w:rPrChange w:id="921" w:author="Maino Vieytes, Christian (NIH/NIA/IRP) [F]" w:date="2023-11-20T10:14:00Z">
                        <w:rPr>
                          <w:rFonts w:ascii="Cambria Math" w:eastAsia="+mn-ea" w:hAnsi="Cambria Math" w:cs="Times New Roman"/>
                          <w:i/>
                          <w:sz w:val="20"/>
                          <w:szCs w:val="20"/>
                        </w:rPr>
                      </w:rPrChange>
                    </w:rPr>
                  </m:ctrlPr>
                </m:sSupPr>
                <m:e>
                  <m:r>
                    <w:rPr>
                      <w:rFonts w:ascii="Cambria Math" w:eastAsia="+mn-ea" w:hAnsi="Cambria Math" w:cs="Times New Roman"/>
                      <w:sz w:val="18"/>
                      <w:szCs w:val="18"/>
                      <w:rPrChange w:id="922" w:author="Maino Vieytes, Christian (NIH/NIA/IRP) [F]" w:date="2023-11-20T10:14:00Z">
                        <w:rPr>
                          <w:rFonts w:ascii="Cambria Math" w:eastAsia="+mn-ea" w:hAnsi="Cambria Math" w:cs="Times New Roman"/>
                          <w:sz w:val="20"/>
                          <w:szCs w:val="20"/>
                        </w:rPr>
                      </w:rPrChange>
                    </w:rPr>
                    <m:t>χ</m:t>
                  </m:r>
                </m:e>
                <m:sup>
                  <m:r>
                    <w:rPr>
                      <w:rFonts w:ascii="Cambria Math" w:eastAsia="+mn-ea" w:hAnsi="Cambria Math" w:cs="Times New Roman"/>
                      <w:sz w:val="18"/>
                      <w:szCs w:val="18"/>
                      <w:rPrChange w:id="923" w:author="Maino Vieytes, Christian (NIH/NIA/IRP) [F]" w:date="2023-11-20T10:14:00Z">
                        <w:rPr>
                          <w:rFonts w:ascii="Cambria Math" w:eastAsia="+mn-ea" w:hAnsi="Cambria Math" w:cs="Times New Roman"/>
                          <w:sz w:val="20"/>
                          <w:szCs w:val="20"/>
                        </w:rPr>
                      </w:rPrChange>
                    </w:rPr>
                    <m:t>2</m:t>
                  </m:r>
                </m:sup>
              </m:sSup>
              <m:r>
                <w:rPr>
                  <w:rFonts w:ascii="Cambria Math" w:eastAsia="+mn-ea" w:hAnsi="Cambria Math" w:cs="Times New Roman"/>
                  <w:sz w:val="18"/>
                  <w:szCs w:val="18"/>
                  <w:rPrChange w:id="924" w:author="Maino Vieytes, Christian (NIH/NIA/IRP) [F]" w:date="2023-11-20T10:14:00Z">
                    <w:rPr>
                      <w:rFonts w:ascii="Cambria Math" w:eastAsia="+mn-ea" w:hAnsi="Cambria Math" w:cs="Times New Roman"/>
                      <w:sz w:val="20"/>
                      <w:szCs w:val="20"/>
                    </w:rPr>
                  </w:rPrChange>
                </w:rPr>
                <m:t xml:space="preserve"> </m:t>
              </m:r>
            </m:oMath>
            <w:r w:rsidRPr="00B26EF2">
              <w:rPr>
                <w:rFonts w:ascii="Times New Roman" w:eastAsia="+mn-ea" w:hAnsi="Times New Roman" w:cs="Times New Roman"/>
                <w:sz w:val="18"/>
                <w:szCs w:val="18"/>
                <w:rPrChange w:id="925" w:author="Maino Vieytes, Christian (NIH/NIA/IRP) [F]" w:date="2023-11-20T10:14:00Z">
                  <w:rPr>
                    <w:rFonts w:ascii="Times New Roman" w:eastAsia="+mn-ea" w:hAnsi="Times New Roman" w:cs="Times New Roman"/>
                    <w:sz w:val="20"/>
                    <w:szCs w:val="20"/>
                  </w:rPr>
                </w:rPrChange>
              </w:rPr>
              <w:t xml:space="preserve">tests for categorical variables and </w:t>
            </w:r>
            <w:r w:rsidRPr="00B26EF2">
              <w:rPr>
                <w:rFonts w:ascii="Times New Roman" w:eastAsia="+mn-ea" w:hAnsi="Times New Roman" w:cs="Times New Roman"/>
                <w:i/>
                <w:iCs/>
                <w:sz w:val="18"/>
                <w:szCs w:val="18"/>
                <w:rPrChange w:id="926" w:author="Maino Vieytes, Christian (NIH/NIA/IRP) [F]" w:date="2023-11-20T10:14:00Z">
                  <w:rPr>
                    <w:rFonts w:ascii="Times New Roman" w:eastAsia="+mn-ea" w:hAnsi="Times New Roman" w:cs="Times New Roman"/>
                    <w:i/>
                    <w:iCs/>
                    <w:sz w:val="20"/>
                    <w:szCs w:val="20"/>
                  </w:rPr>
                </w:rPrChange>
              </w:rPr>
              <w:t>t</w:t>
            </w:r>
            <w:r w:rsidRPr="00B26EF2">
              <w:rPr>
                <w:rFonts w:ascii="Times New Roman" w:eastAsia="+mn-ea" w:hAnsi="Times New Roman" w:cs="Times New Roman"/>
                <w:sz w:val="18"/>
                <w:szCs w:val="18"/>
                <w:rPrChange w:id="927" w:author="Maino Vieytes, Christian (NIH/NIA/IRP) [F]" w:date="2023-11-20T10:14:00Z">
                  <w:rPr>
                    <w:rFonts w:ascii="Times New Roman" w:eastAsia="+mn-ea" w:hAnsi="Times New Roman" w:cs="Times New Roman"/>
                    <w:sz w:val="20"/>
                    <w:szCs w:val="20"/>
                  </w:rPr>
                </w:rPrChange>
              </w:rPr>
              <w:t>-tests for continuous variables.</w:t>
            </w:r>
          </w:p>
          <w:p w14:paraId="7DDABC27" w14:textId="77777777" w:rsidR="00B717EF" w:rsidRPr="00B26EF2" w:rsidRDefault="00B717EF" w:rsidP="00B717EF">
            <w:pPr>
              <w:rPr>
                <w:rFonts w:ascii="Times New Roman" w:hAnsi="Times New Roman" w:cs="Times New Roman"/>
                <w:sz w:val="18"/>
                <w:szCs w:val="18"/>
                <w:rPrChange w:id="928" w:author="Maino Vieytes, Christian (NIH/NIA/IRP) [F]" w:date="2023-11-20T10:14:00Z">
                  <w:rPr>
                    <w:rFonts w:ascii="Times New Roman" w:hAnsi="Times New Roman" w:cs="Times New Roman"/>
                    <w:sz w:val="20"/>
                    <w:szCs w:val="20"/>
                  </w:rPr>
                </w:rPrChange>
              </w:rPr>
            </w:pPr>
            <w:r w:rsidRPr="00B26EF2">
              <w:rPr>
                <w:rFonts w:ascii="Times New Roman" w:hAnsi="Times New Roman" w:cs="Times New Roman"/>
                <w:sz w:val="18"/>
                <w:szCs w:val="18"/>
                <w:rPrChange w:id="929" w:author="Maino Vieytes, Christian (NIH/NIA/IRP) [F]" w:date="2023-11-20T10:14:00Z">
                  <w:rPr>
                    <w:rFonts w:ascii="Times New Roman" w:hAnsi="Times New Roman" w:cs="Times New Roman"/>
                    <w:sz w:val="20"/>
                    <w:szCs w:val="20"/>
                  </w:rPr>
                </w:rPrChange>
              </w:rPr>
              <w:t>Subjects were weighted, and the analysis was performed according to NCHS guidelines.</w:t>
            </w:r>
          </w:p>
        </w:tc>
      </w:tr>
    </w:tbl>
    <w:p w14:paraId="1C780668" w14:textId="77777777" w:rsidR="00B717EF" w:rsidRPr="00C90B6F" w:rsidRDefault="00B717EF" w:rsidP="00CA04BD">
      <w:pPr>
        <w:spacing w:line="360" w:lineRule="auto"/>
        <w:ind w:firstLine="720"/>
        <w:rPr>
          <w:rFonts w:ascii="Times New Roman" w:hAnsi="Times New Roman" w:cs="Times New Roman"/>
        </w:rPr>
      </w:pPr>
    </w:p>
    <w:p w14:paraId="17F3A47B" w14:textId="39CFEF04"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able 2 and Figure 2 present weighted Pearson correlation coefficients between the extracted dietary patterns and the individual food groups comprising them. </w:t>
      </w:r>
      <w:del w:id="930" w:author="Maino Vieytes, Christian (NIH/NIA/IRP) [F]" w:date="2023-11-19T08:50:00Z">
        <w:r w:rsidRPr="00C90B6F" w:rsidDel="005B3A87">
          <w:rPr>
            <w:rFonts w:ascii="Times New Roman" w:hAnsi="Times New Roman" w:cs="Times New Roman"/>
          </w:rPr>
          <w:delText xml:space="preserve">The Food Insecurity (FI) and Food Assistance (SNAP) patterns suggested “unhealthy” dietary intake behavior. Within the sample of all cancer survivors, </w:delText>
        </w:r>
      </w:del>
      <w:ins w:id="931" w:author="Maino Vieytes, Christian (NIH/NIA/IRP) [F]" w:date="2023-11-19T08:50:00Z">
        <w:r w:rsidR="005B3A87">
          <w:rPr>
            <w:rFonts w:ascii="Times New Roman" w:hAnsi="Times New Roman" w:cs="Times New Roman"/>
          </w:rPr>
          <w:t>T</w:t>
        </w:r>
      </w:ins>
      <w:del w:id="932" w:author="Maino Vieytes, Christian (NIH/NIA/IRP) [F]" w:date="2023-11-19T08:50:00Z">
        <w:r w:rsidRPr="00C90B6F" w:rsidDel="005B3A87">
          <w:rPr>
            <w:rFonts w:ascii="Times New Roman" w:hAnsi="Times New Roman" w:cs="Times New Roman"/>
          </w:rPr>
          <w:delText>t</w:delText>
        </w:r>
      </w:del>
      <w:r w:rsidRPr="00C90B6F">
        <w:rPr>
          <w:rFonts w:ascii="Times New Roman" w:hAnsi="Times New Roman" w:cs="Times New Roman"/>
        </w:rPr>
        <w:t xml:space="preserve">he FI pattern was </w:t>
      </w:r>
      <w:r w:rsidRPr="00C90B6F">
        <w:rPr>
          <w:rFonts w:ascii="Times New Roman" w:hAnsi="Times New Roman" w:cs="Times New Roman"/>
        </w:rPr>
        <w:lastRenderedPageBreak/>
        <w:t xml:space="preserve">characterized by negative correlations with fruits, vegetables, nuts, and whole grains, a high correlation with added sugars, and a weak-to-moderate positive correlation with </w:t>
      </w:r>
      <w:del w:id="933" w:author="Maino Vieytes, Christian (NIH/NIA/IRP) [F]" w:date="2023-11-19T08:53:00Z">
        <w:r w:rsidRPr="00C90B6F" w:rsidDel="005B3A87">
          <w:rPr>
            <w:rFonts w:ascii="Times New Roman" w:hAnsi="Times New Roman" w:cs="Times New Roman"/>
          </w:rPr>
          <w:delText>meat consumption</w:delText>
        </w:r>
      </w:del>
      <w:ins w:id="934" w:author="Maino Vieytes, Christian (NIH/NIA/IRP) [F]" w:date="2023-11-19T08:53:00Z">
        <w:r w:rsidR="005B3A87">
          <w:rPr>
            <w:rFonts w:ascii="Times New Roman" w:hAnsi="Times New Roman" w:cs="Times New Roman"/>
          </w:rPr>
          <w:t>solid fats</w:t>
        </w:r>
      </w:ins>
      <w:r w:rsidRPr="00C90B6F">
        <w:rPr>
          <w:rFonts w:ascii="Times New Roman" w:hAnsi="Times New Roman" w:cs="Times New Roman"/>
        </w:rPr>
        <w:t xml:space="preserve">. </w:t>
      </w:r>
      <w:del w:id="935" w:author="Maino Vieytes, Christian (NIH/NIA/IRP) [F]" w:date="2023-11-19T08:54:00Z">
        <w:r w:rsidRPr="00C90B6F" w:rsidDel="005B3A87">
          <w:rPr>
            <w:rFonts w:ascii="Times New Roman" w:hAnsi="Times New Roman" w:cs="Times New Roman"/>
          </w:rPr>
          <w:delText>The SNAP pattern was negatively correlated with fruit and vegetable intake and positively correlated with added sugar consumption, similar to the FI pattern (</w:delText>
        </w:r>
        <w:r w:rsidRPr="00C90B6F" w:rsidDel="005B3A87">
          <w:rPr>
            <w:rFonts w:ascii="Times New Roman" w:hAnsi="Times New Roman" w:cs="Times New Roman"/>
            <w:i/>
            <w:iCs/>
          </w:rPr>
          <w:delText>r </w:delText>
        </w:r>
        <w:r w:rsidRPr="00C90B6F" w:rsidDel="005B3A87">
          <w:rPr>
            <w:rFonts w:ascii="Times New Roman" w:hAnsi="Times New Roman" w:cs="Times New Roman"/>
          </w:rPr>
          <w:delText>= 0.81). The pattern of correlation coefficients for the Household Size pattern was also similar to those from the FI and SNAP patterns and shared a moderate correlation with FI (</w:delText>
        </w:r>
        <w:r w:rsidRPr="00C90B6F" w:rsidDel="005B3A87">
          <w:rPr>
            <w:rFonts w:ascii="Times New Roman" w:hAnsi="Times New Roman" w:cs="Times New Roman"/>
            <w:i/>
            <w:iCs/>
          </w:rPr>
          <w:delText xml:space="preserve">r </w:delText>
        </w:r>
        <w:r w:rsidRPr="00C90B6F" w:rsidDel="005B3A87">
          <w:rPr>
            <w:rFonts w:ascii="Times New Roman" w:hAnsi="Times New Roman" w:cs="Times New Roman"/>
          </w:rPr>
          <w:delText>= 0.63) and SNAP (</w:delText>
        </w:r>
        <w:r w:rsidRPr="00C90B6F" w:rsidDel="005B3A87">
          <w:rPr>
            <w:rFonts w:ascii="Times New Roman" w:hAnsi="Times New Roman" w:cs="Times New Roman"/>
            <w:i/>
            <w:iCs/>
          </w:rPr>
          <w:delText xml:space="preserve">r </w:delText>
        </w:r>
        <w:r w:rsidRPr="00C90B6F" w:rsidDel="005B3A87">
          <w:rPr>
            <w:rFonts w:ascii="Times New Roman" w:hAnsi="Times New Roman" w:cs="Times New Roman"/>
          </w:rPr>
          <w:delText xml:space="preserve">= 0.60) patterns. </w:delText>
        </w:r>
      </w:del>
      <w:ins w:id="936" w:author="Maino Vieytes, Christian (NIH/NIA/IRP) [F]" w:date="2023-11-19T08:54:00Z">
        <w:r w:rsidR="005B3A87">
          <w:rPr>
            <w:rFonts w:ascii="Times New Roman" w:hAnsi="Times New Roman" w:cs="Times New Roman"/>
          </w:rPr>
          <w:t xml:space="preserve">Prudent #1 was </w:t>
        </w:r>
      </w:ins>
      <w:ins w:id="937" w:author="Maino Vieytes, Christian (NIH/NIA/IRP) [F]" w:date="2023-11-19T08:59:00Z">
        <w:r w:rsidR="00D34DC0">
          <w:rPr>
            <w:rFonts w:ascii="Times New Roman" w:hAnsi="Times New Roman" w:cs="Times New Roman"/>
          </w:rPr>
          <w:t>negatively</w:t>
        </w:r>
      </w:ins>
      <w:ins w:id="938" w:author="Maino Vieytes, Christian (NIH/NIA/IRP) [F]" w:date="2023-11-19T08:54:00Z">
        <w:r w:rsidR="005B3A87">
          <w:rPr>
            <w:rFonts w:ascii="Times New Roman" w:hAnsi="Times New Roman" w:cs="Times New Roman"/>
          </w:rPr>
          <w:t xml:space="preserve"> correlated with </w:t>
        </w:r>
      </w:ins>
      <w:ins w:id="939" w:author="Maino Vieytes, Christian (NIH/NIA/IRP) [F]" w:date="2023-11-19T09:11:00Z">
        <w:r w:rsidR="00884759">
          <w:rPr>
            <w:rFonts w:ascii="Times New Roman" w:hAnsi="Times New Roman" w:cs="Times New Roman"/>
          </w:rPr>
          <w:t xml:space="preserve">the </w:t>
        </w:r>
      </w:ins>
      <w:ins w:id="940" w:author="Maino Vieytes, Christian (NIH/NIA/IRP) [F]" w:date="2023-11-19T08:54:00Z">
        <w:r w:rsidR="005B3A87">
          <w:rPr>
            <w:rFonts w:ascii="Times New Roman" w:hAnsi="Times New Roman" w:cs="Times New Roman"/>
          </w:rPr>
          <w:t xml:space="preserve">consumption of oils, cheese, </w:t>
        </w:r>
      </w:ins>
      <w:ins w:id="941" w:author="Maino Vieytes, Christian (NIH/NIA/IRP) [F]" w:date="2023-11-19T08:59:00Z">
        <w:r w:rsidR="00D34DC0">
          <w:rPr>
            <w:rFonts w:ascii="Times New Roman" w:hAnsi="Times New Roman" w:cs="Times New Roman"/>
          </w:rPr>
          <w:t>vegetables,</w:t>
        </w:r>
      </w:ins>
      <w:ins w:id="942" w:author="Maino Vieytes, Christian (NIH/NIA/IRP) [F]" w:date="2023-11-19T08:55:00Z">
        <w:r w:rsidR="005B3A87">
          <w:rPr>
            <w:rFonts w:ascii="Times New Roman" w:hAnsi="Times New Roman" w:cs="Times New Roman"/>
          </w:rPr>
          <w:t xml:space="preserve"> and tomatoes</w:t>
        </w:r>
      </w:ins>
      <w:ins w:id="943" w:author="Maino Vieytes, Christian (NIH/NIA/IRP) [F]" w:date="2023-11-19T09:11:00Z">
        <w:r w:rsidR="00884759">
          <w:rPr>
            <w:rFonts w:ascii="Times New Roman" w:hAnsi="Times New Roman" w:cs="Times New Roman"/>
          </w:rPr>
          <w:t xml:space="preserve"> </w:t>
        </w:r>
      </w:ins>
      <w:ins w:id="944" w:author="Maino Vieytes, Christian (NIH/NIA/IRP) [F]" w:date="2023-11-19T08:55:00Z">
        <w:r w:rsidR="005B3A87">
          <w:rPr>
            <w:rFonts w:ascii="Times New Roman" w:hAnsi="Times New Roman" w:cs="Times New Roman"/>
          </w:rPr>
          <w:t>and positively correlated with added sugar consumption and alcohol</w:t>
        </w:r>
      </w:ins>
      <w:ins w:id="945" w:author="Maino Vieytes, Christian (NIH/NIA/IRP) [F]" w:date="2023-11-19T09:11:00Z">
        <w:r w:rsidR="00884759">
          <w:rPr>
            <w:rFonts w:ascii="Times New Roman" w:hAnsi="Times New Roman" w:cs="Times New Roman"/>
          </w:rPr>
          <w:t xml:space="preserve"> intake</w:t>
        </w:r>
      </w:ins>
      <w:ins w:id="946" w:author="Maino Vieytes, Christian (NIH/NIA/IRP) [F]" w:date="2023-11-19T08:55:00Z">
        <w:r w:rsidR="005B3A87">
          <w:rPr>
            <w:rFonts w:ascii="Times New Roman" w:hAnsi="Times New Roman" w:cs="Times New Roman"/>
          </w:rPr>
          <w:t xml:space="preserve">. </w:t>
        </w:r>
        <w:r w:rsidR="00D34DC0">
          <w:rPr>
            <w:rFonts w:ascii="Times New Roman" w:hAnsi="Times New Roman" w:cs="Times New Roman"/>
          </w:rPr>
          <w:t>Prudent</w:t>
        </w:r>
      </w:ins>
      <w:ins w:id="947" w:author="Maino Vieytes, Christian (NIH/NIA/IRP) [F]" w:date="2023-11-19T08:56:00Z">
        <w:r w:rsidR="00D34DC0">
          <w:rPr>
            <w:rFonts w:ascii="Times New Roman" w:hAnsi="Times New Roman" w:cs="Times New Roman"/>
          </w:rPr>
          <w:t xml:space="preserve"> #2 was positively correlated with </w:t>
        </w:r>
      </w:ins>
      <w:ins w:id="948" w:author="Maino Vieytes, Christian (NIH/NIA/IRP) [F]" w:date="2023-11-19T09:10:00Z">
        <w:r w:rsidR="00884759">
          <w:rPr>
            <w:rFonts w:ascii="Times New Roman" w:hAnsi="Times New Roman" w:cs="Times New Roman"/>
          </w:rPr>
          <w:t xml:space="preserve">the </w:t>
        </w:r>
      </w:ins>
      <w:ins w:id="949" w:author="Maino Vieytes, Christian (NIH/NIA/IRP) [F]" w:date="2023-11-19T08:57:00Z">
        <w:r w:rsidR="00D34DC0">
          <w:rPr>
            <w:rFonts w:ascii="Times New Roman" w:hAnsi="Times New Roman" w:cs="Times New Roman"/>
          </w:rPr>
          <w:t xml:space="preserve">consumption of </w:t>
        </w:r>
      </w:ins>
      <w:ins w:id="950" w:author="Maino Vieytes, Christian (NIH/NIA/IRP) [F]" w:date="2023-11-19T08:56:00Z">
        <w:r w:rsidR="00D34DC0">
          <w:rPr>
            <w:rFonts w:ascii="Times New Roman" w:hAnsi="Times New Roman" w:cs="Times New Roman"/>
          </w:rPr>
          <w:t xml:space="preserve">processed meats and </w:t>
        </w:r>
      </w:ins>
      <w:ins w:id="951" w:author="Maino Vieytes, Christian (NIH/NIA/IRP) [F]" w:date="2023-11-19T08:57:00Z">
        <w:r w:rsidR="00D34DC0">
          <w:rPr>
            <w:rFonts w:ascii="Times New Roman" w:hAnsi="Times New Roman" w:cs="Times New Roman"/>
          </w:rPr>
          <w:t xml:space="preserve">other </w:t>
        </w:r>
      </w:ins>
      <w:ins w:id="952" w:author="Maino Vieytes, Christian (NIH/NIA/IRP) [F]" w:date="2023-11-19T08:56:00Z">
        <w:r w:rsidR="00D34DC0">
          <w:rPr>
            <w:rFonts w:ascii="Times New Roman" w:hAnsi="Times New Roman" w:cs="Times New Roman"/>
          </w:rPr>
          <w:t>meat</w:t>
        </w:r>
      </w:ins>
      <w:ins w:id="953" w:author="Maino Vieytes, Christian (NIH/NIA/IRP) [F]" w:date="2023-11-19T08:57:00Z">
        <w:r w:rsidR="00D34DC0">
          <w:rPr>
            <w:rFonts w:ascii="Times New Roman" w:hAnsi="Times New Roman" w:cs="Times New Roman"/>
          </w:rPr>
          <w:t>s</w:t>
        </w:r>
      </w:ins>
      <w:ins w:id="954" w:author="Maino Vieytes, Christian (NIH/NIA/IRP) [F]" w:date="2023-11-19T08:56:00Z">
        <w:r w:rsidR="00D34DC0">
          <w:rPr>
            <w:rFonts w:ascii="Times New Roman" w:hAnsi="Times New Roman" w:cs="Times New Roman"/>
          </w:rPr>
          <w:t xml:space="preserve">, alcohol, and potatoes </w:t>
        </w:r>
      </w:ins>
      <w:ins w:id="955" w:author="Maino Vieytes, Christian (NIH/NIA/IRP) [F]" w:date="2023-11-19T08:57:00Z">
        <w:r w:rsidR="00D34DC0">
          <w:rPr>
            <w:rFonts w:ascii="Times New Roman" w:hAnsi="Times New Roman" w:cs="Times New Roman"/>
          </w:rPr>
          <w:t>while negatively corre</w:t>
        </w:r>
      </w:ins>
      <w:ins w:id="956" w:author="Maino Vieytes, Christian (NIH/NIA/IRP) [F]" w:date="2023-11-19T08:58:00Z">
        <w:r w:rsidR="00D34DC0">
          <w:rPr>
            <w:rFonts w:ascii="Times New Roman" w:hAnsi="Times New Roman" w:cs="Times New Roman"/>
          </w:rPr>
          <w:t xml:space="preserve">lated with milk, seafood, and starchy vegetable consumption. </w:t>
        </w:r>
      </w:ins>
      <w:del w:id="957" w:author="Maino Vieytes, Christian (NIH/NIA/IRP) [F]" w:date="2023-11-19T08:54:00Z">
        <w:r w:rsidRPr="00C90B6F" w:rsidDel="005B3A87">
          <w:rPr>
            <w:rFonts w:ascii="Times New Roman" w:hAnsi="Times New Roman" w:cs="Times New Roman"/>
          </w:rPr>
          <w:delText xml:space="preserve">The two patterns extracted with PCA, in general, appeared to reflect “prudent” patterns emphasizing fruit and vegetable intake while de-emphasizing added sugars and were negatively correlated with the FI, SNAP, and Household Size patterns. </w:delText>
        </w:r>
      </w:del>
      <w:r w:rsidRPr="00C90B6F">
        <w:rPr>
          <w:rFonts w:ascii="Times New Roman" w:hAnsi="Times New Roman" w:cs="Times New Roman"/>
        </w:rPr>
        <w:t xml:space="preserve">Finally, the HEI-2015 was loaded positively by several fruit and vegetable categories, nuts, </w:t>
      </w:r>
      <w:del w:id="958" w:author="Maino Vieytes, Christian (NIH/NIA/IRP) [F]" w:date="2023-11-19T08:58:00Z">
        <w:r w:rsidRPr="00C90B6F" w:rsidDel="00D34DC0">
          <w:rPr>
            <w:rFonts w:ascii="Times New Roman" w:hAnsi="Times New Roman" w:cs="Times New Roman"/>
          </w:rPr>
          <w:delText xml:space="preserve">and </w:delText>
        </w:r>
      </w:del>
      <w:r w:rsidRPr="00C90B6F">
        <w:rPr>
          <w:rFonts w:ascii="Times New Roman" w:hAnsi="Times New Roman" w:cs="Times New Roman"/>
        </w:rPr>
        <w:t>whole grains</w:t>
      </w:r>
      <w:ins w:id="959" w:author="Maino Vieytes, Christian (NIH/NIA/IRP) [F]" w:date="2023-11-19T08:58:00Z">
        <w:r w:rsidR="00D34DC0">
          <w:rPr>
            <w:rFonts w:ascii="Times New Roman" w:hAnsi="Times New Roman" w:cs="Times New Roman"/>
          </w:rPr>
          <w:t xml:space="preserve">, and high </w:t>
        </w:r>
      </w:ins>
      <w:ins w:id="960" w:author="Maino Vieytes, Christian (NIH/NIA/IRP) [F]" w:date="2023-11-19T08:59:00Z">
        <w:r w:rsidR="00D34DC0">
          <w:rPr>
            <w:rFonts w:ascii="Times New Roman" w:hAnsi="Times New Roman" w:cs="Times New Roman"/>
          </w:rPr>
          <w:t>n-3 seafood</w:t>
        </w:r>
      </w:ins>
      <w:ins w:id="961" w:author="Maino Vieytes, Christian (NIH/NIA/IRP) [F]" w:date="2023-11-19T09:12:00Z">
        <w:r w:rsidR="00884759">
          <w:rPr>
            <w:rFonts w:ascii="Times New Roman" w:hAnsi="Times New Roman" w:cs="Times New Roman"/>
          </w:rPr>
          <w:t>,</w:t>
        </w:r>
      </w:ins>
      <w:r w:rsidRPr="00C90B6F">
        <w:rPr>
          <w:rFonts w:ascii="Times New Roman" w:hAnsi="Times New Roman" w:cs="Times New Roman"/>
        </w:rPr>
        <w:t xml:space="preserve"> and negatively by several meat categories,</w:t>
      </w:r>
      <w:ins w:id="962" w:author="Maino Vieytes, Christian (NIH/NIA/IRP) [F]" w:date="2023-11-19T08:59:00Z">
        <w:r w:rsidR="00D34DC0">
          <w:rPr>
            <w:rFonts w:ascii="Times New Roman" w:hAnsi="Times New Roman" w:cs="Times New Roman"/>
          </w:rPr>
          <w:t xml:space="preserve"> solid fats,</w:t>
        </w:r>
      </w:ins>
      <w:r w:rsidRPr="00C90B6F">
        <w:rPr>
          <w:rFonts w:ascii="Times New Roman" w:hAnsi="Times New Roman" w:cs="Times New Roman"/>
        </w:rPr>
        <w:t xml:space="preserve"> refined grains, and added sugars. HEI-2015 was </w:t>
      </w:r>
      <w:del w:id="963" w:author="Maino Vieytes, Christian (NIH/NIA/IRP) [F]" w:date="2023-11-19T09:00:00Z">
        <w:r w:rsidRPr="00C90B6F" w:rsidDel="00D34DC0">
          <w:rPr>
            <w:rFonts w:ascii="Times New Roman" w:hAnsi="Times New Roman" w:cs="Times New Roman"/>
          </w:rPr>
          <w:delText xml:space="preserve">positively and moderately correlated with the Age and Prudent #2 patterns and </w:delText>
        </w:r>
      </w:del>
      <w:r w:rsidRPr="00C90B6F">
        <w:rPr>
          <w:rFonts w:ascii="Times New Roman" w:hAnsi="Times New Roman" w:cs="Times New Roman"/>
        </w:rPr>
        <w:t xml:space="preserve">negatively correlated </w:t>
      </w:r>
      <w:del w:id="964" w:author="Maino Vieytes, Christian (NIH/NIA/IRP) [F]" w:date="2023-11-19T09:00:00Z">
        <w:r w:rsidRPr="00C90B6F" w:rsidDel="00D34DC0">
          <w:rPr>
            <w:rFonts w:ascii="Times New Roman" w:hAnsi="Times New Roman" w:cs="Times New Roman"/>
          </w:rPr>
          <w:delText>with the FI, SNAP, and Household Size patterns.</w:delText>
        </w:r>
      </w:del>
      <w:ins w:id="965" w:author="Maino Vieytes, Christian (NIH/NIA/IRP) [F]" w:date="2023-11-19T09:00:00Z">
        <w:r w:rsidR="00D34DC0">
          <w:rPr>
            <w:rFonts w:ascii="Times New Roman" w:hAnsi="Times New Roman" w:cs="Times New Roman"/>
          </w:rPr>
          <w:t>with all three other patterns but most strongly with the FI pattern.</w:t>
        </w:r>
      </w:ins>
      <w:r w:rsidRPr="00C90B6F">
        <w:rPr>
          <w:rFonts w:ascii="Times New Roman" w:hAnsi="Times New Roman" w:cs="Times New Roman"/>
        </w:rPr>
        <w:t xml:space="preserve"> On average, </w:t>
      </w:r>
      <w:del w:id="966" w:author="Maino Vieytes, Christian (NIH/NIA/IRP) [F]" w:date="2023-11-19T07:56:00Z">
        <w:r w:rsidRPr="00C90B6F" w:rsidDel="00F96675">
          <w:rPr>
            <w:rFonts w:ascii="Times New Roman" w:hAnsi="Times New Roman" w:cs="Times New Roman"/>
          </w:rPr>
          <w:delText>food-insecure</w:delText>
        </w:r>
      </w:del>
      <w:ins w:id="967"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subjects had significantly higher scores on the FI</w:t>
      </w:r>
      <w:del w:id="968" w:author="Maino Vieytes, Christian (NIH/NIA/IRP) [F]" w:date="2023-11-19T09:07:00Z">
        <w:r w:rsidRPr="00C90B6F" w:rsidDel="006E1234">
          <w:rPr>
            <w:rFonts w:ascii="Times New Roman" w:hAnsi="Times New Roman" w:cs="Times New Roman"/>
          </w:rPr>
          <w:delText xml:space="preserve"> </w:delText>
        </w:r>
      </w:del>
      <w:ins w:id="969" w:author="Maino Vieytes, Christian (NIH/NIA/IRP) [F]" w:date="2023-11-19T09:07:00Z">
        <w:r w:rsidR="006E1234">
          <w:rPr>
            <w:rFonts w:ascii="Times New Roman" w:hAnsi="Times New Roman" w:cs="Times New Roman"/>
          </w:rPr>
          <w:t xml:space="preserve"> and Prudent #1 pa</w:t>
        </w:r>
      </w:ins>
      <w:ins w:id="970" w:author="Maino Vieytes, Christian (NIH/NIA/IRP) [F]" w:date="2023-11-19T09:08:00Z">
        <w:r w:rsidR="006E1234">
          <w:rPr>
            <w:rFonts w:ascii="Times New Roman" w:hAnsi="Times New Roman" w:cs="Times New Roman"/>
          </w:rPr>
          <w:t xml:space="preserve">tterns </w:t>
        </w:r>
      </w:ins>
      <w:del w:id="971" w:author="Maino Vieytes, Christian (NIH/NIA/IRP) [F]" w:date="2023-11-19T09:07:00Z">
        <w:r w:rsidRPr="00C90B6F" w:rsidDel="006E1234">
          <w:rPr>
            <w:rFonts w:ascii="Times New Roman" w:hAnsi="Times New Roman" w:cs="Times New Roman"/>
          </w:rPr>
          <w:delText>and SNAP patterns</w:delText>
        </w:r>
      </w:del>
      <w:del w:id="972" w:author="Maino Vieytes, Christian (NIH/NIA/IRP) [F]" w:date="2023-11-19T09:08:00Z">
        <w:r w:rsidRPr="00C90B6F" w:rsidDel="006E1234">
          <w:rPr>
            <w:rFonts w:ascii="Times New Roman" w:hAnsi="Times New Roman" w:cs="Times New Roman"/>
          </w:rPr>
          <w:delText xml:space="preserve">, </w:delText>
        </w:r>
      </w:del>
      <w:del w:id="973" w:author="Maino Vieytes, Christian (NIH/NIA/IRP) [F]" w:date="2023-11-19T09:05:00Z">
        <w:r w:rsidRPr="00C90B6F" w:rsidDel="00D34DC0">
          <w:rPr>
            <w:rFonts w:ascii="Times New Roman" w:hAnsi="Times New Roman" w:cs="Times New Roman"/>
          </w:rPr>
          <w:delText xml:space="preserve">with a smaller effect size noted for the household size pattern, and lower scores on the Age, Prudent #1, and Prudent #2 patterns </w:delText>
        </w:r>
      </w:del>
      <w:r w:rsidRPr="00C90B6F">
        <w:rPr>
          <w:rFonts w:ascii="Times New Roman" w:hAnsi="Times New Roman" w:cs="Times New Roman"/>
        </w:rPr>
        <w:t xml:space="preserve">compared to </w:t>
      </w:r>
      <w:del w:id="974" w:author="Maino Vieytes, Christian (NIH/NIA/IRP) [F]" w:date="2023-11-19T07:56:00Z">
        <w:r w:rsidRPr="00C90B6F" w:rsidDel="00F96675">
          <w:rPr>
            <w:rFonts w:ascii="Times New Roman" w:hAnsi="Times New Roman" w:cs="Times New Roman"/>
          </w:rPr>
          <w:delText>food-secure</w:delText>
        </w:r>
      </w:del>
      <w:ins w:id="975"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subjects (Table </w:t>
      </w:r>
      <w:r>
        <w:rPr>
          <w:rFonts w:ascii="Times New Roman" w:hAnsi="Times New Roman" w:cs="Times New Roman"/>
        </w:rPr>
        <w:t>3</w:t>
      </w:r>
      <w:r w:rsidRPr="00C90B6F">
        <w:rPr>
          <w:rFonts w:ascii="Times New Roman" w:hAnsi="Times New Roman" w:cs="Times New Roman"/>
        </w:rPr>
        <w:t xml:space="preserve">). </w:t>
      </w:r>
      <w:del w:id="976" w:author="Maino Vieytes, Christian (NIH/NIA/IRP) [F]" w:date="2023-11-19T07:56:00Z">
        <w:r w:rsidRPr="00C90B6F" w:rsidDel="00F96675">
          <w:rPr>
            <w:rFonts w:ascii="Times New Roman" w:hAnsi="Times New Roman" w:cs="Times New Roman"/>
          </w:rPr>
          <w:delText>Food-insecure</w:delText>
        </w:r>
      </w:del>
      <w:ins w:id="977"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survivors also had significantly lower HEI-2015 scores compared to </w:t>
      </w:r>
      <w:del w:id="978" w:author="Maino Vieytes, Christian (NIH/NIA/IRP) [F]" w:date="2023-11-19T07:56:00Z">
        <w:r w:rsidRPr="00C90B6F" w:rsidDel="00F96675">
          <w:rPr>
            <w:rFonts w:ascii="Times New Roman" w:hAnsi="Times New Roman" w:cs="Times New Roman"/>
          </w:rPr>
          <w:delText>food-secure</w:delText>
        </w:r>
      </w:del>
      <w:ins w:id="979"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survivors.</w:t>
      </w:r>
    </w:p>
    <w:p w14:paraId="3408F7BE" w14:textId="0B8B990F" w:rsidR="00B717EF" w:rsidDel="00BF2714" w:rsidRDefault="00BF2714" w:rsidP="00CA04BD">
      <w:pPr>
        <w:spacing w:line="360" w:lineRule="auto"/>
        <w:ind w:firstLine="720"/>
        <w:rPr>
          <w:del w:id="980" w:author="Maino Vieytes, Christian (NIH/NIA/IRP) [F]" w:date="2023-11-16T10:31:00Z"/>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4595B152" wp14:editId="15431B54">
                <wp:simplePos x="0" y="0"/>
                <wp:positionH relativeFrom="column">
                  <wp:posOffset>285778</wp:posOffset>
                </wp:positionH>
                <wp:positionV relativeFrom="paragraph">
                  <wp:posOffset>4161321</wp:posOffset>
                </wp:positionV>
                <wp:extent cx="5095875" cy="1502410"/>
                <wp:effectExtent l="0" t="0" r="0" b="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1502410"/>
                        </a:xfrm>
                        <a:prstGeom prst="rect">
                          <a:avLst/>
                        </a:prstGeom>
                        <a:solidFill>
                          <a:prstClr val="white"/>
                        </a:solidFill>
                        <a:ln>
                          <a:noFill/>
                        </a:ln>
                      </wps:spPr>
                      <wps:txbx>
                        <w:txbxContent>
                          <w:p w14:paraId="48F95436" w14:textId="77777777" w:rsidR="00B717EF" w:rsidRPr="00837ED6" w:rsidRDefault="00B717EF" w:rsidP="00B717EF">
                            <w:pPr>
                              <w:pStyle w:val="Caption"/>
                              <w:spacing w:after="0"/>
                              <w:rPr>
                                <w:rFonts w:ascii="Times New Roman" w:hAnsi="Times New Roman" w:cs="Times New Roman"/>
                                <w:i w:val="0"/>
                                <w:iCs w:val="0"/>
                                <w:color w:val="auto"/>
                                <w:rPrChange w:id="981" w:author="Maino Vieytes, Christian (NIH/NIA/IRP) [F]" w:date="2023-11-16T17:11:00Z">
                                  <w:rPr>
                                    <w:rFonts w:ascii="Times New Roman" w:hAnsi="Times New Roman" w:cs="Times New Roman"/>
                                    <w:i w:val="0"/>
                                    <w:iCs w:val="0"/>
                                    <w:color w:val="auto"/>
                                    <w:sz w:val="20"/>
                                    <w:szCs w:val="20"/>
                                  </w:rPr>
                                </w:rPrChange>
                              </w:rPr>
                            </w:pPr>
                            <w:r w:rsidRPr="00837ED6">
                              <w:rPr>
                                <w:rFonts w:ascii="Times New Roman" w:hAnsi="Times New Roman" w:cs="Times New Roman"/>
                                <w:b/>
                                <w:bCs/>
                                <w:i w:val="0"/>
                                <w:iCs w:val="0"/>
                                <w:color w:val="auto"/>
                                <w:rPrChange w:id="982" w:author="Maino Vieytes, Christian (NIH/NIA/IRP) [F]" w:date="2023-11-16T17:11:00Z">
                                  <w:rPr>
                                    <w:rFonts w:ascii="Times New Roman" w:hAnsi="Times New Roman" w:cs="Times New Roman"/>
                                    <w:b/>
                                    <w:bCs/>
                                    <w:i w:val="0"/>
                                    <w:iCs w:val="0"/>
                                    <w:color w:val="auto"/>
                                    <w:sz w:val="20"/>
                                    <w:szCs w:val="20"/>
                                  </w:rPr>
                                </w:rPrChange>
                              </w:rPr>
                              <w:t xml:space="preserve">Figure 2. </w:t>
                            </w:r>
                            <w:r w:rsidRPr="00837ED6">
                              <w:rPr>
                                <w:rFonts w:ascii="Times New Roman" w:hAnsi="Times New Roman" w:cs="Times New Roman"/>
                                <w:i w:val="0"/>
                                <w:iCs w:val="0"/>
                                <w:color w:val="auto"/>
                                <w:rPrChange w:id="983" w:author="Maino Vieytes, Christian (NIH/NIA/IRP) [F]" w:date="2023-11-16T17:11:00Z">
                                  <w:rPr>
                                    <w:rFonts w:ascii="Times New Roman" w:hAnsi="Times New Roman" w:cs="Times New Roman"/>
                                    <w:i w:val="0"/>
                                    <w:iCs w:val="0"/>
                                    <w:color w:val="auto"/>
                                    <w:sz w:val="20"/>
                                    <w:szCs w:val="20"/>
                                  </w:rPr>
                                </w:rPrChange>
                              </w:rPr>
                              <w:t xml:space="preserve">Radar chart with overlay of select dietary patterns and their correlations to the 26 food groups used in the dietary </w:t>
                            </w:r>
                            <w:proofErr w:type="gramStart"/>
                            <w:r w:rsidRPr="00837ED6">
                              <w:rPr>
                                <w:rFonts w:ascii="Times New Roman" w:hAnsi="Times New Roman" w:cs="Times New Roman"/>
                                <w:i w:val="0"/>
                                <w:iCs w:val="0"/>
                                <w:color w:val="auto"/>
                                <w:rPrChange w:id="984" w:author="Maino Vieytes, Christian (NIH/NIA/IRP) [F]" w:date="2023-11-16T17:11:00Z">
                                  <w:rPr>
                                    <w:rFonts w:ascii="Times New Roman" w:hAnsi="Times New Roman" w:cs="Times New Roman"/>
                                    <w:i w:val="0"/>
                                    <w:iCs w:val="0"/>
                                    <w:color w:val="auto"/>
                                    <w:sz w:val="20"/>
                                    <w:szCs w:val="20"/>
                                  </w:rPr>
                                </w:rPrChange>
                              </w:rPr>
                              <w:t>patterns</w:t>
                            </w:r>
                            <w:proofErr w:type="gramEnd"/>
                            <w:r w:rsidRPr="00837ED6">
                              <w:rPr>
                                <w:rFonts w:ascii="Times New Roman" w:hAnsi="Times New Roman" w:cs="Times New Roman"/>
                                <w:i w:val="0"/>
                                <w:iCs w:val="0"/>
                                <w:color w:val="auto"/>
                                <w:rPrChange w:id="985" w:author="Maino Vieytes, Christian (NIH/NIA/IRP) [F]" w:date="2023-11-16T17:11:00Z">
                                  <w:rPr>
                                    <w:rFonts w:ascii="Times New Roman" w:hAnsi="Times New Roman" w:cs="Times New Roman"/>
                                    <w:i w:val="0"/>
                                    <w:iCs w:val="0"/>
                                    <w:color w:val="auto"/>
                                    <w:sz w:val="20"/>
                                    <w:szCs w:val="20"/>
                                  </w:rPr>
                                </w:rPrChange>
                              </w:rPr>
                              <w:t xml:space="preserve"> extraction phase of the analysis. </w:t>
                            </w:r>
                          </w:p>
                          <w:p w14:paraId="2020765C" w14:textId="77777777" w:rsidR="00B717EF" w:rsidRPr="00837ED6" w:rsidRDefault="00B717EF" w:rsidP="00B717EF">
                            <w:pPr>
                              <w:pStyle w:val="Caption"/>
                              <w:spacing w:after="0"/>
                              <w:rPr>
                                <w:ins w:id="986" w:author="Maino Vieytes, Christian (NIH/NIA/IRP) [F]" w:date="2023-11-16T17:11:00Z"/>
                                <w:rFonts w:ascii="Times New Roman" w:hAnsi="Times New Roman" w:cs="Times New Roman"/>
                                <w:i w:val="0"/>
                                <w:iCs w:val="0"/>
                                <w:color w:val="auto"/>
                                <w:lang w:bidi="en-US"/>
                                <w:rPrChange w:id="987" w:author="Maino Vieytes, Christian (NIH/NIA/IRP) [F]" w:date="2023-11-16T17:11:00Z">
                                  <w:rPr>
                                    <w:ins w:id="988" w:author="Maino Vieytes, Christian (NIH/NIA/IRP) [F]" w:date="2023-11-16T17:11:00Z"/>
                                    <w:rFonts w:ascii="Times New Roman" w:hAnsi="Times New Roman" w:cs="Times New Roman"/>
                                    <w:i w:val="0"/>
                                    <w:iCs w:val="0"/>
                                    <w:color w:val="auto"/>
                                    <w:sz w:val="20"/>
                                    <w:szCs w:val="20"/>
                                    <w:lang w:bidi="en-US"/>
                                  </w:rPr>
                                </w:rPrChange>
                              </w:rPr>
                            </w:pPr>
                            <w:r w:rsidRPr="00837ED6">
                              <w:rPr>
                                <w:rFonts w:ascii="Times New Roman" w:hAnsi="Times New Roman" w:cs="Times New Roman"/>
                                <w:i w:val="0"/>
                                <w:iCs w:val="0"/>
                                <w:color w:val="auto"/>
                                <w:lang w:bidi="en-US"/>
                                <w:rPrChange w:id="989" w:author="Maino Vieytes, Christian (NIH/NIA/IRP) [F]" w:date="2023-11-16T17:11:00Z">
                                  <w:rPr>
                                    <w:rFonts w:ascii="Times New Roman" w:hAnsi="Times New Roman" w:cs="Times New Roman"/>
                                    <w:i w:val="0"/>
                                    <w:iCs w:val="0"/>
                                    <w:color w:val="auto"/>
                                    <w:sz w:val="20"/>
                                    <w:szCs w:val="20"/>
                                    <w:lang w:bidi="en-US"/>
                                  </w:rPr>
                                </w:rPrChange>
                              </w:rPr>
                              <w:t>† Dietary pattern obtained using penalized logistic regression; ‡ Dietary pattern obtained using principal components analysis.</w:t>
                            </w:r>
                          </w:p>
                          <w:p w14:paraId="63881039" w14:textId="6998A7AD" w:rsidR="005E4491" w:rsidRPr="00837ED6" w:rsidRDefault="005E4491">
                            <w:pPr>
                              <w:rPr>
                                <w:rFonts w:ascii="Times New Roman" w:hAnsi="Times New Roman" w:cs="Times New Roman"/>
                                <w:sz w:val="18"/>
                                <w:szCs w:val="18"/>
                                <w:lang w:bidi="en-US"/>
                                <w:rPrChange w:id="990" w:author="Maino Vieytes, Christian (NIH/NIA/IRP) [F]" w:date="2023-11-16T17:11:00Z">
                                  <w:rPr>
                                    <w:rFonts w:ascii="Times New Roman" w:hAnsi="Times New Roman" w:cs="Times New Roman"/>
                                    <w:sz w:val="20"/>
                                    <w:szCs w:val="20"/>
                                    <w:lang w:bidi="en-US"/>
                                  </w:rPr>
                                </w:rPrChange>
                              </w:rPr>
                              <w:pPrChange w:id="991" w:author="Maino Vieytes, Christian (NIH/NIA/IRP) [F]" w:date="2023-11-16T17:11:00Z">
                                <w:pPr>
                                  <w:pStyle w:val="Caption"/>
                                  <w:spacing w:after="0"/>
                                </w:pPr>
                              </w:pPrChange>
                            </w:pPr>
                            <w:ins w:id="992" w:author="Maino Vieytes, Christian (NIH/NIA/IRP) [F]" w:date="2023-11-16T17:11:00Z">
                              <w:r w:rsidRPr="00837ED6">
                                <w:rPr>
                                  <w:rFonts w:ascii="Times New Roman" w:hAnsi="Times New Roman" w:cs="Times New Roman"/>
                                  <w:sz w:val="18"/>
                                  <w:szCs w:val="18"/>
                                  <w:vertAlign w:val="superscript"/>
                                  <w:lang w:bidi="en-US"/>
                                  <w:rPrChange w:id="993" w:author="Maino Vieytes, Christian (NIH/NIA/IRP) [F]" w:date="2023-11-16T17:11:00Z">
                                    <w:rPr>
                                      <w:rFonts w:ascii="Times New Roman" w:hAnsi="Times New Roman" w:cs="Times New Roman"/>
                                      <w:i w:val="0"/>
                                      <w:iCs w:val="0"/>
                                      <w:sz w:val="20"/>
                                      <w:szCs w:val="20"/>
                                      <w:vertAlign w:val="superscript"/>
                                      <w:lang w:bidi="en-US"/>
                                    </w:rPr>
                                  </w:rPrChange>
                                </w:rPr>
                                <w:t>a</w:t>
                              </w:r>
                              <w:r w:rsidRPr="00837ED6">
                                <w:rPr>
                                  <w:rFonts w:ascii="Times New Roman" w:hAnsi="Times New Roman" w:cs="Times New Roman"/>
                                  <w:sz w:val="18"/>
                                  <w:szCs w:val="18"/>
                                  <w:vertAlign w:val="superscript"/>
                                  <w:lang w:bidi="en-US"/>
                                  <w:rPrChange w:id="994" w:author="Maino Vieytes, Christian (NIH/NIA/IRP) [F]" w:date="2023-11-16T17:11:00Z">
                                    <w:rPr>
                                      <w:rFonts w:ascii="Times New Roman" w:hAnsi="Times New Roman" w:cs="Times New Roman"/>
                                      <w:i w:val="0"/>
                                      <w:iCs w:val="0"/>
                                      <w:sz w:val="20"/>
                                      <w:szCs w:val="20"/>
                                      <w:lang w:bidi="en-US"/>
                                    </w:rPr>
                                  </w:rPrChange>
                                </w:rPr>
                                <w:t xml:space="preserve"> </w:t>
                              </w:r>
                              <w:r w:rsidRPr="00837ED6">
                                <w:rPr>
                                  <w:rFonts w:ascii="Times New Roman" w:hAnsi="Times New Roman" w:cs="Times New Roman"/>
                                  <w:sz w:val="18"/>
                                  <w:szCs w:val="18"/>
                                  <w:lang w:bidi="en-US"/>
                                  <w:rPrChange w:id="995" w:author="Maino Vieytes, Christian (NIH/NIA/IRP) [F]" w:date="2023-11-16T17:11:00Z">
                                    <w:rPr>
                                      <w:rFonts w:ascii="Times New Roman" w:hAnsi="Times New Roman" w:cs="Times New Roman"/>
                                      <w:i w:val="0"/>
                                      <w:iCs w:val="0"/>
                                      <w:sz w:val="20"/>
                                      <w:szCs w:val="20"/>
                                      <w:lang w:bidi="en-US"/>
                                    </w:rPr>
                                  </w:rPrChange>
                                </w:rPr>
                                <w:t>Healthy Eating Index 2015</w:t>
                              </w:r>
                            </w:ins>
                          </w:p>
                          <w:p w14:paraId="6AAFB080" w14:textId="77777777" w:rsidR="005E4491" w:rsidRPr="00837ED6" w:rsidRDefault="00B717EF" w:rsidP="00B717EF">
                            <w:pPr>
                              <w:rPr>
                                <w:ins w:id="996" w:author="Maino Vieytes, Christian (NIH/NIA/IRP) [F]" w:date="2023-11-16T17:10:00Z"/>
                                <w:rFonts w:ascii="Times New Roman" w:hAnsi="Times New Roman" w:cs="Times New Roman"/>
                                <w:sz w:val="18"/>
                                <w:szCs w:val="18"/>
                                <w:lang w:bidi="en-US"/>
                                <w:rPrChange w:id="997" w:author="Maino Vieytes, Christian (NIH/NIA/IRP) [F]" w:date="2023-11-16T17:11:00Z">
                                  <w:rPr>
                                    <w:ins w:id="998" w:author="Maino Vieytes, Christian (NIH/NIA/IRP) [F]" w:date="2023-11-16T17:10:00Z"/>
                                    <w:rFonts w:ascii="Times New Roman" w:hAnsi="Times New Roman" w:cs="Times New Roman"/>
                                    <w:sz w:val="20"/>
                                    <w:szCs w:val="20"/>
                                    <w:lang w:bidi="en-US"/>
                                  </w:rPr>
                                </w:rPrChange>
                              </w:rPr>
                            </w:pPr>
                            <w:r w:rsidRPr="00837ED6">
                              <w:rPr>
                                <w:rFonts w:ascii="Times New Roman" w:hAnsi="Times New Roman" w:cs="Times New Roman"/>
                                <w:sz w:val="18"/>
                                <w:szCs w:val="18"/>
                                <w:lang w:bidi="en-US"/>
                                <w:rPrChange w:id="999" w:author="Maino Vieytes, Christian (NIH/NIA/IRP) [F]" w:date="2023-11-16T17:11:00Z">
                                  <w:rPr>
                                    <w:rFonts w:ascii="Times New Roman" w:hAnsi="Times New Roman" w:cs="Times New Roman"/>
                                    <w:sz w:val="20"/>
                                    <w:szCs w:val="20"/>
                                    <w:lang w:bidi="en-US"/>
                                  </w:rPr>
                                </w:rPrChange>
                              </w:rPr>
                              <w:t>Subjects were weighted, and the analysis was performed according to NCHS guidelines</w:t>
                            </w:r>
                            <w:ins w:id="1000" w:author="Maino Vieytes, Christian (NIH/NIA/IRP) [F]" w:date="2023-11-15T14:41:00Z">
                              <w:r w:rsidR="008104EE" w:rsidRPr="00837ED6">
                                <w:rPr>
                                  <w:rFonts w:ascii="Times New Roman" w:hAnsi="Times New Roman" w:cs="Times New Roman"/>
                                  <w:sz w:val="18"/>
                                  <w:szCs w:val="18"/>
                                  <w:lang w:bidi="en-US"/>
                                  <w:rPrChange w:id="1001" w:author="Maino Vieytes, Christian (NIH/NIA/IRP) [F]" w:date="2023-11-16T17:11:00Z">
                                    <w:rPr>
                                      <w:rFonts w:ascii="Times New Roman" w:hAnsi="Times New Roman" w:cs="Times New Roman"/>
                                      <w:sz w:val="20"/>
                                      <w:szCs w:val="20"/>
                                      <w:lang w:bidi="en-US"/>
                                    </w:rPr>
                                  </w:rPrChange>
                                </w:rPr>
                                <w:t xml:space="preserve">. </w:t>
                              </w:r>
                            </w:ins>
                          </w:p>
                          <w:p w14:paraId="0D6DEC4A" w14:textId="77777777" w:rsidR="005E4491" w:rsidRPr="00837ED6" w:rsidRDefault="009C5C82" w:rsidP="00B717EF">
                            <w:pPr>
                              <w:rPr>
                                <w:ins w:id="1002" w:author="Maino Vieytes, Christian (NIH/NIA/IRP) [F]" w:date="2023-11-16T17:10:00Z"/>
                                <w:rFonts w:ascii="Times New Roman" w:hAnsi="Times New Roman" w:cs="Times New Roman"/>
                                <w:sz w:val="18"/>
                                <w:szCs w:val="18"/>
                                <w:lang w:bidi="en-US"/>
                                <w:rPrChange w:id="1003" w:author="Maino Vieytes, Christian (NIH/NIA/IRP) [F]" w:date="2023-11-16T17:11:00Z">
                                  <w:rPr>
                                    <w:ins w:id="1004" w:author="Maino Vieytes, Christian (NIH/NIA/IRP) [F]" w:date="2023-11-16T17:10:00Z"/>
                                    <w:rFonts w:ascii="Times New Roman" w:hAnsi="Times New Roman" w:cs="Times New Roman"/>
                                    <w:sz w:val="20"/>
                                    <w:szCs w:val="20"/>
                                    <w:lang w:bidi="en-US"/>
                                  </w:rPr>
                                </w:rPrChange>
                              </w:rPr>
                            </w:pPr>
                            <w:ins w:id="1005" w:author="Maino Vieytes, Christian (NIH/NIA/IRP) [F]" w:date="2023-11-15T15:38:00Z">
                              <w:r w:rsidRPr="00837ED6">
                                <w:rPr>
                                  <w:rFonts w:ascii="Times New Roman" w:hAnsi="Times New Roman" w:cs="Times New Roman"/>
                                  <w:sz w:val="18"/>
                                  <w:szCs w:val="18"/>
                                  <w:lang w:bidi="en-US"/>
                                  <w:rPrChange w:id="1006" w:author="Maino Vieytes, Christian (NIH/NIA/IRP) [F]" w:date="2023-11-16T17:11:00Z">
                                    <w:rPr>
                                      <w:rFonts w:ascii="Times New Roman" w:hAnsi="Times New Roman" w:cs="Times New Roman"/>
                                      <w:sz w:val="20"/>
                                      <w:szCs w:val="20"/>
                                      <w:lang w:bidi="en-US"/>
                                    </w:rPr>
                                  </w:rPrChange>
                                </w:rPr>
                                <w:t>The correlation a</w:t>
                              </w:r>
                            </w:ins>
                            <w:ins w:id="1007" w:author="Maino Vieytes, Christian (NIH/NIA/IRP) [F]" w:date="2023-11-15T14:41:00Z">
                              <w:r w:rsidR="008104EE" w:rsidRPr="00837ED6">
                                <w:rPr>
                                  <w:rFonts w:ascii="Times New Roman" w:hAnsi="Times New Roman" w:cs="Times New Roman"/>
                                  <w:sz w:val="18"/>
                                  <w:szCs w:val="18"/>
                                  <w:lang w:bidi="en-US"/>
                                  <w:rPrChange w:id="1008" w:author="Maino Vieytes, Christian (NIH/NIA/IRP) [F]" w:date="2023-11-16T17:11:00Z">
                                    <w:rPr>
                                      <w:rFonts w:ascii="Times New Roman" w:hAnsi="Times New Roman" w:cs="Times New Roman"/>
                                      <w:sz w:val="20"/>
                                      <w:szCs w:val="20"/>
                                      <w:lang w:bidi="en-US"/>
                                    </w:rPr>
                                  </w:rPrChange>
                                </w:rPr>
                                <w:t>nalysis was performed on subjects from the testing</w:t>
                              </w:r>
                            </w:ins>
                            <w:ins w:id="1009" w:author="Maino Vieytes, Christian (NIH/NIA/IRP) [F]" w:date="2023-11-15T15:38:00Z">
                              <w:r w:rsidRPr="00837ED6">
                                <w:rPr>
                                  <w:rFonts w:ascii="Times New Roman" w:hAnsi="Times New Roman" w:cs="Times New Roman"/>
                                  <w:sz w:val="18"/>
                                  <w:szCs w:val="18"/>
                                  <w:lang w:bidi="en-US"/>
                                  <w:rPrChange w:id="1010" w:author="Maino Vieytes, Christian (NIH/NIA/IRP) [F]" w:date="2023-11-16T17:11:00Z">
                                    <w:rPr>
                                      <w:rFonts w:ascii="Times New Roman" w:hAnsi="Times New Roman" w:cs="Times New Roman"/>
                                      <w:sz w:val="20"/>
                                      <w:szCs w:val="20"/>
                                      <w:lang w:bidi="en-US"/>
                                    </w:rPr>
                                  </w:rPrChange>
                                </w:rPr>
                                <w:t xml:space="preserve"> sub</w:t>
                              </w:r>
                            </w:ins>
                            <w:ins w:id="1011" w:author="Maino Vieytes, Christian (NIH/NIA/IRP) [F]" w:date="2023-11-15T14:41:00Z">
                              <w:r w:rsidR="008104EE" w:rsidRPr="00837ED6">
                                <w:rPr>
                                  <w:rFonts w:ascii="Times New Roman" w:hAnsi="Times New Roman" w:cs="Times New Roman"/>
                                  <w:sz w:val="18"/>
                                  <w:szCs w:val="18"/>
                                  <w:lang w:bidi="en-US"/>
                                  <w:rPrChange w:id="1012" w:author="Maino Vieytes, Christian (NIH/NIA/IRP) [F]" w:date="2023-11-16T17:11:00Z">
                                    <w:rPr>
                                      <w:rFonts w:ascii="Times New Roman" w:hAnsi="Times New Roman" w:cs="Times New Roman"/>
                                      <w:sz w:val="20"/>
                                      <w:szCs w:val="20"/>
                                      <w:lang w:bidi="en-US"/>
                                    </w:rPr>
                                  </w:rPrChange>
                                </w:rPr>
                                <w:t>sample</w:t>
                              </w:r>
                            </w:ins>
                            <w:ins w:id="1013" w:author="Maino Vieytes, Christian (NIH/NIA/IRP) [F]" w:date="2023-11-15T15:38:00Z">
                              <w:r w:rsidRPr="00837ED6">
                                <w:rPr>
                                  <w:rFonts w:ascii="Times New Roman" w:hAnsi="Times New Roman" w:cs="Times New Roman"/>
                                  <w:sz w:val="18"/>
                                  <w:szCs w:val="18"/>
                                  <w:lang w:bidi="en-US"/>
                                  <w:rPrChange w:id="1014" w:author="Maino Vieytes, Christian (NIH/NIA/IRP) [F]" w:date="2023-11-16T17:11:00Z">
                                    <w:rPr>
                                      <w:rFonts w:ascii="Times New Roman" w:hAnsi="Times New Roman" w:cs="Times New Roman"/>
                                      <w:sz w:val="20"/>
                                      <w:szCs w:val="20"/>
                                      <w:lang w:bidi="en-US"/>
                                    </w:rPr>
                                  </w:rPrChange>
                                </w:rPr>
                                <w:t xml:space="preserve"> described in the main text</w:t>
                              </w:r>
                            </w:ins>
                            <w:ins w:id="1015" w:author="Maino Vieytes, Christian (NIH/NIA/IRP) [F]" w:date="2023-11-15T14:41:00Z">
                              <w:r w:rsidR="008104EE" w:rsidRPr="00837ED6">
                                <w:rPr>
                                  <w:rFonts w:ascii="Times New Roman" w:hAnsi="Times New Roman" w:cs="Times New Roman"/>
                                  <w:sz w:val="18"/>
                                  <w:szCs w:val="18"/>
                                  <w:lang w:bidi="en-US"/>
                                  <w:rPrChange w:id="1016" w:author="Maino Vieytes, Christian (NIH/NIA/IRP) [F]" w:date="2023-11-16T17:11:00Z">
                                    <w:rPr>
                                      <w:rFonts w:ascii="Times New Roman" w:hAnsi="Times New Roman" w:cs="Times New Roman"/>
                                      <w:sz w:val="20"/>
                                      <w:szCs w:val="20"/>
                                      <w:lang w:bidi="en-US"/>
                                    </w:rPr>
                                  </w:rPrChange>
                                </w:rPr>
                                <w:t xml:space="preserve"> (</w:t>
                              </w:r>
                              <w:r w:rsidR="008104EE" w:rsidRPr="00837ED6">
                                <w:rPr>
                                  <w:rFonts w:ascii="Times New Roman" w:hAnsi="Times New Roman" w:cs="Times New Roman"/>
                                  <w:i/>
                                  <w:iCs/>
                                  <w:sz w:val="18"/>
                                  <w:szCs w:val="18"/>
                                  <w:lang w:bidi="en-US"/>
                                  <w:rPrChange w:id="1017" w:author="Maino Vieytes, Christian (NIH/NIA/IRP) [F]" w:date="2023-11-16T17:11:00Z">
                                    <w:rPr>
                                      <w:rFonts w:ascii="Times New Roman" w:hAnsi="Times New Roman" w:cs="Times New Roman"/>
                                      <w:i/>
                                      <w:iCs/>
                                      <w:sz w:val="20"/>
                                      <w:szCs w:val="20"/>
                                      <w:lang w:bidi="en-US"/>
                                    </w:rPr>
                                  </w:rPrChange>
                                </w:rPr>
                                <w:t xml:space="preserve">n </w:t>
                              </w:r>
                              <w:r w:rsidR="008104EE" w:rsidRPr="00837ED6">
                                <w:rPr>
                                  <w:rFonts w:ascii="Times New Roman" w:hAnsi="Times New Roman" w:cs="Times New Roman"/>
                                  <w:sz w:val="18"/>
                                  <w:szCs w:val="18"/>
                                  <w:lang w:bidi="en-US"/>
                                  <w:rPrChange w:id="1018" w:author="Maino Vieytes, Christian (NIH/NIA/IRP) [F]" w:date="2023-11-16T17:11:00Z">
                                    <w:rPr>
                                      <w:rFonts w:ascii="Times New Roman" w:hAnsi="Times New Roman" w:cs="Times New Roman"/>
                                      <w:sz w:val="20"/>
                                      <w:szCs w:val="20"/>
                                      <w:lang w:bidi="en-US"/>
                                    </w:rPr>
                                  </w:rPrChange>
                                </w:rPr>
                                <w:t xml:space="preserve">= </w:t>
                              </w:r>
                            </w:ins>
                            <w:ins w:id="1019" w:author="Maino Vieytes, Christian (NIH/NIA/IRP) [F]" w:date="2023-11-16T08:26:00Z">
                              <w:r w:rsidR="00E260F1" w:rsidRPr="00837ED6">
                                <w:rPr>
                                  <w:rFonts w:ascii="Times New Roman" w:hAnsi="Times New Roman" w:cs="Times New Roman"/>
                                  <w:sz w:val="18"/>
                                  <w:szCs w:val="18"/>
                                  <w:lang w:bidi="en-US"/>
                                  <w:rPrChange w:id="1020" w:author="Maino Vieytes, Christian (NIH/NIA/IRP) [F]" w:date="2023-11-16T17:11:00Z">
                                    <w:rPr>
                                      <w:rFonts w:ascii="Times New Roman" w:hAnsi="Times New Roman" w:cs="Times New Roman"/>
                                      <w:sz w:val="20"/>
                                      <w:szCs w:val="20"/>
                                      <w:lang w:bidi="en-US"/>
                                    </w:rPr>
                                  </w:rPrChange>
                                </w:rPr>
                                <w:t>748</w:t>
                              </w:r>
                            </w:ins>
                            <w:ins w:id="1021" w:author="Maino Vieytes, Christian (NIH/NIA/IRP) [F]" w:date="2023-11-15T14:41:00Z">
                              <w:r w:rsidR="008104EE" w:rsidRPr="00837ED6">
                                <w:rPr>
                                  <w:rFonts w:ascii="Times New Roman" w:hAnsi="Times New Roman" w:cs="Times New Roman"/>
                                  <w:sz w:val="18"/>
                                  <w:szCs w:val="18"/>
                                  <w:lang w:bidi="en-US"/>
                                  <w:rPrChange w:id="1022" w:author="Maino Vieytes, Christian (NIH/NIA/IRP) [F]" w:date="2023-11-16T17:11:00Z">
                                    <w:rPr>
                                      <w:rFonts w:ascii="Times New Roman" w:hAnsi="Times New Roman" w:cs="Times New Roman"/>
                                      <w:sz w:val="20"/>
                                      <w:szCs w:val="20"/>
                                      <w:lang w:bidi="en-US"/>
                                    </w:rPr>
                                  </w:rPrChange>
                                </w:rPr>
                                <w:t>)</w:t>
                              </w:r>
                            </w:ins>
                            <w:r w:rsidR="00B717EF" w:rsidRPr="00837ED6">
                              <w:rPr>
                                <w:rFonts w:ascii="Times New Roman" w:hAnsi="Times New Roman" w:cs="Times New Roman"/>
                                <w:sz w:val="18"/>
                                <w:szCs w:val="18"/>
                                <w:lang w:bidi="en-US"/>
                                <w:rPrChange w:id="1023" w:author="Maino Vieytes, Christian (NIH/NIA/IRP) [F]" w:date="2023-11-16T17:11:00Z">
                                  <w:rPr>
                                    <w:rFonts w:ascii="Times New Roman" w:hAnsi="Times New Roman" w:cs="Times New Roman"/>
                                    <w:sz w:val="20"/>
                                    <w:szCs w:val="20"/>
                                    <w:lang w:bidi="en-US"/>
                                  </w:rPr>
                                </w:rPrChange>
                              </w:rPr>
                              <w:t>.</w:t>
                            </w:r>
                            <w:ins w:id="1024" w:author="Maino Vieytes, Christian (NIH/NIA/IRP) [F]" w:date="2023-11-15T15:39:00Z">
                              <w:r w:rsidRPr="00837ED6">
                                <w:rPr>
                                  <w:rFonts w:ascii="Times New Roman" w:hAnsi="Times New Roman" w:cs="Times New Roman"/>
                                  <w:sz w:val="18"/>
                                  <w:szCs w:val="18"/>
                                  <w:lang w:bidi="en-US"/>
                                  <w:rPrChange w:id="1025" w:author="Maino Vieytes, Christian (NIH/NIA/IRP) [F]" w:date="2023-11-16T17:11:00Z">
                                    <w:rPr>
                                      <w:rFonts w:ascii="Times New Roman" w:hAnsi="Times New Roman" w:cs="Times New Roman"/>
                                      <w:sz w:val="20"/>
                                      <w:szCs w:val="20"/>
                                      <w:lang w:bidi="en-US"/>
                                    </w:rPr>
                                  </w:rPrChange>
                                </w:rPr>
                                <w:t xml:space="preserve"> </w:t>
                              </w:r>
                            </w:ins>
                          </w:p>
                          <w:p w14:paraId="186959A0" w14:textId="32193E0B" w:rsidR="00B717EF" w:rsidRPr="00837ED6" w:rsidRDefault="009C5C82" w:rsidP="00B717EF">
                            <w:pPr>
                              <w:rPr>
                                <w:ins w:id="1026" w:author="Maino Vieytes, Christian (NIH/NIA/IRP) [F]" w:date="2023-11-15T15:40:00Z"/>
                                <w:rFonts w:ascii="Times New Roman" w:hAnsi="Times New Roman" w:cs="Times New Roman"/>
                                <w:sz w:val="18"/>
                                <w:szCs w:val="18"/>
                                <w:lang w:bidi="en-US"/>
                                <w:rPrChange w:id="1027" w:author="Maino Vieytes, Christian (NIH/NIA/IRP) [F]" w:date="2023-11-16T17:11:00Z">
                                  <w:rPr>
                                    <w:ins w:id="1028" w:author="Maino Vieytes, Christian (NIH/NIA/IRP) [F]" w:date="2023-11-15T15:40:00Z"/>
                                    <w:rFonts w:ascii="Times New Roman" w:hAnsi="Times New Roman" w:cs="Times New Roman"/>
                                    <w:sz w:val="20"/>
                                    <w:szCs w:val="20"/>
                                    <w:lang w:bidi="en-US"/>
                                  </w:rPr>
                                </w:rPrChange>
                              </w:rPr>
                            </w:pPr>
                            <w:ins w:id="1029" w:author="Maino Vieytes, Christian (NIH/NIA/IRP) [F]" w:date="2023-11-15T15:39:00Z">
                              <w:r w:rsidRPr="00837ED6">
                                <w:rPr>
                                  <w:rFonts w:ascii="Times New Roman" w:hAnsi="Times New Roman" w:cs="Times New Roman"/>
                                  <w:sz w:val="18"/>
                                  <w:szCs w:val="18"/>
                                  <w:lang w:bidi="en-US"/>
                                  <w:rPrChange w:id="1030" w:author="Maino Vieytes, Christian (NIH/NIA/IRP) [F]" w:date="2023-11-16T17:11:00Z">
                                    <w:rPr>
                                      <w:rFonts w:ascii="Times New Roman" w:hAnsi="Times New Roman" w:cs="Times New Roman"/>
                                      <w:sz w:val="20"/>
                                      <w:szCs w:val="20"/>
                                      <w:lang w:bidi="en-US"/>
                                    </w:rPr>
                                  </w:rPrChange>
                                </w:rPr>
                                <w:t>All dietary patterns extraction procedures were performed on the training subsample described in the main text (</w:t>
                              </w:r>
                              <w:r w:rsidRPr="00837ED6">
                                <w:rPr>
                                  <w:rFonts w:ascii="Times New Roman" w:hAnsi="Times New Roman" w:cs="Times New Roman"/>
                                  <w:i/>
                                  <w:iCs/>
                                  <w:sz w:val="18"/>
                                  <w:szCs w:val="18"/>
                                  <w:lang w:bidi="en-US"/>
                                  <w:rPrChange w:id="1031" w:author="Maino Vieytes, Christian (NIH/NIA/IRP) [F]" w:date="2023-11-16T17:11:00Z">
                                    <w:rPr>
                                      <w:rFonts w:ascii="Times New Roman" w:hAnsi="Times New Roman" w:cs="Times New Roman"/>
                                      <w:i/>
                                      <w:iCs/>
                                      <w:sz w:val="20"/>
                                      <w:szCs w:val="20"/>
                                      <w:lang w:bidi="en-US"/>
                                    </w:rPr>
                                  </w:rPrChange>
                                </w:rPr>
                                <w:t xml:space="preserve">n </w:t>
                              </w:r>
                              <w:r w:rsidRPr="00837ED6">
                                <w:rPr>
                                  <w:rFonts w:ascii="Times New Roman" w:hAnsi="Times New Roman" w:cs="Times New Roman"/>
                                  <w:sz w:val="18"/>
                                  <w:szCs w:val="18"/>
                                  <w:lang w:bidi="en-US"/>
                                  <w:rPrChange w:id="1032" w:author="Maino Vieytes, Christian (NIH/NIA/IRP) [F]" w:date="2023-11-16T17:11:00Z">
                                    <w:rPr>
                                      <w:rFonts w:ascii="Times New Roman" w:hAnsi="Times New Roman" w:cs="Times New Roman"/>
                                      <w:sz w:val="20"/>
                                      <w:szCs w:val="20"/>
                                      <w:lang w:bidi="en-US"/>
                                    </w:rPr>
                                  </w:rPrChange>
                                </w:rPr>
                                <w:t>= 1</w:t>
                              </w:r>
                            </w:ins>
                            <w:ins w:id="1033" w:author="Maino Vieytes, Christian (NIH/NIA/IRP) [F]" w:date="2023-11-16T08:26:00Z">
                              <w:r w:rsidR="00E260F1" w:rsidRPr="00837ED6">
                                <w:rPr>
                                  <w:rFonts w:ascii="Times New Roman" w:hAnsi="Times New Roman" w:cs="Times New Roman"/>
                                  <w:sz w:val="18"/>
                                  <w:szCs w:val="18"/>
                                  <w:lang w:bidi="en-US"/>
                                  <w:rPrChange w:id="1034" w:author="Maino Vieytes, Christian (NIH/NIA/IRP) [F]" w:date="2023-11-16T17:11:00Z">
                                    <w:rPr>
                                      <w:rFonts w:ascii="Times New Roman" w:hAnsi="Times New Roman" w:cs="Times New Roman"/>
                                      <w:sz w:val="20"/>
                                      <w:szCs w:val="20"/>
                                      <w:lang w:bidi="en-US"/>
                                    </w:rPr>
                                  </w:rPrChange>
                                </w:rPr>
                                <w:t>745</w:t>
                              </w:r>
                            </w:ins>
                            <w:ins w:id="1035" w:author="Maino Vieytes, Christian (NIH/NIA/IRP) [F]" w:date="2023-11-15T15:39:00Z">
                              <w:r w:rsidRPr="00837ED6">
                                <w:rPr>
                                  <w:rFonts w:ascii="Times New Roman" w:hAnsi="Times New Roman" w:cs="Times New Roman"/>
                                  <w:sz w:val="18"/>
                                  <w:szCs w:val="18"/>
                                  <w:lang w:bidi="en-US"/>
                                  <w:rPrChange w:id="1036" w:author="Maino Vieytes, Christian (NIH/NIA/IRP) [F]" w:date="2023-11-16T17:11:00Z">
                                    <w:rPr>
                                      <w:rFonts w:ascii="Times New Roman" w:hAnsi="Times New Roman" w:cs="Times New Roman"/>
                                      <w:sz w:val="20"/>
                                      <w:szCs w:val="20"/>
                                      <w:lang w:bidi="en-US"/>
                                    </w:rPr>
                                  </w:rPrChange>
                                </w:rPr>
                                <w:t>).</w:t>
                              </w:r>
                            </w:ins>
                          </w:p>
                          <w:p w14:paraId="04D23187" w14:textId="71906AC6" w:rsidR="009C5C82" w:rsidRPr="00837ED6" w:rsidRDefault="009C5C82" w:rsidP="005E4491">
                            <w:pPr>
                              <w:rPr>
                                <w:rFonts w:ascii="Times New Roman" w:hAnsi="Times New Roman" w:cs="Times New Roman"/>
                                <w:sz w:val="18"/>
                                <w:szCs w:val="18"/>
                                <w:lang w:bidi="en-US"/>
                                <w:rPrChange w:id="1037" w:author="Maino Vieytes, Christian (NIH/NIA/IRP) [F]" w:date="2023-11-16T17:11:00Z">
                                  <w:rPr>
                                    <w:rFonts w:ascii="Times New Roman" w:hAnsi="Times New Roman" w:cs="Times New Roman"/>
                                    <w:sz w:val="20"/>
                                    <w:szCs w:val="20"/>
                                    <w:lang w:bidi="en-US"/>
                                  </w:rPr>
                                </w:rPrChang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95B152" id="_x0000_t202" coordsize="21600,21600" o:spt="202" path="m,l,21600r21600,l21600,xe">
                <v:stroke joinstyle="miter"/>
                <v:path gradientshapeok="t" o:connecttype="rect"/>
              </v:shapetype>
              <v:shape id="_x0000_s1027" type="#_x0000_t202" style="position:absolute;left:0;text-align:left;margin-left:22.5pt;margin-top:327.65pt;width:401.25pt;height:118.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" stroked="f">
                <v:textbox inset="0,0,0,0">
                  <w:txbxContent>
                    <w:p w14:paraId="48F95436" w14:textId="77777777" w:rsidR="00B717EF" w:rsidRPr="00837ED6" w:rsidRDefault="00B717EF" w:rsidP="00B717EF">
                      <w:pPr>
                        <w:pStyle w:val="Caption"/>
                        <w:spacing w:after="0"/>
                        <w:rPr>
                          <w:rFonts w:ascii="Times New Roman" w:hAnsi="Times New Roman" w:cs="Times New Roman"/>
                          <w:i w:val="0"/>
                          <w:iCs w:val="0"/>
                          <w:color w:val="auto"/>
                          <w:rPrChange w:id="427" w:author="Maino Vieytes, Christian (NIH/NIA/IRP) [F]" w:date="2023-11-16T17:11:00Z">
                            <w:rPr>
                              <w:rFonts w:ascii="Times New Roman" w:hAnsi="Times New Roman" w:cs="Times New Roman"/>
                              <w:i w:val="0"/>
                              <w:iCs w:val="0"/>
                              <w:color w:val="auto"/>
                              <w:sz w:val="20"/>
                              <w:szCs w:val="20"/>
                            </w:rPr>
                          </w:rPrChange>
                        </w:rPr>
                      </w:pPr>
                      <w:r w:rsidRPr="00837ED6">
                        <w:rPr>
                          <w:rFonts w:ascii="Times New Roman" w:hAnsi="Times New Roman" w:cs="Times New Roman"/>
                          <w:b/>
                          <w:bCs/>
                          <w:i w:val="0"/>
                          <w:iCs w:val="0"/>
                          <w:color w:val="auto"/>
                          <w:rPrChange w:id="428" w:author="Maino Vieytes, Christian (NIH/NIA/IRP) [F]" w:date="2023-11-16T17:11:00Z">
                            <w:rPr>
                              <w:rFonts w:ascii="Times New Roman" w:hAnsi="Times New Roman" w:cs="Times New Roman"/>
                              <w:b/>
                              <w:bCs/>
                              <w:i w:val="0"/>
                              <w:iCs w:val="0"/>
                              <w:color w:val="auto"/>
                              <w:sz w:val="20"/>
                              <w:szCs w:val="20"/>
                            </w:rPr>
                          </w:rPrChange>
                        </w:rPr>
                        <w:t xml:space="preserve">Figure 2. </w:t>
                      </w:r>
                      <w:r w:rsidRPr="00837ED6">
                        <w:rPr>
                          <w:rFonts w:ascii="Times New Roman" w:hAnsi="Times New Roman" w:cs="Times New Roman"/>
                          <w:i w:val="0"/>
                          <w:iCs w:val="0"/>
                          <w:color w:val="auto"/>
                          <w:rPrChange w:id="429" w:author="Maino Vieytes, Christian (NIH/NIA/IRP) [F]" w:date="2023-11-16T17:11:00Z">
                            <w:rPr>
                              <w:rFonts w:ascii="Times New Roman" w:hAnsi="Times New Roman" w:cs="Times New Roman"/>
                              <w:i w:val="0"/>
                              <w:iCs w:val="0"/>
                              <w:color w:val="auto"/>
                              <w:sz w:val="20"/>
                              <w:szCs w:val="20"/>
                            </w:rPr>
                          </w:rPrChange>
                        </w:rPr>
                        <w:t xml:space="preserve">Radar chart with overlay of select dietary patterns and their correlations to the 26 food groups used in the dietary </w:t>
                      </w:r>
                      <w:proofErr w:type="gramStart"/>
                      <w:r w:rsidRPr="00837ED6">
                        <w:rPr>
                          <w:rFonts w:ascii="Times New Roman" w:hAnsi="Times New Roman" w:cs="Times New Roman"/>
                          <w:i w:val="0"/>
                          <w:iCs w:val="0"/>
                          <w:color w:val="auto"/>
                          <w:rPrChange w:id="430" w:author="Maino Vieytes, Christian (NIH/NIA/IRP) [F]" w:date="2023-11-16T17:11:00Z">
                            <w:rPr>
                              <w:rFonts w:ascii="Times New Roman" w:hAnsi="Times New Roman" w:cs="Times New Roman"/>
                              <w:i w:val="0"/>
                              <w:iCs w:val="0"/>
                              <w:color w:val="auto"/>
                              <w:sz w:val="20"/>
                              <w:szCs w:val="20"/>
                            </w:rPr>
                          </w:rPrChange>
                        </w:rPr>
                        <w:t>patterns</w:t>
                      </w:r>
                      <w:proofErr w:type="gramEnd"/>
                      <w:r w:rsidRPr="00837ED6">
                        <w:rPr>
                          <w:rFonts w:ascii="Times New Roman" w:hAnsi="Times New Roman" w:cs="Times New Roman"/>
                          <w:i w:val="0"/>
                          <w:iCs w:val="0"/>
                          <w:color w:val="auto"/>
                          <w:rPrChange w:id="431" w:author="Maino Vieytes, Christian (NIH/NIA/IRP) [F]" w:date="2023-11-16T17:11:00Z">
                            <w:rPr>
                              <w:rFonts w:ascii="Times New Roman" w:hAnsi="Times New Roman" w:cs="Times New Roman"/>
                              <w:i w:val="0"/>
                              <w:iCs w:val="0"/>
                              <w:color w:val="auto"/>
                              <w:sz w:val="20"/>
                              <w:szCs w:val="20"/>
                            </w:rPr>
                          </w:rPrChange>
                        </w:rPr>
                        <w:t xml:space="preserve"> extraction phase of the analysis. </w:t>
                      </w:r>
                    </w:p>
                    <w:p w14:paraId="2020765C" w14:textId="77777777" w:rsidR="00B717EF" w:rsidRPr="00837ED6" w:rsidRDefault="00B717EF" w:rsidP="00B717EF">
                      <w:pPr>
                        <w:pStyle w:val="Caption"/>
                        <w:spacing w:after="0"/>
                        <w:rPr>
                          <w:ins w:id="432" w:author="Maino Vieytes, Christian (NIH/NIA/IRP) [F]" w:date="2023-11-16T17:11:00Z"/>
                          <w:rFonts w:ascii="Times New Roman" w:hAnsi="Times New Roman" w:cs="Times New Roman"/>
                          <w:i w:val="0"/>
                          <w:iCs w:val="0"/>
                          <w:color w:val="auto"/>
                          <w:lang w:bidi="en-US"/>
                          <w:rPrChange w:id="433" w:author="Maino Vieytes, Christian (NIH/NIA/IRP) [F]" w:date="2023-11-16T17:11:00Z">
                            <w:rPr>
                              <w:ins w:id="434" w:author="Maino Vieytes, Christian (NIH/NIA/IRP) [F]" w:date="2023-11-16T17:11:00Z"/>
                              <w:rFonts w:ascii="Times New Roman" w:hAnsi="Times New Roman" w:cs="Times New Roman"/>
                              <w:i w:val="0"/>
                              <w:iCs w:val="0"/>
                              <w:color w:val="auto"/>
                              <w:sz w:val="20"/>
                              <w:szCs w:val="20"/>
                              <w:lang w:bidi="en-US"/>
                            </w:rPr>
                          </w:rPrChange>
                        </w:rPr>
                      </w:pPr>
                      <w:r w:rsidRPr="00837ED6">
                        <w:rPr>
                          <w:rFonts w:ascii="Times New Roman" w:hAnsi="Times New Roman" w:cs="Times New Roman"/>
                          <w:i w:val="0"/>
                          <w:iCs w:val="0"/>
                          <w:color w:val="auto"/>
                          <w:lang w:bidi="en-US"/>
                          <w:rPrChange w:id="435" w:author="Maino Vieytes, Christian (NIH/NIA/IRP) [F]" w:date="2023-11-16T17:11:00Z">
                            <w:rPr>
                              <w:rFonts w:ascii="Times New Roman" w:hAnsi="Times New Roman" w:cs="Times New Roman"/>
                              <w:i w:val="0"/>
                              <w:iCs w:val="0"/>
                              <w:color w:val="auto"/>
                              <w:sz w:val="20"/>
                              <w:szCs w:val="20"/>
                              <w:lang w:bidi="en-US"/>
                            </w:rPr>
                          </w:rPrChange>
                        </w:rPr>
                        <w:t>† Dietary pattern obtained using penalized logistic regression; ‡ Dietary pattern obtained using principal components analysis.</w:t>
                      </w:r>
                    </w:p>
                    <w:p w14:paraId="63881039" w14:textId="6998A7AD" w:rsidR="005E4491" w:rsidRPr="00837ED6" w:rsidRDefault="005E4491" w:rsidP="005E4491">
                      <w:pPr>
                        <w:rPr>
                          <w:rFonts w:ascii="Times New Roman" w:hAnsi="Times New Roman" w:cs="Times New Roman"/>
                          <w:sz w:val="18"/>
                          <w:szCs w:val="18"/>
                          <w:lang w:bidi="en-US"/>
                          <w:rPrChange w:id="436" w:author="Maino Vieytes, Christian (NIH/NIA/IRP) [F]" w:date="2023-11-16T17:11:00Z">
                            <w:rPr>
                              <w:rFonts w:ascii="Times New Roman" w:hAnsi="Times New Roman" w:cs="Times New Roman"/>
                              <w:sz w:val="20"/>
                              <w:szCs w:val="20"/>
                              <w:lang w:bidi="en-US"/>
                            </w:rPr>
                          </w:rPrChange>
                        </w:rPr>
                        <w:pPrChange w:id="437" w:author="Maino Vieytes, Christian (NIH/NIA/IRP) [F]" w:date="2023-11-16T17:11:00Z">
                          <w:pPr>
                            <w:pStyle w:val="Caption"/>
                            <w:spacing w:after="0"/>
                          </w:pPr>
                        </w:pPrChange>
                      </w:pPr>
                      <w:ins w:id="438" w:author="Maino Vieytes, Christian (NIH/NIA/IRP) [F]" w:date="2023-11-16T17:11:00Z">
                        <w:r w:rsidRPr="00837ED6">
                          <w:rPr>
                            <w:rFonts w:ascii="Times New Roman" w:hAnsi="Times New Roman" w:cs="Times New Roman"/>
                            <w:sz w:val="18"/>
                            <w:szCs w:val="18"/>
                            <w:vertAlign w:val="superscript"/>
                            <w:lang w:bidi="en-US"/>
                            <w:rPrChange w:id="439" w:author="Maino Vieytes, Christian (NIH/NIA/IRP) [F]" w:date="2023-11-16T17:11:00Z">
                              <w:rPr>
                                <w:rFonts w:ascii="Times New Roman" w:hAnsi="Times New Roman" w:cs="Times New Roman"/>
                                <w:sz w:val="20"/>
                                <w:szCs w:val="20"/>
                                <w:vertAlign w:val="superscript"/>
                                <w:lang w:bidi="en-US"/>
                              </w:rPr>
                            </w:rPrChange>
                          </w:rPr>
                          <w:t>a</w:t>
                        </w:r>
                        <w:r w:rsidRPr="00837ED6">
                          <w:rPr>
                            <w:rFonts w:ascii="Times New Roman" w:hAnsi="Times New Roman" w:cs="Times New Roman"/>
                            <w:sz w:val="18"/>
                            <w:szCs w:val="18"/>
                            <w:vertAlign w:val="superscript"/>
                            <w:lang w:bidi="en-US"/>
                            <w:rPrChange w:id="440" w:author="Maino Vieytes, Christian (NIH/NIA/IRP) [F]" w:date="2023-11-16T17:11:00Z">
                              <w:rPr>
                                <w:rFonts w:ascii="Times New Roman" w:hAnsi="Times New Roman" w:cs="Times New Roman"/>
                                <w:sz w:val="20"/>
                                <w:szCs w:val="20"/>
                                <w:lang w:bidi="en-US"/>
                              </w:rPr>
                            </w:rPrChange>
                          </w:rPr>
                          <w:t xml:space="preserve"> </w:t>
                        </w:r>
                        <w:r w:rsidRPr="00837ED6">
                          <w:rPr>
                            <w:rFonts w:ascii="Times New Roman" w:hAnsi="Times New Roman" w:cs="Times New Roman"/>
                            <w:sz w:val="18"/>
                            <w:szCs w:val="18"/>
                            <w:lang w:bidi="en-US"/>
                            <w:rPrChange w:id="441" w:author="Maino Vieytes, Christian (NIH/NIA/IRP) [F]" w:date="2023-11-16T17:11:00Z">
                              <w:rPr>
                                <w:rFonts w:ascii="Times New Roman" w:hAnsi="Times New Roman" w:cs="Times New Roman"/>
                                <w:sz w:val="20"/>
                                <w:szCs w:val="20"/>
                                <w:lang w:bidi="en-US"/>
                              </w:rPr>
                            </w:rPrChange>
                          </w:rPr>
                          <w:t>Healthy Eating Index 2015</w:t>
                        </w:r>
                      </w:ins>
                    </w:p>
                    <w:p w14:paraId="6AAFB080" w14:textId="77777777" w:rsidR="005E4491" w:rsidRPr="00837ED6" w:rsidRDefault="00B717EF" w:rsidP="00B717EF">
                      <w:pPr>
                        <w:rPr>
                          <w:ins w:id="442" w:author="Maino Vieytes, Christian (NIH/NIA/IRP) [F]" w:date="2023-11-16T17:10:00Z"/>
                          <w:rFonts w:ascii="Times New Roman" w:hAnsi="Times New Roman" w:cs="Times New Roman"/>
                          <w:sz w:val="18"/>
                          <w:szCs w:val="18"/>
                          <w:lang w:bidi="en-US"/>
                          <w:rPrChange w:id="443" w:author="Maino Vieytes, Christian (NIH/NIA/IRP) [F]" w:date="2023-11-16T17:11:00Z">
                            <w:rPr>
                              <w:ins w:id="444" w:author="Maino Vieytes, Christian (NIH/NIA/IRP) [F]" w:date="2023-11-16T17:10:00Z"/>
                              <w:rFonts w:ascii="Times New Roman" w:hAnsi="Times New Roman" w:cs="Times New Roman"/>
                              <w:sz w:val="20"/>
                              <w:szCs w:val="20"/>
                              <w:lang w:bidi="en-US"/>
                            </w:rPr>
                          </w:rPrChange>
                        </w:rPr>
                      </w:pPr>
                      <w:r w:rsidRPr="00837ED6">
                        <w:rPr>
                          <w:rFonts w:ascii="Times New Roman" w:hAnsi="Times New Roman" w:cs="Times New Roman"/>
                          <w:sz w:val="18"/>
                          <w:szCs w:val="18"/>
                          <w:lang w:bidi="en-US"/>
                          <w:rPrChange w:id="445" w:author="Maino Vieytes, Christian (NIH/NIA/IRP) [F]" w:date="2023-11-16T17:11:00Z">
                            <w:rPr>
                              <w:rFonts w:ascii="Times New Roman" w:hAnsi="Times New Roman" w:cs="Times New Roman"/>
                              <w:sz w:val="20"/>
                              <w:szCs w:val="20"/>
                              <w:lang w:bidi="en-US"/>
                            </w:rPr>
                          </w:rPrChange>
                        </w:rPr>
                        <w:t>Subjects were weighted, and the analysis was performed according to NCHS guidelines</w:t>
                      </w:r>
                      <w:ins w:id="446" w:author="Maino Vieytes, Christian (NIH/NIA/IRP) [F]" w:date="2023-11-15T14:41:00Z">
                        <w:r w:rsidR="008104EE" w:rsidRPr="00837ED6">
                          <w:rPr>
                            <w:rFonts w:ascii="Times New Roman" w:hAnsi="Times New Roman" w:cs="Times New Roman"/>
                            <w:sz w:val="18"/>
                            <w:szCs w:val="18"/>
                            <w:lang w:bidi="en-US"/>
                            <w:rPrChange w:id="447" w:author="Maino Vieytes, Christian (NIH/NIA/IRP) [F]" w:date="2023-11-16T17:11:00Z">
                              <w:rPr>
                                <w:rFonts w:ascii="Times New Roman" w:hAnsi="Times New Roman" w:cs="Times New Roman"/>
                                <w:sz w:val="20"/>
                                <w:szCs w:val="20"/>
                                <w:lang w:bidi="en-US"/>
                              </w:rPr>
                            </w:rPrChange>
                          </w:rPr>
                          <w:t xml:space="preserve">. </w:t>
                        </w:r>
                      </w:ins>
                    </w:p>
                    <w:p w14:paraId="0D6DEC4A" w14:textId="77777777" w:rsidR="005E4491" w:rsidRPr="00837ED6" w:rsidRDefault="009C5C82" w:rsidP="00B717EF">
                      <w:pPr>
                        <w:rPr>
                          <w:ins w:id="448" w:author="Maino Vieytes, Christian (NIH/NIA/IRP) [F]" w:date="2023-11-16T17:10:00Z"/>
                          <w:rFonts w:ascii="Times New Roman" w:hAnsi="Times New Roman" w:cs="Times New Roman"/>
                          <w:sz w:val="18"/>
                          <w:szCs w:val="18"/>
                          <w:lang w:bidi="en-US"/>
                          <w:rPrChange w:id="449" w:author="Maino Vieytes, Christian (NIH/NIA/IRP) [F]" w:date="2023-11-16T17:11:00Z">
                            <w:rPr>
                              <w:ins w:id="450" w:author="Maino Vieytes, Christian (NIH/NIA/IRP) [F]" w:date="2023-11-16T17:10:00Z"/>
                              <w:rFonts w:ascii="Times New Roman" w:hAnsi="Times New Roman" w:cs="Times New Roman"/>
                              <w:sz w:val="20"/>
                              <w:szCs w:val="20"/>
                              <w:lang w:bidi="en-US"/>
                            </w:rPr>
                          </w:rPrChange>
                        </w:rPr>
                      </w:pPr>
                      <w:ins w:id="451" w:author="Maino Vieytes, Christian (NIH/NIA/IRP) [F]" w:date="2023-11-15T15:38:00Z">
                        <w:r w:rsidRPr="00837ED6">
                          <w:rPr>
                            <w:rFonts w:ascii="Times New Roman" w:hAnsi="Times New Roman" w:cs="Times New Roman"/>
                            <w:sz w:val="18"/>
                            <w:szCs w:val="18"/>
                            <w:lang w:bidi="en-US"/>
                            <w:rPrChange w:id="452" w:author="Maino Vieytes, Christian (NIH/NIA/IRP) [F]" w:date="2023-11-16T17:11:00Z">
                              <w:rPr>
                                <w:rFonts w:ascii="Times New Roman" w:hAnsi="Times New Roman" w:cs="Times New Roman"/>
                                <w:sz w:val="20"/>
                                <w:szCs w:val="20"/>
                                <w:lang w:bidi="en-US"/>
                              </w:rPr>
                            </w:rPrChange>
                          </w:rPr>
                          <w:t>The correlation a</w:t>
                        </w:r>
                      </w:ins>
                      <w:ins w:id="453" w:author="Maino Vieytes, Christian (NIH/NIA/IRP) [F]" w:date="2023-11-15T14:41:00Z">
                        <w:r w:rsidR="008104EE" w:rsidRPr="00837ED6">
                          <w:rPr>
                            <w:rFonts w:ascii="Times New Roman" w:hAnsi="Times New Roman" w:cs="Times New Roman"/>
                            <w:sz w:val="18"/>
                            <w:szCs w:val="18"/>
                            <w:lang w:bidi="en-US"/>
                            <w:rPrChange w:id="454" w:author="Maino Vieytes, Christian (NIH/NIA/IRP) [F]" w:date="2023-11-16T17:11:00Z">
                              <w:rPr>
                                <w:rFonts w:ascii="Times New Roman" w:hAnsi="Times New Roman" w:cs="Times New Roman"/>
                                <w:sz w:val="20"/>
                                <w:szCs w:val="20"/>
                                <w:lang w:bidi="en-US"/>
                              </w:rPr>
                            </w:rPrChange>
                          </w:rPr>
                          <w:t>nalysis was performed on subjects from the testing</w:t>
                        </w:r>
                      </w:ins>
                      <w:ins w:id="455" w:author="Maino Vieytes, Christian (NIH/NIA/IRP) [F]" w:date="2023-11-15T15:38:00Z">
                        <w:r w:rsidRPr="00837ED6">
                          <w:rPr>
                            <w:rFonts w:ascii="Times New Roman" w:hAnsi="Times New Roman" w:cs="Times New Roman"/>
                            <w:sz w:val="18"/>
                            <w:szCs w:val="18"/>
                            <w:lang w:bidi="en-US"/>
                            <w:rPrChange w:id="456" w:author="Maino Vieytes, Christian (NIH/NIA/IRP) [F]" w:date="2023-11-16T17:11:00Z">
                              <w:rPr>
                                <w:rFonts w:ascii="Times New Roman" w:hAnsi="Times New Roman" w:cs="Times New Roman"/>
                                <w:sz w:val="20"/>
                                <w:szCs w:val="20"/>
                                <w:lang w:bidi="en-US"/>
                              </w:rPr>
                            </w:rPrChange>
                          </w:rPr>
                          <w:t xml:space="preserve"> sub</w:t>
                        </w:r>
                      </w:ins>
                      <w:ins w:id="457" w:author="Maino Vieytes, Christian (NIH/NIA/IRP) [F]" w:date="2023-11-15T14:41:00Z">
                        <w:r w:rsidR="008104EE" w:rsidRPr="00837ED6">
                          <w:rPr>
                            <w:rFonts w:ascii="Times New Roman" w:hAnsi="Times New Roman" w:cs="Times New Roman"/>
                            <w:sz w:val="18"/>
                            <w:szCs w:val="18"/>
                            <w:lang w:bidi="en-US"/>
                            <w:rPrChange w:id="458" w:author="Maino Vieytes, Christian (NIH/NIA/IRP) [F]" w:date="2023-11-16T17:11:00Z">
                              <w:rPr>
                                <w:rFonts w:ascii="Times New Roman" w:hAnsi="Times New Roman" w:cs="Times New Roman"/>
                                <w:sz w:val="20"/>
                                <w:szCs w:val="20"/>
                                <w:lang w:bidi="en-US"/>
                              </w:rPr>
                            </w:rPrChange>
                          </w:rPr>
                          <w:t>sample</w:t>
                        </w:r>
                      </w:ins>
                      <w:ins w:id="459" w:author="Maino Vieytes, Christian (NIH/NIA/IRP) [F]" w:date="2023-11-15T15:38:00Z">
                        <w:r w:rsidRPr="00837ED6">
                          <w:rPr>
                            <w:rFonts w:ascii="Times New Roman" w:hAnsi="Times New Roman" w:cs="Times New Roman"/>
                            <w:sz w:val="18"/>
                            <w:szCs w:val="18"/>
                            <w:lang w:bidi="en-US"/>
                            <w:rPrChange w:id="460" w:author="Maino Vieytes, Christian (NIH/NIA/IRP) [F]" w:date="2023-11-16T17:11:00Z">
                              <w:rPr>
                                <w:rFonts w:ascii="Times New Roman" w:hAnsi="Times New Roman" w:cs="Times New Roman"/>
                                <w:sz w:val="20"/>
                                <w:szCs w:val="20"/>
                                <w:lang w:bidi="en-US"/>
                              </w:rPr>
                            </w:rPrChange>
                          </w:rPr>
                          <w:t xml:space="preserve"> described in the main text</w:t>
                        </w:r>
                      </w:ins>
                      <w:ins w:id="461" w:author="Maino Vieytes, Christian (NIH/NIA/IRP) [F]" w:date="2023-11-15T14:41:00Z">
                        <w:r w:rsidR="008104EE" w:rsidRPr="00837ED6">
                          <w:rPr>
                            <w:rFonts w:ascii="Times New Roman" w:hAnsi="Times New Roman" w:cs="Times New Roman"/>
                            <w:sz w:val="18"/>
                            <w:szCs w:val="18"/>
                            <w:lang w:bidi="en-US"/>
                            <w:rPrChange w:id="462" w:author="Maino Vieytes, Christian (NIH/NIA/IRP) [F]" w:date="2023-11-16T17:11:00Z">
                              <w:rPr>
                                <w:rFonts w:ascii="Times New Roman" w:hAnsi="Times New Roman" w:cs="Times New Roman"/>
                                <w:sz w:val="20"/>
                                <w:szCs w:val="20"/>
                                <w:lang w:bidi="en-US"/>
                              </w:rPr>
                            </w:rPrChange>
                          </w:rPr>
                          <w:t xml:space="preserve"> (</w:t>
                        </w:r>
                        <w:r w:rsidR="008104EE" w:rsidRPr="00837ED6">
                          <w:rPr>
                            <w:rFonts w:ascii="Times New Roman" w:hAnsi="Times New Roman" w:cs="Times New Roman"/>
                            <w:i/>
                            <w:iCs/>
                            <w:sz w:val="18"/>
                            <w:szCs w:val="18"/>
                            <w:lang w:bidi="en-US"/>
                            <w:rPrChange w:id="463" w:author="Maino Vieytes, Christian (NIH/NIA/IRP) [F]" w:date="2023-11-16T17:11:00Z">
                              <w:rPr>
                                <w:rFonts w:ascii="Times New Roman" w:hAnsi="Times New Roman" w:cs="Times New Roman"/>
                                <w:i/>
                                <w:iCs/>
                                <w:sz w:val="20"/>
                                <w:szCs w:val="20"/>
                                <w:lang w:bidi="en-US"/>
                              </w:rPr>
                            </w:rPrChange>
                          </w:rPr>
                          <w:t xml:space="preserve">n </w:t>
                        </w:r>
                        <w:r w:rsidR="008104EE" w:rsidRPr="00837ED6">
                          <w:rPr>
                            <w:rFonts w:ascii="Times New Roman" w:hAnsi="Times New Roman" w:cs="Times New Roman"/>
                            <w:sz w:val="18"/>
                            <w:szCs w:val="18"/>
                            <w:lang w:bidi="en-US"/>
                            <w:rPrChange w:id="464" w:author="Maino Vieytes, Christian (NIH/NIA/IRP) [F]" w:date="2023-11-16T17:11:00Z">
                              <w:rPr>
                                <w:rFonts w:ascii="Times New Roman" w:hAnsi="Times New Roman" w:cs="Times New Roman"/>
                                <w:sz w:val="20"/>
                                <w:szCs w:val="20"/>
                                <w:lang w:bidi="en-US"/>
                              </w:rPr>
                            </w:rPrChange>
                          </w:rPr>
                          <w:t xml:space="preserve">= </w:t>
                        </w:r>
                      </w:ins>
                      <w:ins w:id="465" w:author="Maino Vieytes, Christian (NIH/NIA/IRP) [F]" w:date="2023-11-16T08:26:00Z">
                        <w:r w:rsidR="00E260F1" w:rsidRPr="00837ED6">
                          <w:rPr>
                            <w:rFonts w:ascii="Times New Roman" w:hAnsi="Times New Roman" w:cs="Times New Roman"/>
                            <w:sz w:val="18"/>
                            <w:szCs w:val="18"/>
                            <w:lang w:bidi="en-US"/>
                            <w:rPrChange w:id="466" w:author="Maino Vieytes, Christian (NIH/NIA/IRP) [F]" w:date="2023-11-16T17:11:00Z">
                              <w:rPr>
                                <w:rFonts w:ascii="Times New Roman" w:hAnsi="Times New Roman" w:cs="Times New Roman"/>
                                <w:sz w:val="20"/>
                                <w:szCs w:val="20"/>
                                <w:lang w:bidi="en-US"/>
                              </w:rPr>
                            </w:rPrChange>
                          </w:rPr>
                          <w:t>748</w:t>
                        </w:r>
                      </w:ins>
                      <w:ins w:id="467" w:author="Maino Vieytes, Christian (NIH/NIA/IRP) [F]" w:date="2023-11-15T14:41:00Z">
                        <w:r w:rsidR="008104EE" w:rsidRPr="00837ED6">
                          <w:rPr>
                            <w:rFonts w:ascii="Times New Roman" w:hAnsi="Times New Roman" w:cs="Times New Roman"/>
                            <w:sz w:val="18"/>
                            <w:szCs w:val="18"/>
                            <w:lang w:bidi="en-US"/>
                            <w:rPrChange w:id="468" w:author="Maino Vieytes, Christian (NIH/NIA/IRP) [F]" w:date="2023-11-16T17:11:00Z">
                              <w:rPr>
                                <w:rFonts w:ascii="Times New Roman" w:hAnsi="Times New Roman" w:cs="Times New Roman"/>
                                <w:sz w:val="20"/>
                                <w:szCs w:val="20"/>
                                <w:lang w:bidi="en-US"/>
                              </w:rPr>
                            </w:rPrChange>
                          </w:rPr>
                          <w:t>)</w:t>
                        </w:r>
                      </w:ins>
                      <w:r w:rsidR="00B717EF" w:rsidRPr="00837ED6">
                        <w:rPr>
                          <w:rFonts w:ascii="Times New Roman" w:hAnsi="Times New Roman" w:cs="Times New Roman"/>
                          <w:sz w:val="18"/>
                          <w:szCs w:val="18"/>
                          <w:lang w:bidi="en-US"/>
                          <w:rPrChange w:id="469" w:author="Maino Vieytes, Christian (NIH/NIA/IRP) [F]" w:date="2023-11-16T17:11:00Z">
                            <w:rPr>
                              <w:rFonts w:ascii="Times New Roman" w:hAnsi="Times New Roman" w:cs="Times New Roman"/>
                              <w:sz w:val="20"/>
                              <w:szCs w:val="20"/>
                              <w:lang w:bidi="en-US"/>
                            </w:rPr>
                          </w:rPrChange>
                        </w:rPr>
                        <w:t>.</w:t>
                      </w:r>
                      <w:ins w:id="470" w:author="Maino Vieytes, Christian (NIH/NIA/IRP) [F]" w:date="2023-11-15T15:39:00Z">
                        <w:r w:rsidRPr="00837ED6">
                          <w:rPr>
                            <w:rFonts w:ascii="Times New Roman" w:hAnsi="Times New Roman" w:cs="Times New Roman"/>
                            <w:sz w:val="18"/>
                            <w:szCs w:val="18"/>
                            <w:lang w:bidi="en-US"/>
                            <w:rPrChange w:id="471" w:author="Maino Vieytes, Christian (NIH/NIA/IRP) [F]" w:date="2023-11-16T17:11:00Z">
                              <w:rPr>
                                <w:rFonts w:ascii="Times New Roman" w:hAnsi="Times New Roman" w:cs="Times New Roman"/>
                                <w:sz w:val="20"/>
                                <w:szCs w:val="20"/>
                                <w:lang w:bidi="en-US"/>
                              </w:rPr>
                            </w:rPrChange>
                          </w:rPr>
                          <w:t xml:space="preserve"> </w:t>
                        </w:r>
                      </w:ins>
                    </w:p>
                    <w:p w14:paraId="186959A0" w14:textId="32193E0B" w:rsidR="00B717EF" w:rsidRPr="00837ED6" w:rsidRDefault="009C5C82" w:rsidP="00B717EF">
                      <w:pPr>
                        <w:rPr>
                          <w:ins w:id="472" w:author="Maino Vieytes, Christian (NIH/NIA/IRP) [F]" w:date="2023-11-15T15:40:00Z"/>
                          <w:rFonts w:ascii="Times New Roman" w:hAnsi="Times New Roman" w:cs="Times New Roman"/>
                          <w:sz w:val="18"/>
                          <w:szCs w:val="18"/>
                          <w:lang w:bidi="en-US"/>
                          <w:rPrChange w:id="473" w:author="Maino Vieytes, Christian (NIH/NIA/IRP) [F]" w:date="2023-11-16T17:11:00Z">
                            <w:rPr>
                              <w:ins w:id="474" w:author="Maino Vieytes, Christian (NIH/NIA/IRP) [F]" w:date="2023-11-15T15:40:00Z"/>
                              <w:rFonts w:ascii="Times New Roman" w:hAnsi="Times New Roman" w:cs="Times New Roman"/>
                              <w:sz w:val="20"/>
                              <w:szCs w:val="20"/>
                              <w:lang w:bidi="en-US"/>
                            </w:rPr>
                          </w:rPrChange>
                        </w:rPr>
                      </w:pPr>
                      <w:ins w:id="475" w:author="Maino Vieytes, Christian (NIH/NIA/IRP) [F]" w:date="2023-11-15T15:39:00Z">
                        <w:r w:rsidRPr="00837ED6">
                          <w:rPr>
                            <w:rFonts w:ascii="Times New Roman" w:hAnsi="Times New Roman" w:cs="Times New Roman"/>
                            <w:sz w:val="18"/>
                            <w:szCs w:val="18"/>
                            <w:lang w:bidi="en-US"/>
                            <w:rPrChange w:id="476" w:author="Maino Vieytes, Christian (NIH/NIA/IRP) [F]" w:date="2023-11-16T17:11:00Z">
                              <w:rPr>
                                <w:rFonts w:ascii="Times New Roman" w:hAnsi="Times New Roman" w:cs="Times New Roman"/>
                                <w:sz w:val="20"/>
                                <w:szCs w:val="20"/>
                                <w:lang w:bidi="en-US"/>
                              </w:rPr>
                            </w:rPrChange>
                          </w:rPr>
                          <w:t>All dietary patterns extraction procedures were performed on the training subsample described in the main text (</w:t>
                        </w:r>
                        <w:r w:rsidRPr="00837ED6">
                          <w:rPr>
                            <w:rFonts w:ascii="Times New Roman" w:hAnsi="Times New Roman" w:cs="Times New Roman"/>
                            <w:i/>
                            <w:iCs/>
                            <w:sz w:val="18"/>
                            <w:szCs w:val="18"/>
                            <w:lang w:bidi="en-US"/>
                            <w:rPrChange w:id="477" w:author="Maino Vieytes, Christian (NIH/NIA/IRP) [F]" w:date="2023-11-16T17:11:00Z">
                              <w:rPr>
                                <w:rFonts w:ascii="Times New Roman" w:hAnsi="Times New Roman" w:cs="Times New Roman"/>
                                <w:i/>
                                <w:iCs/>
                                <w:sz w:val="20"/>
                                <w:szCs w:val="20"/>
                                <w:lang w:bidi="en-US"/>
                              </w:rPr>
                            </w:rPrChange>
                          </w:rPr>
                          <w:t xml:space="preserve">n </w:t>
                        </w:r>
                        <w:r w:rsidRPr="00837ED6">
                          <w:rPr>
                            <w:rFonts w:ascii="Times New Roman" w:hAnsi="Times New Roman" w:cs="Times New Roman"/>
                            <w:sz w:val="18"/>
                            <w:szCs w:val="18"/>
                            <w:lang w:bidi="en-US"/>
                            <w:rPrChange w:id="478" w:author="Maino Vieytes, Christian (NIH/NIA/IRP) [F]" w:date="2023-11-16T17:11:00Z">
                              <w:rPr>
                                <w:rFonts w:ascii="Times New Roman" w:hAnsi="Times New Roman" w:cs="Times New Roman"/>
                                <w:sz w:val="20"/>
                                <w:szCs w:val="20"/>
                                <w:lang w:bidi="en-US"/>
                              </w:rPr>
                            </w:rPrChange>
                          </w:rPr>
                          <w:t>= 1</w:t>
                        </w:r>
                      </w:ins>
                      <w:ins w:id="479" w:author="Maino Vieytes, Christian (NIH/NIA/IRP) [F]" w:date="2023-11-16T08:26:00Z">
                        <w:r w:rsidR="00E260F1" w:rsidRPr="00837ED6">
                          <w:rPr>
                            <w:rFonts w:ascii="Times New Roman" w:hAnsi="Times New Roman" w:cs="Times New Roman"/>
                            <w:sz w:val="18"/>
                            <w:szCs w:val="18"/>
                            <w:lang w:bidi="en-US"/>
                            <w:rPrChange w:id="480" w:author="Maino Vieytes, Christian (NIH/NIA/IRP) [F]" w:date="2023-11-16T17:11:00Z">
                              <w:rPr>
                                <w:rFonts w:ascii="Times New Roman" w:hAnsi="Times New Roman" w:cs="Times New Roman"/>
                                <w:sz w:val="20"/>
                                <w:szCs w:val="20"/>
                                <w:lang w:bidi="en-US"/>
                              </w:rPr>
                            </w:rPrChange>
                          </w:rPr>
                          <w:t>745</w:t>
                        </w:r>
                      </w:ins>
                      <w:ins w:id="481" w:author="Maino Vieytes, Christian (NIH/NIA/IRP) [F]" w:date="2023-11-15T15:39:00Z">
                        <w:r w:rsidRPr="00837ED6">
                          <w:rPr>
                            <w:rFonts w:ascii="Times New Roman" w:hAnsi="Times New Roman" w:cs="Times New Roman"/>
                            <w:sz w:val="18"/>
                            <w:szCs w:val="18"/>
                            <w:lang w:bidi="en-US"/>
                            <w:rPrChange w:id="482" w:author="Maino Vieytes, Christian (NIH/NIA/IRP) [F]" w:date="2023-11-16T17:11:00Z">
                              <w:rPr>
                                <w:rFonts w:ascii="Times New Roman" w:hAnsi="Times New Roman" w:cs="Times New Roman"/>
                                <w:sz w:val="20"/>
                                <w:szCs w:val="20"/>
                                <w:lang w:bidi="en-US"/>
                              </w:rPr>
                            </w:rPrChange>
                          </w:rPr>
                          <w:t>).</w:t>
                        </w:r>
                      </w:ins>
                    </w:p>
                    <w:p w14:paraId="04D23187" w14:textId="71906AC6" w:rsidR="009C5C82" w:rsidRPr="00837ED6" w:rsidRDefault="009C5C82" w:rsidP="005E4491">
                      <w:pPr>
                        <w:rPr>
                          <w:rFonts w:ascii="Times New Roman" w:hAnsi="Times New Roman" w:cs="Times New Roman"/>
                          <w:sz w:val="18"/>
                          <w:szCs w:val="18"/>
                          <w:lang w:bidi="en-US"/>
                          <w:rPrChange w:id="483" w:author="Maino Vieytes, Christian (NIH/NIA/IRP) [F]" w:date="2023-11-16T17:11:00Z">
                            <w:rPr>
                              <w:rFonts w:ascii="Times New Roman" w:hAnsi="Times New Roman" w:cs="Times New Roman"/>
                              <w:sz w:val="20"/>
                              <w:szCs w:val="20"/>
                              <w:lang w:bidi="en-US"/>
                            </w:rPr>
                          </w:rPrChange>
                        </w:rPr>
                      </w:pPr>
                    </w:p>
                  </w:txbxContent>
                </v:textbox>
                <w10:wrap type="square"/>
              </v:shape>
            </w:pict>
          </mc:Fallback>
        </mc:AlternateContent>
      </w:r>
      <w:ins w:id="1038" w:author="Maino Vieytes, Christian (NIH/NIA/IRP) [F]" w:date="2023-11-16T10:30:00Z">
        <w:r>
          <w:rPr>
            <w:rFonts w:ascii="Times New Roman" w:hAnsi="Times New Roman" w:cs="Times New Roman"/>
            <w:noProof/>
          </w:rPr>
          <w:drawing>
            <wp:anchor distT="0" distB="0" distL="114300" distR="114300" simplePos="0" relativeHeight="251684864" behindDoc="0" locked="0" layoutInCell="1" allowOverlap="1" wp14:anchorId="49D6027C" wp14:editId="3A60B532">
              <wp:simplePos x="0" y="0"/>
              <wp:positionH relativeFrom="column">
                <wp:posOffset>461010</wp:posOffset>
              </wp:positionH>
              <wp:positionV relativeFrom="paragraph">
                <wp:posOffset>0</wp:posOffset>
              </wp:positionV>
              <wp:extent cx="5131778" cy="4157980"/>
              <wp:effectExtent l="0" t="0" r="0" b="0"/>
              <wp:wrapSquare wrapText="bothSides"/>
              <wp:docPr id="15373084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308415" name="Picture 1537308415"/>
                      <pic:cNvPicPr/>
                    </pic:nvPicPr>
                    <pic:blipFill rotWithShape="1">
                      <a:blip r:embed="rId19" cstate="print">
                        <a:extLst>
                          <a:ext uri="{28A0092B-C50C-407E-A947-70E740481C1C}">
                            <a14:useLocalDpi xmlns:a14="http://schemas.microsoft.com/office/drawing/2010/main" val="0"/>
                          </a:ext>
                        </a:extLst>
                      </a:blip>
                      <a:srcRect l="13647" b="12948"/>
                      <a:stretch/>
                    </pic:blipFill>
                    <pic:spPr bwMode="auto">
                      <a:xfrm>
                        <a:off x="0" y="0"/>
                        <a:ext cx="5131778" cy="4157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1039" w:author="Maino Vieytes, Christian (NIH/NIA/IRP) [F]" w:date="2023-11-15T15:37:00Z">
        <w:r w:rsidR="00B717EF" w:rsidDel="009C5C82">
          <w:rPr>
            <w:rFonts w:ascii="Times New Roman" w:hAnsi="Times New Roman" w:cs="Times New Roman"/>
            <w:noProof/>
          </w:rPr>
          <w:drawing>
            <wp:inline distT="0" distB="0" distL="0" distR="0" wp14:anchorId="60AB5612" wp14:editId="72217A88">
              <wp:extent cx="5082151" cy="4146550"/>
              <wp:effectExtent l="0" t="0" r="0" b="0"/>
              <wp:docPr id="1238583224"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583224" name="Picture 2" descr="Chart, radar chart&#10;&#10;Description automatically generated"/>
                      <pic:cNvPicPr/>
                    </pic:nvPicPr>
                    <pic:blipFill rotWithShape="1">
                      <a:blip r:embed="rId20" cstate="print">
                        <a:extLst>
                          <a:ext uri="{28A0092B-C50C-407E-A947-70E740481C1C}">
                            <a14:useLocalDpi xmlns:a14="http://schemas.microsoft.com/office/drawing/2010/main" val="0"/>
                          </a:ext>
                        </a:extLst>
                      </a:blip>
                      <a:srcRect l="14490" b="13196"/>
                      <a:stretch/>
                    </pic:blipFill>
                    <pic:spPr bwMode="auto">
                      <a:xfrm>
                        <a:off x="0" y="0"/>
                        <a:ext cx="5082332" cy="4146698"/>
                      </a:xfrm>
                      <a:prstGeom prst="rect">
                        <a:avLst/>
                      </a:prstGeom>
                      <a:ln>
                        <a:noFill/>
                      </a:ln>
                      <a:extLst>
                        <a:ext uri="{53640926-AAD7-44D8-BBD7-CCE9431645EC}">
                          <a14:shadowObscured xmlns:a14="http://schemas.microsoft.com/office/drawing/2010/main"/>
                        </a:ext>
                      </a:extLst>
                    </pic:spPr>
                  </pic:pic>
                </a:graphicData>
              </a:graphic>
            </wp:inline>
          </w:drawing>
        </w:r>
      </w:del>
    </w:p>
    <w:p w14:paraId="769A1508" w14:textId="1468BDB7" w:rsidR="00B717EF" w:rsidRPr="00C90B6F" w:rsidDel="00BF2714" w:rsidRDefault="00B717EF" w:rsidP="00CA04BD">
      <w:pPr>
        <w:spacing w:line="360" w:lineRule="auto"/>
        <w:ind w:firstLine="720"/>
        <w:rPr>
          <w:del w:id="1040" w:author="Maino Vieytes, Christian (NIH/NIA/IRP) [F]" w:date="2023-11-16T10:31:00Z"/>
          <w:rFonts w:ascii="Times New Roman" w:hAnsi="Times New Roman" w:cs="Times New Roman"/>
        </w:rPr>
      </w:pPr>
    </w:p>
    <w:p w14:paraId="296C8276" w14:textId="77777777" w:rsidR="00B717EF" w:rsidDel="00BF2714" w:rsidRDefault="00B717EF" w:rsidP="00CA04BD">
      <w:pPr>
        <w:spacing w:line="360" w:lineRule="auto"/>
        <w:ind w:firstLine="720"/>
        <w:rPr>
          <w:del w:id="1041" w:author="Maino Vieytes, Christian (NIH/NIA/IRP) [F]" w:date="2023-11-16T10:31:00Z"/>
          <w:rFonts w:ascii="Times New Roman" w:hAnsi="Times New Roman" w:cs="Times New Roman"/>
        </w:rPr>
      </w:pPr>
    </w:p>
    <w:p w14:paraId="19AEC919" w14:textId="77777777" w:rsidR="00B717EF" w:rsidDel="00BF2714" w:rsidRDefault="00B717EF" w:rsidP="00CA04BD">
      <w:pPr>
        <w:spacing w:line="360" w:lineRule="auto"/>
        <w:ind w:firstLine="720"/>
        <w:rPr>
          <w:del w:id="1042" w:author="Maino Vieytes, Christian (NIH/NIA/IRP) [F]" w:date="2023-11-16T10:31:00Z"/>
          <w:rFonts w:ascii="Times New Roman" w:hAnsi="Times New Roman" w:cs="Times New Roman"/>
        </w:rPr>
      </w:pPr>
    </w:p>
    <w:p w14:paraId="405F323C" w14:textId="77777777" w:rsidR="00B717EF" w:rsidDel="00BF2714" w:rsidRDefault="00B717EF" w:rsidP="00CA04BD">
      <w:pPr>
        <w:spacing w:line="360" w:lineRule="auto"/>
        <w:ind w:firstLine="720"/>
        <w:rPr>
          <w:del w:id="1043" w:author="Maino Vieytes, Christian (NIH/NIA/IRP) [F]" w:date="2023-11-16T10:31:00Z"/>
          <w:rFonts w:ascii="Times New Roman" w:hAnsi="Times New Roman" w:cs="Times New Roman"/>
        </w:rPr>
      </w:pPr>
    </w:p>
    <w:p w14:paraId="383740BE" w14:textId="77777777" w:rsidR="00B717EF" w:rsidDel="00BF2714" w:rsidRDefault="00B717EF" w:rsidP="00CA04BD">
      <w:pPr>
        <w:spacing w:line="360" w:lineRule="auto"/>
        <w:ind w:firstLine="720"/>
        <w:rPr>
          <w:del w:id="1044" w:author="Maino Vieytes, Christian (NIH/NIA/IRP) [F]" w:date="2023-11-16T10:31:00Z"/>
          <w:rFonts w:ascii="Times New Roman" w:hAnsi="Times New Roman" w:cs="Times New Roman"/>
        </w:rPr>
      </w:pPr>
    </w:p>
    <w:p w14:paraId="34A1CBFF" w14:textId="77777777" w:rsidR="00B717EF" w:rsidDel="00BF2714" w:rsidRDefault="00B717EF" w:rsidP="00CA04BD">
      <w:pPr>
        <w:spacing w:line="360" w:lineRule="auto"/>
        <w:ind w:firstLine="720"/>
        <w:rPr>
          <w:del w:id="1045" w:author="Maino Vieytes, Christian (NIH/NIA/IRP) [F]" w:date="2023-11-16T10:31:00Z"/>
          <w:rFonts w:ascii="Times New Roman" w:hAnsi="Times New Roman" w:cs="Times New Roman"/>
        </w:rPr>
      </w:pPr>
    </w:p>
    <w:p w14:paraId="01DF4CE7" w14:textId="77777777" w:rsidR="00B717EF" w:rsidDel="00BF2714" w:rsidRDefault="00B717EF" w:rsidP="00CA04BD">
      <w:pPr>
        <w:spacing w:line="360" w:lineRule="auto"/>
        <w:ind w:firstLine="720"/>
        <w:rPr>
          <w:del w:id="1046" w:author="Maino Vieytes, Christian (NIH/NIA/IRP) [F]" w:date="2023-11-16T10:31:00Z"/>
          <w:rFonts w:ascii="Times New Roman" w:hAnsi="Times New Roman" w:cs="Times New Roman"/>
        </w:rPr>
      </w:pPr>
    </w:p>
    <w:p w14:paraId="1C04A579" w14:textId="77777777" w:rsidR="00B717EF" w:rsidDel="00BF2714" w:rsidRDefault="00B717EF" w:rsidP="00CA04BD">
      <w:pPr>
        <w:spacing w:line="360" w:lineRule="auto"/>
        <w:ind w:firstLine="720"/>
        <w:rPr>
          <w:del w:id="1047" w:author="Maino Vieytes, Christian (NIH/NIA/IRP) [F]" w:date="2023-11-16T10:31:00Z"/>
          <w:rFonts w:ascii="Times New Roman" w:hAnsi="Times New Roman" w:cs="Times New Roman"/>
        </w:rPr>
      </w:pPr>
    </w:p>
    <w:p w14:paraId="6BC42D48" w14:textId="77777777" w:rsidR="00B717EF" w:rsidRDefault="00B717EF" w:rsidP="00BF2714">
      <w:pPr>
        <w:spacing w:line="360" w:lineRule="auto"/>
        <w:ind w:firstLine="720"/>
        <w:rPr>
          <w:rFonts w:ascii="Times New Roman" w:hAnsi="Times New Roman" w:cs="Times New Roman"/>
        </w:rPr>
      </w:pPr>
    </w:p>
    <w:p w14:paraId="65298FF3" w14:textId="76AA9029" w:rsidR="00B717EF" w:rsidRDefault="00B717EF" w:rsidP="00CA04BD">
      <w:pPr>
        <w:spacing w:line="360" w:lineRule="auto"/>
        <w:ind w:firstLine="720"/>
        <w:rPr>
          <w:rFonts w:ascii="Times New Roman" w:hAnsi="Times New Roman" w:cs="Times New Roman"/>
        </w:rPr>
      </w:pPr>
    </w:p>
    <w:p w14:paraId="48EF44C4" w14:textId="77777777" w:rsidR="00B717EF" w:rsidRDefault="00B717EF" w:rsidP="00CA04BD">
      <w:pPr>
        <w:spacing w:line="360" w:lineRule="auto"/>
        <w:ind w:firstLine="720"/>
        <w:rPr>
          <w:ins w:id="1048" w:author="Maino Vieytes, Christian (NIH/NIA/IRP) [F]" w:date="2023-11-15T15:38:00Z"/>
          <w:rFonts w:ascii="Times New Roman" w:hAnsi="Times New Roman" w:cs="Times New Roman"/>
        </w:rPr>
      </w:pPr>
    </w:p>
    <w:p w14:paraId="59504851" w14:textId="77777777" w:rsidR="009C5C82" w:rsidRDefault="009C5C82" w:rsidP="00CA04BD">
      <w:pPr>
        <w:spacing w:line="360" w:lineRule="auto"/>
        <w:ind w:firstLine="720"/>
        <w:rPr>
          <w:ins w:id="1049" w:author="Maino Vieytes, Christian (NIH/NIA/IRP) [F]" w:date="2023-11-15T15:38:00Z"/>
          <w:rFonts w:ascii="Times New Roman" w:hAnsi="Times New Roman" w:cs="Times New Roman"/>
        </w:rPr>
      </w:pPr>
    </w:p>
    <w:p w14:paraId="536399A9" w14:textId="77777777" w:rsidR="009C5C82" w:rsidRDefault="009C5C82" w:rsidP="00CA04BD">
      <w:pPr>
        <w:spacing w:line="360" w:lineRule="auto"/>
        <w:ind w:firstLine="720"/>
        <w:rPr>
          <w:ins w:id="1050" w:author="Maino Vieytes, Christian (NIH/NIA/IRP) [F]" w:date="2023-11-15T15:38:00Z"/>
          <w:rFonts w:ascii="Times New Roman" w:hAnsi="Times New Roman" w:cs="Times New Roman"/>
        </w:rPr>
      </w:pPr>
    </w:p>
    <w:p w14:paraId="11B16EC8" w14:textId="77777777" w:rsidR="009C5C82" w:rsidRDefault="009C5C82" w:rsidP="00CA04BD">
      <w:pPr>
        <w:spacing w:line="360" w:lineRule="auto"/>
        <w:ind w:firstLine="720"/>
        <w:rPr>
          <w:ins w:id="1051" w:author="Maino Vieytes, Christian (NIH/NIA/IRP) [F]" w:date="2023-11-15T15:38:00Z"/>
          <w:rFonts w:ascii="Times New Roman" w:hAnsi="Times New Roman" w:cs="Times New Roman"/>
        </w:rPr>
      </w:pPr>
    </w:p>
    <w:p w14:paraId="098B8607" w14:textId="03EBE3B7" w:rsidR="009C5C82" w:rsidRDefault="009C5C82" w:rsidP="00CA04BD">
      <w:pPr>
        <w:spacing w:line="360" w:lineRule="auto"/>
        <w:ind w:firstLine="720"/>
        <w:rPr>
          <w:rFonts w:ascii="Times New Roman" w:hAnsi="Times New Roman" w:cs="Times New Roman"/>
        </w:rPr>
      </w:pPr>
    </w:p>
    <w:p w14:paraId="70F5C0D8" w14:textId="2E47D2A5" w:rsidR="00B717EF" w:rsidRDefault="00B717EF" w:rsidP="00CA04BD">
      <w:pPr>
        <w:spacing w:line="360" w:lineRule="auto"/>
        <w:ind w:firstLine="720"/>
        <w:rPr>
          <w:ins w:id="1052" w:author="Maino Vieytes, Christian (NIH/NIA/IRP) [F]" w:date="2023-11-15T15:39:00Z"/>
          <w:rFonts w:ascii="Times New Roman" w:hAnsi="Times New Roman" w:cs="Times New Roman"/>
        </w:rPr>
      </w:pPr>
    </w:p>
    <w:p w14:paraId="5B4C4988" w14:textId="77777777" w:rsidR="009C5C82" w:rsidRDefault="009C5C82" w:rsidP="00CA04BD">
      <w:pPr>
        <w:spacing w:line="360" w:lineRule="auto"/>
        <w:ind w:firstLine="720"/>
        <w:rPr>
          <w:ins w:id="1053" w:author="Maino Vieytes, Christian (NIH/NIA/IRP) [F]" w:date="2023-11-15T15:39:00Z"/>
          <w:rFonts w:ascii="Times New Roman" w:hAnsi="Times New Roman" w:cs="Times New Roman"/>
        </w:rPr>
      </w:pPr>
    </w:p>
    <w:p w14:paraId="37AC1B9E" w14:textId="77777777" w:rsidR="009C5C82" w:rsidRDefault="009C5C82">
      <w:pPr>
        <w:spacing w:line="360" w:lineRule="auto"/>
        <w:rPr>
          <w:ins w:id="1054" w:author="Maino Vieytes, Christian (NIH/NIA/IRP) [F]" w:date="2023-11-15T15:39:00Z"/>
          <w:rFonts w:ascii="Times New Roman" w:hAnsi="Times New Roman" w:cs="Times New Roman"/>
        </w:rPr>
        <w:pPrChange w:id="1055" w:author="Maino Vieytes, Christian (NIH/NIA/IRP) [F]" w:date="2023-11-16T10:31:00Z">
          <w:pPr>
            <w:spacing w:line="360" w:lineRule="auto"/>
            <w:ind w:firstLine="720"/>
          </w:pPr>
        </w:pPrChange>
      </w:pPr>
    </w:p>
    <w:p w14:paraId="4FD6C3ED" w14:textId="77777777" w:rsidR="009C5C82" w:rsidRDefault="009C5C82" w:rsidP="00CA04BD">
      <w:pPr>
        <w:spacing w:line="360" w:lineRule="auto"/>
        <w:ind w:firstLine="720"/>
        <w:rPr>
          <w:rFonts w:ascii="Times New Roman" w:hAnsi="Times New Roman" w:cs="Times New Roman"/>
        </w:rPr>
      </w:pPr>
    </w:p>
    <w:p w14:paraId="6C7825D7" w14:textId="539A779F" w:rsidR="00B717E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3D3F0EE4" wp14:editId="58390F69">
                <wp:simplePos x="0" y="0"/>
                <wp:positionH relativeFrom="column">
                  <wp:posOffset>128063</wp:posOffset>
                </wp:positionH>
                <wp:positionV relativeFrom="paragraph">
                  <wp:posOffset>-223240</wp:posOffset>
                </wp:positionV>
                <wp:extent cx="6539024" cy="8929992"/>
                <wp:effectExtent l="0" t="0" r="1905" b="0"/>
                <wp:wrapNone/>
                <wp:docPr id="1628357051" name="Text Box 1628357051"/>
                <wp:cNvGraphicFramePr/>
                <a:graphic xmlns:a="http://schemas.openxmlformats.org/drawingml/2006/main">
                  <a:graphicData uri="http://schemas.microsoft.com/office/word/2010/wordprocessingShape">
                    <wps:wsp>
                      <wps:cNvSpPr txBox="1"/>
                      <wps:spPr>
                        <a:xfrm>
                          <a:off x="0" y="0"/>
                          <a:ext cx="6539024" cy="8929992"/>
                        </a:xfrm>
                        <a:prstGeom prst="rect">
                          <a:avLst/>
                        </a:prstGeom>
                        <a:solidFill>
                          <a:schemeClr val="lt1"/>
                        </a:solidFill>
                        <a:ln w="6350">
                          <a:noFill/>
                        </a:ln>
                      </wps:spPr>
                      <wps:txbx>
                        <w:txbxContent>
                          <w:tbl>
                            <w:tblPr>
                              <w:tblStyle w:val="TableGrid"/>
                              <w:tblW w:w="6926"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50"/>
                              <w:gridCol w:w="837"/>
                              <w:gridCol w:w="1499"/>
                              <w:gridCol w:w="990"/>
                              <w:gridCol w:w="900"/>
                              <w:gridCol w:w="1350"/>
                              <w:tblGridChange w:id="1056">
                                <w:tblGrid>
                                  <w:gridCol w:w="1350"/>
                                  <w:gridCol w:w="837"/>
                                  <w:gridCol w:w="1499"/>
                                  <w:gridCol w:w="990"/>
                                  <w:gridCol w:w="900"/>
                                  <w:gridCol w:w="1350"/>
                                </w:tblGrid>
                              </w:tblGridChange>
                            </w:tblGrid>
                            <w:tr w:rsidR="0003299C" w:rsidRPr="00972A4F" w14:paraId="7DC873B9" w14:textId="77777777" w:rsidTr="00375056">
                              <w:tc>
                                <w:tcPr>
                                  <w:tcW w:w="6926" w:type="dxa"/>
                                  <w:gridSpan w:val="6"/>
                                  <w:tcBorders>
                                    <w:top w:val="single" w:sz="8" w:space="0" w:color="auto"/>
                                    <w:left w:val="single" w:sz="4" w:space="0" w:color="auto"/>
                                    <w:bottom w:val="single" w:sz="4" w:space="0" w:color="auto"/>
                                    <w:right w:val="single" w:sz="4" w:space="0" w:color="auto"/>
                                  </w:tcBorders>
                                  <w:shd w:val="clear" w:color="auto" w:fill="auto"/>
                                  <w:vAlign w:val="center"/>
                                </w:tcPr>
                                <w:p w14:paraId="3E6D2F9D" w14:textId="77C7DA21" w:rsidR="0003299C" w:rsidRPr="00972A4F" w:rsidRDefault="0003299C">
                                  <w:pPr>
                                    <w:rPr>
                                      <w:rFonts w:ascii="Times New Roman" w:hAnsi="Times New Roman" w:cs="Times New Roman"/>
                                      <w:b/>
                                      <w:bCs/>
                                      <w:sz w:val="18"/>
                                      <w:szCs w:val="18"/>
                                      <w:rPrChange w:id="1057" w:author="Maino Vieytes, Christian (NIH/NIA/IRP) [F]" w:date="2023-11-15T15:31:00Z">
                                        <w:rPr>
                                          <w:rFonts w:ascii="Times New Roman" w:hAnsi="Times New Roman" w:cs="Times New Roman"/>
                                          <w:b/>
                                          <w:bCs/>
                                          <w:sz w:val="20"/>
                                          <w:szCs w:val="20"/>
                                        </w:rPr>
                                      </w:rPrChange>
                                    </w:rPr>
                                    <w:pPrChange w:id="1058" w:author="Maino Vieytes, Christian (NIH/NIA/IRP) [F]" w:date="2023-11-15T15:21:00Z">
                                      <w:pPr>
                                        <w:jc w:val="center"/>
                                      </w:pPr>
                                    </w:pPrChange>
                                  </w:pPr>
                                  <w:r w:rsidRPr="00972A4F">
                                    <w:rPr>
                                      <w:rFonts w:ascii="Times New Roman" w:hAnsi="Times New Roman" w:cs="Times New Roman"/>
                                      <w:b/>
                                      <w:bCs/>
                                      <w:sz w:val="18"/>
                                      <w:szCs w:val="18"/>
                                      <w:rPrChange w:id="1059" w:author="Maino Vieytes, Christian (NIH/NIA/IRP) [F]" w:date="2023-11-15T15:31:00Z">
                                        <w:rPr>
                                          <w:rFonts w:ascii="Times New Roman" w:hAnsi="Times New Roman" w:cs="Times New Roman"/>
                                          <w:b/>
                                          <w:bCs/>
                                          <w:sz w:val="20"/>
                                          <w:szCs w:val="20"/>
                                        </w:rPr>
                                      </w:rPrChange>
                                    </w:rPr>
                                    <w:t>Table 2</w:t>
                                  </w:r>
                                  <w:r w:rsidRPr="00972A4F">
                                    <w:rPr>
                                      <w:rFonts w:ascii="Times New Roman" w:hAnsi="Times New Roman" w:cs="Times New Roman"/>
                                      <w:sz w:val="18"/>
                                      <w:szCs w:val="18"/>
                                      <w:rPrChange w:id="1060" w:author="Maino Vieytes, Christian (NIH/NIA/IRP) [F]" w:date="2023-11-15T15:31:00Z">
                                        <w:rPr>
                                          <w:rFonts w:ascii="Times New Roman" w:hAnsi="Times New Roman" w:cs="Times New Roman"/>
                                          <w:b/>
                                          <w:bCs/>
                                          <w:sz w:val="20"/>
                                          <w:szCs w:val="20"/>
                                        </w:rPr>
                                      </w:rPrChange>
                                    </w:rPr>
                                    <w:t>. Pearson correlation coefficients showing the contributions of each food group to the extracted dietary patterns. Correlations amongst the dietary patterns themselves are included at the bottom of the table in the lower triangular matrix form.</w:t>
                                  </w:r>
                                </w:p>
                              </w:tc>
                            </w:tr>
                            <w:tr w:rsidR="0003299C" w:rsidRPr="00972A4F" w14:paraId="358DF121" w14:textId="77777777" w:rsidTr="0003299C">
                              <w:tc>
                                <w:tcPr>
                                  <w:tcW w:w="2187" w:type="dxa"/>
                                  <w:gridSpan w:val="2"/>
                                  <w:tcBorders>
                                    <w:top w:val="single" w:sz="8" w:space="0" w:color="auto"/>
                                    <w:left w:val="single" w:sz="4" w:space="0" w:color="auto"/>
                                    <w:bottom w:val="single" w:sz="4" w:space="0" w:color="auto"/>
                                  </w:tcBorders>
                                  <w:shd w:val="clear" w:color="auto" w:fill="auto"/>
                                  <w:vAlign w:val="center"/>
                                </w:tcPr>
                                <w:p w14:paraId="270E9C6E" w14:textId="77777777" w:rsidR="0003299C" w:rsidRPr="00972A4F" w:rsidRDefault="0003299C" w:rsidP="00061216">
                                  <w:pPr>
                                    <w:spacing w:line="360" w:lineRule="auto"/>
                                    <w:rPr>
                                      <w:rFonts w:ascii="Times New Roman" w:hAnsi="Times New Roman" w:cs="Times New Roman"/>
                                      <w:b/>
                                      <w:bCs/>
                                      <w:sz w:val="18"/>
                                      <w:szCs w:val="18"/>
                                      <w:rPrChange w:id="1061"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062" w:author="Maino Vieytes, Christian (NIH/NIA/IRP) [F]" w:date="2023-11-15T15:31:00Z">
                                        <w:rPr>
                                          <w:rFonts w:ascii="Times New Roman" w:hAnsi="Times New Roman" w:cs="Times New Roman"/>
                                          <w:b/>
                                          <w:bCs/>
                                          <w:sz w:val="20"/>
                                          <w:szCs w:val="20"/>
                                        </w:rPr>
                                      </w:rPrChange>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03299C" w:rsidRPr="00972A4F" w:rsidRDefault="0003299C" w:rsidP="00061216">
                                  <w:pPr>
                                    <w:jc w:val="center"/>
                                    <w:rPr>
                                      <w:rFonts w:ascii="Times New Roman" w:hAnsi="Times New Roman" w:cs="Times New Roman"/>
                                      <w:b/>
                                      <w:sz w:val="18"/>
                                      <w:szCs w:val="18"/>
                                      <w:rPrChange w:id="1063" w:author="Maino Vieytes, Christian (NIH/NIA/IRP) [F]" w:date="2023-11-15T15:31:00Z">
                                        <w:rPr>
                                          <w:rFonts w:ascii="Times New Roman" w:hAnsi="Times New Roman" w:cs="Times New Roman"/>
                                          <w:b/>
                                          <w:sz w:val="20"/>
                                          <w:szCs w:val="20"/>
                                        </w:rPr>
                                      </w:rPrChange>
                                    </w:rPr>
                                  </w:pPr>
                                  <w:r w:rsidRPr="00972A4F">
                                    <w:rPr>
                                      <w:rFonts w:ascii="Times New Roman" w:hAnsi="Times New Roman" w:cs="Times New Roman"/>
                                      <w:b/>
                                      <w:bCs/>
                                      <w:sz w:val="18"/>
                                      <w:szCs w:val="18"/>
                                      <w:rPrChange w:id="1064" w:author="Maino Vieytes, Christian (NIH/NIA/IRP) [F]" w:date="2023-11-15T15:31:00Z">
                                        <w:rPr>
                                          <w:rFonts w:ascii="Times New Roman" w:hAnsi="Times New Roman" w:cs="Times New Roman"/>
                                          <w:b/>
                                          <w:bCs/>
                                          <w:sz w:val="20"/>
                                          <w:szCs w:val="20"/>
                                        </w:rPr>
                                      </w:rPrChange>
                                    </w:rPr>
                                    <w:t xml:space="preserve">Food Insecurity (FI) </w:t>
                                  </w:r>
                                  <w:r w:rsidRPr="00972A4F">
                                    <w:rPr>
                                      <w:rFonts w:ascii="Times New Roman" w:hAnsi="Times New Roman" w:cs="Times New Roman"/>
                                      <w:b/>
                                      <w:bCs/>
                                      <w:sz w:val="18"/>
                                      <w:szCs w:val="18"/>
                                      <w:vertAlign w:val="superscript"/>
                                      <w:rPrChange w:id="1065" w:author="Maino Vieytes, Christian (NIH/NIA/IRP) [F]" w:date="2023-11-15T15:31:00Z">
                                        <w:rPr>
                                          <w:rFonts w:ascii="Times New Roman" w:hAnsi="Times New Roman" w:cs="Times New Roman"/>
                                          <w:b/>
                                          <w:bCs/>
                                          <w:sz w:val="20"/>
                                          <w:szCs w:val="20"/>
                                          <w:vertAlign w:val="superscript"/>
                                        </w:rPr>
                                      </w:rPrChange>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03299C" w:rsidRPr="00972A4F" w:rsidRDefault="0003299C" w:rsidP="00061216">
                                  <w:pPr>
                                    <w:jc w:val="center"/>
                                    <w:rPr>
                                      <w:rFonts w:ascii="Times New Roman" w:hAnsi="Times New Roman" w:cs="Times New Roman"/>
                                      <w:b/>
                                      <w:bCs/>
                                      <w:sz w:val="18"/>
                                      <w:szCs w:val="18"/>
                                      <w:rPrChange w:id="1066"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067" w:author="Maino Vieytes, Christian (NIH/NIA/IRP) [F]" w:date="2023-11-15T15:31:00Z">
                                        <w:rPr>
                                          <w:rFonts w:ascii="Times New Roman" w:hAnsi="Times New Roman" w:cs="Times New Roman"/>
                                          <w:b/>
                                          <w:bCs/>
                                          <w:sz w:val="20"/>
                                          <w:szCs w:val="20"/>
                                        </w:rPr>
                                      </w:rPrChange>
                                    </w:rPr>
                                    <w:t>Prudent</w:t>
                                  </w:r>
                                </w:p>
                                <w:p w14:paraId="1372FCF8" w14:textId="641A9EDC" w:rsidR="0003299C" w:rsidRPr="00972A4F" w:rsidRDefault="0003299C" w:rsidP="00061216">
                                  <w:pPr>
                                    <w:jc w:val="center"/>
                                    <w:rPr>
                                      <w:rFonts w:ascii="Times New Roman" w:hAnsi="Times New Roman" w:cs="Times New Roman"/>
                                      <w:b/>
                                      <w:bCs/>
                                      <w:sz w:val="18"/>
                                      <w:szCs w:val="18"/>
                                      <w:rPrChange w:id="1068"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069" w:author="Maino Vieytes, Christian (NIH/NIA/IRP) [F]" w:date="2023-11-15T15:31:00Z">
                                        <w:rPr>
                                          <w:rFonts w:ascii="Times New Roman" w:hAnsi="Times New Roman" w:cs="Times New Roman"/>
                                          <w:b/>
                                          <w:bCs/>
                                          <w:sz w:val="20"/>
                                          <w:szCs w:val="20"/>
                                        </w:rPr>
                                      </w:rPrChange>
                                    </w:rPr>
                                    <w:t xml:space="preserve"> #1 </w:t>
                                  </w:r>
                                  <w:r w:rsidRPr="00972A4F">
                                    <w:rPr>
                                      <w:rFonts w:ascii="Times New Roman" w:hAnsi="Times New Roman" w:cs="Times New Roman"/>
                                      <w:b/>
                                      <w:bCs/>
                                      <w:sz w:val="18"/>
                                      <w:szCs w:val="18"/>
                                      <w:vertAlign w:val="superscript"/>
                                      <w:rPrChange w:id="1070" w:author="Maino Vieytes, Christian (NIH/NIA/IRP) [F]" w:date="2023-11-15T15:31:00Z">
                                        <w:rPr>
                                          <w:rFonts w:ascii="Times New Roman" w:hAnsi="Times New Roman" w:cs="Times New Roman"/>
                                          <w:b/>
                                          <w:bCs/>
                                          <w:sz w:val="20"/>
                                          <w:szCs w:val="20"/>
                                          <w:vertAlign w:val="superscript"/>
                                        </w:rPr>
                                      </w:rPrChange>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03299C" w:rsidRPr="00972A4F" w:rsidRDefault="0003299C" w:rsidP="00061216">
                                  <w:pPr>
                                    <w:jc w:val="center"/>
                                    <w:rPr>
                                      <w:rFonts w:ascii="Times New Roman" w:hAnsi="Times New Roman" w:cs="Times New Roman"/>
                                      <w:b/>
                                      <w:bCs/>
                                      <w:sz w:val="18"/>
                                      <w:szCs w:val="18"/>
                                      <w:rPrChange w:id="1071"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072" w:author="Maino Vieytes, Christian (NIH/NIA/IRP) [F]" w:date="2023-11-15T15:31:00Z">
                                        <w:rPr>
                                          <w:rFonts w:ascii="Times New Roman" w:hAnsi="Times New Roman" w:cs="Times New Roman"/>
                                          <w:b/>
                                          <w:bCs/>
                                          <w:sz w:val="20"/>
                                          <w:szCs w:val="20"/>
                                        </w:rPr>
                                      </w:rPrChange>
                                    </w:rPr>
                                    <w:t xml:space="preserve">Prudent #2 </w:t>
                                  </w:r>
                                  <w:r w:rsidRPr="00972A4F">
                                    <w:rPr>
                                      <w:rFonts w:ascii="Times New Roman" w:hAnsi="Times New Roman" w:cs="Times New Roman"/>
                                      <w:b/>
                                      <w:bCs/>
                                      <w:sz w:val="18"/>
                                      <w:szCs w:val="18"/>
                                      <w:vertAlign w:val="superscript"/>
                                      <w:rPrChange w:id="1073" w:author="Maino Vieytes, Christian (NIH/NIA/IRP) [F]" w:date="2023-11-15T15:31:00Z">
                                        <w:rPr>
                                          <w:rFonts w:ascii="Times New Roman" w:hAnsi="Times New Roman" w:cs="Times New Roman"/>
                                          <w:b/>
                                          <w:bCs/>
                                          <w:sz w:val="20"/>
                                          <w:szCs w:val="20"/>
                                          <w:vertAlign w:val="superscript"/>
                                        </w:rPr>
                                      </w:rPrChange>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03299C" w:rsidRPr="00972A4F" w:rsidRDefault="0003299C" w:rsidP="001A7F3A">
                                  <w:pPr>
                                    <w:jc w:val="center"/>
                                    <w:rPr>
                                      <w:rFonts w:ascii="Times New Roman" w:hAnsi="Times New Roman" w:cs="Times New Roman"/>
                                      <w:sz w:val="18"/>
                                      <w:szCs w:val="18"/>
                                      <w:vertAlign w:val="superscript"/>
                                      <w:rPrChange w:id="1074" w:author="Maino Vieytes, Christian (NIH/NIA/IRP) [F]" w:date="2023-11-15T15:31:00Z">
                                        <w:rPr>
                                          <w:rFonts w:ascii="Times New Roman" w:hAnsi="Times New Roman" w:cs="Times New Roman"/>
                                          <w:sz w:val="20"/>
                                          <w:szCs w:val="20"/>
                                          <w:vertAlign w:val="superscript"/>
                                        </w:rPr>
                                      </w:rPrChange>
                                    </w:rPr>
                                  </w:pPr>
                                  <w:r w:rsidRPr="00972A4F">
                                    <w:rPr>
                                      <w:rFonts w:ascii="Times New Roman" w:hAnsi="Times New Roman" w:cs="Times New Roman"/>
                                      <w:b/>
                                      <w:bCs/>
                                      <w:sz w:val="18"/>
                                      <w:szCs w:val="18"/>
                                      <w:rPrChange w:id="1075" w:author="Maino Vieytes, Christian (NIH/NIA/IRP) [F]" w:date="2023-11-15T15:31:00Z">
                                        <w:rPr>
                                          <w:rFonts w:ascii="Times New Roman" w:hAnsi="Times New Roman" w:cs="Times New Roman"/>
                                          <w:b/>
                                          <w:bCs/>
                                          <w:sz w:val="20"/>
                                          <w:szCs w:val="20"/>
                                        </w:rPr>
                                      </w:rPrChange>
                                    </w:rPr>
                                    <w:t>HEI-2015</w:t>
                                  </w:r>
                                  <w:r w:rsidRPr="00972A4F">
                                    <w:rPr>
                                      <w:rFonts w:ascii="Times New Roman" w:hAnsi="Times New Roman" w:cs="Times New Roman"/>
                                      <w:sz w:val="18"/>
                                      <w:szCs w:val="18"/>
                                      <w:vertAlign w:val="superscript"/>
                                      <w:rPrChange w:id="1076" w:author="Maino Vieytes, Christian (NIH/NIA/IRP) [F]" w:date="2023-11-15T15:31:00Z">
                                        <w:rPr>
                                          <w:rFonts w:ascii="Times New Roman" w:hAnsi="Times New Roman" w:cs="Times New Roman"/>
                                          <w:sz w:val="20"/>
                                          <w:szCs w:val="20"/>
                                          <w:vertAlign w:val="superscript"/>
                                        </w:rPr>
                                      </w:rPrChange>
                                    </w:rPr>
                                    <w:t>a</w:t>
                                  </w:r>
                                </w:p>
                              </w:tc>
                            </w:tr>
                            <w:tr w:rsidR="0003299C" w:rsidRPr="00972A4F" w14:paraId="2C6BB583" w14:textId="77777777" w:rsidTr="0003299C">
                              <w:tc>
                                <w:tcPr>
                                  <w:tcW w:w="2187" w:type="dxa"/>
                                  <w:gridSpan w:val="2"/>
                                  <w:tcBorders>
                                    <w:top w:val="single" w:sz="4" w:space="0" w:color="auto"/>
                                    <w:left w:val="single" w:sz="4" w:space="0" w:color="auto"/>
                                    <w:bottom w:val="single" w:sz="4" w:space="0" w:color="auto"/>
                                  </w:tcBorders>
                                  <w:shd w:val="clear" w:color="auto" w:fill="auto"/>
                                  <w:vAlign w:val="center"/>
                                </w:tcPr>
                                <w:p w14:paraId="216845A6" w14:textId="77777777" w:rsidR="0003299C" w:rsidRPr="00972A4F" w:rsidRDefault="0003299C" w:rsidP="00061216">
                                  <w:pPr>
                                    <w:spacing w:line="360" w:lineRule="auto"/>
                                    <w:rPr>
                                      <w:rFonts w:ascii="Times New Roman" w:hAnsi="Times New Roman" w:cs="Times New Roman"/>
                                      <w:b/>
                                      <w:bCs/>
                                      <w:sz w:val="18"/>
                                      <w:szCs w:val="18"/>
                                      <w:rPrChange w:id="1077"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078" w:author="Maino Vieytes, Christian (NIH/NIA/IRP) [F]" w:date="2023-11-15T15:31:00Z">
                                        <w:rPr>
                                          <w:rFonts w:ascii="Times New Roman" w:hAnsi="Times New Roman" w:cs="Times New Roman"/>
                                          <w:b/>
                                          <w:bCs/>
                                          <w:sz w:val="20"/>
                                          <w:szCs w:val="20"/>
                                        </w:rPr>
                                      </w:rPrChange>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03299C" w:rsidRPr="00972A4F" w:rsidRDefault="0003299C" w:rsidP="00061216">
                                  <w:pPr>
                                    <w:spacing w:line="360" w:lineRule="auto"/>
                                    <w:rPr>
                                      <w:rFonts w:ascii="Times New Roman" w:hAnsi="Times New Roman" w:cs="Times New Roman"/>
                                      <w:b/>
                                      <w:bCs/>
                                      <w:sz w:val="18"/>
                                      <w:szCs w:val="18"/>
                                      <w:rPrChange w:id="1079" w:author="Maino Vieytes, Christian (NIH/NIA/IRP) [F]" w:date="2023-11-15T15:31:00Z">
                                        <w:rPr>
                                          <w:rFonts w:ascii="Times New Roman" w:hAnsi="Times New Roman" w:cs="Times New Roman"/>
                                          <w:b/>
                                          <w:bCs/>
                                          <w:sz w:val="20"/>
                                          <w:szCs w:val="20"/>
                                        </w:rPr>
                                      </w:rPrChange>
                                    </w:rPr>
                                  </w:pPr>
                                </w:p>
                              </w:tc>
                              <w:tc>
                                <w:tcPr>
                                  <w:tcW w:w="990" w:type="dxa"/>
                                  <w:vMerge/>
                                  <w:tcBorders>
                                    <w:top w:val="single" w:sz="4" w:space="0" w:color="auto"/>
                                    <w:bottom w:val="single" w:sz="4" w:space="0" w:color="auto"/>
                                  </w:tcBorders>
                                  <w:shd w:val="clear" w:color="auto" w:fill="auto"/>
                                  <w:noWrap/>
                                  <w:vAlign w:val="center"/>
                                </w:tcPr>
                                <w:p w14:paraId="3A06F939" w14:textId="77777777" w:rsidR="0003299C" w:rsidRPr="00972A4F" w:rsidRDefault="0003299C" w:rsidP="00061216">
                                  <w:pPr>
                                    <w:spacing w:line="360" w:lineRule="auto"/>
                                    <w:rPr>
                                      <w:rFonts w:ascii="Times New Roman" w:hAnsi="Times New Roman" w:cs="Times New Roman"/>
                                      <w:sz w:val="18"/>
                                      <w:szCs w:val="18"/>
                                      <w:rPrChange w:id="1080" w:author="Maino Vieytes, Christian (NIH/NIA/IRP) [F]" w:date="2023-11-15T15:31:00Z">
                                        <w:rPr>
                                          <w:rFonts w:ascii="Times New Roman" w:hAnsi="Times New Roman" w:cs="Times New Roman"/>
                                          <w:sz w:val="20"/>
                                          <w:szCs w:val="20"/>
                                        </w:rPr>
                                      </w:rPrChange>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03299C" w:rsidRPr="00972A4F" w:rsidRDefault="0003299C" w:rsidP="00061216">
                                  <w:pPr>
                                    <w:spacing w:line="360" w:lineRule="auto"/>
                                    <w:rPr>
                                      <w:rFonts w:ascii="Times New Roman" w:hAnsi="Times New Roman" w:cs="Times New Roman"/>
                                      <w:sz w:val="18"/>
                                      <w:szCs w:val="18"/>
                                      <w:rPrChange w:id="1081" w:author="Maino Vieytes, Christian (NIH/NIA/IRP) [F]" w:date="2023-11-15T15:31:00Z">
                                        <w:rPr>
                                          <w:rFonts w:ascii="Times New Roman" w:hAnsi="Times New Roman" w:cs="Times New Roman"/>
                                          <w:sz w:val="20"/>
                                          <w:szCs w:val="20"/>
                                        </w:rPr>
                                      </w:rPrChange>
                                    </w:rPr>
                                  </w:pPr>
                                </w:p>
                              </w:tc>
                              <w:tc>
                                <w:tcPr>
                                  <w:tcW w:w="1350" w:type="dxa"/>
                                  <w:vMerge/>
                                  <w:tcBorders>
                                    <w:top w:val="nil"/>
                                    <w:left w:val="nil"/>
                                    <w:bottom w:val="single" w:sz="4" w:space="0" w:color="auto"/>
                                    <w:right w:val="single" w:sz="4" w:space="0" w:color="auto"/>
                                  </w:tcBorders>
                                </w:tcPr>
                                <w:p w14:paraId="193BF67C" w14:textId="77777777" w:rsidR="0003299C" w:rsidRPr="00972A4F" w:rsidRDefault="0003299C" w:rsidP="00061216">
                                  <w:pPr>
                                    <w:spacing w:line="360" w:lineRule="auto"/>
                                    <w:rPr>
                                      <w:rFonts w:ascii="Times New Roman" w:hAnsi="Times New Roman" w:cs="Times New Roman"/>
                                      <w:sz w:val="18"/>
                                      <w:szCs w:val="18"/>
                                      <w:rPrChange w:id="1082" w:author="Maino Vieytes, Christian (NIH/NIA/IRP) [F]" w:date="2023-11-15T15:31:00Z">
                                        <w:rPr>
                                          <w:rFonts w:ascii="Times New Roman" w:hAnsi="Times New Roman" w:cs="Times New Roman"/>
                                          <w:sz w:val="20"/>
                                          <w:szCs w:val="20"/>
                                        </w:rPr>
                                      </w:rPrChange>
                                    </w:rPr>
                                  </w:pPr>
                                </w:p>
                              </w:tc>
                            </w:tr>
                            <w:tr w:rsidR="00E260F1" w:rsidRPr="00972A4F" w14:paraId="2F87F330" w14:textId="77777777" w:rsidTr="00E260F1">
                              <w:tblPrEx>
                                <w:tblW w:w="6926" w:type="dxa"/>
                                <w:tblBorders>
                                  <w:insideH w:val="none" w:sz="0" w:space="0" w:color="auto"/>
                                  <w:insideV w:val="none" w:sz="0" w:space="0" w:color="auto"/>
                                </w:tblBorders>
                                <w:tblLayout w:type="fixed"/>
                                <w:tblCellMar>
                                  <w:left w:w="0" w:type="dxa"/>
                                  <w:right w:w="0" w:type="dxa"/>
                                </w:tblCellMar>
                                <w:tblPrExChange w:id="108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1084" w:author="Maino Vieytes, Christian (NIH/NIA/IRP) [F]" w:date="2023-11-16T08:30:00Z">
                                    <w:tcPr>
                                      <w:tcW w:w="2187" w:type="dxa"/>
                                      <w:gridSpan w:val="2"/>
                                      <w:tcBorders>
                                        <w:top w:val="single" w:sz="4" w:space="0" w:color="auto"/>
                                        <w:left w:val="single" w:sz="4" w:space="0" w:color="auto"/>
                                        <w:bottom w:val="nil"/>
                                      </w:tcBorders>
                                      <w:shd w:val="clear" w:color="auto" w:fill="auto"/>
                                      <w:vAlign w:val="center"/>
                                    </w:tcPr>
                                  </w:tcPrChange>
                                </w:tcPr>
                                <w:p w14:paraId="3B1F1A7D" w14:textId="77777777" w:rsidR="00E260F1" w:rsidRPr="00972A4F" w:rsidRDefault="00E260F1" w:rsidP="00E260F1">
                                  <w:pPr>
                                    <w:spacing w:line="360" w:lineRule="auto"/>
                                    <w:rPr>
                                      <w:rFonts w:ascii="Times New Roman" w:hAnsi="Times New Roman" w:cs="Times New Roman"/>
                                      <w:sz w:val="18"/>
                                      <w:szCs w:val="18"/>
                                      <w:rPrChange w:id="108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086" w:author="Maino Vieytes, Christian (NIH/NIA/IRP) [F]" w:date="2023-11-15T15:31:00Z">
                                        <w:rPr>
                                          <w:rFonts w:ascii="Times New Roman" w:hAnsi="Times New Roman" w:cs="Times New Roman"/>
                                          <w:sz w:val="20"/>
                                          <w:szCs w:val="20"/>
                                        </w:rPr>
                                      </w:rPrChange>
                                    </w:rPr>
                                    <w:t>Processed Meats</w:t>
                                  </w:r>
                                </w:p>
                              </w:tc>
                              <w:tc>
                                <w:tcPr>
                                  <w:tcW w:w="1499" w:type="dxa"/>
                                  <w:tcBorders>
                                    <w:top w:val="single" w:sz="4" w:space="0" w:color="auto"/>
                                    <w:bottom w:val="nil"/>
                                  </w:tcBorders>
                                  <w:shd w:val="clear" w:color="auto" w:fill="auto"/>
                                  <w:noWrap/>
                                  <w:vAlign w:val="center"/>
                                  <w:hideMark/>
                                  <w:tcPrChange w:id="1087" w:author="Maino Vieytes, Christian (NIH/NIA/IRP) [F]" w:date="2023-11-16T08:30:00Z">
                                    <w:tcPr>
                                      <w:tcW w:w="1499" w:type="dxa"/>
                                      <w:tcBorders>
                                        <w:top w:val="single" w:sz="4" w:space="0" w:color="auto"/>
                                        <w:bottom w:val="nil"/>
                                      </w:tcBorders>
                                      <w:shd w:val="clear" w:color="auto" w:fill="auto"/>
                                      <w:noWrap/>
                                      <w:vAlign w:val="center"/>
                                      <w:hideMark/>
                                    </w:tcPr>
                                  </w:tcPrChange>
                                </w:tcPr>
                                <w:p w14:paraId="3347F438" w14:textId="3704E36E" w:rsidR="00E260F1" w:rsidRPr="00E260F1" w:rsidRDefault="00E260F1" w:rsidP="00E260F1">
                                  <w:pPr>
                                    <w:spacing w:line="360" w:lineRule="auto"/>
                                    <w:jc w:val="center"/>
                                    <w:rPr>
                                      <w:rFonts w:ascii="Times New Roman" w:hAnsi="Times New Roman" w:cs="Times New Roman"/>
                                      <w:sz w:val="18"/>
                                      <w:szCs w:val="18"/>
                                      <w:rPrChange w:id="1088" w:author="Maino Vieytes, Christian (NIH/NIA/IRP) [F]" w:date="2023-11-16T08:30:00Z">
                                        <w:rPr>
                                          <w:rFonts w:ascii="Times New Roman" w:hAnsi="Times New Roman" w:cs="Times New Roman"/>
                                          <w:sz w:val="20"/>
                                          <w:szCs w:val="20"/>
                                        </w:rPr>
                                      </w:rPrChange>
                                    </w:rPr>
                                  </w:pPr>
                                  <w:ins w:id="1089" w:author="Maino Vieytes, Christian (NIH/NIA/IRP) [F]" w:date="2023-11-16T08:30:00Z">
                                    <w:r w:rsidRPr="00E260F1">
                                      <w:rPr>
                                        <w:rFonts w:ascii="Times New Roman" w:hAnsi="Times New Roman" w:cs="Times New Roman"/>
                                        <w:color w:val="000000"/>
                                        <w:sz w:val="18"/>
                                        <w:szCs w:val="18"/>
                                        <w:rPrChange w:id="1090" w:author="Maino Vieytes, Christian (NIH/NIA/IRP) [F]" w:date="2023-11-16T08:30:00Z">
                                          <w:rPr>
                                            <w:rFonts w:ascii="Calibri" w:hAnsi="Calibri" w:cs="Calibri"/>
                                            <w:color w:val="000000"/>
                                          </w:rPr>
                                        </w:rPrChange>
                                      </w:rPr>
                                      <w:t>0.080</w:t>
                                    </w:r>
                                  </w:ins>
                                  <w:del w:id="1091" w:author="Maino Vieytes, Christian (NIH/NIA/IRP) [F]" w:date="2023-11-15T15:22:00Z">
                                    <w:r w:rsidRPr="00E260F1" w:rsidDel="00C92AAD">
                                      <w:rPr>
                                        <w:rFonts w:ascii="Times New Roman" w:hAnsi="Times New Roman" w:cs="Times New Roman"/>
                                        <w:color w:val="000000"/>
                                        <w:sz w:val="18"/>
                                        <w:szCs w:val="18"/>
                                        <w:rPrChange w:id="1092" w:author="Maino Vieytes, Christian (NIH/NIA/IRP) [F]" w:date="2023-11-16T08:30:00Z">
                                          <w:rPr>
                                            <w:rFonts w:ascii="Times New Roman" w:hAnsi="Times New Roman" w:cs="Times New Roman"/>
                                            <w:color w:val="000000"/>
                                            <w:sz w:val="20"/>
                                            <w:szCs w:val="20"/>
                                          </w:rPr>
                                        </w:rPrChange>
                                      </w:rPr>
                                      <w:delText>0.01</w:delText>
                                    </w:r>
                                  </w:del>
                                </w:p>
                              </w:tc>
                              <w:tc>
                                <w:tcPr>
                                  <w:tcW w:w="990" w:type="dxa"/>
                                  <w:tcBorders>
                                    <w:top w:val="single" w:sz="4" w:space="0" w:color="auto"/>
                                    <w:bottom w:val="nil"/>
                                  </w:tcBorders>
                                  <w:shd w:val="clear" w:color="auto" w:fill="auto"/>
                                  <w:noWrap/>
                                  <w:vAlign w:val="center"/>
                                  <w:hideMark/>
                                  <w:tcPrChange w:id="1093" w:author="Maino Vieytes, Christian (NIH/NIA/IRP) [F]" w:date="2023-11-16T08:30:00Z">
                                    <w:tcPr>
                                      <w:tcW w:w="990" w:type="dxa"/>
                                      <w:tcBorders>
                                        <w:top w:val="single" w:sz="4" w:space="0" w:color="auto"/>
                                        <w:bottom w:val="nil"/>
                                      </w:tcBorders>
                                      <w:shd w:val="clear" w:color="auto" w:fill="auto"/>
                                      <w:noWrap/>
                                      <w:vAlign w:val="center"/>
                                      <w:hideMark/>
                                    </w:tcPr>
                                  </w:tcPrChange>
                                </w:tcPr>
                                <w:p w14:paraId="6D774A38" w14:textId="7B3D81E0" w:rsidR="00E260F1" w:rsidRPr="00E260F1" w:rsidRDefault="00E260F1" w:rsidP="00E260F1">
                                  <w:pPr>
                                    <w:spacing w:line="360" w:lineRule="auto"/>
                                    <w:jc w:val="center"/>
                                    <w:rPr>
                                      <w:rFonts w:ascii="Times New Roman" w:hAnsi="Times New Roman" w:cs="Times New Roman"/>
                                      <w:sz w:val="18"/>
                                      <w:szCs w:val="18"/>
                                      <w:rPrChange w:id="1094" w:author="Maino Vieytes, Christian (NIH/NIA/IRP) [F]" w:date="2023-11-16T08:30:00Z">
                                        <w:rPr>
                                          <w:rFonts w:ascii="Times New Roman" w:hAnsi="Times New Roman" w:cs="Times New Roman"/>
                                          <w:sz w:val="20"/>
                                          <w:szCs w:val="20"/>
                                        </w:rPr>
                                      </w:rPrChange>
                                    </w:rPr>
                                  </w:pPr>
                                  <w:ins w:id="1095" w:author="Maino Vieytes, Christian (NIH/NIA/IRP) [F]" w:date="2023-11-16T08:30:00Z">
                                    <w:r w:rsidRPr="00E260F1">
                                      <w:rPr>
                                        <w:rFonts w:ascii="Times New Roman" w:hAnsi="Times New Roman" w:cs="Times New Roman"/>
                                        <w:color w:val="000000"/>
                                        <w:sz w:val="18"/>
                                        <w:szCs w:val="18"/>
                                        <w:rPrChange w:id="1096" w:author="Maino Vieytes, Christian (NIH/NIA/IRP) [F]" w:date="2023-11-16T08:30:00Z">
                                          <w:rPr>
                                            <w:rFonts w:ascii="Calibri" w:hAnsi="Calibri" w:cs="Calibri"/>
                                            <w:color w:val="000000"/>
                                          </w:rPr>
                                        </w:rPrChange>
                                      </w:rPr>
                                      <w:t>-0.16</w:t>
                                    </w:r>
                                  </w:ins>
                                  <w:del w:id="1097" w:author="Maino Vieytes, Christian (NIH/NIA/IRP) [F]" w:date="2023-11-15T15:22:00Z">
                                    <w:r w:rsidRPr="00E260F1" w:rsidDel="00C92AAD">
                                      <w:rPr>
                                        <w:rFonts w:ascii="Times New Roman" w:hAnsi="Times New Roman" w:cs="Times New Roman"/>
                                        <w:color w:val="000000"/>
                                        <w:sz w:val="18"/>
                                        <w:szCs w:val="18"/>
                                        <w:rPrChange w:id="1098" w:author="Maino Vieytes, Christian (NIH/NIA/IRP) [F]" w:date="2023-11-16T08:30:00Z">
                                          <w:rPr>
                                            <w:rFonts w:ascii="Times New Roman" w:hAnsi="Times New Roman" w:cs="Times New Roman"/>
                                            <w:color w:val="000000"/>
                                            <w:sz w:val="20"/>
                                            <w:szCs w:val="20"/>
                                          </w:rPr>
                                        </w:rPrChange>
                                      </w:rPr>
                                      <w:delText>0.08</w:delText>
                                    </w:r>
                                  </w:del>
                                </w:p>
                              </w:tc>
                              <w:tc>
                                <w:tcPr>
                                  <w:tcW w:w="900" w:type="dxa"/>
                                  <w:tcBorders>
                                    <w:top w:val="single" w:sz="4" w:space="0" w:color="auto"/>
                                    <w:bottom w:val="nil"/>
                                    <w:right w:val="nil"/>
                                  </w:tcBorders>
                                  <w:shd w:val="clear" w:color="auto" w:fill="auto"/>
                                  <w:noWrap/>
                                  <w:vAlign w:val="center"/>
                                  <w:hideMark/>
                                  <w:tcPrChange w:id="1099" w:author="Maino Vieytes, Christian (NIH/NIA/IRP) [F]" w:date="2023-11-16T08:30:00Z">
                                    <w:tcPr>
                                      <w:tcW w:w="900" w:type="dxa"/>
                                      <w:tcBorders>
                                        <w:top w:val="single" w:sz="4" w:space="0" w:color="auto"/>
                                        <w:bottom w:val="nil"/>
                                        <w:right w:val="nil"/>
                                      </w:tcBorders>
                                      <w:shd w:val="clear" w:color="auto" w:fill="auto"/>
                                      <w:noWrap/>
                                      <w:vAlign w:val="center"/>
                                      <w:hideMark/>
                                    </w:tcPr>
                                  </w:tcPrChange>
                                </w:tcPr>
                                <w:p w14:paraId="14674906" w14:textId="4BE7BA72" w:rsidR="00E260F1" w:rsidRPr="005E1339" w:rsidRDefault="00E260F1" w:rsidP="00E260F1">
                                  <w:pPr>
                                    <w:spacing w:line="360" w:lineRule="auto"/>
                                    <w:jc w:val="center"/>
                                    <w:rPr>
                                      <w:rFonts w:ascii="Times New Roman" w:hAnsi="Times New Roman" w:cs="Times New Roman"/>
                                      <w:b/>
                                      <w:bCs/>
                                      <w:sz w:val="18"/>
                                      <w:szCs w:val="18"/>
                                      <w:rPrChange w:id="1100" w:author="Maino Vieytes, Christian (NIH/NIA/IRP) [F]" w:date="2023-11-16T08:33:00Z">
                                        <w:rPr>
                                          <w:rFonts w:ascii="Times New Roman" w:hAnsi="Times New Roman" w:cs="Times New Roman"/>
                                          <w:sz w:val="20"/>
                                          <w:szCs w:val="20"/>
                                        </w:rPr>
                                      </w:rPrChange>
                                    </w:rPr>
                                  </w:pPr>
                                  <w:ins w:id="1101" w:author="Maino Vieytes, Christian (NIH/NIA/IRP) [F]" w:date="2023-11-16T08:30:00Z">
                                    <w:r w:rsidRPr="005E1339">
                                      <w:rPr>
                                        <w:rFonts w:ascii="Times New Roman" w:hAnsi="Times New Roman" w:cs="Times New Roman"/>
                                        <w:b/>
                                        <w:bCs/>
                                        <w:color w:val="000000"/>
                                        <w:sz w:val="18"/>
                                        <w:szCs w:val="18"/>
                                        <w:rPrChange w:id="1102" w:author="Maino Vieytes, Christian (NIH/NIA/IRP) [F]" w:date="2023-11-16T08:33:00Z">
                                          <w:rPr>
                                            <w:rFonts w:ascii="Calibri" w:hAnsi="Calibri" w:cs="Calibri"/>
                                            <w:color w:val="000000"/>
                                          </w:rPr>
                                        </w:rPrChange>
                                      </w:rPr>
                                      <w:t>0.33</w:t>
                                    </w:r>
                                  </w:ins>
                                  <w:del w:id="1103" w:author="Maino Vieytes, Christian (NIH/NIA/IRP) [F]" w:date="2023-11-15T15:22:00Z">
                                    <w:r w:rsidRPr="005E1339" w:rsidDel="00C92AAD">
                                      <w:rPr>
                                        <w:rFonts w:ascii="Times New Roman" w:hAnsi="Times New Roman" w:cs="Times New Roman"/>
                                        <w:b/>
                                        <w:bCs/>
                                        <w:color w:val="000000"/>
                                        <w:sz w:val="18"/>
                                        <w:szCs w:val="18"/>
                                        <w:rPrChange w:id="1104" w:author="Maino Vieytes, Christian (NIH/NIA/IRP) [F]" w:date="2023-11-16T08:33:00Z">
                                          <w:rPr>
                                            <w:rFonts w:ascii="Times New Roman" w:hAnsi="Times New Roman" w:cs="Times New Roman"/>
                                            <w:color w:val="000000"/>
                                            <w:sz w:val="20"/>
                                            <w:szCs w:val="20"/>
                                          </w:rPr>
                                        </w:rPrChange>
                                      </w:rPr>
                                      <w:delText>-0.25</w:delText>
                                    </w:r>
                                  </w:del>
                                </w:p>
                              </w:tc>
                              <w:tc>
                                <w:tcPr>
                                  <w:tcW w:w="1350" w:type="dxa"/>
                                  <w:tcBorders>
                                    <w:top w:val="single" w:sz="4" w:space="0" w:color="auto"/>
                                    <w:left w:val="nil"/>
                                    <w:bottom w:val="nil"/>
                                    <w:right w:val="single" w:sz="4" w:space="0" w:color="auto"/>
                                  </w:tcBorders>
                                  <w:vAlign w:val="center"/>
                                  <w:tcPrChange w:id="1105" w:author="Maino Vieytes, Christian (NIH/NIA/IRP) [F]" w:date="2023-11-16T08:30:00Z">
                                    <w:tcPr>
                                      <w:tcW w:w="1350" w:type="dxa"/>
                                      <w:tcBorders>
                                        <w:top w:val="single" w:sz="4" w:space="0" w:color="auto"/>
                                        <w:left w:val="nil"/>
                                        <w:bottom w:val="nil"/>
                                        <w:right w:val="single" w:sz="4" w:space="0" w:color="auto"/>
                                      </w:tcBorders>
                                      <w:vAlign w:val="center"/>
                                    </w:tcPr>
                                  </w:tcPrChange>
                                </w:tcPr>
                                <w:p w14:paraId="59691643" w14:textId="5982A57C" w:rsidR="00E260F1" w:rsidRPr="00E260F1" w:rsidRDefault="00E260F1" w:rsidP="00E260F1">
                                  <w:pPr>
                                    <w:spacing w:line="360" w:lineRule="auto"/>
                                    <w:jc w:val="center"/>
                                    <w:rPr>
                                      <w:rFonts w:ascii="Times New Roman" w:hAnsi="Times New Roman" w:cs="Times New Roman"/>
                                      <w:color w:val="000000"/>
                                      <w:sz w:val="18"/>
                                      <w:szCs w:val="18"/>
                                      <w:rPrChange w:id="1106" w:author="Maino Vieytes, Christian (NIH/NIA/IRP) [F]" w:date="2023-11-16T08:30:00Z">
                                        <w:rPr>
                                          <w:rFonts w:ascii="Times New Roman" w:hAnsi="Times New Roman" w:cs="Times New Roman"/>
                                          <w:color w:val="000000"/>
                                          <w:sz w:val="20"/>
                                          <w:szCs w:val="20"/>
                                        </w:rPr>
                                      </w:rPrChange>
                                    </w:rPr>
                                  </w:pPr>
                                  <w:ins w:id="1107" w:author="Maino Vieytes, Christian (NIH/NIA/IRP) [F]" w:date="2023-11-16T08:30:00Z">
                                    <w:r w:rsidRPr="00E260F1">
                                      <w:rPr>
                                        <w:rFonts w:ascii="Times New Roman" w:hAnsi="Times New Roman" w:cs="Times New Roman"/>
                                        <w:color w:val="000000"/>
                                        <w:sz w:val="18"/>
                                        <w:szCs w:val="18"/>
                                        <w:rPrChange w:id="1108" w:author="Maino Vieytes, Christian (NIH/NIA/IRP) [F]" w:date="2023-11-16T08:30:00Z">
                                          <w:rPr>
                                            <w:rFonts w:ascii="Calibri" w:hAnsi="Calibri" w:cs="Calibri"/>
                                            <w:color w:val="000000"/>
                                          </w:rPr>
                                        </w:rPrChange>
                                      </w:rPr>
                                      <w:t>-0.19</w:t>
                                    </w:r>
                                  </w:ins>
                                  <w:del w:id="1109" w:author="Maino Vieytes, Christian (NIH/NIA/IRP) [F]" w:date="2023-11-15T15:22:00Z">
                                    <w:r w:rsidRPr="00E260F1" w:rsidDel="00C92AAD">
                                      <w:rPr>
                                        <w:rFonts w:ascii="Times New Roman" w:hAnsi="Times New Roman" w:cs="Times New Roman"/>
                                        <w:color w:val="000000"/>
                                        <w:sz w:val="18"/>
                                        <w:szCs w:val="18"/>
                                        <w:rPrChange w:id="1110" w:author="Maino Vieytes, Christian (NIH/NIA/IRP) [F]" w:date="2023-11-16T08:30:00Z">
                                          <w:rPr>
                                            <w:rFonts w:ascii="Times New Roman" w:hAnsi="Times New Roman" w:cs="Times New Roman"/>
                                            <w:color w:val="000000"/>
                                            <w:sz w:val="20"/>
                                            <w:szCs w:val="20"/>
                                          </w:rPr>
                                        </w:rPrChange>
                                      </w:rPr>
                                      <w:delText>-0.22</w:delText>
                                    </w:r>
                                  </w:del>
                                </w:p>
                              </w:tc>
                            </w:tr>
                            <w:tr w:rsidR="00E260F1" w:rsidRPr="00972A4F" w14:paraId="7623650D" w14:textId="77777777" w:rsidTr="00E260F1">
                              <w:tblPrEx>
                                <w:tblW w:w="6926" w:type="dxa"/>
                                <w:tblBorders>
                                  <w:insideH w:val="none" w:sz="0" w:space="0" w:color="auto"/>
                                  <w:insideV w:val="none" w:sz="0" w:space="0" w:color="auto"/>
                                </w:tblBorders>
                                <w:tblLayout w:type="fixed"/>
                                <w:tblCellMar>
                                  <w:left w:w="0" w:type="dxa"/>
                                  <w:right w:w="0" w:type="dxa"/>
                                </w:tblCellMar>
                                <w:tblPrExChange w:id="111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11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D895307" w14:textId="77777777" w:rsidR="00E260F1" w:rsidRPr="00972A4F" w:rsidRDefault="00E260F1" w:rsidP="00E260F1">
                                  <w:pPr>
                                    <w:spacing w:line="360" w:lineRule="auto"/>
                                    <w:rPr>
                                      <w:rFonts w:ascii="Times New Roman" w:hAnsi="Times New Roman" w:cs="Times New Roman"/>
                                      <w:sz w:val="18"/>
                                      <w:szCs w:val="18"/>
                                      <w:rPrChange w:id="111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14" w:author="Maino Vieytes, Christian (NIH/NIA/IRP) [F]" w:date="2023-11-15T15:31:00Z">
                                        <w:rPr>
                                          <w:rFonts w:ascii="Times New Roman" w:hAnsi="Times New Roman" w:cs="Times New Roman"/>
                                          <w:sz w:val="20"/>
                                          <w:szCs w:val="20"/>
                                        </w:rPr>
                                      </w:rPrChange>
                                    </w:rPr>
                                    <w:t>Meats</w:t>
                                  </w:r>
                                </w:p>
                              </w:tc>
                              <w:tc>
                                <w:tcPr>
                                  <w:tcW w:w="1499" w:type="dxa"/>
                                  <w:tcBorders>
                                    <w:top w:val="nil"/>
                                    <w:bottom w:val="nil"/>
                                  </w:tcBorders>
                                  <w:shd w:val="clear" w:color="auto" w:fill="auto"/>
                                  <w:noWrap/>
                                  <w:vAlign w:val="center"/>
                                  <w:hideMark/>
                                  <w:tcPrChange w:id="1115" w:author="Maino Vieytes, Christian (NIH/NIA/IRP) [F]" w:date="2023-11-16T08:30:00Z">
                                    <w:tcPr>
                                      <w:tcW w:w="1499" w:type="dxa"/>
                                      <w:tcBorders>
                                        <w:top w:val="nil"/>
                                        <w:bottom w:val="nil"/>
                                      </w:tcBorders>
                                      <w:shd w:val="clear" w:color="auto" w:fill="auto"/>
                                      <w:noWrap/>
                                      <w:vAlign w:val="center"/>
                                      <w:hideMark/>
                                    </w:tcPr>
                                  </w:tcPrChange>
                                </w:tcPr>
                                <w:p w14:paraId="6842FE2B" w14:textId="79A532DA" w:rsidR="00E260F1" w:rsidRPr="00E260F1" w:rsidRDefault="00E260F1" w:rsidP="00E260F1">
                                  <w:pPr>
                                    <w:spacing w:line="360" w:lineRule="auto"/>
                                    <w:jc w:val="center"/>
                                    <w:rPr>
                                      <w:rFonts w:ascii="Times New Roman" w:hAnsi="Times New Roman" w:cs="Times New Roman"/>
                                      <w:sz w:val="18"/>
                                      <w:szCs w:val="18"/>
                                      <w:rPrChange w:id="1116" w:author="Maino Vieytes, Christian (NIH/NIA/IRP) [F]" w:date="2023-11-16T08:30:00Z">
                                        <w:rPr>
                                          <w:rFonts w:ascii="Times New Roman" w:hAnsi="Times New Roman" w:cs="Times New Roman"/>
                                          <w:sz w:val="20"/>
                                          <w:szCs w:val="20"/>
                                        </w:rPr>
                                      </w:rPrChange>
                                    </w:rPr>
                                  </w:pPr>
                                  <w:ins w:id="1117" w:author="Maino Vieytes, Christian (NIH/NIA/IRP) [F]" w:date="2023-11-16T08:30:00Z">
                                    <w:r w:rsidRPr="00E260F1">
                                      <w:rPr>
                                        <w:rFonts w:ascii="Times New Roman" w:hAnsi="Times New Roman" w:cs="Times New Roman"/>
                                        <w:color w:val="000000"/>
                                        <w:sz w:val="18"/>
                                        <w:szCs w:val="18"/>
                                        <w:rPrChange w:id="1118" w:author="Maino Vieytes, Christian (NIH/NIA/IRP) [F]" w:date="2023-11-16T08:30:00Z">
                                          <w:rPr>
                                            <w:rFonts w:ascii="Calibri" w:hAnsi="Calibri" w:cs="Calibri"/>
                                            <w:color w:val="000000"/>
                                          </w:rPr>
                                        </w:rPrChange>
                                      </w:rPr>
                                      <w:t>0.060</w:t>
                                    </w:r>
                                  </w:ins>
                                  <w:del w:id="1119" w:author="Maino Vieytes, Christian (NIH/NIA/IRP) [F]" w:date="2023-11-15T15:22:00Z">
                                    <w:r w:rsidRPr="00E260F1" w:rsidDel="00C92AAD">
                                      <w:rPr>
                                        <w:rFonts w:ascii="Times New Roman" w:hAnsi="Times New Roman" w:cs="Times New Roman"/>
                                        <w:color w:val="000000"/>
                                        <w:sz w:val="18"/>
                                        <w:szCs w:val="18"/>
                                        <w:rPrChange w:id="1120" w:author="Maino Vieytes, Christian (NIH/NIA/IRP) [F]" w:date="2023-11-16T08:30: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1121" w:author="Maino Vieytes, Christian (NIH/NIA/IRP) [F]" w:date="2023-11-16T08:30:00Z">
                                    <w:tcPr>
                                      <w:tcW w:w="990" w:type="dxa"/>
                                      <w:tcBorders>
                                        <w:top w:val="nil"/>
                                        <w:bottom w:val="nil"/>
                                      </w:tcBorders>
                                      <w:shd w:val="clear" w:color="auto" w:fill="auto"/>
                                      <w:noWrap/>
                                      <w:vAlign w:val="center"/>
                                      <w:hideMark/>
                                    </w:tcPr>
                                  </w:tcPrChange>
                                </w:tcPr>
                                <w:p w14:paraId="0529E1CE" w14:textId="09CD2F22" w:rsidR="00E260F1" w:rsidRPr="00E260F1" w:rsidRDefault="00E260F1" w:rsidP="00E260F1">
                                  <w:pPr>
                                    <w:spacing w:line="360" w:lineRule="auto"/>
                                    <w:jc w:val="center"/>
                                    <w:rPr>
                                      <w:rFonts w:ascii="Times New Roman" w:hAnsi="Times New Roman" w:cs="Times New Roman"/>
                                      <w:sz w:val="18"/>
                                      <w:szCs w:val="18"/>
                                      <w:rPrChange w:id="1122" w:author="Maino Vieytes, Christian (NIH/NIA/IRP) [F]" w:date="2023-11-16T08:30:00Z">
                                        <w:rPr>
                                          <w:rFonts w:ascii="Times New Roman" w:hAnsi="Times New Roman" w:cs="Times New Roman"/>
                                          <w:sz w:val="20"/>
                                          <w:szCs w:val="20"/>
                                        </w:rPr>
                                      </w:rPrChange>
                                    </w:rPr>
                                  </w:pPr>
                                  <w:ins w:id="1123" w:author="Maino Vieytes, Christian (NIH/NIA/IRP) [F]" w:date="2023-11-16T08:30:00Z">
                                    <w:r w:rsidRPr="00E260F1">
                                      <w:rPr>
                                        <w:rFonts w:ascii="Times New Roman" w:hAnsi="Times New Roman" w:cs="Times New Roman"/>
                                        <w:color w:val="000000"/>
                                        <w:sz w:val="18"/>
                                        <w:szCs w:val="18"/>
                                        <w:rPrChange w:id="1124" w:author="Maino Vieytes, Christian (NIH/NIA/IRP) [F]" w:date="2023-11-16T08:30:00Z">
                                          <w:rPr>
                                            <w:rFonts w:ascii="Calibri" w:hAnsi="Calibri" w:cs="Calibri"/>
                                            <w:color w:val="000000"/>
                                          </w:rPr>
                                        </w:rPrChange>
                                      </w:rPr>
                                      <w:t>-0.090</w:t>
                                    </w:r>
                                  </w:ins>
                                  <w:del w:id="1125" w:author="Maino Vieytes, Christian (NIH/NIA/IRP) [F]" w:date="2023-11-15T15:22:00Z">
                                    <w:r w:rsidRPr="00E260F1" w:rsidDel="00C92AAD">
                                      <w:rPr>
                                        <w:rFonts w:ascii="Times New Roman" w:hAnsi="Times New Roman" w:cs="Times New Roman"/>
                                        <w:color w:val="000000"/>
                                        <w:sz w:val="18"/>
                                        <w:szCs w:val="18"/>
                                        <w:rPrChange w:id="1126"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1127" w:author="Maino Vieytes, Christian (NIH/NIA/IRP) [F]" w:date="2023-11-16T08:30:00Z">
                                    <w:tcPr>
                                      <w:tcW w:w="900" w:type="dxa"/>
                                      <w:tcBorders>
                                        <w:top w:val="nil"/>
                                        <w:bottom w:val="nil"/>
                                        <w:right w:val="nil"/>
                                      </w:tcBorders>
                                      <w:shd w:val="clear" w:color="auto" w:fill="auto"/>
                                      <w:noWrap/>
                                      <w:vAlign w:val="center"/>
                                      <w:hideMark/>
                                    </w:tcPr>
                                  </w:tcPrChange>
                                </w:tcPr>
                                <w:p w14:paraId="32C842BA" w14:textId="5184345A" w:rsidR="00E260F1" w:rsidRPr="005E1339" w:rsidRDefault="00E260F1" w:rsidP="00E260F1">
                                  <w:pPr>
                                    <w:spacing w:line="360" w:lineRule="auto"/>
                                    <w:jc w:val="center"/>
                                    <w:rPr>
                                      <w:rFonts w:ascii="Times New Roman" w:hAnsi="Times New Roman" w:cs="Times New Roman"/>
                                      <w:b/>
                                      <w:bCs/>
                                      <w:sz w:val="18"/>
                                      <w:szCs w:val="18"/>
                                      <w:rPrChange w:id="1128" w:author="Maino Vieytes, Christian (NIH/NIA/IRP) [F]" w:date="2023-11-16T08:33:00Z">
                                        <w:rPr>
                                          <w:rFonts w:ascii="Times New Roman" w:hAnsi="Times New Roman" w:cs="Times New Roman"/>
                                          <w:sz w:val="20"/>
                                          <w:szCs w:val="20"/>
                                        </w:rPr>
                                      </w:rPrChange>
                                    </w:rPr>
                                  </w:pPr>
                                  <w:ins w:id="1129" w:author="Maino Vieytes, Christian (NIH/NIA/IRP) [F]" w:date="2023-11-16T08:30:00Z">
                                    <w:r w:rsidRPr="005E1339">
                                      <w:rPr>
                                        <w:rFonts w:ascii="Times New Roman" w:hAnsi="Times New Roman" w:cs="Times New Roman"/>
                                        <w:b/>
                                        <w:bCs/>
                                        <w:color w:val="000000"/>
                                        <w:sz w:val="18"/>
                                        <w:szCs w:val="18"/>
                                        <w:rPrChange w:id="1130" w:author="Maino Vieytes, Christian (NIH/NIA/IRP) [F]" w:date="2023-11-16T08:33:00Z">
                                          <w:rPr>
                                            <w:rFonts w:ascii="Calibri" w:hAnsi="Calibri" w:cs="Calibri"/>
                                            <w:color w:val="000000"/>
                                          </w:rPr>
                                        </w:rPrChange>
                                      </w:rPr>
                                      <w:t>0.29</w:t>
                                    </w:r>
                                  </w:ins>
                                  <w:del w:id="1131" w:author="Maino Vieytes, Christian (NIH/NIA/IRP) [F]" w:date="2023-11-15T15:22:00Z">
                                    <w:r w:rsidRPr="005E1339" w:rsidDel="00C92AAD">
                                      <w:rPr>
                                        <w:rFonts w:ascii="Times New Roman" w:hAnsi="Times New Roman" w:cs="Times New Roman"/>
                                        <w:b/>
                                        <w:bCs/>
                                        <w:color w:val="000000"/>
                                        <w:sz w:val="18"/>
                                        <w:szCs w:val="18"/>
                                        <w:rPrChange w:id="1132" w:author="Maino Vieytes, Christian (NIH/NIA/IRP) [F]" w:date="2023-11-16T08:33:00Z">
                                          <w:rPr>
                                            <w:rFonts w:ascii="Times New Roman" w:hAnsi="Times New Roman" w:cs="Times New Roman"/>
                                            <w:color w:val="000000"/>
                                            <w:sz w:val="20"/>
                                            <w:szCs w:val="20"/>
                                          </w:rPr>
                                        </w:rPrChange>
                                      </w:rPr>
                                      <w:delText>-0.22</w:delText>
                                    </w:r>
                                  </w:del>
                                </w:p>
                              </w:tc>
                              <w:tc>
                                <w:tcPr>
                                  <w:tcW w:w="1350" w:type="dxa"/>
                                  <w:tcBorders>
                                    <w:top w:val="nil"/>
                                    <w:left w:val="nil"/>
                                    <w:bottom w:val="nil"/>
                                    <w:right w:val="single" w:sz="4" w:space="0" w:color="auto"/>
                                  </w:tcBorders>
                                  <w:vAlign w:val="center"/>
                                  <w:tcPrChange w:id="1133" w:author="Maino Vieytes, Christian (NIH/NIA/IRP) [F]" w:date="2023-11-16T08:30:00Z">
                                    <w:tcPr>
                                      <w:tcW w:w="1350" w:type="dxa"/>
                                      <w:tcBorders>
                                        <w:top w:val="nil"/>
                                        <w:left w:val="nil"/>
                                        <w:bottom w:val="nil"/>
                                        <w:right w:val="single" w:sz="4" w:space="0" w:color="auto"/>
                                      </w:tcBorders>
                                      <w:vAlign w:val="center"/>
                                    </w:tcPr>
                                  </w:tcPrChange>
                                </w:tcPr>
                                <w:p w14:paraId="47B49776" w14:textId="475EE0A2" w:rsidR="00E260F1" w:rsidRPr="00E260F1" w:rsidRDefault="00E260F1" w:rsidP="00E260F1">
                                  <w:pPr>
                                    <w:spacing w:line="360" w:lineRule="auto"/>
                                    <w:jc w:val="center"/>
                                    <w:rPr>
                                      <w:rFonts w:ascii="Times New Roman" w:hAnsi="Times New Roman" w:cs="Times New Roman"/>
                                      <w:color w:val="000000"/>
                                      <w:sz w:val="18"/>
                                      <w:szCs w:val="18"/>
                                      <w:rPrChange w:id="1134" w:author="Maino Vieytes, Christian (NIH/NIA/IRP) [F]" w:date="2023-11-16T08:30:00Z">
                                        <w:rPr>
                                          <w:rFonts w:ascii="Times New Roman" w:hAnsi="Times New Roman" w:cs="Times New Roman"/>
                                          <w:color w:val="000000"/>
                                          <w:sz w:val="20"/>
                                          <w:szCs w:val="20"/>
                                        </w:rPr>
                                      </w:rPrChange>
                                    </w:rPr>
                                  </w:pPr>
                                  <w:ins w:id="1135" w:author="Maino Vieytes, Christian (NIH/NIA/IRP) [F]" w:date="2023-11-16T08:30:00Z">
                                    <w:r w:rsidRPr="00E260F1">
                                      <w:rPr>
                                        <w:rFonts w:ascii="Times New Roman" w:hAnsi="Times New Roman" w:cs="Times New Roman"/>
                                        <w:color w:val="000000"/>
                                        <w:sz w:val="18"/>
                                        <w:szCs w:val="18"/>
                                        <w:rPrChange w:id="1136" w:author="Maino Vieytes, Christian (NIH/NIA/IRP) [F]" w:date="2023-11-16T08:30:00Z">
                                          <w:rPr>
                                            <w:rFonts w:ascii="Calibri" w:hAnsi="Calibri" w:cs="Calibri"/>
                                            <w:color w:val="000000"/>
                                          </w:rPr>
                                        </w:rPrChange>
                                      </w:rPr>
                                      <w:t>-0.12</w:t>
                                    </w:r>
                                  </w:ins>
                                  <w:del w:id="1137" w:author="Maino Vieytes, Christian (NIH/NIA/IRP) [F]" w:date="2023-11-15T15:22:00Z">
                                    <w:r w:rsidRPr="00E260F1" w:rsidDel="00C92AAD">
                                      <w:rPr>
                                        <w:rFonts w:ascii="Times New Roman" w:hAnsi="Times New Roman" w:cs="Times New Roman"/>
                                        <w:color w:val="000000"/>
                                        <w:sz w:val="18"/>
                                        <w:szCs w:val="18"/>
                                        <w:rPrChange w:id="1138" w:author="Maino Vieytes, Christian (NIH/NIA/IRP) [F]" w:date="2023-11-16T08:30:00Z">
                                          <w:rPr>
                                            <w:rFonts w:ascii="Times New Roman" w:hAnsi="Times New Roman" w:cs="Times New Roman"/>
                                            <w:color w:val="000000"/>
                                            <w:sz w:val="20"/>
                                            <w:szCs w:val="20"/>
                                          </w:rPr>
                                        </w:rPrChange>
                                      </w:rPr>
                                      <w:delText>-0.12</w:delText>
                                    </w:r>
                                  </w:del>
                                </w:p>
                              </w:tc>
                            </w:tr>
                            <w:tr w:rsidR="00E260F1" w:rsidRPr="00972A4F" w14:paraId="4394DC9D" w14:textId="77777777" w:rsidTr="00E260F1">
                              <w:tblPrEx>
                                <w:tblW w:w="6926" w:type="dxa"/>
                                <w:tblBorders>
                                  <w:insideH w:val="none" w:sz="0" w:space="0" w:color="auto"/>
                                  <w:insideV w:val="none" w:sz="0" w:space="0" w:color="auto"/>
                                </w:tblBorders>
                                <w:tblLayout w:type="fixed"/>
                                <w:tblCellMar>
                                  <w:left w:w="0" w:type="dxa"/>
                                  <w:right w:w="0" w:type="dxa"/>
                                </w:tblCellMar>
                                <w:tblPrExChange w:id="113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14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6E8A619" w14:textId="77777777" w:rsidR="00E260F1" w:rsidRPr="00972A4F" w:rsidRDefault="00E260F1" w:rsidP="00E260F1">
                                  <w:pPr>
                                    <w:spacing w:line="360" w:lineRule="auto"/>
                                    <w:rPr>
                                      <w:rFonts w:ascii="Times New Roman" w:hAnsi="Times New Roman" w:cs="Times New Roman"/>
                                      <w:sz w:val="18"/>
                                      <w:szCs w:val="18"/>
                                      <w:rPrChange w:id="114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42" w:author="Maino Vieytes, Christian (NIH/NIA/IRP) [F]" w:date="2023-11-15T15:31:00Z">
                                        <w:rPr>
                                          <w:rFonts w:ascii="Times New Roman" w:hAnsi="Times New Roman" w:cs="Times New Roman"/>
                                          <w:sz w:val="20"/>
                                          <w:szCs w:val="20"/>
                                        </w:rPr>
                                      </w:rPrChange>
                                    </w:rPr>
                                    <w:t>Poultry</w:t>
                                  </w:r>
                                </w:p>
                              </w:tc>
                              <w:tc>
                                <w:tcPr>
                                  <w:tcW w:w="1499" w:type="dxa"/>
                                  <w:tcBorders>
                                    <w:top w:val="nil"/>
                                    <w:bottom w:val="nil"/>
                                  </w:tcBorders>
                                  <w:shd w:val="clear" w:color="auto" w:fill="auto"/>
                                  <w:noWrap/>
                                  <w:vAlign w:val="center"/>
                                  <w:hideMark/>
                                  <w:tcPrChange w:id="1143" w:author="Maino Vieytes, Christian (NIH/NIA/IRP) [F]" w:date="2023-11-16T08:30:00Z">
                                    <w:tcPr>
                                      <w:tcW w:w="1499" w:type="dxa"/>
                                      <w:tcBorders>
                                        <w:top w:val="nil"/>
                                        <w:bottom w:val="nil"/>
                                      </w:tcBorders>
                                      <w:shd w:val="clear" w:color="auto" w:fill="auto"/>
                                      <w:noWrap/>
                                      <w:vAlign w:val="center"/>
                                      <w:hideMark/>
                                    </w:tcPr>
                                  </w:tcPrChange>
                                </w:tcPr>
                                <w:p w14:paraId="6638E904" w14:textId="31BD1B65" w:rsidR="00E260F1" w:rsidRPr="00E260F1" w:rsidRDefault="00E260F1" w:rsidP="00E260F1">
                                  <w:pPr>
                                    <w:spacing w:line="360" w:lineRule="auto"/>
                                    <w:jc w:val="center"/>
                                    <w:rPr>
                                      <w:rFonts w:ascii="Times New Roman" w:hAnsi="Times New Roman" w:cs="Times New Roman"/>
                                      <w:sz w:val="18"/>
                                      <w:szCs w:val="18"/>
                                      <w:rPrChange w:id="1144" w:author="Maino Vieytes, Christian (NIH/NIA/IRP) [F]" w:date="2023-11-16T08:30:00Z">
                                        <w:rPr>
                                          <w:rFonts w:ascii="Times New Roman" w:hAnsi="Times New Roman" w:cs="Times New Roman"/>
                                          <w:sz w:val="20"/>
                                          <w:szCs w:val="20"/>
                                        </w:rPr>
                                      </w:rPrChange>
                                    </w:rPr>
                                  </w:pPr>
                                  <w:ins w:id="1145" w:author="Maino Vieytes, Christian (NIH/NIA/IRP) [F]" w:date="2023-11-16T08:30:00Z">
                                    <w:r w:rsidRPr="00E260F1">
                                      <w:rPr>
                                        <w:rFonts w:ascii="Times New Roman" w:hAnsi="Times New Roman" w:cs="Times New Roman"/>
                                        <w:color w:val="000000"/>
                                        <w:sz w:val="18"/>
                                        <w:szCs w:val="18"/>
                                        <w:rPrChange w:id="1146" w:author="Maino Vieytes, Christian (NIH/NIA/IRP) [F]" w:date="2023-11-16T08:30:00Z">
                                          <w:rPr>
                                            <w:rFonts w:ascii="Calibri" w:hAnsi="Calibri" w:cs="Calibri"/>
                                            <w:color w:val="000000"/>
                                          </w:rPr>
                                        </w:rPrChange>
                                      </w:rPr>
                                      <w:t>-0.030</w:t>
                                    </w:r>
                                  </w:ins>
                                  <w:del w:id="1147" w:author="Maino Vieytes, Christian (NIH/NIA/IRP) [F]" w:date="2023-11-15T15:22:00Z">
                                    <w:r w:rsidRPr="00E260F1" w:rsidDel="00C92AAD">
                                      <w:rPr>
                                        <w:rFonts w:ascii="Times New Roman" w:hAnsi="Times New Roman" w:cs="Times New Roman"/>
                                        <w:color w:val="000000"/>
                                        <w:sz w:val="18"/>
                                        <w:szCs w:val="18"/>
                                        <w:rPrChange w:id="1148"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1149" w:author="Maino Vieytes, Christian (NIH/NIA/IRP) [F]" w:date="2023-11-16T08:30:00Z">
                                    <w:tcPr>
                                      <w:tcW w:w="990" w:type="dxa"/>
                                      <w:tcBorders>
                                        <w:top w:val="nil"/>
                                        <w:bottom w:val="nil"/>
                                      </w:tcBorders>
                                      <w:shd w:val="clear" w:color="auto" w:fill="auto"/>
                                      <w:noWrap/>
                                      <w:vAlign w:val="center"/>
                                      <w:hideMark/>
                                    </w:tcPr>
                                  </w:tcPrChange>
                                </w:tcPr>
                                <w:p w14:paraId="26C957B4" w14:textId="66CA43DE" w:rsidR="00E260F1" w:rsidRPr="00E260F1" w:rsidRDefault="00E260F1" w:rsidP="00E260F1">
                                  <w:pPr>
                                    <w:spacing w:line="360" w:lineRule="auto"/>
                                    <w:jc w:val="center"/>
                                    <w:rPr>
                                      <w:rFonts w:ascii="Times New Roman" w:hAnsi="Times New Roman" w:cs="Times New Roman"/>
                                      <w:sz w:val="18"/>
                                      <w:szCs w:val="18"/>
                                      <w:rPrChange w:id="1150" w:author="Maino Vieytes, Christian (NIH/NIA/IRP) [F]" w:date="2023-11-16T08:30:00Z">
                                        <w:rPr>
                                          <w:rFonts w:ascii="Times New Roman" w:hAnsi="Times New Roman" w:cs="Times New Roman"/>
                                          <w:sz w:val="20"/>
                                          <w:szCs w:val="20"/>
                                        </w:rPr>
                                      </w:rPrChange>
                                    </w:rPr>
                                  </w:pPr>
                                  <w:ins w:id="1151" w:author="Maino Vieytes, Christian (NIH/NIA/IRP) [F]" w:date="2023-11-16T08:30:00Z">
                                    <w:r w:rsidRPr="00E260F1">
                                      <w:rPr>
                                        <w:rFonts w:ascii="Times New Roman" w:hAnsi="Times New Roman" w:cs="Times New Roman"/>
                                        <w:color w:val="000000"/>
                                        <w:sz w:val="18"/>
                                        <w:szCs w:val="18"/>
                                        <w:rPrChange w:id="1152" w:author="Maino Vieytes, Christian (NIH/NIA/IRP) [F]" w:date="2023-11-16T08:30:00Z">
                                          <w:rPr>
                                            <w:rFonts w:ascii="Calibri" w:hAnsi="Calibri" w:cs="Calibri"/>
                                            <w:color w:val="000000"/>
                                          </w:rPr>
                                        </w:rPrChange>
                                      </w:rPr>
                                      <w:t>0.15</w:t>
                                    </w:r>
                                  </w:ins>
                                  <w:del w:id="1153" w:author="Maino Vieytes, Christian (NIH/NIA/IRP) [F]" w:date="2023-11-15T15:22:00Z">
                                    <w:r w:rsidRPr="00E260F1" w:rsidDel="00C92AAD">
                                      <w:rPr>
                                        <w:rFonts w:ascii="Times New Roman" w:hAnsi="Times New Roman" w:cs="Times New Roman"/>
                                        <w:color w:val="000000"/>
                                        <w:sz w:val="18"/>
                                        <w:szCs w:val="18"/>
                                        <w:rPrChange w:id="1154"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1155" w:author="Maino Vieytes, Christian (NIH/NIA/IRP) [F]" w:date="2023-11-16T08:30:00Z">
                                    <w:tcPr>
                                      <w:tcW w:w="900" w:type="dxa"/>
                                      <w:tcBorders>
                                        <w:top w:val="nil"/>
                                        <w:bottom w:val="nil"/>
                                        <w:right w:val="nil"/>
                                      </w:tcBorders>
                                      <w:shd w:val="clear" w:color="auto" w:fill="auto"/>
                                      <w:noWrap/>
                                      <w:vAlign w:val="center"/>
                                      <w:hideMark/>
                                    </w:tcPr>
                                  </w:tcPrChange>
                                </w:tcPr>
                                <w:p w14:paraId="15365EDF" w14:textId="5A96D731" w:rsidR="00E260F1" w:rsidRPr="00E260F1" w:rsidRDefault="00E260F1" w:rsidP="00E260F1">
                                  <w:pPr>
                                    <w:spacing w:line="360" w:lineRule="auto"/>
                                    <w:jc w:val="center"/>
                                    <w:rPr>
                                      <w:rFonts w:ascii="Times New Roman" w:hAnsi="Times New Roman" w:cs="Times New Roman"/>
                                      <w:b/>
                                      <w:bCs/>
                                      <w:sz w:val="18"/>
                                      <w:szCs w:val="18"/>
                                      <w:rPrChange w:id="1156" w:author="Maino Vieytes, Christian (NIH/NIA/IRP) [F]" w:date="2023-11-16T08:30:00Z">
                                        <w:rPr>
                                          <w:rFonts w:ascii="Times New Roman" w:hAnsi="Times New Roman" w:cs="Times New Roman"/>
                                          <w:b/>
                                          <w:bCs/>
                                          <w:sz w:val="20"/>
                                          <w:szCs w:val="20"/>
                                        </w:rPr>
                                      </w:rPrChange>
                                    </w:rPr>
                                  </w:pPr>
                                  <w:ins w:id="1157" w:author="Maino Vieytes, Christian (NIH/NIA/IRP) [F]" w:date="2023-11-16T08:30:00Z">
                                    <w:r w:rsidRPr="00E260F1">
                                      <w:rPr>
                                        <w:rFonts w:ascii="Times New Roman" w:hAnsi="Times New Roman" w:cs="Times New Roman"/>
                                        <w:color w:val="000000"/>
                                        <w:sz w:val="18"/>
                                        <w:szCs w:val="18"/>
                                        <w:rPrChange w:id="1158" w:author="Maino Vieytes, Christian (NIH/NIA/IRP) [F]" w:date="2023-11-16T08:30:00Z">
                                          <w:rPr>
                                            <w:rFonts w:ascii="Calibri" w:hAnsi="Calibri" w:cs="Calibri"/>
                                            <w:color w:val="000000"/>
                                          </w:rPr>
                                        </w:rPrChange>
                                      </w:rPr>
                                      <w:t>-0.14</w:t>
                                    </w:r>
                                  </w:ins>
                                  <w:del w:id="1159" w:author="Maino Vieytes, Christian (NIH/NIA/IRP) [F]" w:date="2023-11-15T15:22:00Z">
                                    <w:r w:rsidRPr="00E260F1" w:rsidDel="00C92AAD">
                                      <w:rPr>
                                        <w:rFonts w:ascii="Times New Roman" w:hAnsi="Times New Roman" w:cs="Times New Roman"/>
                                        <w:color w:val="000000"/>
                                        <w:sz w:val="18"/>
                                        <w:szCs w:val="18"/>
                                        <w:rPrChange w:id="1160" w:author="Maino Vieytes, Christian (NIH/NIA/IRP) [F]" w:date="2023-11-16T08:30:00Z">
                                          <w:rPr>
                                            <w:rFonts w:ascii="Times New Roman" w:hAnsi="Times New Roman" w:cs="Times New Roman"/>
                                            <w:color w:val="000000"/>
                                            <w:sz w:val="20"/>
                                            <w:szCs w:val="20"/>
                                          </w:rPr>
                                        </w:rPrChange>
                                      </w:rPr>
                                      <w:delText>0.23</w:delText>
                                    </w:r>
                                  </w:del>
                                </w:p>
                              </w:tc>
                              <w:tc>
                                <w:tcPr>
                                  <w:tcW w:w="1350" w:type="dxa"/>
                                  <w:tcBorders>
                                    <w:top w:val="nil"/>
                                    <w:left w:val="nil"/>
                                    <w:bottom w:val="nil"/>
                                    <w:right w:val="single" w:sz="4" w:space="0" w:color="auto"/>
                                  </w:tcBorders>
                                  <w:vAlign w:val="center"/>
                                  <w:tcPrChange w:id="1161" w:author="Maino Vieytes, Christian (NIH/NIA/IRP) [F]" w:date="2023-11-16T08:30:00Z">
                                    <w:tcPr>
                                      <w:tcW w:w="1350" w:type="dxa"/>
                                      <w:tcBorders>
                                        <w:top w:val="nil"/>
                                        <w:left w:val="nil"/>
                                        <w:bottom w:val="nil"/>
                                        <w:right w:val="single" w:sz="4" w:space="0" w:color="auto"/>
                                      </w:tcBorders>
                                      <w:vAlign w:val="center"/>
                                    </w:tcPr>
                                  </w:tcPrChange>
                                </w:tcPr>
                                <w:p w14:paraId="61E2599E" w14:textId="56C882CD" w:rsidR="00E260F1" w:rsidRPr="00E260F1" w:rsidRDefault="00E260F1" w:rsidP="00E260F1">
                                  <w:pPr>
                                    <w:spacing w:line="360" w:lineRule="auto"/>
                                    <w:jc w:val="center"/>
                                    <w:rPr>
                                      <w:rFonts w:ascii="Times New Roman" w:hAnsi="Times New Roman" w:cs="Times New Roman"/>
                                      <w:color w:val="000000"/>
                                      <w:sz w:val="18"/>
                                      <w:szCs w:val="18"/>
                                      <w:rPrChange w:id="1162" w:author="Maino Vieytes, Christian (NIH/NIA/IRP) [F]" w:date="2023-11-16T08:30:00Z">
                                        <w:rPr>
                                          <w:rFonts w:ascii="Times New Roman" w:hAnsi="Times New Roman" w:cs="Times New Roman"/>
                                          <w:color w:val="000000"/>
                                          <w:sz w:val="20"/>
                                          <w:szCs w:val="20"/>
                                        </w:rPr>
                                      </w:rPrChange>
                                    </w:rPr>
                                  </w:pPr>
                                  <w:ins w:id="1163" w:author="Maino Vieytes, Christian (NIH/NIA/IRP) [F]" w:date="2023-11-16T08:30:00Z">
                                    <w:r w:rsidRPr="00E260F1">
                                      <w:rPr>
                                        <w:rFonts w:ascii="Times New Roman" w:hAnsi="Times New Roman" w:cs="Times New Roman"/>
                                        <w:color w:val="000000"/>
                                        <w:sz w:val="18"/>
                                        <w:szCs w:val="18"/>
                                        <w:rPrChange w:id="1164" w:author="Maino Vieytes, Christian (NIH/NIA/IRP) [F]" w:date="2023-11-16T08:30:00Z">
                                          <w:rPr>
                                            <w:rFonts w:ascii="Calibri" w:hAnsi="Calibri" w:cs="Calibri"/>
                                            <w:color w:val="000000"/>
                                          </w:rPr>
                                        </w:rPrChange>
                                      </w:rPr>
                                      <w:t>0.060</w:t>
                                    </w:r>
                                  </w:ins>
                                  <w:del w:id="1165" w:author="Maino Vieytes, Christian (NIH/NIA/IRP) [F]" w:date="2023-11-15T15:22:00Z">
                                    <w:r w:rsidRPr="00E260F1" w:rsidDel="00C92AAD">
                                      <w:rPr>
                                        <w:rFonts w:ascii="Times New Roman" w:hAnsi="Times New Roman" w:cs="Times New Roman"/>
                                        <w:color w:val="000000"/>
                                        <w:sz w:val="18"/>
                                        <w:szCs w:val="18"/>
                                        <w:rPrChange w:id="1166" w:author="Maino Vieytes, Christian (NIH/NIA/IRP) [F]" w:date="2023-11-16T08:30:00Z">
                                          <w:rPr>
                                            <w:rFonts w:ascii="Times New Roman" w:hAnsi="Times New Roman" w:cs="Times New Roman"/>
                                            <w:color w:val="000000"/>
                                            <w:sz w:val="20"/>
                                            <w:szCs w:val="20"/>
                                          </w:rPr>
                                        </w:rPrChange>
                                      </w:rPr>
                                      <w:delText>0.070</w:delText>
                                    </w:r>
                                  </w:del>
                                </w:p>
                              </w:tc>
                            </w:tr>
                            <w:tr w:rsidR="00E260F1" w:rsidRPr="00972A4F" w14:paraId="45A257BF" w14:textId="77777777" w:rsidTr="00E260F1">
                              <w:tblPrEx>
                                <w:tblW w:w="6926" w:type="dxa"/>
                                <w:tblBorders>
                                  <w:insideH w:val="none" w:sz="0" w:space="0" w:color="auto"/>
                                  <w:insideV w:val="none" w:sz="0" w:space="0" w:color="auto"/>
                                </w:tblBorders>
                                <w:tblLayout w:type="fixed"/>
                                <w:tblCellMar>
                                  <w:left w:w="0" w:type="dxa"/>
                                  <w:right w:w="0" w:type="dxa"/>
                                </w:tblCellMar>
                                <w:tblPrExChange w:id="116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16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E04130" w14:textId="77777777" w:rsidR="00E260F1" w:rsidRPr="00972A4F" w:rsidRDefault="00E260F1" w:rsidP="00E260F1">
                                  <w:pPr>
                                    <w:spacing w:line="360" w:lineRule="auto"/>
                                    <w:rPr>
                                      <w:rFonts w:ascii="Times New Roman" w:hAnsi="Times New Roman" w:cs="Times New Roman"/>
                                      <w:sz w:val="18"/>
                                      <w:szCs w:val="18"/>
                                      <w:rPrChange w:id="116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70" w:author="Maino Vieytes, Christian (NIH/NIA/IRP) [F]" w:date="2023-11-15T15:31:00Z">
                                        <w:rPr>
                                          <w:rFonts w:ascii="Times New Roman" w:hAnsi="Times New Roman" w:cs="Times New Roman"/>
                                          <w:sz w:val="20"/>
                                          <w:szCs w:val="20"/>
                                        </w:rPr>
                                      </w:rPrChange>
                                    </w:rPr>
                                    <w:t>Seafood—High n-3</w:t>
                                  </w:r>
                                </w:p>
                              </w:tc>
                              <w:tc>
                                <w:tcPr>
                                  <w:tcW w:w="1499" w:type="dxa"/>
                                  <w:tcBorders>
                                    <w:top w:val="nil"/>
                                    <w:bottom w:val="nil"/>
                                  </w:tcBorders>
                                  <w:shd w:val="clear" w:color="auto" w:fill="auto"/>
                                  <w:noWrap/>
                                  <w:vAlign w:val="center"/>
                                  <w:hideMark/>
                                  <w:tcPrChange w:id="1171" w:author="Maino Vieytes, Christian (NIH/NIA/IRP) [F]" w:date="2023-11-16T08:30:00Z">
                                    <w:tcPr>
                                      <w:tcW w:w="1499" w:type="dxa"/>
                                      <w:tcBorders>
                                        <w:top w:val="nil"/>
                                        <w:bottom w:val="nil"/>
                                      </w:tcBorders>
                                      <w:shd w:val="clear" w:color="auto" w:fill="auto"/>
                                      <w:noWrap/>
                                      <w:vAlign w:val="center"/>
                                      <w:hideMark/>
                                    </w:tcPr>
                                  </w:tcPrChange>
                                </w:tcPr>
                                <w:p w14:paraId="76319338" w14:textId="1C99185F" w:rsidR="00E260F1" w:rsidRPr="00E260F1" w:rsidRDefault="00E260F1" w:rsidP="00E260F1">
                                  <w:pPr>
                                    <w:spacing w:line="360" w:lineRule="auto"/>
                                    <w:jc w:val="center"/>
                                    <w:rPr>
                                      <w:rFonts w:ascii="Times New Roman" w:hAnsi="Times New Roman" w:cs="Times New Roman"/>
                                      <w:sz w:val="18"/>
                                      <w:szCs w:val="18"/>
                                      <w:rPrChange w:id="1172" w:author="Maino Vieytes, Christian (NIH/NIA/IRP) [F]" w:date="2023-11-16T08:30:00Z">
                                        <w:rPr>
                                          <w:rFonts w:ascii="Times New Roman" w:hAnsi="Times New Roman" w:cs="Times New Roman"/>
                                          <w:sz w:val="20"/>
                                          <w:szCs w:val="20"/>
                                        </w:rPr>
                                      </w:rPrChange>
                                    </w:rPr>
                                  </w:pPr>
                                  <w:ins w:id="1173" w:author="Maino Vieytes, Christian (NIH/NIA/IRP) [F]" w:date="2023-11-16T08:30:00Z">
                                    <w:r w:rsidRPr="00E260F1">
                                      <w:rPr>
                                        <w:rFonts w:ascii="Times New Roman" w:hAnsi="Times New Roman" w:cs="Times New Roman"/>
                                        <w:color w:val="000000"/>
                                        <w:sz w:val="18"/>
                                        <w:szCs w:val="18"/>
                                        <w:rPrChange w:id="1174" w:author="Maino Vieytes, Christian (NIH/NIA/IRP) [F]" w:date="2023-11-16T08:30:00Z">
                                          <w:rPr>
                                            <w:rFonts w:ascii="Calibri" w:hAnsi="Calibri" w:cs="Calibri"/>
                                            <w:color w:val="000000"/>
                                          </w:rPr>
                                        </w:rPrChange>
                                      </w:rPr>
                                      <w:t>-0.13</w:t>
                                    </w:r>
                                  </w:ins>
                                  <w:del w:id="1175" w:author="Maino Vieytes, Christian (NIH/NIA/IRP) [F]" w:date="2023-11-15T15:22:00Z">
                                    <w:r w:rsidRPr="00E260F1" w:rsidDel="00C92AAD">
                                      <w:rPr>
                                        <w:rFonts w:ascii="Times New Roman" w:hAnsi="Times New Roman" w:cs="Times New Roman"/>
                                        <w:color w:val="000000"/>
                                        <w:sz w:val="18"/>
                                        <w:szCs w:val="18"/>
                                        <w:rPrChange w:id="1176" w:author="Maino Vieytes, Christian (NIH/NIA/IRP) [F]" w:date="2023-11-16T08:30: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1177" w:author="Maino Vieytes, Christian (NIH/NIA/IRP) [F]" w:date="2023-11-16T08:30:00Z">
                                    <w:tcPr>
                                      <w:tcW w:w="990" w:type="dxa"/>
                                      <w:tcBorders>
                                        <w:top w:val="nil"/>
                                        <w:bottom w:val="nil"/>
                                      </w:tcBorders>
                                      <w:shd w:val="clear" w:color="auto" w:fill="auto"/>
                                      <w:noWrap/>
                                      <w:vAlign w:val="center"/>
                                      <w:hideMark/>
                                    </w:tcPr>
                                  </w:tcPrChange>
                                </w:tcPr>
                                <w:p w14:paraId="15AD44DE" w14:textId="5A9A35F4" w:rsidR="00E260F1" w:rsidRPr="00E260F1" w:rsidRDefault="00E260F1" w:rsidP="00E260F1">
                                  <w:pPr>
                                    <w:spacing w:line="360" w:lineRule="auto"/>
                                    <w:jc w:val="center"/>
                                    <w:rPr>
                                      <w:rFonts w:ascii="Times New Roman" w:hAnsi="Times New Roman" w:cs="Times New Roman"/>
                                      <w:sz w:val="18"/>
                                      <w:szCs w:val="18"/>
                                      <w:rPrChange w:id="1178" w:author="Maino Vieytes, Christian (NIH/NIA/IRP) [F]" w:date="2023-11-16T08:30:00Z">
                                        <w:rPr>
                                          <w:rFonts w:ascii="Times New Roman" w:hAnsi="Times New Roman" w:cs="Times New Roman"/>
                                          <w:sz w:val="20"/>
                                          <w:szCs w:val="20"/>
                                        </w:rPr>
                                      </w:rPrChange>
                                    </w:rPr>
                                  </w:pPr>
                                  <w:ins w:id="1179" w:author="Maino Vieytes, Christian (NIH/NIA/IRP) [F]" w:date="2023-11-16T08:30:00Z">
                                    <w:r w:rsidRPr="00E260F1">
                                      <w:rPr>
                                        <w:rFonts w:ascii="Times New Roman" w:hAnsi="Times New Roman" w:cs="Times New Roman"/>
                                        <w:color w:val="000000"/>
                                        <w:sz w:val="18"/>
                                        <w:szCs w:val="18"/>
                                        <w:rPrChange w:id="1180" w:author="Maino Vieytes, Christian (NIH/NIA/IRP) [F]" w:date="2023-11-16T08:30:00Z">
                                          <w:rPr>
                                            <w:rFonts w:ascii="Calibri" w:hAnsi="Calibri" w:cs="Calibri"/>
                                            <w:color w:val="000000"/>
                                          </w:rPr>
                                        </w:rPrChange>
                                      </w:rPr>
                                      <w:t>-0.050</w:t>
                                    </w:r>
                                  </w:ins>
                                  <w:del w:id="1181" w:author="Maino Vieytes, Christian (NIH/NIA/IRP) [F]" w:date="2023-11-15T15:22:00Z">
                                    <w:r w:rsidRPr="00E260F1" w:rsidDel="00C92AAD">
                                      <w:rPr>
                                        <w:rFonts w:ascii="Times New Roman" w:hAnsi="Times New Roman" w:cs="Times New Roman"/>
                                        <w:color w:val="000000"/>
                                        <w:sz w:val="18"/>
                                        <w:szCs w:val="18"/>
                                        <w:rPrChange w:id="1182"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1183" w:author="Maino Vieytes, Christian (NIH/NIA/IRP) [F]" w:date="2023-11-16T08:30:00Z">
                                    <w:tcPr>
                                      <w:tcW w:w="900" w:type="dxa"/>
                                      <w:tcBorders>
                                        <w:top w:val="nil"/>
                                        <w:bottom w:val="nil"/>
                                        <w:right w:val="nil"/>
                                      </w:tcBorders>
                                      <w:shd w:val="clear" w:color="auto" w:fill="auto"/>
                                      <w:noWrap/>
                                      <w:vAlign w:val="center"/>
                                      <w:hideMark/>
                                    </w:tcPr>
                                  </w:tcPrChange>
                                </w:tcPr>
                                <w:p w14:paraId="3337C23B" w14:textId="5C72F7C8" w:rsidR="00E260F1" w:rsidRPr="00E260F1" w:rsidRDefault="00E260F1" w:rsidP="00E260F1">
                                  <w:pPr>
                                    <w:spacing w:line="360" w:lineRule="auto"/>
                                    <w:jc w:val="center"/>
                                    <w:rPr>
                                      <w:rFonts w:ascii="Times New Roman" w:hAnsi="Times New Roman" w:cs="Times New Roman"/>
                                      <w:b/>
                                      <w:bCs/>
                                      <w:sz w:val="18"/>
                                      <w:szCs w:val="18"/>
                                      <w:rPrChange w:id="1184" w:author="Maino Vieytes, Christian (NIH/NIA/IRP) [F]" w:date="2023-11-16T08:30:00Z">
                                        <w:rPr>
                                          <w:rFonts w:ascii="Times New Roman" w:hAnsi="Times New Roman" w:cs="Times New Roman"/>
                                          <w:b/>
                                          <w:bCs/>
                                          <w:sz w:val="20"/>
                                          <w:szCs w:val="20"/>
                                        </w:rPr>
                                      </w:rPrChange>
                                    </w:rPr>
                                  </w:pPr>
                                  <w:ins w:id="1185" w:author="Maino Vieytes, Christian (NIH/NIA/IRP) [F]" w:date="2023-11-16T08:30:00Z">
                                    <w:r w:rsidRPr="00E260F1">
                                      <w:rPr>
                                        <w:rFonts w:ascii="Times New Roman" w:hAnsi="Times New Roman" w:cs="Times New Roman"/>
                                        <w:color w:val="000000"/>
                                        <w:sz w:val="18"/>
                                        <w:szCs w:val="18"/>
                                        <w:rPrChange w:id="1186" w:author="Maino Vieytes, Christian (NIH/NIA/IRP) [F]" w:date="2023-11-16T08:30:00Z">
                                          <w:rPr>
                                            <w:rFonts w:ascii="Calibri" w:hAnsi="Calibri" w:cs="Calibri"/>
                                            <w:color w:val="000000"/>
                                          </w:rPr>
                                        </w:rPrChange>
                                      </w:rPr>
                                      <w:t>-0.19</w:t>
                                    </w:r>
                                  </w:ins>
                                  <w:del w:id="1187" w:author="Maino Vieytes, Christian (NIH/NIA/IRP) [F]" w:date="2023-11-15T15:22:00Z">
                                    <w:r w:rsidRPr="00E260F1" w:rsidDel="00C92AAD">
                                      <w:rPr>
                                        <w:rFonts w:ascii="Times New Roman" w:hAnsi="Times New Roman" w:cs="Times New Roman"/>
                                        <w:color w:val="000000"/>
                                        <w:sz w:val="18"/>
                                        <w:szCs w:val="18"/>
                                        <w:rPrChange w:id="1188"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1189" w:author="Maino Vieytes, Christian (NIH/NIA/IRP) [F]" w:date="2023-11-16T08:30:00Z">
                                    <w:tcPr>
                                      <w:tcW w:w="1350" w:type="dxa"/>
                                      <w:tcBorders>
                                        <w:top w:val="nil"/>
                                        <w:left w:val="nil"/>
                                        <w:bottom w:val="nil"/>
                                        <w:right w:val="single" w:sz="4" w:space="0" w:color="auto"/>
                                      </w:tcBorders>
                                      <w:vAlign w:val="center"/>
                                    </w:tcPr>
                                  </w:tcPrChange>
                                </w:tcPr>
                                <w:p w14:paraId="7D231324" w14:textId="15258B0D" w:rsidR="00E260F1" w:rsidRPr="005E1339" w:rsidRDefault="00E260F1" w:rsidP="00E260F1">
                                  <w:pPr>
                                    <w:spacing w:line="360" w:lineRule="auto"/>
                                    <w:jc w:val="center"/>
                                    <w:rPr>
                                      <w:rFonts w:ascii="Times New Roman" w:hAnsi="Times New Roman" w:cs="Times New Roman"/>
                                      <w:b/>
                                      <w:bCs/>
                                      <w:color w:val="000000"/>
                                      <w:sz w:val="18"/>
                                      <w:szCs w:val="18"/>
                                      <w:rPrChange w:id="1190" w:author="Maino Vieytes, Christian (NIH/NIA/IRP) [F]" w:date="2023-11-16T08:35:00Z">
                                        <w:rPr>
                                          <w:rFonts w:ascii="Times New Roman" w:hAnsi="Times New Roman" w:cs="Times New Roman"/>
                                          <w:color w:val="000000"/>
                                          <w:sz w:val="20"/>
                                          <w:szCs w:val="20"/>
                                        </w:rPr>
                                      </w:rPrChange>
                                    </w:rPr>
                                  </w:pPr>
                                  <w:ins w:id="1191" w:author="Maino Vieytes, Christian (NIH/NIA/IRP) [F]" w:date="2023-11-16T08:30:00Z">
                                    <w:r w:rsidRPr="005E1339">
                                      <w:rPr>
                                        <w:rFonts w:ascii="Times New Roman" w:hAnsi="Times New Roman" w:cs="Times New Roman"/>
                                        <w:b/>
                                        <w:bCs/>
                                        <w:color w:val="000000"/>
                                        <w:sz w:val="18"/>
                                        <w:szCs w:val="18"/>
                                        <w:rPrChange w:id="1192" w:author="Maino Vieytes, Christian (NIH/NIA/IRP) [F]" w:date="2023-11-16T08:35:00Z">
                                          <w:rPr>
                                            <w:rFonts w:ascii="Calibri" w:hAnsi="Calibri" w:cs="Calibri"/>
                                            <w:color w:val="000000"/>
                                          </w:rPr>
                                        </w:rPrChange>
                                      </w:rPr>
                                      <w:t>0.22</w:t>
                                    </w:r>
                                  </w:ins>
                                  <w:del w:id="1193" w:author="Maino Vieytes, Christian (NIH/NIA/IRP) [F]" w:date="2023-11-15T15:22:00Z">
                                    <w:r w:rsidRPr="005E1339" w:rsidDel="00C92AAD">
                                      <w:rPr>
                                        <w:rFonts w:ascii="Times New Roman" w:hAnsi="Times New Roman" w:cs="Times New Roman"/>
                                        <w:b/>
                                        <w:bCs/>
                                        <w:color w:val="000000"/>
                                        <w:sz w:val="18"/>
                                        <w:szCs w:val="18"/>
                                        <w:rPrChange w:id="1194" w:author="Maino Vieytes, Christian (NIH/NIA/IRP) [F]" w:date="2023-11-16T08:35:00Z">
                                          <w:rPr>
                                            <w:rFonts w:ascii="Times New Roman" w:hAnsi="Times New Roman" w:cs="Times New Roman"/>
                                            <w:color w:val="000000"/>
                                            <w:sz w:val="20"/>
                                            <w:szCs w:val="20"/>
                                          </w:rPr>
                                        </w:rPrChange>
                                      </w:rPr>
                                      <w:delText>0.22</w:delText>
                                    </w:r>
                                  </w:del>
                                </w:p>
                              </w:tc>
                            </w:tr>
                            <w:tr w:rsidR="00E260F1" w:rsidRPr="00972A4F" w14:paraId="7688DE50" w14:textId="77777777" w:rsidTr="00E260F1">
                              <w:tblPrEx>
                                <w:tblW w:w="6926" w:type="dxa"/>
                                <w:tblBorders>
                                  <w:insideH w:val="none" w:sz="0" w:space="0" w:color="auto"/>
                                  <w:insideV w:val="none" w:sz="0" w:space="0" w:color="auto"/>
                                </w:tblBorders>
                                <w:tblLayout w:type="fixed"/>
                                <w:tblCellMar>
                                  <w:left w:w="0" w:type="dxa"/>
                                  <w:right w:w="0" w:type="dxa"/>
                                </w:tblCellMar>
                                <w:tblPrExChange w:id="119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19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00D040C" w14:textId="77777777" w:rsidR="00E260F1" w:rsidRPr="00972A4F" w:rsidRDefault="00E260F1" w:rsidP="00E260F1">
                                  <w:pPr>
                                    <w:spacing w:line="360" w:lineRule="auto"/>
                                    <w:rPr>
                                      <w:rFonts w:ascii="Times New Roman" w:hAnsi="Times New Roman" w:cs="Times New Roman"/>
                                      <w:sz w:val="18"/>
                                      <w:szCs w:val="18"/>
                                      <w:rPrChange w:id="119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98" w:author="Maino Vieytes, Christian (NIH/NIA/IRP) [F]" w:date="2023-11-15T15:31:00Z">
                                        <w:rPr>
                                          <w:rFonts w:ascii="Times New Roman" w:hAnsi="Times New Roman" w:cs="Times New Roman"/>
                                          <w:sz w:val="20"/>
                                          <w:szCs w:val="20"/>
                                        </w:rPr>
                                      </w:rPrChange>
                                    </w:rPr>
                                    <w:t>Seafood—Low n-3</w:t>
                                  </w:r>
                                </w:p>
                              </w:tc>
                              <w:tc>
                                <w:tcPr>
                                  <w:tcW w:w="1499" w:type="dxa"/>
                                  <w:tcBorders>
                                    <w:top w:val="nil"/>
                                    <w:bottom w:val="nil"/>
                                  </w:tcBorders>
                                  <w:shd w:val="clear" w:color="auto" w:fill="auto"/>
                                  <w:noWrap/>
                                  <w:vAlign w:val="center"/>
                                  <w:hideMark/>
                                  <w:tcPrChange w:id="1199" w:author="Maino Vieytes, Christian (NIH/NIA/IRP) [F]" w:date="2023-11-16T08:30:00Z">
                                    <w:tcPr>
                                      <w:tcW w:w="1499" w:type="dxa"/>
                                      <w:tcBorders>
                                        <w:top w:val="nil"/>
                                        <w:bottom w:val="nil"/>
                                      </w:tcBorders>
                                      <w:shd w:val="clear" w:color="auto" w:fill="auto"/>
                                      <w:noWrap/>
                                      <w:vAlign w:val="center"/>
                                      <w:hideMark/>
                                    </w:tcPr>
                                  </w:tcPrChange>
                                </w:tcPr>
                                <w:p w14:paraId="0E60E2AE" w14:textId="26430340" w:rsidR="00E260F1" w:rsidRPr="00E260F1" w:rsidRDefault="00E260F1" w:rsidP="00E260F1">
                                  <w:pPr>
                                    <w:spacing w:line="360" w:lineRule="auto"/>
                                    <w:jc w:val="center"/>
                                    <w:rPr>
                                      <w:rFonts w:ascii="Times New Roman" w:hAnsi="Times New Roman" w:cs="Times New Roman"/>
                                      <w:sz w:val="18"/>
                                      <w:szCs w:val="18"/>
                                      <w:rPrChange w:id="1200" w:author="Maino Vieytes, Christian (NIH/NIA/IRP) [F]" w:date="2023-11-16T08:30:00Z">
                                        <w:rPr>
                                          <w:rFonts w:ascii="Times New Roman" w:hAnsi="Times New Roman" w:cs="Times New Roman"/>
                                          <w:sz w:val="20"/>
                                          <w:szCs w:val="20"/>
                                        </w:rPr>
                                      </w:rPrChange>
                                    </w:rPr>
                                  </w:pPr>
                                  <w:ins w:id="1201" w:author="Maino Vieytes, Christian (NIH/NIA/IRP) [F]" w:date="2023-11-16T08:30:00Z">
                                    <w:r w:rsidRPr="00E260F1">
                                      <w:rPr>
                                        <w:rFonts w:ascii="Times New Roman" w:hAnsi="Times New Roman" w:cs="Times New Roman"/>
                                        <w:color w:val="000000"/>
                                        <w:sz w:val="18"/>
                                        <w:szCs w:val="18"/>
                                        <w:rPrChange w:id="1202" w:author="Maino Vieytes, Christian (NIH/NIA/IRP) [F]" w:date="2023-11-16T08:30:00Z">
                                          <w:rPr>
                                            <w:rFonts w:ascii="Calibri" w:hAnsi="Calibri" w:cs="Calibri"/>
                                            <w:color w:val="000000"/>
                                          </w:rPr>
                                        </w:rPrChange>
                                      </w:rPr>
                                      <w:t>-0.050</w:t>
                                    </w:r>
                                  </w:ins>
                                  <w:del w:id="1203" w:author="Maino Vieytes, Christian (NIH/NIA/IRP) [F]" w:date="2023-11-15T15:22:00Z">
                                    <w:r w:rsidRPr="00E260F1" w:rsidDel="00C92AAD">
                                      <w:rPr>
                                        <w:rFonts w:ascii="Times New Roman" w:hAnsi="Times New Roman" w:cs="Times New Roman"/>
                                        <w:color w:val="000000"/>
                                        <w:sz w:val="18"/>
                                        <w:szCs w:val="18"/>
                                        <w:rPrChange w:id="1204" w:author="Maino Vieytes, Christian (NIH/NIA/IRP) [F]" w:date="2023-11-16T08:30:00Z">
                                          <w:rPr>
                                            <w:rFonts w:ascii="Times New Roman" w:hAnsi="Times New Roman" w:cs="Times New Roman"/>
                                            <w:color w:val="000000"/>
                                            <w:sz w:val="20"/>
                                            <w:szCs w:val="20"/>
                                          </w:rPr>
                                        </w:rPrChange>
                                      </w:rPr>
                                      <w:delText>-0.12</w:delText>
                                    </w:r>
                                  </w:del>
                                </w:p>
                              </w:tc>
                              <w:tc>
                                <w:tcPr>
                                  <w:tcW w:w="990" w:type="dxa"/>
                                  <w:tcBorders>
                                    <w:top w:val="nil"/>
                                    <w:bottom w:val="nil"/>
                                  </w:tcBorders>
                                  <w:shd w:val="clear" w:color="auto" w:fill="auto"/>
                                  <w:noWrap/>
                                  <w:vAlign w:val="center"/>
                                  <w:hideMark/>
                                  <w:tcPrChange w:id="1205" w:author="Maino Vieytes, Christian (NIH/NIA/IRP) [F]" w:date="2023-11-16T08:30:00Z">
                                    <w:tcPr>
                                      <w:tcW w:w="990" w:type="dxa"/>
                                      <w:tcBorders>
                                        <w:top w:val="nil"/>
                                        <w:bottom w:val="nil"/>
                                      </w:tcBorders>
                                      <w:shd w:val="clear" w:color="auto" w:fill="auto"/>
                                      <w:noWrap/>
                                      <w:vAlign w:val="center"/>
                                      <w:hideMark/>
                                    </w:tcPr>
                                  </w:tcPrChange>
                                </w:tcPr>
                                <w:p w14:paraId="6915FD83" w14:textId="02C9E5F8" w:rsidR="00E260F1" w:rsidRPr="00E260F1" w:rsidRDefault="00E260F1" w:rsidP="00E260F1">
                                  <w:pPr>
                                    <w:spacing w:line="360" w:lineRule="auto"/>
                                    <w:jc w:val="center"/>
                                    <w:rPr>
                                      <w:rFonts w:ascii="Times New Roman" w:hAnsi="Times New Roman" w:cs="Times New Roman"/>
                                      <w:sz w:val="18"/>
                                      <w:szCs w:val="18"/>
                                      <w:rPrChange w:id="1206" w:author="Maino Vieytes, Christian (NIH/NIA/IRP) [F]" w:date="2023-11-16T08:30:00Z">
                                        <w:rPr>
                                          <w:rFonts w:ascii="Times New Roman" w:hAnsi="Times New Roman" w:cs="Times New Roman"/>
                                          <w:sz w:val="20"/>
                                          <w:szCs w:val="20"/>
                                        </w:rPr>
                                      </w:rPrChange>
                                    </w:rPr>
                                  </w:pPr>
                                  <w:ins w:id="1207" w:author="Maino Vieytes, Christian (NIH/NIA/IRP) [F]" w:date="2023-11-16T08:30:00Z">
                                    <w:r w:rsidRPr="00E260F1">
                                      <w:rPr>
                                        <w:rFonts w:ascii="Times New Roman" w:hAnsi="Times New Roman" w:cs="Times New Roman"/>
                                        <w:color w:val="000000"/>
                                        <w:sz w:val="18"/>
                                        <w:szCs w:val="18"/>
                                        <w:rPrChange w:id="1208" w:author="Maino Vieytes, Christian (NIH/NIA/IRP) [F]" w:date="2023-11-16T08:30:00Z">
                                          <w:rPr>
                                            <w:rFonts w:ascii="Calibri" w:hAnsi="Calibri" w:cs="Calibri"/>
                                            <w:color w:val="000000"/>
                                          </w:rPr>
                                        </w:rPrChange>
                                      </w:rPr>
                                      <w:t>0.030</w:t>
                                    </w:r>
                                  </w:ins>
                                  <w:del w:id="1209" w:author="Maino Vieytes, Christian (NIH/NIA/IRP) [F]" w:date="2023-11-15T15:22:00Z">
                                    <w:r w:rsidRPr="00E260F1" w:rsidDel="00C92AAD">
                                      <w:rPr>
                                        <w:rFonts w:ascii="Times New Roman" w:hAnsi="Times New Roman" w:cs="Times New Roman"/>
                                        <w:color w:val="000000"/>
                                        <w:sz w:val="18"/>
                                        <w:szCs w:val="18"/>
                                        <w:rPrChange w:id="1210"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1211" w:author="Maino Vieytes, Christian (NIH/NIA/IRP) [F]" w:date="2023-11-16T08:30:00Z">
                                    <w:tcPr>
                                      <w:tcW w:w="900" w:type="dxa"/>
                                      <w:tcBorders>
                                        <w:top w:val="nil"/>
                                        <w:bottom w:val="nil"/>
                                        <w:right w:val="nil"/>
                                      </w:tcBorders>
                                      <w:shd w:val="clear" w:color="auto" w:fill="auto"/>
                                      <w:noWrap/>
                                      <w:vAlign w:val="center"/>
                                      <w:hideMark/>
                                    </w:tcPr>
                                  </w:tcPrChange>
                                </w:tcPr>
                                <w:p w14:paraId="0BAB7F1B" w14:textId="7D5040F3" w:rsidR="00E260F1" w:rsidRPr="005E1339" w:rsidRDefault="00E260F1" w:rsidP="00E260F1">
                                  <w:pPr>
                                    <w:spacing w:line="360" w:lineRule="auto"/>
                                    <w:jc w:val="center"/>
                                    <w:rPr>
                                      <w:rFonts w:ascii="Times New Roman" w:hAnsi="Times New Roman" w:cs="Times New Roman"/>
                                      <w:b/>
                                      <w:bCs/>
                                      <w:sz w:val="18"/>
                                      <w:szCs w:val="18"/>
                                      <w:rPrChange w:id="1212" w:author="Maino Vieytes, Christian (NIH/NIA/IRP) [F]" w:date="2023-11-16T08:35:00Z">
                                        <w:rPr>
                                          <w:rFonts w:ascii="Times New Roman" w:hAnsi="Times New Roman" w:cs="Times New Roman"/>
                                          <w:sz w:val="20"/>
                                          <w:szCs w:val="20"/>
                                        </w:rPr>
                                      </w:rPrChange>
                                    </w:rPr>
                                  </w:pPr>
                                  <w:ins w:id="1213" w:author="Maino Vieytes, Christian (NIH/NIA/IRP) [F]" w:date="2023-11-16T08:30:00Z">
                                    <w:r w:rsidRPr="005E1339">
                                      <w:rPr>
                                        <w:rFonts w:ascii="Times New Roman" w:hAnsi="Times New Roman" w:cs="Times New Roman"/>
                                        <w:b/>
                                        <w:bCs/>
                                        <w:color w:val="000000"/>
                                        <w:sz w:val="18"/>
                                        <w:szCs w:val="18"/>
                                        <w:rPrChange w:id="1214" w:author="Maino Vieytes, Christian (NIH/NIA/IRP) [F]" w:date="2023-11-16T08:35:00Z">
                                          <w:rPr>
                                            <w:rFonts w:ascii="Calibri" w:hAnsi="Calibri" w:cs="Calibri"/>
                                            <w:color w:val="000000"/>
                                          </w:rPr>
                                        </w:rPrChange>
                                      </w:rPr>
                                      <w:t>-0.38</w:t>
                                    </w:r>
                                  </w:ins>
                                  <w:del w:id="1215" w:author="Maino Vieytes, Christian (NIH/NIA/IRP) [F]" w:date="2023-11-15T15:22:00Z">
                                    <w:r w:rsidRPr="005E1339" w:rsidDel="00C92AAD">
                                      <w:rPr>
                                        <w:rFonts w:ascii="Times New Roman" w:hAnsi="Times New Roman" w:cs="Times New Roman"/>
                                        <w:b/>
                                        <w:bCs/>
                                        <w:color w:val="000000"/>
                                        <w:sz w:val="18"/>
                                        <w:szCs w:val="18"/>
                                        <w:rPrChange w:id="1216" w:author="Maino Vieytes, Christian (NIH/NIA/IRP) [F]" w:date="2023-11-16T08:35:00Z">
                                          <w:rPr>
                                            <w:rFonts w:ascii="Times New Roman" w:hAnsi="Times New Roman" w:cs="Times New Roman"/>
                                            <w:color w:val="000000"/>
                                            <w:sz w:val="20"/>
                                            <w:szCs w:val="20"/>
                                          </w:rPr>
                                        </w:rPrChange>
                                      </w:rPr>
                                      <w:delText>0.03</w:delText>
                                    </w:r>
                                  </w:del>
                                </w:p>
                              </w:tc>
                              <w:tc>
                                <w:tcPr>
                                  <w:tcW w:w="1350" w:type="dxa"/>
                                  <w:tcBorders>
                                    <w:top w:val="nil"/>
                                    <w:left w:val="nil"/>
                                    <w:bottom w:val="nil"/>
                                    <w:right w:val="single" w:sz="4" w:space="0" w:color="auto"/>
                                  </w:tcBorders>
                                  <w:vAlign w:val="center"/>
                                  <w:tcPrChange w:id="1217" w:author="Maino Vieytes, Christian (NIH/NIA/IRP) [F]" w:date="2023-11-16T08:30:00Z">
                                    <w:tcPr>
                                      <w:tcW w:w="1350" w:type="dxa"/>
                                      <w:tcBorders>
                                        <w:top w:val="nil"/>
                                        <w:left w:val="nil"/>
                                        <w:bottom w:val="nil"/>
                                        <w:right w:val="single" w:sz="4" w:space="0" w:color="auto"/>
                                      </w:tcBorders>
                                      <w:vAlign w:val="center"/>
                                    </w:tcPr>
                                  </w:tcPrChange>
                                </w:tcPr>
                                <w:p w14:paraId="4D37F398" w14:textId="35E2D8EA" w:rsidR="00E260F1" w:rsidRPr="00E260F1" w:rsidRDefault="00E260F1" w:rsidP="00E260F1">
                                  <w:pPr>
                                    <w:spacing w:line="360" w:lineRule="auto"/>
                                    <w:jc w:val="center"/>
                                    <w:rPr>
                                      <w:rFonts w:ascii="Times New Roman" w:hAnsi="Times New Roman" w:cs="Times New Roman"/>
                                      <w:color w:val="000000"/>
                                      <w:sz w:val="18"/>
                                      <w:szCs w:val="18"/>
                                      <w:rPrChange w:id="1218" w:author="Maino Vieytes, Christian (NIH/NIA/IRP) [F]" w:date="2023-11-16T08:30:00Z">
                                        <w:rPr>
                                          <w:rFonts w:ascii="Times New Roman" w:hAnsi="Times New Roman" w:cs="Times New Roman"/>
                                          <w:color w:val="000000"/>
                                          <w:sz w:val="20"/>
                                          <w:szCs w:val="20"/>
                                        </w:rPr>
                                      </w:rPrChange>
                                    </w:rPr>
                                  </w:pPr>
                                  <w:ins w:id="1219" w:author="Maino Vieytes, Christian (NIH/NIA/IRP) [F]" w:date="2023-11-16T08:30:00Z">
                                    <w:r w:rsidRPr="00E260F1">
                                      <w:rPr>
                                        <w:rFonts w:ascii="Times New Roman" w:hAnsi="Times New Roman" w:cs="Times New Roman"/>
                                        <w:color w:val="000000"/>
                                        <w:sz w:val="18"/>
                                        <w:szCs w:val="18"/>
                                        <w:rPrChange w:id="1220" w:author="Maino Vieytes, Christian (NIH/NIA/IRP) [F]" w:date="2023-11-16T08:30:00Z">
                                          <w:rPr>
                                            <w:rFonts w:ascii="Calibri" w:hAnsi="Calibri" w:cs="Calibri"/>
                                            <w:color w:val="000000"/>
                                          </w:rPr>
                                        </w:rPrChange>
                                      </w:rPr>
                                      <w:t>0.16</w:t>
                                    </w:r>
                                  </w:ins>
                                  <w:del w:id="1221" w:author="Maino Vieytes, Christian (NIH/NIA/IRP) [F]" w:date="2023-11-15T15:22:00Z">
                                    <w:r w:rsidRPr="00E260F1" w:rsidDel="00C92AAD">
                                      <w:rPr>
                                        <w:rFonts w:ascii="Times New Roman" w:hAnsi="Times New Roman" w:cs="Times New Roman"/>
                                        <w:color w:val="000000"/>
                                        <w:sz w:val="18"/>
                                        <w:szCs w:val="18"/>
                                        <w:rPrChange w:id="1222" w:author="Maino Vieytes, Christian (NIH/NIA/IRP) [F]" w:date="2023-11-16T08:30:00Z">
                                          <w:rPr>
                                            <w:rFonts w:ascii="Times New Roman" w:hAnsi="Times New Roman" w:cs="Times New Roman"/>
                                            <w:color w:val="000000"/>
                                            <w:sz w:val="20"/>
                                            <w:szCs w:val="20"/>
                                          </w:rPr>
                                        </w:rPrChange>
                                      </w:rPr>
                                      <w:delText>0.13</w:delText>
                                    </w:r>
                                  </w:del>
                                </w:p>
                              </w:tc>
                            </w:tr>
                            <w:tr w:rsidR="00E260F1" w:rsidRPr="00972A4F" w14:paraId="791C8D5A" w14:textId="77777777" w:rsidTr="00E260F1">
                              <w:tblPrEx>
                                <w:tblW w:w="6926" w:type="dxa"/>
                                <w:tblBorders>
                                  <w:insideH w:val="none" w:sz="0" w:space="0" w:color="auto"/>
                                  <w:insideV w:val="none" w:sz="0" w:space="0" w:color="auto"/>
                                </w:tblBorders>
                                <w:tblLayout w:type="fixed"/>
                                <w:tblCellMar>
                                  <w:left w:w="0" w:type="dxa"/>
                                  <w:right w:w="0" w:type="dxa"/>
                                </w:tblCellMar>
                                <w:tblPrExChange w:id="122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22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BC5A9EE" w14:textId="77777777" w:rsidR="00E260F1" w:rsidRPr="00972A4F" w:rsidRDefault="00E260F1" w:rsidP="00E260F1">
                                  <w:pPr>
                                    <w:spacing w:line="360" w:lineRule="auto"/>
                                    <w:rPr>
                                      <w:rFonts w:ascii="Times New Roman" w:hAnsi="Times New Roman" w:cs="Times New Roman"/>
                                      <w:sz w:val="18"/>
                                      <w:szCs w:val="18"/>
                                      <w:rPrChange w:id="122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26" w:author="Maino Vieytes, Christian (NIH/NIA/IRP) [F]" w:date="2023-11-15T15:31:00Z">
                                        <w:rPr>
                                          <w:rFonts w:ascii="Times New Roman" w:hAnsi="Times New Roman" w:cs="Times New Roman"/>
                                          <w:sz w:val="20"/>
                                          <w:szCs w:val="20"/>
                                        </w:rPr>
                                      </w:rPrChange>
                                    </w:rPr>
                                    <w:t>Eggs</w:t>
                                  </w:r>
                                </w:p>
                              </w:tc>
                              <w:tc>
                                <w:tcPr>
                                  <w:tcW w:w="1499" w:type="dxa"/>
                                  <w:tcBorders>
                                    <w:top w:val="nil"/>
                                    <w:bottom w:val="nil"/>
                                  </w:tcBorders>
                                  <w:shd w:val="clear" w:color="auto" w:fill="auto"/>
                                  <w:noWrap/>
                                  <w:vAlign w:val="center"/>
                                  <w:hideMark/>
                                  <w:tcPrChange w:id="1227" w:author="Maino Vieytes, Christian (NIH/NIA/IRP) [F]" w:date="2023-11-16T08:30:00Z">
                                    <w:tcPr>
                                      <w:tcW w:w="1499" w:type="dxa"/>
                                      <w:tcBorders>
                                        <w:top w:val="nil"/>
                                        <w:bottom w:val="nil"/>
                                      </w:tcBorders>
                                      <w:shd w:val="clear" w:color="auto" w:fill="auto"/>
                                      <w:noWrap/>
                                      <w:vAlign w:val="center"/>
                                      <w:hideMark/>
                                    </w:tcPr>
                                  </w:tcPrChange>
                                </w:tcPr>
                                <w:p w14:paraId="69150DDD" w14:textId="09BC86CF" w:rsidR="00E260F1" w:rsidRPr="00E260F1" w:rsidRDefault="00E260F1" w:rsidP="00E260F1">
                                  <w:pPr>
                                    <w:spacing w:line="360" w:lineRule="auto"/>
                                    <w:jc w:val="center"/>
                                    <w:rPr>
                                      <w:rFonts w:ascii="Times New Roman" w:hAnsi="Times New Roman" w:cs="Times New Roman"/>
                                      <w:sz w:val="18"/>
                                      <w:szCs w:val="18"/>
                                      <w:rPrChange w:id="1228" w:author="Maino Vieytes, Christian (NIH/NIA/IRP) [F]" w:date="2023-11-16T08:30:00Z">
                                        <w:rPr>
                                          <w:rFonts w:ascii="Times New Roman" w:hAnsi="Times New Roman" w:cs="Times New Roman"/>
                                          <w:sz w:val="20"/>
                                          <w:szCs w:val="20"/>
                                        </w:rPr>
                                      </w:rPrChange>
                                    </w:rPr>
                                  </w:pPr>
                                  <w:ins w:id="1229" w:author="Maino Vieytes, Christian (NIH/NIA/IRP) [F]" w:date="2023-11-16T08:30:00Z">
                                    <w:r w:rsidRPr="00E260F1">
                                      <w:rPr>
                                        <w:rFonts w:ascii="Times New Roman" w:hAnsi="Times New Roman" w:cs="Times New Roman"/>
                                        <w:color w:val="000000"/>
                                        <w:sz w:val="18"/>
                                        <w:szCs w:val="18"/>
                                        <w:rPrChange w:id="1230" w:author="Maino Vieytes, Christian (NIH/NIA/IRP) [F]" w:date="2023-11-16T08:30:00Z">
                                          <w:rPr>
                                            <w:rFonts w:ascii="Calibri" w:hAnsi="Calibri" w:cs="Calibri"/>
                                            <w:color w:val="000000"/>
                                          </w:rPr>
                                        </w:rPrChange>
                                      </w:rPr>
                                      <w:t>0.010</w:t>
                                    </w:r>
                                  </w:ins>
                                  <w:del w:id="1231" w:author="Maino Vieytes, Christian (NIH/NIA/IRP) [F]" w:date="2023-11-15T15:22:00Z">
                                    <w:r w:rsidRPr="00E260F1" w:rsidDel="00C92AAD">
                                      <w:rPr>
                                        <w:rFonts w:ascii="Times New Roman" w:hAnsi="Times New Roman" w:cs="Times New Roman"/>
                                        <w:color w:val="000000"/>
                                        <w:sz w:val="18"/>
                                        <w:szCs w:val="18"/>
                                        <w:rPrChange w:id="1232" w:author="Maino Vieytes, Christian (NIH/NIA/IRP) [F]" w:date="2023-11-16T08:30:00Z">
                                          <w:rPr>
                                            <w:rFonts w:ascii="Times New Roman" w:hAnsi="Times New Roman" w:cs="Times New Roman"/>
                                            <w:color w:val="000000"/>
                                            <w:sz w:val="20"/>
                                            <w:szCs w:val="20"/>
                                          </w:rPr>
                                        </w:rPrChange>
                                      </w:rPr>
                                      <w:delText>0.10</w:delText>
                                    </w:r>
                                  </w:del>
                                </w:p>
                              </w:tc>
                              <w:tc>
                                <w:tcPr>
                                  <w:tcW w:w="990" w:type="dxa"/>
                                  <w:tcBorders>
                                    <w:top w:val="nil"/>
                                    <w:bottom w:val="nil"/>
                                  </w:tcBorders>
                                  <w:shd w:val="clear" w:color="auto" w:fill="auto"/>
                                  <w:noWrap/>
                                  <w:vAlign w:val="center"/>
                                  <w:hideMark/>
                                  <w:tcPrChange w:id="1233" w:author="Maino Vieytes, Christian (NIH/NIA/IRP) [F]" w:date="2023-11-16T08:30:00Z">
                                    <w:tcPr>
                                      <w:tcW w:w="990" w:type="dxa"/>
                                      <w:tcBorders>
                                        <w:top w:val="nil"/>
                                        <w:bottom w:val="nil"/>
                                      </w:tcBorders>
                                      <w:shd w:val="clear" w:color="auto" w:fill="auto"/>
                                      <w:noWrap/>
                                      <w:vAlign w:val="center"/>
                                      <w:hideMark/>
                                    </w:tcPr>
                                  </w:tcPrChange>
                                </w:tcPr>
                                <w:p w14:paraId="024B9DD6" w14:textId="44E7310C" w:rsidR="00E260F1" w:rsidRPr="00E260F1" w:rsidRDefault="00E260F1" w:rsidP="00E260F1">
                                  <w:pPr>
                                    <w:spacing w:line="360" w:lineRule="auto"/>
                                    <w:jc w:val="center"/>
                                    <w:rPr>
                                      <w:rFonts w:ascii="Times New Roman" w:hAnsi="Times New Roman" w:cs="Times New Roman"/>
                                      <w:sz w:val="18"/>
                                      <w:szCs w:val="18"/>
                                      <w:rPrChange w:id="1234" w:author="Maino Vieytes, Christian (NIH/NIA/IRP) [F]" w:date="2023-11-16T08:30:00Z">
                                        <w:rPr>
                                          <w:rFonts w:ascii="Times New Roman" w:hAnsi="Times New Roman" w:cs="Times New Roman"/>
                                          <w:sz w:val="20"/>
                                          <w:szCs w:val="20"/>
                                        </w:rPr>
                                      </w:rPrChange>
                                    </w:rPr>
                                  </w:pPr>
                                  <w:ins w:id="1235" w:author="Maino Vieytes, Christian (NIH/NIA/IRP) [F]" w:date="2023-11-16T08:30:00Z">
                                    <w:r w:rsidRPr="00E260F1">
                                      <w:rPr>
                                        <w:rFonts w:ascii="Times New Roman" w:hAnsi="Times New Roman" w:cs="Times New Roman"/>
                                        <w:color w:val="000000"/>
                                        <w:sz w:val="18"/>
                                        <w:szCs w:val="18"/>
                                        <w:rPrChange w:id="1236" w:author="Maino Vieytes, Christian (NIH/NIA/IRP) [F]" w:date="2023-11-16T08:30:00Z">
                                          <w:rPr>
                                            <w:rFonts w:ascii="Calibri" w:hAnsi="Calibri" w:cs="Calibri"/>
                                            <w:color w:val="000000"/>
                                          </w:rPr>
                                        </w:rPrChange>
                                      </w:rPr>
                                      <w:t>-0.14</w:t>
                                    </w:r>
                                  </w:ins>
                                  <w:del w:id="1237" w:author="Maino Vieytes, Christian (NIH/NIA/IRP) [F]" w:date="2023-11-15T15:22:00Z">
                                    <w:r w:rsidRPr="00E260F1" w:rsidDel="00C92AAD">
                                      <w:rPr>
                                        <w:rFonts w:ascii="Times New Roman" w:hAnsi="Times New Roman" w:cs="Times New Roman"/>
                                        <w:color w:val="000000"/>
                                        <w:sz w:val="18"/>
                                        <w:szCs w:val="18"/>
                                        <w:rPrChange w:id="1238" w:author="Maino Vieytes, Christian (NIH/NIA/IRP) [F]" w:date="2023-11-16T08:30:00Z">
                                          <w:rPr>
                                            <w:rFonts w:ascii="Times New Roman" w:hAnsi="Times New Roman" w:cs="Times New Roman"/>
                                            <w:color w:val="000000"/>
                                            <w:sz w:val="20"/>
                                            <w:szCs w:val="20"/>
                                          </w:rPr>
                                        </w:rPrChange>
                                      </w:rPr>
                                      <w:delText>0.16</w:delText>
                                    </w:r>
                                  </w:del>
                                </w:p>
                              </w:tc>
                              <w:tc>
                                <w:tcPr>
                                  <w:tcW w:w="900" w:type="dxa"/>
                                  <w:tcBorders>
                                    <w:top w:val="nil"/>
                                    <w:bottom w:val="nil"/>
                                    <w:right w:val="nil"/>
                                  </w:tcBorders>
                                  <w:shd w:val="clear" w:color="auto" w:fill="auto"/>
                                  <w:noWrap/>
                                  <w:vAlign w:val="center"/>
                                  <w:hideMark/>
                                  <w:tcPrChange w:id="1239" w:author="Maino Vieytes, Christian (NIH/NIA/IRP) [F]" w:date="2023-11-16T08:30:00Z">
                                    <w:tcPr>
                                      <w:tcW w:w="900" w:type="dxa"/>
                                      <w:tcBorders>
                                        <w:top w:val="nil"/>
                                        <w:bottom w:val="nil"/>
                                        <w:right w:val="nil"/>
                                      </w:tcBorders>
                                      <w:shd w:val="clear" w:color="auto" w:fill="auto"/>
                                      <w:noWrap/>
                                      <w:vAlign w:val="center"/>
                                      <w:hideMark/>
                                    </w:tcPr>
                                  </w:tcPrChange>
                                </w:tcPr>
                                <w:p w14:paraId="29F2DF01" w14:textId="724A6DE1" w:rsidR="00E260F1" w:rsidRPr="00E260F1" w:rsidRDefault="00E260F1" w:rsidP="00E260F1">
                                  <w:pPr>
                                    <w:spacing w:line="360" w:lineRule="auto"/>
                                    <w:jc w:val="center"/>
                                    <w:rPr>
                                      <w:rFonts w:ascii="Times New Roman" w:hAnsi="Times New Roman" w:cs="Times New Roman"/>
                                      <w:sz w:val="18"/>
                                      <w:szCs w:val="18"/>
                                      <w:rPrChange w:id="1240" w:author="Maino Vieytes, Christian (NIH/NIA/IRP) [F]" w:date="2023-11-16T08:30:00Z">
                                        <w:rPr>
                                          <w:rFonts w:ascii="Times New Roman" w:hAnsi="Times New Roman" w:cs="Times New Roman"/>
                                          <w:sz w:val="20"/>
                                          <w:szCs w:val="20"/>
                                        </w:rPr>
                                      </w:rPrChange>
                                    </w:rPr>
                                  </w:pPr>
                                  <w:ins w:id="1241" w:author="Maino Vieytes, Christian (NIH/NIA/IRP) [F]" w:date="2023-11-16T08:30:00Z">
                                    <w:r w:rsidRPr="00E260F1">
                                      <w:rPr>
                                        <w:rFonts w:ascii="Times New Roman" w:hAnsi="Times New Roman" w:cs="Times New Roman"/>
                                        <w:color w:val="000000"/>
                                        <w:sz w:val="18"/>
                                        <w:szCs w:val="18"/>
                                        <w:rPrChange w:id="1242" w:author="Maino Vieytes, Christian (NIH/NIA/IRP) [F]" w:date="2023-11-16T08:30:00Z">
                                          <w:rPr>
                                            <w:rFonts w:ascii="Calibri" w:hAnsi="Calibri" w:cs="Calibri"/>
                                            <w:color w:val="000000"/>
                                          </w:rPr>
                                        </w:rPrChange>
                                      </w:rPr>
                                      <w:t>0.15</w:t>
                                    </w:r>
                                  </w:ins>
                                  <w:del w:id="1243" w:author="Maino Vieytes, Christian (NIH/NIA/IRP) [F]" w:date="2023-11-15T15:22:00Z">
                                    <w:r w:rsidRPr="00E260F1" w:rsidDel="00C92AAD">
                                      <w:rPr>
                                        <w:rFonts w:ascii="Times New Roman" w:hAnsi="Times New Roman" w:cs="Times New Roman"/>
                                        <w:color w:val="000000"/>
                                        <w:sz w:val="18"/>
                                        <w:szCs w:val="18"/>
                                        <w:rPrChange w:id="1244" w:author="Maino Vieytes, Christian (NIH/NIA/IRP) [F]" w:date="2023-11-16T08:30: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1245" w:author="Maino Vieytes, Christian (NIH/NIA/IRP) [F]" w:date="2023-11-16T08:30:00Z">
                                    <w:tcPr>
                                      <w:tcW w:w="1350" w:type="dxa"/>
                                      <w:tcBorders>
                                        <w:top w:val="nil"/>
                                        <w:left w:val="nil"/>
                                        <w:bottom w:val="nil"/>
                                        <w:right w:val="single" w:sz="4" w:space="0" w:color="auto"/>
                                      </w:tcBorders>
                                      <w:vAlign w:val="center"/>
                                    </w:tcPr>
                                  </w:tcPrChange>
                                </w:tcPr>
                                <w:p w14:paraId="6561EF0C" w14:textId="6B5BC962" w:rsidR="00E260F1" w:rsidRPr="00E260F1" w:rsidRDefault="00E260F1" w:rsidP="00E260F1">
                                  <w:pPr>
                                    <w:spacing w:line="360" w:lineRule="auto"/>
                                    <w:jc w:val="center"/>
                                    <w:rPr>
                                      <w:rFonts w:ascii="Times New Roman" w:hAnsi="Times New Roman" w:cs="Times New Roman"/>
                                      <w:color w:val="000000"/>
                                      <w:sz w:val="18"/>
                                      <w:szCs w:val="18"/>
                                      <w:rPrChange w:id="1246" w:author="Maino Vieytes, Christian (NIH/NIA/IRP) [F]" w:date="2023-11-16T08:30:00Z">
                                        <w:rPr>
                                          <w:rFonts w:ascii="Times New Roman" w:hAnsi="Times New Roman" w:cs="Times New Roman"/>
                                          <w:color w:val="000000"/>
                                          <w:sz w:val="20"/>
                                          <w:szCs w:val="20"/>
                                        </w:rPr>
                                      </w:rPrChange>
                                    </w:rPr>
                                  </w:pPr>
                                  <w:ins w:id="1247" w:author="Maino Vieytes, Christian (NIH/NIA/IRP) [F]" w:date="2023-11-16T08:30:00Z">
                                    <w:r w:rsidRPr="00E260F1">
                                      <w:rPr>
                                        <w:rFonts w:ascii="Times New Roman" w:hAnsi="Times New Roman" w:cs="Times New Roman"/>
                                        <w:color w:val="000000"/>
                                        <w:sz w:val="18"/>
                                        <w:szCs w:val="18"/>
                                        <w:rPrChange w:id="1248" w:author="Maino Vieytes, Christian (NIH/NIA/IRP) [F]" w:date="2023-11-16T08:30:00Z">
                                          <w:rPr>
                                            <w:rFonts w:ascii="Calibri" w:hAnsi="Calibri" w:cs="Calibri"/>
                                            <w:color w:val="000000"/>
                                          </w:rPr>
                                        </w:rPrChange>
                                      </w:rPr>
                                      <w:t>-0.060</w:t>
                                    </w:r>
                                  </w:ins>
                                  <w:del w:id="1249" w:author="Maino Vieytes, Christian (NIH/NIA/IRP) [F]" w:date="2023-11-15T15:22:00Z">
                                    <w:r w:rsidRPr="00E260F1" w:rsidDel="00C92AAD">
                                      <w:rPr>
                                        <w:rFonts w:ascii="Times New Roman" w:hAnsi="Times New Roman" w:cs="Times New Roman"/>
                                        <w:color w:val="000000"/>
                                        <w:sz w:val="18"/>
                                        <w:szCs w:val="18"/>
                                        <w:rPrChange w:id="1250" w:author="Maino Vieytes, Christian (NIH/NIA/IRP) [F]" w:date="2023-11-16T08:30:00Z">
                                          <w:rPr>
                                            <w:rFonts w:ascii="Times New Roman" w:hAnsi="Times New Roman" w:cs="Times New Roman"/>
                                            <w:color w:val="000000"/>
                                            <w:sz w:val="20"/>
                                            <w:szCs w:val="20"/>
                                          </w:rPr>
                                        </w:rPrChange>
                                      </w:rPr>
                                      <w:delText>-0.050</w:delText>
                                    </w:r>
                                  </w:del>
                                </w:p>
                              </w:tc>
                            </w:tr>
                            <w:tr w:rsidR="00E260F1" w:rsidRPr="00972A4F" w14:paraId="28725377" w14:textId="77777777" w:rsidTr="00E260F1">
                              <w:tblPrEx>
                                <w:tblW w:w="6926" w:type="dxa"/>
                                <w:tblBorders>
                                  <w:insideH w:val="none" w:sz="0" w:space="0" w:color="auto"/>
                                  <w:insideV w:val="none" w:sz="0" w:space="0" w:color="auto"/>
                                </w:tblBorders>
                                <w:tblLayout w:type="fixed"/>
                                <w:tblCellMar>
                                  <w:left w:w="0" w:type="dxa"/>
                                  <w:right w:w="0" w:type="dxa"/>
                                </w:tblCellMar>
                                <w:tblPrExChange w:id="125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25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5767A869" w14:textId="77777777" w:rsidR="00E260F1" w:rsidRPr="00972A4F" w:rsidRDefault="00E260F1" w:rsidP="00E260F1">
                                  <w:pPr>
                                    <w:spacing w:line="360" w:lineRule="auto"/>
                                    <w:rPr>
                                      <w:rFonts w:ascii="Times New Roman" w:hAnsi="Times New Roman" w:cs="Times New Roman"/>
                                      <w:sz w:val="18"/>
                                      <w:szCs w:val="18"/>
                                      <w:rPrChange w:id="125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54" w:author="Maino Vieytes, Christian (NIH/NIA/IRP) [F]" w:date="2023-11-15T15:31:00Z">
                                        <w:rPr>
                                          <w:rFonts w:ascii="Times New Roman" w:hAnsi="Times New Roman" w:cs="Times New Roman"/>
                                          <w:sz w:val="20"/>
                                          <w:szCs w:val="20"/>
                                        </w:rPr>
                                      </w:rPrChange>
                                    </w:rPr>
                                    <w:t>Solid Fats</w:t>
                                  </w:r>
                                </w:p>
                              </w:tc>
                              <w:tc>
                                <w:tcPr>
                                  <w:tcW w:w="1499" w:type="dxa"/>
                                  <w:tcBorders>
                                    <w:top w:val="nil"/>
                                    <w:bottom w:val="nil"/>
                                  </w:tcBorders>
                                  <w:shd w:val="clear" w:color="auto" w:fill="auto"/>
                                  <w:noWrap/>
                                  <w:vAlign w:val="center"/>
                                  <w:hideMark/>
                                  <w:tcPrChange w:id="1255" w:author="Maino Vieytes, Christian (NIH/NIA/IRP) [F]" w:date="2023-11-16T08:30:00Z">
                                    <w:tcPr>
                                      <w:tcW w:w="1499" w:type="dxa"/>
                                      <w:tcBorders>
                                        <w:top w:val="nil"/>
                                        <w:bottom w:val="nil"/>
                                      </w:tcBorders>
                                      <w:shd w:val="clear" w:color="auto" w:fill="auto"/>
                                      <w:noWrap/>
                                      <w:vAlign w:val="center"/>
                                      <w:hideMark/>
                                    </w:tcPr>
                                  </w:tcPrChange>
                                </w:tcPr>
                                <w:p w14:paraId="3EB4A195" w14:textId="13121263" w:rsidR="00E260F1" w:rsidRPr="005E1339" w:rsidRDefault="00E260F1" w:rsidP="00E260F1">
                                  <w:pPr>
                                    <w:spacing w:line="360" w:lineRule="auto"/>
                                    <w:jc w:val="center"/>
                                    <w:rPr>
                                      <w:rFonts w:ascii="Times New Roman" w:hAnsi="Times New Roman" w:cs="Times New Roman"/>
                                      <w:b/>
                                      <w:bCs/>
                                      <w:sz w:val="18"/>
                                      <w:szCs w:val="18"/>
                                      <w:rPrChange w:id="1256" w:author="Maino Vieytes, Christian (NIH/NIA/IRP) [F]" w:date="2023-11-16T08:32:00Z">
                                        <w:rPr>
                                          <w:rFonts w:ascii="Times New Roman" w:hAnsi="Times New Roman" w:cs="Times New Roman"/>
                                          <w:sz w:val="20"/>
                                          <w:szCs w:val="20"/>
                                        </w:rPr>
                                      </w:rPrChange>
                                    </w:rPr>
                                  </w:pPr>
                                  <w:ins w:id="1257" w:author="Maino Vieytes, Christian (NIH/NIA/IRP) [F]" w:date="2023-11-16T08:30:00Z">
                                    <w:r w:rsidRPr="005E1339">
                                      <w:rPr>
                                        <w:rFonts w:ascii="Times New Roman" w:hAnsi="Times New Roman" w:cs="Times New Roman"/>
                                        <w:b/>
                                        <w:bCs/>
                                        <w:color w:val="000000"/>
                                        <w:sz w:val="18"/>
                                        <w:szCs w:val="18"/>
                                        <w:rPrChange w:id="1258" w:author="Maino Vieytes, Christian (NIH/NIA/IRP) [F]" w:date="2023-11-16T08:32:00Z">
                                          <w:rPr>
                                            <w:rFonts w:ascii="Calibri" w:hAnsi="Calibri" w:cs="Calibri"/>
                                            <w:color w:val="000000"/>
                                          </w:rPr>
                                        </w:rPrChange>
                                      </w:rPr>
                                      <w:t>0.20</w:t>
                                    </w:r>
                                  </w:ins>
                                  <w:del w:id="1259" w:author="Maino Vieytes, Christian (NIH/NIA/IRP) [F]" w:date="2023-11-15T15:22:00Z">
                                    <w:r w:rsidRPr="005E1339" w:rsidDel="00C92AAD">
                                      <w:rPr>
                                        <w:rFonts w:ascii="Times New Roman" w:hAnsi="Times New Roman" w:cs="Times New Roman"/>
                                        <w:b/>
                                        <w:bCs/>
                                        <w:color w:val="000000"/>
                                        <w:sz w:val="18"/>
                                        <w:szCs w:val="18"/>
                                        <w:rPrChange w:id="1260" w:author="Maino Vieytes, Christian (NIH/NIA/IRP) [F]" w:date="2023-11-16T08:32: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1261" w:author="Maino Vieytes, Christian (NIH/NIA/IRP) [F]" w:date="2023-11-16T08:30:00Z">
                                    <w:tcPr>
                                      <w:tcW w:w="990" w:type="dxa"/>
                                      <w:tcBorders>
                                        <w:top w:val="nil"/>
                                        <w:bottom w:val="nil"/>
                                      </w:tcBorders>
                                      <w:shd w:val="clear" w:color="auto" w:fill="auto"/>
                                      <w:noWrap/>
                                      <w:vAlign w:val="center"/>
                                      <w:hideMark/>
                                    </w:tcPr>
                                  </w:tcPrChange>
                                </w:tcPr>
                                <w:p w14:paraId="19020F26" w14:textId="47CC54C9" w:rsidR="00E260F1" w:rsidRPr="00E260F1" w:rsidRDefault="00E260F1" w:rsidP="00E260F1">
                                  <w:pPr>
                                    <w:spacing w:line="360" w:lineRule="auto"/>
                                    <w:jc w:val="center"/>
                                    <w:rPr>
                                      <w:rFonts w:ascii="Times New Roman" w:hAnsi="Times New Roman" w:cs="Times New Roman"/>
                                      <w:sz w:val="18"/>
                                      <w:szCs w:val="18"/>
                                      <w:rPrChange w:id="1262" w:author="Maino Vieytes, Christian (NIH/NIA/IRP) [F]" w:date="2023-11-16T08:30:00Z">
                                        <w:rPr>
                                          <w:rFonts w:ascii="Times New Roman" w:hAnsi="Times New Roman" w:cs="Times New Roman"/>
                                          <w:sz w:val="20"/>
                                          <w:szCs w:val="20"/>
                                        </w:rPr>
                                      </w:rPrChange>
                                    </w:rPr>
                                  </w:pPr>
                                  <w:ins w:id="1263" w:author="Maino Vieytes, Christian (NIH/NIA/IRP) [F]" w:date="2023-11-16T08:30:00Z">
                                    <w:r w:rsidRPr="00E260F1">
                                      <w:rPr>
                                        <w:rFonts w:ascii="Times New Roman" w:hAnsi="Times New Roman" w:cs="Times New Roman"/>
                                        <w:color w:val="000000"/>
                                        <w:sz w:val="18"/>
                                        <w:szCs w:val="18"/>
                                        <w:rPrChange w:id="1264" w:author="Maino Vieytes, Christian (NIH/NIA/IRP) [F]" w:date="2023-11-16T08:30:00Z">
                                          <w:rPr>
                                            <w:rFonts w:ascii="Calibri" w:hAnsi="Calibri" w:cs="Calibri"/>
                                            <w:color w:val="000000"/>
                                          </w:rPr>
                                        </w:rPrChange>
                                      </w:rPr>
                                      <w:t>-0.11</w:t>
                                    </w:r>
                                  </w:ins>
                                  <w:del w:id="1265" w:author="Maino Vieytes, Christian (NIH/NIA/IRP) [F]" w:date="2023-11-15T15:22:00Z">
                                    <w:r w:rsidRPr="00E260F1" w:rsidDel="00C92AAD">
                                      <w:rPr>
                                        <w:rFonts w:ascii="Times New Roman" w:hAnsi="Times New Roman" w:cs="Times New Roman"/>
                                        <w:color w:val="000000"/>
                                        <w:sz w:val="18"/>
                                        <w:szCs w:val="18"/>
                                        <w:rPrChange w:id="1266"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1267" w:author="Maino Vieytes, Christian (NIH/NIA/IRP) [F]" w:date="2023-11-16T08:30:00Z">
                                    <w:tcPr>
                                      <w:tcW w:w="900" w:type="dxa"/>
                                      <w:tcBorders>
                                        <w:top w:val="nil"/>
                                        <w:bottom w:val="nil"/>
                                        <w:right w:val="nil"/>
                                      </w:tcBorders>
                                      <w:shd w:val="clear" w:color="auto" w:fill="auto"/>
                                      <w:noWrap/>
                                      <w:vAlign w:val="center"/>
                                      <w:hideMark/>
                                    </w:tcPr>
                                  </w:tcPrChange>
                                </w:tcPr>
                                <w:p w14:paraId="7F0BD2CF" w14:textId="3F1D4054" w:rsidR="00E260F1" w:rsidRPr="00E260F1" w:rsidRDefault="00E260F1" w:rsidP="00E260F1">
                                  <w:pPr>
                                    <w:spacing w:line="360" w:lineRule="auto"/>
                                    <w:jc w:val="center"/>
                                    <w:rPr>
                                      <w:rFonts w:ascii="Times New Roman" w:hAnsi="Times New Roman" w:cs="Times New Roman"/>
                                      <w:b/>
                                      <w:bCs/>
                                      <w:sz w:val="18"/>
                                      <w:szCs w:val="18"/>
                                      <w:rPrChange w:id="1268" w:author="Maino Vieytes, Christian (NIH/NIA/IRP) [F]" w:date="2023-11-16T08:30:00Z">
                                        <w:rPr>
                                          <w:rFonts w:ascii="Times New Roman" w:hAnsi="Times New Roman" w:cs="Times New Roman"/>
                                          <w:b/>
                                          <w:bCs/>
                                          <w:sz w:val="20"/>
                                          <w:szCs w:val="20"/>
                                        </w:rPr>
                                      </w:rPrChange>
                                    </w:rPr>
                                  </w:pPr>
                                  <w:ins w:id="1269" w:author="Maino Vieytes, Christian (NIH/NIA/IRP) [F]" w:date="2023-11-16T08:30:00Z">
                                    <w:r w:rsidRPr="00E260F1">
                                      <w:rPr>
                                        <w:rFonts w:ascii="Times New Roman" w:hAnsi="Times New Roman" w:cs="Times New Roman"/>
                                        <w:color w:val="000000"/>
                                        <w:sz w:val="18"/>
                                        <w:szCs w:val="18"/>
                                        <w:rPrChange w:id="1270" w:author="Maino Vieytes, Christian (NIH/NIA/IRP) [F]" w:date="2023-11-16T08:30:00Z">
                                          <w:rPr>
                                            <w:rFonts w:ascii="Calibri" w:hAnsi="Calibri" w:cs="Calibri"/>
                                            <w:color w:val="000000"/>
                                          </w:rPr>
                                        </w:rPrChange>
                                      </w:rPr>
                                      <w:t>0.080</w:t>
                                    </w:r>
                                  </w:ins>
                                  <w:del w:id="1271" w:author="Maino Vieytes, Christian (NIH/NIA/IRP) [F]" w:date="2023-11-15T15:22:00Z">
                                    <w:r w:rsidRPr="00E260F1" w:rsidDel="00C92AAD">
                                      <w:rPr>
                                        <w:rFonts w:ascii="Times New Roman" w:hAnsi="Times New Roman" w:cs="Times New Roman"/>
                                        <w:b/>
                                        <w:bCs/>
                                        <w:color w:val="000000"/>
                                        <w:sz w:val="18"/>
                                        <w:szCs w:val="18"/>
                                        <w:rPrChange w:id="1272" w:author="Maino Vieytes, Christian (NIH/NIA/IRP) [F]" w:date="2023-11-16T08:30:00Z">
                                          <w:rPr>
                                            <w:rFonts w:ascii="Times New Roman" w:hAnsi="Times New Roman" w:cs="Times New Roman"/>
                                            <w:b/>
                                            <w:bCs/>
                                            <w:color w:val="000000"/>
                                            <w:sz w:val="20"/>
                                            <w:szCs w:val="20"/>
                                          </w:rPr>
                                        </w:rPrChange>
                                      </w:rPr>
                                      <w:delText>-0.46</w:delText>
                                    </w:r>
                                  </w:del>
                                </w:p>
                              </w:tc>
                              <w:tc>
                                <w:tcPr>
                                  <w:tcW w:w="1350" w:type="dxa"/>
                                  <w:tcBorders>
                                    <w:top w:val="nil"/>
                                    <w:left w:val="nil"/>
                                    <w:bottom w:val="nil"/>
                                    <w:right w:val="single" w:sz="4" w:space="0" w:color="auto"/>
                                  </w:tcBorders>
                                  <w:vAlign w:val="center"/>
                                  <w:tcPrChange w:id="1273" w:author="Maino Vieytes, Christian (NIH/NIA/IRP) [F]" w:date="2023-11-16T08:30:00Z">
                                    <w:tcPr>
                                      <w:tcW w:w="1350" w:type="dxa"/>
                                      <w:tcBorders>
                                        <w:top w:val="nil"/>
                                        <w:left w:val="nil"/>
                                        <w:bottom w:val="nil"/>
                                        <w:right w:val="single" w:sz="4" w:space="0" w:color="auto"/>
                                      </w:tcBorders>
                                      <w:vAlign w:val="center"/>
                                    </w:tcPr>
                                  </w:tcPrChange>
                                </w:tcPr>
                                <w:p w14:paraId="03A33D46" w14:textId="1FA28B12" w:rsidR="00E260F1" w:rsidRPr="005E1339" w:rsidRDefault="00E260F1" w:rsidP="00E260F1">
                                  <w:pPr>
                                    <w:spacing w:line="360" w:lineRule="auto"/>
                                    <w:jc w:val="center"/>
                                    <w:rPr>
                                      <w:rFonts w:ascii="Times New Roman" w:hAnsi="Times New Roman" w:cs="Times New Roman"/>
                                      <w:b/>
                                      <w:bCs/>
                                      <w:color w:val="000000"/>
                                      <w:sz w:val="18"/>
                                      <w:szCs w:val="18"/>
                                      <w:rPrChange w:id="1274" w:author="Maino Vieytes, Christian (NIH/NIA/IRP) [F]" w:date="2023-11-16T08:34:00Z">
                                        <w:rPr>
                                          <w:rFonts w:ascii="Times New Roman" w:hAnsi="Times New Roman" w:cs="Times New Roman"/>
                                          <w:b/>
                                          <w:bCs/>
                                          <w:color w:val="000000"/>
                                          <w:sz w:val="20"/>
                                          <w:szCs w:val="20"/>
                                        </w:rPr>
                                      </w:rPrChange>
                                    </w:rPr>
                                  </w:pPr>
                                  <w:ins w:id="1275" w:author="Maino Vieytes, Christian (NIH/NIA/IRP) [F]" w:date="2023-11-16T08:30:00Z">
                                    <w:r w:rsidRPr="005E1339">
                                      <w:rPr>
                                        <w:rFonts w:ascii="Times New Roman" w:hAnsi="Times New Roman" w:cs="Times New Roman"/>
                                        <w:b/>
                                        <w:bCs/>
                                        <w:color w:val="000000"/>
                                        <w:sz w:val="18"/>
                                        <w:szCs w:val="18"/>
                                        <w:rPrChange w:id="1276" w:author="Maino Vieytes, Christian (NIH/NIA/IRP) [F]" w:date="2023-11-16T08:34:00Z">
                                          <w:rPr>
                                            <w:rFonts w:ascii="Calibri" w:hAnsi="Calibri" w:cs="Calibri"/>
                                            <w:color w:val="000000"/>
                                          </w:rPr>
                                        </w:rPrChange>
                                      </w:rPr>
                                      <w:t>-0.45</w:t>
                                    </w:r>
                                  </w:ins>
                                  <w:del w:id="1277" w:author="Maino Vieytes, Christian (NIH/NIA/IRP) [F]" w:date="2023-11-15T15:22:00Z">
                                    <w:r w:rsidRPr="005E1339" w:rsidDel="00C92AAD">
                                      <w:rPr>
                                        <w:rFonts w:ascii="Times New Roman" w:hAnsi="Times New Roman" w:cs="Times New Roman"/>
                                        <w:b/>
                                        <w:bCs/>
                                        <w:color w:val="000000"/>
                                        <w:sz w:val="18"/>
                                        <w:szCs w:val="18"/>
                                        <w:rPrChange w:id="1278" w:author="Maino Vieytes, Christian (NIH/NIA/IRP) [F]" w:date="2023-11-16T08:34:00Z">
                                          <w:rPr>
                                            <w:rFonts w:ascii="Times New Roman" w:hAnsi="Times New Roman" w:cs="Times New Roman"/>
                                            <w:b/>
                                            <w:bCs/>
                                            <w:color w:val="000000"/>
                                            <w:sz w:val="20"/>
                                            <w:szCs w:val="20"/>
                                          </w:rPr>
                                        </w:rPrChange>
                                      </w:rPr>
                                      <w:delText>-0.45</w:delText>
                                    </w:r>
                                  </w:del>
                                </w:p>
                              </w:tc>
                            </w:tr>
                            <w:tr w:rsidR="00E260F1" w:rsidRPr="00972A4F" w14:paraId="28BDB3F7" w14:textId="77777777" w:rsidTr="00E260F1">
                              <w:tblPrEx>
                                <w:tblW w:w="6926" w:type="dxa"/>
                                <w:tblBorders>
                                  <w:insideH w:val="none" w:sz="0" w:space="0" w:color="auto"/>
                                  <w:insideV w:val="none" w:sz="0" w:space="0" w:color="auto"/>
                                </w:tblBorders>
                                <w:tblLayout w:type="fixed"/>
                                <w:tblCellMar>
                                  <w:left w:w="0" w:type="dxa"/>
                                  <w:right w:w="0" w:type="dxa"/>
                                </w:tblCellMar>
                                <w:tblPrExChange w:id="127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28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4F8B613" w14:textId="77777777" w:rsidR="00E260F1" w:rsidRPr="00972A4F" w:rsidRDefault="00E260F1" w:rsidP="00E260F1">
                                  <w:pPr>
                                    <w:spacing w:line="360" w:lineRule="auto"/>
                                    <w:rPr>
                                      <w:rFonts w:ascii="Times New Roman" w:hAnsi="Times New Roman" w:cs="Times New Roman"/>
                                      <w:sz w:val="18"/>
                                      <w:szCs w:val="18"/>
                                      <w:rPrChange w:id="128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82" w:author="Maino Vieytes, Christian (NIH/NIA/IRP) [F]" w:date="2023-11-15T15:31:00Z">
                                        <w:rPr>
                                          <w:rFonts w:ascii="Times New Roman" w:hAnsi="Times New Roman" w:cs="Times New Roman"/>
                                          <w:sz w:val="20"/>
                                          <w:szCs w:val="20"/>
                                        </w:rPr>
                                      </w:rPrChange>
                                    </w:rPr>
                                    <w:t>Oils</w:t>
                                  </w:r>
                                </w:p>
                              </w:tc>
                              <w:tc>
                                <w:tcPr>
                                  <w:tcW w:w="1499" w:type="dxa"/>
                                  <w:tcBorders>
                                    <w:top w:val="nil"/>
                                    <w:bottom w:val="nil"/>
                                  </w:tcBorders>
                                  <w:shd w:val="clear" w:color="auto" w:fill="auto"/>
                                  <w:noWrap/>
                                  <w:vAlign w:val="center"/>
                                  <w:hideMark/>
                                  <w:tcPrChange w:id="1283" w:author="Maino Vieytes, Christian (NIH/NIA/IRP) [F]" w:date="2023-11-16T08:30:00Z">
                                    <w:tcPr>
                                      <w:tcW w:w="1499" w:type="dxa"/>
                                      <w:tcBorders>
                                        <w:top w:val="nil"/>
                                        <w:bottom w:val="nil"/>
                                      </w:tcBorders>
                                      <w:shd w:val="clear" w:color="auto" w:fill="auto"/>
                                      <w:noWrap/>
                                      <w:vAlign w:val="center"/>
                                      <w:hideMark/>
                                    </w:tcPr>
                                  </w:tcPrChange>
                                </w:tcPr>
                                <w:p w14:paraId="146DD970" w14:textId="467A6B71" w:rsidR="00E260F1" w:rsidRPr="00E260F1" w:rsidRDefault="00E260F1" w:rsidP="00E260F1">
                                  <w:pPr>
                                    <w:spacing w:line="360" w:lineRule="auto"/>
                                    <w:jc w:val="center"/>
                                    <w:rPr>
                                      <w:rFonts w:ascii="Times New Roman" w:hAnsi="Times New Roman" w:cs="Times New Roman"/>
                                      <w:b/>
                                      <w:bCs/>
                                      <w:sz w:val="18"/>
                                      <w:szCs w:val="18"/>
                                      <w:rPrChange w:id="1284" w:author="Maino Vieytes, Christian (NIH/NIA/IRP) [F]" w:date="2023-11-16T08:30:00Z">
                                        <w:rPr>
                                          <w:rFonts w:ascii="Times New Roman" w:hAnsi="Times New Roman" w:cs="Times New Roman"/>
                                          <w:sz w:val="20"/>
                                          <w:szCs w:val="20"/>
                                        </w:rPr>
                                      </w:rPrChange>
                                    </w:rPr>
                                  </w:pPr>
                                  <w:ins w:id="1285" w:author="Maino Vieytes, Christian (NIH/NIA/IRP) [F]" w:date="2023-11-16T08:30:00Z">
                                    <w:r w:rsidRPr="00E260F1">
                                      <w:rPr>
                                        <w:rFonts w:ascii="Times New Roman" w:hAnsi="Times New Roman" w:cs="Times New Roman"/>
                                        <w:b/>
                                        <w:bCs/>
                                        <w:color w:val="000000"/>
                                        <w:sz w:val="18"/>
                                        <w:szCs w:val="18"/>
                                        <w:rPrChange w:id="1286" w:author="Maino Vieytes, Christian (NIH/NIA/IRP) [F]" w:date="2023-11-16T08:30:00Z">
                                          <w:rPr>
                                            <w:rFonts w:ascii="Calibri" w:hAnsi="Calibri" w:cs="Calibri"/>
                                            <w:color w:val="000000"/>
                                          </w:rPr>
                                        </w:rPrChange>
                                      </w:rPr>
                                      <w:t>-0.35</w:t>
                                    </w:r>
                                  </w:ins>
                                  <w:del w:id="1287" w:author="Maino Vieytes, Christian (NIH/NIA/IRP) [F]" w:date="2023-11-15T15:22:00Z">
                                    <w:r w:rsidRPr="00E260F1" w:rsidDel="00C92AAD">
                                      <w:rPr>
                                        <w:rFonts w:ascii="Times New Roman" w:hAnsi="Times New Roman" w:cs="Times New Roman"/>
                                        <w:b/>
                                        <w:bCs/>
                                        <w:color w:val="000000"/>
                                        <w:sz w:val="18"/>
                                        <w:szCs w:val="18"/>
                                        <w:rPrChange w:id="1288" w:author="Maino Vieytes, Christian (NIH/NIA/IRP) [F]" w:date="2023-11-16T08:30:00Z">
                                          <w:rPr>
                                            <w:rFonts w:ascii="Times New Roman" w:hAnsi="Times New Roman" w:cs="Times New Roman"/>
                                            <w:color w:val="000000"/>
                                            <w:sz w:val="20"/>
                                            <w:szCs w:val="20"/>
                                          </w:rPr>
                                        </w:rPrChange>
                                      </w:rPr>
                                      <w:delText>-0.11</w:delText>
                                    </w:r>
                                  </w:del>
                                </w:p>
                              </w:tc>
                              <w:tc>
                                <w:tcPr>
                                  <w:tcW w:w="990" w:type="dxa"/>
                                  <w:tcBorders>
                                    <w:top w:val="nil"/>
                                    <w:bottom w:val="nil"/>
                                  </w:tcBorders>
                                  <w:shd w:val="clear" w:color="auto" w:fill="auto"/>
                                  <w:noWrap/>
                                  <w:vAlign w:val="center"/>
                                  <w:hideMark/>
                                  <w:tcPrChange w:id="1289" w:author="Maino Vieytes, Christian (NIH/NIA/IRP) [F]" w:date="2023-11-16T08:30:00Z">
                                    <w:tcPr>
                                      <w:tcW w:w="990" w:type="dxa"/>
                                      <w:tcBorders>
                                        <w:top w:val="nil"/>
                                        <w:bottom w:val="nil"/>
                                      </w:tcBorders>
                                      <w:shd w:val="clear" w:color="auto" w:fill="auto"/>
                                      <w:noWrap/>
                                      <w:vAlign w:val="center"/>
                                      <w:hideMark/>
                                    </w:tcPr>
                                  </w:tcPrChange>
                                </w:tcPr>
                                <w:p w14:paraId="4499C29E" w14:textId="6D8E3ED5" w:rsidR="00E260F1" w:rsidRPr="005E1339" w:rsidRDefault="00E260F1" w:rsidP="00E260F1">
                                  <w:pPr>
                                    <w:spacing w:line="360" w:lineRule="auto"/>
                                    <w:jc w:val="center"/>
                                    <w:rPr>
                                      <w:rFonts w:ascii="Times New Roman" w:hAnsi="Times New Roman" w:cs="Times New Roman"/>
                                      <w:b/>
                                      <w:bCs/>
                                      <w:sz w:val="18"/>
                                      <w:szCs w:val="18"/>
                                      <w:rPrChange w:id="1290" w:author="Maino Vieytes, Christian (NIH/NIA/IRP) [F]" w:date="2023-11-16T08:35:00Z">
                                        <w:rPr>
                                          <w:rFonts w:ascii="Times New Roman" w:hAnsi="Times New Roman" w:cs="Times New Roman"/>
                                          <w:b/>
                                          <w:bCs/>
                                          <w:sz w:val="20"/>
                                          <w:szCs w:val="20"/>
                                        </w:rPr>
                                      </w:rPrChange>
                                    </w:rPr>
                                  </w:pPr>
                                  <w:ins w:id="1291" w:author="Maino Vieytes, Christian (NIH/NIA/IRP) [F]" w:date="2023-11-16T08:30:00Z">
                                    <w:r w:rsidRPr="005E1339">
                                      <w:rPr>
                                        <w:rFonts w:ascii="Times New Roman" w:hAnsi="Times New Roman" w:cs="Times New Roman"/>
                                        <w:b/>
                                        <w:bCs/>
                                        <w:color w:val="000000"/>
                                        <w:sz w:val="18"/>
                                        <w:szCs w:val="18"/>
                                        <w:rPrChange w:id="1292" w:author="Maino Vieytes, Christian (NIH/NIA/IRP) [F]" w:date="2023-11-16T08:35:00Z">
                                          <w:rPr>
                                            <w:rFonts w:ascii="Calibri" w:hAnsi="Calibri" w:cs="Calibri"/>
                                            <w:color w:val="000000"/>
                                          </w:rPr>
                                        </w:rPrChange>
                                      </w:rPr>
                                      <w:t>-0.24</w:t>
                                    </w:r>
                                  </w:ins>
                                  <w:del w:id="1293" w:author="Maino Vieytes, Christian (NIH/NIA/IRP) [F]" w:date="2023-11-15T15:22:00Z">
                                    <w:r w:rsidRPr="005E1339" w:rsidDel="00C92AAD">
                                      <w:rPr>
                                        <w:rFonts w:ascii="Times New Roman" w:hAnsi="Times New Roman" w:cs="Times New Roman"/>
                                        <w:b/>
                                        <w:bCs/>
                                        <w:color w:val="000000"/>
                                        <w:sz w:val="18"/>
                                        <w:szCs w:val="18"/>
                                        <w:rPrChange w:id="1294" w:author="Maino Vieytes, Christian (NIH/NIA/IRP) [F]" w:date="2023-11-16T08:35:00Z">
                                          <w:rPr>
                                            <w:rFonts w:ascii="Times New Roman" w:hAnsi="Times New Roman" w:cs="Times New Roman"/>
                                            <w:color w:val="000000"/>
                                            <w:sz w:val="20"/>
                                            <w:szCs w:val="20"/>
                                          </w:rPr>
                                        </w:rPrChange>
                                      </w:rPr>
                                      <w:delText>0.24</w:delText>
                                    </w:r>
                                  </w:del>
                                </w:p>
                              </w:tc>
                              <w:tc>
                                <w:tcPr>
                                  <w:tcW w:w="900" w:type="dxa"/>
                                  <w:tcBorders>
                                    <w:top w:val="nil"/>
                                    <w:bottom w:val="nil"/>
                                    <w:right w:val="nil"/>
                                  </w:tcBorders>
                                  <w:shd w:val="clear" w:color="auto" w:fill="auto"/>
                                  <w:noWrap/>
                                  <w:vAlign w:val="center"/>
                                  <w:hideMark/>
                                  <w:tcPrChange w:id="1295" w:author="Maino Vieytes, Christian (NIH/NIA/IRP) [F]" w:date="2023-11-16T08:30:00Z">
                                    <w:tcPr>
                                      <w:tcW w:w="900" w:type="dxa"/>
                                      <w:tcBorders>
                                        <w:top w:val="nil"/>
                                        <w:bottom w:val="nil"/>
                                        <w:right w:val="nil"/>
                                      </w:tcBorders>
                                      <w:shd w:val="clear" w:color="auto" w:fill="auto"/>
                                      <w:noWrap/>
                                      <w:vAlign w:val="center"/>
                                      <w:hideMark/>
                                    </w:tcPr>
                                  </w:tcPrChange>
                                </w:tcPr>
                                <w:p w14:paraId="59CC0E20" w14:textId="6E97A0A3" w:rsidR="00E260F1" w:rsidRPr="00E260F1" w:rsidRDefault="00E260F1" w:rsidP="00E260F1">
                                  <w:pPr>
                                    <w:spacing w:line="360" w:lineRule="auto"/>
                                    <w:jc w:val="center"/>
                                    <w:rPr>
                                      <w:rFonts w:ascii="Times New Roman" w:hAnsi="Times New Roman" w:cs="Times New Roman"/>
                                      <w:sz w:val="18"/>
                                      <w:szCs w:val="18"/>
                                      <w:rPrChange w:id="1296" w:author="Maino Vieytes, Christian (NIH/NIA/IRP) [F]" w:date="2023-11-16T08:30:00Z">
                                        <w:rPr>
                                          <w:rFonts w:ascii="Times New Roman" w:hAnsi="Times New Roman" w:cs="Times New Roman"/>
                                          <w:sz w:val="20"/>
                                          <w:szCs w:val="20"/>
                                        </w:rPr>
                                      </w:rPrChange>
                                    </w:rPr>
                                  </w:pPr>
                                  <w:ins w:id="1297" w:author="Maino Vieytes, Christian (NIH/NIA/IRP) [F]" w:date="2023-11-16T08:30:00Z">
                                    <w:r w:rsidRPr="00E260F1">
                                      <w:rPr>
                                        <w:rFonts w:ascii="Times New Roman" w:hAnsi="Times New Roman" w:cs="Times New Roman"/>
                                        <w:color w:val="000000"/>
                                        <w:sz w:val="18"/>
                                        <w:szCs w:val="18"/>
                                        <w:rPrChange w:id="1298" w:author="Maino Vieytes, Christian (NIH/NIA/IRP) [F]" w:date="2023-11-16T08:30:00Z">
                                          <w:rPr>
                                            <w:rFonts w:ascii="Calibri" w:hAnsi="Calibri" w:cs="Calibri"/>
                                            <w:color w:val="000000"/>
                                          </w:rPr>
                                        </w:rPrChange>
                                      </w:rPr>
                                      <w:t>0.12</w:t>
                                    </w:r>
                                  </w:ins>
                                  <w:del w:id="1299" w:author="Maino Vieytes, Christian (NIH/NIA/IRP) [F]" w:date="2023-11-15T15:22:00Z">
                                    <w:r w:rsidRPr="00E260F1" w:rsidDel="00C92AAD">
                                      <w:rPr>
                                        <w:rFonts w:ascii="Times New Roman" w:hAnsi="Times New Roman" w:cs="Times New Roman"/>
                                        <w:color w:val="000000"/>
                                        <w:sz w:val="18"/>
                                        <w:szCs w:val="18"/>
                                        <w:rPrChange w:id="1300" w:author="Maino Vieytes, Christian (NIH/NIA/IRP) [F]" w:date="2023-11-16T08:30:00Z">
                                          <w:rPr>
                                            <w:rFonts w:ascii="Times New Roman" w:hAnsi="Times New Roman" w:cs="Times New Roman"/>
                                            <w:color w:val="000000"/>
                                            <w:sz w:val="20"/>
                                            <w:szCs w:val="20"/>
                                          </w:rPr>
                                        </w:rPrChange>
                                      </w:rPr>
                                      <w:delText>-0.05</w:delText>
                                    </w:r>
                                  </w:del>
                                </w:p>
                              </w:tc>
                              <w:tc>
                                <w:tcPr>
                                  <w:tcW w:w="1350" w:type="dxa"/>
                                  <w:tcBorders>
                                    <w:top w:val="nil"/>
                                    <w:left w:val="nil"/>
                                    <w:bottom w:val="nil"/>
                                    <w:right w:val="single" w:sz="4" w:space="0" w:color="auto"/>
                                  </w:tcBorders>
                                  <w:vAlign w:val="center"/>
                                  <w:tcPrChange w:id="1301" w:author="Maino Vieytes, Christian (NIH/NIA/IRP) [F]" w:date="2023-11-16T08:30:00Z">
                                    <w:tcPr>
                                      <w:tcW w:w="1350" w:type="dxa"/>
                                      <w:tcBorders>
                                        <w:top w:val="nil"/>
                                        <w:left w:val="nil"/>
                                        <w:bottom w:val="nil"/>
                                        <w:right w:val="single" w:sz="4" w:space="0" w:color="auto"/>
                                      </w:tcBorders>
                                      <w:vAlign w:val="center"/>
                                    </w:tcPr>
                                  </w:tcPrChange>
                                </w:tcPr>
                                <w:p w14:paraId="0446BC98" w14:textId="291655F7" w:rsidR="00E260F1" w:rsidRPr="005E1339" w:rsidRDefault="00E260F1" w:rsidP="00E260F1">
                                  <w:pPr>
                                    <w:spacing w:line="360" w:lineRule="auto"/>
                                    <w:jc w:val="center"/>
                                    <w:rPr>
                                      <w:rFonts w:ascii="Times New Roman" w:hAnsi="Times New Roman" w:cs="Times New Roman"/>
                                      <w:b/>
                                      <w:bCs/>
                                      <w:color w:val="000000"/>
                                      <w:sz w:val="18"/>
                                      <w:szCs w:val="18"/>
                                      <w:rPrChange w:id="1302" w:author="Maino Vieytes, Christian (NIH/NIA/IRP) [F]" w:date="2023-11-16T08:34:00Z">
                                        <w:rPr>
                                          <w:rFonts w:ascii="Times New Roman" w:hAnsi="Times New Roman" w:cs="Times New Roman"/>
                                          <w:color w:val="000000"/>
                                          <w:sz w:val="20"/>
                                          <w:szCs w:val="20"/>
                                        </w:rPr>
                                      </w:rPrChange>
                                    </w:rPr>
                                  </w:pPr>
                                  <w:ins w:id="1303" w:author="Maino Vieytes, Christian (NIH/NIA/IRP) [F]" w:date="2023-11-16T08:30:00Z">
                                    <w:r w:rsidRPr="005E1339">
                                      <w:rPr>
                                        <w:rFonts w:ascii="Times New Roman" w:hAnsi="Times New Roman" w:cs="Times New Roman"/>
                                        <w:b/>
                                        <w:bCs/>
                                        <w:color w:val="000000"/>
                                        <w:sz w:val="18"/>
                                        <w:szCs w:val="18"/>
                                        <w:rPrChange w:id="1304" w:author="Maino Vieytes, Christian (NIH/NIA/IRP) [F]" w:date="2023-11-16T08:34:00Z">
                                          <w:rPr>
                                            <w:rFonts w:ascii="Calibri" w:hAnsi="Calibri" w:cs="Calibri"/>
                                            <w:color w:val="000000"/>
                                          </w:rPr>
                                        </w:rPrChange>
                                      </w:rPr>
                                      <w:t>0.24</w:t>
                                    </w:r>
                                  </w:ins>
                                  <w:del w:id="1305" w:author="Maino Vieytes, Christian (NIH/NIA/IRP) [F]" w:date="2023-11-15T15:22:00Z">
                                    <w:r w:rsidRPr="005E1339" w:rsidDel="00C92AAD">
                                      <w:rPr>
                                        <w:rFonts w:ascii="Times New Roman" w:hAnsi="Times New Roman" w:cs="Times New Roman"/>
                                        <w:b/>
                                        <w:bCs/>
                                        <w:color w:val="000000"/>
                                        <w:sz w:val="18"/>
                                        <w:szCs w:val="18"/>
                                        <w:rPrChange w:id="1306" w:author="Maino Vieytes, Christian (NIH/NIA/IRP) [F]" w:date="2023-11-16T08:34:00Z">
                                          <w:rPr>
                                            <w:rFonts w:ascii="Times New Roman" w:hAnsi="Times New Roman" w:cs="Times New Roman"/>
                                            <w:color w:val="000000"/>
                                            <w:sz w:val="20"/>
                                            <w:szCs w:val="20"/>
                                          </w:rPr>
                                        </w:rPrChange>
                                      </w:rPr>
                                      <w:delText>0.24</w:delText>
                                    </w:r>
                                  </w:del>
                                </w:p>
                              </w:tc>
                            </w:tr>
                            <w:tr w:rsidR="00E260F1" w:rsidRPr="00972A4F" w14:paraId="5B88C4A0" w14:textId="77777777" w:rsidTr="00E260F1">
                              <w:tblPrEx>
                                <w:tblW w:w="6926" w:type="dxa"/>
                                <w:tblBorders>
                                  <w:insideH w:val="none" w:sz="0" w:space="0" w:color="auto"/>
                                  <w:insideV w:val="none" w:sz="0" w:space="0" w:color="auto"/>
                                </w:tblBorders>
                                <w:tblLayout w:type="fixed"/>
                                <w:tblCellMar>
                                  <w:left w:w="0" w:type="dxa"/>
                                  <w:right w:w="0" w:type="dxa"/>
                                </w:tblCellMar>
                                <w:tblPrExChange w:id="130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30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0ADCCAC" w14:textId="77777777" w:rsidR="00E260F1" w:rsidRPr="00972A4F" w:rsidRDefault="00E260F1" w:rsidP="00E260F1">
                                  <w:pPr>
                                    <w:spacing w:line="360" w:lineRule="auto"/>
                                    <w:rPr>
                                      <w:rFonts w:ascii="Times New Roman" w:hAnsi="Times New Roman" w:cs="Times New Roman"/>
                                      <w:sz w:val="18"/>
                                      <w:szCs w:val="18"/>
                                      <w:rPrChange w:id="130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310" w:author="Maino Vieytes, Christian (NIH/NIA/IRP) [F]" w:date="2023-11-15T15:31:00Z">
                                        <w:rPr>
                                          <w:rFonts w:ascii="Times New Roman" w:hAnsi="Times New Roman" w:cs="Times New Roman"/>
                                          <w:sz w:val="20"/>
                                          <w:szCs w:val="20"/>
                                        </w:rPr>
                                      </w:rPrChange>
                                    </w:rPr>
                                    <w:t>Milk</w:t>
                                  </w:r>
                                </w:p>
                              </w:tc>
                              <w:tc>
                                <w:tcPr>
                                  <w:tcW w:w="1499" w:type="dxa"/>
                                  <w:tcBorders>
                                    <w:top w:val="nil"/>
                                    <w:bottom w:val="nil"/>
                                  </w:tcBorders>
                                  <w:shd w:val="clear" w:color="auto" w:fill="auto"/>
                                  <w:noWrap/>
                                  <w:vAlign w:val="center"/>
                                  <w:hideMark/>
                                  <w:tcPrChange w:id="1311" w:author="Maino Vieytes, Christian (NIH/NIA/IRP) [F]" w:date="2023-11-16T08:30:00Z">
                                    <w:tcPr>
                                      <w:tcW w:w="1499" w:type="dxa"/>
                                      <w:tcBorders>
                                        <w:top w:val="nil"/>
                                        <w:bottom w:val="nil"/>
                                      </w:tcBorders>
                                      <w:shd w:val="clear" w:color="auto" w:fill="auto"/>
                                      <w:noWrap/>
                                      <w:vAlign w:val="center"/>
                                      <w:hideMark/>
                                    </w:tcPr>
                                  </w:tcPrChange>
                                </w:tcPr>
                                <w:p w14:paraId="76918FF6" w14:textId="0C4C64BE" w:rsidR="00E260F1" w:rsidRPr="00E260F1" w:rsidRDefault="00E260F1" w:rsidP="00E260F1">
                                  <w:pPr>
                                    <w:spacing w:line="360" w:lineRule="auto"/>
                                    <w:jc w:val="center"/>
                                    <w:rPr>
                                      <w:rFonts w:ascii="Times New Roman" w:hAnsi="Times New Roman" w:cs="Times New Roman"/>
                                      <w:sz w:val="18"/>
                                      <w:szCs w:val="18"/>
                                      <w:rPrChange w:id="1312" w:author="Maino Vieytes, Christian (NIH/NIA/IRP) [F]" w:date="2023-11-16T08:30:00Z">
                                        <w:rPr>
                                          <w:rFonts w:ascii="Times New Roman" w:hAnsi="Times New Roman" w:cs="Times New Roman"/>
                                          <w:sz w:val="20"/>
                                          <w:szCs w:val="20"/>
                                        </w:rPr>
                                      </w:rPrChange>
                                    </w:rPr>
                                  </w:pPr>
                                  <w:ins w:id="1313" w:author="Maino Vieytes, Christian (NIH/NIA/IRP) [F]" w:date="2023-11-16T08:30:00Z">
                                    <w:r w:rsidRPr="00E260F1">
                                      <w:rPr>
                                        <w:rFonts w:ascii="Times New Roman" w:hAnsi="Times New Roman" w:cs="Times New Roman"/>
                                        <w:color w:val="000000"/>
                                        <w:sz w:val="18"/>
                                        <w:szCs w:val="18"/>
                                        <w:rPrChange w:id="1314" w:author="Maino Vieytes, Christian (NIH/NIA/IRP) [F]" w:date="2023-11-16T08:30:00Z">
                                          <w:rPr>
                                            <w:rFonts w:ascii="Calibri" w:hAnsi="Calibri" w:cs="Calibri"/>
                                            <w:color w:val="000000"/>
                                          </w:rPr>
                                        </w:rPrChange>
                                      </w:rPr>
                                      <w:t>0.00</w:t>
                                    </w:r>
                                  </w:ins>
                                  <w:del w:id="1315" w:author="Maino Vieytes, Christian (NIH/NIA/IRP) [F]" w:date="2023-11-15T15:22:00Z">
                                    <w:r w:rsidRPr="00E260F1" w:rsidDel="00C92AAD">
                                      <w:rPr>
                                        <w:rFonts w:ascii="Times New Roman" w:hAnsi="Times New Roman" w:cs="Times New Roman"/>
                                        <w:color w:val="000000"/>
                                        <w:sz w:val="18"/>
                                        <w:szCs w:val="18"/>
                                        <w:rPrChange w:id="1316"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1317" w:author="Maino Vieytes, Christian (NIH/NIA/IRP) [F]" w:date="2023-11-16T08:30:00Z">
                                    <w:tcPr>
                                      <w:tcW w:w="990" w:type="dxa"/>
                                      <w:tcBorders>
                                        <w:top w:val="nil"/>
                                        <w:bottom w:val="nil"/>
                                      </w:tcBorders>
                                      <w:shd w:val="clear" w:color="auto" w:fill="auto"/>
                                      <w:noWrap/>
                                      <w:vAlign w:val="center"/>
                                      <w:hideMark/>
                                    </w:tcPr>
                                  </w:tcPrChange>
                                </w:tcPr>
                                <w:p w14:paraId="38026904" w14:textId="3F4BE198" w:rsidR="00E260F1" w:rsidRPr="00E260F1" w:rsidRDefault="00E260F1" w:rsidP="00E260F1">
                                  <w:pPr>
                                    <w:spacing w:line="360" w:lineRule="auto"/>
                                    <w:jc w:val="center"/>
                                    <w:rPr>
                                      <w:rFonts w:ascii="Times New Roman" w:hAnsi="Times New Roman" w:cs="Times New Roman"/>
                                      <w:sz w:val="18"/>
                                      <w:szCs w:val="18"/>
                                      <w:rPrChange w:id="1318" w:author="Maino Vieytes, Christian (NIH/NIA/IRP) [F]" w:date="2023-11-16T08:30:00Z">
                                        <w:rPr>
                                          <w:rFonts w:ascii="Times New Roman" w:hAnsi="Times New Roman" w:cs="Times New Roman"/>
                                          <w:sz w:val="20"/>
                                          <w:szCs w:val="20"/>
                                        </w:rPr>
                                      </w:rPrChange>
                                    </w:rPr>
                                  </w:pPr>
                                  <w:ins w:id="1319" w:author="Maino Vieytes, Christian (NIH/NIA/IRP) [F]" w:date="2023-11-16T08:30:00Z">
                                    <w:r w:rsidRPr="00E260F1">
                                      <w:rPr>
                                        <w:rFonts w:ascii="Times New Roman" w:hAnsi="Times New Roman" w:cs="Times New Roman"/>
                                        <w:color w:val="000000"/>
                                        <w:sz w:val="18"/>
                                        <w:szCs w:val="18"/>
                                        <w:rPrChange w:id="1320" w:author="Maino Vieytes, Christian (NIH/NIA/IRP) [F]" w:date="2023-11-16T08:30:00Z">
                                          <w:rPr>
                                            <w:rFonts w:ascii="Calibri" w:hAnsi="Calibri" w:cs="Calibri"/>
                                            <w:color w:val="000000"/>
                                          </w:rPr>
                                        </w:rPrChange>
                                      </w:rPr>
                                      <w:t>-0.040</w:t>
                                    </w:r>
                                  </w:ins>
                                  <w:del w:id="1321" w:author="Maino Vieytes, Christian (NIH/NIA/IRP) [F]" w:date="2023-11-15T15:22:00Z">
                                    <w:r w:rsidRPr="00E260F1" w:rsidDel="00C92AAD">
                                      <w:rPr>
                                        <w:rFonts w:ascii="Times New Roman" w:hAnsi="Times New Roman" w:cs="Times New Roman"/>
                                        <w:color w:val="000000"/>
                                        <w:sz w:val="18"/>
                                        <w:szCs w:val="18"/>
                                        <w:rPrChange w:id="1322" w:author="Maino Vieytes, Christian (NIH/NIA/IRP) [F]" w:date="2023-11-16T08:30:00Z">
                                          <w:rPr>
                                            <w:rFonts w:ascii="Times New Roman" w:hAnsi="Times New Roman" w:cs="Times New Roman"/>
                                            <w:color w:val="000000"/>
                                            <w:sz w:val="20"/>
                                            <w:szCs w:val="20"/>
                                          </w:rPr>
                                        </w:rPrChange>
                                      </w:rPr>
                                      <w:delText>-0.06</w:delText>
                                    </w:r>
                                  </w:del>
                                </w:p>
                              </w:tc>
                              <w:tc>
                                <w:tcPr>
                                  <w:tcW w:w="900" w:type="dxa"/>
                                  <w:tcBorders>
                                    <w:top w:val="nil"/>
                                    <w:bottom w:val="nil"/>
                                    <w:right w:val="nil"/>
                                  </w:tcBorders>
                                  <w:shd w:val="clear" w:color="auto" w:fill="auto"/>
                                  <w:noWrap/>
                                  <w:vAlign w:val="center"/>
                                  <w:hideMark/>
                                  <w:tcPrChange w:id="1323" w:author="Maino Vieytes, Christian (NIH/NIA/IRP) [F]" w:date="2023-11-16T08:30:00Z">
                                    <w:tcPr>
                                      <w:tcW w:w="900" w:type="dxa"/>
                                      <w:tcBorders>
                                        <w:top w:val="nil"/>
                                        <w:bottom w:val="nil"/>
                                        <w:right w:val="nil"/>
                                      </w:tcBorders>
                                      <w:shd w:val="clear" w:color="auto" w:fill="auto"/>
                                      <w:noWrap/>
                                      <w:vAlign w:val="center"/>
                                      <w:hideMark/>
                                    </w:tcPr>
                                  </w:tcPrChange>
                                </w:tcPr>
                                <w:p w14:paraId="4F83894E" w14:textId="58914BDE" w:rsidR="00E260F1" w:rsidRPr="005E1339" w:rsidRDefault="00E260F1" w:rsidP="00E260F1">
                                  <w:pPr>
                                    <w:spacing w:line="360" w:lineRule="auto"/>
                                    <w:jc w:val="center"/>
                                    <w:rPr>
                                      <w:rFonts w:ascii="Times New Roman" w:hAnsi="Times New Roman" w:cs="Times New Roman"/>
                                      <w:b/>
                                      <w:bCs/>
                                      <w:sz w:val="18"/>
                                      <w:szCs w:val="18"/>
                                      <w:rPrChange w:id="1324" w:author="Maino Vieytes, Christian (NIH/NIA/IRP) [F]" w:date="2023-11-16T08:33:00Z">
                                        <w:rPr>
                                          <w:rFonts w:ascii="Times New Roman" w:hAnsi="Times New Roman" w:cs="Times New Roman"/>
                                          <w:sz w:val="20"/>
                                          <w:szCs w:val="20"/>
                                        </w:rPr>
                                      </w:rPrChange>
                                    </w:rPr>
                                  </w:pPr>
                                  <w:ins w:id="1325" w:author="Maino Vieytes, Christian (NIH/NIA/IRP) [F]" w:date="2023-11-16T08:30:00Z">
                                    <w:r w:rsidRPr="005E1339">
                                      <w:rPr>
                                        <w:rFonts w:ascii="Times New Roman" w:hAnsi="Times New Roman" w:cs="Times New Roman"/>
                                        <w:b/>
                                        <w:bCs/>
                                        <w:color w:val="000000"/>
                                        <w:sz w:val="18"/>
                                        <w:szCs w:val="18"/>
                                        <w:rPrChange w:id="1326" w:author="Maino Vieytes, Christian (NIH/NIA/IRP) [F]" w:date="2023-11-16T08:33:00Z">
                                          <w:rPr>
                                            <w:rFonts w:ascii="Calibri" w:hAnsi="Calibri" w:cs="Calibri"/>
                                            <w:color w:val="000000"/>
                                          </w:rPr>
                                        </w:rPrChange>
                                      </w:rPr>
                                      <w:t>-0.47</w:t>
                                    </w:r>
                                  </w:ins>
                                  <w:del w:id="1327" w:author="Maino Vieytes, Christian (NIH/NIA/IRP) [F]" w:date="2023-11-15T15:22:00Z">
                                    <w:r w:rsidRPr="005E1339" w:rsidDel="00C92AAD">
                                      <w:rPr>
                                        <w:rFonts w:ascii="Times New Roman" w:hAnsi="Times New Roman" w:cs="Times New Roman"/>
                                        <w:b/>
                                        <w:bCs/>
                                        <w:color w:val="000000"/>
                                        <w:sz w:val="18"/>
                                        <w:szCs w:val="18"/>
                                        <w:rPrChange w:id="1328" w:author="Maino Vieytes, Christian (NIH/NIA/IRP) [F]" w:date="2023-11-16T08:33: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1329" w:author="Maino Vieytes, Christian (NIH/NIA/IRP) [F]" w:date="2023-11-16T08:30:00Z">
                                    <w:tcPr>
                                      <w:tcW w:w="1350" w:type="dxa"/>
                                      <w:tcBorders>
                                        <w:top w:val="nil"/>
                                        <w:left w:val="nil"/>
                                        <w:bottom w:val="nil"/>
                                        <w:right w:val="single" w:sz="4" w:space="0" w:color="auto"/>
                                      </w:tcBorders>
                                      <w:vAlign w:val="center"/>
                                    </w:tcPr>
                                  </w:tcPrChange>
                                </w:tcPr>
                                <w:p w14:paraId="043760C9" w14:textId="1A790B89" w:rsidR="00E260F1" w:rsidRPr="00E260F1" w:rsidRDefault="00E260F1" w:rsidP="00E260F1">
                                  <w:pPr>
                                    <w:spacing w:line="360" w:lineRule="auto"/>
                                    <w:jc w:val="center"/>
                                    <w:rPr>
                                      <w:rFonts w:ascii="Times New Roman" w:hAnsi="Times New Roman" w:cs="Times New Roman"/>
                                      <w:color w:val="000000"/>
                                      <w:sz w:val="18"/>
                                      <w:szCs w:val="18"/>
                                      <w:rPrChange w:id="1330" w:author="Maino Vieytes, Christian (NIH/NIA/IRP) [F]" w:date="2023-11-16T08:30:00Z">
                                        <w:rPr>
                                          <w:rFonts w:ascii="Times New Roman" w:hAnsi="Times New Roman" w:cs="Times New Roman"/>
                                          <w:color w:val="000000"/>
                                          <w:sz w:val="20"/>
                                          <w:szCs w:val="20"/>
                                        </w:rPr>
                                      </w:rPrChange>
                                    </w:rPr>
                                  </w:pPr>
                                  <w:ins w:id="1331" w:author="Maino Vieytes, Christian (NIH/NIA/IRP) [F]" w:date="2023-11-16T08:30:00Z">
                                    <w:r w:rsidRPr="00E260F1">
                                      <w:rPr>
                                        <w:rFonts w:ascii="Times New Roman" w:hAnsi="Times New Roman" w:cs="Times New Roman"/>
                                        <w:color w:val="000000"/>
                                        <w:sz w:val="18"/>
                                        <w:szCs w:val="18"/>
                                        <w:rPrChange w:id="1332" w:author="Maino Vieytes, Christian (NIH/NIA/IRP) [F]" w:date="2023-11-16T08:30:00Z">
                                          <w:rPr>
                                            <w:rFonts w:ascii="Calibri" w:hAnsi="Calibri" w:cs="Calibri"/>
                                            <w:color w:val="000000"/>
                                          </w:rPr>
                                        </w:rPrChange>
                                      </w:rPr>
                                      <w:t>0.16</w:t>
                                    </w:r>
                                  </w:ins>
                                  <w:del w:id="1333" w:author="Maino Vieytes, Christian (NIH/NIA/IRP) [F]" w:date="2023-11-15T15:22:00Z">
                                    <w:r w:rsidRPr="00E260F1" w:rsidDel="00C92AAD">
                                      <w:rPr>
                                        <w:rFonts w:ascii="Times New Roman" w:hAnsi="Times New Roman" w:cs="Times New Roman"/>
                                        <w:color w:val="000000"/>
                                        <w:sz w:val="18"/>
                                        <w:szCs w:val="18"/>
                                        <w:rPrChange w:id="1334" w:author="Maino Vieytes, Christian (NIH/NIA/IRP) [F]" w:date="2023-11-16T08:30:00Z">
                                          <w:rPr>
                                            <w:rFonts w:ascii="Times New Roman" w:hAnsi="Times New Roman" w:cs="Times New Roman"/>
                                            <w:color w:val="000000"/>
                                            <w:sz w:val="20"/>
                                            <w:szCs w:val="20"/>
                                          </w:rPr>
                                        </w:rPrChange>
                                      </w:rPr>
                                      <w:delText>0.16</w:delText>
                                    </w:r>
                                  </w:del>
                                </w:p>
                              </w:tc>
                            </w:tr>
                            <w:tr w:rsidR="00E260F1" w:rsidRPr="00972A4F" w14:paraId="2F9E7980" w14:textId="77777777" w:rsidTr="00E260F1">
                              <w:tblPrEx>
                                <w:tblW w:w="6926" w:type="dxa"/>
                                <w:tblBorders>
                                  <w:insideH w:val="none" w:sz="0" w:space="0" w:color="auto"/>
                                  <w:insideV w:val="none" w:sz="0" w:space="0" w:color="auto"/>
                                </w:tblBorders>
                                <w:tblLayout w:type="fixed"/>
                                <w:tblCellMar>
                                  <w:left w:w="0" w:type="dxa"/>
                                  <w:right w:w="0" w:type="dxa"/>
                                </w:tblCellMar>
                                <w:tblPrExChange w:id="133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33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8EC2483" w14:textId="77777777" w:rsidR="00E260F1" w:rsidRPr="00972A4F" w:rsidRDefault="00E260F1" w:rsidP="00E260F1">
                                  <w:pPr>
                                    <w:spacing w:line="360" w:lineRule="auto"/>
                                    <w:rPr>
                                      <w:rFonts w:ascii="Times New Roman" w:hAnsi="Times New Roman" w:cs="Times New Roman"/>
                                      <w:sz w:val="18"/>
                                      <w:szCs w:val="18"/>
                                      <w:rPrChange w:id="133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338" w:author="Maino Vieytes, Christian (NIH/NIA/IRP) [F]" w:date="2023-11-15T15:31:00Z">
                                        <w:rPr>
                                          <w:rFonts w:ascii="Times New Roman" w:hAnsi="Times New Roman" w:cs="Times New Roman"/>
                                          <w:sz w:val="20"/>
                                          <w:szCs w:val="20"/>
                                        </w:rPr>
                                      </w:rPrChange>
                                    </w:rPr>
                                    <w:t>Yogurt</w:t>
                                  </w:r>
                                </w:p>
                              </w:tc>
                              <w:tc>
                                <w:tcPr>
                                  <w:tcW w:w="1499" w:type="dxa"/>
                                  <w:tcBorders>
                                    <w:top w:val="nil"/>
                                    <w:bottom w:val="nil"/>
                                  </w:tcBorders>
                                  <w:shd w:val="clear" w:color="auto" w:fill="auto"/>
                                  <w:noWrap/>
                                  <w:vAlign w:val="center"/>
                                  <w:hideMark/>
                                  <w:tcPrChange w:id="1339" w:author="Maino Vieytes, Christian (NIH/NIA/IRP) [F]" w:date="2023-11-16T08:30:00Z">
                                    <w:tcPr>
                                      <w:tcW w:w="1499" w:type="dxa"/>
                                      <w:tcBorders>
                                        <w:top w:val="nil"/>
                                        <w:bottom w:val="nil"/>
                                      </w:tcBorders>
                                      <w:shd w:val="clear" w:color="auto" w:fill="auto"/>
                                      <w:noWrap/>
                                      <w:vAlign w:val="center"/>
                                      <w:hideMark/>
                                    </w:tcPr>
                                  </w:tcPrChange>
                                </w:tcPr>
                                <w:p w14:paraId="06418F22" w14:textId="43CAC9C0" w:rsidR="00E260F1" w:rsidRPr="00E260F1" w:rsidRDefault="00E260F1" w:rsidP="00E260F1">
                                  <w:pPr>
                                    <w:spacing w:line="360" w:lineRule="auto"/>
                                    <w:jc w:val="center"/>
                                    <w:rPr>
                                      <w:rFonts w:ascii="Times New Roman" w:hAnsi="Times New Roman" w:cs="Times New Roman"/>
                                      <w:b/>
                                      <w:bCs/>
                                      <w:sz w:val="18"/>
                                      <w:szCs w:val="18"/>
                                      <w:rPrChange w:id="1340" w:author="Maino Vieytes, Christian (NIH/NIA/IRP) [F]" w:date="2023-11-16T08:30:00Z">
                                        <w:rPr>
                                          <w:rFonts w:ascii="Times New Roman" w:hAnsi="Times New Roman" w:cs="Times New Roman"/>
                                          <w:sz w:val="20"/>
                                          <w:szCs w:val="20"/>
                                        </w:rPr>
                                      </w:rPrChange>
                                    </w:rPr>
                                  </w:pPr>
                                  <w:ins w:id="1341" w:author="Maino Vieytes, Christian (NIH/NIA/IRP) [F]" w:date="2023-11-16T08:30:00Z">
                                    <w:r w:rsidRPr="00E260F1">
                                      <w:rPr>
                                        <w:rFonts w:ascii="Times New Roman" w:hAnsi="Times New Roman" w:cs="Times New Roman"/>
                                        <w:color w:val="000000"/>
                                        <w:sz w:val="18"/>
                                        <w:szCs w:val="18"/>
                                        <w:rPrChange w:id="1342" w:author="Maino Vieytes, Christian (NIH/NIA/IRP) [F]" w:date="2023-11-16T08:30:00Z">
                                          <w:rPr>
                                            <w:rFonts w:ascii="Calibri" w:hAnsi="Calibri" w:cs="Calibri"/>
                                            <w:color w:val="000000"/>
                                          </w:rPr>
                                        </w:rPrChange>
                                      </w:rPr>
                                      <w:t>-0.080</w:t>
                                    </w:r>
                                  </w:ins>
                                  <w:del w:id="1343" w:author="Maino Vieytes, Christian (NIH/NIA/IRP) [F]" w:date="2023-11-15T15:22:00Z">
                                    <w:r w:rsidRPr="00E260F1" w:rsidDel="00C92AAD">
                                      <w:rPr>
                                        <w:rFonts w:ascii="Times New Roman" w:hAnsi="Times New Roman" w:cs="Times New Roman"/>
                                        <w:b/>
                                        <w:bCs/>
                                        <w:color w:val="000000"/>
                                        <w:sz w:val="18"/>
                                        <w:szCs w:val="18"/>
                                        <w:rPrChange w:id="1344"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1345" w:author="Maino Vieytes, Christian (NIH/NIA/IRP) [F]" w:date="2023-11-16T08:30:00Z">
                                    <w:tcPr>
                                      <w:tcW w:w="990" w:type="dxa"/>
                                      <w:tcBorders>
                                        <w:top w:val="nil"/>
                                        <w:bottom w:val="nil"/>
                                      </w:tcBorders>
                                      <w:shd w:val="clear" w:color="auto" w:fill="auto"/>
                                      <w:noWrap/>
                                      <w:vAlign w:val="center"/>
                                      <w:hideMark/>
                                    </w:tcPr>
                                  </w:tcPrChange>
                                </w:tcPr>
                                <w:p w14:paraId="76CC4C06" w14:textId="10F449F3" w:rsidR="00E260F1" w:rsidRPr="00E260F1" w:rsidRDefault="00E260F1" w:rsidP="00E260F1">
                                  <w:pPr>
                                    <w:spacing w:line="360" w:lineRule="auto"/>
                                    <w:jc w:val="center"/>
                                    <w:rPr>
                                      <w:rFonts w:ascii="Times New Roman" w:hAnsi="Times New Roman" w:cs="Times New Roman"/>
                                      <w:sz w:val="18"/>
                                      <w:szCs w:val="18"/>
                                      <w:rPrChange w:id="1346" w:author="Maino Vieytes, Christian (NIH/NIA/IRP) [F]" w:date="2023-11-16T08:30:00Z">
                                        <w:rPr>
                                          <w:rFonts w:ascii="Times New Roman" w:hAnsi="Times New Roman" w:cs="Times New Roman"/>
                                          <w:sz w:val="20"/>
                                          <w:szCs w:val="20"/>
                                        </w:rPr>
                                      </w:rPrChange>
                                    </w:rPr>
                                  </w:pPr>
                                  <w:ins w:id="1347" w:author="Maino Vieytes, Christian (NIH/NIA/IRP) [F]" w:date="2023-11-16T08:30:00Z">
                                    <w:r w:rsidRPr="00E260F1">
                                      <w:rPr>
                                        <w:rFonts w:ascii="Times New Roman" w:hAnsi="Times New Roman" w:cs="Times New Roman"/>
                                        <w:color w:val="000000"/>
                                        <w:sz w:val="18"/>
                                        <w:szCs w:val="18"/>
                                        <w:rPrChange w:id="1348" w:author="Maino Vieytes, Christian (NIH/NIA/IRP) [F]" w:date="2023-11-16T08:30:00Z">
                                          <w:rPr>
                                            <w:rFonts w:ascii="Calibri" w:hAnsi="Calibri" w:cs="Calibri"/>
                                            <w:color w:val="000000"/>
                                          </w:rPr>
                                        </w:rPrChange>
                                      </w:rPr>
                                      <w:t>0.13</w:t>
                                    </w:r>
                                  </w:ins>
                                  <w:del w:id="1349" w:author="Maino Vieytes, Christian (NIH/NIA/IRP) [F]" w:date="2023-11-15T15:22:00Z">
                                    <w:r w:rsidRPr="00E260F1" w:rsidDel="00C92AAD">
                                      <w:rPr>
                                        <w:rFonts w:ascii="Times New Roman" w:hAnsi="Times New Roman" w:cs="Times New Roman"/>
                                        <w:color w:val="000000"/>
                                        <w:sz w:val="18"/>
                                        <w:szCs w:val="18"/>
                                        <w:rPrChange w:id="1350"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1351" w:author="Maino Vieytes, Christian (NIH/NIA/IRP) [F]" w:date="2023-11-16T08:30:00Z">
                                    <w:tcPr>
                                      <w:tcW w:w="900" w:type="dxa"/>
                                      <w:tcBorders>
                                        <w:top w:val="nil"/>
                                        <w:bottom w:val="nil"/>
                                        <w:right w:val="nil"/>
                                      </w:tcBorders>
                                      <w:shd w:val="clear" w:color="auto" w:fill="auto"/>
                                      <w:noWrap/>
                                      <w:vAlign w:val="center"/>
                                      <w:hideMark/>
                                    </w:tcPr>
                                  </w:tcPrChange>
                                </w:tcPr>
                                <w:p w14:paraId="168D7A4B" w14:textId="686EA75C" w:rsidR="00E260F1" w:rsidRPr="00E260F1" w:rsidRDefault="00E260F1" w:rsidP="00E260F1">
                                  <w:pPr>
                                    <w:spacing w:line="360" w:lineRule="auto"/>
                                    <w:jc w:val="center"/>
                                    <w:rPr>
                                      <w:rFonts w:ascii="Times New Roman" w:hAnsi="Times New Roman" w:cs="Times New Roman"/>
                                      <w:b/>
                                      <w:bCs/>
                                      <w:sz w:val="18"/>
                                      <w:szCs w:val="18"/>
                                      <w:rPrChange w:id="1352" w:author="Maino Vieytes, Christian (NIH/NIA/IRP) [F]" w:date="2023-11-16T08:30:00Z">
                                        <w:rPr>
                                          <w:rFonts w:ascii="Times New Roman" w:hAnsi="Times New Roman" w:cs="Times New Roman"/>
                                          <w:b/>
                                          <w:bCs/>
                                          <w:sz w:val="20"/>
                                          <w:szCs w:val="20"/>
                                        </w:rPr>
                                      </w:rPrChange>
                                    </w:rPr>
                                  </w:pPr>
                                  <w:ins w:id="1353" w:author="Maino Vieytes, Christian (NIH/NIA/IRP) [F]" w:date="2023-11-16T08:30:00Z">
                                    <w:r w:rsidRPr="00E260F1">
                                      <w:rPr>
                                        <w:rFonts w:ascii="Times New Roman" w:hAnsi="Times New Roman" w:cs="Times New Roman"/>
                                        <w:color w:val="000000"/>
                                        <w:sz w:val="18"/>
                                        <w:szCs w:val="18"/>
                                        <w:rPrChange w:id="1354" w:author="Maino Vieytes, Christian (NIH/NIA/IRP) [F]" w:date="2023-11-16T08:30:00Z">
                                          <w:rPr>
                                            <w:rFonts w:ascii="Calibri" w:hAnsi="Calibri" w:cs="Calibri"/>
                                            <w:color w:val="000000"/>
                                          </w:rPr>
                                        </w:rPrChange>
                                      </w:rPr>
                                      <w:t>-0.040</w:t>
                                    </w:r>
                                  </w:ins>
                                  <w:del w:id="1355" w:author="Maino Vieytes, Christian (NIH/NIA/IRP) [F]" w:date="2023-11-15T15:22:00Z">
                                    <w:r w:rsidRPr="00E260F1" w:rsidDel="00C92AAD">
                                      <w:rPr>
                                        <w:rFonts w:ascii="Times New Roman" w:hAnsi="Times New Roman" w:cs="Times New Roman"/>
                                        <w:b/>
                                        <w:bCs/>
                                        <w:color w:val="000000"/>
                                        <w:sz w:val="18"/>
                                        <w:szCs w:val="18"/>
                                        <w:rPrChange w:id="1356"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1357" w:author="Maino Vieytes, Christian (NIH/NIA/IRP) [F]" w:date="2023-11-16T08:30:00Z">
                                    <w:tcPr>
                                      <w:tcW w:w="1350" w:type="dxa"/>
                                      <w:tcBorders>
                                        <w:top w:val="nil"/>
                                        <w:left w:val="nil"/>
                                        <w:bottom w:val="nil"/>
                                        <w:right w:val="single" w:sz="4" w:space="0" w:color="auto"/>
                                      </w:tcBorders>
                                      <w:vAlign w:val="center"/>
                                    </w:tcPr>
                                  </w:tcPrChange>
                                </w:tcPr>
                                <w:p w14:paraId="4C994951" w14:textId="331EFB1F" w:rsidR="00E260F1" w:rsidRPr="00E260F1" w:rsidRDefault="00E260F1" w:rsidP="00E260F1">
                                  <w:pPr>
                                    <w:spacing w:line="360" w:lineRule="auto"/>
                                    <w:jc w:val="center"/>
                                    <w:rPr>
                                      <w:rFonts w:ascii="Times New Roman" w:hAnsi="Times New Roman" w:cs="Times New Roman"/>
                                      <w:b/>
                                      <w:bCs/>
                                      <w:color w:val="000000"/>
                                      <w:sz w:val="18"/>
                                      <w:szCs w:val="18"/>
                                      <w:rPrChange w:id="1358" w:author="Maino Vieytes, Christian (NIH/NIA/IRP) [F]" w:date="2023-11-16T08:30:00Z">
                                        <w:rPr>
                                          <w:rFonts w:ascii="Times New Roman" w:hAnsi="Times New Roman" w:cs="Times New Roman"/>
                                          <w:b/>
                                          <w:bCs/>
                                          <w:color w:val="000000"/>
                                          <w:sz w:val="20"/>
                                          <w:szCs w:val="20"/>
                                        </w:rPr>
                                      </w:rPrChange>
                                    </w:rPr>
                                  </w:pPr>
                                  <w:ins w:id="1359" w:author="Maino Vieytes, Christian (NIH/NIA/IRP) [F]" w:date="2023-11-16T08:30:00Z">
                                    <w:r w:rsidRPr="00E260F1">
                                      <w:rPr>
                                        <w:rFonts w:ascii="Times New Roman" w:hAnsi="Times New Roman" w:cs="Times New Roman"/>
                                        <w:color w:val="000000"/>
                                        <w:sz w:val="18"/>
                                        <w:szCs w:val="18"/>
                                        <w:rPrChange w:id="1360" w:author="Maino Vieytes, Christian (NIH/NIA/IRP) [F]" w:date="2023-11-16T08:30:00Z">
                                          <w:rPr>
                                            <w:rFonts w:ascii="Calibri" w:hAnsi="Calibri" w:cs="Calibri"/>
                                            <w:color w:val="000000"/>
                                          </w:rPr>
                                        </w:rPrChange>
                                      </w:rPr>
                                      <w:t>0.18</w:t>
                                    </w:r>
                                  </w:ins>
                                  <w:del w:id="1361" w:author="Maino Vieytes, Christian (NIH/NIA/IRP) [F]" w:date="2023-11-15T15:22:00Z">
                                    <w:r w:rsidRPr="00E260F1" w:rsidDel="00C92AAD">
                                      <w:rPr>
                                        <w:rFonts w:ascii="Times New Roman" w:hAnsi="Times New Roman" w:cs="Times New Roman"/>
                                        <w:color w:val="000000"/>
                                        <w:sz w:val="18"/>
                                        <w:szCs w:val="18"/>
                                        <w:rPrChange w:id="1362" w:author="Maino Vieytes, Christian (NIH/NIA/IRP) [F]" w:date="2023-11-16T08:30:00Z">
                                          <w:rPr>
                                            <w:rFonts w:ascii="Times New Roman" w:hAnsi="Times New Roman" w:cs="Times New Roman"/>
                                            <w:color w:val="000000"/>
                                            <w:sz w:val="20"/>
                                            <w:szCs w:val="20"/>
                                          </w:rPr>
                                        </w:rPrChange>
                                      </w:rPr>
                                      <w:delText>0.20</w:delText>
                                    </w:r>
                                  </w:del>
                                </w:p>
                              </w:tc>
                            </w:tr>
                            <w:tr w:rsidR="00E260F1" w:rsidRPr="00972A4F" w14:paraId="1853DC42" w14:textId="77777777" w:rsidTr="00E260F1">
                              <w:tblPrEx>
                                <w:tblW w:w="6926" w:type="dxa"/>
                                <w:tblBorders>
                                  <w:insideH w:val="none" w:sz="0" w:space="0" w:color="auto"/>
                                  <w:insideV w:val="none" w:sz="0" w:space="0" w:color="auto"/>
                                </w:tblBorders>
                                <w:tblLayout w:type="fixed"/>
                                <w:tblCellMar>
                                  <w:left w:w="0" w:type="dxa"/>
                                  <w:right w:w="0" w:type="dxa"/>
                                </w:tblCellMar>
                                <w:tblPrExChange w:id="136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36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DA7EB81" w14:textId="77777777" w:rsidR="00E260F1" w:rsidRPr="00972A4F" w:rsidRDefault="00E260F1" w:rsidP="00E260F1">
                                  <w:pPr>
                                    <w:spacing w:line="360" w:lineRule="auto"/>
                                    <w:rPr>
                                      <w:rFonts w:ascii="Times New Roman" w:hAnsi="Times New Roman" w:cs="Times New Roman"/>
                                      <w:sz w:val="18"/>
                                      <w:szCs w:val="18"/>
                                      <w:rPrChange w:id="136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366" w:author="Maino Vieytes, Christian (NIH/NIA/IRP) [F]" w:date="2023-11-15T15:31:00Z">
                                        <w:rPr>
                                          <w:rFonts w:ascii="Times New Roman" w:hAnsi="Times New Roman" w:cs="Times New Roman"/>
                                          <w:sz w:val="20"/>
                                          <w:szCs w:val="20"/>
                                        </w:rPr>
                                      </w:rPrChange>
                                    </w:rPr>
                                    <w:t>Cheese</w:t>
                                  </w:r>
                                </w:p>
                              </w:tc>
                              <w:tc>
                                <w:tcPr>
                                  <w:tcW w:w="1499" w:type="dxa"/>
                                  <w:tcBorders>
                                    <w:top w:val="nil"/>
                                    <w:bottom w:val="nil"/>
                                  </w:tcBorders>
                                  <w:shd w:val="clear" w:color="auto" w:fill="auto"/>
                                  <w:noWrap/>
                                  <w:vAlign w:val="center"/>
                                  <w:hideMark/>
                                  <w:tcPrChange w:id="1367" w:author="Maino Vieytes, Christian (NIH/NIA/IRP) [F]" w:date="2023-11-16T08:30:00Z">
                                    <w:tcPr>
                                      <w:tcW w:w="1499" w:type="dxa"/>
                                      <w:tcBorders>
                                        <w:top w:val="nil"/>
                                        <w:bottom w:val="nil"/>
                                      </w:tcBorders>
                                      <w:shd w:val="clear" w:color="auto" w:fill="auto"/>
                                      <w:noWrap/>
                                      <w:vAlign w:val="center"/>
                                      <w:hideMark/>
                                    </w:tcPr>
                                  </w:tcPrChange>
                                </w:tcPr>
                                <w:p w14:paraId="5E02A30E" w14:textId="50C56EAB" w:rsidR="00E260F1" w:rsidRPr="00E260F1" w:rsidRDefault="00E260F1" w:rsidP="00E260F1">
                                  <w:pPr>
                                    <w:spacing w:line="360" w:lineRule="auto"/>
                                    <w:jc w:val="center"/>
                                    <w:rPr>
                                      <w:rFonts w:ascii="Times New Roman" w:hAnsi="Times New Roman" w:cs="Times New Roman"/>
                                      <w:sz w:val="18"/>
                                      <w:szCs w:val="18"/>
                                      <w:rPrChange w:id="1368" w:author="Maino Vieytes, Christian (NIH/NIA/IRP) [F]" w:date="2023-11-16T08:30:00Z">
                                        <w:rPr>
                                          <w:rFonts w:ascii="Times New Roman" w:hAnsi="Times New Roman" w:cs="Times New Roman"/>
                                          <w:sz w:val="20"/>
                                          <w:szCs w:val="20"/>
                                        </w:rPr>
                                      </w:rPrChange>
                                    </w:rPr>
                                  </w:pPr>
                                  <w:ins w:id="1369" w:author="Maino Vieytes, Christian (NIH/NIA/IRP) [F]" w:date="2023-11-16T08:30:00Z">
                                    <w:r w:rsidRPr="00E260F1">
                                      <w:rPr>
                                        <w:rFonts w:ascii="Times New Roman" w:hAnsi="Times New Roman" w:cs="Times New Roman"/>
                                        <w:color w:val="000000"/>
                                        <w:sz w:val="18"/>
                                        <w:szCs w:val="18"/>
                                        <w:rPrChange w:id="1370" w:author="Maino Vieytes, Christian (NIH/NIA/IRP) [F]" w:date="2023-11-16T08:30:00Z">
                                          <w:rPr>
                                            <w:rFonts w:ascii="Calibri" w:hAnsi="Calibri" w:cs="Calibri"/>
                                            <w:color w:val="000000"/>
                                          </w:rPr>
                                        </w:rPrChange>
                                      </w:rPr>
                                      <w:t>-0.040</w:t>
                                    </w:r>
                                  </w:ins>
                                  <w:del w:id="1371" w:author="Maino Vieytes, Christian (NIH/NIA/IRP) [F]" w:date="2023-11-15T15:22:00Z">
                                    <w:r w:rsidRPr="00E260F1" w:rsidDel="00C92AAD">
                                      <w:rPr>
                                        <w:rFonts w:ascii="Times New Roman" w:hAnsi="Times New Roman" w:cs="Times New Roman"/>
                                        <w:color w:val="000000"/>
                                        <w:sz w:val="18"/>
                                        <w:szCs w:val="18"/>
                                        <w:rPrChange w:id="1372"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1373" w:author="Maino Vieytes, Christian (NIH/NIA/IRP) [F]" w:date="2023-11-16T08:30:00Z">
                                    <w:tcPr>
                                      <w:tcW w:w="990" w:type="dxa"/>
                                      <w:tcBorders>
                                        <w:top w:val="nil"/>
                                        <w:bottom w:val="nil"/>
                                      </w:tcBorders>
                                      <w:shd w:val="clear" w:color="auto" w:fill="auto"/>
                                      <w:noWrap/>
                                      <w:vAlign w:val="center"/>
                                      <w:hideMark/>
                                    </w:tcPr>
                                  </w:tcPrChange>
                                </w:tcPr>
                                <w:p w14:paraId="38FD2ED1" w14:textId="6EF32FAC" w:rsidR="00E260F1" w:rsidRPr="005E1339" w:rsidRDefault="00E260F1" w:rsidP="00E260F1">
                                  <w:pPr>
                                    <w:spacing w:line="360" w:lineRule="auto"/>
                                    <w:jc w:val="center"/>
                                    <w:rPr>
                                      <w:rFonts w:ascii="Times New Roman" w:hAnsi="Times New Roman" w:cs="Times New Roman"/>
                                      <w:b/>
                                      <w:bCs/>
                                      <w:sz w:val="18"/>
                                      <w:szCs w:val="18"/>
                                      <w:rPrChange w:id="1374" w:author="Maino Vieytes, Christian (NIH/NIA/IRP) [F]" w:date="2023-11-16T08:35:00Z">
                                        <w:rPr>
                                          <w:rFonts w:ascii="Times New Roman" w:hAnsi="Times New Roman" w:cs="Times New Roman"/>
                                          <w:b/>
                                          <w:bCs/>
                                          <w:sz w:val="20"/>
                                          <w:szCs w:val="20"/>
                                        </w:rPr>
                                      </w:rPrChange>
                                    </w:rPr>
                                  </w:pPr>
                                  <w:ins w:id="1375" w:author="Maino Vieytes, Christian (NIH/NIA/IRP) [F]" w:date="2023-11-16T08:30:00Z">
                                    <w:r w:rsidRPr="005E1339">
                                      <w:rPr>
                                        <w:rFonts w:ascii="Times New Roman" w:hAnsi="Times New Roman" w:cs="Times New Roman"/>
                                        <w:b/>
                                        <w:bCs/>
                                        <w:color w:val="000000"/>
                                        <w:sz w:val="18"/>
                                        <w:szCs w:val="18"/>
                                        <w:rPrChange w:id="1376" w:author="Maino Vieytes, Christian (NIH/NIA/IRP) [F]" w:date="2023-11-16T08:35:00Z">
                                          <w:rPr>
                                            <w:rFonts w:ascii="Calibri" w:hAnsi="Calibri" w:cs="Calibri"/>
                                            <w:color w:val="000000"/>
                                          </w:rPr>
                                        </w:rPrChange>
                                      </w:rPr>
                                      <w:t>-0.29</w:t>
                                    </w:r>
                                  </w:ins>
                                  <w:del w:id="1377" w:author="Maino Vieytes, Christian (NIH/NIA/IRP) [F]" w:date="2023-11-15T15:22:00Z">
                                    <w:r w:rsidRPr="005E1339" w:rsidDel="00C92AAD">
                                      <w:rPr>
                                        <w:rFonts w:ascii="Times New Roman" w:hAnsi="Times New Roman" w:cs="Times New Roman"/>
                                        <w:b/>
                                        <w:bCs/>
                                        <w:color w:val="000000"/>
                                        <w:sz w:val="18"/>
                                        <w:szCs w:val="18"/>
                                        <w:rPrChange w:id="1378" w:author="Maino Vieytes, Christian (NIH/NIA/IRP) [F]" w:date="2023-11-16T08:35:00Z">
                                          <w:rPr>
                                            <w:rFonts w:ascii="Times New Roman" w:hAnsi="Times New Roman" w:cs="Times New Roman"/>
                                            <w:b/>
                                            <w:bCs/>
                                            <w:color w:val="000000"/>
                                            <w:sz w:val="20"/>
                                            <w:szCs w:val="20"/>
                                          </w:rPr>
                                        </w:rPrChange>
                                      </w:rPr>
                                      <w:delText>0.31</w:delText>
                                    </w:r>
                                  </w:del>
                                </w:p>
                              </w:tc>
                              <w:tc>
                                <w:tcPr>
                                  <w:tcW w:w="900" w:type="dxa"/>
                                  <w:tcBorders>
                                    <w:top w:val="nil"/>
                                    <w:bottom w:val="nil"/>
                                    <w:right w:val="nil"/>
                                  </w:tcBorders>
                                  <w:shd w:val="clear" w:color="auto" w:fill="auto"/>
                                  <w:noWrap/>
                                  <w:vAlign w:val="center"/>
                                  <w:hideMark/>
                                  <w:tcPrChange w:id="1379" w:author="Maino Vieytes, Christian (NIH/NIA/IRP) [F]" w:date="2023-11-16T08:30:00Z">
                                    <w:tcPr>
                                      <w:tcW w:w="900" w:type="dxa"/>
                                      <w:tcBorders>
                                        <w:top w:val="nil"/>
                                        <w:bottom w:val="nil"/>
                                        <w:right w:val="nil"/>
                                      </w:tcBorders>
                                      <w:shd w:val="clear" w:color="auto" w:fill="auto"/>
                                      <w:noWrap/>
                                      <w:vAlign w:val="center"/>
                                      <w:hideMark/>
                                    </w:tcPr>
                                  </w:tcPrChange>
                                </w:tcPr>
                                <w:p w14:paraId="63F9D0FB" w14:textId="6FBD1845" w:rsidR="00E260F1" w:rsidRPr="00E260F1" w:rsidRDefault="00E260F1" w:rsidP="00E260F1">
                                  <w:pPr>
                                    <w:spacing w:line="360" w:lineRule="auto"/>
                                    <w:jc w:val="center"/>
                                    <w:rPr>
                                      <w:rFonts w:ascii="Times New Roman" w:hAnsi="Times New Roman" w:cs="Times New Roman"/>
                                      <w:b/>
                                      <w:bCs/>
                                      <w:sz w:val="18"/>
                                      <w:szCs w:val="18"/>
                                      <w:rPrChange w:id="1380" w:author="Maino Vieytes, Christian (NIH/NIA/IRP) [F]" w:date="2023-11-16T08:30:00Z">
                                        <w:rPr>
                                          <w:rFonts w:ascii="Times New Roman" w:hAnsi="Times New Roman" w:cs="Times New Roman"/>
                                          <w:b/>
                                          <w:bCs/>
                                          <w:sz w:val="20"/>
                                          <w:szCs w:val="20"/>
                                        </w:rPr>
                                      </w:rPrChange>
                                    </w:rPr>
                                  </w:pPr>
                                  <w:ins w:id="1381" w:author="Maino Vieytes, Christian (NIH/NIA/IRP) [F]" w:date="2023-11-16T08:30:00Z">
                                    <w:r w:rsidRPr="00E260F1">
                                      <w:rPr>
                                        <w:rFonts w:ascii="Times New Roman" w:hAnsi="Times New Roman" w:cs="Times New Roman"/>
                                        <w:color w:val="000000"/>
                                        <w:sz w:val="18"/>
                                        <w:szCs w:val="18"/>
                                        <w:rPrChange w:id="1382" w:author="Maino Vieytes, Christian (NIH/NIA/IRP) [F]" w:date="2023-11-16T08:30:00Z">
                                          <w:rPr>
                                            <w:rFonts w:ascii="Calibri" w:hAnsi="Calibri" w:cs="Calibri"/>
                                            <w:color w:val="000000"/>
                                          </w:rPr>
                                        </w:rPrChange>
                                      </w:rPr>
                                      <w:t>0.12</w:t>
                                    </w:r>
                                  </w:ins>
                                  <w:del w:id="1383" w:author="Maino Vieytes, Christian (NIH/NIA/IRP) [F]" w:date="2023-11-15T15:22:00Z">
                                    <w:r w:rsidRPr="00E260F1" w:rsidDel="00C92AAD">
                                      <w:rPr>
                                        <w:rFonts w:ascii="Times New Roman" w:hAnsi="Times New Roman" w:cs="Times New Roman"/>
                                        <w:b/>
                                        <w:bCs/>
                                        <w:color w:val="000000"/>
                                        <w:sz w:val="18"/>
                                        <w:szCs w:val="18"/>
                                        <w:rPrChange w:id="1384"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1385" w:author="Maino Vieytes, Christian (NIH/NIA/IRP) [F]" w:date="2023-11-16T08:30:00Z">
                                    <w:tcPr>
                                      <w:tcW w:w="1350" w:type="dxa"/>
                                      <w:tcBorders>
                                        <w:top w:val="nil"/>
                                        <w:left w:val="nil"/>
                                        <w:bottom w:val="nil"/>
                                        <w:right w:val="single" w:sz="4" w:space="0" w:color="auto"/>
                                      </w:tcBorders>
                                      <w:vAlign w:val="center"/>
                                    </w:tcPr>
                                  </w:tcPrChange>
                                </w:tcPr>
                                <w:p w14:paraId="01D30AD9" w14:textId="2666E16F" w:rsidR="00E260F1" w:rsidRPr="00E260F1" w:rsidRDefault="00E260F1" w:rsidP="00E260F1">
                                  <w:pPr>
                                    <w:spacing w:line="360" w:lineRule="auto"/>
                                    <w:jc w:val="center"/>
                                    <w:rPr>
                                      <w:rFonts w:ascii="Times New Roman" w:hAnsi="Times New Roman" w:cs="Times New Roman"/>
                                      <w:b/>
                                      <w:bCs/>
                                      <w:color w:val="000000"/>
                                      <w:sz w:val="18"/>
                                      <w:szCs w:val="18"/>
                                      <w:rPrChange w:id="1386" w:author="Maino Vieytes, Christian (NIH/NIA/IRP) [F]" w:date="2023-11-16T08:30:00Z">
                                        <w:rPr>
                                          <w:rFonts w:ascii="Times New Roman" w:hAnsi="Times New Roman" w:cs="Times New Roman"/>
                                          <w:b/>
                                          <w:bCs/>
                                          <w:color w:val="000000"/>
                                          <w:sz w:val="20"/>
                                          <w:szCs w:val="20"/>
                                        </w:rPr>
                                      </w:rPrChange>
                                    </w:rPr>
                                  </w:pPr>
                                  <w:ins w:id="1387" w:author="Maino Vieytes, Christian (NIH/NIA/IRP) [F]" w:date="2023-11-16T08:30:00Z">
                                    <w:r w:rsidRPr="00E260F1">
                                      <w:rPr>
                                        <w:rFonts w:ascii="Times New Roman" w:hAnsi="Times New Roman" w:cs="Times New Roman"/>
                                        <w:color w:val="000000"/>
                                        <w:sz w:val="18"/>
                                        <w:szCs w:val="18"/>
                                        <w:rPrChange w:id="1388" w:author="Maino Vieytes, Christian (NIH/NIA/IRP) [F]" w:date="2023-11-16T08:30:00Z">
                                          <w:rPr>
                                            <w:rFonts w:ascii="Calibri" w:hAnsi="Calibri" w:cs="Calibri"/>
                                            <w:color w:val="000000"/>
                                          </w:rPr>
                                        </w:rPrChange>
                                      </w:rPr>
                                      <w:t>-0.15</w:t>
                                    </w:r>
                                  </w:ins>
                                  <w:del w:id="1389" w:author="Maino Vieytes, Christian (NIH/NIA/IRP) [F]" w:date="2023-11-15T15:22:00Z">
                                    <w:r w:rsidRPr="00E260F1" w:rsidDel="00C92AAD">
                                      <w:rPr>
                                        <w:rFonts w:ascii="Times New Roman" w:hAnsi="Times New Roman" w:cs="Times New Roman"/>
                                        <w:color w:val="000000"/>
                                        <w:sz w:val="18"/>
                                        <w:szCs w:val="18"/>
                                        <w:rPrChange w:id="1390" w:author="Maino Vieytes, Christian (NIH/NIA/IRP) [F]" w:date="2023-11-16T08:30:00Z">
                                          <w:rPr>
                                            <w:rFonts w:ascii="Times New Roman" w:hAnsi="Times New Roman" w:cs="Times New Roman"/>
                                            <w:color w:val="000000"/>
                                            <w:sz w:val="20"/>
                                            <w:szCs w:val="20"/>
                                          </w:rPr>
                                        </w:rPrChange>
                                      </w:rPr>
                                      <w:delText>-0.15</w:delText>
                                    </w:r>
                                  </w:del>
                                </w:p>
                              </w:tc>
                            </w:tr>
                            <w:tr w:rsidR="00E260F1" w:rsidRPr="00972A4F" w14:paraId="7CD93BFB" w14:textId="77777777" w:rsidTr="00E260F1">
                              <w:tblPrEx>
                                <w:tblW w:w="6926" w:type="dxa"/>
                                <w:tblBorders>
                                  <w:insideH w:val="none" w:sz="0" w:space="0" w:color="auto"/>
                                  <w:insideV w:val="none" w:sz="0" w:space="0" w:color="auto"/>
                                </w:tblBorders>
                                <w:tblLayout w:type="fixed"/>
                                <w:tblCellMar>
                                  <w:left w:w="0" w:type="dxa"/>
                                  <w:right w:w="0" w:type="dxa"/>
                                </w:tblCellMar>
                                <w:tblPrExChange w:id="139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39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4359702" w14:textId="77777777" w:rsidR="00E260F1" w:rsidRPr="00972A4F" w:rsidRDefault="00E260F1" w:rsidP="00E260F1">
                                  <w:pPr>
                                    <w:spacing w:line="360" w:lineRule="auto"/>
                                    <w:rPr>
                                      <w:rFonts w:ascii="Times New Roman" w:hAnsi="Times New Roman" w:cs="Times New Roman"/>
                                      <w:sz w:val="18"/>
                                      <w:szCs w:val="18"/>
                                      <w:rPrChange w:id="139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394" w:author="Maino Vieytes, Christian (NIH/NIA/IRP) [F]" w:date="2023-11-15T15:31:00Z">
                                        <w:rPr>
                                          <w:rFonts w:ascii="Times New Roman" w:hAnsi="Times New Roman" w:cs="Times New Roman"/>
                                          <w:sz w:val="20"/>
                                          <w:szCs w:val="20"/>
                                        </w:rPr>
                                      </w:rPrChange>
                                    </w:rPr>
                                    <w:t>Alcohol</w:t>
                                  </w:r>
                                </w:p>
                              </w:tc>
                              <w:tc>
                                <w:tcPr>
                                  <w:tcW w:w="1499" w:type="dxa"/>
                                  <w:tcBorders>
                                    <w:top w:val="nil"/>
                                    <w:bottom w:val="nil"/>
                                  </w:tcBorders>
                                  <w:shd w:val="clear" w:color="auto" w:fill="auto"/>
                                  <w:noWrap/>
                                  <w:vAlign w:val="center"/>
                                  <w:hideMark/>
                                  <w:tcPrChange w:id="1395" w:author="Maino Vieytes, Christian (NIH/NIA/IRP) [F]" w:date="2023-11-16T08:30:00Z">
                                    <w:tcPr>
                                      <w:tcW w:w="1499" w:type="dxa"/>
                                      <w:tcBorders>
                                        <w:top w:val="nil"/>
                                        <w:bottom w:val="nil"/>
                                      </w:tcBorders>
                                      <w:shd w:val="clear" w:color="auto" w:fill="auto"/>
                                      <w:noWrap/>
                                      <w:vAlign w:val="center"/>
                                      <w:hideMark/>
                                    </w:tcPr>
                                  </w:tcPrChange>
                                </w:tcPr>
                                <w:p w14:paraId="76EF200F" w14:textId="49BF6F5C" w:rsidR="00E260F1" w:rsidRPr="00E260F1" w:rsidRDefault="00E260F1" w:rsidP="00E260F1">
                                  <w:pPr>
                                    <w:spacing w:line="360" w:lineRule="auto"/>
                                    <w:jc w:val="center"/>
                                    <w:rPr>
                                      <w:rFonts w:ascii="Times New Roman" w:hAnsi="Times New Roman" w:cs="Times New Roman"/>
                                      <w:sz w:val="18"/>
                                      <w:szCs w:val="18"/>
                                      <w:rPrChange w:id="1396" w:author="Maino Vieytes, Christian (NIH/NIA/IRP) [F]" w:date="2023-11-16T08:30:00Z">
                                        <w:rPr>
                                          <w:rFonts w:ascii="Times New Roman" w:hAnsi="Times New Roman" w:cs="Times New Roman"/>
                                          <w:sz w:val="20"/>
                                          <w:szCs w:val="20"/>
                                        </w:rPr>
                                      </w:rPrChange>
                                    </w:rPr>
                                  </w:pPr>
                                  <w:ins w:id="1397" w:author="Maino Vieytes, Christian (NIH/NIA/IRP) [F]" w:date="2023-11-16T08:30:00Z">
                                    <w:r w:rsidRPr="00E260F1">
                                      <w:rPr>
                                        <w:rFonts w:ascii="Times New Roman" w:hAnsi="Times New Roman" w:cs="Times New Roman"/>
                                        <w:color w:val="000000"/>
                                        <w:sz w:val="18"/>
                                        <w:szCs w:val="18"/>
                                        <w:rPrChange w:id="1398" w:author="Maino Vieytes, Christian (NIH/NIA/IRP) [F]" w:date="2023-11-16T08:30:00Z">
                                          <w:rPr>
                                            <w:rFonts w:ascii="Calibri" w:hAnsi="Calibri" w:cs="Calibri"/>
                                            <w:color w:val="000000"/>
                                          </w:rPr>
                                        </w:rPrChange>
                                      </w:rPr>
                                      <w:t>-0.030</w:t>
                                    </w:r>
                                  </w:ins>
                                  <w:del w:id="1399" w:author="Maino Vieytes, Christian (NIH/NIA/IRP) [F]" w:date="2023-11-15T15:22:00Z">
                                    <w:r w:rsidRPr="00E260F1" w:rsidDel="00C92AAD">
                                      <w:rPr>
                                        <w:rFonts w:ascii="Times New Roman" w:hAnsi="Times New Roman" w:cs="Times New Roman"/>
                                        <w:color w:val="000000"/>
                                        <w:sz w:val="18"/>
                                        <w:szCs w:val="18"/>
                                        <w:rPrChange w:id="1400" w:author="Maino Vieytes, Christian (NIH/NIA/IRP) [F]" w:date="2023-11-16T08:30:00Z">
                                          <w:rPr>
                                            <w:rFonts w:ascii="Times New Roman" w:hAnsi="Times New Roman" w:cs="Times New Roman"/>
                                            <w:color w:val="000000"/>
                                            <w:sz w:val="20"/>
                                            <w:szCs w:val="20"/>
                                          </w:rPr>
                                        </w:rPrChange>
                                      </w:rPr>
                                      <w:delText>-0.17</w:delText>
                                    </w:r>
                                  </w:del>
                                </w:p>
                              </w:tc>
                              <w:tc>
                                <w:tcPr>
                                  <w:tcW w:w="990" w:type="dxa"/>
                                  <w:tcBorders>
                                    <w:top w:val="nil"/>
                                    <w:bottom w:val="nil"/>
                                  </w:tcBorders>
                                  <w:shd w:val="clear" w:color="auto" w:fill="auto"/>
                                  <w:noWrap/>
                                  <w:vAlign w:val="center"/>
                                  <w:hideMark/>
                                  <w:tcPrChange w:id="1401" w:author="Maino Vieytes, Christian (NIH/NIA/IRP) [F]" w:date="2023-11-16T08:30:00Z">
                                    <w:tcPr>
                                      <w:tcW w:w="990" w:type="dxa"/>
                                      <w:tcBorders>
                                        <w:top w:val="nil"/>
                                        <w:bottom w:val="nil"/>
                                      </w:tcBorders>
                                      <w:shd w:val="clear" w:color="auto" w:fill="auto"/>
                                      <w:noWrap/>
                                      <w:vAlign w:val="center"/>
                                      <w:hideMark/>
                                    </w:tcPr>
                                  </w:tcPrChange>
                                </w:tcPr>
                                <w:p w14:paraId="6DB2BE25" w14:textId="754B591A" w:rsidR="00E260F1" w:rsidRPr="005E1339" w:rsidRDefault="00E260F1" w:rsidP="00E260F1">
                                  <w:pPr>
                                    <w:spacing w:line="360" w:lineRule="auto"/>
                                    <w:jc w:val="center"/>
                                    <w:rPr>
                                      <w:rFonts w:ascii="Times New Roman" w:hAnsi="Times New Roman" w:cs="Times New Roman"/>
                                      <w:b/>
                                      <w:bCs/>
                                      <w:sz w:val="18"/>
                                      <w:szCs w:val="18"/>
                                      <w:rPrChange w:id="1402" w:author="Maino Vieytes, Christian (NIH/NIA/IRP) [F]" w:date="2023-11-16T08:31:00Z">
                                        <w:rPr>
                                          <w:rFonts w:ascii="Times New Roman" w:hAnsi="Times New Roman" w:cs="Times New Roman"/>
                                          <w:b/>
                                          <w:bCs/>
                                          <w:sz w:val="20"/>
                                          <w:szCs w:val="20"/>
                                        </w:rPr>
                                      </w:rPrChange>
                                    </w:rPr>
                                  </w:pPr>
                                  <w:ins w:id="1403" w:author="Maino Vieytes, Christian (NIH/NIA/IRP) [F]" w:date="2023-11-16T08:30:00Z">
                                    <w:r w:rsidRPr="005E1339">
                                      <w:rPr>
                                        <w:rFonts w:ascii="Times New Roman" w:hAnsi="Times New Roman" w:cs="Times New Roman"/>
                                        <w:b/>
                                        <w:bCs/>
                                        <w:color w:val="000000"/>
                                        <w:sz w:val="18"/>
                                        <w:szCs w:val="18"/>
                                        <w:rPrChange w:id="1404" w:author="Maino Vieytes, Christian (NIH/NIA/IRP) [F]" w:date="2023-11-16T08:31:00Z">
                                          <w:rPr>
                                            <w:rFonts w:ascii="Calibri" w:hAnsi="Calibri" w:cs="Calibri"/>
                                            <w:color w:val="000000"/>
                                          </w:rPr>
                                        </w:rPrChange>
                                      </w:rPr>
                                      <w:t>0.48</w:t>
                                    </w:r>
                                  </w:ins>
                                  <w:del w:id="1405" w:author="Maino Vieytes, Christian (NIH/NIA/IRP) [F]" w:date="2023-11-15T15:22:00Z">
                                    <w:r w:rsidRPr="005E1339" w:rsidDel="00C92AAD">
                                      <w:rPr>
                                        <w:rFonts w:ascii="Times New Roman" w:hAnsi="Times New Roman" w:cs="Times New Roman"/>
                                        <w:b/>
                                        <w:bCs/>
                                        <w:color w:val="000000"/>
                                        <w:sz w:val="18"/>
                                        <w:szCs w:val="18"/>
                                        <w:rPrChange w:id="1406" w:author="Maino Vieytes, Christian (NIH/NIA/IRP) [F]" w:date="2023-11-16T08:31:00Z">
                                          <w:rPr>
                                            <w:rFonts w:ascii="Times New Roman" w:hAnsi="Times New Roman" w:cs="Times New Roman"/>
                                            <w:b/>
                                            <w:bCs/>
                                            <w:color w:val="000000"/>
                                            <w:sz w:val="20"/>
                                            <w:szCs w:val="20"/>
                                          </w:rPr>
                                        </w:rPrChange>
                                      </w:rPr>
                                      <w:delText>-0.38</w:delText>
                                    </w:r>
                                  </w:del>
                                </w:p>
                              </w:tc>
                              <w:tc>
                                <w:tcPr>
                                  <w:tcW w:w="900" w:type="dxa"/>
                                  <w:tcBorders>
                                    <w:top w:val="nil"/>
                                    <w:bottom w:val="nil"/>
                                    <w:right w:val="nil"/>
                                  </w:tcBorders>
                                  <w:shd w:val="clear" w:color="auto" w:fill="auto"/>
                                  <w:noWrap/>
                                  <w:vAlign w:val="center"/>
                                  <w:hideMark/>
                                  <w:tcPrChange w:id="1407" w:author="Maino Vieytes, Christian (NIH/NIA/IRP) [F]" w:date="2023-11-16T08:30:00Z">
                                    <w:tcPr>
                                      <w:tcW w:w="900" w:type="dxa"/>
                                      <w:tcBorders>
                                        <w:top w:val="nil"/>
                                        <w:bottom w:val="nil"/>
                                        <w:right w:val="nil"/>
                                      </w:tcBorders>
                                      <w:shd w:val="clear" w:color="auto" w:fill="auto"/>
                                      <w:noWrap/>
                                      <w:vAlign w:val="center"/>
                                      <w:hideMark/>
                                    </w:tcPr>
                                  </w:tcPrChange>
                                </w:tcPr>
                                <w:p w14:paraId="7D35935D" w14:textId="13809455" w:rsidR="00E260F1" w:rsidRPr="005E1339" w:rsidRDefault="00E260F1" w:rsidP="00E260F1">
                                  <w:pPr>
                                    <w:spacing w:line="360" w:lineRule="auto"/>
                                    <w:jc w:val="center"/>
                                    <w:rPr>
                                      <w:rFonts w:ascii="Times New Roman" w:hAnsi="Times New Roman" w:cs="Times New Roman"/>
                                      <w:b/>
                                      <w:bCs/>
                                      <w:sz w:val="18"/>
                                      <w:szCs w:val="18"/>
                                      <w:rPrChange w:id="1408" w:author="Maino Vieytes, Christian (NIH/NIA/IRP) [F]" w:date="2023-11-16T08:33:00Z">
                                        <w:rPr>
                                          <w:rFonts w:ascii="Times New Roman" w:hAnsi="Times New Roman" w:cs="Times New Roman"/>
                                          <w:sz w:val="20"/>
                                          <w:szCs w:val="20"/>
                                        </w:rPr>
                                      </w:rPrChange>
                                    </w:rPr>
                                  </w:pPr>
                                  <w:ins w:id="1409" w:author="Maino Vieytes, Christian (NIH/NIA/IRP) [F]" w:date="2023-11-16T08:30:00Z">
                                    <w:r w:rsidRPr="005E1339">
                                      <w:rPr>
                                        <w:rFonts w:ascii="Times New Roman" w:hAnsi="Times New Roman" w:cs="Times New Roman"/>
                                        <w:b/>
                                        <w:bCs/>
                                        <w:color w:val="000000"/>
                                        <w:sz w:val="18"/>
                                        <w:szCs w:val="18"/>
                                        <w:rPrChange w:id="1410" w:author="Maino Vieytes, Christian (NIH/NIA/IRP) [F]" w:date="2023-11-16T08:33:00Z">
                                          <w:rPr>
                                            <w:rFonts w:ascii="Calibri" w:hAnsi="Calibri" w:cs="Calibri"/>
                                            <w:color w:val="000000"/>
                                          </w:rPr>
                                        </w:rPrChange>
                                      </w:rPr>
                                      <w:t>0.20</w:t>
                                    </w:r>
                                  </w:ins>
                                  <w:del w:id="1411" w:author="Maino Vieytes, Christian (NIH/NIA/IRP) [F]" w:date="2023-11-15T15:22:00Z">
                                    <w:r w:rsidRPr="005E1339" w:rsidDel="00C92AAD">
                                      <w:rPr>
                                        <w:rFonts w:ascii="Times New Roman" w:hAnsi="Times New Roman" w:cs="Times New Roman"/>
                                        <w:b/>
                                        <w:bCs/>
                                        <w:color w:val="000000"/>
                                        <w:sz w:val="18"/>
                                        <w:szCs w:val="18"/>
                                        <w:rPrChange w:id="1412" w:author="Maino Vieytes, Christian (NIH/NIA/IRP) [F]" w:date="2023-11-16T08:33:00Z">
                                          <w:rPr>
                                            <w:rFonts w:ascii="Times New Roman" w:hAnsi="Times New Roman" w:cs="Times New Roman"/>
                                            <w:color w:val="000000"/>
                                            <w:sz w:val="20"/>
                                            <w:szCs w:val="20"/>
                                          </w:rPr>
                                        </w:rPrChange>
                                      </w:rPr>
                                      <w:delText>-0.15</w:delText>
                                    </w:r>
                                  </w:del>
                                </w:p>
                              </w:tc>
                              <w:tc>
                                <w:tcPr>
                                  <w:tcW w:w="1350" w:type="dxa"/>
                                  <w:tcBorders>
                                    <w:top w:val="nil"/>
                                    <w:left w:val="nil"/>
                                    <w:bottom w:val="nil"/>
                                    <w:right w:val="single" w:sz="4" w:space="0" w:color="auto"/>
                                  </w:tcBorders>
                                  <w:vAlign w:val="center"/>
                                  <w:tcPrChange w:id="1413" w:author="Maino Vieytes, Christian (NIH/NIA/IRP) [F]" w:date="2023-11-16T08:30:00Z">
                                    <w:tcPr>
                                      <w:tcW w:w="1350" w:type="dxa"/>
                                      <w:tcBorders>
                                        <w:top w:val="nil"/>
                                        <w:left w:val="nil"/>
                                        <w:bottom w:val="nil"/>
                                        <w:right w:val="single" w:sz="4" w:space="0" w:color="auto"/>
                                      </w:tcBorders>
                                      <w:vAlign w:val="center"/>
                                    </w:tcPr>
                                  </w:tcPrChange>
                                </w:tcPr>
                                <w:p w14:paraId="0B6355A4" w14:textId="6321F960" w:rsidR="00E260F1" w:rsidRPr="00E260F1" w:rsidRDefault="00E260F1" w:rsidP="00E260F1">
                                  <w:pPr>
                                    <w:spacing w:line="360" w:lineRule="auto"/>
                                    <w:jc w:val="center"/>
                                    <w:rPr>
                                      <w:rFonts w:ascii="Times New Roman" w:hAnsi="Times New Roman" w:cs="Times New Roman"/>
                                      <w:color w:val="000000"/>
                                      <w:sz w:val="18"/>
                                      <w:szCs w:val="18"/>
                                      <w:rPrChange w:id="1414" w:author="Maino Vieytes, Christian (NIH/NIA/IRP) [F]" w:date="2023-11-16T08:30:00Z">
                                        <w:rPr>
                                          <w:rFonts w:ascii="Times New Roman" w:hAnsi="Times New Roman" w:cs="Times New Roman"/>
                                          <w:color w:val="000000"/>
                                          <w:sz w:val="20"/>
                                          <w:szCs w:val="20"/>
                                        </w:rPr>
                                      </w:rPrChange>
                                    </w:rPr>
                                  </w:pPr>
                                  <w:ins w:id="1415" w:author="Maino Vieytes, Christian (NIH/NIA/IRP) [F]" w:date="2023-11-16T08:30:00Z">
                                    <w:r w:rsidRPr="00E260F1">
                                      <w:rPr>
                                        <w:rFonts w:ascii="Times New Roman" w:hAnsi="Times New Roman" w:cs="Times New Roman"/>
                                        <w:color w:val="000000"/>
                                        <w:sz w:val="18"/>
                                        <w:szCs w:val="18"/>
                                        <w:rPrChange w:id="1416" w:author="Maino Vieytes, Christian (NIH/NIA/IRP) [F]" w:date="2023-11-16T08:30:00Z">
                                          <w:rPr>
                                            <w:rFonts w:ascii="Calibri" w:hAnsi="Calibri" w:cs="Calibri"/>
                                            <w:color w:val="000000"/>
                                          </w:rPr>
                                        </w:rPrChange>
                                      </w:rPr>
                                      <w:t>-0.030</w:t>
                                    </w:r>
                                  </w:ins>
                                  <w:del w:id="1417" w:author="Maino Vieytes, Christian (NIH/NIA/IRP) [F]" w:date="2023-11-15T15:22:00Z">
                                    <w:r w:rsidRPr="00E260F1" w:rsidDel="00C92AAD">
                                      <w:rPr>
                                        <w:rFonts w:ascii="Times New Roman" w:hAnsi="Times New Roman" w:cs="Times New Roman"/>
                                        <w:color w:val="000000"/>
                                        <w:sz w:val="18"/>
                                        <w:szCs w:val="18"/>
                                        <w:rPrChange w:id="1418" w:author="Maino Vieytes, Christian (NIH/NIA/IRP) [F]" w:date="2023-11-16T08:30:00Z">
                                          <w:rPr>
                                            <w:rFonts w:ascii="Times New Roman" w:hAnsi="Times New Roman" w:cs="Times New Roman"/>
                                            <w:color w:val="000000"/>
                                            <w:sz w:val="20"/>
                                            <w:szCs w:val="20"/>
                                          </w:rPr>
                                        </w:rPrChange>
                                      </w:rPr>
                                      <w:delText>-0.020</w:delText>
                                    </w:r>
                                  </w:del>
                                </w:p>
                              </w:tc>
                            </w:tr>
                            <w:tr w:rsidR="00E260F1" w:rsidRPr="00972A4F" w14:paraId="25B213DD" w14:textId="77777777" w:rsidTr="00E260F1">
                              <w:tblPrEx>
                                <w:tblW w:w="6926" w:type="dxa"/>
                                <w:tblBorders>
                                  <w:insideH w:val="none" w:sz="0" w:space="0" w:color="auto"/>
                                  <w:insideV w:val="none" w:sz="0" w:space="0" w:color="auto"/>
                                </w:tblBorders>
                                <w:tblLayout w:type="fixed"/>
                                <w:tblCellMar>
                                  <w:left w:w="0" w:type="dxa"/>
                                  <w:right w:w="0" w:type="dxa"/>
                                </w:tblCellMar>
                                <w:tblPrExChange w:id="141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42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4DF105C" w14:textId="77777777" w:rsidR="00E260F1" w:rsidRPr="00972A4F" w:rsidRDefault="00E260F1" w:rsidP="00E260F1">
                                  <w:pPr>
                                    <w:spacing w:line="360" w:lineRule="auto"/>
                                    <w:rPr>
                                      <w:rFonts w:ascii="Times New Roman" w:hAnsi="Times New Roman" w:cs="Times New Roman"/>
                                      <w:sz w:val="18"/>
                                      <w:szCs w:val="18"/>
                                      <w:rPrChange w:id="142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422" w:author="Maino Vieytes, Christian (NIH/NIA/IRP) [F]" w:date="2023-11-15T15:31:00Z">
                                        <w:rPr>
                                          <w:rFonts w:ascii="Times New Roman" w:hAnsi="Times New Roman" w:cs="Times New Roman"/>
                                          <w:sz w:val="20"/>
                                          <w:szCs w:val="20"/>
                                        </w:rPr>
                                      </w:rPrChange>
                                    </w:rPr>
                                    <w:t>Fruit—Other</w:t>
                                  </w:r>
                                </w:p>
                              </w:tc>
                              <w:tc>
                                <w:tcPr>
                                  <w:tcW w:w="1499" w:type="dxa"/>
                                  <w:tcBorders>
                                    <w:top w:val="nil"/>
                                    <w:bottom w:val="nil"/>
                                  </w:tcBorders>
                                  <w:shd w:val="clear" w:color="auto" w:fill="auto"/>
                                  <w:noWrap/>
                                  <w:vAlign w:val="center"/>
                                  <w:hideMark/>
                                  <w:tcPrChange w:id="1423" w:author="Maino Vieytes, Christian (NIH/NIA/IRP) [F]" w:date="2023-11-16T08:30:00Z">
                                    <w:tcPr>
                                      <w:tcW w:w="1499" w:type="dxa"/>
                                      <w:tcBorders>
                                        <w:top w:val="nil"/>
                                        <w:bottom w:val="nil"/>
                                      </w:tcBorders>
                                      <w:shd w:val="clear" w:color="auto" w:fill="auto"/>
                                      <w:noWrap/>
                                      <w:vAlign w:val="center"/>
                                      <w:hideMark/>
                                    </w:tcPr>
                                  </w:tcPrChange>
                                </w:tcPr>
                                <w:p w14:paraId="6C835CC8" w14:textId="337BC85D" w:rsidR="00E260F1" w:rsidRPr="00E260F1" w:rsidRDefault="00E260F1" w:rsidP="00E260F1">
                                  <w:pPr>
                                    <w:spacing w:line="360" w:lineRule="auto"/>
                                    <w:jc w:val="center"/>
                                    <w:rPr>
                                      <w:rFonts w:ascii="Times New Roman" w:hAnsi="Times New Roman" w:cs="Times New Roman"/>
                                      <w:b/>
                                      <w:bCs/>
                                      <w:sz w:val="18"/>
                                      <w:szCs w:val="18"/>
                                      <w:rPrChange w:id="1424" w:author="Maino Vieytes, Christian (NIH/NIA/IRP) [F]" w:date="2023-11-16T08:30:00Z">
                                        <w:rPr>
                                          <w:rFonts w:ascii="Times New Roman" w:hAnsi="Times New Roman" w:cs="Times New Roman"/>
                                          <w:sz w:val="20"/>
                                          <w:szCs w:val="20"/>
                                        </w:rPr>
                                      </w:rPrChange>
                                    </w:rPr>
                                  </w:pPr>
                                  <w:ins w:id="1425" w:author="Maino Vieytes, Christian (NIH/NIA/IRP) [F]" w:date="2023-11-16T08:30:00Z">
                                    <w:r w:rsidRPr="00E260F1">
                                      <w:rPr>
                                        <w:rFonts w:ascii="Times New Roman" w:hAnsi="Times New Roman" w:cs="Times New Roman"/>
                                        <w:b/>
                                        <w:bCs/>
                                        <w:color w:val="000000"/>
                                        <w:sz w:val="18"/>
                                        <w:szCs w:val="18"/>
                                        <w:rPrChange w:id="1426" w:author="Maino Vieytes, Christian (NIH/NIA/IRP) [F]" w:date="2023-11-16T08:30:00Z">
                                          <w:rPr>
                                            <w:rFonts w:ascii="Calibri" w:hAnsi="Calibri" w:cs="Calibri"/>
                                            <w:color w:val="000000"/>
                                          </w:rPr>
                                        </w:rPrChange>
                                      </w:rPr>
                                      <w:t>-0.37</w:t>
                                    </w:r>
                                  </w:ins>
                                  <w:del w:id="1427" w:author="Maino Vieytes, Christian (NIH/NIA/IRP) [F]" w:date="2023-11-15T15:22:00Z">
                                    <w:r w:rsidRPr="00E260F1" w:rsidDel="00C92AAD">
                                      <w:rPr>
                                        <w:rFonts w:ascii="Times New Roman" w:hAnsi="Times New Roman" w:cs="Times New Roman"/>
                                        <w:b/>
                                        <w:bCs/>
                                        <w:color w:val="000000"/>
                                        <w:sz w:val="18"/>
                                        <w:szCs w:val="18"/>
                                        <w:rPrChange w:id="1428" w:author="Maino Vieytes, Christian (NIH/NIA/IRP) [F]" w:date="2023-11-16T08:30:00Z">
                                          <w:rPr>
                                            <w:rFonts w:ascii="Times New Roman" w:hAnsi="Times New Roman" w:cs="Times New Roman"/>
                                            <w:color w:val="000000"/>
                                            <w:sz w:val="20"/>
                                            <w:szCs w:val="20"/>
                                          </w:rPr>
                                        </w:rPrChange>
                                      </w:rPr>
                                      <w:delText>-0.18</w:delText>
                                    </w:r>
                                  </w:del>
                                </w:p>
                              </w:tc>
                              <w:tc>
                                <w:tcPr>
                                  <w:tcW w:w="990" w:type="dxa"/>
                                  <w:tcBorders>
                                    <w:top w:val="nil"/>
                                    <w:bottom w:val="nil"/>
                                  </w:tcBorders>
                                  <w:shd w:val="clear" w:color="auto" w:fill="auto"/>
                                  <w:noWrap/>
                                  <w:vAlign w:val="center"/>
                                  <w:hideMark/>
                                  <w:tcPrChange w:id="1429" w:author="Maino Vieytes, Christian (NIH/NIA/IRP) [F]" w:date="2023-11-16T08:30:00Z">
                                    <w:tcPr>
                                      <w:tcW w:w="990" w:type="dxa"/>
                                      <w:tcBorders>
                                        <w:top w:val="nil"/>
                                        <w:bottom w:val="nil"/>
                                      </w:tcBorders>
                                      <w:shd w:val="clear" w:color="auto" w:fill="auto"/>
                                      <w:noWrap/>
                                      <w:vAlign w:val="center"/>
                                      <w:hideMark/>
                                    </w:tcPr>
                                  </w:tcPrChange>
                                </w:tcPr>
                                <w:p w14:paraId="2868FAB3" w14:textId="7514F2B7" w:rsidR="00E260F1" w:rsidRPr="00E260F1" w:rsidRDefault="00E260F1" w:rsidP="00E260F1">
                                  <w:pPr>
                                    <w:spacing w:line="360" w:lineRule="auto"/>
                                    <w:jc w:val="center"/>
                                    <w:rPr>
                                      <w:rFonts w:ascii="Times New Roman" w:hAnsi="Times New Roman" w:cs="Times New Roman"/>
                                      <w:sz w:val="18"/>
                                      <w:szCs w:val="18"/>
                                      <w:rPrChange w:id="1430" w:author="Maino Vieytes, Christian (NIH/NIA/IRP) [F]" w:date="2023-11-16T08:30:00Z">
                                        <w:rPr>
                                          <w:rFonts w:ascii="Times New Roman" w:hAnsi="Times New Roman" w:cs="Times New Roman"/>
                                          <w:sz w:val="20"/>
                                          <w:szCs w:val="20"/>
                                        </w:rPr>
                                      </w:rPrChange>
                                    </w:rPr>
                                  </w:pPr>
                                  <w:ins w:id="1431" w:author="Maino Vieytes, Christian (NIH/NIA/IRP) [F]" w:date="2023-11-16T08:30:00Z">
                                    <w:r w:rsidRPr="00E260F1">
                                      <w:rPr>
                                        <w:rFonts w:ascii="Times New Roman" w:hAnsi="Times New Roman" w:cs="Times New Roman"/>
                                        <w:color w:val="000000"/>
                                        <w:sz w:val="18"/>
                                        <w:szCs w:val="18"/>
                                        <w:rPrChange w:id="1432" w:author="Maino Vieytes, Christian (NIH/NIA/IRP) [F]" w:date="2023-11-16T08:30:00Z">
                                          <w:rPr>
                                            <w:rFonts w:ascii="Calibri" w:hAnsi="Calibri" w:cs="Calibri"/>
                                            <w:color w:val="000000"/>
                                          </w:rPr>
                                        </w:rPrChange>
                                      </w:rPr>
                                      <w:t>-0.060</w:t>
                                    </w:r>
                                  </w:ins>
                                  <w:del w:id="1433" w:author="Maino Vieytes, Christian (NIH/NIA/IRP) [F]" w:date="2023-11-15T15:22:00Z">
                                    <w:r w:rsidRPr="00E260F1" w:rsidDel="00C92AAD">
                                      <w:rPr>
                                        <w:rFonts w:ascii="Times New Roman" w:hAnsi="Times New Roman" w:cs="Times New Roman"/>
                                        <w:color w:val="000000"/>
                                        <w:sz w:val="18"/>
                                        <w:szCs w:val="18"/>
                                        <w:rPrChange w:id="1434" w:author="Maino Vieytes, Christian (NIH/NIA/IRP) [F]" w:date="2023-11-16T08:30:00Z">
                                          <w:rPr>
                                            <w:rFonts w:ascii="Times New Roman" w:hAnsi="Times New Roman" w:cs="Times New Roman"/>
                                            <w:color w:val="000000"/>
                                            <w:sz w:val="20"/>
                                            <w:szCs w:val="20"/>
                                          </w:rPr>
                                        </w:rPrChange>
                                      </w:rPr>
                                      <w:delText>0.01</w:delText>
                                    </w:r>
                                  </w:del>
                                </w:p>
                              </w:tc>
                              <w:tc>
                                <w:tcPr>
                                  <w:tcW w:w="900" w:type="dxa"/>
                                  <w:tcBorders>
                                    <w:top w:val="nil"/>
                                    <w:bottom w:val="nil"/>
                                    <w:right w:val="nil"/>
                                  </w:tcBorders>
                                  <w:shd w:val="clear" w:color="auto" w:fill="auto"/>
                                  <w:noWrap/>
                                  <w:vAlign w:val="center"/>
                                  <w:hideMark/>
                                  <w:tcPrChange w:id="1435" w:author="Maino Vieytes, Christian (NIH/NIA/IRP) [F]" w:date="2023-11-16T08:30:00Z">
                                    <w:tcPr>
                                      <w:tcW w:w="900" w:type="dxa"/>
                                      <w:tcBorders>
                                        <w:top w:val="nil"/>
                                        <w:bottom w:val="nil"/>
                                        <w:right w:val="nil"/>
                                      </w:tcBorders>
                                      <w:shd w:val="clear" w:color="auto" w:fill="auto"/>
                                      <w:noWrap/>
                                      <w:vAlign w:val="center"/>
                                      <w:hideMark/>
                                    </w:tcPr>
                                  </w:tcPrChange>
                                </w:tcPr>
                                <w:p w14:paraId="5E66762C" w14:textId="6AA12D41" w:rsidR="00E260F1" w:rsidRPr="00E260F1" w:rsidRDefault="00E260F1" w:rsidP="00E260F1">
                                  <w:pPr>
                                    <w:spacing w:line="360" w:lineRule="auto"/>
                                    <w:jc w:val="center"/>
                                    <w:rPr>
                                      <w:rFonts w:ascii="Times New Roman" w:hAnsi="Times New Roman" w:cs="Times New Roman"/>
                                      <w:b/>
                                      <w:bCs/>
                                      <w:sz w:val="18"/>
                                      <w:szCs w:val="18"/>
                                      <w:rPrChange w:id="1436" w:author="Maino Vieytes, Christian (NIH/NIA/IRP) [F]" w:date="2023-11-16T08:30:00Z">
                                        <w:rPr>
                                          <w:rFonts w:ascii="Times New Roman" w:hAnsi="Times New Roman" w:cs="Times New Roman"/>
                                          <w:b/>
                                          <w:bCs/>
                                          <w:sz w:val="20"/>
                                          <w:szCs w:val="20"/>
                                        </w:rPr>
                                      </w:rPrChange>
                                    </w:rPr>
                                  </w:pPr>
                                  <w:ins w:id="1437" w:author="Maino Vieytes, Christian (NIH/NIA/IRP) [F]" w:date="2023-11-16T08:30:00Z">
                                    <w:r w:rsidRPr="00E260F1">
                                      <w:rPr>
                                        <w:rFonts w:ascii="Times New Roman" w:hAnsi="Times New Roman" w:cs="Times New Roman"/>
                                        <w:color w:val="000000"/>
                                        <w:sz w:val="18"/>
                                        <w:szCs w:val="18"/>
                                        <w:rPrChange w:id="1438" w:author="Maino Vieytes, Christian (NIH/NIA/IRP) [F]" w:date="2023-11-16T08:30:00Z">
                                          <w:rPr>
                                            <w:rFonts w:ascii="Calibri" w:hAnsi="Calibri" w:cs="Calibri"/>
                                            <w:color w:val="000000"/>
                                          </w:rPr>
                                        </w:rPrChange>
                                      </w:rPr>
                                      <w:t>-0.19</w:t>
                                    </w:r>
                                  </w:ins>
                                  <w:del w:id="1439" w:author="Maino Vieytes, Christian (NIH/NIA/IRP) [F]" w:date="2023-11-15T15:22:00Z">
                                    <w:r w:rsidRPr="00E260F1" w:rsidDel="00C92AAD">
                                      <w:rPr>
                                        <w:rFonts w:ascii="Times New Roman" w:hAnsi="Times New Roman" w:cs="Times New Roman"/>
                                        <w:b/>
                                        <w:bCs/>
                                        <w:color w:val="000000"/>
                                        <w:sz w:val="18"/>
                                        <w:szCs w:val="18"/>
                                        <w:rPrChange w:id="1440" w:author="Maino Vieytes, Christian (NIH/NIA/IRP) [F]" w:date="2023-11-16T08:30:00Z">
                                          <w:rPr>
                                            <w:rFonts w:ascii="Times New Roman" w:hAnsi="Times New Roman" w:cs="Times New Roman"/>
                                            <w:b/>
                                            <w:bCs/>
                                            <w:color w:val="000000"/>
                                            <w:sz w:val="20"/>
                                            <w:szCs w:val="20"/>
                                          </w:rPr>
                                        </w:rPrChange>
                                      </w:rPr>
                                      <w:delText>0.35</w:delText>
                                    </w:r>
                                  </w:del>
                                </w:p>
                              </w:tc>
                              <w:tc>
                                <w:tcPr>
                                  <w:tcW w:w="1350" w:type="dxa"/>
                                  <w:tcBorders>
                                    <w:top w:val="nil"/>
                                    <w:left w:val="nil"/>
                                    <w:bottom w:val="nil"/>
                                    <w:right w:val="single" w:sz="4" w:space="0" w:color="auto"/>
                                  </w:tcBorders>
                                  <w:vAlign w:val="center"/>
                                  <w:tcPrChange w:id="1441" w:author="Maino Vieytes, Christian (NIH/NIA/IRP) [F]" w:date="2023-11-16T08:30:00Z">
                                    <w:tcPr>
                                      <w:tcW w:w="1350" w:type="dxa"/>
                                      <w:tcBorders>
                                        <w:top w:val="nil"/>
                                        <w:left w:val="nil"/>
                                        <w:bottom w:val="nil"/>
                                        <w:right w:val="single" w:sz="4" w:space="0" w:color="auto"/>
                                      </w:tcBorders>
                                      <w:vAlign w:val="center"/>
                                    </w:tcPr>
                                  </w:tcPrChange>
                                </w:tcPr>
                                <w:p w14:paraId="1BD06B53" w14:textId="1856EEBC" w:rsidR="00E260F1" w:rsidRPr="005E1339" w:rsidRDefault="00E260F1" w:rsidP="00E260F1">
                                  <w:pPr>
                                    <w:spacing w:line="360" w:lineRule="auto"/>
                                    <w:jc w:val="center"/>
                                    <w:rPr>
                                      <w:rFonts w:ascii="Times New Roman" w:hAnsi="Times New Roman" w:cs="Times New Roman"/>
                                      <w:b/>
                                      <w:bCs/>
                                      <w:color w:val="000000"/>
                                      <w:sz w:val="18"/>
                                      <w:szCs w:val="18"/>
                                      <w:rPrChange w:id="1442" w:author="Maino Vieytes, Christian (NIH/NIA/IRP) [F]" w:date="2023-11-16T08:34:00Z">
                                        <w:rPr>
                                          <w:rFonts w:ascii="Times New Roman" w:hAnsi="Times New Roman" w:cs="Times New Roman"/>
                                          <w:b/>
                                          <w:bCs/>
                                          <w:color w:val="000000"/>
                                          <w:sz w:val="20"/>
                                          <w:szCs w:val="20"/>
                                        </w:rPr>
                                      </w:rPrChange>
                                    </w:rPr>
                                  </w:pPr>
                                  <w:ins w:id="1443" w:author="Maino Vieytes, Christian (NIH/NIA/IRP) [F]" w:date="2023-11-16T08:30:00Z">
                                    <w:r w:rsidRPr="005E1339">
                                      <w:rPr>
                                        <w:rFonts w:ascii="Times New Roman" w:hAnsi="Times New Roman" w:cs="Times New Roman"/>
                                        <w:b/>
                                        <w:bCs/>
                                        <w:color w:val="000000"/>
                                        <w:sz w:val="18"/>
                                        <w:szCs w:val="18"/>
                                        <w:rPrChange w:id="1444" w:author="Maino Vieytes, Christian (NIH/NIA/IRP) [F]" w:date="2023-11-16T08:34:00Z">
                                          <w:rPr>
                                            <w:rFonts w:ascii="Calibri" w:hAnsi="Calibri" w:cs="Calibri"/>
                                            <w:color w:val="000000"/>
                                          </w:rPr>
                                        </w:rPrChange>
                                      </w:rPr>
                                      <w:t>0.34</w:t>
                                    </w:r>
                                  </w:ins>
                                  <w:del w:id="1445" w:author="Maino Vieytes, Christian (NIH/NIA/IRP) [F]" w:date="2023-11-15T15:22:00Z">
                                    <w:r w:rsidRPr="005E1339" w:rsidDel="00C92AAD">
                                      <w:rPr>
                                        <w:rFonts w:ascii="Times New Roman" w:hAnsi="Times New Roman" w:cs="Times New Roman"/>
                                        <w:b/>
                                        <w:bCs/>
                                        <w:color w:val="000000"/>
                                        <w:sz w:val="18"/>
                                        <w:szCs w:val="18"/>
                                        <w:rPrChange w:id="1446" w:author="Maino Vieytes, Christian (NIH/NIA/IRP) [F]" w:date="2023-11-16T08:34:00Z">
                                          <w:rPr>
                                            <w:rFonts w:ascii="Times New Roman" w:hAnsi="Times New Roman" w:cs="Times New Roman"/>
                                            <w:b/>
                                            <w:bCs/>
                                            <w:color w:val="000000"/>
                                            <w:sz w:val="20"/>
                                            <w:szCs w:val="20"/>
                                          </w:rPr>
                                        </w:rPrChange>
                                      </w:rPr>
                                      <w:delText>0.38</w:delText>
                                    </w:r>
                                  </w:del>
                                </w:p>
                              </w:tc>
                            </w:tr>
                            <w:tr w:rsidR="00E260F1" w:rsidRPr="00972A4F" w14:paraId="6DBDEAA2" w14:textId="77777777" w:rsidTr="00E260F1">
                              <w:tblPrEx>
                                <w:tblW w:w="6926" w:type="dxa"/>
                                <w:tblBorders>
                                  <w:insideH w:val="none" w:sz="0" w:space="0" w:color="auto"/>
                                  <w:insideV w:val="none" w:sz="0" w:space="0" w:color="auto"/>
                                </w:tblBorders>
                                <w:tblLayout w:type="fixed"/>
                                <w:tblCellMar>
                                  <w:left w:w="0" w:type="dxa"/>
                                  <w:right w:w="0" w:type="dxa"/>
                                </w:tblCellMar>
                                <w:tblPrExChange w:id="144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44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BB0CE6A" w14:textId="77777777" w:rsidR="00E260F1" w:rsidRPr="00972A4F" w:rsidRDefault="00E260F1" w:rsidP="00E260F1">
                                  <w:pPr>
                                    <w:spacing w:line="360" w:lineRule="auto"/>
                                    <w:rPr>
                                      <w:rFonts w:ascii="Times New Roman" w:hAnsi="Times New Roman" w:cs="Times New Roman"/>
                                      <w:sz w:val="18"/>
                                      <w:szCs w:val="18"/>
                                      <w:rPrChange w:id="144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450" w:author="Maino Vieytes, Christian (NIH/NIA/IRP) [F]" w:date="2023-11-15T15:31:00Z">
                                        <w:rPr>
                                          <w:rFonts w:ascii="Times New Roman" w:hAnsi="Times New Roman" w:cs="Times New Roman"/>
                                          <w:sz w:val="20"/>
                                          <w:szCs w:val="20"/>
                                        </w:rPr>
                                      </w:rPrChange>
                                    </w:rPr>
                                    <w:t>Fruit—Citrus, melons, and berries</w:t>
                                  </w:r>
                                </w:p>
                              </w:tc>
                              <w:tc>
                                <w:tcPr>
                                  <w:tcW w:w="1499" w:type="dxa"/>
                                  <w:tcBorders>
                                    <w:top w:val="nil"/>
                                    <w:bottom w:val="nil"/>
                                  </w:tcBorders>
                                  <w:shd w:val="clear" w:color="auto" w:fill="auto"/>
                                  <w:noWrap/>
                                  <w:vAlign w:val="center"/>
                                  <w:hideMark/>
                                  <w:tcPrChange w:id="1451" w:author="Maino Vieytes, Christian (NIH/NIA/IRP) [F]" w:date="2023-11-16T08:30:00Z">
                                    <w:tcPr>
                                      <w:tcW w:w="1499" w:type="dxa"/>
                                      <w:tcBorders>
                                        <w:top w:val="nil"/>
                                        <w:bottom w:val="nil"/>
                                      </w:tcBorders>
                                      <w:shd w:val="clear" w:color="auto" w:fill="auto"/>
                                      <w:noWrap/>
                                      <w:vAlign w:val="center"/>
                                      <w:hideMark/>
                                    </w:tcPr>
                                  </w:tcPrChange>
                                </w:tcPr>
                                <w:p w14:paraId="08EB9D24" w14:textId="68D49EEA" w:rsidR="00E260F1" w:rsidRPr="00E260F1" w:rsidRDefault="00E260F1" w:rsidP="00E260F1">
                                  <w:pPr>
                                    <w:spacing w:line="360" w:lineRule="auto"/>
                                    <w:jc w:val="center"/>
                                    <w:rPr>
                                      <w:rFonts w:ascii="Times New Roman" w:hAnsi="Times New Roman" w:cs="Times New Roman"/>
                                      <w:sz w:val="18"/>
                                      <w:szCs w:val="18"/>
                                      <w:rPrChange w:id="1452" w:author="Maino Vieytes, Christian (NIH/NIA/IRP) [F]" w:date="2023-11-16T08:30:00Z">
                                        <w:rPr>
                                          <w:rFonts w:ascii="Times New Roman" w:hAnsi="Times New Roman" w:cs="Times New Roman"/>
                                          <w:sz w:val="20"/>
                                          <w:szCs w:val="20"/>
                                        </w:rPr>
                                      </w:rPrChange>
                                    </w:rPr>
                                  </w:pPr>
                                  <w:ins w:id="1453" w:author="Maino Vieytes, Christian (NIH/NIA/IRP) [F]" w:date="2023-11-16T08:30:00Z">
                                    <w:r w:rsidRPr="00E260F1">
                                      <w:rPr>
                                        <w:rFonts w:ascii="Times New Roman" w:hAnsi="Times New Roman" w:cs="Times New Roman"/>
                                        <w:color w:val="000000"/>
                                        <w:sz w:val="18"/>
                                        <w:szCs w:val="18"/>
                                        <w:rPrChange w:id="1454" w:author="Maino Vieytes, Christian (NIH/NIA/IRP) [F]" w:date="2023-11-16T08:30:00Z">
                                          <w:rPr>
                                            <w:rFonts w:ascii="Calibri" w:hAnsi="Calibri" w:cs="Calibri"/>
                                            <w:color w:val="000000"/>
                                          </w:rPr>
                                        </w:rPrChange>
                                      </w:rPr>
                                      <w:t>-0.19</w:t>
                                    </w:r>
                                  </w:ins>
                                  <w:del w:id="1455" w:author="Maino Vieytes, Christian (NIH/NIA/IRP) [F]" w:date="2023-11-15T15:22:00Z">
                                    <w:r w:rsidRPr="00E260F1" w:rsidDel="00C92AAD">
                                      <w:rPr>
                                        <w:rFonts w:ascii="Times New Roman" w:hAnsi="Times New Roman" w:cs="Times New Roman"/>
                                        <w:color w:val="000000"/>
                                        <w:sz w:val="18"/>
                                        <w:szCs w:val="18"/>
                                        <w:rPrChange w:id="1456" w:author="Maino Vieytes, Christian (NIH/NIA/IRP) [F]" w:date="2023-11-16T08:30: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1457" w:author="Maino Vieytes, Christian (NIH/NIA/IRP) [F]" w:date="2023-11-16T08:30:00Z">
                                    <w:tcPr>
                                      <w:tcW w:w="990" w:type="dxa"/>
                                      <w:tcBorders>
                                        <w:top w:val="nil"/>
                                        <w:bottom w:val="nil"/>
                                      </w:tcBorders>
                                      <w:shd w:val="clear" w:color="auto" w:fill="auto"/>
                                      <w:noWrap/>
                                      <w:vAlign w:val="center"/>
                                      <w:hideMark/>
                                    </w:tcPr>
                                  </w:tcPrChange>
                                </w:tcPr>
                                <w:p w14:paraId="3AA1BD7E" w14:textId="45C15A25" w:rsidR="00E260F1" w:rsidRPr="00E260F1" w:rsidRDefault="00E260F1" w:rsidP="00E260F1">
                                  <w:pPr>
                                    <w:spacing w:line="360" w:lineRule="auto"/>
                                    <w:jc w:val="center"/>
                                    <w:rPr>
                                      <w:rFonts w:ascii="Times New Roman" w:hAnsi="Times New Roman" w:cs="Times New Roman"/>
                                      <w:sz w:val="18"/>
                                      <w:szCs w:val="18"/>
                                      <w:rPrChange w:id="1458" w:author="Maino Vieytes, Christian (NIH/NIA/IRP) [F]" w:date="2023-11-16T08:30:00Z">
                                        <w:rPr>
                                          <w:rFonts w:ascii="Times New Roman" w:hAnsi="Times New Roman" w:cs="Times New Roman"/>
                                          <w:sz w:val="20"/>
                                          <w:szCs w:val="20"/>
                                        </w:rPr>
                                      </w:rPrChange>
                                    </w:rPr>
                                  </w:pPr>
                                  <w:ins w:id="1459" w:author="Maino Vieytes, Christian (NIH/NIA/IRP) [F]" w:date="2023-11-16T08:30:00Z">
                                    <w:r w:rsidRPr="00E260F1">
                                      <w:rPr>
                                        <w:rFonts w:ascii="Times New Roman" w:hAnsi="Times New Roman" w:cs="Times New Roman"/>
                                        <w:color w:val="000000"/>
                                        <w:sz w:val="18"/>
                                        <w:szCs w:val="18"/>
                                        <w:rPrChange w:id="1460" w:author="Maino Vieytes, Christian (NIH/NIA/IRP) [F]" w:date="2023-11-16T08:30:00Z">
                                          <w:rPr>
                                            <w:rFonts w:ascii="Calibri" w:hAnsi="Calibri" w:cs="Calibri"/>
                                            <w:color w:val="000000"/>
                                          </w:rPr>
                                        </w:rPrChange>
                                      </w:rPr>
                                      <w:t>-0.11</w:t>
                                    </w:r>
                                  </w:ins>
                                  <w:del w:id="1461" w:author="Maino Vieytes, Christian (NIH/NIA/IRP) [F]" w:date="2023-11-15T15:22:00Z">
                                    <w:r w:rsidRPr="00E260F1" w:rsidDel="00C92AAD">
                                      <w:rPr>
                                        <w:rFonts w:ascii="Times New Roman" w:hAnsi="Times New Roman" w:cs="Times New Roman"/>
                                        <w:color w:val="000000"/>
                                        <w:sz w:val="18"/>
                                        <w:szCs w:val="18"/>
                                        <w:rPrChange w:id="1462"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1463" w:author="Maino Vieytes, Christian (NIH/NIA/IRP) [F]" w:date="2023-11-16T08:30:00Z">
                                    <w:tcPr>
                                      <w:tcW w:w="900" w:type="dxa"/>
                                      <w:tcBorders>
                                        <w:top w:val="nil"/>
                                        <w:bottom w:val="nil"/>
                                        <w:right w:val="nil"/>
                                      </w:tcBorders>
                                      <w:shd w:val="clear" w:color="auto" w:fill="auto"/>
                                      <w:noWrap/>
                                      <w:vAlign w:val="center"/>
                                      <w:hideMark/>
                                    </w:tcPr>
                                  </w:tcPrChange>
                                </w:tcPr>
                                <w:p w14:paraId="69EF6FED" w14:textId="56D7CD63" w:rsidR="00E260F1" w:rsidRPr="005E1339" w:rsidRDefault="00E260F1" w:rsidP="00E260F1">
                                  <w:pPr>
                                    <w:spacing w:line="360" w:lineRule="auto"/>
                                    <w:jc w:val="center"/>
                                    <w:rPr>
                                      <w:rFonts w:ascii="Times New Roman" w:hAnsi="Times New Roman" w:cs="Times New Roman"/>
                                      <w:b/>
                                      <w:bCs/>
                                      <w:sz w:val="18"/>
                                      <w:szCs w:val="18"/>
                                      <w:rPrChange w:id="1464" w:author="Maino Vieytes, Christian (NIH/NIA/IRP) [F]" w:date="2023-11-16T08:33:00Z">
                                        <w:rPr>
                                          <w:rFonts w:ascii="Times New Roman" w:hAnsi="Times New Roman" w:cs="Times New Roman"/>
                                          <w:b/>
                                          <w:bCs/>
                                          <w:sz w:val="20"/>
                                          <w:szCs w:val="20"/>
                                        </w:rPr>
                                      </w:rPrChange>
                                    </w:rPr>
                                  </w:pPr>
                                  <w:ins w:id="1465" w:author="Maino Vieytes, Christian (NIH/NIA/IRP) [F]" w:date="2023-11-16T08:30:00Z">
                                    <w:r w:rsidRPr="005E1339">
                                      <w:rPr>
                                        <w:rFonts w:ascii="Times New Roman" w:hAnsi="Times New Roman" w:cs="Times New Roman"/>
                                        <w:b/>
                                        <w:bCs/>
                                        <w:color w:val="000000"/>
                                        <w:sz w:val="18"/>
                                        <w:szCs w:val="18"/>
                                        <w:rPrChange w:id="1466" w:author="Maino Vieytes, Christian (NIH/NIA/IRP) [F]" w:date="2023-11-16T08:33:00Z">
                                          <w:rPr>
                                            <w:rFonts w:ascii="Calibri" w:hAnsi="Calibri" w:cs="Calibri"/>
                                            <w:color w:val="000000"/>
                                          </w:rPr>
                                        </w:rPrChange>
                                      </w:rPr>
                                      <w:t>-0.43</w:t>
                                    </w:r>
                                  </w:ins>
                                  <w:del w:id="1467" w:author="Maino Vieytes, Christian (NIH/NIA/IRP) [F]" w:date="2023-11-15T15:22:00Z">
                                    <w:r w:rsidRPr="005E1339" w:rsidDel="00C92AAD">
                                      <w:rPr>
                                        <w:rFonts w:ascii="Times New Roman" w:hAnsi="Times New Roman" w:cs="Times New Roman"/>
                                        <w:b/>
                                        <w:bCs/>
                                        <w:color w:val="000000"/>
                                        <w:sz w:val="18"/>
                                        <w:szCs w:val="18"/>
                                        <w:rPrChange w:id="1468" w:author="Maino Vieytes, Christian (NIH/NIA/IRP) [F]" w:date="2023-11-16T08:33: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1469" w:author="Maino Vieytes, Christian (NIH/NIA/IRP) [F]" w:date="2023-11-16T08:30:00Z">
                                    <w:tcPr>
                                      <w:tcW w:w="1350" w:type="dxa"/>
                                      <w:tcBorders>
                                        <w:top w:val="nil"/>
                                        <w:left w:val="nil"/>
                                        <w:bottom w:val="nil"/>
                                        <w:right w:val="single" w:sz="4" w:space="0" w:color="auto"/>
                                      </w:tcBorders>
                                      <w:vAlign w:val="center"/>
                                    </w:tcPr>
                                  </w:tcPrChange>
                                </w:tcPr>
                                <w:p w14:paraId="21A5B92E" w14:textId="05D4CED0" w:rsidR="00E260F1" w:rsidRPr="005E1339" w:rsidRDefault="00E260F1" w:rsidP="00E260F1">
                                  <w:pPr>
                                    <w:spacing w:line="360" w:lineRule="auto"/>
                                    <w:jc w:val="center"/>
                                    <w:rPr>
                                      <w:rFonts w:ascii="Times New Roman" w:hAnsi="Times New Roman" w:cs="Times New Roman"/>
                                      <w:b/>
                                      <w:bCs/>
                                      <w:color w:val="000000"/>
                                      <w:sz w:val="18"/>
                                      <w:szCs w:val="18"/>
                                      <w:rPrChange w:id="1470" w:author="Maino Vieytes, Christian (NIH/NIA/IRP) [F]" w:date="2023-11-16T08:34:00Z">
                                        <w:rPr>
                                          <w:rFonts w:ascii="Times New Roman" w:hAnsi="Times New Roman" w:cs="Times New Roman"/>
                                          <w:b/>
                                          <w:bCs/>
                                          <w:color w:val="000000"/>
                                          <w:sz w:val="20"/>
                                          <w:szCs w:val="20"/>
                                        </w:rPr>
                                      </w:rPrChange>
                                    </w:rPr>
                                  </w:pPr>
                                  <w:ins w:id="1471" w:author="Maino Vieytes, Christian (NIH/NIA/IRP) [F]" w:date="2023-11-16T08:30:00Z">
                                    <w:r w:rsidRPr="005E1339">
                                      <w:rPr>
                                        <w:rFonts w:ascii="Times New Roman" w:hAnsi="Times New Roman" w:cs="Times New Roman"/>
                                        <w:b/>
                                        <w:bCs/>
                                        <w:color w:val="000000"/>
                                        <w:sz w:val="18"/>
                                        <w:szCs w:val="18"/>
                                        <w:rPrChange w:id="1472" w:author="Maino Vieytes, Christian (NIH/NIA/IRP) [F]" w:date="2023-11-16T08:34:00Z">
                                          <w:rPr>
                                            <w:rFonts w:ascii="Calibri" w:hAnsi="Calibri" w:cs="Calibri"/>
                                            <w:color w:val="000000"/>
                                          </w:rPr>
                                        </w:rPrChange>
                                      </w:rPr>
                                      <w:t>0.30</w:t>
                                    </w:r>
                                  </w:ins>
                                  <w:del w:id="1473" w:author="Maino Vieytes, Christian (NIH/NIA/IRP) [F]" w:date="2023-11-15T15:22:00Z">
                                    <w:r w:rsidRPr="005E1339" w:rsidDel="00C92AAD">
                                      <w:rPr>
                                        <w:rFonts w:ascii="Times New Roman" w:hAnsi="Times New Roman" w:cs="Times New Roman"/>
                                        <w:b/>
                                        <w:bCs/>
                                        <w:color w:val="000000"/>
                                        <w:sz w:val="18"/>
                                        <w:szCs w:val="18"/>
                                        <w:rPrChange w:id="1474" w:author="Maino Vieytes, Christian (NIH/NIA/IRP) [F]" w:date="2023-11-16T08:34:00Z">
                                          <w:rPr>
                                            <w:rFonts w:ascii="Times New Roman" w:hAnsi="Times New Roman" w:cs="Times New Roman"/>
                                            <w:b/>
                                            <w:bCs/>
                                            <w:color w:val="000000"/>
                                            <w:sz w:val="20"/>
                                            <w:szCs w:val="20"/>
                                          </w:rPr>
                                        </w:rPrChange>
                                      </w:rPr>
                                      <w:delText>0.30</w:delText>
                                    </w:r>
                                  </w:del>
                                </w:p>
                              </w:tc>
                            </w:tr>
                            <w:tr w:rsidR="00E260F1" w:rsidRPr="00972A4F" w14:paraId="322C98E0" w14:textId="77777777" w:rsidTr="00E260F1">
                              <w:tblPrEx>
                                <w:tblW w:w="6926" w:type="dxa"/>
                                <w:tblBorders>
                                  <w:insideH w:val="none" w:sz="0" w:space="0" w:color="auto"/>
                                  <w:insideV w:val="none" w:sz="0" w:space="0" w:color="auto"/>
                                </w:tblBorders>
                                <w:tblLayout w:type="fixed"/>
                                <w:tblCellMar>
                                  <w:left w:w="0" w:type="dxa"/>
                                  <w:right w:w="0" w:type="dxa"/>
                                </w:tblCellMar>
                                <w:tblPrExChange w:id="147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47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9DF2949" w14:textId="77777777" w:rsidR="00E260F1" w:rsidRPr="00972A4F" w:rsidRDefault="00E260F1" w:rsidP="00E260F1">
                                  <w:pPr>
                                    <w:spacing w:line="360" w:lineRule="auto"/>
                                    <w:rPr>
                                      <w:rFonts w:ascii="Times New Roman" w:hAnsi="Times New Roman" w:cs="Times New Roman"/>
                                      <w:sz w:val="18"/>
                                      <w:szCs w:val="18"/>
                                      <w:rPrChange w:id="147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478" w:author="Maino Vieytes, Christian (NIH/NIA/IRP) [F]" w:date="2023-11-15T15:31:00Z">
                                        <w:rPr>
                                          <w:rFonts w:ascii="Times New Roman" w:hAnsi="Times New Roman" w:cs="Times New Roman"/>
                                          <w:sz w:val="20"/>
                                          <w:szCs w:val="20"/>
                                        </w:rPr>
                                      </w:rPrChange>
                                    </w:rPr>
                                    <w:t>Tomatoes</w:t>
                                  </w:r>
                                </w:p>
                              </w:tc>
                              <w:tc>
                                <w:tcPr>
                                  <w:tcW w:w="1499" w:type="dxa"/>
                                  <w:tcBorders>
                                    <w:top w:val="nil"/>
                                    <w:bottom w:val="nil"/>
                                  </w:tcBorders>
                                  <w:shd w:val="clear" w:color="auto" w:fill="auto"/>
                                  <w:noWrap/>
                                  <w:vAlign w:val="center"/>
                                  <w:hideMark/>
                                  <w:tcPrChange w:id="1479" w:author="Maino Vieytes, Christian (NIH/NIA/IRP) [F]" w:date="2023-11-16T08:30:00Z">
                                    <w:tcPr>
                                      <w:tcW w:w="1499" w:type="dxa"/>
                                      <w:tcBorders>
                                        <w:top w:val="nil"/>
                                        <w:bottom w:val="nil"/>
                                      </w:tcBorders>
                                      <w:shd w:val="clear" w:color="auto" w:fill="auto"/>
                                      <w:noWrap/>
                                      <w:vAlign w:val="center"/>
                                      <w:hideMark/>
                                    </w:tcPr>
                                  </w:tcPrChange>
                                </w:tcPr>
                                <w:p w14:paraId="713FA6AA" w14:textId="5EDF76D4" w:rsidR="00E260F1" w:rsidRPr="00E260F1" w:rsidRDefault="00E260F1" w:rsidP="00E260F1">
                                  <w:pPr>
                                    <w:spacing w:line="360" w:lineRule="auto"/>
                                    <w:jc w:val="center"/>
                                    <w:rPr>
                                      <w:rFonts w:ascii="Times New Roman" w:hAnsi="Times New Roman" w:cs="Times New Roman"/>
                                      <w:sz w:val="18"/>
                                      <w:szCs w:val="18"/>
                                      <w:rPrChange w:id="1480" w:author="Maino Vieytes, Christian (NIH/NIA/IRP) [F]" w:date="2023-11-16T08:30:00Z">
                                        <w:rPr>
                                          <w:rFonts w:ascii="Times New Roman" w:hAnsi="Times New Roman" w:cs="Times New Roman"/>
                                          <w:sz w:val="20"/>
                                          <w:szCs w:val="20"/>
                                        </w:rPr>
                                      </w:rPrChange>
                                    </w:rPr>
                                  </w:pPr>
                                  <w:ins w:id="1481" w:author="Maino Vieytes, Christian (NIH/NIA/IRP) [F]" w:date="2023-11-16T08:30:00Z">
                                    <w:r w:rsidRPr="00E260F1">
                                      <w:rPr>
                                        <w:rFonts w:ascii="Times New Roman" w:hAnsi="Times New Roman" w:cs="Times New Roman"/>
                                        <w:color w:val="000000"/>
                                        <w:sz w:val="18"/>
                                        <w:szCs w:val="18"/>
                                        <w:rPrChange w:id="1482" w:author="Maino Vieytes, Christian (NIH/NIA/IRP) [F]" w:date="2023-11-16T08:30:00Z">
                                          <w:rPr>
                                            <w:rFonts w:ascii="Calibri" w:hAnsi="Calibri" w:cs="Calibri"/>
                                            <w:color w:val="000000"/>
                                          </w:rPr>
                                        </w:rPrChange>
                                      </w:rPr>
                                      <w:t>-0.12</w:t>
                                    </w:r>
                                  </w:ins>
                                  <w:del w:id="1483" w:author="Maino Vieytes, Christian (NIH/NIA/IRP) [F]" w:date="2023-11-15T15:22:00Z">
                                    <w:r w:rsidRPr="00E260F1" w:rsidDel="00C92AAD">
                                      <w:rPr>
                                        <w:rFonts w:ascii="Times New Roman" w:hAnsi="Times New Roman" w:cs="Times New Roman"/>
                                        <w:color w:val="000000"/>
                                        <w:sz w:val="18"/>
                                        <w:szCs w:val="18"/>
                                        <w:rPrChange w:id="1484" w:author="Maino Vieytes, Christian (NIH/NIA/IRP) [F]" w:date="2023-11-16T08:30:00Z">
                                          <w:rPr>
                                            <w:rFonts w:ascii="Times New Roman" w:hAnsi="Times New Roman" w:cs="Times New Roman"/>
                                            <w:color w:val="000000"/>
                                            <w:sz w:val="20"/>
                                            <w:szCs w:val="20"/>
                                          </w:rPr>
                                        </w:rPrChange>
                                      </w:rPr>
                                      <w:delText>-0.16</w:delText>
                                    </w:r>
                                  </w:del>
                                </w:p>
                              </w:tc>
                              <w:tc>
                                <w:tcPr>
                                  <w:tcW w:w="990" w:type="dxa"/>
                                  <w:tcBorders>
                                    <w:top w:val="nil"/>
                                    <w:bottom w:val="nil"/>
                                  </w:tcBorders>
                                  <w:shd w:val="clear" w:color="auto" w:fill="auto"/>
                                  <w:noWrap/>
                                  <w:vAlign w:val="center"/>
                                  <w:hideMark/>
                                  <w:tcPrChange w:id="1485" w:author="Maino Vieytes, Christian (NIH/NIA/IRP) [F]" w:date="2023-11-16T08:30:00Z">
                                    <w:tcPr>
                                      <w:tcW w:w="990" w:type="dxa"/>
                                      <w:tcBorders>
                                        <w:top w:val="nil"/>
                                        <w:bottom w:val="nil"/>
                                      </w:tcBorders>
                                      <w:shd w:val="clear" w:color="auto" w:fill="auto"/>
                                      <w:noWrap/>
                                      <w:vAlign w:val="center"/>
                                      <w:hideMark/>
                                    </w:tcPr>
                                  </w:tcPrChange>
                                </w:tcPr>
                                <w:p w14:paraId="6D7EE600" w14:textId="1FB59DB3" w:rsidR="00E260F1" w:rsidRPr="005E1339" w:rsidRDefault="00E260F1" w:rsidP="00E260F1">
                                  <w:pPr>
                                    <w:spacing w:line="360" w:lineRule="auto"/>
                                    <w:jc w:val="center"/>
                                    <w:rPr>
                                      <w:rFonts w:ascii="Times New Roman" w:hAnsi="Times New Roman" w:cs="Times New Roman"/>
                                      <w:b/>
                                      <w:bCs/>
                                      <w:sz w:val="18"/>
                                      <w:szCs w:val="18"/>
                                      <w:rPrChange w:id="1486" w:author="Maino Vieytes, Christian (NIH/NIA/IRP) [F]" w:date="2023-11-16T08:31:00Z">
                                        <w:rPr>
                                          <w:rFonts w:ascii="Times New Roman" w:hAnsi="Times New Roman" w:cs="Times New Roman"/>
                                          <w:b/>
                                          <w:bCs/>
                                          <w:sz w:val="20"/>
                                          <w:szCs w:val="20"/>
                                        </w:rPr>
                                      </w:rPrChange>
                                    </w:rPr>
                                  </w:pPr>
                                  <w:ins w:id="1487" w:author="Maino Vieytes, Christian (NIH/NIA/IRP) [F]" w:date="2023-11-16T08:30:00Z">
                                    <w:r w:rsidRPr="005E1339">
                                      <w:rPr>
                                        <w:rFonts w:ascii="Times New Roman" w:hAnsi="Times New Roman" w:cs="Times New Roman"/>
                                        <w:b/>
                                        <w:bCs/>
                                        <w:color w:val="000000"/>
                                        <w:sz w:val="18"/>
                                        <w:szCs w:val="18"/>
                                        <w:rPrChange w:id="1488" w:author="Maino Vieytes, Christian (NIH/NIA/IRP) [F]" w:date="2023-11-16T08:31:00Z">
                                          <w:rPr>
                                            <w:rFonts w:ascii="Calibri" w:hAnsi="Calibri" w:cs="Calibri"/>
                                            <w:color w:val="000000"/>
                                          </w:rPr>
                                        </w:rPrChange>
                                      </w:rPr>
                                      <w:t>-0.38</w:t>
                                    </w:r>
                                  </w:ins>
                                  <w:del w:id="1489" w:author="Maino Vieytes, Christian (NIH/NIA/IRP) [F]" w:date="2023-11-15T15:22:00Z">
                                    <w:r w:rsidRPr="005E1339" w:rsidDel="00C92AAD">
                                      <w:rPr>
                                        <w:rFonts w:ascii="Times New Roman" w:hAnsi="Times New Roman" w:cs="Times New Roman"/>
                                        <w:b/>
                                        <w:bCs/>
                                        <w:color w:val="000000"/>
                                        <w:sz w:val="18"/>
                                        <w:szCs w:val="18"/>
                                        <w:rPrChange w:id="1490" w:author="Maino Vieytes, Christian (NIH/NIA/IRP) [F]" w:date="2023-11-16T08:31:00Z">
                                          <w:rPr>
                                            <w:rFonts w:ascii="Times New Roman" w:hAnsi="Times New Roman" w:cs="Times New Roman"/>
                                            <w:b/>
                                            <w:bCs/>
                                            <w:color w:val="000000"/>
                                            <w:sz w:val="20"/>
                                            <w:szCs w:val="20"/>
                                          </w:rPr>
                                        </w:rPrChange>
                                      </w:rPr>
                                      <w:delText>0.42</w:delText>
                                    </w:r>
                                  </w:del>
                                </w:p>
                              </w:tc>
                              <w:tc>
                                <w:tcPr>
                                  <w:tcW w:w="900" w:type="dxa"/>
                                  <w:tcBorders>
                                    <w:top w:val="nil"/>
                                    <w:bottom w:val="nil"/>
                                    <w:right w:val="nil"/>
                                  </w:tcBorders>
                                  <w:shd w:val="clear" w:color="auto" w:fill="auto"/>
                                  <w:noWrap/>
                                  <w:vAlign w:val="center"/>
                                  <w:hideMark/>
                                  <w:tcPrChange w:id="1491" w:author="Maino Vieytes, Christian (NIH/NIA/IRP) [F]" w:date="2023-11-16T08:30:00Z">
                                    <w:tcPr>
                                      <w:tcW w:w="900" w:type="dxa"/>
                                      <w:tcBorders>
                                        <w:top w:val="nil"/>
                                        <w:bottom w:val="nil"/>
                                        <w:right w:val="nil"/>
                                      </w:tcBorders>
                                      <w:shd w:val="clear" w:color="auto" w:fill="auto"/>
                                      <w:noWrap/>
                                      <w:vAlign w:val="center"/>
                                      <w:hideMark/>
                                    </w:tcPr>
                                  </w:tcPrChange>
                                </w:tcPr>
                                <w:p w14:paraId="384A8C08" w14:textId="78BDC189" w:rsidR="00E260F1" w:rsidRPr="00E260F1" w:rsidRDefault="00E260F1" w:rsidP="00E260F1">
                                  <w:pPr>
                                    <w:spacing w:line="360" w:lineRule="auto"/>
                                    <w:jc w:val="center"/>
                                    <w:rPr>
                                      <w:rFonts w:ascii="Times New Roman" w:hAnsi="Times New Roman" w:cs="Times New Roman"/>
                                      <w:sz w:val="18"/>
                                      <w:szCs w:val="18"/>
                                      <w:rPrChange w:id="1492" w:author="Maino Vieytes, Christian (NIH/NIA/IRP) [F]" w:date="2023-11-16T08:30:00Z">
                                        <w:rPr>
                                          <w:rFonts w:ascii="Times New Roman" w:hAnsi="Times New Roman" w:cs="Times New Roman"/>
                                          <w:sz w:val="20"/>
                                          <w:szCs w:val="20"/>
                                        </w:rPr>
                                      </w:rPrChange>
                                    </w:rPr>
                                  </w:pPr>
                                  <w:ins w:id="1493" w:author="Maino Vieytes, Christian (NIH/NIA/IRP) [F]" w:date="2023-11-16T08:30:00Z">
                                    <w:r w:rsidRPr="00E260F1">
                                      <w:rPr>
                                        <w:rFonts w:ascii="Times New Roman" w:hAnsi="Times New Roman" w:cs="Times New Roman"/>
                                        <w:color w:val="000000"/>
                                        <w:sz w:val="18"/>
                                        <w:szCs w:val="18"/>
                                        <w:rPrChange w:id="1494" w:author="Maino Vieytes, Christian (NIH/NIA/IRP) [F]" w:date="2023-11-16T08:30:00Z">
                                          <w:rPr>
                                            <w:rFonts w:ascii="Calibri" w:hAnsi="Calibri" w:cs="Calibri"/>
                                            <w:color w:val="000000"/>
                                          </w:rPr>
                                        </w:rPrChange>
                                      </w:rPr>
                                      <w:t>0.00</w:t>
                                    </w:r>
                                  </w:ins>
                                  <w:del w:id="1495" w:author="Maino Vieytes, Christian (NIH/NIA/IRP) [F]" w:date="2023-11-15T15:22:00Z">
                                    <w:r w:rsidRPr="00E260F1" w:rsidDel="00C92AAD">
                                      <w:rPr>
                                        <w:rFonts w:ascii="Times New Roman" w:hAnsi="Times New Roman" w:cs="Times New Roman"/>
                                        <w:color w:val="000000"/>
                                        <w:sz w:val="18"/>
                                        <w:szCs w:val="18"/>
                                        <w:rPrChange w:id="1496" w:author="Maino Vieytes, Christian (NIH/NIA/IRP) [F]" w:date="2023-11-16T08:30:00Z">
                                          <w:rPr>
                                            <w:rFonts w:ascii="Times New Roman" w:hAnsi="Times New Roman" w:cs="Times New Roman"/>
                                            <w:color w:val="000000"/>
                                            <w:sz w:val="20"/>
                                            <w:szCs w:val="20"/>
                                          </w:rPr>
                                        </w:rPrChange>
                                      </w:rPr>
                                      <w:delText>-0.01</w:delText>
                                    </w:r>
                                  </w:del>
                                </w:p>
                              </w:tc>
                              <w:tc>
                                <w:tcPr>
                                  <w:tcW w:w="1350" w:type="dxa"/>
                                  <w:tcBorders>
                                    <w:top w:val="nil"/>
                                    <w:left w:val="nil"/>
                                    <w:bottom w:val="nil"/>
                                    <w:right w:val="single" w:sz="4" w:space="0" w:color="auto"/>
                                  </w:tcBorders>
                                  <w:vAlign w:val="center"/>
                                  <w:tcPrChange w:id="1497" w:author="Maino Vieytes, Christian (NIH/NIA/IRP) [F]" w:date="2023-11-16T08:30:00Z">
                                    <w:tcPr>
                                      <w:tcW w:w="1350" w:type="dxa"/>
                                      <w:tcBorders>
                                        <w:top w:val="nil"/>
                                        <w:left w:val="nil"/>
                                        <w:bottom w:val="nil"/>
                                        <w:right w:val="single" w:sz="4" w:space="0" w:color="auto"/>
                                      </w:tcBorders>
                                      <w:vAlign w:val="center"/>
                                    </w:tcPr>
                                  </w:tcPrChange>
                                </w:tcPr>
                                <w:p w14:paraId="1EEAD651" w14:textId="50DE7911" w:rsidR="00E260F1" w:rsidRPr="00E260F1" w:rsidRDefault="00E260F1" w:rsidP="00E260F1">
                                  <w:pPr>
                                    <w:spacing w:line="360" w:lineRule="auto"/>
                                    <w:jc w:val="center"/>
                                    <w:rPr>
                                      <w:rFonts w:ascii="Times New Roman" w:hAnsi="Times New Roman" w:cs="Times New Roman"/>
                                      <w:color w:val="000000"/>
                                      <w:sz w:val="18"/>
                                      <w:szCs w:val="18"/>
                                      <w:rPrChange w:id="1498" w:author="Maino Vieytes, Christian (NIH/NIA/IRP) [F]" w:date="2023-11-16T08:30:00Z">
                                        <w:rPr>
                                          <w:rFonts w:ascii="Times New Roman" w:hAnsi="Times New Roman" w:cs="Times New Roman"/>
                                          <w:color w:val="000000"/>
                                          <w:sz w:val="20"/>
                                          <w:szCs w:val="20"/>
                                        </w:rPr>
                                      </w:rPrChange>
                                    </w:rPr>
                                  </w:pPr>
                                  <w:ins w:id="1499" w:author="Maino Vieytes, Christian (NIH/NIA/IRP) [F]" w:date="2023-11-16T08:30:00Z">
                                    <w:r w:rsidRPr="00E260F1">
                                      <w:rPr>
                                        <w:rFonts w:ascii="Times New Roman" w:hAnsi="Times New Roman" w:cs="Times New Roman"/>
                                        <w:color w:val="000000"/>
                                        <w:sz w:val="18"/>
                                        <w:szCs w:val="18"/>
                                        <w:rPrChange w:id="1500" w:author="Maino Vieytes, Christian (NIH/NIA/IRP) [F]" w:date="2023-11-16T08:30:00Z">
                                          <w:rPr>
                                            <w:rFonts w:ascii="Calibri" w:hAnsi="Calibri" w:cs="Calibri"/>
                                            <w:color w:val="000000"/>
                                          </w:rPr>
                                        </w:rPrChange>
                                      </w:rPr>
                                      <w:t>0.10</w:t>
                                    </w:r>
                                  </w:ins>
                                  <w:del w:id="1501" w:author="Maino Vieytes, Christian (NIH/NIA/IRP) [F]" w:date="2023-11-15T15:22:00Z">
                                    <w:r w:rsidRPr="00E260F1" w:rsidDel="00C92AAD">
                                      <w:rPr>
                                        <w:rFonts w:ascii="Times New Roman" w:hAnsi="Times New Roman" w:cs="Times New Roman"/>
                                        <w:color w:val="000000"/>
                                        <w:sz w:val="18"/>
                                        <w:szCs w:val="18"/>
                                        <w:rPrChange w:id="1502" w:author="Maino Vieytes, Christian (NIH/NIA/IRP) [F]" w:date="2023-11-16T08:30:00Z">
                                          <w:rPr>
                                            <w:rFonts w:ascii="Times New Roman" w:hAnsi="Times New Roman" w:cs="Times New Roman"/>
                                            <w:color w:val="000000"/>
                                            <w:sz w:val="20"/>
                                            <w:szCs w:val="20"/>
                                          </w:rPr>
                                        </w:rPrChange>
                                      </w:rPr>
                                      <w:delText>0.090</w:delText>
                                    </w:r>
                                  </w:del>
                                </w:p>
                              </w:tc>
                            </w:tr>
                            <w:tr w:rsidR="00E260F1" w:rsidRPr="00972A4F" w14:paraId="14FA86AB" w14:textId="77777777" w:rsidTr="00E260F1">
                              <w:tblPrEx>
                                <w:tblW w:w="6926" w:type="dxa"/>
                                <w:tblBorders>
                                  <w:insideH w:val="none" w:sz="0" w:space="0" w:color="auto"/>
                                  <w:insideV w:val="none" w:sz="0" w:space="0" w:color="auto"/>
                                </w:tblBorders>
                                <w:tblLayout w:type="fixed"/>
                                <w:tblCellMar>
                                  <w:left w:w="0" w:type="dxa"/>
                                  <w:right w:w="0" w:type="dxa"/>
                                </w:tblCellMar>
                                <w:tblPrExChange w:id="150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50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3F18CBC" w14:textId="77777777" w:rsidR="00E260F1" w:rsidRPr="00972A4F" w:rsidRDefault="00E260F1" w:rsidP="00E260F1">
                                  <w:pPr>
                                    <w:spacing w:line="360" w:lineRule="auto"/>
                                    <w:rPr>
                                      <w:rFonts w:ascii="Times New Roman" w:hAnsi="Times New Roman" w:cs="Times New Roman"/>
                                      <w:sz w:val="18"/>
                                      <w:szCs w:val="18"/>
                                      <w:rPrChange w:id="150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506" w:author="Maino Vieytes, Christian (NIH/NIA/IRP) [F]" w:date="2023-11-15T15:31:00Z">
                                        <w:rPr>
                                          <w:rFonts w:ascii="Times New Roman" w:hAnsi="Times New Roman" w:cs="Times New Roman"/>
                                          <w:sz w:val="20"/>
                                          <w:szCs w:val="20"/>
                                        </w:rPr>
                                      </w:rPrChange>
                                    </w:rPr>
                                    <w:t>Dark-Green Vegetables</w:t>
                                  </w:r>
                                </w:p>
                              </w:tc>
                              <w:tc>
                                <w:tcPr>
                                  <w:tcW w:w="1499" w:type="dxa"/>
                                  <w:tcBorders>
                                    <w:top w:val="nil"/>
                                    <w:bottom w:val="nil"/>
                                  </w:tcBorders>
                                  <w:shd w:val="clear" w:color="auto" w:fill="auto"/>
                                  <w:noWrap/>
                                  <w:vAlign w:val="center"/>
                                  <w:hideMark/>
                                  <w:tcPrChange w:id="1507" w:author="Maino Vieytes, Christian (NIH/NIA/IRP) [F]" w:date="2023-11-16T08:30:00Z">
                                    <w:tcPr>
                                      <w:tcW w:w="1499" w:type="dxa"/>
                                      <w:tcBorders>
                                        <w:top w:val="nil"/>
                                        <w:bottom w:val="nil"/>
                                      </w:tcBorders>
                                      <w:shd w:val="clear" w:color="auto" w:fill="auto"/>
                                      <w:noWrap/>
                                      <w:vAlign w:val="center"/>
                                      <w:hideMark/>
                                    </w:tcPr>
                                  </w:tcPrChange>
                                </w:tcPr>
                                <w:p w14:paraId="14B0ED74" w14:textId="3F3889B3" w:rsidR="00E260F1" w:rsidRPr="005E1339" w:rsidRDefault="00E260F1" w:rsidP="00E260F1">
                                  <w:pPr>
                                    <w:spacing w:line="360" w:lineRule="auto"/>
                                    <w:jc w:val="center"/>
                                    <w:rPr>
                                      <w:rFonts w:ascii="Times New Roman" w:hAnsi="Times New Roman" w:cs="Times New Roman"/>
                                      <w:b/>
                                      <w:bCs/>
                                      <w:sz w:val="18"/>
                                      <w:szCs w:val="18"/>
                                      <w:rPrChange w:id="1508" w:author="Maino Vieytes, Christian (NIH/NIA/IRP) [F]" w:date="2023-11-16T08:32:00Z">
                                        <w:rPr>
                                          <w:rFonts w:ascii="Times New Roman" w:hAnsi="Times New Roman" w:cs="Times New Roman"/>
                                          <w:sz w:val="20"/>
                                          <w:szCs w:val="20"/>
                                        </w:rPr>
                                      </w:rPrChange>
                                    </w:rPr>
                                  </w:pPr>
                                  <w:ins w:id="1509" w:author="Maino Vieytes, Christian (NIH/NIA/IRP) [F]" w:date="2023-11-16T08:30:00Z">
                                    <w:r w:rsidRPr="005E1339">
                                      <w:rPr>
                                        <w:rFonts w:ascii="Times New Roman" w:hAnsi="Times New Roman" w:cs="Times New Roman"/>
                                        <w:b/>
                                        <w:bCs/>
                                        <w:color w:val="000000"/>
                                        <w:sz w:val="18"/>
                                        <w:szCs w:val="18"/>
                                        <w:rPrChange w:id="1510" w:author="Maino Vieytes, Christian (NIH/NIA/IRP) [F]" w:date="2023-11-16T08:32:00Z">
                                          <w:rPr>
                                            <w:rFonts w:ascii="Calibri" w:hAnsi="Calibri" w:cs="Calibri"/>
                                            <w:color w:val="000000"/>
                                          </w:rPr>
                                        </w:rPrChange>
                                      </w:rPr>
                                      <w:t>-0.23</w:t>
                                    </w:r>
                                  </w:ins>
                                  <w:del w:id="1511" w:author="Maino Vieytes, Christian (NIH/NIA/IRP) [F]" w:date="2023-11-15T15:22:00Z">
                                    <w:r w:rsidRPr="005E1339" w:rsidDel="00C92AAD">
                                      <w:rPr>
                                        <w:rFonts w:ascii="Times New Roman" w:hAnsi="Times New Roman" w:cs="Times New Roman"/>
                                        <w:b/>
                                        <w:bCs/>
                                        <w:color w:val="000000"/>
                                        <w:sz w:val="18"/>
                                        <w:szCs w:val="18"/>
                                        <w:rPrChange w:id="1512" w:author="Maino Vieytes, Christian (NIH/NIA/IRP) [F]" w:date="2023-11-16T08:32: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1513" w:author="Maino Vieytes, Christian (NIH/NIA/IRP) [F]" w:date="2023-11-16T08:30:00Z">
                                    <w:tcPr>
                                      <w:tcW w:w="990" w:type="dxa"/>
                                      <w:tcBorders>
                                        <w:top w:val="nil"/>
                                        <w:bottom w:val="nil"/>
                                      </w:tcBorders>
                                      <w:shd w:val="clear" w:color="auto" w:fill="auto"/>
                                      <w:noWrap/>
                                      <w:vAlign w:val="center"/>
                                      <w:hideMark/>
                                    </w:tcPr>
                                  </w:tcPrChange>
                                </w:tcPr>
                                <w:p w14:paraId="36780AFE" w14:textId="75A5036E" w:rsidR="00E260F1" w:rsidRPr="005E1339" w:rsidRDefault="00E260F1" w:rsidP="00E260F1">
                                  <w:pPr>
                                    <w:spacing w:line="360" w:lineRule="auto"/>
                                    <w:jc w:val="center"/>
                                    <w:rPr>
                                      <w:rFonts w:ascii="Times New Roman" w:hAnsi="Times New Roman" w:cs="Times New Roman"/>
                                      <w:b/>
                                      <w:bCs/>
                                      <w:sz w:val="18"/>
                                      <w:szCs w:val="18"/>
                                      <w:rPrChange w:id="1514" w:author="Maino Vieytes, Christian (NIH/NIA/IRP) [F]" w:date="2023-11-16T08:35:00Z">
                                        <w:rPr>
                                          <w:rFonts w:ascii="Times New Roman" w:hAnsi="Times New Roman" w:cs="Times New Roman"/>
                                          <w:sz w:val="20"/>
                                          <w:szCs w:val="20"/>
                                        </w:rPr>
                                      </w:rPrChange>
                                    </w:rPr>
                                  </w:pPr>
                                  <w:ins w:id="1515" w:author="Maino Vieytes, Christian (NIH/NIA/IRP) [F]" w:date="2023-11-16T08:30:00Z">
                                    <w:r w:rsidRPr="005E1339">
                                      <w:rPr>
                                        <w:rFonts w:ascii="Times New Roman" w:hAnsi="Times New Roman" w:cs="Times New Roman"/>
                                        <w:b/>
                                        <w:bCs/>
                                        <w:color w:val="000000"/>
                                        <w:sz w:val="18"/>
                                        <w:szCs w:val="18"/>
                                        <w:rPrChange w:id="1516" w:author="Maino Vieytes, Christian (NIH/NIA/IRP) [F]" w:date="2023-11-16T08:35:00Z">
                                          <w:rPr>
                                            <w:rFonts w:ascii="Calibri" w:hAnsi="Calibri" w:cs="Calibri"/>
                                            <w:color w:val="000000"/>
                                          </w:rPr>
                                        </w:rPrChange>
                                      </w:rPr>
                                      <w:t>-0.23</w:t>
                                    </w:r>
                                  </w:ins>
                                  <w:del w:id="1517" w:author="Maino Vieytes, Christian (NIH/NIA/IRP) [F]" w:date="2023-11-15T15:22:00Z">
                                    <w:r w:rsidRPr="005E1339" w:rsidDel="00C92AAD">
                                      <w:rPr>
                                        <w:rFonts w:ascii="Times New Roman" w:hAnsi="Times New Roman" w:cs="Times New Roman"/>
                                        <w:b/>
                                        <w:bCs/>
                                        <w:color w:val="000000"/>
                                        <w:sz w:val="18"/>
                                        <w:szCs w:val="18"/>
                                        <w:rPrChange w:id="1518" w:author="Maino Vieytes, Christian (NIH/NIA/IRP) [F]" w:date="2023-11-16T08:35:00Z">
                                          <w:rPr>
                                            <w:rFonts w:ascii="Times New Roman" w:hAnsi="Times New Roman" w:cs="Times New Roman"/>
                                            <w:color w:val="000000"/>
                                            <w:sz w:val="20"/>
                                            <w:szCs w:val="20"/>
                                          </w:rPr>
                                        </w:rPrChange>
                                      </w:rPr>
                                      <w:delText>0.20</w:delText>
                                    </w:r>
                                  </w:del>
                                </w:p>
                              </w:tc>
                              <w:tc>
                                <w:tcPr>
                                  <w:tcW w:w="900" w:type="dxa"/>
                                  <w:tcBorders>
                                    <w:top w:val="nil"/>
                                    <w:bottom w:val="nil"/>
                                    <w:right w:val="nil"/>
                                  </w:tcBorders>
                                  <w:shd w:val="clear" w:color="auto" w:fill="auto"/>
                                  <w:noWrap/>
                                  <w:vAlign w:val="center"/>
                                  <w:hideMark/>
                                  <w:tcPrChange w:id="1519" w:author="Maino Vieytes, Christian (NIH/NIA/IRP) [F]" w:date="2023-11-16T08:30:00Z">
                                    <w:tcPr>
                                      <w:tcW w:w="900" w:type="dxa"/>
                                      <w:tcBorders>
                                        <w:top w:val="nil"/>
                                        <w:bottom w:val="nil"/>
                                        <w:right w:val="nil"/>
                                      </w:tcBorders>
                                      <w:shd w:val="clear" w:color="auto" w:fill="auto"/>
                                      <w:noWrap/>
                                      <w:vAlign w:val="center"/>
                                      <w:hideMark/>
                                    </w:tcPr>
                                  </w:tcPrChange>
                                </w:tcPr>
                                <w:p w14:paraId="364A7A48" w14:textId="427C1513" w:rsidR="00E260F1" w:rsidRPr="00E260F1" w:rsidRDefault="00E260F1" w:rsidP="00E260F1">
                                  <w:pPr>
                                    <w:spacing w:line="360" w:lineRule="auto"/>
                                    <w:jc w:val="center"/>
                                    <w:rPr>
                                      <w:rFonts w:ascii="Times New Roman" w:hAnsi="Times New Roman" w:cs="Times New Roman"/>
                                      <w:b/>
                                      <w:bCs/>
                                      <w:sz w:val="18"/>
                                      <w:szCs w:val="18"/>
                                      <w:rPrChange w:id="1520" w:author="Maino Vieytes, Christian (NIH/NIA/IRP) [F]" w:date="2023-11-16T08:30:00Z">
                                        <w:rPr>
                                          <w:rFonts w:ascii="Times New Roman" w:hAnsi="Times New Roman" w:cs="Times New Roman"/>
                                          <w:b/>
                                          <w:bCs/>
                                          <w:sz w:val="20"/>
                                          <w:szCs w:val="20"/>
                                        </w:rPr>
                                      </w:rPrChange>
                                    </w:rPr>
                                  </w:pPr>
                                  <w:ins w:id="1521" w:author="Maino Vieytes, Christian (NIH/NIA/IRP) [F]" w:date="2023-11-16T08:30:00Z">
                                    <w:r w:rsidRPr="00E260F1">
                                      <w:rPr>
                                        <w:rFonts w:ascii="Times New Roman" w:hAnsi="Times New Roman" w:cs="Times New Roman"/>
                                        <w:color w:val="000000"/>
                                        <w:sz w:val="18"/>
                                        <w:szCs w:val="18"/>
                                        <w:rPrChange w:id="1522" w:author="Maino Vieytes, Christian (NIH/NIA/IRP) [F]" w:date="2023-11-16T08:30:00Z">
                                          <w:rPr>
                                            <w:rFonts w:ascii="Calibri" w:hAnsi="Calibri" w:cs="Calibri"/>
                                            <w:color w:val="000000"/>
                                          </w:rPr>
                                        </w:rPrChange>
                                      </w:rPr>
                                      <w:t>0.18</w:t>
                                    </w:r>
                                  </w:ins>
                                  <w:del w:id="1523" w:author="Maino Vieytes, Christian (NIH/NIA/IRP) [F]" w:date="2023-11-15T15:22:00Z">
                                    <w:r w:rsidRPr="00E260F1" w:rsidDel="00C92AAD">
                                      <w:rPr>
                                        <w:rFonts w:ascii="Times New Roman" w:hAnsi="Times New Roman" w:cs="Times New Roman"/>
                                        <w:b/>
                                        <w:bCs/>
                                        <w:color w:val="000000"/>
                                        <w:sz w:val="18"/>
                                        <w:szCs w:val="18"/>
                                        <w:rPrChange w:id="1524" w:author="Maino Vieytes, Christian (NIH/NIA/IRP) [F]" w:date="2023-11-16T08:30: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1525" w:author="Maino Vieytes, Christian (NIH/NIA/IRP) [F]" w:date="2023-11-16T08:30:00Z">
                                    <w:tcPr>
                                      <w:tcW w:w="1350" w:type="dxa"/>
                                      <w:tcBorders>
                                        <w:top w:val="nil"/>
                                        <w:left w:val="nil"/>
                                        <w:bottom w:val="nil"/>
                                        <w:right w:val="single" w:sz="4" w:space="0" w:color="auto"/>
                                      </w:tcBorders>
                                      <w:vAlign w:val="center"/>
                                    </w:tcPr>
                                  </w:tcPrChange>
                                </w:tcPr>
                                <w:p w14:paraId="6241E4FC" w14:textId="4038FA8C" w:rsidR="00E260F1" w:rsidRPr="005E1339" w:rsidRDefault="00E260F1" w:rsidP="00E260F1">
                                  <w:pPr>
                                    <w:spacing w:line="360" w:lineRule="auto"/>
                                    <w:jc w:val="center"/>
                                    <w:rPr>
                                      <w:rFonts w:ascii="Times New Roman" w:hAnsi="Times New Roman" w:cs="Times New Roman"/>
                                      <w:b/>
                                      <w:bCs/>
                                      <w:color w:val="000000"/>
                                      <w:sz w:val="18"/>
                                      <w:szCs w:val="18"/>
                                      <w:rPrChange w:id="1526" w:author="Maino Vieytes, Christian (NIH/NIA/IRP) [F]" w:date="2023-11-16T08:34:00Z">
                                        <w:rPr>
                                          <w:rFonts w:ascii="Times New Roman" w:hAnsi="Times New Roman" w:cs="Times New Roman"/>
                                          <w:b/>
                                          <w:bCs/>
                                          <w:color w:val="000000"/>
                                          <w:sz w:val="20"/>
                                          <w:szCs w:val="20"/>
                                        </w:rPr>
                                      </w:rPrChange>
                                    </w:rPr>
                                  </w:pPr>
                                  <w:ins w:id="1527" w:author="Maino Vieytes, Christian (NIH/NIA/IRP) [F]" w:date="2023-11-16T08:30:00Z">
                                    <w:r w:rsidRPr="005E1339">
                                      <w:rPr>
                                        <w:rFonts w:ascii="Times New Roman" w:hAnsi="Times New Roman" w:cs="Times New Roman"/>
                                        <w:b/>
                                        <w:bCs/>
                                        <w:color w:val="000000"/>
                                        <w:sz w:val="18"/>
                                        <w:szCs w:val="18"/>
                                        <w:rPrChange w:id="1528" w:author="Maino Vieytes, Christian (NIH/NIA/IRP) [F]" w:date="2023-11-16T08:34:00Z">
                                          <w:rPr>
                                            <w:rFonts w:ascii="Calibri" w:hAnsi="Calibri" w:cs="Calibri"/>
                                            <w:color w:val="000000"/>
                                          </w:rPr>
                                        </w:rPrChange>
                                      </w:rPr>
                                      <w:t>0.32</w:t>
                                    </w:r>
                                  </w:ins>
                                  <w:del w:id="1529" w:author="Maino Vieytes, Christian (NIH/NIA/IRP) [F]" w:date="2023-11-15T15:22:00Z">
                                    <w:r w:rsidRPr="005E1339" w:rsidDel="00C92AAD">
                                      <w:rPr>
                                        <w:rFonts w:ascii="Times New Roman" w:hAnsi="Times New Roman" w:cs="Times New Roman"/>
                                        <w:b/>
                                        <w:bCs/>
                                        <w:color w:val="000000"/>
                                        <w:sz w:val="18"/>
                                        <w:szCs w:val="18"/>
                                        <w:rPrChange w:id="1530" w:author="Maino Vieytes, Christian (NIH/NIA/IRP) [F]" w:date="2023-11-16T08:34:00Z">
                                          <w:rPr>
                                            <w:rFonts w:ascii="Times New Roman" w:hAnsi="Times New Roman" w:cs="Times New Roman"/>
                                            <w:b/>
                                            <w:bCs/>
                                            <w:color w:val="000000"/>
                                            <w:sz w:val="20"/>
                                            <w:szCs w:val="20"/>
                                          </w:rPr>
                                        </w:rPrChange>
                                      </w:rPr>
                                      <w:delText>0.34</w:delText>
                                    </w:r>
                                  </w:del>
                                </w:p>
                              </w:tc>
                            </w:tr>
                            <w:tr w:rsidR="00E260F1" w:rsidRPr="00972A4F" w14:paraId="5C125108" w14:textId="77777777" w:rsidTr="00E260F1">
                              <w:tblPrEx>
                                <w:tblW w:w="6926" w:type="dxa"/>
                                <w:tblBorders>
                                  <w:insideH w:val="none" w:sz="0" w:space="0" w:color="auto"/>
                                  <w:insideV w:val="none" w:sz="0" w:space="0" w:color="auto"/>
                                </w:tblBorders>
                                <w:tblLayout w:type="fixed"/>
                                <w:tblCellMar>
                                  <w:left w:w="0" w:type="dxa"/>
                                  <w:right w:w="0" w:type="dxa"/>
                                </w:tblCellMar>
                                <w:tblPrExChange w:id="153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53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A0D0FE8" w14:textId="77777777" w:rsidR="00E260F1" w:rsidRPr="00972A4F" w:rsidRDefault="00E260F1" w:rsidP="00E260F1">
                                  <w:pPr>
                                    <w:spacing w:line="360" w:lineRule="auto"/>
                                    <w:rPr>
                                      <w:rFonts w:ascii="Times New Roman" w:hAnsi="Times New Roman" w:cs="Times New Roman"/>
                                      <w:sz w:val="18"/>
                                      <w:szCs w:val="18"/>
                                      <w:rPrChange w:id="153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534" w:author="Maino Vieytes, Christian (NIH/NIA/IRP) [F]" w:date="2023-11-15T15:31:00Z">
                                        <w:rPr>
                                          <w:rFonts w:ascii="Times New Roman" w:hAnsi="Times New Roman" w:cs="Times New Roman"/>
                                          <w:sz w:val="20"/>
                                          <w:szCs w:val="20"/>
                                        </w:rPr>
                                      </w:rPrChange>
                                    </w:rPr>
                                    <w:t>Dark-Yellow Vegetables</w:t>
                                  </w:r>
                                </w:p>
                              </w:tc>
                              <w:tc>
                                <w:tcPr>
                                  <w:tcW w:w="1499" w:type="dxa"/>
                                  <w:tcBorders>
                                    <w:top w:val="nil"/>
                                    <w:bottom w:val="nil"/>
                                  </w:tcBorders>
                                  <w:shd w:val="clear" w:color="auto" w:fill="auto"/>
                                  <w:noWrap/>
                                  <w:vAlign w:val="center"/>
                                  <w:hideMark/>
                                  <w:tcPrChange w:id="1535" w:author="Maino Vieytes, Christian (NIH/NIA/IRP) [F]" w:date="2023-11-16T08:30:00Z">
                                    <w:tcPr>
                                      <w:tcW w:w="1499" w:type="dxa"/>
                                      <w:tcBorders>
                                        <w:top w:val="nil"/>
                                        <w:bottom w:val="nil"/>
                                      </w:tcBorders>
                                      <w:shd w:val="clear" w:color="auto" w:fill="auto"/>
                                      <w:noWrap/>
                                      <w:vAlign w:val="center"/>
                                      <w:hideMark/>
                                    </w:tcPr>
                                  </w:tcPrChange>
                                </w:tcPr>
                                <w:p w14:paraId="1228238E" w14:textId="7DD6629A" w:rsidR="00E260F1" w:rsidRPr="00E260F1" w:rsidRDefault="00E260F1" w:rsidP="00E260F1">
                                  <w:pPr>
                                    <w:spacing w:line="360" w:lineRule="auto"/>
                                    <w:jc w:val="center"/>
                                    <w:rPr>
                                      <w:rFonts w:ascii="Times New Roman" w:hAnsi="Times New Roman" w:cs="Times New Roman"/>
                                      <w:b/>
                                      <w:bCs/>
                                      <w:sz w:val="18"/>
                                      <w:szCs w:val="18"/>
                                      <w:rPrChange w:id="1536" w:author="Maino Vieytes, Christian (NIH/NIA/IRP) [F]" w:date="2023-11-16T08:30:00Z">
                                        <w:rPr>
                                          <w:rFonts w:ascii="Times New Roman" w:hAnsi="Times New Roman" w:cs="Times New Roman"/>
                                          <w:sz w:val="20"/>
                                          <w:szCs w:val="20"/>
                                        </w:rPr>
                                      </w:rPrChange>
                                    </w:rPr>
                                  </w:pPr>
                                  <w:ins w:id="1537" w:author="Maino Vieytes, Christian (NIH/NIA/IRP) [F]" w:date="2023-11-16T08:30:00Z">
                                    <w:r w:rsidRPr="00E260F1">
                                      <w:rPr>
                                        <w:rFonts w:ascii="Times New Roman" w:hAnsi="Times New Roman" w:cs="Times New Roman"/>
                                        <w:b/>
                                        <w:bCs/>
                                        <w:color w:val="000000"/>
                                        <w:sz w:val="18"/>
                                        <w:szCs w:val="18"/>
                                        <w:rPrChange w:id="1538" w:author="Maino Vieytes, Christian (NIH/NIA/IRP) [F]" w:date="2023-11-16T08:30:00Z">
                                          <w:rPr>
                                            <w:rFonts w:ascii="Calibri" w:hAnsi="Calibri" w:cs="Calibri"/>
                                            <w:color w:val="000000"/>
                                          </w:rPr>
                                        </w:rPrChange>
                                      </w:rPr>
                                      <w:t>-0.36</w:t>
                                    </w:r>
                                  </w:ins>
                                  <w:del w:id="1539" w:author="Maino Vieytes, Christian (NIH/NIA/IRP) [F]" w:date="2023-11-15T15:22:00Z">
                                    <w:r w:rsidRPr="00E260F1" w:rsidDel="00C92AAD">
                                      <w:rPr>
                                        <w:rFonts w:ascii="Times New Roman" w:hAnsi="Times New Roman" w:cs="Times New Roman"/>
                                        <w:b/>
                                        <w:bCs/>
                                        <w:color w:val="000000"/>
                                        <w:sz w:val="18"/>
                                        <w:szCs w:val="18"/>
                                        <w:rPrChange w:id="1540" w:author="Maino Vieytes, Christian (NIH/NIA/IRP) [F]" w:date="2023-11-16T08:30:00Z">
                                          <w:rPr>
                                            <w:rFonts w:ascii="Times New Roman" w:hAnsi="Times New Roman" w:cs="Times New Roman"/>
                                            <w:color w:val="000000"/>
                                            <w:sz w:val="20"/>
                                            <w:szCs w:val="20"/>
                                          </w:rPr>
                                        </w:rPrChange>
                                      </w:rPr>
                                      <w:delText>-0.14</w:delText>
                                    </w:r>
                                  </w:del>
                                </w:p>
                              </w:tc>
                              <w:tc>
                                <w:tcPr>
                                  <w:tcW w:w="990" w:type="dxa"/>
                                  <w:tcBorders>
                                    <w:top w:val="nil"/>
                                    <w:bottom w:val="nil"/>
                                  </w:tcBorders>
                                  <w:shd w:val="clear" w:color="auto" w:fill="auto"/>
                                  <w:noWrap/>
                                  <w:vAlign w:val="center"/>
                                  <w:hideMark/>
                                  <w:tcPrChange w:id="1541" w:author="Maino Vieytes, Christian (NIH/NIA/IRP) [F]" w:date="2023-11-16T08:30:00Z">
                                    <w:tcPr>
                                      <w:tcW w:w="990" w:type="dxa"/>
                                      <w:tcBorders>
                                        <w:top w:val="nil"/>
                                        <w:bottom w:val="nil"/>
                                      </w:tcBorders>
                                      <w:shd w:val="clear" w:color="auto" w:fill="auto"/>
                                      <w:noWrap/>
                                      <w:vAlign w:val="center"/>
                                      <w:hideMark/>
                                    </w:tcPr>
                                  </w:tcPrChange>
                                </w:tcPr>
                                <w:p w14:paraId="0BDCB6C8" w14:textId="04FACC4F" w:rsidR="00E260F1" w:rsidRPr="005E1339" w:rsidRDefault="00E260F1" w:rsidP="00E260F1">
                                  <w:pPr>
                                    <w:spacing w:line="360" w:lineRule="auto"/>
                                    <w:jc w:val="center"/>
                                    <w:rPr>
                                      <w:rFonts w:ascii="Times New Roman" w:hAnsi="Times New Roman" w:cs="Times New Roman"/>
                                      <w:b/>
                                      <w:bCs/>
                                      <w:sz w:val="18"/>
                                      <w:szCs w:val="18"/>
                                      <w:rPrChange w:id="1542" w:author="Maino Vieytes, Christian (NIH/NIA/IRP) [F]" w:date="2023-11-16T08:35:00Z">
                                        <w:rPr>
                                          <w:rFonts w:ascii="Times New Roman" w:hAnsi="Times New Roman" w:cs="Times New Roman"/>
                                          <w:sz w:val="20"/>
                                          <w:szCs w:val="20"/>
                                        </w:rPr>
                                      </w:rPrChange>
                                    </w:rPr>
                                  </w:pPr>
                                  <w:ins w:id="1543" w:author="Maino Vieytes, Christian (NIH/NIA/IRP) [F]" w:date="2023-11-16T08:30:00Z">
                                    <w:r w:rsidRPr="005E1339">
                                      <w:rPr>
                                        <w:rFonts w:ascii="Times New Roman" w:hAnsi="Times New Roman" w:cs="Times New Roman"/>
                                        <w:b/>
                                        <w:bCs/>
                                        <w:color w:val="000000"/>
                                        <w:sz w:val="18"/>
                                        <w:szCs w:val="18"/>
                                        <w:rPrChange w:id="1544" w:author="Maino Vieytes, Christian (NIH/NIA/IRP) [F]" w:date="2023-11-16T08:35:00Z">
                                          <w:rPr>
                                            <w:rFonts w:ascii="Calibri" w:hAnsi="Calibri" w:cs="Calibri"/>
                                            <w:color w:val="000000"/>
                                          </w:rPr>
                                        </w:rPrChange>
                                      </w:rPr>
                                      <w:t>-0.28</w:t>
                                    </w:r>
                                  </w:ins>
                                  <w:del w:id="1545" w:author="Maino Vieytes, Christian (NIH/NIA/IRP) [F]" w:date="2023-11-15T15:22:00Z">
                                    <w:r w:rsidRPr="005E1339" w:rsidDel="00C92AAD">
                                      <w:rPr>
                                        <w:rFonts w:ascii="Times New Roman" w:hAnsi="Times New Roman" w:cs="Times New Roman"/>
                                        <w:b/>
                                        <w:bCs/>
                                        <w:color w:val="000000"/>
                                        <w:sz w:val="18"/>
                                        <w:szCs w:val="18"/>
                                        <w:rPrChange w:id="1546" w:author="Maino Vieytes, Christian (NIH/NIA/IRP) [F]" w:date="2023-11-16T08:35: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1547" w:author="Maino Vieytes, Christian (NIH/NIA/IRP) [F]" w:date="2023-11-16T08:30:00Z">
                                    <w:tcPr>
                                      <w:tcW w:w="900" w:type="dxa"/>
                                      <w:tcBorders>
                                        <w:top w:val="nil"/>
                                        <w:bottom w:val="nil"/>
                                        <w:right w:val="nil"/>
                                      </w:tcBorders>
                                      <w:shd w:val="clear" w:color="auto" w:fill="auto"/>
                                      <w:noWrap/>
                                      <w:vAlign w:val="center"/>
                                      <w:hideMark/>
                                    </w:tcPr>
                                  </w:tcPrChange>
                                </w:tcPr>
                                <w:p w14:paraId="2D5CDDB1" w14:textId="5EA66B02" w:rsidR="00E260F1" w:rsidRPr="00E260F1" w:rsidRDefault="00E260F1" w:rsidP="00E260F1">
                                  <w:pPr>
                                    <w:spacing w:line="360" w:lineRule="auto"/>
                                    <w:jc w:val="center"/>
                                    <w:rPr>
                                      <w:rFonts w:ascii="Times New Roman" w:hAnsi="Times New Roman" w:cs="Times New Roman"/>
                                      <w:b/>
                                      <w:bCs/>
                                      <w:sz w:val="18"/>
                                      <w:szCs w:val="18"/>
                                      <w:rPrChange w:id="1548" w:author="Maino Vieytes, Christian (NIH/NIA/IRP) [F]" w:date="2023-11-16T08:30:00Z">
                                        <w:rPr>
                                          <w:rFonts w:ascii="Times New Roman" w:hAnsi="Times New Roman" w:cs="Times New Roman"/>
                                          <w:b/>
                                          <w:bCs/>
                                          <w:sz w:val="20"/>
                                          <w:szCs w:val="20"/>
                                        </w:rPr>
                                      </w:rPrChange>
                                    </w:rPr>
                                  </w:pPr>
                                  <w:ins w:id="1549" w:author="Maino Vieytes, Christian (NIH/NIA/IRP) [F]" w:date="2023-11-16T08:30:00Z">
                                    <w:r w:rsidRPr="00E260F1">
                                      <w:rPr>
                                        <w:rFonts w:ascii="Times New Roman" w:hAnsi="Times New Roman" w:cs="Times New Roman"/>
                                        <w:color w:val="000000"/>
                                        <w:sz w:val="18"/>
                                        <w:szCs w:val="18"/>
                                        <w:rPrChange w:id="1550" w:author="Maino Vieytes, Christian (NIH/NIA/IRP) [F]" w:date="2023-11-16T08:30:00Z">
                                          <w:rPr>
                                            <w:rFonts w:ascii="Calibri" w:hAnsi="Calibri" w:cs="Calibri"/>
                                            <w:color w:val="000000"/>
                                          </w:rPr>
                                        </w:rPrChange>
                                      </w:rPr>
                                      <w:t>0.030</w:t>
                                    </w:r>
                                  </w:ins>
                                  <w:del w:id="1551" w:author="Maino Vieytes, Christian (NIH/NIA/IRP) [F]" w:date="2023-11-15T15:22:00Z">
                                    <w:r w:rsidRPr="00E260F1" w:rsidDel="00C92AAD">
                                      <w:rPr>
                                        <w:rFonts w:ascii="Times New Roman" w:hAnsi="Times New Roman" w:cs="Times New Roman"/>
                                        <w:b/>
                                        <w:bCs/>
                                        <w:color w:val="000000"/>
                                        <w:sz w:val="18"/>
                                        <w:szCs w:val="18"/>
                                        <w:rPrChange w:id="1552" w:author="Maino Vieytes, Christian (NIH/NIA/IRP) [F]" w:date="2023-11-16T08:30:00Z">
                                          <w:rPr>
                                            <w:rFonts w:ascii="Times New Roman" w:hAnsi="Times New Roman" w:cs="Times New Roman"/>
                                            <w:b/>
                                            <w:bCs/>
                                            <w:color w:val="000000"/>
                                            <w:sz w:val="20"/>
                                            <w:szCs w:val="20"/>
                                          </w:rPr>
                                        </w:rPrChange>
                                      </w:rPr>
                                      <w:delText>0.39</w:delText>
                                    </w:r>
                                  </w:del>
                                </w:p>
                              </w:tc>
                              <w:tc>
                                <w:tcPr>
                                  <w:tcW w:w="1350" w:type="dxa"/>
                                  <w:tcBorders>
                                    <w:top w:val="nil"/>
                                    <w:left w:val="nil"/>
                                    <w:bottom w:val="nil"/>
                                    <w:right w:val="single" w:sz="4" w:space="0" w:color="auto"/>
                                  </w:tcBorders>
                                  <w:vAlign w:val="center"/>
                                  <w:tcPrChange w:id="1553" w:author="Maino Vieytes, Christian (NIH/NIA/IRP) [F]" w:date="2023-11-16T08:30:00Z">
                                    <w:tcPr>
                                      <w:tcW w:w="1350" w:type="dxa"/>
                                      <w:tcBorders>
                                        <w:top w:val="nil"/>
                                        <w:left w:val="nil"/>
                                        <w:bottom w:val="nil"/>
                                        <w:right w:val="single" w:sz="4" w:space="0" w:color="auto"/>
                                      </w:tcBorders>
                                      <w:vAlign w:val="center"/>
                                    </w:tcPr>
                                  </w:tcPrChange>
                                </w:tcPr>
                                <w:p w14:paraId="5EB18A45" w14:textId="6658B049" w:rsidR="00E260F1" w:rsidRPr="00E260F1" w:rsidRDefault="00E260F1" w:rsidP="00E260F1">
                                  <w:pPr>
                                    <w:spacing w:line="360" w:lineRule="auto"/>
                                    <w:jc w:val="center"/>
                                    <w:rPr>
                                      <w:rFonts w:ascii="Times New Roman" w:hAnsi="Times New Roman" w:cs="Times New Roman"/>
                                      <w:b/>
                                      <w:bCs/>
                                      <w:color w:val="000000"/>
                                      <w:sz w:val="18"/>
                                      <w:szCs w:val="18"/>
                                      <w:rPrChange w:id="1554" w:author="Maino Vieytes, Christian (NIH/NIA/IRP) [F]" w:date="2023-11-16T08:30:00Z">
                                        <w:rPr>
                                          <w:rFonts w:ascii="Times New Roman" w:hAnsi="Times New Roman" w:cs="Times New Roman"/>
                                          <w:b/>
                                          <w:bCs/>
                                          <w:color w:val="000000"/>
                                          <w:sz w:val="20"/>
                                          <w:szCs w:val="20"/>
                                        </w:rPr>
                                      </w:rPrChange>
                                    </w:rPr>
                                  </w:pPr>
                                  <w:ins w:id="1555" w:author="Maino Vieytes, Christian (NIH/NIA/IRP) [F]" w:date="2023-11-16T08:30:00Z">
                                    <w:r w:rsidRPr="00E260F1">
                                      <w:rPr>
                                        <w:rFonts w:ascii="Times New Roman" w:hAnsi="Times New Roman" w:cs="Times New Roman"/>
                                        <w:color w:val="000000"/>
                                        <w:sz w:val="18"/>
                                        <w:szCs w:val="18"/>
                                        <w:rPrChange w:id="1556" w:author="Maino Vieytes, Christian (NIH/NIA/IRP) [F]" w:date="2023-11-16T08:30:00Z">
                                          <w:rPr>
                                            <w:rFonts w:ascii="Calibri" w:hAnsi="Calibri" w:cs="Calibri"/>
                                            <w:color w:val="000000"/>
                                          </w:rPr>
                                        </w:rPrChange>
                                      </w:rPr>
                                      <w:t>0.19</w:t>
                                    </w:r>
                                  </w:ins>
                                  <w:del w:id="1557" w:author="Maino Vieytes, Christian (NIH/NIA/IRP) [F]" w:date="2023-11-15T15:22:00Z">
                                    <w:r w:rsidRPr="00E260F1" w:rsidDel="00C92AAD">
                                      <w:rPr>
                                        <w:rFonts w:ascii="Times New Roman" w:hAnsi="Times New Roman" w:cs="Times New Roman"/>
                                        <w:color w:val="000000"/>
                                        <w:sz w:val="18"/>
                                        <w:szCs w:val="18"/>
                                        <w:rPrChange w:id="1558" w:author="Maino Vieytes, Christian (NIH/NIA/IRP) [F]" w:date="2023-11-16T08:30:00Z">
                                          <w:rPr>
                                            <w:rFonts w:ascii="Times New Roman" w:hAnsi="Times New Roman" w:cs="Times New Roman"/>
                                            <w:color w:val="000000"/>
                                            <w:sz w:val="20"/>
                                            <w:szCs w:val="20"/>
                                          </w:rPr>
                                        </w:rPrChange>
                                      </w:rPr>
                                      <w:delText>0.21</w:delText>
                                    </w:r>
                                  </w:del>
                                </w:p>
                              </w:tc>
                            </w:tr>
                            <w:tr w:rsidR="00E260F1" w:rsidRPr="00972A4F" w14:paraId="69CE77F1" w14:textId="77777777" w:rsidTr="00E260F1">
                              <w:tblPrEx>
                                <w:tblW w:w="6926" w:type="dxa"/>
                                <w:tblBorders>
                                  <w:insideH w:val="none" w:sz="0" w:space="0" w:color="auto"/>
                                  <w:insideV w:val="none" w:sz="0" w:space="0" w:color="auto"/>
                                </w:tblBorders>
                                <w:tblLayout w:type="fixed"/>
                                <w:tblCellMar>
                                  <w:left w:w="0" w:type="dxa"/>
                                  <w:right w:w="0" w:type="dxa"/>
                                </w:tblCellMar>
                                <w:tblPrExChange w:id="155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56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5BB8330" w14:textId="77777777" w:rsidR="00E260F1" w:rsidRPr="00972A4F" w:rsidRDefault="00E260F1" w:rsidP="00E260F1">
                                  <w:pPr>
                                    <w:spacing w:line="360" w:lineRule="auto"/>
                                    <w:rPr>
                                      <w:rFonts w:ascii="Times New Roman" w:hAnsi="Times New Roman" w:cs="Times New Roman"/>
                                      <w:sz w:val="18"/>
                                      <w:szCs w:val="18"/>
                                      <w:rPrChange w:id="156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562" w:author="Maino Vieytes, Christian (NIH/NIA/IRP) [F]" w:date="2023-11-15T15:31:00Z">
                                        <w:rPr>
                                          <w:rFonts w:ascii="Times New Roman" w:hAnsi="Times New Roman" w:cs="Times New Roman"/>
                                          <w:sz w:val="20"/>
                                          <w:szCs w:val="20"/>
                                        </w:rPr>
                                      </w:rPrChange>
                                    </w:rPr>
                                    <w:t>Other Vegetables</w:t>
                                  </w:r>
                                </w:p>
                              </w:tc>
                              <w:tc>
                                <w:tcPr>
                                  <w:tcW w:w="1499" w:type="dxa"/>
                                  <w:tcBorders>
                                    <w:top w:val="nil"/>
                                    <w:bottom w:val="nil"/>
                                  </w:tcBorders>
                                  <w:shd w:val="clear" w:color="auto" w:fill="auto"/>
                                  <w:noWrap/>
                                  <w:vAlign w:val="center"/>
                                  <w:hideMark/>
                                  <w:tcPrChange w:id="1563" w:author="Maino Vieytes, Christian (NIH/NIA/IRP) [F]" w:date="2023-11-16T08:30:00Z">
                                    <w:tcPr>
                                      <w:tcW w:w="1499" w:type="dxa"/>
                                      <w:tcBorders>
                                        <w:top w:val="nil"/>
                                        <w:bottom w:val="nil"/>
                                      </w:tcBorders>
                                      <w:shd w:val="clear" w:color="auto" w:fill="auto"/>
                                      <w:noWrap/>
                                      <w:vAlign w:val="center"/>
                                      <w:hideMark/>
                                    </w:tcPr>
                                  </w:tcPrChange>
                                </w:tcPr>
                                <w:p w14:paraId="45A495C3" w14:textId="211943EA" w:rsidR="00E260F1" w:rsidRPr="00E260F1" w:rsidRDefault="00E260F1" w:rsidP="00E260F1">
                                  <w:pPr>
                                    <w:spacing w:line="360" w:lineRule="auto"/>
                                    <w:jc w:val="center"/>
                                    <w:rPr>
                                      <w:rFonts w:ascii="Times New Roman" w:hAnsi="Times New Roman" w:cs="Times New Roman"/>
                                      <w:b/>
                                      <w:bCs/>
                                      <w:sz w:val="18"/>
                                      <w:szCs w:val="18"/>
                                      <w:rPrChange w:id="1564" w:author="Maino Vieytes, Christian (NIH/NIA/IRP) [F]" w:date="2023-11-16T08:31:00Z">
                                        <w:rPr>
                                          <w:rFonts w:ascii="Times New Roman" w:hAnsi="Times New Roman" w:cs="Times New Roman"/>
                                          <w:b/>
                                          <w:bCs/>
                                          <w:sz w:val="20"/>
                                          <w:szCs w:val="20"/>
                                        </w:rPr>
                                      </w:rPrChange>
                                    </w:rPr>
                                  </w:pPr>
                                  <w:ins w:id="1565" w:author="Maino Vieytes, Christian (NIH/NIA/IRP) [F]" w:date="2023-11-16T08:30:00Z">
                                    <w:r w:rsidRPr="00E260F1">
                                      <w:rPr>
                                        <w:rFonts w:ascii="Times New Roman" w:hAnsi="Times New Roman" w:cs="Times New Roman"/>
                                        <w:b/>
                                        <w:bCs/>
                                        <w:color w:val="000000"/>
                                        <w:sz w:val="18"/>
                                        <w:szCs w:val="18"/>
                                        <w:rPrChange w:id="1566" w:author="Maino Vieytes, Christian (NIH/NIA/IRP) [F]" w:date="2023-11-16T08:31:00Z">
                                          <w:rPr>
                                            <w:rFonts w:ascii="Calibri" w:hAnsi="Calibri" w:cs="Calibri"/>
                                            <w:color w:val="000000"/>
                                          </w:rPr>
                                        </w:rPrChange>
                                      </w:rPr>
                                      <w:t>-0.38</w:t>
                                    </w:r>
                                  </w:ins>
                                  <w:del w:id="1567" w:author="Maino Vieytes, Christian (NIH/NIA/IRP) [F]" w:date="2023-11-15T15:22:00Z">
                                    <w:r w:rsidRPr="00E260F1" w:rsidDel="00C92AAD">
                                      <w:rPr>
                                        <w:rFonts w:ascii="Times New Roman" w:hAnsi="Times New Roman" w:cs="Times New Roman"/>
                                        <w:b/>
                                        <w:bCs/>
                                        <w:color w:val="000000"/>
                                        <w:sz w:val="18"/>
                                        <w:szCs w:val="18"/>
                                        <w:rPrChange w:id="1568" w:author="Maino Vieytes, Christian (NIH/NIA/IRP) [F]" w:date="2023-11-16T08:31:00Z">
                                          <w:rPr>
                                            <w:rFonts w:ascii="Times New Roman" w:hAnsi="Times New Roman" w:cs="Times New Roman"/>
                                            <w:b/>
                                            <w:bCs/>
                                            <w:color w:val="000000"/>
                                            <w:sz w:val="20"/>
                                            <w:szCs w:val="20"/>
                                          </w:rPr>
                                        </w:rPrChange>
                                      </w:rPr>
                                      <w:delText>-0.41</w:delText>
                                    </w:r>
                                  </w:del>
                                </w:p>
                              </w:tc>
                              <w:tc>
                                <w:tcPr>
                                  <w:tcW w:w="990" w:type="dxa"/>
                                  <w:tcBorders>
                                    <w:top w:val="nil"/>
                                    <w:bottom w:val="nil"/>
                                  </w:tcBorders>
                                  <w:shd w:val="clear" w:color="auto" w:fill="auto"/>
                                  <w:noWrap/>
                                  <w:vAlign w:val="center"/>
                                  <w:hideMark/>
                                  <w:tcPrChange w:id="1569" w:author="Maino Vieytes, Christian (NIH/NIA/IRP) [F]" w:date="2023-11-16T08:30:00Z">
                                    <w:tcPr>
                                      <w:tcW w:w="990" w:type="dxa"/>
                                      <w:tcBorders>
                                        <w:top w:val="nil"/>
                                        <w:bottom w:val="nil"/>
                                      </w:tcBorders>
                                      <w:shd w:val="clear" w:color="auto" w:fill="auto"/>
                                      <w:noWrap/>
                                      <w:vAlign w:val="center"/>
                                      <w:hideMark/>
                                    </w:tcPr>
                                  </w:tcPrChange>
                                </w:tcPr>
                                <w:p w14:paraId="7A7ADD0A" w14:textId="34F4DDAA" w:rsidR="00E260F1" w:rsidRPr="005E1339" w:rsidRDefault="00E260F1" w:rsidP="00E260F1">
                                  <w:pPr>
                                    <w:spacing w:line="360" w:lineRule="auto"/>
                                    <w:jc w:val="center"/>
                                    <w:rPr>
                                      <w:rFonts w:ascii="Times New Roman" w:hAnsi="Times New Roman" w:cs="Times New Roman"/>
                                      <w:b/>
                                      <w:bCs/>
                                      <w:sz w:val="18"/>
                                      <w:szCs w:val="18"/>
                                      <w:rPrChange w:id="1570" w:author="Maino Vieytes, Christian (NIH/NIA/IRP) [F]" w:date="2023-11-16T08:31:00Z">
                                        <w:rPr>
                                          <w:rFonts w:ascii="Times New Roman" w:hAnsi="Times New Roman" w:cs="Times New Roman"/>
                                          <w:b/>
                                          <w:bCs/>
                                          <w:sz w:val="20"/>
                                          <w:szCs w:val="20"/>
                                        </w:rPr>
                                      </w:rPrChange>
                                    </w:rPr>
                                  </w:pPr>
                                  <w:ins w:id="1571" w:author="Maino Vieytes, Christian (NIH/NIA/IRP) [F]" w:date="2023-11-16T08:30:00Z">
                                    <w:r w:rsidRPr="005E1339">
                                      <w:rPr>
                                        <w:rFonts w:ascii="Times New Roman" w:hAnsi="Times New Roman" w:cs="Times New Roman"/>
                                        <w:b/>
                                        <w:bCs/>
                                        <w:color w:val="000000"/>
                                        <w:sz w:val="18"/>
                                        <w:szCs w:val="18"/>
                                        <w:rPrChange w:id="1572" w:author="Maino Vieytes, Christian (NIH/NIA/IRP) [F]" w:date="2023-11-16T08:31:00Z">
                                          <w:rPr>
                                            <w:rFonts w:ascii="Calibri" w:hAnsi="Calibri" w:cs="Calibri"/>
                                            <w:color w:val="000000"/>
                                          </w:rPr>
                                        </w:rPrChange>
                                      </w:rPr>
                                      <w:t>-0.38</w:t>
                                    </w:r>
                                  </w:ins>
                                  <w:del w:id="1573" w:author="Maino Vieytes, Christian (NIH/NIA/IRP) [F]" w:date="2023-11-15T15:22:00Z">
                                    <w:r w:rsidRPr="005E1339" w:rsidDel="00C92AAD">
                                      <w:rPr>
                                        <w:rFonts w:ascii="Times New Roman" w:hAnsi="Times New Roman" w:cs="Times New Roman"/>
                                        <w:b/>
                                        <w:bCs/>
                                        <w:color w:val="000000"/>
                                        <w:sz w:val="18"/>
                                        <w:szCs w:val="18"/>
                                        <w:rPrChange w:id="1574" w:author="Maino Vieytes, Christian (NIH/NIA/IRP) [F]" w:date="2023-11-16T08:31:00Z">
                                          <w:rPr>
                                            <w:rFonts w:ascii="Times New Roman" w:hAnsi="Times New Roman" w:cs="Times New Roman"/>
                                            <w:b/>
                                            <w:bCs/>
                                            <w:color w:val="000000"/>
                                            <w:sz w:val="20"/>
                                            <w:szCs w:val="20"/>
                                          </w:rPr>
                                        </w:rPrChange>
                                      </w:rPr>
                                      <w:delText>0.36</w:delText>
                                    </w:r>
                                  </w:del>
                                </w:p>
                              </w:tc>
                              <w:tc>
                                <w:tcPr>
                                  <w:tcW w:w="900" w:type="dxa"/>
                                  <w:tcBorders>
                                    <w:top w:val="nil"/>
                                    <w:bottom w:val="nil"/>
                                    <w:right w:val="nil"/>
                                  </w:tcBorders>
                                  <w:shd w:val="clear" w:color="auto" w:fill="auto"/>
                                  <w:noWrap/>
                                  <w:vAlign w:val="center"/>
                                  <w:hideMark/>
                                  <w:tcPrChange w:id="1575" w:author="Maino Vieytes, Christian (NIH/NIA/IRP) [F]" w:date="2023-11-16T08:30:00Z">
                                    <w:tcPr>
                                      <w:tcW w:w="900" w:type="dxa"/>
                                      <w:tcBorders>
                                        <w:top w:val="nil"/>
                                        <w:bottom w:val="nil"/>
                                        <w:right w:val="nil"/>
                                      </w:tcBorders>
                                      <w:shd w:val="clear" w:color="auto" w:fill="auto"/>
                                      <w:noWrap/>
                                      <w:vAlign w:val="center"/>
                                      <w:hideMark/>
                                    </w:tcPr>
                                  </w:tcPrChange>
                                </w:tcPr>
                                <w:p w14:paraId="567EAF5C" w14:textId="66D7EABC" w:rsidR="00E260F1" w:rsidRPr="00E260F1" w:rsidRDefault="00E260F1" w:rsidP="00E260F1">
                                  <w:pPr>
                                    <w:spacing w:line="360" w:lineRule="auto"/>
                                    <w:jc w:val="center"/>
                                    <w:rPr>
                                      <w:rFonts w:ascii="Times New Roman" w:hAnsi="Times New Roman" w:cs="Times New Roman"/>
                                      <w:b/>
                                      <w:bCs/>
                                      <w:sz w:val="18"/>
                                      <w:szCs w:val="18"/>
                                      <w:rPrChange w:id="1576" w:author="Maino Vieytes, Christian (NIH/NIA/IRP) [F]" w:date="2023-11-16T08:30:00Z">
                                        <w:rPr>
                                          <w:rFonts w:ascii="Times New Roman" w:hAnsi="Times New Roman" w:cs="Times New Roman"/>
                                          <w:b/>
                                          <w:bCs/>
                                          <w:sz w:val="20"/>
                                          <w:szCs w:val="20"/>
                                        </w:rPr>
                                      </w:rPrChange>
                                    </w:rPr>
                                  </w:pPr>
                                  <w:ins w:id="1577" w:author="Maino Vieytes, Christian (NIH/NIA/IRP) [F]" w:date="2023-11-16T08:30:00Z">
                                    <w:r w:rsidRPr="00E260F1">
                                      <w:rPr>
                                        <w:rFonts w:ascii="Times New Roman" w:hAnsi="Times New Roman" w:cs="Times New Roman"/>
                                        <w:color w:val="000000"/>
                                        <w:sz w:val="18"/>
                                        <w:szCs w:val="18"/>
                                        <w:rPrChange w:id="1578" w:author="Maino Vieytes, Christian (NIH/NIA/IRP) [F]" w:date="2023-11-16T08:30:00Z">
                                          <w:rPr>
                                            <w:rFonts w:ascii="Calibri" w:hAnsi="Calibri" w:cs="Calibri"/>
                                            <w:color w:val="000000"/>
                                          </w:rPr>
                                        </w:rPrChange>
                                      </w:rPr>
                                      <w:t>-0.12</w:t>
                                    </w:r>
                                  </w:ins>
                                  <w:del w:id="1579" w:author="Maino Vieytes, Christian (NIH/NIA/IRP) [F]" w:date="2023-11-15T15:22:00Z">
                                    <w:r w:rsidRPr="00E260F1" w:rsidDel="00C92AAD">
                                      <w:rPr>
                                        <w:rFonts w:ascii="Times New Roman" w:hAnsi="Times New Roman" w:cs="Times New Roman"/>
                                        <w:b/>
                                        <w:bCs/>
                                        <w:color w:val="000000"/>
                                        <w:sz w:val="18"/>
                                        <w:szCs w:val="18"/>
                                        <w:rPrChange w:id="1580"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1581" w:author="Maino Vieytes, Christian (NIH/NIA/IRP) [F]" w:date="2023-11-16T08:30:00Z">
                                    <w:tcPr>
                                      <w:tcW w:w="1350" w:type="dxa"/>
                                      <w:tcBorders>
                                        <w:top w:val="nil"/>
                                        <w:left w:val="nil"/>
                                        <w:bottom w:val="nil"/>
                                        <w:right w:val="single" w:sz="4" w:space="0" w:color="auto"/>
                                      </w:tcBorders>
                                      <w:vAlign w:val="center"/>
                                    </w:tcPr>
                                  </w:tcPrChange>
                                </w:tcPr>
                                <w:p w14:paraId="551A3775" w14:textId="505C1366" w:rsidR="00E260F1" w:rsidRPr="005E1339" w:rsidRDefault="00E260F1" w:rsidP="00E260F1">
                                  <w:pPr>
                                    <w:spacing w:line="360" w:lineRule="auto"/>
                                    <w:jc w:val="center"/>
                                    <w:rPr>
                                      <w:rFonts w:ascii="Times New Roman" w:hAnsi="Times New Roman" w:cs="Times New Roman"/>
                                      <w:b/>
                                      <w:bCs/>
                                      <w:color w:val="000000"/>
                                      <w:sz w:val="18"/>
                                      <w:szCs w:val="18"/>
                                      <w:rPrChange w:id="1582" w:author="Maino Vieytes, Christian (NIH/NIA/IRP) [F]" w:date="2023-11-16T08:34:00Z">
                                        <w:rPr>
                                          <w:rFonts w:ascii="Times New Roman" w:hAnsi="Times New Roman" w:cs="Times New Roman"/>
                                          <w:b/>
                                          <w:bCs/>
                                          <w:color w:val="000000"/>
                                          <w:sz w:val="20"/>
                                          <w:szCs w:val="20"/>
                                        </w:rPr>
                                      </w:rPrChange>
                                    </w:rPr>
                                  </w:pPr>
                                  <w:ins w:id="1583" w:author="Maino Vieytes, Christian (NIH/NIA/IRP) [F]" w:date="2023-11-16T08:30:00Z">
                                    <w:r w:rsidRPr="005E1339">
                                      <w:rPr>
                                        <w:rFonts w:ascii="Times New Roman" w:hAnsi="Times New Roman" w:cs="Times New Roman"/>
                                        <w:b/>
                                        <w:bCs/>
                                        <w:color w:val="000000"/>
                                        <w:sz w:val="18"/>
                                        <w:szCs w:val="18"/>
                                        <w:rPrChange w:id="1584" w:author="Maino Vieytes, Christian (NIH/NIA/IRP) [F]" w:date="2023-11-16T08:34:00Z">
                                          <w:rPr>
                                            <w:rFonts w:ascii="Calibri" w:hAnsi="Calibri" w:cs="Calibri"/>
                                            <w:color w:val="000000"/>
                                          </w:rPr>
                                        </w:rPrChange>
                                      </w:rPr>
                                      <w:t>0.24</w:t>
                                    </w:r>
                                  </w:ins>
                                  <w:del w:id="1585" w:author="Maino Vieytes, Christian (NIH/NIA/IRP) [F]" w:date="2023-11-15T15:22:00Z">
                                    <w:r w:rsidRPr="005E1339" w:rsidDel="00C92AAD">
                                      <w:rPr>
                                        <w:rFonts w:ascii="Times New Roman" w:hAnsi="Times New Roman" w:cs="Times New Roman"/>
                                        <w:b/>
                                        <w:bCs/>
                                        <w:color w:val="000000"/>
                                        <w:sz w:val="18"/>
                                        <w:szCs w:val="18"/>
                                        <w:rPrChange w:id="1586" w:author="Maino Vieytes, Christian (NIH/NIA/IRP) [F]" w:date="2023-11-16T08:34:00Z">
                                          <w:rPr>
                                            <w:rFonts w:ascii="Times New Roman" w:hAnsi="Times New Roman" w:cs="Times New Roman"/>
                                            <w:color w:val="000000"/>
                                            <w:sz w:val="20"/>
                                            <w:szCs w:val="20"/>
                                          </w:rPr>
                                        </w:rPrChange>
                                      </w:rPr>
                                      <w:delText>0.26</w:delText>
                                    </w:r>
                                  </w:del>
                                </w:p>
                              </w:tc>
                            </w:tr>
                            <w:tr w:rsidR="00E260F1" w:rsidRPr="00972A4F" w14:paraId="35E59549" w14:textId="77777777" w:rsidTr="00E260F1">
                              <w:tblPrEx>
                                <w:tblW w:w="6926" w:type="dxa"/>
                                <w:tblBorders>
                                  <w:insideH w:val="none" w:sz="0" w:space="0" w:color="auto"/>
                                  <w:insideV w:val="none" w:sz="0" w:space="0" w:color="auto"/>
                                </w:tblBorders>
                                <w:tblLayout w:type="fixed"/>
                                <w:tblCellMar>
                                  <w:left w:w="0" w:type="dxa"/>
                                  <w:right w:w="0" w:type="dxa"/>
                                </w:tblCellMar>
                                <w:tblPrExChange w:id="158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58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0DC3CBB" w14:textId="77777777" w:rsidR="00E260F1" w:rsidRPr="00972A4F" w:rsidRDefault="00E260F1" w:rsidP="00E260F1">
                                  <w:pPr>
                                    <w:spacing w:line="360" w:lineRule="auto"/>
                                    <w:rPr>
                                      <w:rFonts w:ascii="Times New Roman" w:hAnsi="Times New Roman" w:cs="Times New Roman"/>
                                      <w:sz w:val="18"/>
                                      <w:szCs w:val="18"/>
                                      <w:rPrChange w:id="158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590" w:author="Maino Vieytes, Christian (NIH/NIA/IRP) [F]" w:date="2023-11-15T15:31:00Z">
                                        <w:rPr>
                                          <w:rFonts w:ascii="Times New Roman" w:hAnsi="Times New Roman" w:cs="Times New Roman"/>
                                          <w:sz w:val="20"/>
                                          <w:szCs w:val="20"/>
                                        </w:rPr>
                                      </w:rPrChange>
                                    </w:rPr>
                                    <w:t>Potatoes</w:t>
                                  </w:r>
                                </w:p>
                              </w:tc>
                              <w:tc>
                                <w:tcPr>
                                  <w:tcW w:w="1499" w:type="dxa"/>
                                  <w:tcBorders>
                                    <w:top w:val="nil"/>
                                    <w:bottom w:val="nil"/>
                                  </w:tcBorders>
                                  <w:shd w:val="clear" w:color="auto" w:fill="auto"/>
                                  <w:noWrap/>
                                  <w:vAlign w:val="center"/>
                                  <w:hideMark/>
                                  <w:tcPrChange w:id="1591" w:author="Maino Vieytes, Christian (NIH/NIA/IRP) [F]" w:date="2023-11-16T08:30:00Z">
                                    <w:tcPr>
                                      <w:tcW w:w="1499" w:type="dxa"/>
                                      <w:tcBorders>
                                        <w:top w:val="nil"/>
                                        <w:bottom w:val="nil"/>
                                      </w:tcBorders>
                                      <w:shd w:val="clear" w:color="auto" w:fill="auto"/>
                                      <w:noWrap/>
                                      <w:vAlign w:val="center"/>
                                      <w:hideMark/>
                                    </w:tcPr>
                                  </w:tcPrChange>
                                </w:tcPr>
                                <w:p w14:paraId="0C12A628" w14:textId="624C5646" w:rsidR="00E260F1" w:rsidRPr="00E260F1" w:rsidRDefault="00E260F1" w:rsidP="00E260F1">
                                  <w:pPr>
                                    <w:spacing w:line="360" w:lineRule="auto"/>
                                    <w:jc w:val="center"/>
                                    <w:rPr>
                                      <w:rFonts w:ascii="Times New Roman" w:hAnsi="Times New Roman" w:cs="Times New Roman"/>
                                      <w:b/>
                                      <w:bCs/>
                                      <w:sz w:val="18"/>
                                      <w:szCs w:val="18"/>
                                      <w:rPrChange w:id="1592" w:author="Maino Vieytes, Christian (NIH/NIA/IRP) [F]" w:date="2023-11-16T08:30:00Z">
                                        <w:rPr>
                                          <w:rFonts w:ascii="Times New Roman" w:hAnsi="Times New Roman" w:cs="Times New Roman"/>
                                          <w:b/>
                                          <w:bCs/>
                                          <w:sz w:val="20"/>
                                          <w:szCs w:val="20"/>
                                        </w:rPr>
                                      </w:rPrChange>
                                    </w:rPr>
                                  </w:pPr>
                                  <w:ins w:id="1593" w:author="Maino Vieytes, Christian (NIH/NIA/IRP) [F]" w:date="2023-11-16T08:30:00Z">
                                    <w:r w:rsidRPr="00E260F1">
                                      <w:rPr>
                                        <w:rFonts w:ascii="Times New Roman" w:hAnsi="Times New Roman" w:cs="Times New Roman"/>
                                        <w:color w:val="000000"/>
                                        <w:sz w:val="18"/>
                                        <w:szCs w:val="18"/>
                                        <w:rPrChange w:id="1594" w:author="Maino Vieytes, Christian (NIH/NIA/IRP) [F]" w:date="2023-11-16T08:30:00Z">
                                          <w:rPr>
                                            <w:rFonts w:ascii="Calibri" w:hAnsi="Calibri" w:cs="Calibri"/>
                                            <w:color w:val="000000"/>
                                          </w:rPr>
                                        </w:rPrChange>
                                      </w:rPr>
                                      <w:t>0.030</w:t>
                                    </w:r>
                                  </w:ins>
                                  <w:del w:id="1595" w:author="Maino Vieytes, Christian (NIH/NIA/IRP) [F]" w:date="2023-11-15T15:22:00Z">
                                    <w:r w:rsidRPr="00E260F1" w:rsidDel="00C92AAD">
                                      <w:rPr>
                                        <w:rFonts w:ascii="Times New Roman" w:hAnsi="Times New Roman" w:cs="Times New Roman"/>
                                        <w:b/>
                                        <w:bCs/>
                                        <w:color w:val="000000"/>
                                        <w:sz w:val="18"/>
                                        <w:szCs w:val="18"/>
                                        <w:rPrChange w:id="1596" w:author="Maino Vieytes, Christian (NIH/NIA/IRP) [F]" w:date="2023-11-16T08:30:00Z">
                                          <w:rPr>
                                            <w:rFonts w:ascii="Times New Roman" w:hAnsi="Times New Roman" w:cs="Times New Roman"/>
                                            <w:b/>
                                            <w:bCs/>
                                            <w:color w:val="000000"/>
                                            <w:sz w:val="20"/>
                                            <w:szCs w:val="20"/>
                                          </w:rPr>
                                        </w:rPrChange>
                                      </w:rPr>
                                      <w:delText>0.38</w:delText>
                                    </w:r>
                                  </w:del>
                                </w:p>
                              </w:tc>
                              <w:tc>
                                <w:tcPr>
                                  <w:tcW w:w="990" w:type="dxa"/>
                                  <w:tcBorders>
                                    <w:top w:val="nil"/>
                                    <w:bottom w:val="nil"/>
                                  </w:tcBorders>
                                  <w:shd w:val="clear" w:color="auto" w:fill="auto"/>
                                  <w:noWrap/>
                                  <w:vAlign w:val="center"/>
                                  <w:hideMark/>
                                  <w:tcPrChange w:id="1597" w:author="Maino Vieytes, Christian (NIH/NIA/IRP) [F]" w:date="2023-11-16T08:30:00Z">
                                    <w:tcPr>
                                      <w:tcW w:w="990" w:type="dxa"/>
                                      <w:tcBorders>
                                        <w:top w:val="nil"/>
                                        <w:bottom w:val="nil"/>
                                      </w:tcBorders>
                                      <w:shd w:val="clear" w:color="auto" w:fill="auto"/>
                                      <w:noWrap/>
                                      <w:vAlign w:val="center"/>
                                      <w:hideMark/>
                                    </w:tcPr>
                                  </w:tcPrChange>
                                </w:tcPr>
                                <w:p w14:paraId="79501CAB" w14:textId="1F1CB065" w:rsidR="00E260F1" w:rsidRPr="00E260F1" w:rsidRDefault="00E260F1" w:rsidP="00E260F1">
                                  <w:pPr>
                                    <w:spacing w:line="360" w:lineRule="auto"/>
                                    <w:jc w:val="center"/>
                                    <w:rPr>
                                      <w:rFonts w:ascii="Times New Roman" w:hAnsi="Times New Roman" w:cs="Times New Roman"/>
                                      <w:sz w:val="18"/>
                                      <w:szCs w:val="18"/>
                                      <w:rPrChange w:id="1598" w:author="Maino Vieytes, Christian (NIH/NIA/IRP) [F]" w:date="2023-11-16T08:30:00Z">
                                        <w:rPr>
                                          <w:rFonts w:ascii="Times New Roman" w:hAnsi="Times New Roman" w:cs="Times New Roman"/>
                                          <w:sz w:val="20"/>
                                          <w:szCs w:val="20"/>
                                        </w:rPr>
                                      </w:rPrChange>
                                    </w:rPr>
                                  </w:pPr>
                                  <w:ins w:id="1599" w:author="Maino Vieytes, Christian (NIH/NIA/IRP) [F]" w:date="2023-11-16T08:30:00Z">
                                    <w:r w:rsidRPr="00E260F1">
                                      <w:rPr>
                                        <w:rFonts w:ascii="Times New Roman" w:hAnsi="Times New Roman" w:cs="Times New Roman"/>
                                        <w:color w:val="000000"/>
                                        <w:sz w:val="18"/>
                                        <w:szCs w:val="18"/>
                                        <w:rPrChange w:id="1600" w:author="Maino Vieytes, Christian (NIH/NIA/IRP) [F]" w:date="2023-11-16T08:30:00Z">
                                          <w:rPr>
                                            <w:rFonts w:ascii="Calibri" w:hAnsi="Calibri" w:cs="Calibri"/>
                                            <w:color w:val="000000"/>
                                          </w:rPr>
                                        </w:rPrChange>
                                      </w:rPr>
                                      <w:t>-0.19</w:t>
                                    </w:r>
                                  </w:ins>
                                  <w:del w:id="1601" w:author="Maino Vieytes, Christian (NIH/NIA/IRP) [F]" w:date="2023-11-15T15:22:00Z">
                                    <w:r w:rsidRPr="00E260F1" w:rsidDel="00C92AAD">
                                      <w:rPr>
                                        <w:rFonts w:ascii="Times New Roman" w:hAnsi="Times New Roman" w:cs="Times New Roman"/>
                                        <w:color w:val="000000"/>
                                        <w:sz w:val="18"/>
                                        <w:szCs w:val="18"/>
                                        <w:rPrChange w:id="1602"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1603" w:author="Maino Vieytes, Christian (NIH/NIA/IRP) [F]" w:date="2023-11-16T08:30:00Z">
                                    <w:tcPr>
                                      <w:tcW w:w="900" w:type="dxa"/>
                                      <w:tcBorders>
                                        <w:top w:val="nil"/>
                                        <w:bottom w:val="nil"/>
                                        <w:right w:val="nil"/>
                                      </w:tcBorders>
                                      <w:shd w:val="clear" w:color="auto" w:fill="auto"/>
                                      <w:noWrap/>
                                      <w:vAlign w:val="center"/>
                                      <w:hideMark/>
                                    </w:tcPr>
                                  </w:tcPrChange>
                                </w:tcPr>
                                <w:p w14:paraId="1168C954" w14:textId="010875B2" w:rsidR="00E260F1" w:rsidRPr="005E1339" w:rsidRDefault="00E260F1" w:rsidP="00E260F1">
                                  <w:pPr>
                                    <w:spacing w:line="360" w:lineRule="auto"/>
                                    <w:jc w:val="center"/>
                                    <w:rPr>
                                      <w:rFonts w:ascii="Times New Roman" w:hAnsi="Times New Roman" w:cs="Times New Roman"/>
                                      <w:b/>
                                      <w:bCs/>
                                      <w:sz w:val="18"/>
                                      <w:szCs w:val="18"/>
                                      <w:rPrChange w:id="1604" w:author="Maino Vieytes, Christian (NIH/NIA/IRP) [F]" w:date="2023-11-16T08:33:00Z">
                                        <w:rPr>
                                          <w:rFonts w:ascii="Times New Roman" w:hAnsi="Times New Roman" w:cs="Times New Roman"/>
                                          <w:sz w:val="20"/>
                                          <w:szCs w:val="20"/>
                                        </w:rPr>
                                      </w:rPrChange>
                                    </w:rPr>
                                  </w:pPr>
                                  <w:ins w:id="1605" w:author="Maino Vieytes, Christian (NIH/NIA/IRP) [F]" w:date="2023-11-16T08:30:00Z">
                                    <w:r w:rsidRPr="005E1339">
                                      <w:rPr>
                                        <w:rFonts w:ascii="Times New Roman" w:hAnsi="Times New Roman" w:cs="Times New Roman"/>
                                        <w:b/>
                                        <w:bCs/>
                                        <w:color w:val="000000"/>
                                        <w:sz w:val="18"/>
                                        <w:szCs w:val="18"/>
                                        <w:rPrChange w:id="1606" w:author="Maino Vieytes, Christian (NIH/NIA/IRP) [F]" w:date="2023-11-16T08:33:00Z">
                                          <w:rPr>
                                            <w:rFonts w:ascii="Calibri" w:hAnsi="Calibri" w:cs="Calibri"/>
                                            <w:color w:val="000000"/>
                                          </w:rPr>
                                        </w:rPrChange>
                                      </w:rPr>
                                      <w:t>0.24</w:t>
                                    </w:r>
                                  </w:ins>
                                  <w:del w:id="1607" w:author="Maino Vieytes, Christian (NIH/NIA/IRP) [F]" w:date="2023-11-15T15:22:00Z">
                                    <w:r w:rsidRPr="005E1339" w:rsidDel="00C92AAD">
                                      <w:rPr>
                                        <w:rFonts w:ascii="Times New Roman" w:hAnsi="Times New Roman" w:cs="Times New Roman"/>
                                        <w:b/>
                                        <w:bCs/>
                                        <w:color w:val="000000"/>
                                        <w:sz w:val="18"/>
                                        <w:szCs w:val="18"/>
                                        <w:rPrChange w:id="1608"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1609" w:author="Maino Vieytes, Christian (NIH/NIA/IRP) [F]" w:date="2023-11-16T08:30:00Z">
                                    <w:tcPr>
                                      <w:tcW w:w="1350" w:type="dxa"/>
                                      <w:tcBorders>
                                        <w:top w:val="nil"/>
                                        <w:left w:val="nil"/>
                                        <w:bottom w:val="nil"/>
                                        <w:right w:val="single" w:sz="4" w:space="0" w:color="auto"/>
                                      </w:tcBorders>
                                      <w:vAlign w:val="center"/>
                                    </w:tcPr>
                                  </w:tcPrChange>
                                </w:tcPr>
                                <w:p w14:paraId="7C006312" w14:textId="27940B8D" w:rsidR="00E260F1" w:rsidRPr="00E260F1" w:rsidRDefault="00E260F1" w:rsidP="00E260F1">
                                  <w:pPr>
                                    <w:spacing w:line="360" w:lineRule="auto"/>
                                    <w:jc w:val="center"/>
                                    <w:rPr>
                                      <w:rFonts w:ascii="Times New Roman" w:hAnsi="Times New Roman" w:cs="Times New Roman"/>
                                      <w:color w:val="000000"/>
                                      <w:sz w:val="18"/>
                                      <w:szCs w:val="18"/>
                                      <w:rPrChange w:id="1610" w:author="Maino Vieytes, Christian (NIH/NIA/IRP) [F]" w:date="2023-11-16T08:30:00Z">
                                        <w:rPr>
                                          <w:rFonts w:ascii="Times New Roman" w:hAnsi="Times New Roman" w:cs="Times New Roman"/>
                                          <w:color w:val="000000"/>
                                          <w:sz w:val="20"/>
                                          <w:szCs w:val="20"/>
                                        </w:rPr>
                                      </w:rPrChange>
                                    </w:rPr>
                                  </w:pPr>
                                  <w:ins w:id="1611" w:author="Maino Vieytes, Christian (NIH/NIA/IRP) [F]" w:date="2023-11-16T08:30:00Z">
                                    <w:r w:rsidRPr="00E260F1">
                                      <w:rPr>
                                        <w:rFonts w:ascii="Times New Roman" w:hAnsi="Times New Roman" w:cs="Times New Roman"/>
                                        <w:color w:val="000000"/>
                                        <w:sz w:val="18"/>
                                        <w:szCs w:val="18"/>
                                        <w:rPrChange w:id="1612" w:author="Maino Vieytes, Christian (NIH/NIA/IRP) [F]" w:date="2023-11-16T08:30:00Z">
                                          <w:rPr>
                                            <w:rFonts w:ascii="Calibri" w:hAnsi="Calibri" w:cs="Calibri"/>
                                            <w:color w:val="000000"/>
                                          </w:rPr>
                                        </w:rPrChange>
                                      </w:rPr>
                                      <w:t>-0.020</w:t>
                                    </w:r>
                                  </w:ins>
                                  <w:del w:id="1613" w:author="Maino Vieytes, Christian (NIH/NIA/IRP) [F]" w:date="2023-11-15T15:22:00Z">
                                    <w:r w:rsidRPr="00E260F1" w:rsidDel="00C92AAD">
                                      <w:rPr>
                                        <w:rFonts w:ascii="Times New Roman" w:hAnsi="Times New Roman" w:cs="Times New Roman"/>
                                        <w:color w:val="000000"/>
                                        <w:sz w:val="18"/>
                                        <w:szCs w:val="18"/>
                                        <w:rPrChange w:id="1614" w:author="Maino Vieytes, Christian (NIH/NIA/IRP) [F]" w:date="2023-11-16T08:30:00Z">
                                          <w:rPr>
                                            <w:rFonts w:ascii="Times New Roman" w:hAnsi="Times New Roman" w:cs="Times New Roman"/>
                                            <w:color w:val="000000"/>
                                            <w:sz w:val="20"/>
                                            <w:szCs w:val="20"/>
                                          </w:rPr>
                                        </w:rPrChange>
                                      </w:rPr>
                                      <w:delText>0.00</w:delText>
                                    </w:r>
                                  </w:del>
                                </w:p>
                              </w:tc>
                            </w:tr>
                            <w:tr w:rsidR="00E260F1" w:rsidRPr="00972A4F" w14:paraId="4EB63B91" w14:textId="77777777" w:rsidTr="00E260F1">
                              <w:tblPrEx>
                                <w:tblW w:w="6926" w:type="dxa"/>
                                <w:tblBorders>
                                  <w:insideH w:val="none" w:sz="0" w:space="0" w:color="auto"/>
                                  <w:insideV w:val="none" w:sz="0" w:space="0" w:color="auto"/>
                                </w:tblBorders>
                                <w:tblLayout w:type="fixed"/>
                                <w:tblCellMar>
                                  <w:left w:w="0" w:type="dxa"/>
                                  <w:right w:w="0" w:type="dxa"/>
                                </w:tblCellMar>
                                <w:tblPrExChange w:id="161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61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39CF300" w14:textId="77777777" w:rsidR="00E260F1" w:rsidRPr="00972A4F" w:rsidRDefault="00E260F1" w:rsidP="00E260F1">
                                  <w:pPr>
                                    <w:spacing w:line="360" w:lineRule="auto"/>
                                    <w:rPr>
                                      <w:rFonts w:ascii="Times New Roman" w:hAnsi="Times New Roman" w:cs="Times New Roman"/>
                                      <w:sz w:val="18"/>
                                      <w:szCs w:val="18"/>
                                      <w:rPrChange w:id="161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18" w:author="Maino Vieytes, Christian (NIH/NIA/IRP) [F]" w:date="2023-11-15T15:31:00Z">
                                        <w:rPr>
                                          <w:rFonts w:ascii="Times New Roman" w:hAnsi="Times New Roman" w:cs="Times New Roman"/>
                                          <w:sz w:val="20"/>
                                          <w:szCs w:val="20"/>
                                        </w:rPr>
                                      </w:rPrChange>
                                    </w:rPr>
                                    <w:t>Other Starchy Vegetables</w:t>
                                  </w:r>
                                </w:p>
                              </w:tc>
                              <w:tc>
                                <w:tcPr>
                                  <w:tcW w:w="1499" w:type="dxa"/>
                                  <w:tcBorders>
                                    <w:top w:val="nil"/>
                                    <w:bottom w:val="nil"/>
                                  </w:tcBorders>
                                  <w:shd w:val="clear" w:color="auto" w:fill="auto"/>
                                  <w:noWrap/>
                                  <w:vAlign w:val="center"/>
                                  <w:hideMark/>
                                  <w:tcPrChange w:id="1619" w:author="Maino Vieytes, Christian (NIH/NIA/IRP) [F]" w:date="2023-11-16T08:30:00Z">
                                    <w:tcPr>
                                      <w:tcW w:w="1499" w:type="dxa"/>
                                      <w:tcBorders>
                                        <w:top w:val="nil"/>
                                        <w:bottom w:val="nil"/>
                                      </w:tcBorders>
                                      <w:shd w:val="clear" w:color="auto" w:fill="auto"/>
                                      <w:noWrap/>
                                      <w:vAlign w:val="center"/>
                                      <w:hideMark/>
                                    </w:tcPr>
                                  </w:tcPrChange>
                                </w:tcPr>
                                <w:p w14:paraId="77232CE6" w14:textId="1092E836" w:rsidR="00E260F1" w:rsidRPr="00E260F1" w:rsidRDefault="00E260F1" w:rsidP="00E260F1">
                                  <w:pPr>
                                    <w:spacing w:line="360" w:lineRule="auto"/>
                                    <w:jc w:val="center"/>
                                    <w:rPr>
                                      <w:rFonts w:ascii="Times New Roman" w:hAnsi="Times New Roman" w:cs="Times New Roman"/>
                                      <w:sz w:val="18"/>
                                      <w:szCs w:val="18"/>
                                      <w:rPrChange w:id="1620" w:author="Maino Vieytes, Christian (NIH/NIA/IRP) [F]" w:date="2023-11-16T08:30:00Z">
                                        <w:rPr>
                                          <w:rFonts w:ascii="Times New Roman" w:hAnsi="Times New Roman" w:cs="Times New Roman"/>
                                          <w:sz w:val="20"/>
                                          <w:szCs w:val="20"/>
                                        </w:rPr>
                                      </w:rPrChange>
                                    </w:rPr>
                                  </w:pPr>
                                  <w:ins w:id="1621" w:author="Maino Vieytes, Christian (NIH/NIA/IRP) [F]" w:date="2023-11-16T08:30:00Z">
                                    <w:r w:rsidRPr="00E260F1">
                                      <w:rPr>
                                        <w:rFonts w:ascii="Times New Roman" w:hAnsi="Times New Roman" w:cs="Times New Roman"/>
                                        <w:color w:val="000000"/>
                                        <w:sz w:val="18"/>
                                        <w:szCs w:val="18"/>
                                        <w:rPrChange w:id="1622" w:author="Maino Vieytes, Christian (NIH/NIA/IRP) [F]" w:date="2023-11-16T08:30:00Z">
                                          <w:rPr>
                                            <w:rFonts w:ascii="Calibri" w:hAnsi="Calibri" w:cs="Calibri"/>
                                            <w:color w:val="000000"/>
                                          </w:rPr>
                                        </w:rPrChange>
                                      </w:rPr>
                                      <w:t>-0.030</w:t>
                                    </w:r>
                                  </w:ins>
                                  <w:del w:id="1623" w:author="Maino Vieytes, Christian (NIH/NIA/IRP) [F]" w:date="2023-11-15T15:22:00Z">
                                    <w:r w:rsidRPr="00E260F1" w:rsidDel="00C92AAD">
                                      <w:rPr>
                                        <w:rFonts w:ascii="Times New Roman" w:hAnsi="Times New Roman" w:cs="Times New Roman"/>
                                        <w:color w:val="000000"/>
                                        <w:sz w:val="18"/>
                                        <w:szCs w:val="18"/>
                                        <w:rPrChange w:id="1624"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1625" w:author="Maino Vieytes, Christian (NIH/NIA/IRP) [F]" w:date="2023-11-16T08:30:00Z">
                                    <w:tcPr>
                                      <w:tcW w:w="990" w:type="dxa"/>
                                      <w:tcBorders>
                                        <w:top w:val="nil"/>
                                        <w:bottom w:val="nil"/>
                                      </w:tcBorders>
                                      <w:shd w:val="clear" w:color="auto" w:fill="auto"/>
                                      <w:noWrap/>
                                      <w:vAlign w:val="center"/>
                                      <w:hideMark/>
                                    </w:tcPr>
                                  </w:tcPrChange>
                                </w:tcPr>
                                <w:p w14:paraId="4E067B86" w14:textId="18E48B72" w:rsidR="00E260F1" w:rsidRPr="00E260F1" w:rsidRDefault="00E260F1" w:rsidP="00E260F1">
                                  <w:pPr>
                                    <w:spacing w:line="360" w:lineRule="auto"/>
                                    <w:jc w:val="center"/>
                                    <w:rPr>
                                      <w:rFonts w:ascii="Times New Roman" w:hAnsi="Times New Roman" w:cs="Times New Roman"/>
                                      <w:sz w:val="18"/>
                                      <w:szCs w:val="18"/>
                                      <w:rPrChange w:id="1626" w:author="Maino Vieytes, Christian (NIH/NIA/IRP) [F]" w:date="2023-11-16T08:30:00Z">
                                        <w:rPr>
                                          <w:rFonts w:ascii="Times New Roman" w:hAnsi="Times New Roman" w:cs="Times New Roman"/>
                                          <w:sz w:val="20"/>
                                          <w:szCs w:val="20"/>
                                        </w:rPr>
                                      </w:rPrChange>
                                    </w:rPr>
                                  </w:pPr>
                                  <w:ins w:id="1627" w:author="Maino Vieytes, Christian (NIH/NIA/IRP) [F]" w:date="2023-11-16T08:30:00Z">
                                    <w:r w:rsidRPr="00E260F1">
                                      <w:rPr>
                                        <w:rFonts w:ascii="Times New Roman" w:hAnsi="Times New Roman" w:cs="Times New Roman"/>
                                        <w:color w:val="000000"/>
                                        <w:sz w:val="18"/>
                                        <w:szCs w:val="18"/>
                                        <w:rPrChange w:id="1628" w:author="Maino Vieytes, Christian (NIH/NIA/IRP) [F]" w:date="2023-11-16T08:30:00Z">
                                          <w:rPr>
                                            <w:rFonts w:ascii="Calibri" w:hAnsi="Calibri" w:cs="Calibri"/>
                                            <w:color w:val="000000"/>
                                          </w:rPr>
                                        </w:rPrChange>
                                      </w:rPr>
                                      <w:t>-0.020</w:t>
                                    </w:r>
                                  </w:ins>
                                  <w:del w:id="1629" w:author="Maino Vieytes, Christian (NIH/NIA/IRP) [F]" w:date="2023-11-15T15:22:00Z">
                                    <w:r w:rsidRPr="00E260F1" w:rsidDel="00C92AAD">
                                      <w:rPr>
                                        <w:rFonts w:ascii="Times New Roman" w:hAnsi="Times New Roman" w:cs="Times New Roman"/>
                                        <w:color w:val="000000"/>
                                        <w:sz w:val="18"/>
                                        <w:szCs w:val="18"/>
                                        <w:rPrChange w:id="1630" w:author="Maino Vieytes, Christian (NIH/NIA/IRP) [F]" w:date="2023-11-16T08:30:00Z">
                                          <w:rPr>
                                            <w:rFonts w:ascii="Times New Roman" w:hAnsi="Times New Roman" w:cs="Times New Roman"/>
                                            <w:color w:val="000000"/>
                                            <w:sz w:val="20"/>
                                            <w:szCs w:val="20"/>
                                          </w:rPr>
                                        </w:rPrChange>
                                      </w:rPr>
                                      <w:delText>-0.12</w:delText>
                                    </w:r>
                                  </w:del>
                                </w:p>
                              </w:tc>
                              <w:tc>
                                <w:tcPr>
                                  <w:tcW w:w="900" w:type="dxa"/>
                                  <w:tcBorders>
                                    <w:top w:val="nil"/>
                                    <w:bottom w:val="nil"/>
                                    <w:right w:val="nil"/>
                                  </w:tcBorders>
                                  <w:shd w:val="clear" w:color="auto" w:fill="auto"/>
                                  <w:noWrap/>
                                  <w:vAlign w:val="center"/>
                                  <w:hideMark/>
                                  <w:tcPrChange w:id="1631" w:author="Maino Vieytes, Christian (NIH/NIA/IRP) [F]" w:date="2023-11-16T08:30:00Z">
                                    <w:tcPr>
                                      <w:tcW w:w="900" w:type="dxa"/>
                                      <w:tcBorders>
                                        <w:top w:val="nil"/>
                                        <w:bottom w:val="nil"/>
                                        <w:right w:val="nil"/>
                                      </w:tcBorders>
                                      <w:shd w:val="clear" w:color="auto" w:fill="auto"/>
                                      <w:noWrap/>
                                      <w:vAlign w:val="center"/>
                                      <w:hideMark/>
                                    </w:tcPr>
                                  </w:tcPrChange>
                                </w:tcPr>
                                <w:p w14:paraId="69BDA42F" w14:textId="5C05C465" w:rsidR="00E260F1" w:rsidRPr="005E1339" w:rsidRDefault="00E260F1" w:rsidP="00E260F1">
                                  <w:pPr>
                                    <w:spacing w:line="360" w:lineRule="auto"/>
                                    <w:jc w:val="center"/>
                                    <w:rPr>
                                      <w:rFonts w:ascii="Times New Roman" w:hAnsi="Times New Roman" w:cs="Times New Roman"/>
                                      <w:b/>
                                      <w:bCs/>
                                      <w:sz w:val="18"/>
                                      <w:szCs w:val="18"/>
                                      <w:rPrChange w:id="1632" w:author="Maino Vieytes, Christian (NIH/NIA/IRP) [F]" w:date="2023-11-16T08:33:00Z">
                                        <w:rPr>
                                          <w:rFonts w:ascii="Times New Roman" w:hAnsi="Times New Roman" w:cs="Times New Roman"/>
                                          <w:sz w:val="20"/>
                                          <w:szCs w:val="20"/>
                                        </w:rPr>
                                      </w:rPrChange>
                                    </w:rPr>
                                  </w:pPr>
                                  <w:ins w:id="1633" w:author="Maino Vieytes, Christian (NIH/NIA/IRP) [F]" w:date="2023-11-16T08:30:00Z">
                                    <w:r w:rsidRPr="005E1339">
                                      <w:rPr>
                                        <w:rFonts w:ascii="Times New Roman" w:hAnsi="Times New Roman" w:cs="Times New Roman"/>
                                        <w:b/>
                                        <w:bCs/>
                                        <w:color w:val="000000"/>
                                        <w:sz w:val="18"/>
                                        <w:szCs w:val="18"/>
                                        <w:rPrChange w:id="1634" w:author="Maino Vieytes, Christian (NIH/NIA/IRP) [F]" w:date="2023-11-16T08:33:00Z">
                                          <w:rPr>
                                            <w:rFonts w:ascii="Calibri" w:hAnsi="Calibri" w:cs="Calibri"/>
                                            <w:color w:val="000000"/>
                                          </w:rPr>
                                        </w:rPrChange>
                                      </w:rPr>
                                      <w:t>-0.28</w:t>
                                    </w:r>
                                  </w:ins>
                                  <w:del w:id="1635" w:author="Maino Vieytes, Christian (NIH/NIA/IRP) [F]" w:date="2023-11-15T15:22:00Z">
                                    <w:r w:rsidRPr="005E1339" w:rsidDel="00C92AAD">
                                      <w:rPr>
                                        <w:rFonts w:ascii="Times New Roman" w:hAnsi="Times New Roman" w:cs="Times New Roman"/>
                                        <w:b/>
                                        <w:bCs/>
                                        <w:color w:val="000000"/>
                                        <w:sz w:val="18"/>
                                        <w:szCs w:val="18"/>
                                        <w:rPrChange w:id="1636"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1637" w:author="Maino Vieytes, Christian (NIH/NIA/IRP) [F]" w:date="2023-11-16T08:30:00Z">
                                    <w:tcPr>
                                      <w:tcW w:w="1350" w:type="dxa"/>
                                      <w:tcBorders>
                                        <w:top w:val="nil"/>
                                        <w:left w:val="nil"/>
                                        <w:bottom w:val="nil"/>
                                        <w:right w:val="single" w:sz="4" w:space="0" w:color="auto"/>
                                      </w:tcBorders>
                                      <w:vAlign w:val="center"/>
                                    </w:tcPr>
                                  </w:tcPrChange>
                                </w:tcPr>
                                <w:p w14:paraId="2B509D7B" w14:textId="5C4A47EB" w:rsidR="00E260F1" w:rsidRPr="00E260F1" w:rsidRDefault="00E260F1" w:rsidP="00E260F1">
                                  <w:pPr>
                                    <w:spacing w:line="360" w:lineRule="auto"/>
                                    <w:jc w:val="center"/>
                                    <w:rPr>
                                      <w:rFonts w:ascii="Times New Roman" w:hAnsi="Times New Roman" w:cs="Times New Roman"/>
                                      <w:color w:val="000000"/>
                                      <w:sz w:val="18"/>
                                      <w:szCs w:val="18"/>
                                      <w:rPrChange w:id="1638" w:author="Maino Vieytes, Christian (NIH/NIA/IRP) [F]" w:date="2023-11-16T08:30:00Z">
                                        <w:rPr>
                                          <w:rFonts w:ascii="Times New Roman" w:hAnsi="Times New Roman" w:cs="Times New Roman"/>
                                          <w:color w:val="000000"/>
                                          <w:sz w:val="20"/>
                                          <w:szCs w:val="20"/>
                                        </w:rPr>
                                      </w:rPrChange>
                                    </w:rPr>
                                  </w:pPr>
                                  <w:ins w:id="1639" w:author="Maino Vieytes, Christian (NIH/NIA/IRP) [F]" w:date="2023-11-16T08:30:00Z">
                                    <w:r w:rsidRPr="00E260F1">
                                      <w:rPr>
                                        <w:rFonts w:ascii="Times New Roman" w:hAnsi="Times New Roman" w:cs="Times New Roman"/>
                                        <w:color w:val="000000"/>
                                        <w:sz w:val="18"/>
                                        <w:szCs w:val="18"/>
                                        <w:rPrChange w:id="1640" w:author="Maino Vieytes, Christian (NIH/NIA/IRP) [F]" w:date="2023-11-16T08:30:00Z">
                                          <w:rPr>
                                            <w:rFonts w:ascii="Calibri" w:hAnsi="Calibri" w:cs="Calibri"/>
                                            <w:color w:val="000000"/>
                                          </w:rPr>
                                        </w:rPrChange>
                                      </w:rPr>
                                      <w:t>0.020</w:t>
                                    </w:r>
                                  </w:ins>
                                  <w:del w:id="1641" w:author="Maino Vieytes, Christian (NIH/NIA/IRP) [F]" w:date="2023-11-15T15:22:00Z">
                                    <w:r w:rsidRPr="00E260F1" w:rsidDel="00C92AAD">
                                      <w:rPr>
                                        <w:rFonts w:ascii="Times New Roman" w:hAnsi="Times New Roman" w:cs="Times New Roman"/>
                                        <w:color w:val="000000"/>
                                        <w:sz w:val="18"/>
                                        <w:szCs w:val="18"/>
                                        <w:rPrChange w:id="1642" w:author="Maino Vieytes, Christian (NIH/NIA/IRP) [F]" w:date="2023-11-16T08:30:00Z">
                                          <w:rPr>
                                            <w:rFonts w:ascii="Times New Roman" w:hAnsi="Times New Roman" w:cs="Times New Roman"/>
                                            <w:color w:val="000000"/>
                                            <w:sz w:val="20"/>
                                            <w:szCs w:val="20"/>
                                          </w:rPr>
                                        </w:rPrChange>
                                      </w:rPr>
                                      <w:delText>0.030</w:delText>
                                    </w:r>
                                  </w:del>
                                </w:p>
                              </w:tc>
                            </w:tr>
                            <w:tr w:rsidR="00E260F1" w:rsidRPr="00972A4F" w14:paraId="0B271CF8" w14:textId="77777777" w:rsidTr="00E260F1">
                              <w:tblPrEx>
                                <w:tblW w:w="6926" w:type="dxa"/>
                                <w:tblBorders>
                                  <w:insideH w:val="none" w:sz="0" w:space="0" w:color="auto"/>
                                  <w:insideV w:val="none" w:sz="0" w:space="0" w:color="auto"/>
                                </w:tblBorders>
                                <w:tblLayout w:type="fixed"/>
                                <w:tblCellMar>
                                  <w:left w:w="0" w:type="dxa"/>
                                  <w:right w:w="0" w:type="dxa"/>
                                </w:tblCellMar>
                                <w:tblPrExChange w:id="164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64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18193F" w14:textId="77777777" w:rsidR="00E260F1" w:rsidRPr="00972A4F" w:rsidRDefault="00E260F1" w:rsidP="00E260F1">
                                  <w:pPr>
                                    <w:spacing w:line="360" w:lineRule="auto"/>
                                    <w:rPr>
                                      <w:rFonts w:ascii="Times New Roman" w:hAnsi="Times New Roman" w:cs="Times New Roman"/>
                                      <w:sz w:val="18"/>
                                      <w:szCs w:val="18"/>
                                      <w:rPrChange w:id="164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46" w:author="Maino Vieytes, Christian (NIH/NIA/IRP) [F]" w:date="2023-11-15T15:31:00Z">
                                        <w:rPr>
                                          <w:rFonts w:ascii="Times New Roman" w:hAnsi="Times New Roman" w:cs="Times New Roman"/>
                                          <w:sz w:val="20"/>
                                          <w:szCs w:val="20"/>
                                        </w:rPr>
                                      </w:rPrChange>
                                    </w:rPr>
                                    <w:t>Legumes</w:t>
                                  </w:r>
                                </w:p>
                              </w:tc>
                              <w:tc>
                                <w:tcPr>
                                  <w:tcW w:w="1499" w:type="dxa"/>
                                  <w:tcBorders>
                                    <w:top w:val="nil"/>
                                    <w:bottom w:val="nil"/>
                                  </w:tcBorders>
                                  <w:shd w:val="clear" w:color="auto" w:fill="auto"/>
                                  <w:noWrap/>
                                  <w:vAlign w:val="center"/>
                                  <w:hideMark/>
                                  <w:tcPrChange w:id="1647" w:author="Maino Vieytes, Christian (NIH/NIA/IRP) [F]" w:date="2023-11-16T08:30:00Z">
                                    <w:tcPr>
                                      <w:tcW w:w="1499" w:type="dxa"/>
                                      <w:tcBorders>
                                        <w:top w:val="nil"/>
                                        <w:bottom w:val="nil"/>
                                      </w:tcBorders>
                                      <w:shd w:val="clear" w:color="auto" w:fill="auto"/>
                                      <w:noWrap/>
                                      <w:vAlign w:val="center"/>
                                      <w:hideMark/>
                                    </w:tcPr>
                                  </w:tcPrChange>
                                </w:tcPr>
                                <w:p w14:paraId="778D4B1E" w14:textId="664638D6" w:rsidR="00E260F1" w:rsidRPr="00E260F1" w:rsidRDefault="00E260F1" w:rsidP="00E260F1">
                                  <w:pPr>
                                    <w:spacing w:line="360" w:lineRule="auto"/>
                                    <w:jc w:val="center"/>
                                    <w:rPr>
                                      <w:rFonts w:ascii="Times New Roman" w:hAnsi="Times New Roman" w:cs="Times New Roman"/>
                                      <w:sz w:val="18"/>
                                      <w:szCs w:val="18"/>
                                      <w:rPrChange w:id="1648" w:author="Maino Vieytes, Christian (NIH/NIA/IRP) [F]" w:date="2023-11-16T08:30:00Z">
                                        <w:rPr>
                                          <w:rFonts w:ascii="Times New Roman" w:hAnsi="Times New Roman" w:cs="Times New Roman"/>
                                          <w:sz w:val="20"/>
                                          <w:szCs w:val="20"/>
                                        </w:rPr>
                                      </w:rPrChange>
                                    </w:rPr>
                                  </w:pPr>
                                  <w:ins w:id="1649" w:author="Maino Vieytes, Christian (NIH/NIA/IRP) [F]" w:date="2023-11-16T08:30:00Z">
                                    <w:r w:rsidRPr="00E260F1">
                                      <w:rPr>
                                        <w:rFonts w:ascii="Times New Roman" w:hAnsi="Times New Roman" w:cs="Times New Roman"/>
                                        <w:color w:val="000000"/>
                                        <w:sz w:val="18"/>
                                        <w:szCs w:val="18"/>
                                        <w:rPrChange w:id="1650" w:author="Maino Vieytes, Christian (NIH/NIA/IRP) [F]" w:date="2023-11-16T08:30:00Z">
                                          <w:rPr>
                                            <w:rFonts w:ascii="Calibri" w:hAnsi="Calibri" w:cs="Calibri"/>
                                            <w:color w:val="000000"/>
                                          </w:rPr>
                                        </w:rPrChange>
                                      </w:rPr>
                                      <w:t>-0.040</w:t>
                                    </w:r>
                                  </w:ins>
                                  <w:del w:id="1651" w:author="Maino Vieytes, Christian (NIH/NIA/IRP) [F]" w:date="2023-11-15T15:22:00Z">
                                    <w:r w:rsidRPr="00E260F1" w:rsidDel="00C92AAD">
                                      <w:rPr>
                                        <w:rFonts w:ascii="Times New Roman" w:hAnsi="Times New Roman" w:cs="Times New Roman"/>
                                        <w:color w:val="000000"/>
                                        <w:sz w:val="18"/>
                                        <w:szCs w:val="18"/>
                                        <w:rPrChange w:id="1652" w:author="Maino Vieytes, Christian (NIH/NIA/IRP) [F]" w:date="2023-11-16T08:30:00Z">
                                          <w:rPr>
                                            <w:rFonts w:ascii="Times New Roman" w:hAnsi="Times New Roman" w:cs="Times New Roman"/>
                                            <w:color w:val="000000"/>
                                            <w:sz w:val="20"/>
                                            <w:szCs w:val="20"/>
                                          </w:rPr>
                                        </w:rPrChange>
                                      </w:rPr>
                                      <w:delText>0.03</w:delText>
                                    </w:r>
                                  </w:del>
                                </w:p>
                              </w:tc>
                              <w:tc>
                                <w:tcPr>
                                  <w:tcW w:w="990" w:type="dxa"/>
                                  <w:tcBorders>
                                    <w:top w:val="nil"/>
                                    <w:bottom w:val="nil"/>
                                  </w:tcBorders>
                                  <w:shd w:val="clear" w:color="auto" w:fill="auto"/>
                                  <w:noWrap/>
                                  <w:vAlign w:val="center"/>
                                  <w:hideMark/>
                                  <w:tcPrChange w:id="1653" w:author="Maino Vieytes, Christian (NIH/NIA/IRP) [F]" w:date="2023-11-16T08:30:00Z">
                                    <w:tcPr>
                                      <w:tcW w:w="990" w:type="dxa"/>
                                      <w:tcBorders>
                                        <w:top w:val="nil"/>
                                        <w:bottom w:val="nil"/>
                                      </w:tcBorders>
                                      <w:shd w:val="clear" w:color="auto" w:fill="auto"/>
                                      <w:noWrap/>
                                      <w:vAlign w:val="center"/>
                                      <w:hideMark/>
                                    </w:tcPr>
                                  </w:tcPrChange>
                                </w:tcPr>
                                <w:p w14:paraId="300271F8" w14:textId="13DBA544" w:rsidR="00E260F1" w:rsidRPr="00E260F1" w:rsidRDefault="00E260F1" w:rsidP="00E260F1">
                                  <w:pPr>
                                    <w:spacing w:line="360" w:lineRule="auto"/>
                                    <w:jc w:val="center"/>
                                    <w:rPr>
                                      <w:rFonts w:ascii="Times New Roman" w:hAnsi="Times New Roman" w:cs="Times New Roman"/>
                                      <w:sz w:val="18"/>
                                      <w:szCs w:val="18"/>
                                      <w:rPrChange w:id="1654" w:author="Maino Vieytes, Christian (NIH/NIA/IRP) [F]" w:date="2023-11-16T08:30:00Z">
                                        <w:rPr>
                                          <w:rFonts w:ascii="Times New Roman" w:hAnsi="Times New Roman" w:cs="Times New Roman"/>
                                          <w:sz w:val="20"/>
                                          <w:szCs w:val="20"/>
                                        </w:rPr>
                                      </w:rPrChange>
                                    </w:rPr>
                                  </w:pPr>
                                  <w:ins w:id="1655" w:author="Maino Vieytes, Christian (NIH/NIA/IRP) [F]" w:date="2023-11-16T08:30:00Z">
                                    <w:r w:rsidRPr="00E260F1">
                                      <w:rPr>
                                        <w:rFonts w:ascii="Times New Roman" w:hAnsi="Times New Roman" w:cs="Times New Roman"/>
                                        <w:color w:val="000000"/>
                                        <w:sz w:val="18"/>
                                        <w:szCs w:val="18"/>
                                        <w:rPrChange w:id="1656" w:author="Maino Vieytes, Christian (NIH/NIA/IRP) [F]" w:date="2023-11-16T08:30:00Z">
                                          <w:rPr>
                                            <w:rFonts w:ascii="Calibri" w:hAnsi="Calibri" w:cs="Calibri"/>
                                            <w:color w:val="000000"/>
                                          </w:rPr>
                                        </w:rPrChange>
                                      </w:rPr>
                                      <w:t>0.010</w:t>
                                    </w:r>
                                  </w:ins>
                                  <w:del w:id="1657" w:author="Maino Vieytes, Christian (NIH/NIA/IRP) [F]" w:date="2023-11-15T15:22:00Z">
                                    <w:r w:rsidRPr="00E260F1" w:rsidDel="00C92AAD">
                                      <w:rPr>
                                        <w:rFonts w:ascii="Times New Roman" w:hAnsi="Times New Roman" w:cs="Times New Roman"/>
                                        <w:color w:val="000000"/>
                                        <w:sz w:val="18"/>
                                        <w:szCs w:val="18"/>
                                        <w:rPrChange w:id="1658"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1659" w:author="Maino Vieytes, Christian (NIH/NIA/IRP) [F]" w:date="2023-11-16T08:30:00Z">
                                    <w:tcPr>
                                      <w:tcW w:w="900" w:type="dxa"/>
                                      <w:tcBorders>
                                        <w:top w:val="nil"/>
                                        <w:bottom w:val="nil"/>
                                        <w:right w:val="nil"/>
                                      </w:tcBorders>
                                      <w:shd w:val="clear" w:color="auto" w:fill="auto"/>
                                      <w:noWrap/>
                                      <w:vAlign w:val="center"/>
                                      <w:hideMark/>
                                    </w:tcPr>
                                  </w:tcPrChange>
                                </w:tcPr>
                                <w:p w14:paraId="68DB156D" w14:textId="3605FA6A" w:rsidR="00E260F1" w:rsidRPr="00E260F1" w:rsidRDefault="00E260F1" w:rsidP="00E260F1">
                                  <w:pPr>
                                    <w:spacing w:line="360" w:lineRule="auto"/>
                                    <w:jc w:val="center"/>
                                    <w:rPr>
                                      <w:rFonts w:ascii="Times New Roman" w:hAnsi="Times New Roman" w:cs="Times New Roman"/>
                                      <w:sz w:val="18"/>
                                      <w:szCs w:val="18"/>
                                      <w:rPrChange w:id="1660" w:author="Maino Vieytes, Christian (NIH/NIA/IRP) [F]" w:date="2023-11-16T08:30:00Z">
                                        <w:rPr>
                                          <w:rFonts w:ascii="Times New Roman" w:hAnsi="Times New Roman" w:cs="Times New Roman"/>
                                          <w:sz w:val="20"/>
                                          <w:szCs w:val="20"/>
                                        </w:rPr>
                                      </w:rPrChange>
                                    </w:rPr>
                                  </w:pPr>
                                  <w:ins w:id="1661" w:author="Maino Vieytes, Christian (NIH/NIA/IRP) [F]" w:date="2023-11-16T08:30:00Z">
                                    <w:r w:rsidRPr="00E260F1">
                                      <w:rPr>
                                        <w:rFonts w:ascii="Times New Roman" w:hAnsi="Times New Roman" w:cs="Times New Roman"/>
                                        <w:color w:val="000000"/>
                                        <w:sz w:val="18"/>
                                        <w:szCs w:val="18"/>
                                        <w:rPrChange w:id="1662" w:author="Maino Vieytes, Christian (NIH/NIA/IRP) [F]" w:date="2023-11-16T08:30:00Z">
                                          <w:rPr>
                                            <w:rFonts w:ascii="Calibri" w:hAnsi="Calibri" w:cs="Calibri"/>
                                            <w:color w:val="000000"/>
                                          </w:rPr>
                                        </w:rPrChange>
                                      </w:rPr>
                                      <w:t>0.11</w:t>
                                    </w:r>
                                  </w:ins>
                                  <w:del w:id="1663" w:author="Maino Vieytes, Christian (NIH/NIA/IRP) [F]" w:date="2023-11-15T15:22:00Z">
                                    <w:r w:rsidRPr="00E260F1" w:rsidDel="00C92AAD">
                                      <w:rPr>
                                        <w:rFonts w:ascii="Times New Roman" w:hAnsi="Times New Roman" w:cs="Times New Roman"/>
                                        <w:color w:val="000000"/>
                                        <w:sz w:val="18"/>
                                        <w:szCs w:val="18"/>
                                        <w:rPrChange w:id="1664" w:author="Maino Vieytes, Christian (NIH/NIA/IRP) [F]" w:date="2023-11-16T08:30: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1665" w:author="Maino Vieytes, Christian (NIH/NIA/IRP) [F]" w:date="2023-11-16T08:30:00Z">
                                    <w:tcPr>
                                      <w:tcW w:w="1350" w:type="dxa"/>
                                      <w:tcBorders>
                                        <w:top w:val="nil"/>
                                        <w:left w:val="nil"/>
                                        <w:bottom w:val="nil"/>
                                        <w:right w:val="single" w:sz="4" w:space="0" w:color="auto"/>
                                      </w:tcBorders>
                                      <w:vAlign w:val="center"/>
                                    </w:tcPr>
                                  </w:tcPrChange>
                                </w:tcPr>
                                <w:p w14:paraId="37D1EABD" w14:textId="124E42AA" w:rsidR="00E260F1" w:rsidRPr="00E260F1" w:rsidRDefault="00E260F1" w:rsidP="00E260F1">
                                  <w:pPr>
                                    <w:spacing w:line="360" w:lineRule="auto"/>
                                    <w:jc w:val="center"/>
                                    <w:rPr>
                                      <w:rFonts w:ascii="Times New Roman" w:hAnsi="Times New Roman" w:cs="Times New Roman"/>
                                      <w:color w:val="000000"/>
                                      <w:sz w:val="18"/>
                                      <w:szCs w:val="18"/>
                                      <w:rPrChange w:id="1666" w:author="Maino Vieytes, Christian (NIH/NIA/IRP) [F]" w:date="2023-11-16T08:30:00Z">
                                        <w:rPr>
                                          <w:rFonts w:ascii="Times New Roman" w:hAnsi="Times New Roman" w:cs="Times New Roman"/>
                                          <w:color w:val="000000"/>
                                          <w:sz w:val="20"/>
                                          <w:szCs w:val="20"/>
                                        </w:rPr>
                                      </w:rPrChange>
                                    </w:rPr>
                                  </w:pPr>
                                  <w:ins w:id="1667" w:author="Maino Vieytes, Christian (NIH/NIA/IRP) [F]" w:date="2023-11-16T08:30:00Z">
                                    <w:r w:rsidRPr="00E260F1">
                                      <w:rPr>
                                        <w:rFonts w:ascii="Times New Roman" w:hAnsi="Times New Roman" w:cs="Times New Roman"/>
                                        <w:color w:val="000000"/>
                                        <w:sz w:val="18"/>
                                        <w:szCs w:val="18"/>
                                        <w:rPrChange w:id="1668" w:author="Maino Vieytes, Christian (NIH/NIA/IRP) [F]" w:date="2023-11-16T08:30:00Z">
                                          <w:rPr>
                                            <w:rFonts w:ascii="Calibri" w:hAnsi="Calibri" w:cs="Calibri"/>
                                            <w:color w:val="000000"/>
                                          </w:rPr>
                                        </w:rPrChange>
                                      </w:rPr>
                                      <w:t>0.14</w:t>
                                    </w:r>
                                  </w:ins>
                                  <w:del w:id="1669" w:author="Maino Vieytes, Christian (NIH/NIA/IRP) [F]" w:date="2023-11-15T15:22:00Z">
                                    <w:r w:rsidRPr="00E260F1" w:rsidDel="00C92AAD">
                                      <w:rPr>
                                        <w:rFonts w:ascii="Times New Roman" w:hAnsi="Times New Roman" w:cs="Times New Roman"/>
                                        <w:color w:val="000000"/>
                                        <w:sz w:val="18"/>
                                        <w:szCs w:val="18"/>
                                        <w:rPrChange w:id="1670" w:author="Maino Vieytes, Christian (NIH/NIA/IRP) [F]" w:date="2023-11-16T08:30:00Z">
                                          <w:rPr>
                                            <w:rFonts w:ascii="Times New Roman" w:hAnsi="Times New Roman" w:cs="Times New Roman"/>
                                            <w:color w:val="000000"/>
                                            <w:sz w:val="20"/>
                                            <w:szCs w:val="20"/>
                                          </w:rPr>
                                        </w:rPrChange>
                                      </w:rPr>
                                      <w:delText>0.11</w:delText>
                                    </w:r>
                                  </w:del>
                                </w:p>
                              </w:tc>
                            </w:tr>
                            <w:tr w:rsidR="00E260F1" w:rsidRPr="00972A4F" w14:paraId="286A67DC" w14:textId="77777777" w:rsidTr="00E260F1">
                              <w:tblPrEx>
                                <w:tblW w:w="6926" w:type="dxa"/>
                                <w:tblBorders>
                                  <w:insideH w:val="none" w:sz="0" w:space="0" w:color="auto"/>
                                  <w:insideV w:val="none" w:sz="0" w:space="0" w:color="auto"/>
                                </w:tblBorders>
                                <w:tblLayout w:type="fixed"/>
                                <w:tblCellMar>
                                  <w:left w:w="0" w:type="dxa"/>
                                  <w:right w:w="0" w:type="dxa"/>
                                </w:tblCellMar>
                                <w:tblPrExChange w:id="167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67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68F146E" w14:textId="77777777" w:rsidR="00E260F1" w:rsidRPr="00972A4F" w:rsidRDefault="00E260F1" w:rsidP="00E260F1">
                                  <w:pPr>
                                    <w:spacing w:line="360" w:lineRule="auto"/>
                                    <w:rPr>
                                      <w:rFonts w:ascii="Times New Roman" w:hAnsi="Times New Roman" w:cs="Times New Roman"/>
                                      <w:sz w:val="18"/>
                                      <w:szCs w:val="18"/>
                                      <w:rPrChange w:id="167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74" w:author="Maino Vieytes, Christian (NIH/NIA/IRP) [F]" w:date="2023-11-15T15:31:00Z">
                                        <w:rPr>
                                          <w:rFonts w:ascii="Times New Roman" w:hAnsi="Times New Roman" w:cs="Times New Roman"/>
                                          <w:sz w:val="20"/>
                                          <w:szCs w:val="20"/>
                                        </w:rPr>
                                      </w:rPrChange>
                                    </w:rPr>
                                    <w:t>Soy</w:t>
                                  </w:r>
                                </w:p>
                              </w:tc>
                              <w:tc>
                                <w:tcPr>
                                  <w:tcW w:w="1499" w:type="dxa"/>
                                  <w:tcBorders>
                                    <w:top w:val="nil"/>
                                    <w:bottom w:val="nil"/>
                                  </w:tcBorders>
                                  <w:shd w:val="clear" w:color="auto" w:fill="auto"/>
                                  <w:noWrap/>
                                  <w:vAlign w:val="center"/>
                                  <w:hideMark/>
                                  <w:tcPrChange w:id="1675" w:author="Maino Vieytes, Christian (NIH/NIA/IRP) [F]" w:date="2023-11-16T08:30:00Z">
                                    <w:tcPr>
                                      <w:tcW w:w="1499" w:type="dxa"/>
                                      <w:tcBorders>
                                        <w:top w:val="nil"/>
                                        <w:bottom w:val="nil"/>
                                      </w:tcBorders>
                                      <w:shd w:val="clear" w:color="auto" w:fill="auto"/>
                                      <w:noWrap/>
                                      <w:vAlign w:val="center"/>
                                      <w:hideMark/>
                                    </w:tcPr>
                                  </w:tcPrChange>
                                </w:tcPr>
                                <w:p w14:paraId="6A0FC4F5" w14:textId="05F9440B" w:rsidR="00E260F1" w:rsidRPr="00E260F1" w:rsidRDefault="00E260F1" w:rsidP="00E260F1">
                                  <w:pPr>
                                    <w:spacing w:line="360" w:lineRule="auto"/>
                                    <w:jc w:val="center"/>
                                    <w:rPr>
                                      <w:rFonts w:ascii="Times New Roman" w:hAnsi="Times New Roman" w:cs="Times New Roman"/>
                                      <w:sz w:val="18"/>
                                      <w:szCs w:val="18"/>
                                      <w:rPrChange w:id="1676" w:author="Maino Vieytes, Christian (NIH/NIA/IRP) [F]" w:date="2023-11-16T08:30:00Z">
                                        <w:rPr>
                                          <w:rFonts w:ascii="Times New Roman" w:hAnsi="Times New Roman" w:cs="Times New Roman"/>
                                          <w:sz w:val="20"/>
                                          <w:szCs w:val="20"/>
                                        </w:rPr>
                                      </w:rPrChange>
                                    </w:rPr>
                                  </w:pPr>
                                  <w:ins w:id="1677" w:author="Maino Vieytes, Christian (NIH/NIA/IRP) [F]" w:date="2023-11-16T08:30:00Z">
                                    <w:r w:rsidRPr="00E260F1">
                                      <w:rPr>
                                        <w:rFonts w:ascii="Times New Roman" w:hAnsi="Times New Roman" w:cs="Times New Roman"/>
                                        <w:color w:val="000000"/>
                                        <w:sz w:val="18"/>
                                        <w:szCs w:val="18"/>
                                        <w:rPrChange w:id="1678" w:author="Maino Vieytes, Christian (NIH/NIA/IRP) [F]" w:date="2023-11-16T08:30:00Z">
                                          <w:rPr>
                                            <w:rFonts w:ascii="Calibri" w:hAnsi="Calibri" w:cs="Calibri"/>
                                            <w:color w:val="000000"/>
                                          </w:rPr>
                                        </w:rPrChange>
                                      </w:rPr>
                                      <w:t>-0.12</w:t>
                                    </w:r>
                                  </w:ins>
                                  <w:del w:id="1679" w:author="Maino Vieytes, Christian (NIH/NIA/IRP) [F]" w:date="2023-11-15T15:22:00Z">
                                    <w:r w:rsidRPr="00E260F1" w:rsidDel="00C92AAD">
                                      <w:rPr>
                                        <w:rFonts w:ascii="Times New Roman" w:hAnsi="Times New Roman" w:cs="Times New Roman"/>
                                        <w:color w:val="000000"/>
                                        <w:sz w:val="18"/>
                                        <w:szCs w:val="18"/>
                                        <w:rPrChange w:id="1680"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1681" w:author="Maino Vieytes, Christian (NIH/NIA/IRP) [F]" w:date="2023-11-16T08:30:00Z">
                                    <w:tcPr>
                                      <w:tcW w:w="990" w:type="dxa"/>
                                      <w:tcBorders>
                                        <w:top w:val="nil"/>
                                        <w:bottom w:val="nil"/>
                                      </w:tcBorders>
                                      <w:shd w:val="clear" w:color="auto" w:fill="auto"/>
                                      <w:noWrap/>
                                      <w:vAlign w:val="center"/>
                                      <w:hideMark/>
                                    </w:tcPr>
                                  </w:tcPrChange>
                                </w:tcPr>
                                <w:p w14:paraId="43433ECF" w14:textId="0419B0C5" w:rsidR="00E260F1" w:rsidRPr="00E260F1" w:rsidRDefault="00E260F1" w:rsidP="00E260F1">
                                  <w:pPr>
                                    <w:spacing w:line="360" w:lineRule="auto"/>
                                    <w:jc w:val="center"/>
                                    <w:rPr>
                                      <w:rFonts w:ascii="Times New Roman" w:hAnsi="Times New Roman" w:cs="Times New Roman"/>
                                      <w:sz w:val="18"/>
                                      <w:szCs w:val="18"/>
                                      <w:rPrChange w:id="1682" w:author="Maino Vieytes, Christian (NIH/NIA/IRP) [F]" w:date="2023-11-16T08:30:00Z">
                                        <w:rPr>
                                          <w:rFonts w:ascii="Times New Roman" w:hAnsi="Times New Roman" w:cs="Times New Roman"/>
                                          <w:sz w:val="20"/>
                                          <w:szCs w:val="20"/>
                                        </w:rPr>
                                      </w:rPrChange>
                                    </w:rPr>
                                  </w:pPr>
                                  <w:ins w:id="1683" w:author="Maino Vieytes, Christian (NIH/NIA/IRP) [F]" w:date="2023-11-16T08:30:00Z">
                                    <w:r w:rsidRPr="00E260F1">
                                      <w:rPr>
                                        <w:rFonts w:ascii="Times New Roman" w:hAnsi="Times New Roman" w:cs="Times New Roman"/>
                                        <w:color w:val="000000"/>
                                        <w:sz w:val="18"/>
                                        <w:szCs w:val="18"/>
                                        <w:rPrChange w:id="1684" w:author="Maino Vieytes, Christian (NIH/NIA/IRP) [F]" w:date="2023-11-16T08:30:00Z">
                                          <w:rPr>
                                            <w:rFonts w:ascii="Calibri" w:hAnsi="Calibri" w:cs="Calibri"/>
                                            <w:color w:val="000000"/>
                                          </w:rPr>
                                        </w:rPrChange>
                                      </w:rPr>
                                      <w:t>-0.010</w:t>
                                    </w:r>
                                  </w:ins>
                                  <w:del w:id="1685" w:author="Maino Vieytes, Christian (NIH/NIA/IRP) [F]" w:date="2023-11-15T15:22:00Z">
                                    <w:r w:rsidRPr="00E260F1" w:rsidDel="00C92AAD">
                                      <w:rPr>
                                        <w:rFonts w:ascii="Times New Roman" w:hAnsi="Times New Roman" w:cs="Times New Roman"/>
                                        <w:color w:val="000000"/>
                                        <w:sz w:val="18"/>
                                        <w:szCs w:val="18"/>
                                        <w:rPrChange w:id="1686" w:author="Maino Vieytes, Christian (NIH/NIA/IRP) [F]" w:date="2023-11-16T08:30:00Z">
                                          <w:rPr>
                                            <w:rFonts w:ascii="Times New Roman" w:hAnsi="Times New Roman" w:cs="Times New Roman"/>
                                            <w:color w:val="000000"/>
                                            <w:sz w:val="20"/>
                                            <w:szCs w:val="20"/>
                                          </w:rPr>
                                        </w:rPrChange>
                                      </w:rPr>
                                      <w:delText>0.07</w:delText>
                                    </w:r>
                                  </w:del>
                                </w:p>
                              </w:tc>
                              <w:tc>
                                <w:tcPr>
                                  <w:tcW w:w="900" w:type="dxa"/>
                                  <w:tcBorders>
                                    <w:top w:val="nil"/>
                                    <w:bottom w:val="nil"/>
                                    <w:right w:val="nil"/>
                                  </w:tcBorders>
                                  <w:shd w:val="clear" w:color="auto" w:fill="auto"/>
                                  <w:noWrap/>
                                  <w:vAlign w:val="center"/>
                                  <w:hideMark/>
                                  <w:tcPrChange w:id="1687" w:author="Maino Vieytes, Christian (NIH/NIA/IRP) [F]" w:date="2023-11-16T08:30:00Z">
                                    <w:tcPr>
                                      <w:tcW w:w="900" w:type="dxa"/>
                                      <w:tcBorders>
                                        <w:top w:val="nil"/>
                                        <w:bottom w:val="nil"/>
                                        <w:right w:val="nil"/>
                                      </w:tcBorders>
                                      <w:shd w:val="clear" w:color="auto" w:fill="auto"/>
                                      <w:noWrap/>
                                      <w:vAlign w:val="center"/>
                                      <w:hideMark/>
                                    </w:tcPr>
                                  </w:tcPrChange>
                                </w:tcPr>
                                <w:p w14:paraId="05CD5322" w14:textId="3F69007A" w:rsidR="00E260F1" w:rsidRPr="00E260F1" w:rsidRDefault="00E260F1" w:rsidP="00E260F1">
                                  <w:pPr>
                                    <w:spacing w:line="360" w:lineRule="auto"/>
                                    <w:jc w:val="center"/>
                                    <w:rPr>
                                      <w:rFonts w:ascii="Times New Roman" w:hAnsi="Times New Roman" w:cs="Times New Roman"/>
                                      <w:sz w:val="18"/>
                                      <w:szCs w:val="18"/>
                                      <w:rPrChange w:id="1688" w:author="Maino Vieytes, Christian (NIH/NIA/IRP) [F]" w:date="2023-11-16T08:30:00Z">
                                        <w:rPr>
                                          <w:rFonts w:ascii="Times New Roman" w:hAnsi="Times New Roman" w:cs="Times New Roman"/>
                                          <w:sz w:val="20"/>
                                          <w:szCs w:val="20"/>
                                        </w:rPr>
                                      </w:rPrChange>
                                    </w:rPr>
                                  </w:pPr>
                                  <w:ins w:id="1689" w:author="Maino Vieytes, Christian (NIH/NIA/IRP) [F]" w:date="2023-11-16T08:30:00Z">
                                    <w:r w:rsidRPr="00E260F1">
                                      <w:rPr>
                                        <w:rFonts w:ascii="Times New Roman" w:hAnsi="Times New Roman" w:cs="Times New Roman"/>
                                        <w:color w:val="000000"/>
                                        <w:sz w:val="18"/>
                                        <w:szCs w:val="18"/>
                                        <w:rPrChange w:id="1690" w:author="Maino Vieytes, Christian (NIH/NIA/IRP) [F]" w:date="2023-11-16T08:30:00Z">
                                          <w:rPr>
                                            <w:rFonts w:ascii="Calibri" w:hAnsi="Calibri" w:cs="Calibri"/>
                                            <w:color w:val="000000"/>
                                          </w:rPr>
                                        </w:rPrChange>
                                      </w:rPr>
                                      <w:t>0.15</w:t>
                                    </w:r>
                                  </w:ins>
                                  <w:del w:id="1691" w:author="Maino Vieytes, Christian (NIH/NIA/IRP) [F]" w:date="2023-11-15T15:22:00Z">
                                    <w:r w:rsidRPr="00E260F1" w:rsidDel="00C92AAD">
                                      <w:rPr>
                                        <w:rFonts w:ascii="Times New Roman" w:hAnsi="Times New Roman" w:cs="Times New Roman"/>
                                        <w:color w:val="000000"/>
                                        <w:sz w:val="18"/>
                                        <w:szCs w:val="18"/>
                                        <w:rPrChange w:id="1692" w:author="Maino Vieytes, Christian (NIH/NIA/IRP) [F]" w:date="2023-11-16T08:30:00Z">
                                          <w:rPr>
                                            <w:rFonts w:ascii="Times New Roman" w:hAnsi="Times New Roman" w:cs="Times New Roman"/>
                                            <w:color w:val="000000"/>
                                            <w:sz w:val="20"/>
                                            <w:szCs w:val="20"/>
                                          </w:rPr>
                                        </w:rPrChange>
                                      </w:rPr>
                                      <w:delText>0.20</w:delText>
                                    </w:r>
                                  </w:del>
                                </w:p>
                              </w:tc>
                              <w:tc>
                                <w:tcPr>
                                  <w:tcW w:w="1350" w:type="dxa"/>
                                  <w:tcBorders>
                                    <w:top w:val="nil"/>
                                    <w:left w:val="nil"/>
                                    <w:bottom w:val="nil"/>
                                    <w:right w:val="single" w:sz="4" w:space="0" w:color="auto"/>
                                  </w:tcBorders>
                                  <w:vAlign w:val="center"/>
                                  <w:tcPrChange w:id="1693" w:author="Maino Vieytes, Christian (NIH/NIA/IRP) [F]" w:date="2023-11-16T08:30:00Z">
                                    <w:tcPr>
                                      <w:tcW w:w="1350" w:type="dxa"/>
                                      <w:tcBorders>
                                        <w:top w:val="nil"/>
                                        <w:left w:val="nil"/>
                                        <w:bottom w:val="nil"/>
                                        <w:right w:val="single" w:sz="4" w:space="0" w:color="auto"/>
                                      </w:tcBorders>
                                      <w:vAlign w:val="center"/>
                                    </w:tcPr>
                                  </w:tcPrChange>
                                </w:tcPr>
                                <w:p w14:paraId="30FB0137" w14:textId="6066ED04" w:rsidR="00E260F1" w:rsidRPr="00E260F1" w:rsidRDefault="00E260F1" w:rsidP="00E260F1">
                                  <w:pPr>
                                    <w:spacing w:line="360" w:lineRule="auto"/>
                                    <w:jc w:val="center"/>
                                    <w:rPr>
                                      <w:rFonts w:ascii="Times New Roman" w:hAnsi="Times New Roman" w:cs="Times New Roman"/>
                                      <w:color w:val="000000"/>
                                      <w:sz w:val="18"/>
                                      <w:szCs w:val="18"/>
                                      <w:rPrChange w:id="1694" w:author="Maino Vieytes, Christian (NIH/NIA/IRP) [F]" w:date="2023-11-16T08:30:00Z">
                                        <w:rPr>
                                          <w:rFonts w:ascii="Times New Roman" w:hAnsi="Times New Roman" w:cs="Times New Roman"/>
                                          <w:color w:val="000000"/>
                                          <w:sz w:val="20"/>
                                          <w:szCs w:val="20"/>
                                        </w:rPr>
                                      </w:rPrChange>
                                    </w:rPr>
                                  </w:pPr>
                                  <w:ins w:id="1695" w:author="Maino Vieytes, Christian (NIH/NIA/IRP) [F]" w:date="2023-11-16T08:30:00Z">
                                    <w:r w:rsidRPr="00E260F1">
                                      <w:rPr>
                                        <w:rFonts w:ascii="Times New Roman" w:hAnsi="Times New Roman" w:cs="Times New Roman"/>
                                        <w:color w:val="000000"/>
                                        <w:sz w:val="18"/>
                                        <w:szCs w:val="18"/>
                                        <w:rPrChange w:id="1696" w:author="Maino Vieytes, Christian (NIH/NIA/IRP) [F]" w:date="2023-11-16T08:30:00Z">
                                          <w:rPr>
                                            <w:rFonts w:ascii="Calibri" w:hAnsi="Calibri" w:cs="Calibri"/>
                                            <w:color w:val="000000"/>
                                          </w:rPr>
                                        </w:rPrChange>
                                      </w:rPr>
                                      <w:t>0.12</w:t>
                                    </w:r>
                                  </w:ins>
                                  <w:del w:id="1697" w:author="Maino Vieytes, Christian (NIH/NIA/IRP) [F]" w:date="2023-11-15T15:22:00Z">
                                    <w:r w:rsidRPr="00E260F1" w:rsidDel="00C92AAD">
                                      <w:rPr>
                                        <w:rFonts w:ascii="Times New Roman" w:hAnsi="Times New Roman" w:cs="Times New Roman"/>
                                        <w:color w:val="000000"/>
                                        <w:sz w:val="18"/>
                                        <w:szCs w:val="18"/>
                                        <w:rPrChange w:id="1698" w:author="Maino Vieytes, Christian (NIH/NIA/IRP) [F]" w:date="2023-11-16T08:30:00Z">
                                          <w:rPr>
                                            <w:rFonts w:ascii="Times New Roman" w:hAnsi="Times New Roman" w:cs="Times New Roman"/>
                                            <w:color w:val="000000"/>
                                            <w:sz w:val="20"/>
                                            <w:szCs w:val="20"/>
                                          </w:rPr>
                                        </w:rPrChange>
                                      </w:rPr>
                                      <w:delText>0.14</w:delText>
                                    </w:r>
                                  </w:del>
                                </w:p>
                              </w:tc>
                            </w:tr>
                            <w:tr w:rsidR="00E260F1" w:rsidRPr="00972A4F" w14:paraId="4875C0D7" w14:textId="77777777" w:rsidTr="00E260F1">
                              <w:tblPrEx>
                                <w:tblW w:w="6926" w:type="dxa"/>
                                <w:tblBorders>
                                  <w:insideH w:val="none" w:sz="0" w:space="0" w:color="auto"/>
                                  <w:insideV w:val="none" w:sz="0" w:space="0" w:color="auto"/>
                                </w:tblBorders>
                                <w:tblLayout w:type="fixed"/>
                                <w:tblCellMar>
                                  <w:left w:w="0" w:type="dxa"/>
                                  <w:right w:w="0" w:type="dxa"/>
                                </w:tblCellMar>
                                <w:tblPrExChange w:id="169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70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51F2456" w14:textId="77777777" w:rsidR="00E260F1" w:rsidRPr="00972A4F" w:rsidRDefault="00E260F1" w:rsidP="00E260F1">
                                  <w:pPr>
                                    <w:spacing w:line="360" w:lineRule="auto"/>
                                    <w:rPr>
                                      <w:rFonts w:ascii="Times New Roman" w:hAnsi="Times New Roman" w:cs="Times New Roman"/>
                                      <w:sz w:val="18"/>
                                      <w:szCs w:val="18"/>
                                      <w:rPrChange w:id="170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02" w:author="Maino Vieytes, Christian (NIH/NIA/IRP) [F]" w:date="2023-11-15T15:31:00Z">
                                        <w:rPr>
                                          <w:rFonts w:ascii="Times New Roman" w:hAnsi="Times New Roman" w:cs="Times New Roman"/>
                                          <w:sz w:val="20"/>
                                          <w:szCs w:val="20"/>
                                        </w:rPr>
                                      </w:rPrChange>
                                    </w:rPr>
                                    <w:t>Refined Grains</w:t>
                                  </w:r>
                                </w:p>
                              </w:tc>
                              <w:tc>
                                <w:tcPr>
                                  <w:tcW w:w="1499" w:type="dxa"/>
                                  <w:tcBorders>
                                    <w:top w:val="nil"/>
                                    <w:bottom w:val="nil"/>
                                  </w:tcBorders>
                                  <w:shd w:val="clear" w:color="auto" w:fill="auto"/>
                                  <w:noWrap/>
                                  <w:vAlign w:val="center"/>
                                  <w:hideMark/>
                                  <w:tcPrChange w:id="1703" w:author="Maino Vieytes, Christian (NIH/NIA/IRP) [F]" w:date="2023-11-16T08:30:00Z">
                                    <w:tcPr>
                                      <w:tcW w:w="1499" w:type="dxa"/>
                                      <w:tcBorders>
                                        <w:top w:val="nil"/>
                                        <w:bottom w:val="nil"/>
                                      </w:tcBorders>
                                      <w:shd w:val="clear" w:color="auto" w:fill="auto"/>
                                      <w:noWrap/>
                                      <w:vAlign w:val="center"/>
                                      <w:hideMark/>
                                    </w:tcPr>
                                  </w:tcPrChange>
                                </w:tcPr>
                                <w:p w14:paraId="66C1C0AB" w14:textId="726801CA" w:rsidR="00E260F1" w:rsidRPr="00E260F1" w:rsidRDefault="00E260F1" w:rsidP="00E260F1">
                                  <w:pPr>
                                    <w:spacing w:line="360" w:lineRule="auto"/>
                                    <w:jc w:val="center"/>
                                    <w:rPr>
                                      <w:rFonts w:ascii="Times New Roman" w:hAnsi="Times New Roman" w:cs="Times New Roman"/>
                                      <w:sz w:val="18"/>
                                      <w:szCs w:val="18"/>
                                      <w:rPrChange w:id="1704" w:author="Maino Vieytes, Christian (NIH/NIA/IRP) [F]" w:date="2023-11-16T08:30:00Z">
                                        <w:rPr>
                                          <w:rFonts w:ascii="Times New Roman" w:hAnsi="Times New Roman" w:cs="Times New Roman"/>
                                          <w:sz w:val="20"/>
                                          <w:szCs w:val="20"/>
                                        </w:rPr>
                                      </w:rPrChange>
                                    </w:rPr>
                                  </w:pPr>
                                  <w:ins w:id="1705" w:author="Maino Vieytes, Christian (NIH/NIA/IRP) [F]" w:date="2023-11-16T08:30:00Z">
                                    <w:r w:rsidRPr="00E260F1">
                                      <w:rPr>
                                        <w:rFonts w:ascii="Times New Roman" w:hAnsi="Times New Roman" w:cs="Times New Roman"/>
                                        <w:color w:val="000000"/>
                                        <w:sz w:val="18"/>
                                        <w:szCs w:val="18"/>
                                        <w:rPrChange w:id="1706" w:author="Maino Vieytes, Christian (NIH/NIA/IRP) [F]" w:date="2023-11-16T08:30:00Z">
                                          <w:rPr>
                                            <w:rFonts w:ascii="Calibri" w:hAnsi="Calibri" w:cs="Calibri"/>
                                            <w:color w:val="000000"/>
                                          </w:rPr>
                                        </w:rPrChange>
                                      </w:rPr>
                                      <w:t>0.11</w:t>
                                    </w:r>
                                  </w:ins>
                                  <w:del w:id="1707" w:author="Maino Vieytes, Christian (NIH/NIA/IRP) [F]" w:date="2023-11-15T15:22:00Z">
                                    <w:r w:rsidRPr="00E260F1" w:rsidDel="00C92AAD">
                                      <w:rPr>
                                        <w:rFonts w:ascii="Times New Roman" w:hAnsi="Times New Roman" w:cs="Times New Roman"/>
                                        <w:color w:val="000000"/>
                                        <w:sz w:val="18"/>
                                        <w:szCs w:val="18"/>
                                        <w:rPrChange w:id="1708" w:author="Maino Vieytes, Christian (NIH/NIA/IRP) [F]" w:date="2023-11-16T08:30:00Z">
                                          <w:rPr>
                                            <w:rFonts w:ascii="Times New Roman" w:hAnsi="Times New Roman" w:cs="Times New Roman"/>
                                            <w:color w:val="000000"/>
                                            <w:sz w:val="20"/>
                                            <w:szCs w:val="20"/>
                                          </w:rPr>
                                        </w:rPrChange>
                                      </w:rPr>
                                      <w:delText>-0.06</w:delText>
                                    </w:r>
                                  </w:del>
                                </w:p>
                              </w:tc>
                              <w:tc>
                                <w:tcPr>
                                  <w:tcW w:w="990" w:type="dxa"/>
                                  <w:tcBorders>
                                    <w:top w:val="nil"/>
                                    <w:bottom w:val="nil"/>
                                  </w:tcBorders>
                                  <w:shd w:val="clear" w:color="auto" w:fill="auto"/>
                                  <w:noWrap/>
                                  <w:vAlign w:val="center"/>
                                  <w:hideMark/>
                                  <w:tcPrChange w:id="1709" w:author="Maino Vieytes, Christian (NIH/NIA/IRP) [F]" w:date="2023-11-16T08:30:00Z">
                                    <w:tcPr>
                                      <w:tcW w:w="990" w:type="dxa"/>
                                      <w:tcBorders>
                                        <w:top w:val="nil"/>
                                        <w:bottom w:val="nil"/>
                                      </w:tcBorders>
                                      <w:shd w:val="clear" w:color="auto" w:fill="auto"/>
                                      <w:noWrap/>
                                      <w:vAlign w:val="center"/>
                                      <w:hideMark/>
                                    </w:tcPr>
                                  </w:tcPrChange>
                                </w:tcPr>
                                <w:p w14:paraId="79373607" w14:textId="4082319F" w:rsidR="00E260F1" w:rsidRPr="00E260F1" w:rsidRDefault="00E260F1" w:rsidP="00E260F1">
                                  <w:pPr>
                                    <w:spacing w:line="360" w:lineRule="auto"/>
                                    <w:jc w:val="center"/>
                                    <w:rPr>
                                      <w:rFonts w:ascii="Times New Roman" w:hAnsi="Times New Roman" w:cs="Times New Roman"/>
                                      <w:sz w:val="18"/>
                                      <w:szCs w:val="18"/>
                                      <w:rPrChange w:id="1710" w:author="Maino Vieytes, Christian (NIH/NIA/IRP) [F]" w:date="2023-11-16T08:30:00Z">
                                        <w:rPr>
                                          <w:rFonts w:ascii="Times New Roman" w:hAnsi="Times New Roman" w:cs="Times New Roman"/>
                                          <w:sz w:val="20"/>
                                          <w:szCs w:val="20"/>
                                        </w:rPr>
                                      </w:rPrChange>
                                    </w:rPr>
                                  </w:pPr>
                                  <w:ins w:id="1711" w:author="Maino Vieytes, Christian (NIH/NIA/IRP) [F]" w:date="2023-11-16T08:30:00Z">
                                    <w:r w:rsidRPr="00E260F1">
                                      <w:rPr>
                                        <w:rFonts w:ascii="Times New Roman" w:hAnsi="Times New Roman" w:cs="Times New Roman"/>
                                        <w:color w:val="000000"/>
                                        <w:sz w:val="18"/>
                                        <w:szCs w:val="18"/>
                                        <w:rPrChange w:id="1712" w:author="Maino Vieytes, Christian (NIH/NIA/IRP) [F]" w:date="2023-11-16T08:30:00Z">
                                          <w:rPr>
                                            <w:rFonts w:ascii="Calibri" w:hAnsi="Calibri" w:cs="Calibri"/>
                                            <w:color w:val="000000"/>
                                          </w:rPr>
                                        </w:rPrChange>
                                      </w:rPr>
                                      <w:t>-0.12</w:t>
                                    </w:r>
                                  </w:ins>
                                  <w:del w:id="1713" w:author="Maino Vieytes, Christian (NIH/NIA/IRP) [F]" w:date="2023-11-15T15:22:00Z">
                                    <w:r w:rsidRPr="00E260F1" w:rsidDel="00C92AAD">
                                      <w:rPr>
                                        <w:rFonts w:ascii="Times New Roman" w:hAnsi="Times New Roman" w:cs="Times New Roman"/>
                                        <w:color w:val="000000"/>
                                        <w:sz w:val="18"/>
                                        <w:szCs w:val="18"/>
                                        <w:rPrChange w:id="1714" w:author="Maino Vieytes, Christian (NIH/NIA/IRP) [F]" w:date="2023-11-16T08:30: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1715" w:author="Maino Vieytes, Christian (NIH/NIA/IRP) [F]" w:date="2023-11-16T08:30:00Z">
                                    <w:tcPr>
                                      <w:tcW w:w="900" w:type="dxa"/>
                                      <w:tcBorders>
                                        <w:top w:val="nil"/>
                                        <w:bottom w:val="nil"/>
                                        <w:right w:val="nil"/>
                                      </w:tcBorders>
                                      <w:shd w:val="clear" w:color="auto" w:fill="auto"/>
                                      <w:noWrap/>
                                      <w:vAlign w:val="center"/>
                                      <w:hideMark/>
                                    </w:tcPr>
                                  </w:tcPrChange>
                                </w:tcPr>
                                <w:p w14:paraId="5620B4EF" w14:textId="3A5F7094" w:rsidR="00E260F1" w:rsidRPr="00E260F1" w:rsidRDefault="00E260F1" w:rsidP="00E260F1">
                                  <w:pPr>
                                    <w:spacing w:line="360" w:lineRule="auto"/>
                                    <w:jc w:val="center"/>
                                    <w:rPr>
                                      <w:rFonts w:ascii="Times New Roman" w:hAnsi="Times New Roman" w:cs="Times New Roman"/>
                                      <w:b/>
                                      <w:bCs/>
                                      <w:sz w:val="18"/>
                                      <w:szCs w:val="18"/>
                                      <w:rPrChange w:id="1716" w:author="Maino Vieytes, Christian (NIH/NIA/IRP) [F]" w:date="2023-11-16T08:30:00Z">
                                        <w:rPr>
                                          <w:rFonts w:ascii="Times New Roman" w:hAnsi="Times New Roman" w:cs="Times New Roman"/>
                                          <w:b/>
                                          <w:bCs/>
                                          <w:sz w:val="20"/>
                                          <w:szCs w:val="20"/>
                                        </w:rPr>
                                      </w:rPrChange>
                                    </w:rPr>
                                  </w:pPr>
                                  <w:ins w:id="1717" w:author="Maino Vieytes, Christian (NIH/NIA/IRP) [F]" w:date="2023-11-16T08:30:00Z">
                                    <w:r w:rsidRPr="00E260F1">
                                      <w:rPr>
                                        <w:rFonts w:ascii="Times New Roman" w:hAnsi="Times New Roman" w:cs="Times New Roman"/>
                                        <w:color w:val="000000"/>
                                        <w:sz w:val="18"/>
                                        <w:szCs w:val="18"/>
                                        <w:rPrChange w:id="1718" w:author="Maino Vieytes, Christian (NIH/NIA/IRP) [F]" w:date="2023-11-16T08:30:00Z">
                                          <w:rPr>
                                            <w:rFonts w:ascii="Calibri" w:hAnsi="Calibri" w:cs="Calibri"/>
                                            <w:color w:val="000000"/>
                                          </w:rPr>
                                        </w:rPrChange>
                                      </w:rPr>
                                      <w:t>-0.020</w:t>
                                    </w:r>
                                  </w:ins>
                                  <w:del w:id="1719" w:author="Maino Vieytes, Christian (NIH/NIA/IRP) [F]" w:date="2023-11-15T15:22:00Z">
                                    <w:r w:rsidRPr="00E260F1" w:rsidDel="00C92AAD">
                                      <w:rPr>
                                        <w:rFonts w:ascii="Times New Roman" w:hAnsi="Times New Roman" w:cs="Times New Roman"/>
                                        <w:b/>
                                        <w:bCs/>
                                        <w:color w:val="000000"/>
                                        <w:sz w:val="18"/>
                                        <w:szCs w:val="18"/>
                                        <w:rPrChange w:id="1720" w:author="Maino Vieytes, Christian (NIH/NIA/IRP) [F]" w:date="2023-11-16T08:30:00Z">
                                          <w:rPr>
                                            <w:rFonts w:ascii="Times New Roman" w:hAnsi="Times New Roman" w:cs="Times New Roman"/>
                                            <w:b/>
                                            <w:bCs/>
                                            <w:color w:val="000000"/>
                                            <w:sz w:val="20"/>
                                            <w:szCs w:val="20"/>
                                          </w:rPr>
                                        </w:rPrChange>
                                      </w:rPr>
                                      <w:delText>-0.41</w:delText>
                                    </w:r>
                                  </w:del>
                                </w:p>
                              </w:tc>
                              <w:tc>
                                <w:tcPr>
                                  <w:tcW w:w="1350" w:type="dxa"/>
                                  <w:tcBorders>
                                    <w:top w:val="nil"/>
                                    <w:left w:val="nil"/>
                                    <w:bottom w:val="nil"/>
                                    <w:right w:val="single" w:sz="4" w:space="0" w:color="auto"/>
                                  </w:tcBorders>
                                  <w:vAlign w:val="center"/>
                                  <w:tcPrChange w:id="1721" w:author="Maino Vieytes, Christian (NIH/NIA/IRP) [F]" w:date="2023-11-16T08:30:00Z">
                                    <w:tcPr>
                                      <w:tcW w:w="1350" w:type="dxa"/>
                                      <w:tcBorders>
                                        <w:top w:val="nil"/>
                                        <w:left w:val="nil"/>
                                        <w:bottom w:val="nil"/>
                                        <w:right w:val="single" w:sz="4" w:space="0" w:color="auto"/>
                                      </w:tcBorders>
                                      <w:vAlign w:val="center"/>
                                    </w:tcPr>
                                  </w:tcPrChange>
                                </w:tcPr>
                                <w:p w14:paraId="3FCA218C" w14:textId="02EB797A" w:rsidR="00E260F1" w:rsidRPr="005E1339" w:rsidRDefault="00E260F1" w:rsidP="00E260F1">
                                  <w:pPr>
                                    <w:spacing w:line="360" w:lineRule="auto"/>
                                    <w:jc w:val="center"/>
                                    <w:rPr>
                                      <w:rFonts w:ascii="Times New Roman" w:hAnsi="Times New Roman" w:cs="Times New Roman"/>
                                      <w:b/>
                                      <w:bCs/>
                                      <w:color w:val="000000"/>
                                      <w:sz w:val="18"/>
                                      <w:szCs w:val="18"/>
                                      <w:rPrChange w:id="1722" w:author="Maino Vieytes, Christian (NIH/NIA/IRP) [F]" w:date="2023-11-16T08:34:00Z">
                                        <w:rPr>
                                          <w:rFonts w:ascii="Times New Roman" w:hAnsi="Times New Roman" w:cs="Times New Roman"/>
                                          <w:b/>
                                          <w:bCs/>
                                          <w:color w:val="000000"/>
                                          <w:sz w:val="20"/>
                                          <w:szCs w:val="20"/>
                                        </w:rPr>
                                      </w:rPrChange>
                                    </w:rPr>
                                  </w:pPr>
                                  <w:ins w:id="1723" w:author="Maino Vieytes, Christian (NIH/NIA/IRP) [F]" w:date="2023-11-16T08:30:00Z">
                                    <w:r w:rsidRPr="005E1339">
                                      <w:rPr>
                                        <w:rFonts w:ascii="Times New Roman" w:hAnsi="Times New Roman" w:cs="Times New Roman"/>
                                        <w:b/>
                                        <w:bCs/>
                                        <w:color w:val="000000"/>
                                        <w:sz w:val="18"/>
                                        <w:szCs w:val="18"/>
                                        <w:rPrChange w:id="1724" w:author="Maino Vieytes, Christian (NIH/NIA/IRP) [F]" w:date="2023-11-16T08:34:00Z">
                                          <w:rPr>
                                            <w:rFonts w:ascii="Calibri" w:hAnsi="Calibri" w:cs="Calibri"/>
                                            <w:color w:val="000000"/>
                                          </w:rPr>
                                        </w:rPrChange>
                                      </w:rPr>
                                      <w:t>-0.36</w:t>
                                    </w:r>
                                  </w:ins>
                                  <w:del w:id="1725" w:author="Maino Vieytes, Christian (NIH/NIA/IRP) [F]" w:date="2023-11-15T15:22:00Z">
                                    <w:r w:rsidRPr="005E1339" w:rsidDel="00C92AAD">
                                      <w:rPr>
                                        <w:rFonts w:ascii="Times New Roman" w:hAnsi="Times New Roman" w:cs="Times New Roman"/>
                                        <w:b/>
                                        <w:bCs/>
                                        <w:color w:val="000000"/>
                                        <w:sz w:val="18"/>
                                        <w:szCs w:val="18"/>
                                        <w:rPrChange w:id="1726" w:author="Maino Vieytes, Christian (NIH/NIA/IRP) [F]" w:date="2023-11-16T08:34:00Z">
                                          <w:rPr>
                                            <w:rFonts w:ascii="Times New Roman" w:hAnsi="Times New Roman" w:cs="Times New Roman"/>
                                            <w:b/>
                                            <w:bCs/>
                                            <w:color w:val="000000"/>
                                            <w:sz w:val="20"/>
                                            <w:szCs w:val="20"/>
                                          </w:rPr>
                                        </w:rPrChange>
                                      </w:rPr>
                                      <w:delText>-0.37</w:delText>
                                    </w:r>
                                  </w:del>
                                </w:p>
                              </w:tc>
                            </w:tr>
                            <w:tr w:rsidR="00E260F1" w:rsidRPr="00972A4F" w14:paraId="23EA4A1D" w14:textId="77777777" w:rsidTr="00E260F1">
                              <w:tblPrEx>
                                <w:tblW w:w="6926" w:type="dxa"/>
                                <w:tblBorders>
                                  <w:insideH w:val="none" w:sz="0" w:space="0" w:color="auto"/>
                                  <w:insideV w:val="none" w:sz="0" w:space="0" w:color="auto"/>
                                </w:tblBorders>
                                <w:tblLayout w:type="fixed"/>
                                <w:tblCellMar>
                                  <w:left w:w="0" w:type="dxa"/>
                                  <w:right w:w="0" w:type="dxa"/>
                                </w:tblCellMar>
                                <w:tblPrExChange w:id="172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72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873CECC" w14:textId="77777777" w:rsidR="00E260F1" w:rsidRPr="00972A4F" w:rsidRDefault="00E260F1" w:rsidP="00E260F1">
                                  <w:pPr>
                                    <w:spacing w:line="360" w:lineRule="auto"/>
                                    <w:rPr>
                                      <w:rFonts w:ascii="Times New Roman" w:hAnsi="Times New Roman" w:cs="Times New Roman"/>
                                      <w:sz w:val="18"/>
                                      <w:szCs w:val="18"/>
                                      <w:rPrChange w:id="172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30" w:author="Maino Vieytes, Christian (NIH/NIA/IRP) [F]" w:date="2023-11-15T15:31:00Z">
                                        <w:rPr>
                                          <w:rFonts w:ascii="Times New Roman" w:hAnsi="Times New Roman" w:cs="Times New Roman"/>
                                          <w:sz w:val="20"/>
                                          <w:szCs w:val="20"/>
                                        </w:rPr>
                                      </w:rPrChange>
                                    </w:rPr>
                                    <w:t>Whole Grains</w:t>
                                  </w:r>
                                </w:p>
                              </w:tc>
                              <w:tc>
                                <w:tcPr>
                                  <w:tcW w:w="1499" w:type="dxa"/>
                                  <w:tcBorders>
                                    <w:top w:val="nil"/>
                                    <w:bottom w:val="nil"/>
                                  </w:tcBorders>
                                  <w:shd w:val="clear" w:color="auto" w:fill="auto"/>
                                  <w:noWrap/>
                                  <w:vAlign w:val="center"/>
                                  <w:hideMark/>
                                  <w:tcPrChange w:id="1731" w:author="Maino Vieytes, Christian (NIH/NIA/IRP) [F]" w:date="2023-11-16T08:30:00Z">
                                    <w:tcPr>
                                      <w:tcW w:w="1499" w:type="dxa"/>
                                      <w:tcBorders>
                                        <w:top w:val="nil"/>
                                        <w:bottom w:val="nil"/>
                                      </w:tcBorders>
                                      <w:shd w:val="clear" w:color="auto" w:fill="auto"/>
                                      <w:noWrap/>
                                      <w:vAlign w:val="center"/>
                                      <w:hideMark/>
                                    </w:tcPr>
                                  </w:tcPrChange>
                                </w:tcPr>
                                <w:p w14:paraId="3DD14805" w14:textId="7AEAFC80" w:rsidR="00E260F1" w:rsidRPr="005E1339" w:rsidRDefault="00E260F1" w:rsidP="00E260F1">
                                  <w:pPr>
                                    <w:spacing w:line="360" w:lineRule="auto"/>
                                    <w:jc w:val="center"/>
                                    <w:rPr>
                                      <w:rFonts w:ascii="Times New Roman" w:hAnsi="Times New Roman" w:cs="Times New Roman"/>
                                      <w:b/>
                                      <w:bCs/>
                                      <w:sz w:val="18"/>
                                      <w:szCs w:val="18"/>
                                      <w:rPrChange w:id="1732" w:author="Maino Vieytes, Christian (NIH/NIA/IRP) [F]" w:date="2023-11-16T08:32:00Z">
                                        <w:rPr>
                                          <w:rFonts w:ascii="Times New Roman" w:hAnsi="Times New Roman" w:cs="Times New Roman"/>
                                          <w:sz w:val="20"/>
                                          <w:szCs w:val="20"/>
                                        </w:rPr>
                                      </w:rPrChange>
                                    </w:rPr>
                                  </w:pPr>
                                  <w:ins w:id="1733" w:author="Maino Vieytes, Christian (NIH/NIA/IRP) [F]" w:date="2023-11-16T08:30:00Z">
                                    <w:r w:rsidRPr="005E1339">
                                      <w:rPr>
                                        <w:rFonts w:ascii="Times New Roman" w:hAnsi="Times New Roman" w:cs="Times New Roman"/>
                                        <w:b/>
                                        <w:bCs/>
                                        <w:color w:val="000000"/>
                                        <w:sz w:val="18"/>
                                        <w:szCs w:val="18"/>
                                        <w:rPrChange w:id="1734" w:author="Maino Vieytes, Christian (NIH/NIA/IRP) [F]" w:date="2023-11-16T08:32:00Z">
                                          <w:rPr>
                                            <w:rFonts w:ascii="Calibri" w:hAnsi="Calibri" w:cs="Calibri"/>
                                            <w:color w:val="000000"/>
                                          </w:rPr>
                                        </w:rPrChange>
                                      </w:rPr>
                                      <w:t>-0.20</w:t>
                                    </w:r>
                                  </w:ins>
                                  <w:del w:id="1735" w:author="Maino Vieytes, Christian (NIH/NIA/IRP) [F]" w:date="2023-11-15T15:22:00Z">
                                    <w:r w:rsidRPr="005E1339" w:rsidDel="00C92AAD">
                                      <w:rPr>
                                        <w:rFonts w:ascii="Times New Roman" w:hAnsi="Times New Roman" w:cs="Times New Roman"/>
                                        <w:b/>
                                        <w:bCs/>
                                        <w:color w:val="000000"/>
                                        <w:sz w:val="18"/>
                                        <w:szCs w:val="18"/>
                                        <w:rPrChange w:id="1736" w:author="Maino Vieytes, Christian (NIH/NIA/IRP) [F]" w:date="2023-11-16T08:32:00Z">
                                          <w:rPr>
                                            <w:rFonts w:ascii="Times New Roman" w:hAnsi="Times New Roman" w:cs="Times New Roman"/>
                                            <w:color w:val="000000"/>
                                            <w:sz w:val="20"/>
                                            <w:szCs w:val="20"/>
                                          </w:rPr>
                                        </w:rPrChange>
                                      </w:rPr>
                                      <w:delText>-0.19</w:delText>
                                    </w:r>
                                  </w:del>
                                </w:p>
                              </w:tc>
                              <w:tc>
                                <w:tcPr>
                                  <w:tcW w:w="990" w:type="dxa"/>
                                  <w:tcBorders>
                                    <w:top w:val="nil"/>
                                    <w:bottom w:val="nil"/>
                                  </w:tcBorders>
                                  <w:shd w:val="clear" w:color="auto" w:fill="auto"/>
                                  <w:noWrap/>
                                  <w:vAlign w:val="center"/>
                                  <w:hideMark/>
                                  <w:tcPrChange w:id="1737" w:author="Maino Vieytes, Christian (NIH/NIA/IRP) [F]" w:date="2023-11-16T08:30:00Z">
                                    <w:tcPr>
                                      <w:tcW w:w="990" w:type="dxa"/>
                                      <w:tcBorders>
                                        <w:top w:val="nil"/>
                                        <w:bottom w:val="nil"/>
                                      </w:tcBorders>
                                      <w:shd w:val="clear" w:color="auto" w:fill="auto"/>
                                      <w:noWrap/>
                                      <w:vAlign w:val="center"/>
                                      <w:hideMark/>
                                    </w:tcPr>
                                  </w:tcPrChange>
                                </w:tcPr>
                                <w:p w14:paraId="62780FF9" w14:textId="40AB2C61" w:rsidR="00E260F1" w:rsidRPr="00E260F1" w:rsidRDefault="00E260F1" w:rsidP="00E260F1">
                                  <w:pPr>
                                    <w:spacing w:line="360" w:lineRule="auto"/>
                                    <w:jc w:val="center"/>
                                    <w:rPr>
                                      <w:rFonts w:ascii="Times New Roman" w:hAnsi="Times New Roman" w:cs="Times New Roman"/>
                                      <w:sz w:val="18"/>
                                      <w:szCs w:val="18"/>
                                      <w:rPrChange w:id="1738" w:author="Maino Vieytes, Christian (NIH/NIA/IRP) [F]" w:date="2023-11-16T08:30:00Z">
                                        <w:rPr>
                                          <w:rFonts w:ascii="Times New Roman" w:hAnsi="Times New Roman" w:cs="Times New Roman"/>
                                          <w:sz w:val="20"/>
                                          <w:szCs w:val="20"/>
                                        </w:rPr>
                                      </w:rPrChange>
                                    </w:rPr>
                                  </w:pPr>
                                  <w:ins w:id="1739" w:author="Maino Vieytes, Christian (NIH/NIA/IRP) [F]" w:date="2023-11-16T08:30:00Z">
                                    <w:r w:rsidRPr="00E260F1">
                                      <w:rPr>
                                        <w:rFonts w:ascii="Times New Roman" w:hAnsi="Times New Roman" w:cs="Times New Roman"/>
                                        <w:color w:val="000000"/>
                                        <w:sz w:val="18"/>
                                        <w:szCs w:val="18"/>
                                        <w:rPrChange w:id="1740" w:author="Maino Vieytes, Christian (NIH/NIA/IRP) [F]" w:date="2023-11-16T08:30:00Z">
                                          <w:rPr>
                                            <w:rFonts w:ascii="Calibri" w:hAnsi="Calibri" w:cs="Calibri"/>
                                            <w:color w:val="000000"/>
                                          </w:rPr>
                                        </w:rPrChange>
                                      </w:rPr>
                                      <w:t>-0.10</w:t>
                                    </w:r>
                                  </w:ins>
                                  <w:del w:id="1741" w:author="Maino Vieytes, Christian (NIH/NIA/IRP) [F]" w:date="2023-11-15T15:22:00Z">
                                    <w:r w:rsidRPr="00E260F1" w:rsidDel="00C92AAD">
                                      <w:rPr>
                                        <w:rFonts w:ascii="Times New Roman" w:hAnsi="Times New Roman" w:cs="Times New Roman"/>
                                        <w:color w:val="000000"/>
                                        <w:sz w:val="18"/>
                                        <w:szCs w:val="18"/>
                                        <w:rPrChange w:id="1742"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1743" w:author="Maino Vieytes, Christian (NIH/NIA/IRP) [F]" w:date="2023-11-16T08:30:00Z">
                                    <w:tcPr>
                                      <w:tcW w:w="900" w:type="dxa"/>
                                      <w:tcBorders>
                                        <w:top w:val="nil"/>
                                        <w:bottom w:val="nil"/>
                                        <w:right w:val="nil"/>
                                      </w:tcBorders>
                                      <w:shd w:val="clear" w:color="auto" w:fill="auto"/>
                                      <w:noWrap/>
                                      <w:vAlign w:val="center"/>
                                      <w:hideMark/>
                                    </w:tcPr>
                                  </w:tcPrChange>
                                </w:tcPr>
                                <w:p w14:paraId="3309A264" w14:textId="7F56EB45" w:rsidR="00E260F1" w:rsidRPr="00E260F1" w:rsidRDefault="00E260F1" w:rsidP="00E260F1">
                                  <w:pPr>
                                    <w:spacing w:line="360" w:lineRule="auto"/>
                                    <w:jc w:val="center"/>
                                    <w:rPr>
                                      <w:rFonts w:ascii="Times New Roman" w:hAnsi="Times New Roman" w:cs="Times New Roman"/>
                                      <w:b/>
                                      <w:bCs/>
                                      <w:sz w:val="18"/>
                                      <w:szCs w:val="18"/>
                                      <w:rPrChange w:id="1744" w:author="Maino Vieytes, Christian (NIH/NIA/IRP) [F]" w:date="2023-11-16T08:30:00Z">
                                        <w:rPr>
                                          <w:rFonts w:ascii="Times New Roman" w:hAnsi="Times New Roman" w:cs="Times New Roman"/>
                                          <w:b/>
                                          <w:bCs/>
                                          <w:sz w:val="20"/>
                                          <w:szCs w:val="20"/>
                                        </w:rPr>
                                      </w:rPrChange>
                                    </w:rPr>
                                  </w:pPr>
                                  <w:ins w:id="1745" w:author="Maino Vieytes, Christian (NIH/NIA/IRP) [F]" w:date="2023-11-16T08:30:00Z">
                                    <w:r w:rsidRPr="00E260F1">
                                      <w:rPr>
                                        <w:rFonts w:ascii="Times New Roman" w:hAnsi="Times New Roman" w:cs="Times New Roman"/>
                                        <w:color w:val="000000"/>
                                        <w:sz w:val="18"/>
                                        <w:szCs w:val="18"/>
                                        <w:rPrChange w:id="1746" w:author="Maino Vieytes, Christian (NIH/NIA/IRP) [F]" w:date="2023-11-16T08:30:00Z">
                                          <w:rPr>
                                            <w:rFonts w:ascii="Calibri" w:hAnsi="Calibri" w:cs="Calibri"/>
                                            <w:color w:val="000000"/>
                                          </w:rPr>
                                        </w:rPrChange>
                                      </w:rPr>
                                      <w:t>-0.11</w:t>
                                    </w:r>
                                  </w:ins>
                                  <w:del w:id="1747" w:author="Maino Vieytes, Christian (NIH/NIA/IRP) [F]" w:date="2023-11-15T15:22:00Z">
                                    <w:r w:rsidRPr="00E260F1" w:rsidDel="00C92AAD">
                                      <w:rPr>
                                        <w:rFonts w:ascii="Times New Roman" w:hAnsi="Times New Roman" w:cs="Times New Roman"/>
                                        <w:color w:val="000000"/>
                                        <w:sz w:val="18"/>
                                        <w:szCs w:val="18"/>
                                        <w:rPrChange w:id="1748"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1749" w:author="Maino Vieytes, Christian (NIH/NIA/IRP) [F]" w:date="2023-11-16T08:30:00Z">
                                    <w:tcPr>
                                      <w:tcW w:w="1350" w:type="dxa"/>
                                      <w:tcBorders>
                                        <w:top w:val="nil"/>
                                        <w:left w:val="nil"/>
                                        <w:bottom w:val="nil"/>
                                        <w:right w:val="single" w:sz="4" w:space="0" w:color="auto"/>
                                      </w:tcBorders>
                                      <w:vAlign w:val="center"/>
                                    </w:tcPr>
                                  </w:tcPrChange>
                                </w:tcPr>
                                <w:p w14:paraId="13A7B57D" w14:textId="6405CBA7" w:rsidR="00E260F1" w:rsidRPr="005E1339" w:rsidRDefault="00E260F1" w:rsidP="00E260F1">
                                  <w:pPr>
                                    <w:spacing w:line="360" w:lineRule="auto"/>
                                    <w:jc w:val="center"/>
                                    <w:rPr>
                                      <w:rFonts w:ascii="Times New Roman" w:hAnsi="Times New Roman" w:cs="Times New Roman"/>
                                      <w:b/>
                                      <w:bCs/>
                                      <w:color w:val="000000"/>
                                      <w:sz w:val="18"/>
                                      <w:szCs w:val="18"/>
                                      <w:rPrChange w:id="1750" w:author="Maino Vieytes, Christian (NIH/NIA/IRP) [F]" w:date="2023-11-16T08:33:00Z">
                                        <w:rPr>
                                          <w:rFonts w:ascii="Times New Roman" w:hAnsi="Times New Roman" w:cs="Times New Roman"/>
                                          <w:b/>
                                          <w:bCs/>
                                          <w:color w:val="000000"/>
                                          <w:sz w:val="20"/>
                                          <w:szCs w:val="20"/>
                                        </w:rPr>
                                      </w:rPrChange>
                                    </w:rPr>
                                  </w:pPr>
                                  <w:ins w:id="1751" w:author="Maino Vieytes, Christian (NIH/NIA/IRP) [F]" w:date="2023-11-16T08:30:00Z">
                                    <w:r w:rsidRPr="005E1339">
                                      <w:rPr>
                                        <w:rFonts w:ascii="Times New Roman" w:hAnsi="Times New Roman" w:cs="Times New Roman"/>
                                        <w:b/>
                                        <w:bCs/>
                                        <w:color w:val="000000"/>
                                        <w:sz w:val="18"/>
                                        <w:szCs w:val="18"/>
                                        <w:rPrChange w:id="1752" w:author="Maino Vieytes, Christian (NIH/NIA/IRP) [F]" w:date="2023-11-16T08:33:00Z">
                                          <w:rPr>
                                            <w:rFonts w:ascii="Calibri" w:hAnsi="Calibri" w:cs="Calibri"/>
                                            <w:color w:val="000000"/>
                                          </w:rPr>
                                        </w:rPrChange>
                                      </w:rPr>
                                      <w:t>0.45</w:t>
                                    </w:r>
                                  </w:ins>
                                  <w:del w:id="1753" w:author="Maino Vieytes, Christian (NIH/NIA/IRP) [F]" w:date="2023-11-15T15:22:00Z">
                                    <w:r w:rsidRPr="005E1339" w:rsidDel="00C92AAD">
                                      <w:rPr>
                                        <w:rFonts w:ascii="Times New Roman" w:hAnsi="Times New Roman" w:cs="Times New Roman"/>
                                        <w:b/>
                                        <w:bCs/>
                                        <w:color w:val="000000"/>
                                        <w:sz w:val="18"/>
                                        <w:szCs w:val="18"/>
                                        <w:rPrChange w:id="1754" w:author="Maino Vieytes, Christian (NIH/NIA/IRP) [F]" w:date="2023-11-16T08:33:00Z">
                                          <w:rPr>
                                            <w:rFonts w:ascii="Times New Roman" w:hAnsi="Times New Roman" w:cs="Times New Roman"/>
                                            <w:b/>
                                            <w:bCs/>
                                            <w:color w:val="000000"/>
                                            <w:sz w:val="20"/>
                                            <w:szCs w:val="20"/>
                                          </w:rPr>
                                        </w:rPrChange>
                                      </w:rPr>
                                      <w:delText>0.45</w:delText>
                                    </w:r>
                                  </w:del>
                                </w:p>
                              </w:tc>
                            </w:tr>
                            <w:tr w:rsidR="00E260F1" w:rsidRPr="00972A4F" w14:paraId="4CCA3444" w14:textId="77777777" w:rsidTr="00E260F1">
                              <w:tblPrEx>
                                <w:tblW w:w="6926" w:type="dxa"/>
                                <w:tblBorders>
                                  <w:insideH w:val="none" w:sz="0" w:space="0" w:color="auto"/>
                                  <w:insideV w:val="none" w:sz="0" w:space="0" w:color="auto"/>
                                </w:tblBorders>
                                <w:tblLayout w:type="fixed"/>
                                <w:tblCellMar>
                                  <w:left w:w="0" w:type="dxa"/>
                                  <w:right w:w="0" w:type="dxa"/>
                                </w:tblCellMar>
                                <w:tblPrExChange w:id="175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75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E29FBDF" w14:textId="77777777" w:rsidR="00E260F1" w:rsidRPr="00972A4F" w:rsidRDefault="00E260F1" w:rsidP="00E260F1">
                                  <w:pPr>
                                    <w:spacing w:line="360" w:lineRule="auto"/>
                                    <w:rPr>
                                      <w:rFonts w:ascii="Times New Roman" w:hAnsi="Times New Roman" w:cs="Times New Roman"/>
                                      <w:sz w:val="18"/>
                                      <w:szCs w:val="18"/>
                                      <w:rPrChange w:id="175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58" w:author="Maino Vieytes, Christian (NIH/NIA/IRP) [F]" w:date="2023-11-15T15:31:00Z">
                                        <w:rPr>
                                          <w:rFonts w:ascii="Times New Roman" w:hAnsi="Times New Roman" w:cs="Times New Roman"/>
                                          <w:sz w:val="20"/>
                                          <w:szCs w:val="20"/>
                                        </w:rPr>
                                      </w:rPrChange>
                                    </w:rPr>
                                    <w:t>Nuts</w:t>
                                  </w:r>
                                </w:p>
                              </w:tc>
                              <w:tc>
                                <w:tcPr>
                                  <w:tcW w:w="1499" w:type="dxa"/>
                                  <w:tcBorders>
                                    <w:top w:val="nil"/>
                                    <w:bottom w:val="nil"/>
                                  </w:tcBorders>
                                  <w:shd w:val="clear" w:color="auto" w:fill="auto"/>
                                  <w:noWrap/>
                                  <w:vAlign w:val="center"/>
                                  <w:hideMark/>
                                  <w:tcPrChange w:id="1759" w:author="Maino Vieytes, Christian (NIH/NIA/IRP) [F]" w:date="2023-11-16T08:30:00Z">
                                    <w:tcPr>
                                      <w:tcW w:w="1499" w:type="dxa"/>
                                      <w:tcBorders>
                                        <w:top w:val="nil"/>
                                        <w:bottom w:val="nil"/>
                                      </w:tcBorders>
                                      <w:shd w:val="clear" w:color="auto" w:fill="auto"/>
                                      <w:noWrap/>
                                      <w:vAlign w:val="center"/>
                                      <w:hideMark/>
                                    </w:tcPr>
                                  </w:tcPrChange>
                                </w:tcPr>
                                <w:p w14:paraId="5BB082D6" w14:textId="5E039393" w:rsidR="00E260F1" w:rsidRPr="00E260F1" w:rsidRDefault="00E260F1" w:rsidP="00E260F1">
                                  <w:pPr>
                                    <w:spacing w:line="360" w:lineRule="auto"/>
                                    <w:jc w:val="center"/>
                                    <w:rPr>
                                      <w:rFonts w:ascii="Times New Roman" w:hAnsi="Times New Roman" w:cs="Times New Roman"/>
                                      <w:b/>
                                      <w:bCs/>
                                      <w:sz w:val="18"/>
                                      <w:szCs w:val="18"/>
                                      <w:rPrChange w:id="1760" w:author="Maino Vieytes, Christian (NIH/NIA/IRP) [F]" w:date="2023-11-16T08:31:00Z">
                                        <w:rPr>
                                          <w:rFonts w:ascii="Times New Roman" w:hAnsi="Times New Roman" w:cs="Times New Roman"/>
                                          <w:sz w:val="20"/>
                                          <w:szCs w:val="20"/>
                                        </w:rPr>
                                      </w:rPrChange>
                                    </w:rPr>
                                  </w:pPr>
                                  <w:ins w:id="1761" w:author="Maino Vieytes, Christian (NIH/NIA/IRP) [F]" w:date="2023-11-16T08:30:00Z">
                                    <w:r w:rsidRPr="00E260F1">
                                      <w:rPr>
                                        <w:rFonts w:ascii="Times New Roman" w:hAnsi="Times New Roman" w:cs="Times New Roman"/>
                                        <w:b/>
                                        <w:bCs/>
                                        <w:color w:val="000000"/>
                                        <w:sz w:val="18"/>
                                        <w:szCs w:val="18"/>
                                        <w:rPrChange w:id="1762" w:author="Maino Vieytes, Christian (NIH/NIA/IRP) [F]" w:date="2023-11-16T08:31:00Z">
                                          <w:rPr>
                                            <w:rFonts w:ascii="Calibri" w:hAnsi="Calibri" w:cs="Calibri"/>
                                            <w:color w:val="000000"/>
                                          </w:rPr>
                                        </w:rPrChange>
                                      </w:rPr>
                                      <w:t>-0.49</w:t>
                                    </w:r>
                                  </w:ins>
                                  <w:del w:id="1763" w:author="Maino Vieytes, Christian (NIH/NIA/IRP) [F]" w:date="2023-11-15T15:22:00Z">
                                    <w:r w:rsidRPr="00E260F1" w:rsidDel="00C92AAD">
                                      <w:rPr>
                                        <w:rFonts w:ascii="Times New Roman" w:hAnsi="Times New Roman" w:cs="Times New Roman"/>
                                        <w:b/>
                                        <w:bCs/>
                                        <w:color w:val="000000"/>
                                        <w:sz w:val="18"/>
                                        <w:szCs w:val="18"/>
                                        <w:rPrChange w:id="1764" w:author="Maino Vieytes, Christian (NIH/NIA/IRP) [F]" w:date="2023-11-16T08:31: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1765" w:author="Maino Vieytes, Christian (NIH/NIA/IRP) [F]" w:date="2023-11-16T08:30:00Z">
                                    <w:tcPr>
                                      <w:tcW w:w="990" w:type="dxa"/>
                                      <w:tcBorders>
                                        <w:top w:val="nil"/>
                                        <w:bottom w:val="nil"/>
                                      </w:tcBorders>
                                      <w:shd w:val="clear" w:color="auto" w:fill="auto"/>
                                      <w:noWrap/>
                                      <w:vAlign w:val="center"/>
                                      <w:hideMark/>
                                    </w:tcPr>
                                  </w:tcPrChange>
                                </w:tcPr>
                                <w:p w14:paraId="03342BC1" w14:textId="4826858B" w:rsidR="00E260F1" w:rsidRPr="00E260F1" w:rsidRDefault="00E260F1" w:rsidP="00E260F1">
                                  <w:pPr>
                                    <w:spacing w:line="360" w:lineRule="auto"/>
                                    <w:jc w:val="center"/>
                                    <w:rPr>
                                      <w:rFonts w:ascii="Times New Roman" w:hAnsi="Times New Roman" w:cs="Times New Roman"/>
                                      <w:b/>
                                      <w:bCs/>
                                      <w:sz w:val="18"/>
                                      <w:szCs w:val="18"/>
                                      <w:rPrChange w:id="1766" w:author="Maino Vieytes, Christian (NIH/NIA/IRP) [F]" w:date="2023-11-16T08:30:00Z">
                                        <w:rPr>
                                          <w:rFonts w:ascii="Times New Roman" w:hAnsi="Times New Roman" w:cs="Times New Roman"/>
                                          <w:sz w:val="20"/>
                                          <w:szCs w:val="20"/>
                                        </w:rPr>
                                      </w:rPrChange>
                                    </w:rPr>
                                  </w:pPr>
                                  <w:ins w:id="1767" w:author="Maino Vieytes, Christian (NIH/NIA/IRP) [F]" w:date="2023-11-16T08:30:00Z">
                                    <w:r w:rsidRPr="00E260F1">
                                      <w:rPr>
                                        <w:rFonts w:ascii="Times New Roman" w:hAnsi="Times New Roman" w:cs="Times New Roman"/>
                                        <w:color w:val="000000"/>
                                        <w:sz w:val="18"/>
                                        <w:szCs w:val="18"/>
                                        <w:rPrChange w:id="1768" w:author="Maino Vieytes, Christian (NIH/NIA/IRP) [F]" w:date="2023-11-16T08:30:00Z">
                                          <w:rPr>
                                            <w:rFonts w:ascii="Calibri" w:hAnsi="Calibri" w:cs="Calibri"/>
                                            <w:color w:val="000000"/>
                                          </w:rPr>
                                        </w:rPrChange>
                                      </w:rPr>
                                      <w:t>-0.090</w:t>
                                    </w:r>
                                  </w:ins>
                                  <w:del w:id="1769" w:author="Maino Vieytes, Christian (NIH/NIA/IRP) [F]" w:date="2023-11-15T15:22:00Z">
                                    <w:r w:rsidRPr="00E260F1" w:rsidDel="00C92AAD">
                                      <w:rPr>
                                        <w:rFonts w:ascii="Times New Roman" w:hAnsi="Times New Roman" w:cs="Times New Roman"/>
                                        <w:b/>
                                        <w:bCs/>
                                        <w:color w:val="000000"/>
                                        <w:sz w:val="18"/>
                                        <w:szCs w:val="18"/>
                                        <w:rPrChange w:id="1770" w:author="Maino Vieytes, Christian (NIH/NIA/IRP) [F]" w:date="2023-11-16T08:30:00Z">
                                          <w:rPr>
                                            <w:rFonts w:ascii="Times New Roman" w:hAnsi="Times New Roman" w:cs="Times New Roman"/>
                                            <w:color w:val="000000"/>
                                            <w:sz w:val="20"/>
                                            <w:szCs w:val="20"/>
                                          </w:rPr>
                                        </w:rPrChange>
                                      </w:rPr>
                                      <w:delText>0.14</w:delText>
                                    </w:r>
                                  </w:del>
                                </w:p>
                              </w:tc>
                              <w:tc>
                                <w:tcPr>
                                  <w:tcW w:w="900" w:type="dxa"/>
                                  <w:tcBorders>
                                    <w:top w:val="nil"/>
                                    <w:bottom w:val="nil"/>
                                    <w:right w:val="nil"/>
                                  </w:tcBorders>
                                  <w:shd w:val="clear" w:color="auto" w:fill="auto"/>
                                  <w:noWrap/>
                                  <w:vAlign w:val="center"/>
                                  <w:hideMark/>
                                  <w:tcPrChange w:id="1771" w:author="Maino Vieytes, Christian (NIH/NIA/IRP) [F]" w:date="2023-11-16T08:30:00Z">
                                    <w:tcPr>
                                      <w:tcW w:w="900" w:type="dxa"/>
                                      <w:tcBorders>
                                        <w:top w:val="nil"/>
                                        <w:bottom w:val="nil"/>
                                        <w:right w:val="nil"/>
                                      </w:tcBorders>
                                      <w:shd w:val="clear" w:color="auto" w:fill="auto"/>
                                      <w:noWrap/>
                                      <w:vAlign w:val="center"/>
                                      <w:hideMark/>
                                    </w:tcPr>
                                  </w:tcPrChange>
                                </w:tcPr>
                                <w:p w14:paraId="037F4A5B" w14:textId="4AA454DE" w:rsidR="00E260F1" w:rsidRPr="00E260F1" w:rsidRDefault="00E260F1" w:rsidP="00E260F1">
                                  <w:pPr>
                                    <w:spacing w:line="360" w:lineRule="auto"/>
                                    <w:jc w:val="center"/>
                                    <w:rPr>
                                      <w:rFonts w:ascii="Times New Roman" w:hAnsi="Times New Roman" w:cs="Times New Roman"/>
                                      <w:sz w:val="18"/>
                                      <w:szCs w:val="18"/>
                                      <w:rPrChange w:id="1772" w:author="Maino Vieytes, Christian (NIH/NIA/IRP) [F]" w:date="2023-11-16T08:30:00Z">
                                        <w:rPr>
                                          <w:rFonts w:ascii="Times New Roman" w:hAnsi="Times New Roman" w:cs="Times New Roman"/>
                                          <w:sz w:val="20"/>
                                          <w:szCs w:val="20"/>
                                        </w:rPr>
                                      </w:rPrChange>
                                    </w:rPr>
                                  </w:pPr>
                                  <w:ins w:id="1773" w:author="Maino Vieytes, Christian (NIH/NIA/IRP) [F]" w:date="2023-11-16T08:30:00Z">
                                    <w:r w:rsidRPr="00E260F1">
                                      <w:rPr>
                                        <w:rFonts w:ascii="Times New Roman" w:hAnsi="Times New Roman" w:cs="Times New Roman"/>
                                        <w:color w:val="000000"/>
                                        <w:sz w:val="18"/>
                                        <w:szCs w:val="18"/>
                                        <w:rPrChange w:id="1774" w:author="Maino Vieytes, Christian (NIH/NIA/IRP) [F]" w:date="2023-11-16T08:30:00Z">
                                          <w:rPr>
                                            <w:rFonts w:ascii="Calibri" w:hAnsi="Calibri" w:cs="Calibri"/>
                                            <w:color w:val="000000"/>
                                          </w:rPr>
                                        </w:rPrChange>
                                      </w:rPr>
                                      <w:t>-0.090</w:t>
                                    </w:r>
                                  </w:ins>
                                  <w:del w:id="1775" w:author="Maino Vieytes, Christian (NIH/NIA/IRP) [F]" w:date="2023-11-15T15:22:00Z">
                                    <w:r w:rsidRPr="00E260F1" w:rsidDel="00C92AAD">
                                      <w:rPr>
                                        <w:rFonts w:ascii="Times New Roman" w:hAnsi="Times New Roman" w:cs="Times New Roman"/>
                                        <w:color w:val="000000"/>
                                        <w:sz w:val="18"/>
                                        <w:szCs w:val="18"/>
                                        <w:rPrChange w:id="1776" w:author="Maino Vieytes, Christian (NIH/NIA/IRP) [F]" w:date="2023-11-16T08:30:00Z">
                                          <w:rPr>
                                            <w:rFonts w:ascii="Times New Roman" w:hAnsi="Times New Roman" w:cs="Times New Roman"/>
                                            <w:color w:val="000000"/>
                                            <w:sz w:val="20"/>
                                            <w:szCs w:val="20"/>
                                          </w:rPr>
                                        </w:rPrChange>
                                      </w:rPr>
                                      <w:delText>0.11</w:delText>
                                    </w:r>
                                  </w:del>
                                </w:p>
                              </w:tc>
                              <w:tc>
                                <w:tcPr>
                                  <w:tcW w:w="1350" w:type="dxa"/>
                                  <w:tcBorders>
                                    <w:top w:val="nil"/>
                                    <w:left w:val="nil"/>
                                    <w:bottom w:val="nil"/>
                                    <w:right w:val="single" w:sz="4" w:space="0" w:color="auto"/>
                                  </w:tcBorders>
                                  <w:vAlign w:val="center"/>
                                  <w:tcPrChange w:id="1777" w:author="Maino Vieytes, Christian (NIH/NIA/IRP) [F]" w:date="2023-11-16T08:30:00Z">
                                    <w:tcPr>
                                      <w:tcW w:w="1350" w:type="dxa"/>
                                      <w:tcBorders>
                                        <w:top w:val="nil"/>
                                        <w:left w:val="nil"/>
                                        <w:bottom w:val="nil"/>
                                        <w:right w:val="single" w:sz="4" w:space="0" w:color="auto"/>
                                      </w:tcBorders>
                                      <w:vAlign w:val="center"/>
                                    </w:tcPr>
                                  </w:tcPrChange>
                                </w:tcPr>
                                <w:p w14:paraId="4554443A" w14:textId="6BA94F3A" w:rsidR="00E260F1" w:rsidRPr="005E1339" w:rsidRDefault="00E260F1" w:rsidP="00E260F1">
                                  <w:pPr>
                                    <w:spacing w:line="360" w:lineRule="auto"/>
                                    <w:jc w:val="center"/>
                                    <w:rPr>
                                      <w:rFonts w:ascii="Times New Roman" w:hAnsi="Times New Roman" w:cs="Times New Roman"/>
                                      <w:b/>
                                      <w:bCs/>
                                      <w:color w:val="000000"/>
                                      <w:sz w:val="18"/>
                                      <w:szCs w:val="18"/>
                                      <w:rPrChange w:id="1778" w:author="Maino Vieytes, Christian (NIH/NIA/IRP) [F]" w:date="2023-11-16T08:33:00Z">
                                        <w:rPr>
                                          <w:rFonts w:ascii="Times New Roman" w:hAnsi="Times New Roman" w:cs="Times New Roman"/>
                                          <w:b/>
                                          <w:bCs/>
                                          <w:color w:val="000000"/>
                                          <w:sz w:val="20"/>
                                          <w:szCs w:val="20"/>
                                        </w:rPr>
                                      </w:rPrChange>
                                    </w:rPr>
                                  </w:pPr>
                                  <w:ins w:id="1779" w:author="Maino Vieytes, Christian (NIH/NIA/IRP) [F]" w:date="2023-11-16T08:30:00Z">
                                    <w:r w:rsidRPr="005E1339">
                                      <w:rPr>
                                        <w:rFonts w:ascii="Times New Roman" w:hAnsi="Times New Roman" w:cs="Times New Roman"/>
                                        <w:b/>
                                        <w:bCs/>
                                        <w:color w:val="000000"/>
                                        <w:sz w:val="18"/>
                                        <w:szCs w:val="18"/>
                                        <w:rPrChange w:id="1780" w:author="Maino Vieytes, Christian (NIH/NIA/IRP) [F]" w:date="2023-11-16T08:33:00Z">
                                          <w:rPr>
                                            <w:rFonts w:ascii="Calibri" w:hAnsi="Calibri" w:cs="Calibri"/>
                                            <w:color w:val="000000"/>
                                          </w:rPr>
                                        </w:rPrChange>
                                      </w:rPr>
                                      <w:t>0.38</w:t>
                                    </w:r>
                                  </w:ins>
                                  <w:del w:id="1781" w:author="Maino Vieytes, Christian (NIH/NIA/IRP) [F]" w:date="2023-11-15T15:22:00Z">
                                    <w:r w:rsidRPr="005E1339" w:rsidDel="00C92AAD">
                                      <w:rPr>
                                        <w:rFonts w:ascii="Times New Roman" w:hAnsi="Times New Roman" w:cs="Times New Roman"/>
                                        <w:b/>
                                        <w:bCs/>
                                        <w:color w:val="000000"/>
                                        <w:sz w:val="18"/>
                                        <w:szCs w:val="18"/>
                                        <w:rPrChange w:id="1782" w:author="Maino Vieytes, Christian (NIH/NIA/IRP) [F]" w:date="2023-11-16T08:33:00Z">
                                          <w:rPr>
                                            <w:rFonts w:ascii="Times New Roman" w:hAnsi="Times New Roman" w:cs="Times New Roman"/>
                                            <w:b/>
                                            <w:bCs/>
                                            <w:color w:val="000000"/>
                                            <w:sz w:val="20"/>
                                            <w:szCs w:val="20"/>
                                          </w:rPr>
                                        </w:rPrChange>
                                      </w:rPr>
                                      <w:delText>0.38</w:delText>
                                    </w:r>
                                  </w:del>
                                </w:p>
                              </w:tc>
                            </w:tr>
                            <w:tr w:rsidR="00E260F1" w:rsidRPr="00972A4F" w14:paraId="3341D125" w14:textId="77777777" w:rsidTr="00E260F1">
                              <w:tblPrEx>
                                <w:tblW w:w="6926" w:type="dxa"/>
                                <w:tblBorders>
                                  <w:insideH w:val="none" w:sz="0" w:space="0" w:color="auto"/>
                                  <w:insideV w:val="none" w:sz="0" w:space="0" w:color="auto"/>
                                </w:tblBorders>
                                <w:tblLayout w:type="fixed"/>
                                <w:tblCellMar>
                                  <w:left w:w="0" w:type="dxa"/>
                                  <w:right w:w="0" w:type="dxa"/>
                                </w:tblCellMar>
                                <w:tblPrExChange w:id="178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1784" w:author="Maino Vieytes, Christian (NIH/NIA/IRP) [F]" w:date="2023-11-16T08:30:00Z">
                                    <w:tcPr>
                                      <w:tcW w:w="2187" w:type="dxa"/>
                                      <w:gridSpan w:val="2"/>
                                      <w:tcBorders>
                                        <w:top w:val="nil"/>
                                        <w:left w:val="single" w:sz="4" w:space="0" w:color="auto"/>
                                        <w:bottom w:val="single" w:sz="4" w:space="0" w:color="auto"/>
                                      </w:tcBorders>
                                      <w:shd w:val="clear" w:color="auto" w:fill="auto"/>
                                      <w:vAlign w:val="center"/>
                                    </w:tcPr>
                                  </w:tcPrChange>
                                </w:tcPr>
                                <w:p w14:paraId="0443E6AE" w14:textId="77777777" w:rsidR="00E260F1" w:rsidRPr="00972A4F" w:rsidRDefault="00E260F1" w:rsidP="00E260F1">
                                  <w:pPr>
                                    <w:spacing w:line="360" w:lineRule="auto"/>
                                    <w:rPr>
                                      <w:rFonts w:ascii="Times New Roman" w:hAnsi="Times New Roman" w:cs="Times New Roman"/>
                                      <w:sz w:val="18"/>
                                      <w:szCs w:val="18"/>
                                      <w:rPrChange w:id="1785"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sz w:val="18"/>
                                      <w:szCs w:val="18"/>
                                      <w:rPrChange w:id="1786" w:author="Maino Vieytes, Christian (NIH/NIA/IRP) [F]" w:date="2023-11-15T15:31:00Z">
                                        <w:rPr>
                                          <w:rFonts w:ascii="Times New Roman" w:hAnsi="Times New Roman" w:cs="Times New Roman"/>
                                          <w:b/>
                                          <w:bCs/>
                                          <w:sz w:val="20"/>
                                          <w:szCs w:val="20"/>
                                        </w:rPr>
                                      </w:rPrChange>
                                    </w:rPr>
                                    <w:t>Added Sugars</w:t>
                                  </w:r>
                                </w:p>
                              </w:tc>
                              <w:tc>
                                <w:tcPr>
                                  <w:tcW w:w="1499" w:type="dxa"/>
                                  <w:tcBorders>
                                    <w:top w:val="nil"/>
                                    <w:bottom w:val="single" w:sz="4" w:space="0" w:color="auto"/>
                                  </w:tcBorders>
                                  <w:shd w:val="clear" w:color="auto" w:fill="auto"/>
                                  <w:noWrap/>
                                  <w:vAlign w:val="center"/>
                                  <w:hideMark/>
                                  <w:tcPrChange w:id="1787" w:author="Maino Vieytes, Christian (NIH/NIA/IRP) [F]" w:date="2023-11-16T08:30:00Z">
                                    <w:tcPr>
                                      <w:tcW w:w="1499" w:type="dxa"/>
                                      <w:tcBorders>
                                        <w:top w:val="nil"/>
                                        <w:bottom w:val="single" w:sz="4" w:space="0" w:color="auto"/>
                                      </w:tcBorders>
                                      <w:shd w:val="clear" w:color="auto" w:fill="auto"/>
                                      <w:noWrap/>
                                      <w:vAlign w:val="center"/>
                                      <w:hideMark/>
                                    </w:tcPr>
                                  </w:tcPrChange>
                                </w:tcPr>
                                <w:p w14:paraId="3BF549BF" w14:textId="2119536B" w:rsidR="00E260F1" w:rsidRPr="00E260F1" w:rsidRDefault="00E260F1" w:rsidP="00E260F1">
                                  <w:pPr>
                                    <w:spacing w:line="360" w:lineRule="auto"/>
                                    <w:jc w:val="center"/>
                                    <w:rPr>
                                      <w:rFonts w:ascii="Times New Roman" w:hAnsi="Times New Roman" w:cs="Times New Roman"/>
                                      <w:b/>
                                      <w:bCs/>
                                      <w:sz w:val="18"/>
                                      <w:szCs w:val="18"/>
                                      <w:rPrChange w:id="1788" w:author="Maino Vieytes, Christian (NIH/NIA/IRP) [F]" w:date="2023-11-16T08:31:00Z">
                                        <w:rPr>
                                          <w:rFonts w:ascii="Times New Roman" w:hAnsi="Times New Roman" w:cs="Times New Roman"/>
                                          <w:b/>
                                          <w:bCs/>
                                          <w:sz w:val="20"/>
                                          <w:szCs w:val="20"/>
                                        </w:rPr>
                                      </w:rPrChange>
                                    </w:rPr>
                                  </w:pPr>
                                  <w:ins w:id="1789" w:author="Maino Vieytes, Christian (NIH/NIA/IRP) [F]" w:date="2023-11-16T08:30:00Z">
                                    <w:r w:rsidRPr="00E260F1">
                                      <w:rPr>
                                        <w:rFonts w:ascii="Times New Roman" w:hAnsi="Times New Roman" w:cs="Times New Roman"/>
                                        <w:b/>
                                        <w:bCs/>
                                        <w:color w:val="000000"/>
                                        <w:sz w:val="18"/>
                                        <w:szCs w:val="18"/>
                                        <w:rPrChange w:id="1790" w:author="Maino Vieytes, Christian (NIH/NIA/IRP) [F]" w:date="2023-11-16T08:31:00Z">
                                          <w:rPr>
                                            <w:rFonts w:ascii="Calibri" w:hAnsi="Calibri" w:cs="Calibri"/>
                                            <w:color w:val="000000"/>
                                          </w:rPr>
                                        </w:rPrChange>
                                      </w:rPr>
                                      <w:t>0.71</w:t>
                                    </w:r>
                                  </w:ins>
                                  <w:del w:id="1791" w:author="Maino Vieytes, Christian (NIH/NIA/IRP) [F]" w:date="2023-11-15T15:22:00Z">
                                    <w:r w:rsidRPr="00E260F1" w:rsidDel="00C92AAD">
                                      <w:rPr>
                                        <w:rFonts w:ascii="Times New Roman" w:hAnsi="Times New Roman" w:cs="Times New Roman"/>
                                        <w:b/>
                                        <w:bCs/>
                                        <w:color w:val="000000"/>
                                        <w:sz w:val="18"/>
                                        <w:szCs w:val="18"/>
                                        <w:rPrChange w:id="1792" w:author="Maino Vieytes, Christian (NIH/NIA/IRP) [F]" w:date="2023-11-16T08:31:00Z">
                                          <w:rPr>
                                            <w:rFonts w:ascii="Times New Roman" w:hAnsi="Times New Roman" w:cs="Times New Roman"/>
                                            <w:b/>
                                            <w:bCs/>
                                            <w:color w:val="000000"/>
                                            <w:sz w:val="20"/>
                                            <w:szCs w:val="20"/>
                                          </w:rPr>
                                        </w:rPrChange>
                                      </w:rPr>
                                      <w:delText>0.67</w:delText>
                                    </w:r>
                                  </w:del>
                                </w:p>
                              </w:tc>
                              <w:tc>
                                <w:tcPr>
                                  <w:tcW w:w="990" w:type="dxa"/>
                                  <w:tcBorders>
                                    <w:top w:val="nil"/>
                                    <w:bottom w:val="single" w:sz="4" w:space="0" w:color="auto"/>
                                  </w:tcBorders>
                                  <w:shd w:val="clear" w:color="auto" w:fill="auto"/>
                                  <w:noWrap/>
                                  <w:vAlign w:val="center"/>
                                  <w:hideMark/>
                                  <w:tcPrChange w:id="1793" w:author="Maino Vieytes, Christian (NIH/NIA/IRP) [F]" w:date="2023-11-16T08:30:00Z">
                                    <w:tcPr>
                                      <w:tcW w:w="990" w:type="dxa"/>
                                      <w:tcBorders>
                                        <w:top w:val="nil"/>
                                        <w:bottom w:val="single" w:sz="4" w:space="0" w:color="auto"/>
                                      </w:tcBorders>
                                      <w:shd w:val="clear" w:color="auto" w:fill="auto"/>
                                      <w:noWrap/>
                                      <w:vAlign w:val="center"/>
                                      <w:hideMark/>
                                    </w:tcPr>
                                  </w:tcPrChange>
                                </w:tcPr>
                                <w:p w14:paraId="6EF66E82" w14:textId="50EECD20" w:rsidR="00E260F1" w:rsidRPr="005E1339" w:rsidRDefault="00E260F1" w:rsidP="00E260F1">
                                  <w:pPr>
                                    <w:spacing w:line="360" w:lineRule="auto"/>
                                    <w:jc w:val="center"/>
                                    <w:rPr>
                                      <w:rFonts w:ascii="Times New Roman" w:hAnsi="Times New Roman" w:cs="Times New Roman"/>
                                      <w:b/>
                                      <w:bCs/>
                                      <w:sz w:val="18"/>
                                      <w:szCs w:val="18"/>
                                      <w:rPrChange w:id="1794" w:author="Maino Vieytes, Christian (NIH/NIA/IRP) [F]" w:date="2023-11-16T08:32:00Z">
                                        <w:rPr>
                                          <w:rFonts w:ascii="Times New Roman" w:hAnsi="Times New Roman" w:cs="Times New Roman"/>
                                          <w:b/>
                                          <w:bCs/>
                                          <w:sz w:val="20"/>
                                          <w:szCs w:val="20"/>
                                        </w:rPr>
                                      </w:rPrChange>
                                    </w:rPr>
                                  </w:pPr>
                                  <w:ins w:id="1795" w:author="Maino Vieytes, Christian (NIH/NIA/IRP) [F]" w:date="2023-11-16T08:30:00Z">
                                    <w:r w:rsidRPr="005E1339">
                                      <w:rPr>
                                        <w:rFonts w:ascii="Times New Roman" w:hAnsi="Times New Roman" w:cs="Times New Roman"/>
                                        <w:b/>
                                        <w:bCs/>
                                        <w:color w:val="000000"/>
                                        <w:sz w:val="18"/>
                                        <w:szCs w:val="18"/>
                                        <w:rPrChange w:id="1796" w:author="Maino Vieytes, Christian (NIH/NIA/IRP) [F]" w:date="2023-11-16T08:32:00Z">
                                          <w:rPr>
                                            <w:rFonts w:ascii="Calibri" w:hAnsi="Calibri" w:cs="Calibri"/>
                                            <w:color w:val="000000"/>
                                          </w:rPr>
                                        </w:rPrChange>
                                      </w:rPr>
                                      <w:t>0.23</w:t>
                                    </w:r>
                                  </w:ins>
                                  <w:del w:id="1797" w:author="Maino Vieytes, Christian (NIH/NIA/IRP) [F]" w:date="2023-11-15T15:22:00Z">
                                    <w:r w:rsidRPr="005E1339" w:rsidDel="00C92AAD">
                                      <w:rPr>
                                        <w:rFonts w:ascii="Times New Roman" w:hAnsi="Times New Roman" w:cs="Times New Roman"/>
                                        <w:b/>
                                        <w:bCs/>
                                        <w:color w:val="000000"/>
                                        <w:sz w:val="18"/>
                                        <w:szCs w:val="18"/>
                                        <w:rPrChange w:id="1798" w:author="Maino Vieytes, Christian (NIH/NIA/IRP) [F]" w:date="2023-11-16T08:32:00Z">
                                          <w:rPr>
                                            <w:rFonts w:ascii="Times New Roman" w:hAnsi="Times New Roman" w:cs="Times New Roman"/>
                                            <w:color w:val="000000"/>
                                            <w:sz w:val="20"/>
                                            <w:szCs w:val="20"/>
                                          </w:rPr>
                                        </w:rPrChange>
                                      </w:rPr>
                                      <w:delText>-0.27</w:delText>
                                    </w:r>
                                  </w:del>
                                </w:p>
                              </w:tc>
                              <w:tc>
                                <w:tcPr>
                                  <w:tcW w:w="900" w:type="dxa"/>
                                  <w:tcBorders>
                                    <w:top w:val="nil"/>
                                    <w:bottom w:val="single" w:sz="4" w:space="0" w:color="auto"/>
                                    <w:right w:val="nil"/>
                                  </w:tcBorders>
                                  <w:shd w:val="clear" w:color="auto" w:fill="auto"/>
                                  <w:noWrap/>
                                  <w:vAlign w:val="center"/>
                                  <w:hideMark/>
                                  <w:tcPrChange w:id="1799" w:author="Maino Vieytes, Christian (NIH/NIA/IRP) [F]" w:date="2023-11-16T08:30:00Z">
                                    <w:tcPr>
                                      <w:tcW w:w="900" w:type="dxa"/>
                                      <w:tcBorders>
                                        <w:top w:val="nil"/>
                                        <w:bottom w:val="single" w:sz="4" w:space="0" w:color="auto"/>
                                        <w:right w:val="nil"/>
                                      </w:tcBorders>
                                      <w:shd w:val="clear" w:color="auto" w:fill="auto"/>
                                      <w:noWrap/>
                                      <w:vAlign w:val="center"/>
                                      <w:hideMark/>
                                    </w:tcPr>
                                  </w:tcPrChange>
                                </w:tcPr>
                                <w:p w14:paraId="7EFA7399" w14:textId="5E476596" w:rsidR="00E260F1" w:rsidRPr="00E260F1" w:rsidRDefault="00E260F1" w:rsidP="00E260F1">
                                  <w:pPr>
                                    <w:spacing w:line="360" w:lineRule="auto"/>
                                    <w:jc w:val="center"/>
                                    <w:rPr>
                                      <w:rFonts w:ascii="Times New Roman" w:hAnsi="Times New Roman" w:cs="Times New Roman"/>
                                      <w:b/>
                                      <w:bCs/>
                                      <w:sz w:val="18"/>
                                      <w:szCs w:val="18"/>
                                      <w:rPrChange w:id="1800" w:author="Maino Vieytes, Christian (NIH/NIA/IRP) [F]" w:date="2023-11-16T08:30:00Z">
                                        <w:rPr>
                                          <w:rFonts w:ascii="Times New Roman" w:hAnsi="Times New Roman" w:cs="Times New Roman"/>
                                          <w:b/>
                                          <w:bCs/>
                                          <w:sz w:val="20"/>
                                          <w:szCs w:val="20"/>
                                        </w:rPr>
                                      </w:rPrChange>
                                    </w:rPr>
                                  </w:pPr>
                                  <w:ins w:id="1801" w:author="Maino Vieytes, Christian (NIH/NIA/IRP) [F]" w:date="2023-11-16T08:30:00Z">
                                    <w:r w:rsidRPr="00E260F1">
                                      <w:rPr>
                                        <w:rFonts w:ascii="Times New Roman" w:hAnsi="Times New Roman" w:cs="Times New Roman"/>
                                        <w:color w:val="000000"/>
                                        <w:sz w:val="18"/>
                                        <w:szCs w:val="18"/>
                                        <w:rPrChange w:id="1802" w:author="Maino Vieytes, Christian (NIH/NIA/IRP) [F]" w:date="2023-11-16T08:30:00Z">
                                          <w:rPr>
                                            <w:rFonts w:ascii="Calibri" w:hAnsi="Calibri" w:cs="Calibri"/>
                                            <w:color w:val="000000"/>
                                          </w:rPr>
                                        </w:rPrChange>
                                      </w:rPr>
                                      <w:t>0.030</w:t>
                                    </w:r>
                                  </w:ins>
                                  <w:del w:id="1803" w:author="Maino Vieytes, Christian (NIH/NIA/IRP) [F]" w:date="2023-11-15T15:22:00Z">
                                    <w:r w:rsidRPr="00E260F1" w:rsidDel="00C92AAD">
                                      <w:rPr>
                                        <w:rFonts w:ascii="Times New Roman" w:hAnsi="Times New Roman" w:cs="Times New Roman"/>
                                        <w:b/>
                                        <w:bCs/>
                                        <w:color w:val="000000"/>
                                        <w:sz w:val="18"/>
                                        <w:szCs w:val="18"/>
                                        <w:rPrChange w:id="1804" w:author="Maino Vieytes, Christian (NIH/NIA/IRP) [F]" w:date="2023-11-16T08:30:00Z">
                                          <w:rPr>
                                            <w:rFonts w:ascii="Times New Roman" w:hAnsi="Times New Roman" w:cs="Times New Roman"/>
                                            <w:b/>
                                            <w:bCs/>
                                            <w:color w:val="000000"/>
                                            <w:sz w:val="20"/>
                                            <w:szCs w:val="20"/>
                                          </w:rPr>
                                        </w:rPrChange>
                                      </w:rPr>
                                      <w:delText>-0.33</w:delText>
                                    </w:r>
                                  </w:del>
                                </w:p>
                              </w:tc>
                              <w:tc>
                                <w:tcPr>
                                  <w:tcW w:w="1350" w:type="dxa"/>
                                  <w:tcBorders>
                                    <w:top w:val="nil"/>
                                    <w:left w:val="nil"/>
                                    <w:bottom w:val="single" w:sz="4" w:space="0" w:color="auto"/>
                                    <w:right w:val="single" w:sz="4" w:space="0" w:color="auto"/>
                                  </w:tcBorders>
                                  <w:vAlign w:val="center"/>
                                  <w:tcPrChange w:id="1805" w:author="Maino Vieytes, Christian (NIH/NIA/IRP) [F]" w:date="2023-11-16T08:30:00Z">
                                    <w:tcPr>
                                      <w:tcW w:w="1350" w:type="dxa"/>
                                      <w:tcBorders>
                                        <w:top w:val="nil"/>
                                        <w:left w:val="nil"/>
                                        <w:bottom w:val="single" w:sz="4" w:space="0" w:color="auto"/>
                                        <w:right w:val="single" w:sz="4" w:space="0" w:color="auto"/>
                                      </w:tcBorders>
                                      <w:vAlign w:val="center"/>
                                    </w:tcPr>
                                  </w:tcPrChange>
                                </w:tcPr>
                                <w:p w14:paraId="6931B6E1" w14:textId="4DF4C94E" w:rsidR="00E260F1" w:rsidRPr="005E1339" w:rsidRDefault="00E260F1" w:rsidP="00E260F1">
                                  <w:pPr>
                                    <w:spacing w:line="360" w:lineRule="auto"/>
                                    <w:jc w:val="center"/>
                                    <w:rPr>
                                      <w:rFonts w:ascii="Times New Roman" w:hAnsi="Times New Roman" w:cs="Times New Roman"/>
                                      <w:b/>
                                      <w:bCs/>
                                      <w:color w:val="000000"/>
                                      <w:sz w:val="18"/>
                                      <w:szCs w:val="18"/>
                                      <w:rPrChange w:id="1806" w:author="Maino Vieytes, Christian (NIH/NIA/IRP) [F]" w:date="2023-11-16T08:33:00Z">
                                        <w:rPr>
                                          <w:rFonts w:ascii="Times New Roman" w:hAnsi="Times New Roman" w:cs="Times New Roman"/>
                                          <w:b/>
                                          <w:bCs/>
                                          <w:color w:val="000000"/>
                                          <w:sz w:val="20"/>
                                          <w:szCs w:val="20"/>
                                        </w:rPr>
                                      </w:rPrChange>
                                    </w:rPr>
                                  </w:pPr>
                                  <w:ins w:id="1807" w:author="Maino Vieytes, Christian (NIH/NIA/IRP) [F]" w:date="2023-11-16T08:30:00Z">
                                    <w:r w:rsidRPr="005E1339">
                                      <w:rPr>
                                        <w:rFonts w:ascii="Times New Roman" w:hAnsi="Times New Roman" w:cs="Times New Roman"/>
                                        <w:b/>
                                        <w:bCs/>
                                        <w:color w:val="000000"/>
                                        <w:sz w:val="18"/>
                                        <w:szCs w:val="18"/>
                                        <w:rPrChange w:id="1808" w:author="Maino Vieytes, Christian (NIH/NIA/IRP) [F]" w:date="2023-11-16T08:33:00Z">
                                          <w:rPr>
                                            <w:rFonts w:ascii="Calibri" w:hAnsi="Calibri" w:cs="Calibri"/>
                                            <w:color w:val="000000"/>
                                          </w:rPr>
                                        </w:rPrChange>
                                      </w:rPr>
                                      <w:t>-0.40</w:t>
                                    </w:r>
                                  </w:ins>
                                  <w:del w:id="1809" w:author="Maino Vieytes, Christian (NIH/NIA/IRP) [F]" w:date="2023-11-15T15:22:00Z">
                                    <w:r w:rsidRPr="005E1339" w:rsidDel="00C92AAD">
                                      <w:rPr>
                                        <w:rFonts w:ascii="Times New Roman" w:hAnsi="Times New Roman" w:cs="Times New Roman"/>
                                        <w:b/>
                                        <w:bCs/>
                                        <w:color w:val="000000"/>
                                        <w:sz w:val="18"/>
                                        <w:szCs w:val="18"/>
                                        <w:rPrChange w:id="1810" w:author="Maino Vieytes, Christian (NIH/NIA/IRP) [F]" w:date="2023-11-16T08:33:00Z">
                                          <w:rPr>
                                            <w:rFonts w:ascii="Times New Roman" w:hAnsi="Times New Roman" w:cs="Times New Roman"/>
                                            <w:b/>
                                            <w:bCs/>
                                            <w:color w:val="000000"/>
                                            <w:sz w:val="20"/>
                                            <w:szCs w:val="20"/>
                                          </w:rPr>
                                        </w:rPrChange>
                                      </w:rPr>
                                      <w:delText>-0.37</w:delText>
                                    </w:r>
                                  </w:del>
                                </w:p>
                              </w:tc>
                            </w:tr>
                            <w:tr w:rsidR="005E1339" w:rsidRPr="00972A4F" w14:paraId="67EDC7FC" w14:textId="77777777" w:rsidTr="005E1339">
                              <w:tblPrEx>
                                <w:tblW w:w="6926" w:type="dxa"/>
                                <w:tblBorders>
                                  <w:insideH w:val="none" w:sz="0" w:space="0" w:color="auto"/>
                                  <w:insideV w:val="none" w:sz="0" w:space="0" w:color="auto"/>
                                </w:tblBorders>
                                <w:tblLayout w:type="fixed"/>
                                <w:tblCellMar>
                                  <w:left w:w="0" w:type="dxa"/>
                                  <w:right w:w="0" w:type="dxa"/>
                                </w:tblCellMar>
                                <w:tblPrExChange w:id="1811"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1812" w:author="Maino Vieytes, Christian (NIH/NIA/IRP) [F]" w:date="2023-11-16T08:36:00Z">
                                    <w:tcPr>
                                      <w:tcW w:w="2187" w:type="dxa"/>
                                      <w:gridSpan w:val="2"/>
                                      <w:tcBorders>
                                        <w:top w:val="single" w:sz="4" w:space="0" w:color="auto"/>
                                        <w:left w:val="single" w:sz="4" w:space="0" w:color="auto"/>
                                        <w:bottom w:val="nil"/>
                                      </w:tcBorders>
                                      <w:shd w:val="clear" w:color="auto" w:fill="auto"/>
                                      <w:vAlign w:val="center"/>
                                    </w:tcPr>
                                  </w:tcPrChange>
                                </w:tcPr>
                                <w:p w14:paraId="7F01587F" w14:textId="77777777" w:rsidR="005E1339" w:rsidRPr="00972A4F" w:rsidRDefault="005E1339" w:rsidP="005E1339">
                                  <w:pPr>
                                    <w:spacing w:line="360" w:lineRule="auto"/>
                                    <w:rPr>
                                      <w:rFonts w:ascii="Times New Roman" w:hAnsi="Times New Roman" w:cs="Times New Roman"/>
                                      <w:sz w:val="18"/>
                                      <w:szCs w:val="18"/>
                                      <w:rPrChange w:id="181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814" w:author="Maino Vieytes, Christian (NIH/NIA/IRP) [F]" w:date="2023-11-15T15:31:00Z">
                                        <w:rPr>
                                          <w:rFonts w:ascii="Times New Roman" w:hAnsi="Times New Roman" w:cs="Times New Roman"/>
                                          <w:sz w:val="20"/>
                                          <w:szCs w:val="20"/>
                                        </w:rPr>
                                      </w:rPrChange>
                                    </w:rPr>
                                    <w:t xml:space="preserve"> Food Insecurity (FI)</w:t>
                                  </w:r>
                                  <w:r w:rsidRPr="00972A4F">
                                    <w:rPr>
                                      <w:rFonts w:ascii="Times New Roman" w:hAnsi="Times New Roman" w:cs="Times New Roman"/>
                                      <w:sz w:val="18"/>
                                      <w:szCs w:val="18"/>
                                      <w:vertAlign w:val="superscript"/>
                                      <w:lang w:bidi="en-US"/>
                                      <w:rPrChange w:id="1815"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single" w:sz="4" w:space="0" w:color="auto"/>
                                    <w:bottom w:val="nil"/>
                                  </w:tcBorders>
                                  <w:shd w:val="clear" w:color="auto" w:fill="auto"/>
                                  <w:noWrap/>
                                  <w:vAlign w:val="center"/>
                                  <w:hideMark/>
                                  <w:tcPrChange w:id="1816" w:author="Maino Vieytes, Christian (NIH/NIA/IRP) [F]" w:date="2023-11-16T08:36:00Z">
                                    <w:tcPr>
                                      <w:tcW w:w="1499" w:type="dxa"/>
                                      <w:tcBorders>
                                        <w:top w:val="single" w:sz="4" w:space="0" w:color="auto"/>
                                        <w:bottom w:val="nil"/>
                                      </w:tcBorders>
                                      <w:shd w:val="clear" w:color="auto" w:fill="auto"/>
                                      <w:noWrap/>
                                      <w:vAlign w:val="center"/>
                                      <w:hideMark/>
                                    </w:tcPr>
                                  </w:tcPrChange>
                                </w:tcPr>
                                <w:p w14:paraId="71ACFB17" w14:textId="3E1B6E00" w:rsidR="005E1339" w:rsidRPr="005E1339" w:rsidRDefault="005E1339" w:rsidP="005E1339">
                                  <w:pPr>
                                    <w:spacing w:line="360" w:lineRule="auto"/>
                                    <w:jc w:val="center"/>
                                    <w:rPr>
                                      <w:rFonts w:ascii="Times New Roman" w:hAnsi="Times New Roman" w:cs="Times New Roman"/>
                                      <w:sz w:val="18"/>
                                      <w:szCs w:val="18"/>
                                      <w:rPrChange w:id="1817" w:author="Maino Vieytes, Christian (NIH/NIA/IRP) [F]" w:date="2023-11-16T08:36:00Z">
                                        <w:rPr>
                                          <w:rFonts w:ascii="Times New Roman" w:hAnsi="Times New Roman" w:cs="Times New Roman"/>
                                          <w:sz w:val="20"/>
                                          <w:szCs w:val="20"/>
                                        </w:rPr>
                                      </w:rPrChange>
                                    </w:rPr>
                                  </w:pPr>
                                  <w:ins w:id="1818" w:author="Maino Vieytes, Christian (NIH/NIA/IRP) [F]" w:date="2023-11-16T08:36:00Z">
                                    <w:r w:rsidRPr="005E1339">
                                      <w:rPr>
                                        <w:rFonts w:ascii="Times New Roman" w:hAnsi="Times New Roman" w:cs="Times New Roman"/>
                                        <w:color w:val="000000"/>
                                        <w:sz w:val="18"/>
                                        <w:szCs w:val="18"/>
                                        <w:rPrChange w:id="1819" w:author="Maino Vieytes, Christian (NIH/NIA/IRP) [F]" w:date="2023-11-16T08:36:00Z">
                                          <w:rPr>
                                            <w:rFonts w:ascii="Calibri" w:hAnsi="Calibri" w:cs="Calibri"/>
                                            <w:color w:val="000000"/>
                                          </w:rPr>
                                        </w:rPrChange>
                                      </w:rPr>
                                      <w:t>--</w:t>
                                    </w:r>
                                  </w:ins>
                                  <w:del w:id="1820" w:author="Maino Vieytes, Christian (NIH/NIA/IRP) [F]" w:date="2023-11-16T08:36:00Z">
                                    <w:r w:rsidRPr="005E1339" w:rsidDel="00306AE6">
                                      <w:rPr>
                                        <w:rFonts w:ascii="Times New Roman" w:hAnsi="Times New Roman" w:cs="Times New Roman"/>
                                        <w:sz w:val="18"/>
                                        <w:szCs w:val="18"/>
                                        <w:rPrChange w:id="1821" w:author="Maino Vieytes, Christian (NIH/NIA/IRP) [F]" w:date="2023-11-16T08:36:00Z">
                                          <w:rPr>
                                            <w:rFonts w:ascii="Times New Roman" w:hAnsi="Times New Roman" w:cs="Times New Roman"/>
                                            <w:sz w:val="20"/>
                                            <w:szCs w:val="20"/>
                                          </w:rPr>
                                        </w:rPrChange>
                                      </w:rPr>
                                      <w:delText>--</w:delText>
                                    </w:r>
                                  </w:del>
                                </w:p>
                              </w:tc>
                              <w:tc>
                                <w:tcPr>
                                  <w:tcW w:w="990" w:type="dxa"/>
                                  <w:tcBorders>
                                    <w:top w:val="single" w:sz="4" w:space="0" w:color="auto"/>
                                    <w:bottom w:val="nil"/>
                                  </w:tcBorders>
                                  <w:shd w:val="clear" w:color="auto" w:fill="auto"/>
                                  <w:noWrap/>
                                  <w:vAlign w:val="center"/>
                                  <w:tcPrChange w:id="1822" w:author="Maino Vieytes, Christian (NIH/NIA/IRP) [F]" w:date="2023-11-16T08:36:00Z">
                                    <w:tcPr>
                                      <w:tcW w:w="990" w:type="dxa"/>
                                      <w:tcBorders>
                                        <w:top w:val="single" w:sz="4" w:space="0" w:color="auto"/>
                                        <w:bottom w:val="nil"/>
                                      </w:tcBorders>
                                      <w:shd w:val="clear" w:color="auto" w:fill="auto"/>
                                      <w:noWrap/>
                                      <w:vAlign w:val="center"/>
                                    </w:tcPr>
                                  </w:tcPrChange>
                                </w:tcPr>
                                <w:p w14:paraId="09AC6CFE" w14:textId="77777777" w:rsidR="005E1339" w:rsidRPr="005E1339" w:rsidRDefault="005E1339" w:rsidP="005E1339">
                                  <w:pPr>
                                    <w:spacing w:line="360" w:lineRule="auto"/>
                                    <w:jc w:val="center"/>
                                    <w:rPr>
                                      <w:rFonts w:ascii="Times New Roman" w:hAnsi="Times New Roman" w:cs="Times New Roman"/>
                                      <w:sz w:val="18"/>
                                      <w:szCs w:val="18"/>
                                      <w:rPrChange w:id="1823" w:author="Maino Vieytes, Christian (NIH/NIA/IRP) [F]" w:date="2023-11-16T08:36:00Z">
                                        <w:rPr>
                                          <w:rFonts w:ascii="Times New Roman" w:hAnsi="Times New Roman" w:cs="Times New Roman"/>
                                          <w:sz w:val="20"/>
                                          <w:szCs w:val="20"/>
                                        </w:rPr>
                                      </w:rPrChange>
                                    </w:rPr>
                                  </w:pPr>
                                </w:p>
                              </w:tc>
                              <w:tc>
                                <w:tcPr>
                                  <w:tcW w:w="900" w:type="dxa"/>
                                  <w:tcBorders>
                                    <w:top w:val="single" w:sz="4" w:space="0" w:color="auto"/>
                                    <w:bottom w:val="nil"/>
                                    <w:right w:val="nil"/>
                                  </w:tcBorders>
                                  <w:shd w:val="clear" w:color="auto" w:fill="auto"/>
                                  <w:noWrap/>
                                  <w:vAlign w:val="center"/>
                                  <w:tcPrChange w:id="1824" w:author="Maino Vieytes, Christian (NIH/NIA/IRP) [F]" w:date="2023-11-16T08:36:00Z">
                                    <w:tcPr>
                                      <w:tcW w:w="900" w:type="dxa"/>
                                      <w:tcBorders>
                                        <w:top w:val="single" w:sz="4" w:space="0" w:color="auto"/>
                                        <w:bottom w:val="nil"/>
                                        <w:right w:val="nil"/>
                                      </w:tcBorders>
                                      <w:shd w:val="clear" w:color="auto" w:fill="auto"/>
                                      <w:noWrap/>
                                      <w:vAlign w:val="center"/>
                                    </w:tcPr>
                                  </w:tcPrChange>
                                </w:tcPr>
                                <w:p w14:paraId="36DE05AB" w14:textId="77777777" w:rsidR="005E1339" w:rsidRPr="005E1339" w:rsidRDefault="005E1339" w:rsidP="005E1339">
                                  <w:pPr>
                                    <w:spacing w:line="360" w:lineRule="auto"/>
                                    <w:jc w:val="center"/>
                                    <w:rPr>
                                      <w:rFonts w:ascii="Times New Roman" w:hAnsi="Times New Roman" w:cs="Times New Roman"/>
                                      <w:sz w:val="18"/>
                                      <w:szCs w:val="18"/>
                                      <w:rPrChange w:id="1825" w:author="Maino Vieytes, Christian (NIH/NIA/IRP) [F]" w:date="2023-11-16T08:36:00Z">
                                        <w:rPr>
                                          <w:rFonts w:ascii="Times New Roman" w:hAnsi="Times New Roman" w:cs="Times New Roman"/>
                                          <w:sz w:val="20"/>
                                          <w:szCs w:val="20"/>
                                        </w:rPr>
                                      </w:rPrChange>
                                    </w:rPr>
                                  </w:pPr>
                                </w:p>
                              </w:tc>
                              <w:tc>
                                <w:tcPr>
                                  <w:tcW w:w="1350" w:type="dxa"/>
                                  <w:tcBorders>
                                    <w:top w:val="single" w:sz="4" w:space="0" w:color="auto"/>
                                    <w:left w:val="nil"/>
                                    <w:bottom w:val="nil"/>
                                    <w:right w:val="single" w:sz="4" w:space="0" w:color="auto"/>
                                  </w:tcBorders>
                                  <w:vAlign w:val="center"/>
                                  <w:tcPrChange w:id="1826" w:author="Maino Vieytes, Christian (NIH/NIA/IRP) [F]" w:date="2023-11-16T08:36:00Z">
                                    <w:tcPr>
                                      <w:tcW w:w="1350" w:type="dxa"/>
                                      <w:tcBorders>
                                        <w:top w:val="single" w:sz="4" w:space="0" w:color="auto"/>
                                        <w:left w:val="nil"/>
                                        <w:bottom w:val="nil"/>
                                        <w:right w:val="single" w:sz="4" w:space="0" w:color="auto"/>
                                      </w:tcBorders>
                                      <w:vAlign w:val="center"/>
                                    </w:tcPr>
                                  </w:tcPrChange>
                                </w:tcPr>
                                <w:p w14:paraId="7E8C5034" w14:textId="77777777" w:rsidR="005E1339" w:rsidRPr="005E1339" w:rsidRDefault="005E1339" w:rsidP="005E1339">
                                  <w:pPr>
                                    <w:spacing w:line="360" w:lineRule="auto"/>
                                    <w:jc w:val="center"/>
                                    <w:rPr>
                                      <w:rFonts w:ascii="Times New Roman" w:hAnsi="Times New Roman" w:cs="Times New Roman"/>
                                      <w:sz w:val="18"/>
                                      <w:szCs w:val="18"/>
                                      <w:rPrChange w:id="1827" w:author="Maino Vieytes, Christian (NIH/NIA/IRP) [F]" w:date="2023-11-16T08:36:00Z">
                                        <w:rPr>
                                          <w:rFonts w:ascii="Times New Roman" w:hAnsi="Times New Roman" w:cs="Times New Roman"/>
                                          <w:sz w:val="20"/>
                                          <w:szCs w:val="20"/>
                                        </w:rPr>
                                      </w:rPrChange>
                                    </w:rPr>
                                  </w:pPr>
                                </w:p>
                              </w:tc>
                            </w:tr>
                            <w:tr w:rsidR="005E1339" w:rsidRPr="00972A4F" w:rsidDel="008104EE" w14:paraId="0372C20A" w14:textId="3FE112A8" w:rsidTr="005E1339">
                              <w:tblPrEx>
                                <w:tblW w:w="6926" w:type="dxa"/>
                                <w:tblBorders>
                                  <w:insideH w:val="none" w:sz="0" w:space="0" w:color="auto"/>
                                  <w:insideV w:val="none" w:sz="0" w:space="0" w:color="auto"/>
                                </w:tblBorders>
                                <w:tblLayout w:type="fixed"/>
                                <w:tblCellMar>
                                  <w:left w:w="0" w:type="dxa"/>
                                  <w:right w:w="0" w:type="dxa"/>
                                </w:tblCellMar>
                                <w:tblPrExChange w:id="1828"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1829"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1830"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281DFA5F" w14:textId="41045BB2" w:rsidR="005E1339" w:rsidRPr="00972A4F" w:rsidDel="008104EE" w:rsidRDefault="005E1339" w:rsidP="005E1339">
                                  <w:pPr>
                                    <w:spacing w:line="360" w:lineRule="auto"/>
                                    <w:rPr>
                                      <w:del w:id="1831" w:author="Maino Vieytes, Christian (NIH/NIA/IRP) [F]" w:date="2023-11-15T14:42:00Z"/>
                                      <w:rFonts w:ascii="Times New Roman" w:hAnsi="Times New Roman" w:cs="Times New Roman"/>
                                      <w:sz w:val="18"/>
                                      <w:szCs w:val="18"/>
                                      <w:rPrChange w:id="1832" w:author="Maino Vieytes, Christian (NIH/NIA/IRP) [F]" w:date="2023-11-15T15:31:00Z">
                                        <w:rPr>
                                          <w:del w:id="1833" w:author="Maino Vieytes, Christian (NIH/NIA/IRP) [F]" w:date="2023-11-15T14:42:00Z"/>
                                          <w:rFonts w:ascii="Times New Roman" w:hAnsi="Times New Roman" w:cs="Times New Roman"/>
                                          <w:sz w:val="20"/>
                                          <w:szCs w:val="20"/>
                                        </w:rPr>
                                      </w:rPrChange>
                                    </w:rPr>
                                  </w:pPr>
                                  <w:del w:id="1834" w:author="Maino Vieytes, Christian (NIH/NIA/IRP) [F]" w:date="2023-11-15T14:42:00Z">
                                    <w:r w:rsidRPr="00972A4F" w:rsidDel="008104EE">
                                      <w:rPr>
                                        <w:rFonts w:ascii="Times New Roman" w:hAnsi="Times New Roman" w:cs="Times New Roman"/>
                                        <w:sz w:val="18"/>
                                        <w:szCs w:val="18"/>
                                        <w:rPrChange w:id="1835" w:author="Maino Vieytes, Christian (NIH/NIA/IRP) [F]" w:date="2023-11-15T15:31:00Z">
                                          <w:rPr>
                                            <w:rFonts w:ascii="Times New Roman" w:hAnsi="Times New Roman" w:cs="Times New Roman"/>
                                            <w:sz w:val="20"/>
                                            <w:szCs w:val="20"/>
                                          </w:rPr>
                                        </w:rPrChange>
                                      </w:rPr>
                                      <w:delText>Age</w:delText>
                                    </w:r>
                                    <w:r w:rsidRPr="00972A4F" w:rsidDel="008104EE">
                                      <w:rPr>
                                        <w:rFonts w:ascii="Times New Roman" w:hAnsi="Times New Roman" w:cs="Times New Roman"/>
                                        <w:sz w:val="18"/>
                                        <w:szCs w:val="18"/>
                                        <w:vertAlign w:val="superscript"/>
                                        <w:lang w:bidi="en-US"/>
                                        <w:rPrChange w:id="1836"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1837" w:author="Maino Vieytes, Christian (NIH/NIA/IRP) [F]" w:date="2023-11-16T08:36:00Z">
                                    <w:tcPr>
                                      <w:tcW w:w="1499" w:type="dxa"/>
                                      <w:tcBorders>
                                        <w:top w:val="nil"/>
                                        <w:bottom w:val="nil"/>
                                      </w:tcBorders>
                                      <w:shd w:val="clear" w:color="auto" w:fill="auto"/>
                                      <w:noWrap/>
                                      <w:vAlign w:val="center"/>
                                      <w:hideMark/>
                                    </w:tcPr>
                                  </w:tcPrChange>
                                </w:tcPr>
                                <w:p w14:paraId="211AD09A" w14:textId="3D57BAEF" w:rsidR="005E1339" w:rsidRPr="005E1339" w:rsidDel="008104EE" w:rsidRDefault="005E1339">
                                  <w:pPr>
                                    <w:spacing w:line="360" w:lineRule="auto"/>
                                    <w:jc w:val="center"/>
                                    <w:rPr>
                                      <w:del w:id="1838" w:author="Maino Vieytes, Christian (NIH/NIA/IRP) [F]" w:date="2023-11-15T14:42:00Z"/>
                                      <w:rFonts w:ascii="Times New Roman" w:hAnsi="Times New Roman" w:cs="Times New Roman"/>
                                      <w:sz w:val="18"/>
                                      <w:szCs w:val="18"/>
                                      <w:rPrChange w:id="1839" w:author="Maino Vieytes, Christian (NIH/NIA/IRP) [F]" w:date="2023-11-16T08:36:00Z">
                                        <w:rPr>
                                          <w:del w:id="1840" w:author="Maino Vieytes, Christian (NIH/NIA/IRP) [F]" w:date="2023-11-15T14:42:00Z"/>
                                          <w:rFonts w:ascii="Times New Roman" w:hAnsi="Times New Roman" w:cs="Times New Roman"/>
                                          <w:sz w:val="20"/>
                                          <w:szCs w:val="20"/>
                                        </w:rPr>
                                      </w:rPrChange>
                                    </w:rPr>
                                  </w:pPr>
                                  <w:ins w:id="1841" w:author="Maino Vieytes, Christian (NIH/NIA/IRP) [F]" w:date="2023-11-16T08:36:00Z">
                                    <w:r w:rsidRPr="005E1339">
                                      <w:rPr>
                                        <w:rFonts w:ascii="Times New Roman" w:hAnsi="Times New Roman" w:cs="Times New Roman"/>
                                        <w:color w:val="000000"/>
                                        <w:sz w:val="18"/>
                                        <w:szCs w:val="18"/>
                                        <w:rPrChange w:id="1842" w:author="Maino Vieytes, Christian (NIH/NIA/IRP) [F]" w:date="2023-11-16T08:36:00Z">
                                          <w:rPr>
                                            <w:rFonts w:ascii="Calibri" w:hAnsi="Calibri" w:cs="Calibri"/>
                                            <w:color w:val="000000"/>
                                          </w:rPr>
                                        </w:rPrChange>
                                      </w:rPr>
                                      <w:t>0.40</w:t>
                                    </w:r>
                                  </w:ins>
                                  <w:del w:id="1843" w:author="Maino Vieytes, Christian (NIH/NIA/IRP) [F]" w:date="2023-11-15T14:42:00Z">
                                    <w:r w:rsidRPr="005E1339" w:rsidDel="008104EE">
                                      <w:rPr>
                                        <w:rFonts w:ascii="Times New Roman" w:hAnsi="Times New Roman" w:cs="Times New Roman"/>
                                        <w:color w:val="000000"/>
                                        <w:sz w:val="18"/>
                                        <w:szCs w:val="18"/>
                                        <w:rPrChange w:id="1844" w:author="Maino Vieytes, Christian (NIH/NIA/IRP) [F]" w:date="2023-11-16T08:36:00Z">
                                          <w:rPr>
                                            <w:rFonts w:ascii="Times New Roman" w:hAnsi="Times New Roman" w:cs="Times New Roman"/>
                                            <w:color w:val="000000"/>
                                            <w:sz w:val="20"/>
                                            <w:szCs w:val="20"/>
                                          </w:rPr>
                                        </w:rPrChange>
                                      </w:rPr>
                                      <w:delText>-0.27</w:delText>
                                    </w:r>
                                  </w:del>
                                </w:p>
                              </w:tc>
                              <w:tc>
                                <w:tcPr>
                                  <w:tcW w:w="990" w:type="dxa"/>
                                  <w:tcBorders>
                                    <w:top w:val="nil"/>
                                    <w:bottom w:val="nil"/>
                                  </w:tcBorders>
                                  <w:shd w:val="clear" w:color="auto" w:fill="auto"/>
                                  <w:noWrap/>
                                  <w:vAlign w:val="center"/>
                                  <w:tcPrChange w:id="1845" w:author="Maino Vieytes, Christian (NIH/NIA/IRP) [F]" w:date="2023-11-16T08:36:00Z">
                                    <w:tcPr>
                                      <w:tcW w:w="990" w:type="dxa"/>
                                      <w:tcBorders>
                                        <w:top w:val="nil"/>
                                        <w:bottom w:val="nil"/>
                                      </w:tcBorders>
                                      <w:shd w:val="clear" w:color="auto" w:fill="auto"/>
                                      <w:noWrap/>
                                      <w:vAlign w:val="center"/>
                                    </w:tcPr>
                                  </w:tcPrChange>
                                </w:tcPr>
                                <w:p w14:paraId="6DDD8633" w14:textId="69AB40DB" w:rsidR="005E1339" w:rsidRPr="005E1339" w:rsidDel="008104EE" w:rsidRDefault="005E1339">
                                  <w:pPr>
                                    <w:spacing w:line="360" w:lineRule="auto"/>
                                    <w:jc w:val="center"/>
                                    <w:rPr>
                                      <w:del w:id="1846" w:author="Maino Vieytes, Christian (NIH/NIA/IRP) [F]" w:date="2023-11-15T14:42:00Z"/>
                                      <w:rFonts w:ascii="Times New Roman" w:hAnsi="Times New Roman" w:cs="Times New Roman"/>
                                      <w:sz w:val="18"/>
                                      <w:szCs w:val="18"/>
                                      <w:rPrChange w:id="1847" w:author="Maino Vieytes, Christian (NIH/NIA/IRP) [F]" w:date="2023-11-16T08:36:00Z">
                                        <w:rPr>
                                          <w:del w:id="1848" w:author="Maino Vieytes, Christian (NIH/NIA/IRP) [F]" w:date="2023-11-15T14:42:00Z"/>
                                          <w:rFonts w:ascii="Times New Roman" w:hAnsi="Times New Roman" w:cs="Times New Roman"/>
                                          <w:sz w:val="20"/>
                                          <w:szCs w:val="20"/>
                                        </w:rPr>
                                      </w:rPrChange>
                                    </w:rPr>
                                  </w:pPr>
                                  <w:ins w:id="1849" w:author="Maino Vieytes, Christian (NIH/NIA/IRP) [F]" w:date="2023-11-16T08:36:00Z">
                                    <w:r w:rsidRPr="005E1339">
                                      <w:rPr>
                                        <w:rFonts w:ascii="Times New Roman" w:hAnsi="Times New Roman" w:cs="Times New Roman"/>
                                        <w:color w:val="000000"/>
                                        <w:sz w:val="18"/>
                                        <w:szCs w:val="18"/>
                                        <w:rPrChange w:id="1850" w:author="Maino Vieytes, Christian (NIH/NIA/IRP) [F]" w:date="2023-11-16T08:36:00Z">
                                          <w:rPr>
                                            <w:rFonts w:ascii="Calibri" w:hAnsi="Calibri" w:cs="Calibri"/>
                                            <w:color w:val="000000"/>
                                          </w:rPr>
                                        </w:rPrChange>
                                      </w:rPr>
                                      <w:t>--</w:t>
                                    </w:r>
                                  </w:ins>
                                </w:p>
                              </w:tc>
                              <w:tc>
                                <w:tcPr>
                                  <w:tcW w:w="900" w:type="dxa"/>
                                  <w:tcBorders>
                                    <w:top w:val="nil"/>
                                    <w:bottom w:val="nil"/>
                                    <w:right w:val="nil"/>
                                  </w:tcBorders>
                                  <w:shd w:val="clear" w:color="auto" w:fill="auto"/>
                                  <w:noWrap/>
                                  <w:vAlign w:val="center"/>
                                  <w:tcPrChange w:id="1851" w:author="Maino Vieytes, Christian (NIH/NIA/IRP) [F]" w:date="2023-11-16T08:36:00Z">
                                    <w:tcPr>
                                      <w:tcW w:w="900" w:type="dxa"/>
                                      <w:tcBorders>
                                        <w:top w:val="nil"/>
                                        <w:bottom w:val="nil"/>
                                        <w:right w:val="nil"/>
                                      </w:tcBorders>
                                      <w:shd w:val="clear" w:color="auto" w:fill="auto"/>
                                      <w:noWrap/>
                                      <w:vAlign w:val="center"/>
                                    </w:tcPr>
                                  </w:tcPrChange>
                                </w:tcPr>
                                <w:p w14:paraId="66724EFB" w14:textId="2CC8B75B" w:rsidR="005E1339" w:rsidRPr="005E1339" w:rsidDel="008104EE" w:rsidRDefault="005E1339">
                                  <w:pPr>
                                    <w:spacing w:line="360" w:lineRule="auto"/>
                                    <w:jc w:val="center"/>
                                    <w:rPr>
                                      <w:del w:id="1852" w:author="Maino Vieytes, Christian (NIH/NIA/IRP) [F]" w:date="2023-11-15T14:42:00Z"/>
                                      <w:rFonts w:ascii="Times New Roman" w:hAnsi="Times New Roman" w:cs="Times New Roman"/>
                                      <w:sz w:val="18"/>
                                      <w:szCs w:val="18"/>
                                      <w:rPrChange w:id="1853" w:author="Maino Vieytes, Christian (NIH/NIA/IRP) [F]" w:date="2023-11-16T08:36:00Z">
                                        <w:rPr>
                                          <w:del w:id="1854" w:author="Maino Vieytes, Christian (NIH/NIA/IRP) [F]" w:date="2023-11-15T14:42:00Z"/>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Change w:id="1855" w:author="Maino Vieytes, Christian (NIH/NIA/IRP) [F]" w:date="2023-11-16T08:36:00Z">
                                    <w:tcPr>
                                      <w:tcW w:w="1350" w:type="dxa"/>
                                      <w:tcBorders>
                                        <w:top w:val="nil"/>
                                        <w:left w:val="nil"/>
                                        <w:bottom w:val="nil"/>
                                        <w:right w:val="single" w:sz="4" w:space="0" w:color="auto"/>
                                      </w:tcBorders>
                                      <w:vAlign w:val="center"/>
                                    </w:tcPr>
                                  </w:tcPrChange>
                                </w:tcPr>
                                <w:p w14:paraId="4A4CE825" w14:textId="2B2EDD00" w:rsidR="005E1339" w:rsidRPr="005E1339" w:rsidDel="008104EE" w:rsidRDefault="005E1339">
                                  <w:pPr>
                                    <w:spacing w:line="360" w:lineRule="auto"/>
                                    <w:jc w:val="center"/>
                                    <w:rPr>
                                      <w:del w:id="1856" w:author="Maino Vieytes, Christian (NIH/NIA/IRP) [F]" w:date="2023-11-15T14:42:00Z"/>
                                      <w:rFonts w:ascii="Times New Roman" w:hAnsi="Times New Roman" w:cs="Times New Roman"/>
                                      <w:sz w:val="18"/>
                                      <w:szCs w:val="18"/>
                                      <w:rPrChange w:id="1857" w:author="Maino Vieytes, Christian (NIH/NIA/IRP) [F]" w:date="2023-11-16T08:36:00Z">
                                        <w:rPr>
                                          <w:del w:id="1858" w:author="Maino Vieytes, Christian (NIH/NIA/IRP) [F]" w:date="2023-11-15T14:42:00Z"/>
                                          <w:rFonts w:ascii="Times New Roman" w:hAnsi="Times New Roman" w:cs="Times New Roman"/>
                                          <w:sz w:val="20"/>
                                          <w:szCs w:val="20"/>
                                        </w:rPr>
                                      </w:rPrChange>
                                    </w:rPr>
                                  </w:pPr>
                                </w:p>
                              </w:tc>
                            </w:tr>
                            <w:tr w:rsidR="005E1339" w:rsidRPr="00972A4F" w:rsidDel="008104EE" w14:paraId="30EBF086" w14:textId="62ED6CBB" w:rsidTr="005E1339">
                              <w:tblPrEx>
                                <w:tblW w:w="6926" w:type="dxa"/>
                                <w:tblBorders>
                                  <w:insideH w:val="none" w:sz="0" w:space="0" w:color="auto"/>
                                  <w:insideV w:val="none" w:sz="0" w:space="0" w:color="auto"/>
                                </w:tblBorders>
                                <w:tblLayout w:type="fixed"/>
                                <w:tblCellMar>
                                  <w:left w:w="0" w:type="dxa"/>
                                  <w:right w:w="0" w:type="dxa"/>
                                </w:tblCellMar>
                                <w:tblPrExChange w:id="1859"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1860"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1861"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48AB101" w14:textId="0538A656" w:rsidR="005E1339" w:rsidRPr="00972A4F" w:rsidDel="008104EE" w:rsidRDefault="005E1339">
                                  <w:pPr>
                                    <w:spacing w:line="360" w:lineRule="auto"/>
                                    <w:jc w:val="center"/>
                                    <w:rPr>
                                      <w:del w:id="1862" w:author="Maino Vieytes, Christian (NIH/NIA/IRP) [F]" w:date="2023-11-15T14:42:00Z"/>
                                      <w:rFonts w:ascii="Times New Roman" w:hAnsi="Times New Roman" w:cs="Times New Roman"/>
                                      <w:sz w:val="18"/>
                                      <w:szCs w:val="18"/>
                                      <w:rPrChange w:id="1863" w:author="Maino Vieytes, Christian (NIH/NIA/IRP) [F]" w:date="2023-11-15T15:31:00Z">
                                        <w:rPr>
                                          <w:del w:id="1864" w:author="Maino Vieytes, Christian (NIH/NIA/IRP) [F]" w:date="2023-11-15T14:42:00Z"/>
                                          <w:rFonts w:ascii="Times New Roman" w:hAnsi="Times New Roman" w:cs="Times New Roman"/>
                                          <w:sz w:val="20"/>
                                          <w:szCs w:val="20"/>
                                        </w:rPr>
                                      </w:rPrChange>
                                    </w:rPr>
                                    <w:pPrChange w:id="1865" w:author="Maino Vieytes, Christian (NIH/NIA/IRP) [F]" w:date="2023-11-16T08:36:00Z">
                                      <w:pPr>
                                        <w:spacing w:line="360" w:lineRule="auto"/>
                                      </w:pPr>
                                    </w:pPrChange>
                                  </w:pPr>
                                  <w:del w:id="1866" w:author="Maino Vieytes, Christian (NIH/NIA/IRP) [F]" w:date="2023-11-15T14:42:00Z">
                                    <w:r w:rsidRPr="00972A4F" w:rsidDel="008104EE">
                                      <w:rPr>
                                        <w:rFonts w:ascii="Times New Roman" w:hAnsi="Times New Roman" w:cs="Times New Roman"/>
                                        <w:sz w:val="18"/>
                                        <w:szCs w:val="18"/>
                                        <w:rPrChange w:id="1867" w:author="Maino Vieytes, Christian (NIH/NIA/IRP) [F]" w:date="2023-11-15T15:31:00Z">
                                          <w:rPr>
                                            <w:rFonts w:ascii="Times New Roman" w:hAnsi="Times New Roman" w:cs="Times New Roman"/>
                                            <w:sz w:val="20"/>
                                            <w:szCs w:val="20"/>
                                          </w:rPr>
                                        </w:rPrChange>
                                      </w:rPr>
                                      <w:delText>Food Assistance (SNAP)</w:delText>
                                    </w:r>
                                    <w:r w:rsidRPr="00972A4F" w:rsidDel="008104EE">
                                      <w:rPr>
                                        <w:rFonts w:ascii="Times New Roman" w:hAnsi="Times New Roman" w:cs="Times New Roman"/>
                                        <w:sz w:val="18"/>
                                        <w:szCs w:val="18"/>
                                        <w:vertAlign w:val="superscript"/>
                                        <w:lang w:bidi="en-US"/>
                                        <w:rPrChange w:id="1868"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1869" w:author="Maino Vieytes, Christian (NIH/NIA/IRP) [F]" w:date="2023-11-16T08:36:00Z">
                                    <w:tcPr>
                                      <w:tcW w:w="1499" w:type="dxa"/>
                                      <w:tcBorders>
                                        <w:top w:val="nil"/>
                                        <w:bottom w:val="nil"/>
                                      </w:tcBorders>
                                      <w:shd w:val="clear" w:color="auto" w:fill="auto"/>
                                      <w:noWrap/>
                                      <w:vAlign w:val="center"/>
                                      <w:hideMark/>
                                    </w:tcPr>
                                  </w:tcPrChange>
                                </w:tcPr>
                                <w:p w14:paraId="37B5561F" w14:textId="69E4102F" w:rsidR="005E1339" w:rsidRPr="005E1339" w:rsidDel="008104EE" w:rsidRDefault="005E1339">
                                  <w:pPr>
                                    <w:spacing w:line="360" w:lineRule="auto"/>
                                    <w:jc w:val="center"/>
                                    <w:rPr>
                                      <w:del w:id="1870" w:author="Maino Vieytes, Christian (NIH/NIA/IRP) [F]" w:date="2023-11-15T14:42:00Z"/>
                                      <w:rFonts w:ascii="Times New Roman" w:hAnsi="Times New Roman" w:cs="Times New Roman"/>
                                      <w:b/>
                                      <w:bCs/>
                                      <w:sz w:val="18"/>
                                      <w:szCs w:val="18"/>
                                      <w:rPrChange w:id="1871" w:author="Maino Vieytes, Christian (NIH/NIA/IRP) [F]" w:date="2023-11-16T08:36:00Z">
                                        <w:rPr>
                                          <w:del w:id="1872" w:author="Maino Vieytes, Christian (NIH/NIA/IRP) [F]" w:date="2023-11-15T14:42:00Z"/>
                                          <w:rFonts w:ascii="Times New Roman" w:hAnsi="Times New Roman" w:cs="Times New Roman"/>
                                          <w:b/>
                                          <w:bCs/>
                                          <w:sz w:val="20"/>
                                          <w:szCs w:val="20"/>
                                        </w:rPr>
                                      </w:rPrChange>
                                    </w:rPr>
                                  </w:pPr>
                                  <w:ins w:id="1873" w:author="Maino Vieytes, Christian (NIH/NIA/IRP) [F]" w:date="2023-11-16T08:36:00Z">
                                    <w:r w:rsidRPr="005E1339">
                                      <w:rPr>
                                        <w:rFonts w:ascii="Times New Roman" w:hAnsi="Times New Roman" w:cs="Times New Roman"/>
                                        <w:color w:val="000000"/>
                                        <w:sz w:val="18"/>
                                        <w:szCs w:val="18"/>
                                        <w:rPrChange w:id="1874" w:author="Maino Vieytes, Christian (NIH/NIA/IRP) [F]" w:date="2023-11-16T08:36:00Z">
                                          <w:rPr>
                                            <w:rFonts w:ascii="Calibri" w:hAnsi="Calibri" w:cs="Calibri"/>
                                            <w:color w:val="000000"/>
                                          </w:rPr>
                                        </w:rPrChange>
                                      </w:rPr>
                                      <w:t>0.090</w:t>
                                    </w:r>
                                  </w:ins>
                                  <w:del w:id="1875" w:author="Maino Vieytes, Christian (NIH/NIA/IRP) [F]" w:date="2023-11-15T14:42:00Z">
                                    <w:r w:rsidRPr="005E1339" w:rsidDel="008104EE">
                                      <w:rPr>
                                        <w:rFonts w:ascii="Times New Roman" w:hAnsi="Times New Roman" w:cs="Times New Roman"/>
                                        <w:b/>
                                        <w:bCs/>
                                        <w:color w:val="000000"/>
                                        <w:sz w:val="18"/>
                                        <w:szCs w:val="18"/>
                                        <w:rPrChange w:id="1876" w:author="Maino Vieytes, Christian (NIH/NIA/IRP) [F]" w:date="2023-11-16T08:36:00Z">
                                          <w:rPr>
                                            <w:rFonts w:ascii="Times New Roman" w:hAnsi="Times New Roman" w:cs="Times New Roman"/>
                                            <w:b/>
                                            <w:bCs/>
                                            <w:color w:val="000000"/>
                                            <w:sz w:val="20"/>
                                            <w:szCs w:val="20"/>
                                          </w:rPr>
                                        </w:rPrChange>
                                      </w:rPr>
                                      <w:delText>0.81</w:delText>
                                    </w:r>
                                  </w:del>
                                </w:p>
                              </w:tc>
                              <w:tc>
                                <w:tcPr>
                                  <w:tcW w:w="990" w:type="dxa"/>
                                  <w:tcBorders>
                                    <w:top w:val="nil"/>
                                    <w:bottom w:val="nil"/>
                                  </w:tcBorders>
                                  <w:shd w:val="clear" w:color="auto" w:fill="auto"/>
                                  <w:noWrap/>
                                  <w:vAlign w:val="center"/>
                                  <w:tcPrChange w:id="1877" w:author="Maino Vieytes, Christian (NIH/NIA/IRP) [F]" w:date="2023-11-16T08:36:00Z">
                                    <w:tcPr>
                                      <w:tcW w:w="990" w:type="dxa"/>
                                      <w:tcBorders>
                                        <w:top w:val="nil"/>
                                        <w:bottom w:val="nil"/>
                                      </w:tcBorders>
                                      <w:shd w:val="clear" w:color="auto" w:fill="auto"/>
                                      <w:noWrap/>
                                      <w:vAlign w:val="center"/>
                                    </w:tcPr>
                                  </w:tcPrChange>
                                </w:tcPr>
                                <w:p w14:paraId="42AC5F10" w14:textId="6D4DDA3A" w:rsidR="005E1339" w:rsidRPr="005E1339" w:rsidDel="008104EE" w:rsidRDefault="005E1339">
                                  <w:pPr>
                                    <w:spacing w:line="360" w:lineRule="auto"/>
                                    <w:jc w:val="center"/>
                                    <w:rPr>
                                      <w:del w:id="1878" w:author="Maino Vieytes, Christian (NIH/NIA/IRP) [F]" w:date="2023-11-15T14:42:00Z"/>
                                      <w:rFonts w:ascii="Times New Roman" w:hAnsi="Times New Roman" w:cs="Times New Roman"/>
                                      <w:sz w:val="18"/>
                                      <w:szCs w:val="18"/>
                                      <w:rPrChange w:id="1879" w:author="Maino Vieytes, Christian (NIH/NIA/IRP) [F]" w:date="2023-11-16T08:36:00Z">
                                        <w:rPr>
                                          <w:del w:id="1880" w:author="Maino Vieytes, Christian (NIH/NIA/IRP) [F]" w:date="2023-11-15T14:42:00Z"/>
                                          <w:rFonts w:ascii="Times New Roman" w:hAnsi="Times New Roman" w:cs="Times New Roman"/>
                                          <w:sz w:val="20"/>
                                          <w:szCs w:val="20"/>
                                        </w:rPr>
                                      </w:rPrChange>
                                    </w:rPr>
                                  </w:pPr>
                                  <w:ins w:id="1881" w:author="Maino Vieytes, Christian (NIH/NIA/IRP) [F]" w:date="2023-11-16T08:36:00Z">
                                    <w:r w:rsidRPr="005E1339">
                                      <w:rPr>
                                        <w:rFonts w:ascii="Times New Roman" w:hAnsi="Times New Roman" w:cs="Times New Roman"/>
                                        <w:color w:val="000000"/>
                                        <w:sz w:val="18"/>
                                        <w:szCs w:val="18"/>
                                        <w:rPrChange w:id="1882" w:author="Maino Vieytes, Christian (NIH/NIA/IRP) [F]" w:date="2023-11-16T08:36:00Z">
                                          <w:rPr>
                                            <w:rFonts w:ascii="Calibri" w:hAnsi="Calibri" w:cs="Calibri"/>
                                            <w:color w:val="000000"/>
                                          </w:rPr>
                                        </w:rPrChange>
                                      </w:rPr>
                                      <w:t>-0.080</w:t>
                                    </w:r>
                                  </w:ins>
                                </w:p>
                              </w:tc>
                              <w:tc>
                                <w:tcPr>
                                  <w:tcW w:w="900" w:type="dxa"/>
                                  <w:tcBorders>
                                    <w:top w:val="nil"/>
                                    <w:bottom w:val="nil"/>
                                    <w:right w:val="nil"/>
                                  </w:tcBorders>
                                  <w:shd w:val="clear" w:color="auto" w:fill="auto"/>
                                  <w:noWrap/>
                                  <w:vAlign w:val="center"/>
                                  <w:tcPrChange w:id="1883" w:author="Maino Vieytes, Christian (NIH/NIA/IRP) [F]" w:date="2023-11-16T08:36:00Z">
                                    <w:tcPr>
                                      <w:tcW w:w="900" w:type="dxa"/>
                                      <w:tcBorders>
                                        <w:top w:val="nil"/>
                                        <w:bottom w:val="nil"/>
                                        <w:right w:val="nil"/>
                                      </w:tcBorders>
                                      <w:shd w:val="clear" w:color="auto" w:fill="auto"/>
                                      <w:noWrap/>
                                      <w:vAlign w:val="center"/>
                                    </w:tcPr>
                                  </w:tcPrChange>
                                </w:tcPr>
                                <w:p w14:paraId="69C7B802" w14:textId="5EB9C646" w:rsidR="005E1339" w:rsidRPr="005E1339" w:rsidDel="008104EE" w:rsidRDefault="005E1339">
                                  <w:pPr>
                                    <w:spacing w:line="360" w:lineRule="auto"/>
                                    <w:jc w:val="center"/>
                                    <w:rPr>
                                      <w:del w:id="1884" w:author="Maino Vieytes, Christian (NIH/NIA/IRP) [F]" w:date="2023-11-15T14:42:00Z"/>
                                      <w:rFonts w:ascii="Times New Roman" w:hAnsi="Times New Roman" w:cs="Times New Roman"/>
                                      <w:sz w:val="18"/>
                                      <w:szCs w:val="18"/>
                                      <w:rPrChange w:id="1885" w:author="Maino Vieytes, Christian (NIH/NIA/IRP) [F]" w:date="2023-11-16T08:36:00Z">
                                        <w:rPr>
                                          <w:del w:id="1886" w:author="Maino Vieytes, Christian (NIH/NIA/IRP) [F]" w:date="2023-11-15T14:42:00Z"/>
                                          <w:rFonts w:ascii="Times New Roman" w:hAnsi="Times New Roman" w:cs="Times New Roman"/>
                                          <w:sz w:val="20"/>
                                          <w:szCs w:val="20"/>
                                        </w:rPr>
                                      </w:rPrChange>
                                    </w:rPr>
                                  </w:pPr>
                                  <w:ins w:id="1887" w:author="Maino Vieytes, Christian (NIH/NIA/IRP) [F]" w:date="2023-11-16T08:36:00Z">
                                    <w:r w:rsidRPr="005E1339">
                                      <w:rPr>
                                        <w:rFonts w:ascii="Times New Roman" w:hAnsi="Times New Roman" w:cs="Times New Roman"/>
                                        <w:color w:val="000000"/>
                                        <w:sz w:val="18"/>
                                        <w:szCs w:val="18"/>
                                        <w:rPrChange w:id="1888" w:author="Maino Vieytes, Christian (NIH/NIA/IRP) [F]" w:date="2023-11-16T08:36:00Z">
                                          <w:rPr>
                                            <w:rFonts w:ascii="Calibri" w:hAnsi="Calibri" w:cs="Calibri"/>
                                            <w:color w:val="000000"/>
                                          </w:rPr>
                                        </w:rPrChange>
                                      </w:rPr>
                                      <w:t>--</w:t>
                                    </w:r>
                                  </w:ins>
                                </w:p>
                              </w:tc>
                              <w:tc>
                                <w:tcPr>
                                  <w:tcW w:w="1350" w:type="dxa"/>
                                  <w:tcBorders>
                                    <w:top w:val="nil"/>
                                    <w:left w:val="nil"/>
                                    <w:bottom w:val="nil"/>
                                    <w:right w:val="single" w:sz="4" w:space="0" w:color="auto"/>
                                  </w:tcBorders>
                                  <w:vAlign w:val="center"/>
                                  <w:tcPrChange w:id="1889" w:author="Maino Vieytes, Christian (NIH/NIA/IRP) [F]" w:date="2023-11-16T08:36:00Z">
                                    <w:tcPr>
                                      <w:tcW w:w="1350" w:type="dxa"/>
                                      <w:tcBorders>
                                        <w:top w:val="nil"/>
                                        <w:left w:val="nil"/>
                                        <w:bottom w:val="nil"/>
                                        <w:right w:val="single" w:sz="4" w:space="0" w:color="auto"/>
                                      </w:tcBorders>
                                      <w:vAlign w:val="center"/>
                                    </w:tcPr>
                                  </w:tcPrChange>
                                </w:tcPr>
                                <w:p w14:paraId="2DEB24B5" w14:textId="09F6FA4F" w:rsidR="005E1339" w:rsidRPr="005E1339" w:rsidDel="008104EE" w:rsidRDefault="005E1339">
                                  <w:pPr>
                                    <w:spacing w:line="360" w:lineRule="auto"/>
                                    <w:jc w:val="center"/>
                                    <w:rPr>
                                      <w:del w:id="1890" w:author="Maino Vieytes, Christian (NIH/NIA/IRP) [F]" w:date="2023-11-15T14:42:00Z"/>
                                      <w:rFonts w:ascii="Times New Roman" w:hAnsi="Times New Roman" w:cs="Times New Roman"/>
                                      <w:sz w:val="18"/>
                                      <w:szCs w:val="18"/>
                                      <w:rPrChange w:id="1891" w:author="Maino Vieytes, Christian (NIH/NIA/IRP) [F]" w:date="2023-11-16T08:36:00Z">
                                        <w:rPr>
                                          <w:del w:id="1892" w:author="Maino Vieytes, Christian (NIH/NIA/IRP) [F]" w:date="2023-11-15T14:42:00Z"/>
                                          <w:rFonts w:ascii="Times New Roman" w:hAnsi="Times New Roman" w:cs="Times New Roman"/>
                                          <w:sz w:val="20"/>
                                          <w:szCs w:val="20"/>
                                        </w:rPr>
                                      </w:rPrChange>
                                    </w:rPr>
                                  </w:pPr>
                                </w:p>
                              </w:tc>
                            </w:tr>
                            <w:tr w:rsidR="005E1339" w:rsidRPr="00972A4F" w:rsidDel="008104EE" w14:paraId="7FD94F6F" w14:textId="697F1E55" w:rsidTr="005E1339">
                              <w:tblPrEx>
                                <w:tblW w:w="6926" w:type="dxa"/>
                                <w:tblBorders>
                                  <w:insideH w:val="none" w:sz="0" w:space="0" w:color="auto"/>
                                  <w:insideV w:val="none" w:sz="0" w:space="0" w:color="auto"/>
                                </w:tblBorders>
                                <w:tblLayout w:type="fixed"/>
                                <w:tblCellMar>
                                  <w:left w:w="0" w:type="dxa"/>
                                  <w:right w:w="0" w:type="dxa"/>
                                </w:tblCellMar>
                                <w:tblPrExChange w:id="1893"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1894"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1895"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6770411" w14:textId="22CB6D4B" w:rsidR="005E1339" w:rsidRPr="00972A4F" w:rsidDel="008104EE" w:rsidRDefault="005E1339">
                                  <w:pPr>
                                    <w:spacing w:line="360" w:lineRule="auto"/>
                                    <w:jc w:val="center"/>
                                    <w:rPr>
                                      <w:del w:id="1896" w:author="Maino Vieytes, Christian (NIH/NIA/IRP) [F]" w:date="2023-11-15T14:42:00Z"/>
                                      <w:rFonts w:ascii="Times New Roman" w:hAnsi="Times New Roman" w:cs="Times New Roman"/>
                                      <w:sz w:val="18"/>
                                      <w:szCs w:val="18"/>
                                      <w:rPrChange w:id="1897" w:author="Maino Vieytes, Christian (NIH/NIA/IRP) [F]" w:date="2023-11-15T15:31:00Z">
                                        <w:rPr>
                                          <w:del w:id="1898" w:author="Maino Vieytes, Christian (NIH/NIA/IRP) [F]" w:date="2023-11-15T14:42:00Z"/>
                                          <w:rFonts w:ascii="Times New Roman" w:hAnsi="Times New Roman" w:cs="Times New Roman"/>
                                          <w:sz w:val="20"/>
                                          <w:szCs w:val="20"/>
                                        </w:rPr>
                                      </w:rPrChange>
                                    </w:rPr>
                                    <w:pPrChange w:id="1899" w:author="Maino Vieytes, Christian (NIH/NIA/IRP) [F]" w:date="2023-11-16T08:36:00Z">
                                      <w:pPr>
                                        <w:spacing w:line="360" w:lineRule="auto"/>
                                      </w:pPr>
                                    </w:pPrChange>
                                  </w:pPr>
                                  <w:del w:id="1900" w:author="Maino Vieytes, Christian (NIH/NIA/IRP) [F]" w:date="2023-11-15T14:42:00Z">
                                    <w:r w:rsidRPr="00972A4F" w:rsidDel="008104EE">
                                      <w:rPr>
                                        <w:rFonts w:ascii="Times New Roman" w:hAnsi="Times New Roman" w:cs="Times New Roman"/>
                                        <w:sz w:val="18"/>
                                        <w:szCs w:val="18"/>
                                        <w:rPrChange w:id="1901" w:author="Maino Vieytes, Christian (NIH/NIA/IRP) [F]" w:date="2023-11-15T15:31:00Z">
                                          <w:rPr>
                                            <w:rFonts w:ascii="Times New Roman" w:hAnsi="Times New Roman" w:cs="Times New Roman"/>
                                            <w:sz w:val="20"/>
                                            <w:szCs w:val="20"/>
                                          </w:rPr>
                                        </w:rPrChange>
                                      </w:rPr>
                                      <w:delText>Household Size</w:delText>
                                    </w:r>
                                    <w:r w:rsidRPr="00972A4F" w:rsidDel="008104EE">
                                      <w:rPr>
                                        <w:rFonts w:ascii="Times New Roman" w:hAnsi="Times New Roman" w:cs="Times New Roman"/>
                                        <w:sz w:val="18"/>
                                        <w:szCs w:val="18"/>
                                        <w:vertAlign w:val="superscript"/>
                                        <w:lang w:bidi="en-US"/>
                                        <w:rPrChange w:id="1902"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1903" w:author="Maino Vieytes, Christian (NIH/NIA/IRP) [F]" w:date="2023-11-16T08:36:00Z">
                                    <w:tcPr>
                                      <w:tcW w:w="1499" w:type="dxa"/>
                                      <w:tcBorders>
                                        <w:top w:val="nil"/>
                                        <w:bottom w:val="nil"/>
                                      </w:tcBorders>
                                      <w:shd w:val="clear" w:color="auto" w:fill="auto"/>
                                      <w:noWrap/>
                                      <w:vAlign w:val="center"/>
                                      <w:hideMark/>
                                    </w:tcPr>
                                  </w:tcPrChange>
                                </w:tcPr>
                                <w:p w14:paraId="7EE3F3A3" w14:textId="17F85827" w:rsidR="005E1339" w:rsidRPr="005E1339" w:rsidDel="008104EE" w:rsidRDefault="005E1339">
                                  <w:pPr>
                                    <w:spacing w:line="360" w:lineRule="auto"/>
                                    <w:jc w:val="center"/>
                                    <w:rPr>
                                      <w:del w:id="1904" w:author="Maino Vieytes, Christian (NIH/NIA/IRP) [F]" w:date="2023-11-15T14:42:00Z"/>
                                      <w:rFonts w:ascii="Times New Roman" w:hAnsi="Times New Roman" w:cs="Times New Roman"/>
                                      <w:b/>
                                      <w:bCs/>
                                      <w:sz w:val="18"/>
                                      <w:szCs w:val="18"/>
                                      <w:rPrChange w:id="1905" w:author="Maino Vieytes, Christian (NIH/NIA/IRP) [F]" w:date="2023-11-16T08:36:00Z">
                                        <w:rPr>
                                          <w:del w:id="1906" w:author="Maino Vieytes, Christian (NIH/NIA/IRP) [F]" w:date="2023-11-15T14:42:00Z"/>
                                          <w:rFonts w:ascii="Times New Roman" w:hAnsi="Times New Roman" w:cs="Times New Roman"/>
                                          <w:b/>
                                          <w:bCs/>
                                          <w:sz w:val="20"/>
                                          <w:szCs w:val="20"/>
                                        </w:rPr>
                                      </w:rPrChange>
                                    </w:rPr>
                                  </w:pPr>
                                  <w:ins w:id="1907" w:author="Maino Vieytes, Christian (NIH/NIA/IRP) [F]" w:date="2023-11-16T08:36:00Z">
                                    <w:r w:rsidRPr="005E1339">
                                      <w:rPr>
                                        <w:rFonts w:ascii="Times New Roman" w:hAnsi="Times New Roman" w:cs="Times New Roman"/>
                                        <w:color w:val="000000"/>
                                        <w:sz w:val="18"/>
                                        <w:szCs w:val="18"/>
                                        <w:rPrChange w:id="1908" w:author="Maino Vieytes, Christian (NIH/NIA/IRP) [F]" w:date="2023-11-16T08:36:00Z">
                                          <w:rPr>
                                            <w:rFonts w:ascii="Calibri" w:hAnsi="Calibri" w:cs="Calibri"/>
                                            <w:color w:val="000000"/>
                                          </w:rPr>
                                        </w:rPrChange>
                                      </w:rPr>
                                      <w:t>-0.64</w:t>
                                    </w:r>
                                  </w:ins>
                                  <w:del w:id="1909" w:author="Maino Vieytes, Christian (NIH/NIA/IRP) [F]" w:date="2023-11-15T14:42:00Z">
                                    <w:r w:rsidRPr="005E1339" w:rsidDel="008104EE">
                                      <w:rPr>
                                        <w:rFonts w:ascii="Times New Roman" w:hAnsi="Times New Roman" w:cs="Times New Roman"/>
                                        <w:b/>
                                        <w:bCs/>
                                        <w:color w:val="000000"/>
                                        <w:sz w:val="18"/>
                                        <w:szCs w:val="18"/>
                                        <w:rPrChange w:id="1910" w:author="Maino Vieytes, Christian (NIH/NIA/IRP) [F]" w:date="2023-11-16T08:36:00Z">
                                          <w:rPr>
                                            <w:rFonts w:ascii="Times New Roman" w:hAnsi="Times New Roman" w:cs="Times New Roman"/>
                                            <w:b/>
                                            <w:bCs/>
                                            <w:color w:val="000000"/>
                                            <w:sz w:val="20"/>
                                            <w:szCs w:val="20"/>
                                          </w:rPr>
                                        </w:rPrChange>
                                      </w:rPr>
                                      <w:delText>0.63</w:delText>
                                    </w:r>
                                  </w:del>
                                </w:p>
                              </w:tc>
                              <w:tc>
                                <w:tcPr>
                                  <w:tcW w:w="990" w:type="dxa"/>
                                  <w:tcBorders>
                                    <w:top w:val="nil"/>
                                    <w:bottom w:val="nil"/>
                                  </w:tcBorders>
                                  <w:shd w:val="clear" w:color="auto" w:fill="auto"/>
                                  <w:noWrap/>
                                  <w:vAlign w:val="center"/>
                                  <w:hideMark/>
                                  <w:tcPrChange w:id="1911" w:author="Maino Vieytes, Christian (NIH/NIA/IRP) [F]" w:date="2023-11-16T08:36:00Z">
                                    <w:tcPr>
                                      <w:tcW w:w="990" w:type="dxa"/>
                                      <w:tcBorders>
                                        <w:top w:val="nil"/>
                                        <w:bottom w:val="nil"/>
                                      </w:tcBorders>
                                      <w:shd w:val="clear" w:color="auto" w:fill="auto"/>
                                      <w:noWrap/>
                                      <w:vAlign w:val="center"/>
                                      <w:hideMark/>
                                    </w:tcPr>
                                  </w:tcPrChange>
                                </w:tcPr>
                                <w:p w14:paraId="6270A028" w14:textId="2D5A9926" w:rsidR="005E1339" w:rsidRPr="005E1339" w:rsidDel="008104EE" w:rsidRDefault="005E1339">
                                  <w:pPr>
                                    <w:spacing w:line="360" w:lineRule="auto"/>
                                    <w:jc w:val="center"/>
                                    <w:rPr>
                                      <w:del w:id="1912" w:author="Maino Vieytes, Christian (NIH/NIA/IRP) [F]" w:date="2023-11-15T14:42:00Z"/>
                                      <w:rFonts w:ascii="Times New Roman" w:hAnsi="Times New Roman" w:cs="Times New Roman"/>
                                      <w:sz w:val="18"/>
                                      <w:szCs w:val="18"/>
                                      <w:rPrChange w:id="1913" w:author="Maino Vieytes, Christian (NIH/NIA/IRP) [F]" w:date="2023-11-16T08:36:00Z">
                                        <w:rPr>
                                          <w:del w:id="1914" w:author="Maino Vieytes, Christian (NIH/NIA/IRP) [F]" w:date="2023-11-15T14:42:00Z"/>
                                          <w:rFonts w:ascii="Times New Roman" w:hAnsi="Times New Roman" w:cs="Times New Roman"/>
                                          <w:sz w:val="20"/>
                                          <w:szCs w:val="20"/>
                                        </w:rPr>
                                      </w:rPrChange>
                                    </w:rPr>
                                  </w:pPr>
                                  <w:ins w:id="1915" w:author="Maino Vieytes, Christian (NIH/NIA/IRP) [F]" w:date="2023-11-16T08:36:00Z">
                                    <w:r w:rsidRPr="005E1339">
                                      <w:rPr>
                                        <w:rFonts w:ascii="Times New Roman" w:hAnsi="Times New Roman" w:cs="Times New Roman"/>
                                        <w:color w:val="000000"/>
                                        <w:sz w:val="18"/>
                                        <w:szCs w:val="18"/>
                                        <w:rPrChange w:id="1916" w:author="Maino Vieytes, Christian (NIH/NIA/IRP) [F]" w:date="2023-11-16T08:36:00Z">
                                          <w:rPr>
                                            <w:rFonts w:ascii="Calibri" w:hAnsi="Calibri" w:cs="Calibri"/>
                                            <w:color w:val="000000"/>
                                          </w:rPr>
                                        </w:rPrChange>
                                      </w:rPr>
                                      <w:t>-0.19</w:t>
                                    </w:r>
                                  </w:ins>
                                </w:p>
                              </w:tc>
                              <w:tc>
                                <w:tcPr>
                                  <w:tcW w:w="900" w:type="dxa"/>
                                  <w:tcBorders>
                                    <w:top w:val="nil"/>
                                    <w:bottom w:val="nil"/>
                                    <w:right w:val="nil"/>
                                  </w:tcBorders>
                                  <w:shd w:val="clear" w:color="auto" w:fill="auto"/>
                                  <w:noWrap/>
                                  <w:vAlign w:val="center"/>
                                  <w:tcPrChange w:id="1917" w:author="Maino Vieytes, Christian (NIH/NIA/IRP) [F]" w:date="2023-11-16T08:36:00Z">
                                    <w:tcPr>
                                      <w:tcW w:w="900" w:type="dxa"/>
                                      <w:tcBorders>
                                        <w:top w:val="nil"/>
                                        <w:bottom w:val="nil"/>
                                        <w:right w:val="nil"/>
                                      </w:tcBorders>
                                      <w:shd w:val="clear" w:color="auto" w:fill="auto"/>
                                      <w:noWrap/>
                                      <w:vAlign w:val="center"/>
                                    </w:tcPr>
                                  </w:tcPrChange>
                                </w:tcPr>
                                <w:p w14:paraId="15BD1CB7" w14:textId="07B21D80" w:rsidR="005E1339" w:rsidRPr="005E1339" w:rsidDel="008104EE" w:rsidRDefault="005E1339">
                                  <w:pPr>
                                    <w:spacing w:line="360" w:lineRule="auto"/>
                                    <w:jc w:val="center"/>
                                    <w:rPr>
                                      <w:del w:id="1918" w:author="Maino Vieytes, Christian (NIH/NIA/IRP) [F]" w:date="2023-11-15T14:42:00Z"/>
                                      <w:rFonts w:ascii="Times New Roman" w:hAnsi="Times New Roman" w:cs="Times New Roman"/>
                                      <w:sz w:val="18"/>
                                      <w:szCs w:val="18"/>
                                      <w:rPrChange w:id="1919" w:author="Maino Vieytes, Christian (NIH/NIA/IRP) [F]" w:date="2023-11-16T08:36:00Z">
                                        <w:rPr>
                                          <w:del w:id="1920" w:author="Maino Vieytes, Christian (NIH/NIA/IRP) [F]" w:date="2023-11-15T14:42:00Z"/>
                                          <w:rFonts w:ascii="Times New Roman" w:hAnsi="Times New Roman" w:cs="Times New Roman"/>
                                          <w:sz w:val="20"/>
                                          <w:szCs w:val="20"/>
                                        </w:rPr>
                                      </w:rPrChange>
                                    </w:rPr>
                                  </w:pPr>
                                  <w:ins w:id="1921" w:author="Maino Vieytes, Christian (NIH/NIA/IRP) [F]" w:date="2023-11-16T08:36:00Z">
                                    <w:r w:rsidRPr="005E1339">
                                      <w:rPr>
                                        <w:rFonts w:ascii="Times New Roman" w:hAnsi="Times New Roman" w:cs="Times New Roman"/>
                                        <w:color w:val="000000"/>
                                        <w:sz w:val="18"/>
                                        <w:szCs w:val="18"/>
                                        <w:rPrChange w:id="1922" w:author="Maino Vieytes, Christian (NIH/NIA/IRP) [F]" w:date="2023-11-16T08:36:00Z">
                                          <w:rPr>
                                            <w:rFonts w:ascii="Calibri" w:hAnsi="Calibri" w:cs="Calibri"/>
                                            <w:color w:val="000000"/>
                                          </w:rPr>
                                        </w:rPrChange>
                                      </w:rPr>
                                      <w:t>-0.25</w:t>
                                    </w:r>
                                  </w:ins>
                                </w:p>
                              </w:tc>
                              <w:tc>
                                <w:tcPr>
                                  <w:tcW w:w="1350" w:type="dxa"/>
                                  <w:tcBorders>
                                    <w:top w:val="nil"/>
                                    <w:left w:val="nil"/>
                                    <w:bottom w:val="nil"/>
                                    <w:right w:val="single" w:sz="4" w:space="0" w:color="auto"/>
                                  </w:tcBorders>
                                  <w:vAlign w:val="center"/>
                                  <w:tcPrChange w:id="1923" w:author="Maino Vieytes, Christian (NIH/NIA/IRP) [F]" w:date="2023-11-16T08:36:00Z">
                                    <w:tcPr>
                                      <w:tcW w:w="1350" w:type="dxa"/>
                                      <w:tcBorders>
                                        <w:top w:val="nil"/>
                                        <w:left w:val="nil"/>
                                        <w:bottom w:val="nil"/>
                                        <w:right w:val="single" w:sz="4" w:space="0" w:color="auto"/>
                                      </w:tcBorders>
                                      <w:vAlign w:val="center"/>
                                    </w:tcPr>
                                  </w:tcPrChange>
                                </w:tcPr>
                                <w:p w14:paraId="13034777" w14:textId="5722710B" w:rsidR="005E1339" w:rsidRPr="005E1339" w:rsidDel="008104EE" w:rsidRDefault="005E1339">
                                  <w:pPr>
                                    <w:spacing w:line="360" w:lineRule="auto"/>
                                    <w:jc w:val="center"/>
                                    <w:rPr>
                                      <w:del w:id="1924" w:author="Maino Vieytes, Christian (NIH/NIA/IRP) [F]" w:date="2023-11-15T14:42:00Z"/>
                                      <w:rFonts w:ascii="Times New Roman" w:hAnsi="Times New Roman" w:cs="Times New Roman"/>
                                      <w:sz w:val="18"/>
                                      <w:szCs w:val="18"/>
                                      <w:rPrChange w:id="1925" w:author="Maino Vieytes, Christian (NIH/NIA/IRP) [F]" w:date="2023-11-16T08:36:00Z">
                                        <w:rPr>
                                          <w:del w:id="1926" w:author="Maino Vieytes, Christian (NIH/NIA/IRP) [F]" w:date="2023-11-15T14:42:00Z"/>
                                          <w:rFonts w:ascii="Times New Roman" w:hAnsi="Times New Roman" w:cs="Times New Roman"/>
                                          <w:sz w:val="20"/>
                                          <w:szCs w:val="20"/>
                                        </w:rPr>
                                      </w:rPrChange>
                                    </w:rPr>
                                  </w:pPr>
                                  <w:ins w:id="1927" w:author="Maino Vieytes, Christian (NIH/NIA/IRP) [F]" w:date="2023-11-16T08:36:00Z">
                                    <w:r w:rsidRPr="005E1339">
                                      <w:rPr>
                                        <w:rFonts w:ascii="Times New Roman" w:hAnsi="Times New Roman" w:cs="Times New Roman"/>
                                        <w:color w:val="000000"/>
                                        <w:sz w:val="18"/>
                                        <w:szCs w:val="18"/>
                                        <w:rPrChange w:id="1928" w:author="Maino Vieytes, Christian (NIH/NIA/IRP) [F]" w:date="2023-11-16T08:36:00Z">
                                          <w:rPr>
                                            <w:rFonts w:ascii="Calibri" w:hAnsi="Calibri" w:cs="Calibri"/>
                                            <w:color w:val="000000"/>
                                          </w:rPr>
                                        </w:rPrChange>
                                      </w:rPr>
                                      <w:t>--</w:t>
                                    </w:r>
                                  </w:ins>
                                </w:p>
                              </w:tc>
                            </w:tr>
                            <w:tr w:rsidR="005E1339" w:rsidRPr="00972A4F" w14:paraId="2195D1E2" w14:textId="77777777" w:rsidTr="005E1339">
                              <w:tblPrEx>
                                <w:tblW w:w="6926" w:type="dxa"/>
                                <w:tblBorders>
                                  <w:insideH w:val="none" w:sz="0" w:space="0" w:color="auto"/>
                                  <w:insideV w:val="none" w:sz="0" w:space="0" w:color="auto"/>
                                </w:tblBorders>
                                <w:tblLayout w:type="fixed"/>
                                <w:tblCellMar>
                                  <w:left w:w="0" w:type="dxa"/>
                                  <w:right w:w="0" w:type="dxa"/>
                                </w:tblCellMar>
                                <w:tblPrExChange w:id="1929"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930"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4EC93FCC" w14:textId="77777777" w:rsidR="005E1339" w:rsidRPr="00972A4F" w:rsidRDefault="005E1339">
                                  <w:pPr>
                                    <w:spacing w:line="360" w:lineRule="auto"/>
                                    <w:rPr>
                                      <w:rFonts w:ascii="Times New Roman" w:hAnsi="Times New Roman" w:cs="Times New Roman"/>
                                      <w:sz w:val="18"/>
                                      <w:szCs w:val="18"/>
                                      <w:vertAlign w:val="superscript"/>
                                      <w:rPrChange w:id="1931" w:author="Maino Vieytes, Christian (NIH/NIA/IRP) [F]" w:date="2023-11-15T15:31:00Z">
                                        <w:rPr>
                                          <w:rFonts w:ascii="Times New Roman" w:hAnsi="Times New Roman" w:cs="Times New Roman"/>
                                          <w:sz w:val="20"/>
                                          <w:szCs w:val="20"/>
                                          <w:vertAlign w:val="superscript"/>
                                        </w:rPr>
                                      </w:rPrChange>
                                    </w:rPr>
                                    <w:pPrChange w:id="1932" w:author="Maino Vieytes, Christian (NIH/NIA/IRP) [F]" w:date="2023-11-16T08:37:00Z">
                                      <w:pPr>
                                        <w:spacing w:line="360" w:lineRule="auto"/>
                                        <w:jc w:val="center"/>
                                      </w:pPr>
                                    </w:pPrChange>
                                  </w:pPr>
                                  <w:r w:rsidRPr="00972A4F">
                                    <w:rPr>
                                      <w:rFonts w:ascii="Times New Roman" w:hAnsi="Times New Roman" w:cs="Times New Roman"/>
                                      <w:sz w:val="18"/>
                                      <w:szCs w:val="18"/>
                                      <w:rPrChange w:id="1933" w:author="Maino Vieytes, Christian (NIH/NIA/IRP) [F]" w:date="2023-11-15T15:31:00Z">
                                        <w:rPr>
                                          <w:rFonts w:ascii="Times New Roman" w:hAnsi="Times New Roman" w:cs="Times New Roman"/>
                                          <w:sz w:val="20"/>
                                          <w:szCs w:val="20"/>
                                        </w:rPr>
                                      </w:rPrChange>
                                    </w:rPr>
                                    <w:t>Prudent #1</w:t>
                                  </w:r>
                                  <w:r w:rsidRPr="00972A4F">
                                    <w:rPr>
                                      <w:rFonts w:ascii="Times New Roman" w:hAnsi="Times New Roman" w:cs="Times New Roman"/>
                                      <w:sz w:val="18"/>
                                      <w:szCs w:val="18"/>
                                      <w:vertAlign w:val="superscript"/>
                                      <w:lang w:bidi="en-US"/>
                                      <w:rPrChange w:id="1934"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nil"/>
                                    <w:bottom w:val="nil"/>
                                  </w:tcBorders>
                                  <w:shd w:val="clear" w:color="auto" w:fill="auto"/>
                                  <w:noWrap/>
                                  <w:vAlign w:val="center"/>
                                  <w:hideMark/>
                                  <w:tcPrChange w:id="1935" w:author="Maino Vieytes, Christian (NIH/NIA/IRP) [F]" w:date="2023-11-16T08:36:00Z">
                                    <w:tcPr>
                                      <w:tcW w:w="1499" w:type="dxa"/>
                                      <w:tcBorders>
                                        <w:top w:val="nil"/>
                                        <w:bottom w:val="nil"/>
                                      </w:tcBorders>
                                      <w:shd w:val="clear" w:color="auto" w:fill="auto"/>
                                      <w:noWrap/>
                                      <w:vAlign w:val="center"/>
                                      <w:hideMark/>
                                    </w:tcPr>
                                  </w:tcPrChange>
                                </w:tcPr>
                                <w:p w14:paraId="19A1534C" w14:textId="0CC5D3A2" w:rsidR="005E1339" w:rsidRPr="005E1339" w:rsidRDefault="005E1339" w:rsidP="005E1339">
                                  <w:pPr>
                                    <w:spacing w:line="360" w:lineRule="auto"/>
                                    <w:jc w:val="center"/>
                                    <w:rPr>
                                      <w:rFonts w:ascii="Times New Roman" w:hAnsi="Times New Roman" w:cs="Times New Roman"/>
                                      <w:b/>
                                      <w:bCs/>
                                      <w:sz w:val="18"/>
                                      <w:szCs w:val="18"/>
                                      <w:rPrChange w:id="1936" w:author="Maino Vieytes, Christian (NIH/NIA/IRP) [F]" w:date="2023-11-16T08:37:00Z">
                                        <w:rPr>
                                          <w:rFonts w:ascii="Times New Roman" w:hAnsi="Times New Roman" w:cs="Times New Roman"/>
                                          <w:sz w:val="20"/>
                                          <w:szCs w:val="20"/>
                                        </w:rPr>
                                      </w:rPrChange>
                                    </w:rPr>
                                  </w:pPr>
                                  <w:ins w:id="1937" w:author="Maino Vieytes, Christian (NIH/NIA/IRP) [F]" w:date="2023-11-16T08:36:00Z">
                                    <w:r w:rsidRPr="005E1339">
                                      <w:rPr>
                                        <w:rFonts w:ascii="Times New Roman" w:hAnsi="Times New Roman" w:cs="Times New Roman"/>
                                        <w:b/>
                                        <w:bCs/>
                                        <w:color w:val="000000"/>
                                        <w:sz w:val="18"/>
                                        <w:szCs w:val="18"/>
                                        <w:rPrChange w:id="1938" w:author="Maino Vieytes, Christian (NIH/NIA/IRP) [F]" w:date="2023-11-16T08:37:00Z">
                                          <w:rPr>
                                            <w:rFonts w:ascii="Calibri" w:hAnsi="Calibri" w:cs="Calibri"/>
                                            <w:color w:val="000000"/>
                                          </w:rPr>
                                        </w:rPrChange>
                                      </w:rPr>
                                      <w:t>0.40</w:t>
                                    </w:r>
                                  </w:ins>
                                  <w:del w:id="1939" w:author="Maino Vieytes, Christian (NIH/NIA/IRP) [F]" w:date="2023-11-15T15:26:00Z">
                                    <w:r w:rsidRPr="005E1339" w:rsidDel="004C76B5">
                                      <w:rPr>
                                        <w:rFonts w:ascii="Times New Roman" w:hAnsi="Times New Roman" w:cs="Times New Roman"/>
                                        <w:b/>
                                        <w:bCs/>
                                        <w:color w:val="000000"/>
                                        <w:sz w:val="18"/>
                                        <w:szCs w:val="18"/>
                                        <w:rPrChange w:id="1940" w:author="Maino Vieytes, Christian (NIH/NIA/IRP) [F]" w:date="2023-11-16T08:37:00Z">
                                          <w:rPr>
                                            <w:rFonts w:ascii="Times New Roman" w:hAnsi="Times New Roman" w:cs="Times New Roman"/>
                                            <w:color w:val="000000"/>
                                            <w:sz w:val="20"/>
                                            <w:szCs w:val="20"/>
                                          </w:rPr>
                                        </w:rPrChange>
                                      </w:rPr>
                                      <w:delText>-0.24</w:delText>
                                    </w:r>
                                  </w:del>
                                </w:p>
                              </w:tc>
                              <w:tc>
                                <w:tcPr>
                                  <w:tcW w:w="990" w:type="dxa"/>
                                  <w:tcBorders>
                                    <w:top w:val="nil"/>
                                    <w:bottom w:val="nil"/>
                                  </w:tcBorders>
                                  <w:shd w:val="clear" w:color="auto" w:fill="auto"/>
                                  <w:noWrap/>
                                  <w:vAlign w:val="center"/>
                                  <w:hideMark/>
                                  <w:tcPrChange w:id="1941" w:author="Maino Vieytes, Christian (NIH/NIA/IRP) [F]" w:date="2023-11-16T08:36:00Z">
                                    <w:tcPr>
                                      <w:tcW w:w="990" w:type="dxa"/>
                                      <w:tcBorders>
                                        <w:top w:val="nil"/>
                                        <w:bottom w:val="nil"/>
                                      </w:tcBorders>
                                      <w:shd w:val="clear" w:color="auto" w:fill="auto"/>
                                      <w:noWrap/>
                                      <w:vAlign w:val="center"/>
                                      <w:hideMark/>
                                    </w:tcPr>
                                  </w:tcPrChange>
                                </w:tcPr>
                                <w:p w14:paraId="141A537D" w14:textId="1C54B782" w:rsidR="005E1339" w:rsidRPr="005E1339" w:rsidRDefault="005E1339" w:rsidP="005E1339">
                                  <w:pPr>
                                    <w:spacing w:line="360" w:lineRule="auto"/>
                                    <w:jc w:val="center"/>
                                    <w:rPr>
                                      <w:rFonts w:ascii="Times New Roman" w:hAnsi="Times New Roman" w:cs="Times New Roman"/>
                                      <w:sz w:val="18"/>
                                      <w:szCs w:val="18"/>
                                      <w:rPrChange w:id="1942" w:author="Maino Vieytes, Christian (NIH/NIA/IRP) [F]" w:date="2023-11-16T08:36:00Z">
                                        <w:rPr>
                                          <w:rFonts w:ascii="Times New Roman" w:hAnsi="Times New Roman" w:cs="Times New Roman"/>
                                          <w:sz w:val="20"/>
                                          <w:szCs w:val="20"/>
                                        </w:rPr>
                                      </w:rPrChange>
                                    </w:rPr>
                                  </w:pPr>
                                  <w:ins w:id="1943" w:author="Maino Vieytes, Christian (NIH/NIA/IRP) [F]" w:date="2023-11-16T08:36:00Z">
                                    <w:r w:rsidRPr="005E1339">
                                      <w:rPr>
                                        <w:rFonts w:ascii="Times New Roman" w:hAnsi="Times New Roman" w:cs="Times New Roman"/>
                                        <w:color w:val="000000"/>
                                        <w:sz w:val="18"/>
                                        <w:szCs w:val="18"/>
                                        <w:rPrChange w:id="1944" w:author="Maino Vieytes, Christian (NIH/NIA/IRP) [F]" w:date="2023-11-16T08:36:00Z">
                                          <w:rPr>
                                            <w:rFonts w:ascii="Calibri" w:hAnsi="Calibri" w:cs="Calibri"/>
                                            <w:color w:val="000000"/>
                                          </w:rPr>
                                        </w:rPrChange>
                                      </w:rPr>
                                      <w:t>--</w:t>
                                    </w:r>
                                  </w:ins>
                                  <w:del w:id="1945" w:author="Maino Vieytes, Christian (NIH/NIA/IRP) [F]" w:date="2023-11-15T15:26:00Z">
                                    <w:r w:rsidRPr="005E1339" w:rsidDel="004C76B5">
                                      <w:rPr>
                                        <w:rFonts w:ascii="Times New Roman" w:hAnsi="Times New Roman" w:cs="Times New Roman"/>
                                        <w:sz w:val="18"/>
                                        <w:szCs w:val="18"/>
                                        <w:rPrChange w:id="1946" w:author="Maino Vieytes, Christian (NIH/NIA/IRP) [F]" w:date="2023-11-16T08:36:00Z">
                                          <w:rPr>
                                            <w:rFonts w:ascii="Times New Roman" w:hAnsi="Times New Roman" w:cs="Times New Roman"/>
                                            <w:sz w:val="20"/>
                                            <w:szCs w:val="20"/>
                                          </w:rPr>
                                        </w:rPrChange>
                                      </w:rPr>
                                      <w:delText>--</w:delText>
                                    </w:r>
                                  </w:del>
                                </w:p>
                              </w:tc>
                              <w:tc>
                                <w:tcPr>
                                  <w:tcW w:w="900" w:type="dxa"/>
                                  <w:tcBorders>
                                    <w:top w:val="nil"/>
                                    <w:bottom w:val="nil"/>
                                    <w:right w:val="nil"/>
                                  </w:tcBorders>
                                  <w:shd w:val="clear" w:color="auto" w:fill="auto"/>
                                  <w:noWrap/>
                                  <w:vAlign w:val="center"/>
                                  <w:tcPrChange w:id="1947" w:author="Maino Vieytes, Christian (NIH/NIA/IRP) [F]" w:date="2023-11-16T08:36:00Z">
                                    <w:tcPr>
                                      <w:tcW w:w="900" w:type="dxa"/>
                                      <w:tcBorders>
                                        <w:top w:val="nil"/>
                                        <w:bottom w:val="nil"/>
                                        <w:right w:val="nil"/>
                                      </w:tcBorders>
                                      <w:shd w:val="clear" w:color="auto" w:fill="auto"/>
                                      <w:noWrap/>
                                      <w:vAlign w:val="center"/>
                                    </w:tcPr>
                                  </w:tcPrChange>
                                </w:tcPr>
                                <w:p w14:paraId="5101A88B" w14:textId="77777777" w:rsidR="005E1339" w:rsidRPr="005E1339" w:rsidRDefault="005E1339" w:rsidP="005E1339">
                                  <w:pPr>
                                    <w:spacing w:line="360" w:lineRule="auto"/>
                                    <w:jc w:val="center"/>
                                    <w:rPr>
                                      <w:rFonts w:ascii="Times New Roman" w:hAnsi="Times New Roman" w:cs="Times New Roman"/>
                                      <w:sz w:val="18"/>
                                      <w:szCs w:val="18"/>
                                      <w:rPrChange w:id="1948" w:author="Maino Vieytes, Christian (NIH/NIA/IRP) [F]" w:date="2023-11-16T08:36:00Z">
                                        <w:rPr>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Change w:id="1949" w:author="Maino Vieytes, Christian (NIH/NIA/IRP) [F]" w:date="2023-11-16T08:36:00Z">
                                    <w:tcPr>
                                      <w:tcW w:w="1350" w:type="dxa"/>
                                      <w:tcBorders>
                                        <w:top w:val="nil"/>
                                        <w:left w:val="nil"/>
                                        <w:bottom w:val="nil"/>
                                        <w:right w:val="single" w:sz="4" w:space="0" w:color="auto"/>
                                      </w:tcBorders>
                                      <w:vAlign w:val="center"/>
                                    </w:tcPr>
                                  </w:tcPrChange>
                                </w:tcPr>
                                <w:p w14:paraId="47ABB6EF" w14:textId="77777777" w:rsidR="005E1339" w:rsidRPr="005E1339" w:rsidRDefault="005E1339" w:rsidP="005E1339">
                                  <w:pPr>
                                    <w:spacing w:line="360" w:lineRule="auto"/>
                                    <w:jc w:val="center"/>
                                    <w:rPr>
                                      <w:rFonts w:ascii="Times New Roman" w:hAnsi="Times New Roman" w:cs="Times New Roman"/>
                                      <w:sz w:val="18"/>
                                      <w:szCs w:val="18"/>
                                      <w:rPrChange w:id="1950" w:author="Maino Vieytes, Christian (NIH/NIA/IRP) [F]" w:date="2023-11-16T08:36:00Z">
                                        <w:rPr>
                                          <w:rFonts w:ascii="Times New Roman" w:hAnsi="Times New Roman" w:cs="Times New Roman"/>
                                          <w:sz w:val="20"/>
                                          <w:szCs w:val="20"/>
                                        </w:rPr>
                                      </w:rPrChange>
                                    </w:rPr>
                                  </w:pPr>
                                </w:p>
                              </w:tc>
                            </w:tr>
                            <w:tr w:rsidR="005E1339" w:rsidRPr="00972A4F" w14:paraId="36CF9517" w14:textId="77777777" w:rsidTr="005E1339">
                              <w:tblPrEx>
                                <w:tblW w:w="6926" w:type="dxa"/>
                                <w:tblBorders>
                                  <w:insideH w:val="none" w:sz="0" w:space="0" w:color="auto"/>
                                  <w:insideV w:val="none" w:sz="0" w:space="0" w:color="auto"/>
                                </w:tblBorders>
                                <w:tblLayout w:type="fixed"/>
                                <w:tblCellMar>
                                  <w:left w:w="0" w:type="dxa"/>
                                  <w:right w:w="0" w:type="dxa"/>
                                </w:tblCellMar>
                                <w:tblPrExChange w:id="1951"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952"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0BA18387"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Prudent #2</w:t>
                                  </w:r>
                                  <w:r w:rsidRPr="00972A4F">
                                    <w:rPr>
                                      <w:rFonts w:ascii="Times New Roman" w:hAnsi="Times New Roman" w:cs="Times New Roman"/>
                                      <w:sz w:val="18"/>
                                      <w:szCs w:val="18"/>
                                      <w:vertAlign w:val="superscript"/>
                                      <w:lang w:bidi="en-US"/>
                                    </w:rPr>
                                    <w:t>‡</w:t>
                                  </w:r>
                                </w:p>
                              </w:tc>
                              <w:tc>
                                <w:tcPr>
                                  <w:tcW w:w="1499" w:type="dxa"/>
                                  <w:tcBorders>
                                    <w:top w:val="nil"/>
                                    <w:bottom w:val="nil"/>
                                  </w:tcBorders>
                                  <w:shd w:val="clear" w:color="auto" w:fill="auto"/>
                                  <w:noWrap/>
                                  <w:vAlign w:val="center"/>
                                  <w:hideMark/>
                                  <w:tcPrChange w:id="1953" w:author="Maino Vieytes, Christian (NIH/NIA/IRP) [F]" w:date="2023-11-16T08:36:00Z">
                                    <w:tcPr>
                                      <w:tcW w:w="1499" w:type="dxa"/>
                                      <w:tcBorders>
                                        <w:top w:val="nil"/>
                                        <w:bottom w:val="nil"/>
                                      </w:tcBorders>
                                      <w:shd w:val="clear" w:color="auto" w:fill="auto"/>
                                      <w:noWrap/>
                                      <w:vAlign w:val="center"/>
                                      <w:hideMark/>
                                    </w:tcPr>
                                  </w:tcPrChange>
                                </w:tcPr>
                                <w:p w14:paraId="4E3F7CE7" w14:textId="1278AB77" w:rsidR="005E1339" w:rsidRPr="005E1339" w:rsidRDefault="005E1339" w:rsidP="005E1339">
                                  <w:pPr>
                                    <w:spacing w:line="360" w:lineRule="auto"/>
                                    <w:jc w:val="center"/>
                                    <w:rPr>
                                      <w:rFonts w:ascii="Times New Roman" w:hAnsi="Times New Roman" w:cs="Times New Roman"/>
                                      <w:b/>
                                      <w:bCs/>
                                      <w:sz w:val="18"/>
                                      <w:szCs w:val="18"/>
                                    </w:rPr>
                                  </w:pPr>
                                  <w:ins w:id="1954" w:author="Maino Vieytes, Christian (NIH/NIA/IRP) [F]" w:date="2023-11-16T08:36:00Z">
                                    <w:r w:rsidRPr="005E1339">
                                      <w:rPr>
                                        <w:rFonts w:ascii="Times New Roman" w:hAnsi="Times New Roman" w:cs="Times New Roman"/>
                                        <w:color w:val="000000"/>
                                        <w:sz w:val="18"/>
                                        <w:szCs w:val="18"/>
                                        <w:rPrChange w:id="1955" w:author="Maino Vieytes, Christian (NIH/NIA/IRP) [F]" w:date="2023-11-16T08:36:00Z">
                                          <w:rPr>
                                            <w:rFonts w:ascii="Calibri" w:hAnsi="Calibri" w:cs="Calibri"/>
                                            <w:color w:val="000000"/>
                                          </w:rPr>
                                        </w:rPrChange>
                                      </w:rPr>
                                      <w:t>0.090</w:t>
                                    </w:r>
                                  </w:ins>
                                  <w:del w:id="1956" w:author="Maino Vieytes, Christian (NIH/NIA/IRP) [F]" w:date="2023-11-15T15:26:00Z">
                                    <w:r w:rsidRPr="005E1339" w:rsidDel="004C76B5">
                                      <w:rPr>
                                        <w:rFonts w:ascii="Times New Roman" w:hAnsi="Times New Roman" w:cs="Times New Roman"/>
                                        <w:b/>
                                        <w:bCs/>
                                        <w:color w:val="000000"/>
                                        <w:sz w:val="18"/>
                                        <w:szCs w:val="18"/>
                                      </w:rPr>
                                      <w:delText>-0.40</w:delText>
                                    </w:r>
                                  </w:del>
                                </w:p>
                              </w:tc>
                              <w:tc>
                                <w:tcPr>
                                  <w:tcW w:w="990" w:type="dxa"/>
                                  <w:tcBorders>
                                    <w:top w:val="nil"/>
                                    <w:bottom w:val="nil"/>
                                  </w:tcBorders>
                                  <w:shd w:val="clear" w:color="auto" w:fill="auto"/>
                                  <w:noWrap/>
                                  <w:vAlign w:val="center"/>
                                  <w:hideMark/>
                                  <w:tcPrChange w:id="1957" w:author="Maino Vieytes, Christian (NIH/NIA/IRP) [F]" w:date="2023-11-16T08:36:00Z">
                                    <w:tcPr>
                                      <w:tcW w:w="990" w:type="dxa"/>
                                      <w:tcBorders>
                                        <w:top w:val="nil"/>
                                        <w:bottom w:val="nil"/>
                                      </w:tcBorders>
                                      <w:shd w:val="clear" w:color="auto" w:fill="auto"/>
                                      <w:noWrap/>
                                      <w:vAlign w:val="center"/>
                                      <w:hideMark/>
                                    </w:tcPr>
                                  </w:tcPrChange>
                                </w:tcPr>
                                <w:p w14:paraId="01C813D9" w14:textId="2CD0B55F" w:rsidR="005E1339" w:rsidRPr="005E1339" w:rsidRDefault="005E1339" w:rsidP="005E1339">
                                  <w:pPr>
                                    <w:spacing w:line="360" w:lineRule="auto"/>
                                    <w:jc w:val="center"/>
                                    <w:rPr>
                                      <w:rFonts w:ascii="Times New Roman" w:hAnsi="Times New Roman" w:cs="Times New Roman"/>
                                      <w:sz w:val="18"/>
                                      <w:szCs w:val="18"/>
                                    </w:rPr>
                                  </w:pPr>
                                  <w:ins w:id="1958" w:author="Maino Vieytes, Christian (NIH/NIA/IRP) [F]" w:date="2023-11-16T08:36:00Z">
                                    <w:r w:rsidRPr="005E1339">
                                      <w:rPr>
                                        <w:rFonts w:ascii="Times New Roman" w:hAnsi="Times New Roman" w:cs="Times New Roman"/>
                                        <w:color w:val="000000"/>
                                        <w:sz w:val="18"/>
                                        <w:szCs w:val="18"/>
                                        <w:rPrChange w:id="1959" w:author="Maino Vieytes, Christian (NIH/NIA/IRP) [F]" w:date="2023-11-16T08:36:00Z">
                                          <w:rPr>
                                            <w:rFonts w:ascii="Calibri" w:hAnsi="Calibri" w:cs="Calibri"/>
                                            <w:color w:val="000000"/>
                                          </w:rPr>
                                        </w:rPrChange>
                                      </w:rPr>
                                      <w:t>-0.080</w:t>
                                    </w:r>
                                  </w:ins>
                                  <w:del w:id="1960" w:author="Maino Vieytes, Christian (NIH/NIA/IRP) [F]" w:date="2023-11-15T15:26:00Z">
                                    <w:r w:rsidRPr="005E1339" w:rsidDel="004C76B5">
                                      <w:rPr>
                                        <w:rFonts w:ascii="Times New Roman" w:hAnsi="Times New Roman" w:cs="Times New Roman"/>
                                        <w:sz w:val="18"/>
                                        <w:szCs w:val="18"/>
                                      </w:rPr>
                                      <w:delText>0.16</w:delText>
                                    </w:r>
                                  </w:del>
                                </w:p>
                              </w:tc>
                              <w:tc>
                                <w:tcPr>
                                  <w:tcW w:w="900" w:type="dxa"/>
                                  <w:tcBorders>
                                    <w:top w:val="nil"/>
                                    <w:bottom w:val="nil"/>
                                    <w:right w:val="nil"/>
                                  </w:tcBorders>
                                  <w:shd w:val="clear" w:color="auto" w:fill="auto"/>
                                  <w:noWrap/>
                                  <w:vAlign w:val="center"/>
                                  <w:hideMark/>
                                  <w:tcPrChange w:id="1961" w:author="Maino Vieytes, Christian (NIH/NIA/IRP) [F]" w:date="2023-11-16T08:36:00Z">
                                    <w:tcPr>
                                      <w:tcW w:w="900" w:type="dxa"/>
                                      <w:tcBorders>
                                        <w:top w:val="nil"/>
                                        <w:bottom w:val="nil"/>
                                        <w:right w:val="nil"/>
                                      </w:tcBorders>
                                      <w:shd w:val="clear" w:color="auto" w:fill="auto"/>
                                      <w:noWrap/>
                                      <w:vAlign w:val="center"/>
                                      <w:hideMark/>
                                    </w:tcPr>
                                  </w:tcPrChange>
                                </w:tcPr>
                                <w:p w14:paraId="73AE2EE4" w14:textId="5DCAC5F7" w:rsidR="005E1339" w:rsidRPr="005E1339" w:rsidRDefault="005E1339" w:rsidP="005E1339">
                                  <w:pPr>
                                    <w:spacing w:line="360" w:lineRule="auto"/>
                                    <w:jc w:val="center"/>
                                    <w:rPr>
                                      <w:rFonts w:ascii="Times New Roman" w:hAnsi="Times New Roman" w:cs="Times New Roman"/>
                                      <w:sz w:val="18"/>
                                      <w:szCs w:val="18"/>
                                    </w:rPr>
                                  </w:pPr>
                                  <w:ins w:id="1962" w:author="Maino Vieytes, Christian (NIH/NIA/IRP) [F]" w:date="2023-11-16T08:36:00Z">
                                    <w:r w:rsidRPr="005E1339">
                                      <w:rPr>
                                        <w:rFonts w:ascii="Times New Roman" w:hAnsi="Times New Roman" w:cs="Times New Roman"/>
                                        <w:color w:val="000000"/>
                                        <w:sz w:val="18"/>
                                        <w:szCs w:val="18"/>
                                        <w:rPrChange w:id="1963" w:author="Maino Vieytes, Christian (NIH/NIA/IRP) [F]" w:date="2023-11-16T08:36:00Z">
                                          <w:rPr>
                                            <w:rFonts w:ascii="Calibri" w:hAnsi="Calibri" w:cs="Calibri"/>
                                            <w:color w:val="000000"/>
                                          </w:rPr>
                                        </w:rPrChange>
                                      </w:rPr>
                                      <w:t>--</w:t>
                                    </w:r>
                                  </w:ins>
                                  <w:del w:id="1964" w:author="Maino Vieytes, Christian (NIH/NIA/IRP) [F]" w:date="2023-11-15T15:26:00Z">
                                    <w:r w:rsidRPr="005E1339" w:rsidDel="004C76B5">
                                      <w:rPr>
                                        <w:rFonts w:ascii="Times New Roman" w:hAnsi="Times New Roman" w:cs="Times New Roman"/>
                                        <w:sz w:val="18"/>
                                        <w:szCs w:val="18"/>
                                      </w:rPr>
                                      <w:delText>--</w:delText>
                                    </w:r>
                                  </w:del>
                                </w:p>
                              </w:tc>
                              <w:tc>
                                <w:tcPr>
                                  <w:tcW w:w="1350" w:type="dxa"/>
                                  <w:tcBorders>
                                    <w:top w:val="nil"/>
                                    <w:left w:val="nil"/>
                                    <w:bottom w:val="nil"/>
                                    <w:right w:val="single" w:sz="4" w:space="0" w:color="auto"/>
                                  </w:tcBorders>
                                  <w:vAlign w:val="center"/>
                                  <w:tcPrChange w:id="1965" w:author="Maino Vieytes, Christian (NIH/NIA/IRP) [F]" w:date="2023-11-16T08:36:00Z">
                                    <w:tcPr>
                                      <w:tcW w:w="1350" w:type="dxa"/>
                                      <w:tcBorders>
                                        <w:top w:val="nil"/>
                                        <w:left w:val="nil"/>
                                        <w:bottom w:val="nil"/>
                                        <w:right w:val="single" w:sz="4" w:space="0" w:color="auto"/>
                                      </w:tcBorders>
                                      <w:vAlign w:val="center"/>
                                    </w:tcPr>
                                  </w:tcPrChange>
                                </w:tcPr>
                                <w:p w14:paraId="7C49D078" w14:textId="77777777" w:rsidR="005E1339" w:rsidRPr="005E1339" w:rsidRDefault="005E1339" w:rsidP="005E1339">
                                  <w:pPr>
                                    <w:spacing w:line="360" w:lineRule="auto"/>
                                    <w:jc w:val="center"/>
                                    <w:rPr>
                                      <w:rFonts w:ascii="Times New Roman" w:hAnsi="Times New Roman" w:cs="Times New Roman"/>
                                      <w:sz w:val="18"/>
                                      <w:szCs w:val="18"/>
                                    </w:rPr>
                                  </w:pPr>
                                </w:p>
                              </w:tc>
                            </w:tr>
                            <w:tr w:rsidR="005E1339" w:rsidRPr="00972A4F" w14:paraId="6A0EA808" w14:textId="77777777" w:rsidTr="005E1339">
                              <w:tblPrEx>
                                <w:tblW w:w="6926" w:type="dxa"/>
                                <w:tblBorders>
                                  <w:insideH w:val="none" w:sz="0" w:space="0" w:color="auto"/>
                                  <w:insideV w:val="none" w:sz="0" w:space="0" w:color="auto"/>
                                </w:tblBorders>
                                <w:tblLayout w:type="fixed"/>
                                <w:tblCellMar>
                                  <w:left w:w="0" w:type="dxa"/>
                                  <w:right w:w="0" w:type="dxa"/>
                                </w:tblCellMar>
                                <w:tblPrExChange w:id="1966"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1967" w:author="Maino Vieytes, Christian (NIH/NIA/IRP) [F]" w:date="2023-11-16T08:36:00Z">
                                    <w:tcPr>
                                      <w:tcW w:w="2187" w:type="dxa"/>
                                      <w:gridSpan w:val="2"/>
                                      <w:tcBorders>
                                        <w:top w:val="nil"/>
                                        <w:left w:val="single" w:sz="4" w:space="0" w:color="auto"/>
                                        <w:bottom w:val="single" w:sz="4" w:space="0" w:color="auto"/>
                                      </w:tcBorders>
                                      <w:shd w:val="clear" w:color="auto" w:fill="auto"/>
                                      <w:vAlign w:val="center"/>
                                    </w:tcPr>
                                  </w:tcPrChange>
                                </w:tcPr>
                                <w:p w14:paraId="549752D2"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HEI-2015</w:t>
                                  </w:r>
                                  <w:r w:rsidRPr="00972A4F">
                                    <w:rPr>
                                      <w:rFonts w:ascii="Times New Roman" w:hAnsi="Times New Roman" w:cs="Times New Roman"/>
                                      <w:sz w:val="18"/>
                                      <w:szCs w:val="18"/>
                                      <w:vertAlign w:val="superscript"/>
                                    </w:rPr>
                                    <w:t>a</w:t>
                                  </w:r>
                                </w:p>
                              </w:tc>
                              <w:tc>
                                <w:tcPr>
                                  <w:tcW w:w="1499" w:type="dxa"/>
                                  <w:tcBorders>
                                    <w:top w:val="nil"/>
                                    <w:bottom w:val="single" w:sz="4" w:space="0" w:color="auto"/>
                                  </w:tcBorders>
                                  <w:shd w:val="clear" w:color="auto" w:fill="auto"/>
                                  <w:noWrap/>
                                  <w:vAlign w:val="center"/>
                                  <w:tcPrChange w:id="1968" w:author="Maino Vieytes, Christian (NIH/NIA/IRP) [F]" w:date="2023-11-16T08:36:00Z">
                                    <w:tcPr>
                                      <w:tcW w:w="1499" w:type="dxa"/>
                                      <w:tcBorders>
                                        <w:top w:val="nil"/>
                                        <w:bottom w:val="single" w:sz="4" w:space="0" w:color="auto"/>
                                      </w:tcBorders>
                                      <w:shd w:val="clear" w:color="auto" w:fill="auto"/>
                                      <w:noWrap/>
                                      <w:vAlign w:val="center"/>
                                    </w:tcPr>
                                  </w:tcPrChange>
                                </w:tcPr>
                                <w:p w14:paraId="4C51165C" w14:textId="396B1DE8" w:rsidR="005E1339" w:rsidRPr="005E1339" w:rsidRDefault="005E1339" w:rsidP="005E1339">
                                  <w:pPr>
                                    <w:spacing w:line="360" w:lineRule="auto"/>
                                    <w:jc w:val="center"/>
                                    <w:rPr>
                                      <w:rFonts w:ascii="Times New Roman" w:hAnsi="Times New Roman" w:cs="Times New Roman"/>
                                      <w:b/>
                                      <w:bCs/>
                                      <w:color w:val="000000"/>
                                      <w:sz w:val="18"/>
                                      <w:szCs w:val="18"/>
                                    </w:rPr>
                                  </w:pPr>
                                  <w:ins w:id="1969" w:author="Maino Vieytes, Christian (NIH/NIA/IRP) [F]" w:date="2023-11-16T08:36:00Z">
                                    <w:r w:rsidRPr="005E1339">
                                      <w:rPr>
                                        <w:rFonts w:ascii="Times New Roman" w:hAnsi="Times New Roman" w:cs="Times New Roman"/>
                                        <w:b/>
                                        <w:bCs/>
                                        <w:color w:val="000000"/>
                                        <w:sz w:val="18"/>
                                        <w:szCs w:val="18"/>
                                        <w:rPrChange w:id="1970" w:author="Maino Vieytes, Christian (NIH/NIA/IRP) [F]" w:date="2023-11-16T08:37:00Z">
                                          <w:rPr>
                                            <w:rFonts w:ascii="Calibri" w:hAnsi="Calibri" w:cs="Calibri"/>
                                            <w:color w:val="000000"/>
                                          </w:rPr>
                                        </w:rPrChange>
                                      </w:rPr>
                                      <w:t>-0.64</w:t>
                                    </w:r>
                                  </w:ins>
                                  <w:del w:id="1971" w:author="Maino Vieytes, Christian (NIH/NIA/IRP) [F]" w:date="2023-11-15T15:26:00Z">
                                    <w:r w:rsidRPr="005E1339" w:rsidDel="004C76B5">
                                      <w:rPr>
                                        <w:rFonts w:ascii="Times New Roman" w:hAnsi="Times New Roman" w:cs="Times New Roman"/>
                                        <w:b/>
                                        <w:bCs/>
                                        <w:color w:val="000000"/>
                                        <w:sz w:val="18"/>
                                        <w:szCs w:val="18"/>
                                      </w:rPr>
                                      <w:delText>-0.45</w:delText>
                                    </w:r>
                                  </w:del>
                                </w:p>
                              </w:tc>
                              <w:tc>
                                <w:tcPr>
                                  <w:tcW w:w="990" w:type="dxa"/>
                                  <w:tcBorders>
                                    <w:top w:val="nil"/>
                                    <w:bottom w:val="single" w:sz="4" w:space="0" w:color="auto"/>
                                  </w:tcBorders>
                                  <w:shd w:val="clear" w:color="auto" w:fill="auto"/>
                                  <w:noWrap/>
                                  <w:vAlign w:val="center"/>
                                  <w:tcPrChange w:id="1972" w:author="Maino Vieytes, Christian (NIH/NIA/IRP) [F]" w:date="2023-11-16T08:36:00Z">
                                    <w:tcPr>
                                      <w:tcW w:w="990" w:type="dxa"/>
                                      <w:tcBorders>
                                        <w:top w:val="nil"/>
                                        <w:bottom w:val="single" w:sz="4" w:space="0" w:color="auto"/>
                                      </w:tcBorders>
                                      <w:shd w:val="clear" w:color="auto" w:fill="auto"/>
                                      <w:noWrap/>
                                      <w:vAlign w:val="center"/>
                                    </w:tcPr>
                                  </w:tcPrChange>
                                </w:tcPr>
                                <w:p w14:paraId="3F1CC53A" w14:textId="56102791" w:rsidR="005E1339" w:rsidRPr="005E1339" w:rsidRDefault="005E1339" w:rsidP="005E1339">
                                  <w:pPr>
                                    <w:spacing w:line="360" w:lineRule="auto"/>
                                    <w:jc w:val="center"/>
                                    <w:rPr>
                                      <w:rFonts w:ascii="Times New Roman" w:hAnsi="Times New Roman" w:cs="Times New Roman"/>
                                      <w:b/>
                                      <w:bCs/>
                                      <w:sz w:val="18"/>
                                      <w:szCs w:val="18"/>
                                      <w:rPrChange w:id="1973" w:author="Maino Vieytes, Christian (NIH/NIA/IRP) [F]" w:date="2023-11-16T08:36:00Z">
                                        <w:rPr>
                                          <w:rFonts w:ascii="Times New Roman" w:hAnsi="Times New Roman" w:cs="Times New Roman"/>
                                          <w:sz w:val="20"/>
                                          <w:szCs w:val="20"/>
                                        </w:rPr>
                                      </w:rPrChange>
                                    </w:rPr>
                                  </w:pPr>
                                  <w:ins w:id="1974" w:author="Maino Vieytes, Christian (NIH/NIA/IRP) [F]" w:date="2023-11-16T08:36:00Z">
                                    <w:r w:rsidRPr="005E1339">
                                      <w:rPr>
                                        <w:rFonts w:ascii="Times New Roman" w:hAnsi="Times New Roman" w:cs="Times New Roman"/>
                                        <w:color w:val="000000"/>
                                        <w:sz w:val="18"/>
                                        <w:szCs w:val="18"/>
                                        <w:rPrChange w:id="1975" w:author="Maino Vieytes, Christian (NIH/NIA/IRP) [F]" w:date="2023-11-16T08:36:00Z">
                                          <w:rPr>
                                            <w:rFonts w:ascii="Calibri" w:hAnsi="Calibri" w:cs="Calibri"/>
                                            <w:color w:val="000000"/>
                                          </w:rPr>
                                        </w:rPrChange>
                                      </w:rPr>
                                      <w:t>-0.19</w:t>
                                    </w:r>
                                  </w:ins>
                                  <w:del w:id="1976" w:author="Maino Vieytes, Christian (NIH/NIA/IRP) [F]" w:date="2023-11-15T15:26:00Z">
                                    <w:r w:rsidRPr="005E1339" w:rsidDel="004C76B5">
                                      <w:rPr>
                                        <w:rFonts w:ascii="Times New Roman" w:hAnsi="Times New Roman" w:cs="Times New Roman"/>
                                        <w:b/>
                                        <w:bCs/>
                                        <w:color w:val="000000"/>
                                        <w:sz w:val="18"/>
                                        <w:szCs w:val="18"/>
                                        <w:rPrChange w:id="1977" w:author="Maino Vieytes, Christian (NIH/NIA/IRP) [F]" w:date="2023-11-16T08:36:00Z">
                                          <w:rPr>
                                            <w:rFonts w:ascii="Times New Roman" w:hAnsi="Times New Roman" w:cs="Times New Roman"/>
                                            <w:color w:val="000000"/>
                                            <w:sz w:val="20"/>
                                            <w:szCs w:val="20"/>
                                          </w:rPr>
                                        </w:rPrChange>
                                      </w:rPr>
                                      <w:delText>0.11</w:delText>
                                    </w:r>
                                  </w:del>
                                </w:p>
                              </w:tc>
                              <w:tc>
                                <w:tcPr>
                                  <w:tcW w:w="900" w:type="dxa"/>
                                  <w:tcBorders>
                                    <w:top w:val="nil"/>
                                    <w:bottom w:val="single" w:sz="4" w:space="0" w:color="auto"/>
                                    <w:right w:val="nil"/>
                                  </w:tcBorders>
                                  <w:shd w:val="clear" w:color="auto" w:fill="auto"/>
                                  <w:noWrap/>
                                  <w:vAlign w:val="center"/>
                                  <w:tcPrChange w:id="1978" w:author="Maino Vieytes, Christian (NIH/NIA/IRP) [F]" w:date="2023-11-16T08:36:00Z">
                                    <w:tcPr>
                                      <w:tcW w:w="900" w:type="dxa"/>
                                      <w:tcBorders>
                                        <w:top w:val="nil"/>
                                        <w:bottom w:val="single" w:sz="4" w:space="0" w:color="auto"/>
                                        <w:right w:val="nil"/>
                                      </w:tcBorders>
                                      <w:shd w:val="clear" w:color="auto" w:fill="auto"/>
                                      <w:noWrap/>
                                      <w:vAlign w:val="center"/>
                                    </w:tcPr>
                                  </w:tcPrChange>
                                </w:tcPr>
                                <w:p w14:paraId="4DC71BC2" w14:textId="328F0C34" w:rsidR="005E1339" w:rsidRPr="005E1339" w:rsidRDefault="005E1339" w:rsidP="005E1339">
                                  <w:pPr>
                                    <w:spacing w:line="360" w:lineRule="auto"/>
                                    <w:jc w:val="center"/>
                                    <w:rPr>
                                      <w:rFonts w:ascii="Times New Roman" w:hAnsi="Times New Roman" w:cs="Times New Roman"/>
                                      <w:b/>
                                      <w:bCs/>
                                      <w:sz w:val="18"/>
                                      <w:szCs w:val="18"/>
                                    </w:rPr>
                                  </w:pPr>
                                  <w:ins w:id="1979" w:author="Maino Vieytes, Christian (NIH/NIA/IRP) [F]" w:date="2023-11-16T08:36:00Z">
                                    <w:r w:rsidRPr="005E1339">
                                      <w:rPr>
                                        <w:rFonts w:ascii="Times New Roman" w:hAnsi="Times New Roman" w:cs="Times New Roman"/>
                                        <w:b/>
                                        <w:bCs/>
                                        <w:color w:val="000000"/>
                                        <w:sz w:val="18"/>
                                        <w:szCs w:val="18"/>
                                        <w:rPrChange w:id="1980" w:author="Maino Vieytes, Christian (NIH/NIA/IRP) [F]" w:date="2023-11-16T08:37:00Z">
                                          <w:rPr>
                                            <w:rFonts w:ascii="Calibri" w:hAnsi="Calibri" w:cs="Calibri"/>
                                            <w:color w:val="000000"/>
                                          </w:rPr>
                                        </w:rPrChange>
                                      </w:rPr>
                                      <w:t>-0.25</w:t>
                                    </w:r>
                                  </w:ins>
                                  <w:del w:id="1981" w:author="Maino Vieytes, Christian (NIH/NIA/IRP) [F]" w:date="2023-11-15T15:26:00Z">
                                    <w:r w:rsidRPr="005E1339" w:rsidDel="004C76B5">
                                      <w:rPr>
                                        <w:rFonts w:ascii="Times New Roman" w:hAnsi="Times New Roman" w:cs="Times New Roman"/>
                                        <w:b/>
                                        <w:bCs/>
                                        <w:color w:val="000000"/>
                                        <w:sz w:val="18"/>
                                        <w:szCs w:val="18"/>
                                      </w:rPr>
                                      <w:delText>0.68</w:delText>
                                    </w:r>
                                  </w:del>
                                </w:p>
                              </w:tc>
                              <w:tc>
                                <w:tcPr>
                                  <w:tcW w:w="1350" w:type="dxa"/>
                                  <w:tcBorders>
                                    <w:top w:val="nil"/>
                                    <w:left w:val="nil"/>
                                    <w:bottom w:val="single" w:sz="4" w:space="0" w:color="auto"/>
                                    <w:right w:val="single" w:sz="4" w:space="0" w:color="auto"/>
                                  </w:tcBorders>
                                  <w:vAlign w:val="center"/>
                                  <w:tcPrChange w:id="1982" w:author="Maino Vieytes, Christian (NIH/NIA/IRP) [F]" w:date="2023-11-16T08:36:00Z">
                                    <w:tcPr>
                                      <w:tcW w:w="1350" w:type="dxa"/>
                                      <w:tcBorders>
                                        <w:top w:val="nil"/>
                                        <w:left w:val="nil"/>
                                        <w:bottom w:val="single" w:sz="4" w:space="0" w:color="auto"/>
                                        <w:right w:val="single" w:sz="4" w:space="0" w:color="auto"/>
                                      </w:tcBorders>
                                      <w:vAlign w:val="center"/>
                                    </w:tcPr>
                                  </w:tcPrChange>
                                </w:tcPr>
                                <w:p w14:paraId="6A80CB93" w14:textId="34D3E7A1" w:rsidR="005E1339" w:rsidRPr="005E1339" w:rsidRDefault="005E1339" w:rsidP="005E1339">
                                  <w:pPr>
                                    <w:spacing w:line="360" w:lineRule="auto"/>
                                    <w:jc w:val="center"/>
                                    <w:rPr>
                                      <w:rFonts w:ascii="Times New Roman" w:hAnsi="Times New Roman" w:cs="Times New Roman"/>
                                      <w:sz w:val="18"/>
                                      <w:szCs w:val="18"/>
                                    </w:rPr>
                                  </w:pPr>
                                  <w:ins w:id="1983" w:author="Maino Vieytes, Christian (NIH/NIA/IRP) [F]" w:date="2023-11-16T08:36:00Z">
                                    <w:r w:rsidRPr="005E1339">
                                      <w:rPr>
                                        <w:rFonts w:ascii="Times New Roman" w:hAnsi="Times New Roman" w:cs="Times New Roman"/>
                                        <w:color w:val="000000"/>
                                        <w:sz w:val="18"/>
                                        <w:szCs w:val="18"/>
                                        <w:rPrChange w:id="1984" w:author="Maino Vieytes, Christian (NIH/NIA/IRP) [F]" w:date="2023-11-16T08:36:00Z">
                                          <w:rPr>
                                            <w:rFonts w:ascii="Calibri" w:hAnsi="Calibri" w:cs="Calibri"/>
                                            <w:color w:val="000000"/>
                                          </w:rPr>
                                        </w:rPrChange>
                                      </w:rPr>
                                      <w:t>--</w:t>
                                    </w:r>
                                  </w:ins>
                                  <w:del w:id="1985" w:author="Maino Vieytes, Christian (NIH/NIA/IRP) [F]" w:date="2023-11-15T15:26:00Z">
                                    <w:r w:rsidRPr="005E1339" w:rsidDel="004C76B5">
                                      <w:rPr>
                                        <w:rFonts w:ascii="Times New Roman" w:hAnsi="Times New Roman" w:cs="Times New Roman"/>
                                        <w:sz w:val="18"/>
                                        <w:szCs w:val="18"/>
                                      </w:rPr>
                                      <w:delText>--</w:delText>
                                    </w:r>
                                  </w:del>
                                </w:p>
                              </w:tc>
                            </w:tr>
                            <w:tr w:rsidR="00972A4F" w:rsidRPr="00972A4F" w14:paraId="70F01CA0" w14:textId="77777777" w:rsidTr="00972A4F">
                              <w:tblPrEx>
                                <w:tblW w:w="6926" w:type="dxa"/>
                                <w:tblBorders>
                                  <w:insideH w:val="none" w:sz="0" w:space="0" w:color="auto"/>
                                  <w:insideV w:val="none" w:sz="0" w:space="0" w:color="auto"/>
                                </w:tblBorders>
                                <w:tblLayout w:type="fixed"/>
                                <w:tblCellMar>
                                  <w:left w:w="0" w:type="dxa"/>
                                  <w:right w:w="0" w:type="dxa"/>
                                </w:tblCellMar>
                                <w:tblPrExChange w:id="1986" w:author="Maino Vieytes, Christian (NIH/NIA/IRP) [F]" w:date="2023-11-15T15:33:00Z">
                                  <w:tblPrEx>
                                    <w:tblW w:w="6926" w:type="dxa"/>
                                    <w:tblBorders>
                                      <w:insideH w:val="none" w:sz="0" w:space="0" w:color="auto"/>
                                      <w:insideV w:val="none" w:sz="0" w:space="0" w:color="auto"/>
                                    </w:tblBorders>
                                    <w:tblLayout w:type="fixed"/>
                                    <w:tblCellMar>
                                      <w:left w:w="0" w:type="dxa"/>
                                      <w:right w:w="0" w:type="dxa"/>
                                    </w:tblCellMar>
                                  </w:tblPrEx>
                                </w:tblPrExChange>
                              </w:tblPrEx>
                              <w:tc>
                                <w:tcPr>
                                  <w:tcW w:w="6926" w:type="dxa"/>
                                  <w:gridSpan w:val="6"/>
                                  <w:tcBorders>
                                    <w:top w:val="single" w:sz="4" w:space="0" w:color="auto"/>
                                    <w:left w:val="nil"/>
                                    <w:bottom w:val="nil"/>
                                    <w:right w:val="nil"/>
                                  </w:tcBorders>
                                  <w:shd w:val="clear" w:color="auto" w:fill="auto"/>
                                  <w:vAlign w:val="center"/>
                                  <w:tcPrChange w:id="1987" w:author="Maino Vieytes, Christian (NIH/NIA/IRP) [F]" w:date="2023-11-15T15:33:00Z">
                                    <w:tcPr>
                                      <w:tcW w:w="6926" w:type="dxa"/>
                                      <w:gridSpan w:val="6"/>
                                      <w:tcBorders>
                                        <w:top w:val="nil"/>
                                        <w:left w:val="single" w:sz="4" w:space="0" w:color="auto"/>
                                        <w:bottom w:val="single" w:sz="4" w:space="0" w:color="auto"/>
                                        <w:right w:val="single" w:sz="4" w:space="0" w:color="auto"/>
                                      </w:tcBorders>
                                      <w:shd w:val="clear" w:color="auto" w:fill="auto"/>
                                      <w:vAlign w:val="center"/>
                                    </w:tcPr>
                                  </w:tcPrChange>
                                </w:tcPr>
                                <w:p w14:paraId="77820E8B" w14:textId="77777777" w:rsidR="002B301C" w:rsidRDefault="00972A4F" w:rsidP="00972A4F">
                                  <w:pPr>
                                    <w:rPr>
                                      <w:ins w:id="1988" w:author="Maino Vieytes, Christian (NIH/NIA/IRP) [F]" w:date="2023-11-16T17:10:00Z"/>
                                      <w:rFonts w:ascii="Times New Roman" w:hAnsi="Times New Roman" w:cs="Times New Roman"/>
                                      <w:sz w:val="18"/>
                                      <w:szCs w:val="18"/>
                                      <w:lang w:bidi="en-US"/>
                                    </w:rPr>
                                  </w:pPr>
                                  <w:ins w:id="1989" w:author="Maino Vieytes, Christian (NIH/NIA/IRP) [F]" w:date="2023-11-15T15:34:00Z">
                                    <w:r w:rsidRPr="002B301C">
                                      <w:rPr>
                                        <w:rFonts w:ascii="Times New Roman" w:hAnsi="Times New Roman" w:cs="Times New Roman"/>
                                        <w:sz w:val="18"/>
                                        <w:szCs w:val="18"/>
                                        <w:lang w:bidi="en-US"/>
                                        <w:rPrChange w:id="1990" w:author="Maino Vieytes, Christian (NIH/NIA/IRP) [F]" w:date="2023-11-16T17:10:00Z">
                                          <w:rPr>
                                            <w:rFonts w:ascii="Times New Roman" w:hAnsi="Times New Roman" w:cs="Times New Roman"/>
                                            <w:sz w:val="20"/>
                                            <w:szCs w:val="20"/>
                                            <w:lang w:bidi="en-US"/>
                                          </w:rPr>
                                        </w:rPrChange>
                                      </w:rPr>
                                      <w:t xml:space="preserve">† Dietary pattern obtained using penalized logistic regression; ‡ Dietary pattern obtained using principal components analysis. </w:t>
                                    </w:r>
                                  </w:ins>
                                </w:p>
                                <w:p w14:paraId="47482D38" w14:textId="7BCE521B" w:rsidR="002B301C" w:rsidRPr="002B301C" w:rsidRDefault="002B301C" w:rsidP="00972A4F">
                                  <w:pPr>
                                    <w:rPr>
                                      <w:ins w:id="1991" w:author="Maino Vieytes, Christian (NIH/NIA/IRP) [F]" w:date="2023-11-16T17:10:00Z"/>
                                      <w:rFonts w:ascii="Times New Roman" w:hAnsi="Times New Roman" w:cs="Times New Roman"/>
                                      <w:sz w:val="18"/>
                                      <w:szCs w:val="18"/>
                                      <w:vertAlign w:val="superscript"/>
                                      <w:lang w:bidi="en-US"/>
                                      <w:rPrChange w:id="1992" w:author="Maino Vieytes, Christian (NIH/NIA/IRP) [F]" w:date="2023-11-16T17:10:00Z">
                                        <w:rPr>
                                          <w:ins w:id="1993" w:author="Maino Vieytes, Christian (NIH/NIA/IRP) [F]" w:date="2023-11-16T17:10:00Z"/>
                                          <w:rFonts w:ascii="Times New Roman" w:hAnsi="Times New Roman" w:cs="Times New Roman"/>
                                          <w:sz w:val="18"/>
                                          <w:szCs w:val="18"/>
                                          <w:lang w:bidi="en-US"/>
                                        </w:rPr>
                                      </w:rPrChange>
                                    </w:rPr>
                                  </w:pPr>
                                  <w:ins w:id="1994" w:author="Maino Vieytes, Christian (NIH/NIA/IRP) [F]" w:date="2023-11-16T17:10:00Z">
                                    <w:r w:rsidRPr="000E1B27">
                                      <w:rPr>
                                        <w:rFonts w:ascii="Times New Roman" w:hAnsi="Times New Roman" w:cs="Times New Roman"/>
                                        <w:sz w:val="18"/>
                                        <w:szCs w:val="18"/>
                                        <w:vertAlign w:val="superscript"/>
                                        <w:lang w:bidi="en-US"/>
                                      </w:rPr>
                                      <w:t xml:space="preserve">a </w:t>
                                    </w:r>
                                    <w:r w:rsidRPr="000E1B27">
                                      <w:rPr>
                                        <w:rFonts w:ascii="Times New Roman" w:hAnsi="Times New Roman" w:cs="Times New Roman"/>
                                        <w:sz w:val="18"/>
                                        <w:szCs w:val="18"/>
                                        <w:lang w:bidi="en-US"/>
                                      </w:rPr>
                                      <w:t>Healthy Eating Index 2015</w:t>
                                    </w:r>
                                  </w:ins>
                                </w:p>
                                <w:p w14:paraId="041E4BBA" w14:textId="77777777" w:rsidR="002B301C" w:rsidRDefault="00972A4F" w:rsidP="00972A4F">
                                  <w:pPr>
                                    <w:rPr>
                                      <w:ins w:id="1995" w:author="Maino Vieytes, Christian (NIH/NIA/IRP) [F]" w:date="2023-11-16T17:10:00Z"/>
                                      <w:rFonts w:ascii="Times New Roman" w:hAnsi="Times New Roman" w:cs="Times New Roman"/>
                                      <w:sz w:val="18"/>
                                      <w:szCs w:val="18"/>
                                      <w:lang w:bidi="en-US"/>
                                    </w:rPr>
                                  </w:pPr>
                                  <w:ins w:id="1996" w:author="Maino Vieytes, Christian (NIH/NIA/IRP) [F]" w:date="2023-11-15T15:34:00Z">
                                    <w:r w:rsidRPr="002B301C">
                                      <w:rPr>
                                        <w:rFonts w:ascii="Times New Roman" w:hAnsi="Times New Roman" w:cs="Times New Roman"/>
                                        <w:sz w:val="18"/>
                                        <w:szCs w:val="18"/>
                                        <w:lang w:bidi="en-US"/>
                                        <w:rPrChange w:id="1997" w:author="Maino Vieytes, Christian (NIH/NIA/IRP) [F]" w:date="2023-11-16T17:10:00Z">
                                          <w:rPr>
                                            <w:rFonts w:ascii="Times New Roman" w:hAnsi="Times New Roman" w:cs="Times New Roman"/>
                                            <w:sz w:val="20"/>
                                            <w:szCs w:val="20"/>
                                            <w:lang w:bidi="en-US"/>
                                          </w:rPr>
                                        </w:rPrChange>
                                      </w:rPr>
                                      <w:t>Correlation coefficients (</w:t>
                                    </w:r>
                                    <w:r w:rsidRPr="002B301C">
                                      <w:rPr>
                                        <w:rFonts w:ascii="Times New Roman" w:hAnsi="Times New Roman" w:cs="Times New Roman"/>
                                        <w:i/>
                                        <w:iCs/>
                                        <w:sz w:val="18"/>
                                        <w:szCs w:val="18"/>
                                        <w:lang w:bidi="en-US"/>
                                        <w:rPrChange w:id="1998" w:author="Maino Vieytes, Christian (NIH/NIA/IRP) [F]" w:date="2023-11-16T17:10:00Z">
                                          <w:rPr>
                                            <w:rFonts w:ascii="Times New Roman" w:hAnsi="Times New Roman" w:cs="Times New Roman"/>
                                            <w:i/>
                                            <w:iCs/>
                                            <w:sz w:val="20"/>
                                            <w:szCs w:val="20"/>
                                            <w:lang w:bidi="en-US"/>
                                          </w:rPr>
                                        </w:rPrChange>
                                      </w:rPr>
                                      <w:t>r</w:t>
                                    </w:r>
                                    <w:r w:rsidRPr="002B301C">
                                      <w:rPr>
                                        <w:rFonts w:ascii="Times New Roman" w:hAnsi="Times New Roman" w:cs="Times New Roman"/>
                                        <w:sz w:val="18"/>
                                        <w:szCs w:val="18"/>
                                        <w:lang w:bidi="en-US"/>
                                        <w:rPrChange w:id="1999" w:author="Maino Vieytes, Christian (NIH/NIA/IRP) [F]" w:date="2023-11-16T17:10:00Z">
                                          <w:rPr>
                                            <w:rFonts w:ascii="Times New Roman" w:hAnsi="Times New Roman" w:cs="Times New Roman"/>
                                            <w:sz w:val="20"/>
                                            <w:szCs w:val="20"/>
                                            <w:lang w:bidi="en-US"/>
                                          </w:rPr>
                                        </w:rPrChange>
                                      </w:rPr>
                                      <w:t>) ≥ |0.</w:t>
                                    </w:r>
                                  </w:ins>
                                  <w:ins w:id="2000" w:author="Maino Vieytes, Christian (NIH/NIA/IRP) [F]" w:date="2023-11-16T08:32:00Z">
                                    <w:r w:rsidR="005E1339" w:rsidRPr="002B301C">
                                      <w:rPr>
                                        <w:rFonts w:ascii="Times New Roman" w:hAnsi="Times New Roman" w:cs="Times New Roman"/>
                                        <w:sz w:val="18"/>
                                        <w:szCs w:val="18"/>
                                        <w:lang w:bidi="en-US"/>
                                        <w:rPrChange w:id="2001" w:author="Maino Vieytes, Christian (NIH/NIA/IRP) [F]" w:date="2023-11-16T17:10:00Z">
                                          <w:rPr>
                                            <w:rFonts w:ascii="Times New Roman" w:hAnsi="Times New Roman" w:cs="Times New Roman"/>
                                            <w:sz w:val="20"/>
                                            <w:szCs w:val="20"/>
                                            <w:lang w:bidi="en-US"/>
                                          </w:rPr>
                                        </w:rPrChange>
                                      </w:rPr>
                                      <w:t>2</w:t>
                                    </w:r>
                                  </w:ins>
                                  <w:ins w:id="2002" w:author="Maino Vieytes, Christian (NIH/NIA/IRP) [F]" w:date="2023-11-15T15:34:00Z">
                                    <w:r w:rsidRPr="002B301C">
                                      <w:rPr>
                                        <w:rFonts w:ascii="Times New Roman" w:hAnsi="Times New Roman" w:cs="Times New Roman"/>
                                        <w:sz w:val="18"/>
                                        <w:szCs w:val="18"/>
                                        <w:lang w:bidi="en-US"/>
                                        <w:rPrChange w:id="2003" w:author="Maino Vieytes, Christian (NIH/NIA/IRP) [F]" w:date="2023-11-16T17:10:00Z">
                                          <w:rPr>
                                            <w:rFonts w:ascii="Times New Roman" w:hAnsi="Times New Roman" w:cs="Times New Roman"/>
                                            <w:sz w:val="20"/>
                                            <w:szCs w:val="20"/>
                                            <w:lang w:bidi="en-US"/>
                                          </w:rPr>
                                        </w:rPrChange>
                                      </w:rPr>
                                      <w:t xml:space="preserve">0| are bolded to ease the identification of notable food groups characterizing the different patterns. </w:t>
                                    </w:r>
                                  </w:ins>
                                </w:p>
                                <w:p w14:paraId="0BEC1291" w14:textId="38327E26" w:rsidR="00972A4F" w:rsidRPr="002B301C" w:rsidRDefault="00972A4F" w:rsidP="00972A4F">
                                  <w:pPr>
                                    <w:rPr>
                                      <w:ins w:id="2004" w:author="Maino Vieytes, Christian (NIH/NIA/IRP) [F]" w:date="2023-11-15T15:34:00Z"/>
                                      <w:rFonts w:ascii="Times New Roman" w:hAnsi="Times New Roman" w:cs="Times New Roman"/>
                                      <w:sz w:val="18"/>
                                      <w:szCs w:val="18"/>
                                      <w:lang w:bidi="en-US"/>
                                      <w:rPrChange w:id="2005" w:author="Maino Vieytes, Christian (NIH/NIA/IRP) [F]" w:date="2023-11-16T17:10:00Z">
                                        <w:rPr>
                                          <w:ins w:id="2006" w:author="Maino Vieytes, Christian (NIH/NIA/IRP) [F]" w:date="2023-11-15T15:34:00Z"/>
                                          <w:rFonts w:ascii="Times New Roman" w:hAnsi="Times New Roman" w:cs="Times New Roman"/>
                                          <w:sz w:val="20"/>
                                          <w:szCs w:val="20"/>
                                          <w:lang w:bidi="en-US"/>
                                        </w:rPr>
                                      </w:rPrChange>
                                    </w:rPr>
                                  </w:pPr>
                                  <w:ins w:id="2007" w:author="Maino Vieytes, Christian (NIH/NIA/IRP) [F]" w:date="2023-11-15T15:34:00Z">
                                    <w:r w:rsidRPr="002B301C">
                                      <w:rPr>
                                        <w:rFonts w:ascii="Times New Roman" w:hAnsi="Times New Roman" w:cs="Times New Roman"/>
                                        <w:sz w:val="18"/>
                                        <w:szCs w:val="18"/>
                                        <w:lang w:bidi="en-US"/>
                                        <w:rPrChange w:id="2008" w:author="Maino Vieytes, Christian (NIH/NIA/IRP) [F]" w:date="2023-11-16T17:10:00Z">
                                          <w:rPr>
                                            <w:rFonts w:ascii="Times New Roman" w:hAnsi="Times New Roman" w:cs="Times New Roman"/>
                                            <w:sz w:val="20"/>
                                            <w:szCs w:val="20"/>
                                            <w:lang w:bidi="en-US"/>
                                          </w:rPr>
                                        </w:rPrChange>
                                      </w:rPr>
                                      <w:t xml:space="preserve">This </w:t>
                                    </w:r>
                                  </w:ins>
                                  <w:ins w:id="2009" w:author="Maino Vieytes, Christian (NIH/NIA/IRP) [F]" w:date="2023-11-15T15:36:00Z">
                                    <w:r w:rsidRPr="002B301C">
                                      <w:rPr>
                                        <w:rFonts w:ascii="Times New Roman" w:hAnsi="Times New Roman" w:cs="Times New Roman"/>
                                        <w:sz w:val="18"/>
                                        <w:szCs w:val="18"/>
                                        <w:lang w:bidi="en-US"/>
                                        <w:rPrChange w:id="2010" w:author="Maino Vieytes, Christian (NIH/NIA/IRP) [F]" w:date="2023-11-16T17:10:00Z">
                                          <w:rPr>
                                            <w:rFonts w:ascii="Times New Roman" w:hAnsi="Times New Roman" w:cs="Times New Roman"/>
                                            <w:sz w:val="20"/>
                                            <w:szCs w:val="20"/>
                                            <w:lang w:bidi="en-US"/>
                                          </w:rPr>
                                        </w:rPrChange>
                                      </w:rPr>
                                      <w:t xml:space="preserve">correlation </w:t>
                                    </w:r>
                                  </w:ins>
                                  <w:ins w:id="2011" w:author="Maino Vieytes, Christian (NIH/NIA/IRP) [F]" w:date="2023-11-15T15:34:00Z">
                                    <w:r w:rsidRPr="002B301C">
                                      <w:rPr>
                                        <w:rFonts w:ascii="Times New Roman" w:hAnsi="Times New Roman" w:cs="Times New Roman"/>
                                        <w:sz w:val="18"/>
                                        <w:szCs w:val="18"/>
                                        <w:lang w:bidi="en-US"/>
                                        <w:rPrChange w:id="2012" w:author="Maino Vieytes, Christian (NIH/NIA/IRP) [F]" w:date="2023-11-16T17:10:00Z">
                                          <w:rPr>
                                            <w:rFonts w:ascii="Times New Roman" w:hAnsi="Times New Roman" w:cs="Times New Roman"/>
                                            <w:sz w:val="20"/>
                                            <w:szCs w:val="20"/>
                                            <w:lang w:bidi="en-US"/>
                                          </w:rPr>
                                        </w:rPrChange>
                                      </w:rPr>
                                      <w:t>analysis was performed on the testing sample d</w:t>
                                    </w:r>
                                  </w:ins>
                                  <w:ins w:id="2013" w:author="Maino Vieytes, Christian (NIH/NIA/IRP) [F]" w:date="2023-11-15T15:35:00Z">
                                    <w:r w:rsidRPr="002B301C">
                                      <w:rPr>
                                        <w:rFonts w:ascii="Times New Roman" w:hAnsi="Times New Roman" w:cs="Times New Roman"/>
                                        <w:sz w:val="18"/>
                                        <w:szCs w:val="18"/>
                                        <w:lang w:bidi="en-US"/>
                                        <w:rPrChange w:id="2014" w:author="Maino Vieytes, Christian (NIH/NIA/IRP) [F]" w:date="2023-11-16T17:10:00Z">
                                          <w:rPr>
                                            <w:rFonts w:ascii="Times New Roman" w:hAnsi="Times New Roman" w:cs="Times New Roman"/>
                                            <w:sz w:val="20"/>
                                            <w:szCs w:val="20"/>
                                            <w:lang w:bidi="en-US"/>
                                          </w:rPr>
                                        </w:rPrChange>
                                      </w:rPr>
                                      <w:t>escribed in the</w:t>
                                    </w:r>
                                  </w:ins>
                                  <w:ins w:id="2015" w:author="Maino Vieytes, Christian (NIH/NIA/IRP) [F]" w:date="2023-11-15T15:36:00Z">
                                    <w:r w:rsidRPr="002B301C">
                                      <w:rPr>
                                        <w:rFonts w:ascii="Times New Roman" w:hAnsi="Times New Roman" w:cs="Times New Roman"/>
                                        <w:sz w:val="18"/>
                                        <w:szCs w:val="18"/>
                                        <w:lang w:bidi="en-US"/>
                                        <w:rPrChange w:id="2016" w:author="Maino Vieytes, Christian (NIH/NIA/IRP) [F]" w:date="2023-11-16T17:10:00Z">
                                          <w:rPr>
                                            <w:rFonts w:ascii="Times New Roman" w:hAnsi="Times New Roman" w:cs="Times New Roman"/>
                                            <w:sz w:val="20"/>
                                            <w:szCs w:val="20"/>
                                            <w:lang w:bidi="en-US"/>
                                          </w:rPr>
                                        </w:rPrChange>
                                      </w:rPr>
                                      <w:t xml:space="preserve"> main</w:t>
                                    </w:r>
                                  </w:ins>
                                  <w:ins w:id="2017" w:author="Maino Vieytes, Christian (NIH/NIA/IRP) [F]" w:date="2023-11-15T15:35:00Z">
                                    <w:r w:rsidRPr="002B301C">
                                      <w:rPr>
                                        <w:rFonts w:ascii="Times New Roman" w:hAnsi="Times New Roman" w:cs="Times New Roman"/>
                                        <w:sz w:val="18"/>
                                        <w:szCs w:val="18"/>
                                        <w:lang w:bidi="en-US"/>
                                        <w:rPrChange w:id="2018" w:author="Maino Vieytes, Christian (NIH/NIA/IRP) [F]" w:date="2023-11-16T17:10:00Z">
                                          <w:rPr>
                                            <w:rFonts w:ascii="Times New Roman" w:hAnsi="Times New Roman" w:cs="Times New Roman"/>
                                            <w:sz w:val="20"/>
                                            <w:szCs w:val="20"/>
                                            <w:lang w:bidi="en-US"/>
                                          </w:rPr>
                                        </w:rPrChange>
                                      </w:rPr>
                                      <w:t xml:space="preserve"> text</w:t>
                                    </w:r>
                                  </w:ins>
                                  <w:ins w:id="2019" w:author="Maino Vieytes, Christian (NIH/NIA/IRP) [F]" w:date="2023-11-15T15:34:00Z">
                                    <w:r w:rsidRPr="002B301C">
                                      <w:rPr>
                                        <w:rFonts w:ascii="Times New Roman" w:hAnsi="Times New Roman" w:cs="Times New Roman"/>
                                        <w:sz w:val="18"/>
                                        <w:szCs w:val="18"/>
                                        <w:lang w:bidi="en-US"/>
                                        <w:rPrChange w:id="2020" w:author="Maino Vieytes, Christian (NIH/NIA/IRP) [F]" w:date="2023-11-16T17:10:00Z">
                                          <w:rPr>
                                            <w:rFonts w:ascii="Times New Roman" w:hAnsi="Times New Roman" w:cs="Times New Roman"/>
                                            <w:sz w:val="20"/>
                                            <w:szCs w:val="20"/>
                                            <w:lang w:bidi="en-US"/>
                                          </w:rPr>
                                        </w:rPrChange>
                                      </w:rPr>
                                      <w:t xml:space="preserve"> (</w:t>
                                    </w:r>
                                    <w:r w:rsidRPr="002B301C">
                                      <w:rPr>
                                        <w:rFonts w:ascii="Times New Roman" w:hAnsi="Times New Roman" w:cs="Times New Roman"/>
                                        <w:i/>
                                        <w:iCs/>
                                        <w:sz w:val="18"/>
                                        <w:szCs w:val="18"/>
                                        <w:lang w:bidi="en-US"/>
                                        <w:rPrChange w:id="2021"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2022" w:author="Maino Vieytes, Christian (NIH/NIA/IRP) [F]" w:date="2023-11-16T17:10:00Z">
                                          <w:rPr>
                                            <w:rFonts w:ascii="Times New Roman" w:hAnsi="Times New Roman" w:cs="Times New Roman"/>
                                            <w:sz w:val="20"/>
                                            <w:szCs w:val="20"/>
                                            <w:lang w:bidi="en-US"/>
                                          </w:rPr>
                                        </w:rPrChange>
                                      </w:rPr>
                                      <w:t xml:space="preserve">= </w:t>
                                    </w:r>
                                  </w:ins>
                                  <w:ins w:id="2023" w:author="Maino Vieytes, Christian (NIH/NIA/IRP) [F]" w:date="2023-11-16T08:27:00Z">
                                    <w:r w:rsidR="00E260F1" w:rsidRPr="002B301C">
                                      <w:rPr>
                                        <w:rFonts w:ascii="Times New Roman" w:hAnsi="Times New Roman" w:cs="Times New Roman"/>
                                        <w:sz w:val="18"/>
                                        <w:szCs w:val="18"/>
                                        <w:lang w:bidi="en-US"/>
                                        <w:rPrChange w:id="2024" w:author="Maino Vieytes, Christian (NIH/NIA/IRP) [F]" w:date="2023-11-16T17:10:00Z">
                                          <w:rPr>
                                            <w:rFonts w:ascii="Times New Roman" w:hAnsi="Times New Roman" w:cs="Times New Roman"/>
                                            <w:sz w:val="20"/>
                                            <w:szCs w:val="20"/>
                                            <w:lang w:bidi="en-US"/>
                                          </w:rPr>
                                        </w:rPrChange>
                                      </w:rPr>
                                      <w:t>1745</w:t>
                                    </w:r>
                                  </w:ins>
                                  <w:ins w:id="2025" w:author="Maino Vieytes, Christian (NIH/NIA/IRP) [F]" w:date="2023-11-15T15:34:00Z">
                                    <w:r w:rsidRPr="002B301C">
                                      <w:rPr>
                                        <w:rFonts w:ascii="Times New Roman" w:hAnsi="Times New Roman" w:cs="Times New Roman"/>
                                        <w:sz w:val="18"/>
                                        <w:szCs w:val="18"/>
                                        <w:lang w:bidi="en-US"/>
                                        <w:rPrChange w:id="2026" w:author="Maino Vieytes, Christian (NIH/NIA/IRP) [F]" w:date="2023-11-16T17:10:00Z">
                                          <w:rPr>
                                            <w:rFonts w:ascii="Times New Roman" w:hAnsi="Times New Roman" w:cs="Times New Roman"/>
                                            <w:sz w:val="20"/>
                                            <w:szCs w:val="20"/>
                                            <w:lang w:bidi="en-US"/>
                                          </w:rPr>
                                        </w:rPrChange>
                                      </w:rPr>
                                      <w:t>).</w:t>
                                    </w:r>
                                  </w:ins>
                                </w:p>
                                <w:p w14:paraId="28BD489F" w14:textId="7025E088" w:rsidR="00972A4F" w:rsidRPr="002B301C" w:rsidRDefault="00972A4F" w:rsidP="00972A4F">
                                  <w:pPr>
                                    <w:rPr>
                                      <w:ins w:id="2027" w:author="Maino Vieytes, Christian (NIH/NIA/IRP) [F]" w:date="2023-11-15T15:34:00Z"/>
                                      <w:rFonts w:ascii="Times New Roman" w:hAnsi="Times New Roman" w:cs="Times New Roman"/>
                                      <w:sz w:val="18"/>
                                      <w:szCs w:val="18"/>
                                      <w:lang w:bidi="en-US"/>
                                      <w:rPrChange w:id="2028" w:author="Maino Vieytes, Christian (NIH/NIA/IRP) [F]" w:date="2023-11-16T17:10:00Z">
                                        <w:rPr>
                                          <w:ins w:id="2029" w:author="Maino Vieytes, Christian (NIH/NIA/IRP) [F]" w:date="2023-11-15T15:34:00Z"/>
                                          <w:rFonts w:ascii="Times New Roman" w:hAnsi="Times New Roman" w:cs="Times New Roman"/>
                                          <w:sz w:val="20"/>
                                          <w:szCs w:val="20"/>
                                          <w:lang w:bidi="en-US"/>
                                        </w:rPr>
                                      </w:rPrChange>
                                    </w:rPr>
                                  </w:pPr>
                                  <w:ins w:id="2030" w:author="Maino Vieytes, Christian (NIH/NIA/IRP) [F]" w:date="2023-11-15T15:34:00Z">
                                    <w:r w:rsidRPr="002B301C">
                                      <w:rPr>
                                        <w:rFonts w:ascii="Times New Roman" w:hAnsi="Times New Roman" w:cs="Times New Roman"/>
                                        <w:sz w:val="18"/>
                                        <w:szCs w:val="18"/>
                                        <w:lang w:bidi="en-US"/>
                                        <w:rPrChange w:id="2031" w:author="Maino Vieytes, Christian (NIH/NIA/IRP) [F]" w:date="2023-11-16T17:10:00Z">
                                          <w:rPr>
                                            <w:rFonts w:ascii="Times New Roman" w:hAnsi="Times New Roman" w:cs="Times New Roman"/>
                                            <w:sz w:val="20"/>
                                            <w:szCs w:val="20"/>
                                            <w:lang w:bidi="en-US"/>
                                          </w:rPr>
                                        </w:rPrChange>
                                      </w:rPr>
                                      <w:t>Subjects were weighted, and the analysis was performed according to NCHS guidelines.</w:t>
                                    </w:r>
                                  </w:ins>
                                  <w:ins w:id="2032" w:author="Maino Vieytes, Christian (NIH/NIA/IRP) [F]" w:date="2023-11-15T15:35:00Z">
                                    <w:r w:rsidRPr="002B301C">
                                      <w:rPr>
                                        <w:rFonts w:ascii="Times New Roman" w:hAnsi="Times New Roman" w:cs="Times New Roman"/>
                                        <w:sz w:val="18"/>
                                        <w:szCs w:val="18"/>
                                        <w:lang w:bidi="en-US"/>
                                        <w:rPrChange w:id="2033" w:author="Maino Vieytes, Christian (NIH/NIA/IRP) [F]" w:date="2023-11-16T17:10:00Z">
                                          <w:rPr>
                                            <w:rFonts w:ascii="Times New Roman" w:hAnsi="Times New Roman" w:cs="Times New Roman"/>
                                            <w:sz w:val="20"/>
                                            <w:szCs w:val="20"/>
                                            <w:lang w:bidi="en-US"/>
                                          </w:rPr>
                                        </w:rPrChange>
                                      </w:rPr>
                                      <w:t xml:space="preserve"> All dietary patterns extraction procedures were performed on the training subsample described in the main tex</w:t>
                                    </w:r>
                                  </w:ins>
                                  <w:ins w:id="2034" w:author="Maino Vieytes, Christian (NIH/NIA/IRP) [F]" w:date="2023-11-15T15:36:00Z">
                                    <w:r w:rsidRPr="002B301C">
                                      <w:rPr>
                                        <w:rFonts w:ascii="Times New Roman" w:hAnsi="Times New Roman" w:cs="Times New Roman"/>
                                        <w:sz w:val="18"/>
                                        <w:szCs w:val="18"/>
                                        <w:lang w:bidi="en-US"/>
                                        <w:rPrChange w:id="2035" w:author="Maino Vieytes, Christian (NIH/NIA/IRP) [F]" w:date="2023-11-16T17:10:00Z">
                                          <w:rPr>
                                            <w:rFonts w:ascii="Times New Roman" w:hAnsi="Times New Roman" w:cs="Times New Roman"/>
                                            <w:sz w:val="20"/>
                                            <w:szCs w:val="20"/>
                                            <w:lang w:bidi="en-US"/>
                                          </w:rPr>
                                        </w:rPrChange>
                                      </w:rPr>
                                      <w:t>t (</w:t>
                                    </w:r>
                                    <w:r w:rsidRPr="002B301C">
                                      <w:rPr>
                                        <w:rFonts w:ascii="Times New Roman" w:hAnsi="Times New Roman" w:cs="Times New Roman"/>
                                        <w:i/>
                                        <w:iCs/>
                                        <w:sz w:val="18"/>
                                        <w:szCs w:val="18"/>
                                        <w:lang w:bidi="en-US"/>
                                        <w:rPrChange w:id="2036"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2037" w:author="Maino Vieytes, Christian (NIH/NIA/IRP) [F]" w:date="2023-11-16T17:10:00Z">
                                          <w:rPr>
                                            <w:rFonts w:ascii="Times New Roman" w:hAnsi="Times New Roman" w:cs="Times New Roman"/>
                                            <w:sz w:val="20"/>
                                            <w:szCs w:val="20"/>
                                            <w:lang w:bidi="en-US"/>
                                          </w:rPr>
                                        </w:rPrChange>
                                      </w:rPr>
                                      <w:t xml:space="preserve">= </w:t>
                                    </w:r>
                                  </w:ins>
                                  <w:ins w:id="2038" w:author="Maino Vieytes, Christian (NIH/NIA/IRP) [F]" w:date="2023-11-16T08:27:00Z">
                                    <w:r w:rsidR="00E260F1" w:rsidRPr="002B301C">
                                      <w:rPr>
                                        <w:rFonts w:ascii="Times New Roman" w:hAnsi="Times New Roman" w:cs="Times New Roman"/>
                                        <w:sz w:val="18"/>
                                        <w:szCs w:val="18"/>
                                        <w:lang w:bidi="en-US"/>
                                        <w:rPrChange w:id="2039" w:author="Maino Vieytes, Christian (NIH/NIA/IRP) [F]" w:date="2023-11-16T17:10:00Z">
                                          <w:rPr>
                                            <w:rFonts w:ascii="Times New Roman" w:hAnsi="Times New Roman" w:cs="Times New Roman"/>
                                            <w:sz w:val="20"/>
                                            <w:szCs w:val="20"/>
                                            <w:lang w:bidi="en-US"/>
                                          </w:rPr>
                                        </w:rPrChange>
                                      </w:rPr>
                                      <w:t>748</w:t>
                                    </w:r>
                                  </w:ins>
                                  <w:ins w:id="2040" w:author="Maino Vieytes, Christian (NIH/NIA/IRP) [F]" w:date="2023-11-15T15:36:00Z">
                                    <w:r w:rsidRPr="002B301C">
                                      <w:rPr>
                                        <w:rFonts w:ascii="Times New Roman" w:hAnsi="Times New Roman" w:cs="Times New Roman"/>
                                        <w:sz w:val="18"/>
                                        <w:szCs w:val="18"/>
                                        <w:lang w:bidi="en-US"/>
                                        <w:rPrChange w:id="2041" w:author="Maino Vieytes, Christian (NIH/NIA/IRP) [F]" w:date="2023-11-16T17:10:00Z">
                                          <w:rPr>
                                            <w:rFonts w:ascii="Times New Roman" w:hAnsi="Times New Roman" w:cs="Times New Roman"/>
                                            <w:sz w:val="20"/>
                                            <w:szCs w:val="20"/>
                                            <w:lang w:bidi="en-US"/>
                                          </w:rPr>
                                        </w:rPrChange>
                                      </w:rPr>
                                      <w:t>).</w:t>
                                    </w:r>
                                  </w:ins>
                                </w:p>
                                <w:p w14:paraId="6AA9034A" w14:textId="77777777" w:rsidR="00972A4F" w:rsidRPr="00972A4F" w:rsidRDefault="00972A4F">
                                  <w:pPr>
                                    <w:spacing w:line="360" w:lineRule="auto"/>
                                    <w:jc w:val="both"/>
                                    <w:rPr>
                                      <w:rFonts w:ascii="Times New Roman" w:hAnsi="Times New Roman" w:cs="Times New Roman"/>
                                      <w:color w:val="000000"/>
                                      <w:sz w:val="18"/>
                                      <w:szCs w:val="18"/>
                                    </w:rPr>
                                    <w:pPrChange w:id="2042" w:author="Maino Vieytes, Christian (NIH/NIA/IRP) [F]" w:date="2023-11-15T15:32:00Z">
                                      <w:pPr>
                                        <w:spacing w:line="360" w:lineRule="auto"/>
                                        <w:jc w:val="center"/>
                                      </w:pPr>
                                    </w:pPrChange>
                                  </w:pPr>
                                </w:p>
                              </w:tc>
                            </w:tr>
                            <w:tr w:rsidR="00972A4F" w:rsidRPr="00972A4F" w14:paraId="12171E5E" w14:textId="77777777" w:rsidTr="0003299C">
                              <w:trPr>
                                <w:gridAfter w:val="5"/>
                                <w:wAfter w:w="5576" w:type="dxa"/>
                              </w:trPr>
                              <w:tc>
                                <w:tcPr>
                                  <w:tcW w:w="1350" w:type="dxa"/>
                                  <w:tcBorders>
                                    <w:top w:val="single" w:sz="4" w:space="0" w:color="auto"/>
                                    <w:left w:val="nil"/>
                                    <w:bottom w:val="nil"/>
                                    <w:right w:val="nil"/>
                                  </w:tcBorders>
                                </w:tcPr>
                                <w:p w14:paraId="5C4304AC" w14:textId="77777777" w:rsidR="00972A4F" w:rsidRPr="00972A4F" w:rsidRDefault="00972A4F" w:rsidP="00972A4F">
                                  <w:pPr>
                                    <w:rPr>
                                      <w:rFonts w:ascii="Times New Roman" w:hAnsi="Times New Roman" w:cs="Times New Roman"/>
                                      <w:sz w:val="18"/>
                                      <w:szCs w:val="18"/>
                                      <w:lang w:bidi="en-US"/>
                                      <w:rPrChange w:id="2043" w:author="Maino Vieytes, Christian (NIH/NIA/IRP) [F]" w:date="2023-11-15T15:31:00Z">
                                        <w:rPr>
                                          <w:rFonts w:ascii="Times New Roman" w:hAnsi="Times New Roman" w:cs="Times New Roman"/>
                                          <w:sz w:val="20"/>
                                          <w:szCs w:val="20"/>
                                          <w:lang w:bidi="en-US"/>
                                        </w:rPr>
                                      </w:rPrChange>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F0EE4" id="Text Box 1628357051" o:spid="_x0000_s1029" type="#_x0000_t202" style="position:absolute;left:0;text-align:left;margin-left:10.1pt;margin-top:-17.6pt;width:514.9pt;height:70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" fillcolor="white [3201]" stroked="f" strokeweight=".5pt">
                <v:textbox>
                  <w:txbxContent>
                    <w:tbl>
                      <w:tblPr>
                        <w:tblStyle w:val="TableGrid"/>
                        <w:tblW w:w="6926"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50"/>
                        <w:gridCol w:w="837"/>
                        <w:gridCol w:w="1499"/>
                        <w:gridCol w:w="990"/>
                        <w:gridCol w:w="900"/>
                        <w:gridCol w:w="1350"/>
                        <w:tblGridChange w:id="2044">
                          <w:tblGrid>
                            <w:gridCol w:w="1350"/>
                            <w:gridCol w:w="837"/>
                            <w:gridCol w:w="1499"/>
                            <w:gridCol w:w="990"/>
                            <w:gridCol w:w="900"/>
                            <w:gridCol w:w="1350"/>
                          </w:tblGrid>
                        </w:tblGridChange>
                      </w:tblGrid>
                      <w:tr w:rsidR="0003299C" w:rsidRPr="00972A4F" w14:paraId="7DC873B9" w14:textId="77777777" w:rsidTr="00375056">
                        <w:tc>
                          <w:tcPr>
                            <w:tcW w:w="6926" w:type="dxa"/>
                            <w:gridSpan w:val="6"/>
                            <w:tcBorders>
                              <w:top w:val="single" w:sz="8" w:space="0" w:color="auto"/>
                              <w:left w:val="single" w:sz="4" w:space="0" w:color="auto"/>
                              <w:bottom w:val="single" w:sz="4" w:space="0" w:color="auto"/>
                              <w:right w:val="single" w:sz="4" w:space="0" w:color="auto"/>
                            </w:tcBorders>
                            <w:shd w:val="clear" w:color="auto" w:fill="auto"/>
                            <w:vAlign w:val="center"/>
                          </w:tcPr>
                          <w:p w14:paraId="3E6D2F9D" w14:textId="77C7DA21" w:rsidR="0003299C" w:rsidRPr="00972A4F" w:rsidRDefault="0003299C">
                            <w:pPr>
                              <w:rPr>
                                <w:rFonts w:ascii="Times New Roman" w:hAnsi="Times New Roman" w:cs="Times New Roman"/>
                                <w:b/>
                                <w:bCs/>
                                <w:sz w:val="18"/>
                                <w:szCs w:val="18"/>
                                <w:rPrChange w:id="2045" w:author="Maino Vieytes, Christian (NIH/NIA/IRP) [F]" w:date="2023-11-15T15:31:00Z">
                                  <w:rPr>
                                    <w:rFonts w:ascii="Times New Roman" w:hAnsi="Times New Roman" w:cs="Times New Roman"/>
                                    <w:b/>
                                    <w:bCs/>
                                    <w:sz w:val="20"/>
                                    <w:szCs w:val="20"/>
                                  </w:rPr>
                                </w:rPrChange>
                              </w:rPr>
                              <w:pPrChange w:id="2046" w:author="Maino Vieytes, Christian (NIH/NIA/IRP) [F]" w:date="2023-11-15T15:21:00Z">
                                <w:pPr>
                                  <w:jc w:val="center"/>
                                </w:pPr>
                              </w:pPrChange>
                            </w:pPr>
                            <w:r w:rsidRPr="00972A4F">
                              <w:rPr>
                                <w:rFonts w:ascii="Times New Roman" w:hAnsi="Times New Roman" w:cs="Times New Roman"/>
                                <w:b/>
                                <w:bCs/>
                                <w:sz w:val="18"/>
                                <w:szCs w:val="18"/>
                                <w:rPrChange w:id="2047" w:author="Maino Vieytes, Christian (NIH/NIA/IRP) [F]" w:date="2023-11-15T15:31:00Z">
                                  <w:rPr>
                                    <w:rFonts w:ascii="Times New Roman" w:hAnsi="Times New Roman" w:cs="Times New Roman"/>
                                    <w:b/>
                                    <w:bCs/>
                                    <w:sz w:val="20"/>
                                    <w:szCs w:val="20"/>
                                  </w:rPr>
                                </w:rPrChange>
                              </w:rPr>
                              <w:t>Table 2</w:t>
                            </w:r>
                            <w:r w:rsidRPr="00972A4F">
                              <w:rPr>
                                <w:rFonts w:ascii="Times New Roman" w:hAnsi="Times New Roman" w:cs="Times New Roman"/>
                                <w:sz w:val="18"/>
                                <w:szCs w:val="18"/>
                                <w:rPrChange w:id="2048" w:author="Maino Vieytes, Christian (NIH/NIA/IRP) [F]" w:date="2023-11-15T15:31:00Z">
                                  <w:rPr>
                                    <w:rFonts w:ascii="Times New Roman" w:hAnsi="Times New Roman" w:cs="Times New Roman"/>
                                    <w:b/>
                                    <w:bCs/>
                                    <w:sz w:val="20"/>
                                    <w:szCs w:val="20"/>
                                  </w:rPr>
                                </w:rPrChange>
                              </w:rPr>
                              <w:t>. Pearson correlation coefficients showing the contributions of each food group to the extracted dietary patterns. Correlations amongst the dietary patterns themselves are included at the bottom of the table in the lower triangular matrix form.</w:t>
                            </w:r>
                          </w:p>
                        </w:tc>
                      </w:tr>
                      <w:tr w:rsidR="0003299C" w:rsidRPr="00972A4F" w14:paraId="358DF121" w14:textId="77777777" w:rsidTr="0003299C">
                        <w:tc>
                          <w:tcPr>
                            <w:tcW w:w="2187" w:type="dxa"/>
                            <w:gridSpan w:val="2"/>
                            <w:tcBorders>
                              <w:top w:val="single" w:sz="8" w:space="0" w:color="auto"/>
                              <w:left w:val="single" w:sz="4" w:space="0" w:color="auto"/>
                              <w:bottom w:val="single" w:sz="4" w:space="0" w:color="auto"/>
                            </w:tcBorders>
                            <w:shd w:val="clear" w:color="auto" w:fill="auto"/>
                            <w:vAlign w:val="center"/>
                          </w:tcPr>
                          <w:p w14:paraId="270E9C6E" w14:textId="77777777" w:rsidR="0003299C" w:rsidRPr="00972A4F" w:rsidRDefault="0003299C" w:rsidP="00061216">
                            <w:pPr>
                              <w:spacing w:line="360" w:lineRule="auto"/>
                              <w:rPr>
                                <w:rFonts w:ascii="Times New Roman" w:hAnsi="Times New Roman" w:cs="Times New Roman"/>
                                <w:b/>
                                <w:bCs/>
                                <w:sz w:val="18"/>
                                <w:szCs w:val="18"/>
                                <w:rPrChange w:id="2049"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2050" w:author="Maino Vieytes, Christian (NIH/NIA/IRP) [F]" w:date="2023-11-15T15:31:00Z">
                                  <w:rPr>
                                    <w:rFonts w:ascii="Times New Roman" w:hAnsi="Times New Roman" w:cs="Times New Roman"/>
                                    <w:b/>
                                    <w:bCs/>
                                    <w:sz w:val="20"/>
                                    <w:szCs w:val="20"/>
                                  </w:rPr>
                                </w:rPrChange>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03299C" w:rsidRPr="00972A4F" w:rsidRDefault="0003299C" w:rsidP="00061216">
                            <w:pPr>
                              <w:jc w:val="center"/>
                              <w:rPr>
                                <w:rFonts w:ascii="Times New Roman" w:hAnsi="Times New Roman" w:cs="Times New Roman"/>
                                <w:b/>
                                <w:sz w:val="18"/>
                                <w:szCs w:val="18"/>
                                <w:rPrChange w:id="2051" w:author="Maino Vieytes, Christian (NIH/NIA/IRP) [F]" w:date="2023-11-15T15:31:00Z">
                                  <w:rPr>
                                    <w:rFonts w:ascii="Times New Roman" w:hAnsi="Times New Roman" w:cs="Times New Roman"/>
                                    <w:b/>
                                    <w:sz w:val="20"/>
                                    <w:szCs w:val="20"/>
                                  </w:rPr>
                                </w:rPrChange>
                              </w:rPr>
                            </w:pPr>
                            <w:r w:rsidRPr="00972A4F">
                              <w:rPr>
                                <w:rFonts w:ascii="Times New Roman" w:hAnsi="Times New Roman" w:cs="Times New Roman"/>
                                <w:b/>
                                <w:bCs/>
                                <w:sz w:val="18"/>
                                <w:szCs w:val="18"/>
                                <w:rPrChange w:id="2052" w:author="Maino Vieytes, Christian (NIH/NIA/IRP) [F]" w:date="2023-11-15T15:31:00Z">
                                  <w:rPr>
                                    <w:rFonts w:ascii="Times New Roman" w:hAnsi="Times New Roman" w:cs="Times New Roman"/>
                                    <w:b/>
                                    <w:bCs/>
                                    <w:sz w:val="20"/>
                                    <w:szCs w:val="20"/>
                                  </w:rPr>
                                </w:rPrChange>
                              </w:rPr>
                              <w:t xml:space="preserve">Food Insecurity (FI) </w:t>
                            </w:r>
                            <w:r w:rsidRPr="00972A4F">
                              <w:rPr>
                                <w:rFonts w:ascii="Times New Roman" w:hAnsi="Times New Roman" w:cs="Times New Roman"/>
                                <w:b/>
                                <w:bCs/>
                                <w:sz w:val="18"/>
                                <w:szCs w:val="18"/>
                                <w:vertAlign w:val="superscript"/>
                                <w:rPrChange w:id="2053" w:author="Maino Vieytes, Christian (NIH/NIA/IRP) [F]" w:date="2023-11-15T15:31:00Z">
                                  <w:rPr>
                                    <w:rFonts w:ascii="Times New Roman" w:hAnsi="Times New Roman" w:cs="Times New Roman"/>
                                    <w:b/>
                                    <w:bCs/>
                                    <w:sz w:val="20"/>
                                    <w:szCs w:val="20"/>
                                    <w:vertAlign w:val="superscript"/>
                                  </w:rPr>
                                </w:rPrChange>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03299C" w:rsidRPr="00972A4F" w:rsidRDefault="0003299C" w:rsidP="00061216">
                            <w:pPr>
                              <w:jc w:val="center"/>
                              <w:rPr>
                                <w:rFonts w:ascii="Times New Roman" w:hAnsi="Times New Roman" w:cs="Times New Roman"/>
                                <w:b/>
                                <w:bCs/>
                                <w:sz w:val="18"/>
                                <w:szCs w:val="18"/>
                                <w:rPrChange w:id="2054"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2055" w:author="Maino Vieytes, Christian (NIH/NIA/IRP) [F]" w:date="2023-11-15T15:31:00Z">
                                  <w:rPr>
                                    <w:rFonts w:ascii="Times New Roman" w:hAnsi="Times New Roman" w:cs="Times New Roman"/>
                                    <w:b/>
                                    <w:bCs/>
                                    <w:sz w:val="20"/>
                                    <w:szCs w:val="20"/>
                                  </w:rPr>
                                </w:rPrChange>
                              </w:rPr>
                              <w:t>Prudent</w:t>
                            </w:r>
                          </w:p>
                          <w:p w14:paraId="1372FCF8" w14:textId="641A9EDC" w:rsidR="0003299C" w:rsidRPr="00972A4F" w:rsidRDefault="0003299C" w:rsidP="00061216">
                            <w:pPr>
                              <w:jc w:val="center"/>
                              <w:rPr>
                                <w:rFonts w:ascii="Times New Roman" w:hAnsi="Times New Roman" w:cs="Times New Roman"/>
                                <w:b/>
                                <w:bCs/>
                                <w:sz w:val="18"/>
                                <w:szCs w:val="18"/>
                                <w:rPrChange w:id="2056"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2057" w:author="Maino Vieytes, Christian (NIH/NIA/IRP) [F]" w:date="2023-11-15T15:31:00Z">
                                  <w:rPr>
                                    <w:rFonts w:ascii="Times New Roman" w:hAnsi="Times New Roman" w:cs="Times New Roman"/>
                                    <w:b/>
                                    <w:bCs/>
                                    <w:sz w:val="20"/>
                                    <w:szCs w:val="20"/>
                                  </w:rPr>
                                </w:rPrChange>
                              </w:rPr>
                              <w:t xml:space="preserve"> #1 </w:t>
                            </w:r>
                            <w:r w:rsidRPr="00972A4F">
                              <w:rPr>
                                <w:rFonts w:ascii="Times New Roman" w:hAnsi="Times New Roman" w:cs="Times New Roman"/>
                                <w:b/>
                                <w:bCs/>
                                <w:sz w:val="18"/>
                                <w:szCs w:val="18"/>
                                <w:vertAlign w:val="superscript"/>
                                <w:rPrChange w:id="2058" w:author="Maino Vieytes, Christian (NIH/NIA/IRP) [F]" w:date="2023-11-15T15:31:00Z">
                                  <w:rPr>
                                    <w:rFonts w:ascii="Times New Roman" w:hAnsi="Times New Roman" w:cs="Times New Roman"/>
                                    <w:b/>
                                    <w:bCs/>
                                    <w:sz w:val="20"/>
                                    <w:szCs w:val="20"/>
                                    <w:vertAlign w:val="superscript"/>
                                  </w:rPr>
                                </w:rPrChange>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03299C" w:rsidRPr="00972A4F" w:rsidRDefault="0003299C" w:rsidP="00061216">
                            <w:pPr>
                              <w:jc w:val="center"/>
                              <w:rPr>
                                <w:rFonts w:ascii="Times New Roman" w:hAnsi="Times New Roman" w:cs="Times New Roman"/>
                                <w:b/>
                                <w:bCs/>
                                <w:sz w:val="18"/>
                                <w:szCs w:val="18"/>
                                <w:rPrChange w:id="2059"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2060" w:author="Maino Vieytes, Christian (NIH/NIA/IRP) [F]" w:date="2023-11-15T15:31:00Z">
                                  <w:rPr>
                                    <w:rFonts w:ascii="Times New Roman" w:hAnsi="Times New Roman" w:cs="Times New Roman"/>
                                    <w:b/>
                                    <w:bCs/>
                                    <w:sz w:val="20"/>
                                    <w:szCs w:val="20"/>
                                  </w:rPr>
                                </w:rPrChange>
                              </w:rPr>
                              <w:t xml:space="preserve">Prudent #2 </w:t>
                            </w:r>
                            <w:r w:rsidRPr="00972A4F">
                              <w:rPr>
                                <w:rFonts w:ascii="Times New Roman" w:hAnsi="Times New Roman" w:cs="Times New Roman"/>
                                <w:b/>
                                <w:bCs/>
                                <w:sz w:val="18"/>
                                <w:szCs w:val="18"/>
                                <w:vertAlign w:val="superscript"/>
                                <w:rPrChange w:id="2061" w:author="Maino Vieytes, Christian (NIH/NIA/IRP) [F]" w:date="2023-11-15T15:31:00Z">
                                  <w:rPr>
                                    <w:rFonts w:ascii="Times New Roman" w:hAnsi="Times New Roman" w:cs="Times New Roman"/>
                                    <w:b/>
                                    <w:bCs/>
                                    <w:sz w:val="20"/>
                                    <w:szCs w:val="20"/>
                                    <w:vertAlign w:val="superscript"/>
                                  </w:rPr>
                                </w:rPrChange>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03299C" w:rsidRPr="00972A4F" w:rsidRDefault="0003299C" w:rsidP="001A7F3A">
                            <w:pPr>
                              <w:jc w:val="center"/>
                              <w:rPr>
                                <w:rFonts w:ascii="Times New Roman" w:hAnsi="Times New Roman" w:cs="Times New Roman"/>
                                <w:sz w:val="18"/>
                                <w:szCs w:val="18"/>
                                <w:vertAlign w:val="superscript"/>
                                <w:rPrChange w:id="2062" w:author="Maino Vieytes, Christian (NIH/NIA/IRP) [F]" w:date="2023-11-15T15:31:00Z">
                                  <w:rPr>
                                    <w:rFonts w:ascii="Times New Roman" w:hAnsi="Times New Roman" w:cs="Times New Roman"/>
                                    <w:sz w:val="20"/>
                                    <w:szCs w:val="20"/>
                                    <w:vertAlign w:val="superscript"/>
                                  </w:rPr>
                                </w:rPrChange>
                              </w:rPr>
                            </w:pPr>
                            <w:r w:rsidRPr="00972A4F">
                              <w:rPr>
                                <w:rFonts w:ascii="Times New Roman" w:hAnsi="Times New Roman" w:cs="Times New Roman"/>
                                <w:b/>
                                <w:bCs/>
                                <w:sz w:val="18"/>
                                <w:szCs w:val="18"/>
                                <w:rPrChange w:id="2063" w:author="Maino Vieytes, Christian (NIH/NIA/IRP) [F]" w:date="2023-11-15T15:31:00Z">
                                  <w:rPr>
                                    <w:rFonts w:ascii="Times New Roman" w:hAnsi="Times New Roman" w:cs="Times New Roman"/>
                                    <w:b/>
                                    <w:bCs/>
                                    <w:sz w:val="20"/>
                                    <w:szCs w:val="20"/>
                                  </w:rPr>
                                </w:rPrChange>
                              </w:rPr>
                              <w:t>HEI-2015</w:t>
                            </w:r>
                            <w:r w:rsidRPr="00972A4F">
                              <w:rPr>
                                <w:rFonts w:ascii="Times New Roman" w:hAnsi="Times New Roman" w:cs="Times New Roman"/>
                                <w:sz w:val="18"/>
                                <w:szCs w:val="18"/>
                                <w:vertAlign w:val="superscript"/>
                                <w:rPrChange w:id="2064" w:author="Maino Vieytes, Christian (NIH/NIA/IRP) [F]" w:date="2023-11-15T15:31:00Z">
                                  <w:rPr>
                                    <w:rFonts w:ascii="Times New Roman" w:hAnsi="Times New Roman" w:cs="Times New Roman"/>
                                    <w:sz w:val="20"/>
                                    <w:szCs w:val="20"/>
                                    <w:vertAlign w:val="superscript"/>
                                  </w:rPr>
                                </w:rPrChange>
                              </w:rPr>
                              <w:t>a</w:t>
                            </w:r>
                          </w:p>
                        </w:tc>
                      </w:tr>
                      <w:tr w:rsidR="0003299C" w:rsidRPr="00972A4F" w14:paraId="2C6BB583" w14:textId="77777777" w:rsidTr="0003299C">
                        <w:tc>
                          <w:tcPr>
                            <w:tcW w:w="2187" w:type="dxa"/>
                            <w:gridSpan w:val="2"/>
                            <w:tcBorders>
                              <w:top w:val="single" w:sz="4" w:space="0" w:color="auto"/>
                              <w:left w:val="single" w:sz="4" w:space="0" w:color="auto"/>
                              <w:bottom w:val="single" w:sz="4" w:space="0" w:color="auto"/>
                            </w:tcBorders>
                            <w:shd w:val="clear" w:color="auto" w:fill="auto"/>
                            <w:vAlign w:val="center"/>
                          </w:tcPr>
                          <w:p w14:paraId="216845A6" w14:textId="77777777" w:rsidR="0003299C" w:rsidRPr="00972A4F" w:rsidRDefault="0003299C" w:rsidP="00061216">
                            <w:pPr>
                              <w:spacing w:line="360" w:lineRule="auto"/>
                              <w:rPr>
                                <w:rFonts w:ascii="Times New Roman" w:hAnsi="Times New Roman" w:cs="Times New Roman"/>
                                <w:b/>
                                <w:bCs/>
                                <w:sz w:val="18"/>
                                <w:szCs w:val="18"/>
                                <w:rPrChange w:id="2065"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2066" w:author="Maino Vieytes, Christian (NIH/NIA/IRP) [F]" w:date="2023-11-15T15:31:00Z">
                                  <w:rPr>
                                    <w:rFonts w:ascii="Times New Roman" w:hAnsi="Times New Roman" w:cs="Times New Roman"/>
                                    <w:b/>
                                    <w:bCs/>
                                    <w:sz w:val="20"/>
                                    <w:szCs w:val="20"/>
                                  </w:rPr>
                                </w:rPrChange>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03299C" w:rsidRPr="00972A4F" w:rsidRDefault="0003299C" w:rsidP="00061216">
                            <w:pPr>
                              <w:spacing w:line="360" w:lineRule="auto"/>
                              <w:rPr>
                                <w:rFonts w:ascii="Times New Roman" w:hAnsi="Times New Roman" w:cs="Times New Roman"/>
                                <w:b/>
                                <w:bCs/>
                                <w:sz w:val="18"/>
                                <w:szCs w:val="18"/>
                                <w:rPrChange w:id="2067" w:author="Maino Vieytes, Christian (NIH/NIA/IRP) [F]" w:date="2023-11-15T15:31:00Z">
                                  <w:rPr>
                                    <w:rFonts w:ascii="Times New Roman" w:hAnsi="Times New Roman" w:cs="Times New Roman"/>
                                    <w:b/>
                                    <w:bCs/>
                                    <w:sz w:val="20"/>
                                    <w:szCs w:val="20"/>
                                  </w:rPr>
                                </w:rPrChange>
                              </w:rPr>
                            </w:pPr>
                          </w:p>
                        </w:tc>
                        <w:tc>
                          <w:tcPr>
                            <w:tcW w:w="990" w:type="dxa"/>
                            <w:vMerge/>
                            <w:tcBorders>
                              <w:top w:val="single" w:sz="4" w:space="0" w:color="auto"/>
                              <w:bottom w:val="single" w:sz="4" w:space="0" w:color="auto"/>
                            </w:tcBorders>
                            <w:shd w:val="clear" w:color="auto" w:fill="auto"/>
                            <w:noWrap/>
                            <w:vAlign w:val="center"/>
                          </w:tcPr>
                          <w:p w14:paraId="3A06F939" w14:textId="77777777" w:rsidR="0003299C" w:rsidRPr="00972A4F" w:rsidRDefault="0003299C" w:rsidP="00061216">
                            <w:pPr>
                              <w:spacing w:line="360" w:lineRule="auto"/>
                              <w:rPr>
                                <w:rFonts w:ascii="Times New Roman" w:hAnsi="Times New Roman" w:cs="Times New Roman"/>
                                <w:sz w:val="18"/>
                                <w:szCs w:val="18"/>
                                <w:rPrChange w:id="2068" w:author="Maino Vieytes, Christian (NIH/NIA/IRP) [F]" w:date="2023-11-15T15:31:00Z">
                                  <w:rPr>
                                    <w:rFonts w:ascii="Times New Roman" w:hAnsi="Times New Roman" w:cs="Times New Roman"/>
                                    <w:sz w:val="20"/>
                                    <w:szCs w:val="20"/>
                                  </w:rPr>
                                </w:rPrChange>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03299C" w:rsidRPr="00972A4F" w:rsidRDefault="0003299C" w:rsidP="00061216">
                            <w:pPr>
                              <w:spacing w:line="360" w:lineRule="auto"/>
                              <w:rPr>
                                <w:rFonts w:ascii="Times New Roman" w:hAnsi="Times New Roman" w:cs="Times New Roman"/>
                                <w:sz w:val="18"/>
                                <w:szCs w:val="18"/>
                                <w:rPrChange w:id="2069" w:author="Maino Vieytes, Christian (NIH/NIA/IRP) [F]" w:date="2023-11-15T15:31:00Z">
                                  <w:rPr>
                                    <w:rFonts w:ascii="Times New Roman" w:hAnsi="Times New Roman" w:cs="Times New Roman"/>
                                    <w:sz w:val="20"/>
                                    <w:szCs w:val="20"/>
                                  </w:rPr>
                                </w:rPrChange>
                              </w:rPr>
                            </w:pPr>
                          </w:p>
                        </w:tc>
                        <w:tc>
                          <w:tcPr>
                            <w:tcW w:w="1350" w:type="dxa"/>
                            <w:vMerge/>
                            <w:tcBorders>
                              <w:top w:val="nil"/>
                              <w:left w:val="nil"/>
                              <w:bottom w:val="single" w:sz="4" w:space="0" w:color="auto"/>
                              <w:right w:val="single" w:sz="4" w:space="0" w:color="auto"/>
                            </w:tcBorders>
                          </w:tcPr>
                          <w:p w14:paraId="193BF67C" w14:textId="77777777" w:rsidR="0003299C" w:rsidRPr="00972A4F" w:rsidRDefault="0003299C" w:rsidP="00061216">
                            <w:pPr>
                              <w:spacing w:line="360" w:lineRule="auto"/>
                              <w:rPr>
                                <w:rFonts w:ascii="Times New Roman" w:hAnsi="Times New Roman" w:cs="Times New Roman"/>
                                <w:sz w:val="18"/>
                                <w:szCs w:val="18"/>
                                <w:rPrChange w:id="2070" w:author="Maino Vieytes, Christian (NIH/NIA/IRP) [F]" w:date="2023-11-15T15:31:00Z">
                                  <w:rPr>
                                    <w:rFonts w:ascii="Times New Roman" w:hAnsi="Times New Roman" w:cs="Times New Roman"/>
                                    <w:sz w:val="20"/>
                                    <w:szCs w:val="20"/>
                                  </w:rPr>
                                </w:rPrChange>
                              </w:rPr>
                            </w:pPr>
                          </w:p>
                        </w:tc>
                      </w:tr>
                      <w:tr w:rsidR="00E260F1" w:rsidRPr="00972A4F" w14:paraId="2F87F330" w14:textId="77777777" w:rsidTr="00E260F1">
                        <w:tblPrEx>
                          <w:tblW w:w="6926" w:type="dxa"/>
                          <w:tblBorders>
                            <w:insideH w:val="none" w:sz="0" w:space="0" w:color="auto"/>
                            <w:insideV w:val="none" w:sz="0" w:space="0" w:color="auto"/>
                          </w:tblBorders>
                          <w:tblLayout w:type="fixed"/>
                          <w:tblCellMar>
                            <w:left w:w="0" w:type="dxa"/>
                            <w:right w:w="0" w:type="dxa"/>
                          </w:tblCellMar>
                          <w:tblPrExChange w:id="207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2072" w:author="Maino Vieytes, Christian (NIH/NIA/IRP) [F]" w:date="2023-11-16T08:30:00Z">
                              <w:tcPr>
                                <w:tcW w:w="2187" w:type="dxa"/>
                                <w:gridSpan w:val="2"/>
                                <w:tcBorders>
                                  <w:top w:val="single" w:sz="4" w:space="0" w:color="auto"/>
                                  <w:left w:val="single" w:sz="4" w:space="0" w:color="auto"/>
                                  <w:bottom w:val="nil"/>
                                </w:tcBorders>
                                <w:shd w:val="clear" w:color="auto" w:fill="auto"/>
                                <w:vAlign w:val="center"/>
                              </w:tcPr>
                            </w:tcPrChange>
                          </w:tcPr>
                          <w:p w14:paraId="3B1F1A7D" w14:textId="77777777" w:rsidR="00E260F1" w:rsidRPr="00972A4F" w:rsidRDefault="00E260F1" w:rsidP="00E260F1">
                            <w:pPr>
                              <w:spacing w:line="360" w:lineRule="auto"/>
                              <w:rPr>
                                <w:rFonts w:ascii="Times New Roman" w:hAnsi="Times New Roman" w:cs="Times New Roman"/>
                                <w:sz w:val="18"/>
                                <w:szCs w:val="18"/>
                                <w:rPrChange w:id="207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074" w:author="Maino Vieytes, Christian (NIH/NIA/IRP) [F]" w:date="2023-11-15T15:31:00Z">
                                  <w:rPr>
                                    <w:rFonts w:ascii="Times New Roman" w:hAnsi="Times New Roman" w:cs="Times New Roman"/>
                                    <w:sz w:val="20"/>
                                    <w:szCs w:val="20"/>
                                  </w:rPr>
                                </w:rPrChange>
                              </w:rPr>
                              <w:t>Processed Meats</w:t>
                            </w:r>
                          </w:p>
                        </w:tc>
                        <w:tc>
                          <w:tcPr>
                            <w:tcW w:w="1499" w:type="dxa"/>
                            <w:tcBorders>
                              <w:top w:val="single" w:sz="4" w:space="0" w:color="auto"/>
                              <w:bottom w:val="nil"/>
                            </w:tcBorders>
                            <w:shd w:val="clear" w:color="auto" w:fill="auto"/>
                            <w:noWrap/>
                            <w:vAlign w:val="center"/>
                            <w:hideMark/>
                            <w:tcPrChange w:id="2075" w:author="Maino Vieytes, Christian (NIH/NIA/IRP) [F]" w:date="2023-11-16T08:30:00Z">
                              <w:tcPr>
                                <w:tcW w:w="1499" w:type="dxa"/>
                                <w:tcBorders>
                                  <w:top w:val="single" w:sz="4" w:space="0" w:color="auto"/>
                                  <w:bottom w:val="nil"/>
                                </w:tcBorders>
                                <w:shd w:val="clear" w:color="auto" w:fill="auto"/>
                                <w:noWrap/>
                                <w:vAlign w:val="center"/>
                                <w:hideMark/>
                              </w:tcPr>
                            </w:tcPrChange>
                          </w:tcPr>
                          <w:p w14:paraId="3347F438" w14:textId="3704E36E" w:rsidR="00E260F1" w:rsidRPr="00E260F1" w:rsidRDefault="00E260F1" w:rsidP="00E260F1">
                            <w:pPr>
                              <w:spacing w:line="360" w:lineRule="auto"/>
                              <w:jc w:val="center"/>
                              <w:rPr>
                                <w:rFonts w:ascii="Times New Roman" w:hAnsi="Times New Roman" w:cs="Times New Roman"/>
                                <w:sz w:val="18"/>
                                <w:szCs w:val="18"/>
                                <w:rPrChange w:id="2076" w:author="Maino Vieytes, Christian (NIH/NIA/IRP) [F]" w:date="2023-11-16T08:30:00Z">
                                  <w:rPr>
                                    <w:rFonts w:ascii="Times New Roman" w:hAnsi="Times New Roman" w:cs="Times New Roman"/>
                                    <w:sz w:val="20"/>
                                    <w:szCs w:val="20"/>
                                  </w:rPr>
                                </w:rPrChange>
                              </w:rPr>
                            </w:pPr>
                            <w:ins w:id="2077" w:author="Maino Vieytes, Christian (NIH/NIA/IRP) [F]" w:date="2023-11-16T08:30:00Z">
                              <w:r w:rsidRPr="00E260F1">
                                <w:rPr>
                                  <w:rFonts w:ascii="Times New Roman" w:hAnsi="Times New Roman" w:cs="Times New Roman"/>
                                  <w:color w:val="000000"/>
                                  <w:sz w:val="18"/>
                                  <w:szCs w:val="18"/>
                                  <w:rPrChange w:id="2078" w:author="Maino Vieytes, Christian (NIH/NIA/IRP) [F]" w:date="2023-11-16T08:30:00Z">
                                    <w:rPr>
                                      <w:rFonts w:ascii="Calibri" w:hAnsi="Calibri" w:cs="Calibri"/>
                                      <w:color w:val="000000"/>
                                    </w:rPr>
                                  </w:rPrChange>
                                </w:rPr>
                                <w:t>0.080</w:t>
                              </w:r>
                            </w:ins>
                            <w:del w:id="2079" w:author="Maino Vieytes, Christian (NIH/NIA/IRP) [F]" w:date="2023-11-15T15:22:00Z">
                              <w:r w:rsidRPr="00E260F1" w:rsidDel="00C92AAD">
                                <w:rPr>
                                  <w:rFonts w:ascii="Times New Roman" w:hAnsi="Times New Roman" w:cs="Times New Roman"/>
                                  <w:color w:val="000000"/>
                                  <w:sz w:val="18"/>
                                  <w:szCs w:val="18"/>
                                  <w:rPrChange w:id="2080" w:author="Maino Vieytes, Christian (NIH/NIA/IRP) [F]" w:date="2023-11-16T08:30:00Z">
                                    <w:rPr>
                                      <w:rFonts w:ascii="Times New Roman" w:hAnsi="Times New Roman" w:cs="Times New Roman"/>
                                      <w:color w:val="000000"/>
                                      <w:sz w:val="20"/>
                                      <w:szCs w:val="20"/>
                                    </w:rPr>
                                  </w:rPrChange>
                                </w:rPr>
                                <w:delText>0.01</w:delText>
                              </w:r>
                            </w:del>
                          </w:p>
                        </w:tc>
                        <w:tc>
                          <w:tcPr>
                            <w:tcW w:w="990" w:type="dxa"/>
                            <w:tcBorders>
                              <w:top w:val="single" w:sz="4" w:space="0" w:color="auto"/>
                              <w:bottom w:val="nil"/>
                            </w:tcBorders>
                            <w:shd w:val="clear" w:color="auto" w:fill="auto"/>
                            <w:noWrap/>
                            <w:vAlign w:val="center"/>
                            <w:hideMark/>
                            <w:tcPrChange w:id="2081" w:author="Maino Vieytes, Christian (NIH/NIA/IRP) [F]" w:date="2023-11-16T08:30:00Z">
                              <w:tcPr>
                                <w:tcW w:w="990" w:type="dxa"/>
                                <w:tcBorders>
                                  <w:top w:val="single" w:sz="4" w:space="0" w:color="auto"/>
                                  <w:bottom w:val="nil"/>
                                </w:tcBorders>
                                <w:shd w:val="clear" w:color="auto" w:fill="auto"/>
                                <w:noWrap/>
                                <w:vAlign w:val="center"/>
                                <w:hideMark/>
                              </w:tcPr>
                            </w:tcPrChange>
                          </w:tcPr>
                          <w:p w14:paraId="6D774A38" w14:textId="7B3D81E0" w:rsidR="00E260F1" w:rsidRPr="00E260F1" w:rsidRDefault="00E260F1" w:rsidP="00E260F1">
                            <w:pPr>
                              <w:spacing w:line="360" w:lineRule="auto"/>
                              <w:jc w:val="center"/>
                              <w:rPr>
                                <w:rFonts w:ascii="Times New Roman" w:hAnsi="Times New Roman" w:cs="Times New Roman"/>
                                <w:sz w:val="18"/>
                                <w:szCs w:val="18"/>
                                <w:rPrChange w:id="2082" w:author="Maino Vieytes, Christian (NIH/NIA/IRP) [F]" w:date="2023-11-16T08:30:00Z">
                                  <w:rPr>
                                    <w:rFonts w:ascii="Times New Roman" w:hAnsi="Times New Roman" w:cs="Times New Roman"/>
                                    <w:sz w:val="20"/>
                                    <w:szCs w:val="20"/>
                                  </w:rPr>
                                </w:rPrChange>
                              </w:rPr>
                            </w:pPr>
                            <w:ins w:id="2083" w:author="Maino Vieytes, Christian (NIH/NIA/IRP) [F]" w:date="2023-11-16T08:30:00Z">
                              <w:r w:rsidRPr="00E260F1">
                                <w:rPr>
                                  <w:rFonts w:ascii="Times New Roman" w:hAnsi="Times New Roman" w:cs="Times New Roman"/>
                                  <w:color w:val="000000"/>
                                  <w:sz w:val="18"/>
                                  <w:szCs w:val="18"/>
                                  <w:rPrChange w:id="2084" w:author="Maino Vieytes, Christian (NIH/NIA/IRP) [F]" w:date="2023-11-16T08:30:00Z">
                                    <w:rPr>
                                      <w:rFonts w:ascii="Calibri" w:hAnsi="Calibri" w:cs="Calibri"/>
                                      <w:color w:val="000000"/>
                                    </w:rPr>
                                  </w:rPrChange>
                                </w:rPr>
                                <w:t>-0.16</w:t>
                              </w:r>
                            </w:ins>
                            <w:del w:id="2085" w:author="Maino Vieytes, Christian (NIH/NIA/IRP) [F]" w:date="2023-11-15T15:22:00Z">
                              <w:r w:rsidRPr="00E260F1" w:rsidDel="00C92AAD">
                                <w:rPr>
                                  <w:rFonts w:ascii="Times New Roman" w:hAnsi="Times New Roman" w:cs="Times New Roman"/>
                                  <w:color w:val="000000"/>
                                  <w:sz w:val="18"/>
                                  <w:szCs w:val="18"/>
                                  <w:rPrChange w:id="2086" w:author="Maino Vieytes, Christian (NIH/NIA/IRP) [F]" w:date="2023-11-16T08:30:00Z">
                                    <w:rPr>
                                      <w:rFonts w:ascii="Times New Roman" w:hAnsi="Times New Roman" w:cs="Times New Roman"/>
                                      <w:color w:val="000000"/>
                                      <w:sz w:val="20"/>
                                      <w:szCs w:val="20"/>
                                    </w:rPr>
                                  </w:rPrChange>
                                </w:rPr>
                                <w:delText>0.08</w:delText>
                              </w:r>
                            </w:del>
                          </w:p>
                        </w:tc>
                        <w:tc>
                          <w:tcPr>
                            <w:tcW w:w="900" w:type="dxa"/>
                            <w:tcBorders>
                              <w:top w:val="single" w:sz="4" w:space="0" w:color="auto"/>
                              <w:bottom w:val="nil"/>
                              <w:right w:val="nil"/>
                            </w:tcBorders>
                            <w:shd w:val="clear" w:color="auto" w:fill="auto"/>
                            <w:noWrap/>
                            <w:vAlign w:val="center"/>
                            <w:hideMark/>
                            <w:tcPrChange w:id="2087" w:author="Maino Vieytes, Christian (NIH/NIA/IRP) [F]" w:date="2023-11-16T08:30:00Z">
                              <w:tcPr>
                                <w:tcW w:w="900" w:type="dxa"/>
                                <w:tcBorders>
                                  <w:top w:val="single" w:sz="4" w:space="0" w:color="auto"/>
                                  <w:bottom w:val="nil"/>
                                  <w:right w:val="nil"/>
                                </w:tcBorders>
                                <w:shd w:val="clear" w:color="auto" w:fill="auto"/>
                                <w:noWrap/>
                                <w:vAlign w:val="center"/>
                                <w:hideMark/>
                              </w:tcPr>
                            </w:tcPrChange>
                          </w:tcPr>
                          <w:p w14:paraId="14674906" w14:textId="4BE7BA72" w:rsidR="00E260F1" w:rsidRPr="005E1339" w:rsidRDefault="00E260F1" w:rsidP="00E260F1">
                            <w:pPr>
                              <w:spacing w:line="360" w:lineRule="auto"/>
                              <w:jc w:val="center"/>
                              <w:rPr>
                                <w:rFonts w:ascii="Times New Roman" w:hAnsi="Times New Roman" w:cs="Times New Roman"/>
                                <w:b/>
                                <w:bCs/>
                                <w:sz w:val="18"/>
                                <w:szCs w:val="18"/>
                                <w:rPrChange w:id="2088" w:author="Maino Vieytes, Christian (NIH/NIA/IRP) [F]" w:date="2023-11-16T08:33:00Z">
                                  <w:rPr>
                                    <w:rFonts w:ascii="Times New Roman" w:hAnsi="Times New Roman" w:cs="Times New Roman"/>
                                    <w:sz w:val="20"/>
                                    <w:szCs w:val="20"/>
                                  </w:rPr>
                                </w:rPrChange>
                              </w:rPr>
                            </w:pPr>
                            <w:ins w:id="2089" w:author="Maino Vieytes, Christian (NIH/NIA/IRP) [F]" w:date="2023-11-16T08:30:00Z">
                              <w:r w:rsidRPr="005E1339">
                                <w:rPr>
                                  <w:rFonts w:ascii="Times New Roman" w:hAnsi="Times New Roman" w:cs="Times New Roman"/>
                                  <w:b/>
                                  <w:bCs/>
                                  <w:color w:val="000000"/>
                                  <w:sz w:val="18"/>
                                  <w:szCs w:val="18"/>
                                  <w:rPrChange w:id="2090" w:author="Maino Vieytes, Christian (NIH/NIA/IRP) [F]" w:date="2023-11-16T08:33:00Z">
                                    <w:rPr>
                                      <w:rFonts w:ascii="Calibri" w:hAnsi="Calibri" w:cs="Calibri"/>
                                      <w:color w:val="000000"/>
                                    </w:rPr>
                                  </w:rPrChange>
                                </w:rPr>
                                <w:t>0.33</w:t>
                              </w:r>
                            </w:ins>
                            <w:del w:id="2091" w:author="Maino Vieytes, Christian (NIH/NIA/IRP) [F]" w:date="2023-11-15T15:22:00Z">
                              <w:r w:rsidRPr="005E1339" w:rsidDel="00C92AAD">
                                <w:rPr>
                                  <w:rFonts w:ascii="Times New Roman" w:hAnsi="Times New Roman" w:cs="Times New Roman"/>
                                  <w:b/>
                                  <w:bCs/>
                                  <w:color w:val="000000"/>
                                  <w:sz w:val="18"/>
                                  <w:szCs w:val="18"/>
                                  <w:rPrChange w:id="2092" w:author="Maino Vieytes, Christian (NIH/NIA/IRP) [F]" w:date="2023-11-16T08:33:00Z">
                                    <w:rPr>
                                      <w:rFonts w:ascii="Times New Roman" w:hAnsi="Times New Roman" w:cs="Times New Roman"/>
                                      <w:color w:val="000000"/>
                                      <w:sz w:val="20"/>
                                      <w:szCs w:val="20"/>
                                    </w:rPr>
                                  </w:rPrChange>
                                </w:rPr>
                                <w:delText>-0.25</w:delText>
                              </w:r>
                            </w:del>
                          </w:p>
                        </w:tc>
                        <w:tc>
                          <w:tcPr>
                            <w:tcW w:w="1350" w:type="dxa"/>
                            <w:tcBorders>
                              <w:top w:val="single" w:sz="4" w:space="0" w:color="auto"/>
                              <w:left w:val="nil"/>
                              <w:bottom w:val="nil"/>
                              <w:right w:val="single" w:sz="4" w:space="0" w:color="auto"/>
                            </w:tcBorders>
                            <w:vAlign w:val="center"/>
                            <w:tcPrChange w:id="2093" w:author="Maino Vieytes, Christian (NIH/NIA/IRP) [F]" w:date="2023-11-16T08:30:00Z">
                              <w:tcPr>
                                <w:tcW w:w="1350" w:type="dxa"/>
                                <w:tcBorders>
                                  <w:top w:val="single" w:sz="4" w:space="0" w:color="auto"/>
                                  <w:left w:val="nil"/>
                                  <w:bottom w:val="nil"/>
                                  <w:right w:val="single" w:sz="4" w:space="0" w:color="auto"/>
                                </w:tcBorders>
                                <w:vAlign w:val="center"/>
                              </w:tcPr>
                            </w:tcPrChange>
                          </w:tcPr>
                          <w:p w14:paraId="59691643" w14:textId="5982A57C" w:rsidR="00E260F1" w:rsidRPr="00E260F1" w:rsidRDefault="00E260F1" w:rsidP="00E260F1">
                            <w:pPr>
                              <w:spacing w:line="360" w:lineRule="auto"/>
                              <w:jc w:val="center"/>
                              <w:rPr>
                                <w:rFonts w:ascii="Times New Roman" w:hAnsi="Times New Roman" w:cs="Times New Roman"/>
                                <w:color w:val="000000"/>
                                <w:sz w:val="18"/>
                                <w:szCs w:val="18"/>
                                <w:rPrChange w:id="2094" w:author="Maino Vieytes, Christian (NIH/NIA/IRP) [F]" w:date="2023-11-16T08:30:00Z">
                                  <w:rPr>
                                    <w:rFonts w:ascii="Times New Roman" w:hAnsi="Times New Roman" w:cs="Times New Roman"/>
                                    <w:color w:val="000000"/>
                                    <w:sz w:val="20"/>
                                    <w:szCs w:val="20"/>
                                  </w:rPr>
                                </w:rPrChange>
                              </w:rPr>
                            </w:pPr>
                            <w:ins w:id="2095" w:author="Maino Vieytes, Christian (NIH/NIA/IRP) [F]" w:date="2023-11-16T08:30:00Z">
                              <w:r w:rsidRPr="00E260F1">
                                <w:rPr>
                                  <w:rFonts w:ascii="Times New Roman" w:hAnsi="Times New Roman" w:cs="Times New Roman"/>
                                  <w:color w:val="000000"/>
                                  <w:sz w:val="18"/>
                                  <w:szCs w:val="18"/>
                                  <w:rPrChange w:id="2096" w:author="Maino Vieytes, Christian (NIH/NIA/IRP) [F]" w:date="2023-11-16T08:30:00Z">
                                    <w:rPr>
                                      <w:rFonts w:ascii="Calibri" w:hAnsi="Calibri" w:cs="Calibri"/>
                                      <w:color w:val="000000"/>
                                    </w:rPr>
                                  </w:rPrChange>
                                </w:rPr>
                                <w:t>-0.19</w:t>
                              </w:r>
                            </w:ins>
                            <w:del w:id="2097" w:author="Maino Vieytes, Christian (NIH/NIA/IRP) [F]" w:date="2023-11-15T15:22:00Z">
                              <w:r w:rsidRPr="00E260F1" w:rsidDel="00C92AAD">
                                <w:rPr>
                                  <w:rFonts w:ascii="Times New Roman" w:hAnsi="Times New Roman" w:cs="Times New Roman"/>
                                  <w:color w:val="000000"/>
                                  <w:sz w:val="18"/>
                                  <w:szCs w:val="18"/>
                                  <w:rPrChange w:id="2098" w:author="Maino Vieytes, Christian (NIH/NIA/IRP) [F]" w:date="2023-11-16T08:30:00Z">
                                    <w:rPr>
                                      <w:rFonts w:ascii="Times New Roman" w:hAnsi="Times New Roman" w:cs="Times New Roman"/>
                                      <w:color w:val="000000"/>
                                      <w:sz w:val="20"/>
                                      <w:szCs w:val="20"/>
                                    </w:rPr>
                                  </w:rPrChange>
                                </w:rPr>
                                <w:delText>-0.22</w:delText>
                              </w:r>
                            </w:del>
                          </w:p>
                        </w:tc>
                      </w:tr>
                      <w:tr w:rsidR="00E260F1" w:rsidRPr="00972A4F" w14:paraId="7623650D" w14:textId="77777777" w:rsidTr="00E260F1">
                        <w:tblPrEx>
                          <w:tblW w:w="6926" w:type="dxa"/>
                          <w:tblBorders>
                            <w:insideH w:val="none" w:sz="0" w:space="0" w:color="auto"/>
                            <w:insideV w:val="none" w:sz="0" w:space="0" w:color="auto"/>
                          </w:tblBorders>
                          <w:tblLayout w:type="fixed"/>
                          <w:tblCellMar>
                            <w:left w:w="0" w:type="dxa"/>
                            <w:right w:w="0" w:type="dxa"/>
                          </w:tblCellMar>
                          <w:tblPrExChange w:id="209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10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D895307" w14:textId="77777777" w:rsidR="00E260F1" w:rsidRPr="00972A4F" w:rsidRDefault="00E260F1" w:rsidP="00E260F1">
                            <w:pPr>
                              <w:spacing w:line="360" w:lineRule="auto"/>
                              <w:rPr>
                                <w:rFonts w:ascii="Times New Roman" w:hAnsi="Times New Roman" w:cs="Times New Roman"/>
                                <w:sz w:val="18"/>
                                <w:szCs w:val="18"/>
                                <w:rPrChange w:id="210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102" w:author="Maino Vieytes, Christian (NIH/NIA/IRP) [F]" w:date="2023-11-15T15:31:00Z">
                                  <w:rPr>
                                    <w:rFonts w:ascii="Times New Roman" w:hAnsi="Times New Roman" w:cs="Times New Roman"/>
                                    <w:sz w:val="20"/>
                                    <w:szCs w:val="20"/>
                                  </w:rPr>
                                </w:rPrChange>
                              </w:rPr>
                              <w:t>Meats</w:t>
                            </w:r>
                          </w:p>
                        </w:tc>
                        <w:tc>
                          <w:tcPr>
                            <w:tcW w:w="1499" w:type="dxa"/>
                            <w:tcBorders>
                              <w:top w:val="nil"/>
                              <w:bottom w:val="nil"/>
                            </w:tcBorders>
                            <w:shd w:val="clear" w:color="auto" w:fill="auto"/>
                            <w:noWrap/>
                            <w:vAlign w:val="center"/>
                            <w:hideMark/>
                            <w:tcPrChange w:id="2103" w:author="Maino Vieytes, Christian (NIH/NIA/IRP) [F]" w:date="2023-11-16T08:30:00Z">
                              <w:tcPr>
                                <w:tcW w:w="1499" w:type="dxa"/>
                                <w:tcBorders>
                                  <w:top w:val="nil"/>
                                  <w:bottom w:val="nil"/>
                                </w:tcBorders>
                                <w:shd w:val="clear" w:color="auto" w:fill="auto"/>
                                <w:noWrap/>
                                <w:vAlign w:val="center"/>
                                <w:hideMark/>
                              </w:tcPr>
                            </w:tcPrChange>
                          </w:tcPr>
                          <w:p w14:paraId="6842FE2B" w14:textId="79A532DA" w:rsidR="00E260F1" w:rsidRPr="00E260F1" w:rsidRDefault="00E260F1" w:rsidP="00E260F1">
                            <w:pPr>
                              <w:spacing w:line="360" w:lineRule="auto"/>
                              <w:jc w:val="center"/>
                              <w:rPr>
                                <w:rFonts w:ascii="Times New Roman" w:hAnsi="Times New Roman" w:cs="Times New Roman"/>
                                <w:sz w:val="18"/>
                                <w:szCs w:val="18"/>
                                <w:rPrChange w:id="2104" w:author="Maino Vieytes, Christian (NIH/NIA/IRP) [F]" w:date="2023-11-16T08:30:00Z">
                                  <w:rPr>
                                    <w:rFonts w:ascii="Times New Roman" w:hAnsi="Times New Roman" w:cs="Times New Roman"/>
                                    <w:sz w:val="20"/>
                                    <w:szCs w:val="20"/>
                                  </w:rPr>
                                </w:rPrChange>
                              </w:rPr>
                            </w:pPr>
                            <w:ins w:id="2105" w:author="Maino Vieytes, Christian (NIH/NIA/IRP) [F]" w:date="2023-11-16T08:30:00Z">
                              <w:r w:rsidRPr="00E260F1">
                                <w:rPr>
                                  <w:rFonts w:ascii="Times New Roman" w:hAnsi="Times New Roman" w:cs="Times New Roman"/>
                                  <w:color w:val="000000"/>
                                  <w:sz w:val="18"/>
                                  <w:szCs w:val="18"/>
                                  <w:rPrChange w:id="2106" w:author="Maino Vieytes, Christian (NIH/NIA/IRP) [F]" w:date="2023-11-16T08:30:00Z">
                                    <w:rPr>
                                      <w:rFonts w:ascii="Calibri" w:hAnsi="Calibri" w:cs="Calibri"/>
                                      <w:color w:val="000000"/>
                                    </w:rPr>
                                  </w:rPrChange>
                                </w:rPr>
                                <w:t>0.060</w:t>
                              </w:r>
                            </w:ins>
                            <w:del w:id="2107" w:author="Maino Vieytes, Christian (NIH/NIA/IRP) [F]" w:date="2023-11-15T15:22:00Z">
                              <w:r w:rsidRPr="00E260F1" w:rsidDel="00C92AAD">
                                <w:rPr>
                                  <w:rFonts w:ascii="Times New Roman" w:hAnsi="Times New Roman" w:cs="Times New Roman"/>
                                  <w:color w:val="000000"/>
                                  <w:sz w:val="18"/>
                                  <w:szCs w:val="18"/>
                                  <w:rPrChange w:id="2108" w:author="Maino Vieytes, Christian (NIH/NIA/IRP) [F]" w:date="2023-11-16T08:30: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2109" w:author="Maino Vieytes, Christian (NIH/NIA/IRP) [F]" w:date="2023-11-16T08:30:00Z">
                              <w:tcPr>
                                <w:tcW w:w="990" w:type="dxa"/>
                                <w:tcBorders>
                                  <w:top w:val="nil"/>
                                  <w:bottom w:val="nil"/>
                                </w:tcBorders>
                                <w:shd w:val="clear" w:color="auto" w:fill="auto"/>
                                <w:noWrap/>
                                <w:vAlign w:val="center"/>
                                <w:hideMark/>
                              </w:tcPr>
                            </w:tcPrChange>
                          </w:tcPr>
                          <w:p w14:paraId="0529E1CE" w14:textId="09CD2F22" w:rsidR="00E260F1" w:rsidRPr="00E260F1" w:rsidRDefault="00E260F1" w:rsidP="00E260F1">
                            <w:pPr>
                              <w:spacing w:line="360" w:lineRule="auto"/>
                              <w:jc w:val="center"/>
                              <w:rPr>
                                <w:rFonts w:ascii="Times New Roman" w:hAnsi="Times New Roman" w:cs="Times New Roman"/>
                                <w:sz w:val="18"/>
                                <w:szCs w:val="18"/>
                                <w:rPrChange w:id="2110" w:author="Maino Vieytes, Christian (NIH/NIA/IRP) [F]" w:date="2023-11-16T08:30:00Z">
                                  <w:rPr>
                                    <w:rFonts w:ascii="Times New Roman" w:hAnsi="Times New Roman" w:cs="Times New Roman"/>
                                    <w:sz w:val="20"/>
                                    <w:szCs w:val="20"/>
                                  </w:rPr>
                                </w:rPrChange>
                              </w:rPr>
                            </w:pPr>
                            <w:ins w:id="2111" w:author="Maino Vieytes, Christian (NIH/NIA/IRP) [F]" w:date="2023-11-16T08:30:00Z">
                              <w:r w:rsidRPr="00E260F1">
                                <w:rPr>
                                  <w:rFonts w:ascii="Times New Roman" w:hAnsi="Times New Roman" w:cs="Times New Roman"/>
                                  <w:color w:val="000000"/>
                                  <w:sz w:val="18"/>
                                  <w:szCs w:val="18"/>
                                  <w:rPrChange w:id="2112" w:author="Maino Vieytes, Christian (NIH/NIA/IRP) [F]" w:date="2023-11-16T08:30:00Z">
                                    <w:rPr>
                                      <w:rFonts w:ascii="Calibri" w:hAnsi="Calibri" w:cs="Calibri"/>
                                      <w:color w:val="000000"/>
                                    </w:rPr>
                                  </w:rPrChange>
                                </w:rPr>
                                <w:t>-0.090</w:t>
                              </w:r>
                            </w:ins>
                            <w:del w:id="2113" w:author="Maino Vieytes, Christian (NIH/NIA/IRP) [F]" w:date="2023-11-15T15:22:00Z">
                              <w:r w:rsidRPr="00E260F1" w:rsidDel="00C92AAD">
                                <w:rPr>
                                  <w:rFonts w:ascii="Times New Roman" w:hAnsi="Times New Roman" w:cs="Times New Roman"/>
                                  <w:color w:val="000000"/>
                                  <w:sz w:val="18"/>
                                  <w:szCs w:val="18"/>
                                  <w:rPrChange w:id="2114"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2115" w:author="Maino Vieytes, Christian (NIH/NIA/IRP) [F]" w:date="2023-11-16T08:30:00Z">
                              <w:tcPr>
                                <w:tcW w:w="900" w:type="dxa"/>
                                <w:tcBorders>
                                  <w:top w:val="nil"/>
                                  <w:bottom w:val="nil"/>
                                  <w:right w:val="nil"/>
                                </w:tcBorders>
                                <w:shd w:val="clear" w:color="auto" w:fill="auto"/>
                                <w:noWrap/>
                                <w:vAlign w:val="center"/>
                                <w:hideMark/>
                              </w:tcPr>
                            </w:tcPrChange>
                          </w:tcPr>
                          <w:p w14:paraId="32C842BA" w14:textId="5184345A" w:rsidR="00E260F1" w:rsidRPr="005E1339" w:rsidRDefault="00E260F1" w:rsidP="00E260F1">
                            <w:pPr>
                              <w:spacing w:line="360" w:lineRule="auto"/>
                              <w:jc w:val="center"/>
                              <w:rPr>
                                <w:rFonts w:ascii="Times New Roman" w:hAnsi="Times New Roman" w:cs="Times New Roman"/>
                                <w:b/>
                                <w:bCs/>
                                <w:sz w:val="18"/>
                                <w:szCs w:val="18"/>
                                <w:rPrChange w:id="2116" w:author="Maino Vieytes, Christian (NIH/NIA/IRP) [F]" w:date="2023-11-16T08:33:00Z">
                                  <w:rPr>
                                    <w:rFonts w:ascii="Times New Roman" w:hAnsi="Times New Roman" w:cs="Times New Roman"/>
                                    <w:sz w:val="20"/>
                                    <w:szCs w:val="20"/>
                                  </w:rPr>
                                </w:rPrChange>
                              </w:rPr>
                            </w:pPr>
                            <w:ins w:id="2117" w:author="Maino Vieytes, Christian (NIH/NIA/IRP) [F]" w:date="2023-11-16T08:30:00Z">
                              <w:r w:rsidRPr="005E1339">
                                <w:rPr>
                                  <w:rFonts w:ascii="Times New Roman" w:hAnsi="Times New Roman" w:cs="Times New Roman"/>
                                  <w:b/>
                                  <w:bCs/>
                                  <w:color w:val="000000"/>
                                  <w:sz w:val="18"/>
                                  <w:szCs w:val="18"/>
                                  <w:rPrChange w:id="2118" w:author="Maino Vieytes, Christian (NIH/NIA/IRP) [F]" w:date="2023-11-16T08:33:00Z">
                                    <w:rPr>
                                      <w:rFonts w:ascii="Calibri" w:hAnsi="Calibri" w:cs="Calibri"/>
                                      <w:color w:val="000000"/>
                                    </w:rPr>
                                  </w:rPrChange>
                                </w:rPr>
                                <w:t>0.29</w:t>
                              </w:r>
                            </w:ins>
                            <w:del w:id="2119" w:author="Maino Vieytes, Christian (NIH/NIA/IRP) [F]" w:date="2023-11-15T15:22:00Z">
                              <w:r w:rsidRPr="005E1339" w:rsidDel="00C92AAD">
                                <w:rPr>
                                  <w:rFonts w:ascii="Times New Roman" w:hAnsi="Times New Roman" w:cs="Times New Roman"/>
                                  <w:b/>
                                  <w:bCs/>
                                  <w:color w:val="000000"/>
                                  <w:sz w:val="18"/>
                                  <w:szCs w:val="18"/>
                                  <w:rPrChange w:id="2120" w:author="Maino Vieytes, Christian (NIH/NIA/IRP) [F]" w:date="2023-11-16T08:33:00Z">
                                    <w:rPr>
                                      <w:rFonts w:ascii="Times New Roman" w:hAnsi="Times New Roman" w:cs="Times New Roman"/>
                                      <w:color w:val="000000"/>
                                      <w:sz w:val="20"/>
                                      <w:szCs w:val="20"/>
                                    </w:rPr>
                                  </w:rPrChange>
                                </w:rPr>
                                <w:delText>-0.22</w:delText>
                              </w:r>
                            </w:del>
                          </w:p>
                        </w:tc>
                        <w:tc>
                          <w:tcPr>
                            <w:tcW w:w="1350" w:type="dxa"/>
                            <w:tcBorders>
                              <w:top w:val="nil"/>
                              <w:left w:val="nil"/>
                              <w:bottom w:val="nil"/>
                              <w:right w:val="single" w:sz="4" w:space="0" w:color="auto"/>
                            </w:tcBorders>
                            <w:vAlign w:val="center"/>
                            <w:tcPrChange w:id="2121" w:author="Maino Vieytes, Christian (NIH/NIA/IRP) [F]" w:date="2023-11-16T08:30:00Z">
                              <w:tcPr>
                                <w:tcW w:w="1350" w:type="dxa"/>
                                <w:tcBorders>
                                  <w:top w:val="nil"/>
                                  <w:left w:val="nil"/>
                                  <w:bottom w:val="nil"/>
                                  <w:right w:val="single" w:sz="4" w:space="0" w:color="auto"/>
                                </w:tcBorders>
                                <w:vAlign w:val="center"/>
                              </w:tcPr>
                            </w:tcPrChange>
                          </w:tcPr>
                          <w:p w14:paraId="47B49776" w14:textId="475EE0A2" w:rsidR="00E260F1" w:rsidRPr="00E260F1" w:rsidRDefault="00E260F1" w:rsidP="00E260F1">
                            <w:pPr>
                              <w:spacing w:line="360" w:lineRule="auto"/>
                              <w:jc w:val="center"/>
                              <w:rPr>
                                <w:rFonts w:ascii="Times New Roman" w:hAnsi="Times New Roman" w:cs="Times New Roman"/>
                                <w:color w:val="000000"/>
                                <w:sz w:val="18"/>
                                <w:szCs w:val="18"/>
                                <w:rPrChange w:id="2122" w:author="Maino Vieytes, Christian (NIH/NIA/IRP) [F]" w:date="2023-11-16T08:30:00Z">
                                  <w:rPr>
                                    <w:rFonts w:ascii="Times New Roman" w:hAnsi="Times New Roman" w:cs="Times New Roman"/>
                                    <w:color w:val="000000"/>
                                    <w:sz w:val="20"/>
                                    <w:szCs w:val="20"/>
                                  </w:rPr>
                                </w:rPrChange>
                              </w:rPr>
                            </w:pPr>
                            <w:ins w:id="2123" w:author="Maino Vieytes, Christian (NIH/NIA/IRP) [F]" w:date="2023-11-16T08:30:00Z">
                              <w:r w:rsidRPr="00E260F1">
                                <w:rPr>
                                  <w:rFonts w:ascii="Times New Roman" w:hAnsi="Times New Roman" w:cs="Times New Roman"/>
                                  <w:color w:val="000000"/>
                                  <w:sz w:val="18"/>
                                  <w:szCs w:val="18"/>
                                  <w:rPrChange w:id="2124" w:author="Maino Vieytes, Christian (NIH/NIA/IRP) [F]" w:date="2023-11-16T08:30:00Z">
                                    <w:rPr>
                                      <w:rFonts w:ascii="Calibri" w:hAnsi="Calibri" w:cs="Calibri"/>
                                      <w:color w:val="000000"/>
                                    </w:rPr>
                                  </w:rPrChange>
                                </w:rPr>
                                <w:t>-0.12</w:t>
                              </w:r>
                            </w:ins>
                            <w:del w:id="2125" w:author="Maino Vieytes, Christian (NIH/NIA/IRP) [F]" w:date="2023-11-15T15:22:00Z">
                              <w:r w:rsidRPr="00E260F1" w:rsidDel="00C92AAD">
                                <w:rPr>
                                  <w:rFonts w:ascii="Times New Roman" w:hAnsi="Times New Roman" w:cs="Times New Roman"/>
                                  <w:color w:val="000000"/>
                                  <w:sz w:val="18"/>
                                  <w:szCs w:val="18"/>
                                  <w:rPrChange w:id="2126" w:author="Maino Vieytes, Christian (NIH/NIA/IRP) [F]" w:date="2023-11-16T08:30:00Z">
                                    <w:rPr>
                                      <w:rFonts w:ascii="Times New Roman" w:hAnsi="Times New Roman" w:cs="Times New Roman"/>
                                      <w:color w:val="000000"/>
                                      <w:sz w:val="20"/>
                                      <w:szCs w:val="20"/>
                                    </w:rPr>
                                  </w:rPrChange>
                                </w:rPr>
                                <w:delText>-0.12</w:delText>
                              </w:r>
                            </w:del>
                          </w:p>
                        </w:tc>
                      </w:tr>
                      <w:tr w:rsidR="00E260F1" w:rsidRPr="00972A4F" w14:paraId="4394DC9D" w14:textId="77777777" w:rsidTr="00E260F1">
                        <w:tblPrEx>
                          <w:tblW w:w="6926" w:type="dxa"/>
                          <w:tblBorders>
                            <w:insideH w:val="none" w:sz="0" w:space="0" w:color="auto"/>
                            <w:insideV w:val="none" w:sz="0" w:space="0" w:color="auto"/>
                          </w:tblBorders>
                          <w:tblLayout w:type="fixed"/>
                          <w:tblCellMar>
                            <w:left w:w="0" w:type="dxa"/>
                            <w:right w:w="0" w:type="dxa"/>
                          </w:tblCellMar>
                          <w:tblPrExChange w:id="212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12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6E8A619" w14:textId="77777777" w:rsidR="00E260F1" w:rsidRPr="00972A4F" w:rsidRDefault="00E260F1" w:rsidP="00E260F1">
                            <w:pPr>
                              <w:spacing w:line="360" w:lineRule="auto"/>
                              <w:rPr>
                                <w:rFonts w:ascii="Times New Roman" w:hAnsi="Times New Roman" w:cs="Times New Roman"/>
                                <w:sz w:val="18"/>
                                <w:szCs w:val="18"/>
                                <w:rPrChange w:id="212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130" w:author="Maino Vieytes, Christian (NIH/NIA/IRP) [F]" w:date="2023-11-15T15:31:00Z">
                                  <w:rPr>
                                    <w:rFonts w:ascii="Times New Roman" w:hAnsi="Times New Roman" w:cs="Times New Roman"/>
                                    <w:sz w:val="20"/>
                                    <w:szCs w:val="20"/>
                                  </w:rPr>
                                </w:rPrChange>
                              </w:rPr>
                              <w:t>Poultry</w:t>
                            </w:r>
                          </w:p>
                        </w:tc>
                        <w:tc>
                          <w:tcPr>
                            <w:tcW w:w="1499" w:type="dxa"/>
                            <w:tcBorders>
                              <w:top w:val="nil"/>
                              <w:bottom w:val="nil"/>
                            </w:tcBorders>
                            <w:shd w:val="clear" w:color="auto" w:fill="auto"/>
                            <w:noWrap/>
                            <w:vAlign w:val="center"/>
                            <w:hideMark/>
                            <w:tcPrChange w:id="2131" w:author="Maino Vieytes, Christian (NIH/NIA/IRP) [F]" w:date="2023-11-16T08:30:00Z">
                              <w:tcPr>
                                <w:tcW w:w="1499" w:type="dxa"/>
                                <w:tcBorders>
                                  <w:top w:val="nil"/>
                                  <w:bottom w:val="nil"/>
                                </w:tcBorders>
                                <w:shd w:val="clear" w:color="auto" w:fill="auto"/>
                                <w:noWrap/>
                                <w:vAlign w:val="center"/>
                                <w:hideMark/>
                              </w:tcPr>
                            </w:tcPrChange>
                          </w:tcPr>
                          <w:p w14:paraId="6638E904" w14:textId="31BD1B65" w:rsidR="00E260F1" w:rsidRPr="00E260F1" w:rsidRDefault="00E260F1" w:rsidP="00E260F1">
                            <w:pPr>
                              <w:spacing w:line="360" w:lineRule="auto"/>
                              <w:jc w:val="center"/>
                              <w:rPr>
                                <w:rFonts w:ascii="Times New Roman" w:hAnsi="Times New Roman" w:cs="Times New Roman"/>
                                <w:sz w:val="18"/>
                                <w:szCs w:val="18"/>
                                <w:rPrChange w:id="2132" w:author="Maino Vieytes, Christian (NIH/NIA/IRP) [F]" w:date="2023-11-16T08:30:00Z">
                                  <w:rPr>
                                    <w:rFonts w:ascii="Times New Roman" w:hAnsi="Times New Roman" w:cs="Times New Roman"/>
                                    <w:sz w:val="20"/>
                                    <w:szCs w:val="20"/>
                                  </w:rPr>
                                </w:rPrChange>
                              </w:rPr>
                            </w:pPr>
                            <w:ins w:id="2133" w:author="Maino Vieytes, Christian (NIH/NIA/IRP) [F]" w:date="2023-11-16T08:30:00Z">
                              <w:r w:rsidRPr="00E260F1">
                                <w:rPr>
                                  <w:rFonts w:ascii="Times New Roman" w:hAnsi="Times New Roman" w:cs="Times New Roman"/>
                                  <w:color w:val="000000"/>
                                  <w:sz w:val="18"/>
                                  <w:szCs w:val="18"/>
                                  <w:rPrChange w:id="2134" w:author="Maino Vieytes, Christian (NIH/NIA/IRP) [F]" w:date="2023-11-16T08:30:00Z">
                                    <w:rPr>
                                      <w:rFonts w:ascii="Calibri" w:hAnsi="Calibri" w:cs="Calibri"/>
                                      <w:color w:val="000000"/>
                                    </w:rPr>
                                  </w:rPrChange>
                                </w:rPr>
                                <w:t>-0.030</w:t>
                              </w:r>
                            </w:ins>
                            <w:del w:id="2135" w:author="Maino Vieytes, Christian (NIH/NIA/IRP) [F]" w:date="2023-11-15T15:22:00Z">
                              <w:r w:rsidRPr="00E260F1" w:rsidDel="00C92AAD">
                                <w:rPr>
                                  <w:rFonts w:ascii="Times New Roman" w:hAnsi="Times New Roman" w:cs="Times New Roman"/>
                                  <w:color w:val="000000"/>
                                  <w:sz w:val="18"/>
                                  <w:szCs w:val="18"/>
                                  <w:rPrChange w:id="2136"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2137" w:author="Maino Vieytes, Christian (NIH/NIA/IRP) [F]" w:date="2023-11-16T08:30:00Z">
                              <w:tcPr>
                                <w:tcW w:w="990" w:type="dxa"/>
                                <w:tcBorders>
                                  <w:top w:val="nil"/>
                                  <w:bottom w:val="nil"/>
                                </w:tcBorders>
                                <w:shd w:val="clear" w:color="auto" w:fill="auto"/>
                                <w:noWrap/>
                                <w:vAlign w:val="center"/>
                                <w:hideMark/>
                              </w:tcPr>
                            </w:tcPrChange>
                          </w:tcPr>
                          <w:p w14:paraId="26C957B4" w14:textId="66CA43DE" w:rsidR="00E260F1" w:rsidRPr="00E260F1" w:rsidRDefault="00E260F1" w:rsidP="00E260F1">
                            <w:pPr>
                              <w:spacing w:line="360" w:lineRule="auto"/>
                              <w:jc w:val="center"/>
                              <w:rPr>
                                <w:rFonts w:ascii="Times New Roman" w:hAnsi="Times New Roman" w:cs="Times New Roman"/>
                                <w:sz w:val="18"/>
                                <w:szCs w:val="18"/>
                                <w:rPrChange w:id="2138" w:author="Maino Vieytes, Christian (NIH/NIA/IRP) [F]" w:date="2023-11-16T08:30:00Z">
                                  <w:rPr>
                                    <w:rFonts w:ascii="Times New Roman" w:hAnsi="Times New Roman" w:cs="Times New Roman"/>
                                    <w:sz w:val="20"/>
                                    <w:szCs w:val="20"/>
                                  </w:rPr>
                                </w:rPrChange>
                              </w:rPr>
                            </w:pPr>
                            <w:ins w:id="2139" w:author="Maino Vieytes, Christian (NIH/NIA/IRP) [F]" w:date="2023-11-16T08:30:00Z">
                              <w:r w:rsidRPr="00E260F1">
                                <w:rPr>
                                  <w:rFonts w:ascii="Times New Roman" w:hAnsi="Times New Roman" w:cs="Times New Roman"/>
                                  <w:color w:val="000000"/>
                                  <w:sz w:val="18"/>
                                  <w:szCs w:val="18"/>
                                  <w:rPrChange w:id="2140" w:author="Maino Vieytes, Christian (NIH/NIA/IRP) [F]" w:date="2023-11-16T08:30:00Z">
                                    <w:rPr>
                                      <w:rFonts w:ascii="Calibri" w:hAnsi="Calibri" w:cs="Calibri"/>
                                      <w:color w:val="000000"/>
                                    </w:rPr>
                                  </w:rPrChange>
                                </w:rPr>
                                <w:t>0.15</w:t>
                              </w:r>
                            </w:ins>
                            <w:del w:id="2141" w:author="Maino Vieytes, Christian (NIH/NIA/IRP) [F]" w:date="2023-11-15T15:22:00Z">
                              <w:r w:rsidRPr="00E260F1" w:rsidDel="00C92AAD">
                                <w:rPr>
                                  <w:rFonts w:ascii="Times New Roman" w:hAnsi="Times New Roman" w:cs="Times New Roman"/>
                                  <w:color w:val="000000"/>
                                  <w:sz w:val="18"/>
                                  <w:szCs w:val="18"/>
                                  <w:rPrChange w:id="2142"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2143" w:author="Maino Vieytes, Christian (NIH/NIA/IRP) [F]" w:date="2023-11-16T08:30:00Z">
                              <w:tcPr>
                                <w:tcW w:w="900" w:type="dxa"/>
                                <w:tcBorders>
                                  <w:top w:val="nil"/>
                                  <w:bottom w:val="nil"/>
                                  <w:right w:val="nil"/>
                                </w:tcBorders>
                                <w:shd w:val="clear" w:color="auto" w:fill="auto"/>
                                <w:noWrap/>
                                <w:vAlign w:val="center"/>
                                <w:hideMark/>
                              </w:tcPr>
                            </w:tcPrChange>
                          </w:tcPr>
                          <w:p w14:paraId="15365EDF" w14:textId="5A96D731" w:rsidR="00E260F1" w:rsidRPr="00E260F1" w:rsidRDefault="00E260F1" w:rsidP="00E260F1">
                            <w:pPr>
                              <w:spacing w:line="360" w:lineRule="auto"/>
                              <w:jc w:val="center"/>
                              <w:rPr>
                                <w:rFonts w:ascii="Times New Roman" w:hAnsi="Times New Roman" w:cs="Times New Roman"/>
                                <w:b/>
                                <w:bCs/>
                                <w:sz w:val="18"/>
                                <w:szCs w:val="18"/>
                                <w:rPrChange w:id="2144" w:author="Maino Vieytes, Christian (NIH/NIA/IRP) [F]" w:date="2023-11-16T08:30:00Z">
                                  <w:rPr>
                                    <w:rFonts w:ascii="Times New Roman" w:hAnsi="Times New Roman" w:cs="Times New Roman"/>
                                    <w:b/>
                                    <w:bCs/>
                                    <w:sz w:val="20"/>
                                    <w:szCs w:val="20"/>
                                  </w:rPr>
                                </w:rPrChange>
                              </w:rPr>
                            </w:pPr>
                            <w:ins w:id="2145" w:author="Maino Vieytes, Christian (NIH/NIA/IRP) [F]" w:date="2023-11-16T08:30:00Z">
                              <w:r w:rsidRPr="00E260F1">
                                <w:rPr>
                                  <w:rFonts w:ascii="Times New Roman" w:hAnsi="Times New Roman" w:cs="Times New Roman"/>
                                  <w:color w:val="000000"/>
                                  <w:sz w:val="18"/>
                                  <w:szCs w:val="18"/>
                                  <w:rPrChange w:id="2146" w:author="Maino Vieytes, Christian (NIH/NIA/IRP) [F]" w:date="2023-11-16T08:30:00Z">
                                    <w:rPr>
                                      <w:rFonts w:ascii="Calibri" w:hAnsi="Calibri" w:cs="Calibri"/>
                                      <w:color w:val="000000"/>
                                    </w:rPr>
                                  </w:rPrChange>
                                </w:rPr>
                                <w:t>-0.14</w:t>
                              </w:r>
                            </w:ins>
                            <w:del w:id="2147" w:author="Maino Vieytes, Christian (NIH/NIA/IRP) [F]" w:date="2023-11-15T15:22:00Z">
                              <w:r w:rsidRPr="00E260F1" w:rsidDel="00C92AAD">
                                <w:rPr>
                                  <w:rFonts w:ascii="Times New Roman" w:hAnsi="Times New Roman" w:cs="Times New Roman"/>
                                  <w:color w:val="000000"/>
                                  <w:sz w:val="18"/>
                                  <w:szCs w:val="18"/>
                                  <w:rPrChange w:id="2148" w:author="Maino Vieytes, Christian (NIH/NIA/IRP) [F]" w:date="2023-11-16T08:30:00Z">
                                    <w:rPr>
                                      <w:rFonts w:ascii="Times New Roman" w:hAnsi="Times New Roman" w:cs="Times New Roman"/>
                                      <w:color w:val="000000"/>
                                      <w:sz w:val="20"/>
                                      <w:szCs w:val="20"/>
                                    </w:rPr>
                                  </w:rPrChange>
                                </w:rPr>
                                <w:delText>0.23</w:delText>
                              </w:r>
                            </w:del>
                          </w:p>
                        </w:tc>
                        <w:tc>
                          <w:tcPr>
                            <w:tcW w:w="1350" w:type="dxa"/>
                            <w:tcBorders>
                              <w:top w:val="nil"/>
                              <w:left w:val="nil"/>
                              <w:bottom w:val="nil"/>
                              <w:right w:val="single" w:sz="4" w:space="0" w:color="auto"/>
                            </w:tcBorders>
                            <w:vAlign w:val="center"/>
                            <w:tcPrChange w:id="2149" w:author="Maino Vieytes, Christian (NIH/NIA/IRP) [F]" w:date="2023-11-16T08:30:00Z">
                              <w:tcPr>
                                <w:tcW w:w="1350" w:type="dxa"/>
                                <w:tcBorders>
                                  <w:top w:val="nil"/>
                                  <w:left w:val="nil"/>
                                  <w:bottom w:val="nil"/>
                                  <w:right w:val="single" w:sz="4" w:space="0" w:color="auto"/>
                                </w:tcBorders>
                                <w:vAlign w:val="center"/>
                              </w:tcPr>
                            </w:tcPrChange>
                          </w:tcPr>
                          <w:p w14:paraId="61E2599E" w14:textId="56C882CD" w:rsidR="00E260F1" w:rsidRPr="00E260F1" w:rsidRDefault="00E260F1" w:rsidP="00E260F1">
                            <w:pPr>
                              <w:spacing w:line="360" w:lineRule="auto"/>
                              <w:jc w:val="center"/>
                              <w:rPr>
                                <w:rFonts w:ascii="Times New Roman" w:hAnsi="Times New Roman" w:cs="Times New Roman"/>
                                <w:color w:val="000000"/>
                                <w:sz w:val="18"/>
                                <w:szCs w:val="18"/>
                                <w:rPrChange w:id="2150" w:author="Maino Vieytes, Christian (NIH/NIA/IRP) [F]" w:date="2023-11-16T08:30:00Z">
                                  <w:rPr>
                                    <w:rFonts w:ascii="Times New Roman" w:hAnsi="Times New Roman" w:cs="Times New Roman"/>
                                    <w:color w:val="000000"/>
                                    <w:sz w:val="20"/>
                                    <w:szCs w:val="20"/>
                                  </w:rPr>
                                </w:rPrChange>
                              </w:rPr>
                            </w:pPr>
                            <w:ins w:id="2151" w:author="Maino Vieytes, Christian (NIH/NIA/IRP) [F]" w:date="2023-11-16T08:30:00Z">
                              <w:r w:rsidRPr="00E260F1">
                                <w:rPr>
                                  <w:rFonts w:ascii="Times New Roman" w:hAnsi="Times New Roman" w:cs="Times New Roman"/>
                                  <w:color w:val="000000"/>
                                  <w:sz w:val="18"/>
                                  <w:szCs w:val="18"/>
                                  <w:rPrChange w:id="2152" w:author="Maino Vieytes, Christian (NIH/NIA/IRP) [F]" w:date="2023-11-16T08:30:00Z">
                                    <w:rPr>
                                      <w:rFonts w:ascii="Calibri" w:hAnsi="Calibri" w:cs="Calibri"/>
                                      <w:color w:val="000000"/>
                                    </w:rPr>
                                  </w:rPrChange>
                                </w:rPr>
                                <w:t>0.060</w:t>
                              </w:r>
                            </w:ins>
                            <w:del w:id="2153" w:author="Maino Vieytes, Christian (NIH/NIA/IRP) [F]" w:date="2023-11-15T15:22:00Z">
                              <w:r w:rsidRPr="00E260F1" w:rsidDel="00C92AAD">
                                <w:rPr>
                                  <w:rFonts w:ascii="Times New Roman" w:hAnsi="Times New Roman" w:cs="Times New Roman"/>
                                  <w:color w:val="000000"/>
                                  <w:sz w:val="18"/>
                                  <w:szCs w:val="18"/>
                                  <w:rPrChange w:id="2154" w:author="Maino Vieytes, Christian (NIH/NIA/IRP) [F]" w:date="2023-11-16T08:30:00Z">
                                    <w:rPr>
                                      <w:rFonts w:ascii="Times New Roman" w:hAnsi="Times New Roman" w:cs="Times New Roman"/>
                                      <w:color w:val="000000"/>
                                      <w:sz w:val="20"/>
                                      <w:szCs w:val="20"/>
                                    </w:rPr>
                                  </w:rPrChange>
                                </w:rPr>
                                <w:delText>0.070</w:delText>
                              </w:r>
                            </w:del>
                          </w:p>
                        </w:tc>
                      </w:tr>
                      <w:tr w:rsidR="00E260F1" w:rsidRPr="00972A4F" w14:paraId="45A257BF" w14:textId="77777777" w:rsidTr="00E260F1">
                        <w:tblPrEx>
                          <w:tblW w:w="6926" w:type="dxa"/>
                          <w:tblBorders>
                            <w:insideH w:val="none" w:sz="0" w:space="0" w:color="auto"/>
                            <w:insideV w:val="none" w:sz="0" w:space="0" w:color="auto"/>
                          </w:tblBorders>
                          <w:tblLayout w:type="fixed"/>
                          <w:tblCellMar>
                            <w:left w:w="0" w:type="dxa"/>
                            <w:right w:w="0" w:type="dxa"/>
                          </w:tblCellMar>
                          <w:tblPrExChange w:id="215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15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E04130" w14:textId="77777777" w:rsidR="00E260F1" w:rsidRPr="00972A4F" w:rsidRDefault="00E260F1" w:rsidP="00E260F1">
                            <w:pPr>
                              <w:spacing w:line="360" w:lineRule="auto"/>
                              <w:rPr>
                                <w:rFonts w:ascii="Times New Roman" w:hAnsi="Times New Roman" w:cs="Times New Roman"/>
                                <w:sz w:val="18"/>
                                <w:szCs w:val="18"/>
                                <w:rPrChange w:id="215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158" w:author="Maino Vieytes, Christian (NIH/NIA/IRP) [F]" w:date="2023-11-15T15:31:00Z">
                                  <w:rPr>
                                    <w:rFonts w:ascii="Times New Roman" w:hAnsi="Times New Roman" w:cs="Times New Roman"/>
                                    <w:sz w:val="20"/>
                                    <w:szCs w:val="20"/>
                                  </w:rPr>
                                </w:rPrChange>
                              </w:rPr>
                              <w:t>Seafood—High n-3</w:t>
                            </w:r>
                          </w:p>
                        </w:tc>
                        <w:tc>
                          <w:tcPr>
                            <w:tcW w:w="1499" w:type="dxa"/>
                            <w:tcBorders>
                              <w:top w:val="nil"/>
                              <w:bottom w:val="nil"/>
                            </w:tcBorders>
                            <w:shd w:val="clear" w:color="auto" w:fill="auto"/>
                            <w:noWrap/>
                            <w:vAlign w:val="center"/>
                            <w:hideMark/>
                            <w:tcPrChange w:id="2159" w:author="Maino Vieytes, Christian (NIH/NIA/IRP) [F]" w:date="2023-11-16T08:30:00Z">
                              <w:tcPr>
                                <w:tcW w:w="1499" w:type="dxa"/>
                                <w:tcBorders>
                                  <w:top w:val="nil"/>
                                  <w:bottom w:val="nil"/>
                                </w:tcBorders>
                                <w:shd w:val="clear" w:color="auto" w:fill="auto"/>
                                <w:noWrap/>
                                <w:vAlign w:val="center"/>
                                <w:hideMark/>
                              </w:tcPr>
                            </w:tcPrChange>
                          </w:tcPr>
                          <w:p w14:paraId="76319338" w14:textId="1C99185F" w:rsidR="00E260F1" w:rsidRPr="00E260F1" w:rsidRDefault="00E260F1" w:rsidP="00E260F1">
                            <w:pPr>
                              <w:spacing w:line="360" w:lineRule="auto"/>
                              <w:jc w:val="center"/>
                              <w:rPr>
                                <w:rFonts w:ascii="Times New Roman" w:hAnsi="Times New Roman" w:cs="Times New Roman"/>
                                <w:sz w:val="18"/>
                                <w:szCs w:val="18"/>
                                <w:rPrChange w:id="2160" w:author="Maino Vieytes, Christian (NIH/NIA/IRP) [F]" w:date="2023-11-16T08:30:00Z">
                                  <w:rPr>
                                    <w:rFonts w:ascii="Times New Roman" w:hAnsi="Times New Roman" w:cs="Times New Roman"/>
                                    <w:sz w:val="20"/>
                                    <w:szCs w:val="20"/>
                                  </w:rPr>
                                </w:rPrChange>
                              </w:rPr>
                            </w:pPr>
                            <w:ins w:id="2161" w:author="Maino Vieytes, Christian (NIH/NIA/IRP) [F]" w:date="2023-11-16T08:30:00Z">
                              <w:r w:rsidRPr="00E260F1">
                                <w:rPr>
                                  <w:rFonts w:ascii="Times New Roman" w:hAnsi="Times New Roman" w:cs="Times New Roman"/>
                                  <w:color w:val="000000"/>
                                  <w:sz w:val="18"/>
                                  <w:szCs w:val="18"/>
                                  <w:rPrChange w:id="2162" w:author="Maino Vieytes, Christian (NIH/NIA/IRP) [F]" w:date="2023-11-16T08:30:00Z">
                                    <w:rPr>
                                      <w:rFonts w:ascii="Calibri" w:hAnsi="Calibri" w:cs="Calibri"/>
                                      <w:color w:val="000000"/>
                                    </w:rPr>
                                  </w:rPrChange>
                                </w:rPr>
                                <w:t>-0.13</w:t>
                              </w:r>
                            </w:ins>
                            <w:del w:id="2163" w:author="Maino Vieytes, Christian (NIH/NIA/IRP) [F]" w:date="2023-11-15T15:22:00Z">
                              <w:r w:rsidRPr="00E260F1" w:rsidDel="00C92AAD">
                                <w:rPr>
                                  <w:rFonts w:ascii="Times New Roman" w:hAnsi="Times New Roman" w:cs="Times New Roman"/>
                                  <w:color w:val="000000"/>
                                  <w:sz w:val="18"/>
                                  <w:szCs w:val="18"/>
                                  <w:rPrChange w:id="2164" w:author="Maino Vieytes, Christian (NIH/NIA/IRP) [F]" w:date="2023-11-16T08:30: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2165" w:author="Maino Vieytes, Christian (NIH/NIA/IRP) [F]" w:date="2023-11-16T08:30:00Z">
                              <w:tcPr>
                                <w:tcW w:w="990" w:type="dxa"/>
                                <w:tcBorders>
                                  <w:top w:val="nil"/>
                                  <w:bottom w:val="nil"/>
                                </w:tcBorders>
                                <w:shd w:val="clear" w:color="auto" w:fill="auto"/>
                                <w:noWrap/>
                                <w:vAlign w:val="center"/>
                                <w:hideMark/>
                              </w:tcPr>
                            </w:tcPrChange>
                          </w:tcPr>
                          <w:p w14:paraId="15AD44DE" w14:textId="5A9A35F4" w:rsidR="00E260F1" w:rsidRPr="00E260F1" w:rsidRDefault="00E260F1" w:rsidP="00E260F1">
                            <w:pPr>
                              <w:spacing w:line="360" w:lineRule="auto"/>
                              <w:jc w:val="center"/>
                              <w:rPr>
                                <w:rFonts w:ascii="Times New Roman" w:hAnsi="Times New Roman" w:cs="Times New Roman"/>
                                <w:sz w:val="18"/>
                                <w:szCs w:val="18"/>
                                <w:rPrChange w:id="2166" w:author="Maino Vieytes, Christian (NIH/NIA/IRP) [F]" w:date="2023-11-16T08:30:00Z">
                                  <w:rPr>
                                    <w:rFonts w:ascii="Times New Roman" w:hAnsi="Times New Roman" w:cs="Times New Roman"/>
                                    <w:sz w:val="20"/>
                                    <w:szCs w:val="20"/>
                                  </w:rPr>
                                </w:rPrChange>
                              </w:rPr>
                            </w:pPr>
                            <w:ins w:id="2167" w:author="Maino Vieytes, Christian (NIH/NIA/IRP) [F]" w:date="2023-11-16T08:30:00Z">
                              <w:r w:rsidRPr="00E260F1">
                                <w:rPr>
                                  <w:rFonts w:ascii="Times New Roman" w:hAnsi="Times New Roman" w:cs="Times New Roman"/>
                                  <w:color w:val="000000"/>
                                  <w:sz w:val="18"/>
                                  <w:szCs w:val="18"/>
                                  <w:rPrChange w:id="2168" w:author="Maino Vieytes, Christian (NIH/NIA/IRP) [F]" w:date="2023-11-16T08:30:00Z">
                                    <w:rPr>
                                      <w:rFonts w:ascii="Calibri" w:hAnsi="Calibri" w:cs="Calibri"/>
                                      <w:color w:val="000000"/>
                                    </w:rPr>
                                  </w:rPrChange>
                                </w:rPr>
                                <w:t>-0.050</w:t>
                              </w:r>
                            </w:ins>
                            <w:del w:id="2169" w:author="Maino Vieytes, Christian (NIH/NIA/IRP) [F]" w:date="2023-11-15T15:22:00Z">
                              <w:r w:rsidRPr="00E260F1" w:rsidDel="00C92AAD">
                                <w:rPr>
                                  <w:rFonts w:ascii="Times New Roman" w:hAnsi="Times New Roman" w:cs="Times New Roman"/>
                                  <w:color w:val="000000"/>
                                  <w:sz w:val="18"/>
                                  <w:szCs w:val="18"/>
                                  <w:rPrChange w:id="2170"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2171" w:author="Maino Vieytes, Christian (NIH/NIA/IRP) [F]" w:date="2023-11-16T08:30:00Z">
                              <w:tcPr>
                                <w:tcW w:w="900" w:type="dxa"/>
                                <w:tcBorders>
                                  <w:top w:val="nil"/>
                                  <w:bottom w:val="nil"/>
                                  <w:right w:val="nil"/>
                                </w:tcBorders>
                                <w:shd w:val="clear" w:color="auto" w:fill="auto"/>
                                <w:noWrap/>
                                <w:vAlign w:val="center"/>
                                <w:hideMark/>
                              </w:tcPr>
                            </w:tcPrChange>
                          </w:tcPr>
                          <w:p w14:paraId="3337C23B" w14:textId="5C72F7C8" w:rsidR="00E260F1" w:rsidRPr="00E260F1" w:rsidRDefault="00E260F1" w:rsidP="00E260F1">
                            <w:pPr>
                              <w:spacing w:line="360" w:lineRule="auto"/>
                              <w:jc w:val="center"/>
                              <w:rPr>
                                <w:rFonts w:ascii="Times New Roman" w:hAnsi="Times New Roman" w:cs="Times New Roman"/>
                                <w:b/>
                                <w:bCs/>
                                <w:sz w:val="18"/>
                                <w:szCs w:val="18"/>
                                <w:rPrChange w:id="2172" w:author="Maino Vieytes, Christian (NIH/NIA/IRP) [F]" w:date="2023-11-16T08:30:00Z">
                                  <w:rPr>
                                    <w:rFonts w:ascii="Times New Roman" w:hAnsi="Times New Roman" w:cs="Times New Roman"/>
                                    <w:b/>
                                    <w:bCs/>
                                    <w:sz w:val="20"/>
                                    <w:szCs w:val="20"/>
                                  </w:rPr>
                                </w:rPrChange>
                              </w:rPr>
                            </w:pPr>
                            <w:ins w:id="2173" w:author="Maino Vieytes, Christian (NIH/NIA/IRP) [F]" w:date="2023-11-16T08:30:00Z">
                              <w:r w:rsidRPr="00E260F1">
                                <w:rPr>
                                  <w:rFonts w:ascii="Times New Roman" w:hAnsi="Times New Roman" w:cs="Times New Roman"/>
                                  <w:color w:val="000000"/>
                                  <w:sz w:val="18"/>
                                  <w:szCs w:val="18"/>
                                  <w:rPrChange w:id="2174" w:author="Maino Vieytes, Christian (NIH/NIA/IRP) [F]" w:date="2023-11-16T08:30:00Z">
                                    <w:rPr>
                                      <w:rFonts w:ascii="Calibri" w:hAnsi="Calibri" w:cs="Calibri"/>
                                      <w:color w:val="000000"/>
                                    </w:rPr>
                                  </w:rPrChange>
                                </w:rPr>
                                <w:t>-0.19</w:t>
                              </w:r>
                            </w:ins>
                            <w:del w:id="2175" w:author="Maino Vieytes, Christian (NIH/NIA/IRP) [F]" w:date="2023-11-15T15:22:00Z">
                              <w:r w:rsidRPr="00E260F1" w:rsidDel="00C92AAD">
                                <w:rPr>
                                  <w:rFonts w:ascii="Times New Roman" w:hAnsi="Times New Roman" w:cs="Times New Roman"/>
                                  <w:color w:val="000000"/>
                                  <w:sz w:val="18"/>
                                  <w:szCs w:val="18"/>
                                  <w:rPrChange w:id="2176"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2177" w:author="Maino Vieytes, Christian (NIH/NIA/IRP) [F]" w:date="2023-11-16T08:30:00Z">
                              <w:tcPr>
                                <w:tcW w:w="1350" w:type="dxa"/>
                                <w:tcBorders>
                                  <w:top w:val="nil"/>
                                  <w:left w:val="nil"/>
                                  <w:bottom w:val="nil"/>
                                  <w:right w:val="single" w:sz="4" w:space="0" w:color="auto"/>
                                </w:tcBorders>
                                <w:vAlign w:val="center"/>
                              </w:tcPr>
                            </w:tcPrChange>
                          </w:tcPr>
                          <w:p w14:paraId="7D231324" w14:textId="15258B0D" w:rsidR="00E260F1" w:rsidRPr="005E1339" w:rsidRDefault="00E260F1" w:rsidP="00E260F1">
                            <w:pPr>
                              <w:spacing w:line="360" w:lineRule="auto"/>
                              <w:jc w:val="center"/>
                              <w:rPr>
                                <w:rFonts w:ascii="Times New Roman" w:hAnsi="Times New Roman" w:cs="Times New Roman"/>
                                <w:b/>
                                <w:bCs/>
                                <w:color w:val="000000"/>
                                <w:sz w:val="18"/>
                                <w:szCs w:val="18"/>
                                <w:rPrChange w:id="2178" w:author="Maino Vieytes, Christian (NIH/NIA/IRP) [F]" w:date="2023-11-16T08:35:00Z">
                                  <w:rPr>
                                    <w:rFonts w:ascii="Times New Roman" w:hAnsi="Times New Roman" w:cs="Times New Roman"/>
                                    <w:color w:val="000000"/>
                                    <w:sz w:val="20"/>
                                    <w:szCs w:val="20"/>
                                  </w:rPr>
                                </w:rPrChange>
                              </w:rPr>
                            </w:pPr>
                            <w:ins w:id="2179" w:author="Maino Vieytes, Christian (NIH/NIA/IRP) [F]" w:date="2023-11-16T08:30:00Z">
                              <w:r w:rsidRPr="005E1339">
                                <w:rPr>
                                  <w:rFonts w:ascii="Times New Roman" w:hAnsi="Times New Roman" w:cs="Times New Roman"/>
                                  <w:b/>
                                  <w:bCs/>
                                  <w:color w:val="000000"/>
                                  <w:sz w:val="18"/>
                                  <w:szCs w:val="18"/>
                                  <w:rPrChange w:id="2180" w:author="Maino Vieytes, Christian (NIH/NIA/IRP) [F]" w:date="2023-11-16T08:35:00Z">
                                    <w:rPr>
                                      <w:rFonts w:ascii="Calibri" w:hAnsi="Calibri" w:cs="Calibri"/>
                                      <w:color w:val="000000"/>
                                    </w:rPr>
                                  </w:rPrChange>
                                </w:rPr>
                                <w:t>0.22</w:t>
                              </w:r>
                            </w:ins>
                            <w:del w:id="2181" w:author="Maino Vieytes, Christian (NIH/NIA/IRP) [F]" w:date="2023-11-15T15:22:00Z">
                              <w:r w:rsidRPr="005E1339" w:rsidDel="00C92AAD">
                                <w:rPr>
                                  <w:rFonts w:ascii="Times New Roman" w:hAnsi="Times New Roman" w:cs="Times New Roman"/>
                                  <w:b/>
                                  <w:bCs/>
                                  <w:color w:val="000000"/>
                                  <w:sz w:val="18"/>
                                  <w:szCs w:val="18"/>
                                  <w:rPrChange w:id="2182" w:author="Maino Vieytes, Christian (NIH/NIA/IRP) [F]" w:date="2023-11-16T08:35:00Z">
                                    <w:rPr>
                                      <w:rFonts w:ascii="Times New Roman" w:hAnsi="Times New Roman" w:cs="Times New Roman"/>
                                      <w:color w:val="000000"/>
                                      <w:sz w:val="20"/>
                                      <w:szCs w:val="20"/>
                                    </w:rPr>
                                  </w:rPrChange>
                                </w:rPr>
                                <w:delText>0.22</w:delText>
                              </w:r>
                            </w:del>
                          </w:p>
                        </w:tc>
                      </w:tr>
                      <w:tr w:rsidR="00E260F1" w:rsidRPr="00972A4F" w14:paraId="7688DE50" w14:textId="77777777" w:rsidTr="00E260F1">
                        <w:tblPrEx>
                          <w:tblW w:w="6926" w:type="dxa"/>
                          <w:tblBorders>
                            <w:insideH w:val="none" w:sz="0" w:space="0" w:color="auto"/>
                            <w:insideV w:val="none" w:sz="0" w:space="0" w:color="auto"/>
                          </w:tblBorders>
                          <w:tblLayout w:type="fixed"/>
                          <w:tblCellMar>
                            <w:left w:w="0" w:type="dxa"/>
                            <w:right w:w="0" w:type="dxa"/>
                          </w:tblCellMar>
                          <w:tblPrExChange w:id="218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18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00D040C" w14:textId="77777777" w:rsidR="00E260F1" w:rsidRPr="00972A4F" w:rsidRDefault="00E260F1" w:rsidP="00E260F1">
                            <w:pPr>
                              <w:spacing w:line="360" w:lineRule="auto"/>
                              <w:rPr>
                                <w:rFonts w:ascii="Times New Roman" w:hAnsi="Times New Roman" w:cs="Times New Roman"/>
                                <w:sz w:val="18"/>
                                <w:szCs w:val="18"/>
                                <w:rPrChange w:id="218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186" w:author="Maino Vieytes, Christian (NIH/NIA/IRP) [F]" w:date="2023-11-15T15:31:00Z">
                                  <w:rPr>
                                    <w:rFonts w:ascii="Times New Roman" w:hAnsi="Times New Roman" w:cs="Times New Roman"/>
                                    <w:sz w:val="20"/>
                                    <w:szCs w:val="20"/>
                                  </w:rPr>
                                </w:rPrChange>
                              </w:rPr>
                              <w:t>Seafood—Low n-3</w:t>
                            </w:r>
                          </w:p>
                        </w:tc>
                        <w:tc>
                          <w:tcPr>
                            <w:tcW w:w="1499" w:type="dxa"/>
                            <w:tcBorders>
                              <w:top w:val="nil"/>
                              <w:bottom w:val="nil"/>
                            </w:tcBorders>
                            <w:shd w:val="clear" w:color="auto" w:fill="auto"/>
                            <w:noWrap/>
                            <w:vAlign w:val="center"/>
                            <w:hideMark/>
                            <w:tcPrChange w:id="2187" w:author="Maino Vieytes, Christian (NIH/NIA/IRP) [F]" w:date="2023-11-16T08:30:00Z">
                              <w:tcPr>
                                <w:tcW w:w="1499" w:type="dxa"/>
                                <w:tcBorders>
                                  <w:top w:val="nil"/>
                                  <w:bottom w:val="nil"/>
                                </w:tcBorders>
                                <w:shd w:val="clear" w:color="auto" w:fill="auto"/>
                                <w:noWrap/>
                                <w:vAlign w:val="center"/>
                                <w:hideMark/>
                              </w:tcPr>
                            </w:tcPrChange>
                          </w:tcPr>
                          <w:p w14:paraId="0E60E2AE" w14:textId="26430340" w:rsidR="00E260F1" w:rsidRPr="00E260F1" w:rsidRDefault="00E260F1" w:rsidP="00E260F1">
                            <w:pPr>
                              <w:spacing w:line="360" w:lineRule="auto"/>
                              <w:jc w:val="center"/>
                              <w:rPr>
                                <w:rFonts w:ascii="Times New Roman" w:hAnsi="Times New Roman" w:cs="Times New Roman"/>
                                <w:sz w:val="18"/>
                                <w:szCs w:val="18"/>
                                <w:rPrChange w:id="2188" w:author="Maino Vieytes, Christian (NIH/NIA/IRP) [F]" w:date="2023-11-16T08:30:00Z">
                                  <w:rPr>
                                    <w:rFonts w:ascii="Times New Roman" w:hAnsi="Times New Roman" w:cs="Times New Roman"/>
                                    <w:sz w:val="20"/>
                                    <w:szCs w:val="20"/>
                                  </w:rPr>
                                </w:rPrChange>
                              </w:rPr>
                            </w:pPr>
                            <w:ins w:id="2189" w:author="Maino Vieytes, Christian (NIH/NIA/IRP) [F]" w:date="2023-11-16T08:30:00Z">
                              <w:r w:rsidRPr="00E260F1">
                                <w:rPr>
                                  <w:rFonts w:ascii="Times New Roman" w:hAnsi="Times New Roman" w:cs="Times New Roman"/>
                                  <w:color w:val="000000"/>
                                  <w:sz w:val="18"/>
                                  <w:szCs w:val="18"/>
                                  <w:rPrChange w:id="2190" w:author="Maino Vieytes, Christian (NIH/NIA/IRP) [F]" w:date="2023-11-16T08:30:00Z">
                                    <w:rPr>
                                      <w:rFonts w:ascii="Calibri" w:hAnsi="Calibri" w:cs="Calibri"/>
                                      <w:color w:val="000000"/>
                                    </w:rPr>
                                  </w:rPrChange>
                                </w:rPr>
                                <w:t>-0.050</w:t>
                              </w:r>
                            </w:ins>
                            <w:del w:id="2191" w:author="Maino Vieytes, Christian (NIH/NIA/IRP) [F]" w:date="2023-11-15T15:22:00Z">
                              <w:r w:rsidRPr="00E260F1" w:rsidDel="00C92AAD">
                                <w:rPr>
                                  <w:rFonts w:ascii="Times New Roman" w:hAnsi="Times New Roman" w:cs="Times New Roman"/>
                                  <w:color w:val="000000"/>
                                  <w:sz w:val="18"/>
                                  <w:szCs w:val="18"/>
                                  <w:rPrChange w:id="2192" w:author="Maino Vieytes, Christian (NIH/NIA/IRP) [F]" w:date="2023-11-16T08:30:00Z">
                                    <w:rPr>
                                      <w:rFonts w:ascii="Times New Roman" w:hAnsi="Times New Roman" w:cs="Times New Roman"/>
                                      <w:color w:val="000000"/>
                                      <w:sz w:val="20"/>
                                      <w:szCs w:val="20"/>
                                    </w:rPr>
                                  </w:rPrChange>
                                </w:rPr>
                                <w:delText>-0.12</w:delText>
                              </w:r>
                            </w:del>
                          </w:p>
                        </w:tc>
                        <w:tc>
                          <w:tcPr>
                            <w:tcW w:w="990" w:type="dxa"/>
                            <w:tcBorders>
                              <w:top w:val="nil"/>
                              <w:bottom w:val="nil"/>
                            </w:tcBorders>
                            <w:shd w:val="clear" w:color="auto" w:fill="auto"/>
                            <w:noWrap/>
                            <w:vAlign w:val="center"/>
                            <w:hideMark/>
                            <w:tcPrChange w:id="2193" w:author="Maino Vieytes, Christian (NIH/NIA/IRP) [F]" w:date="2023-11-16T08:30:00Z">
                              <w:tcPr>
                                <w:tcW w:w="990" w:type="dxa"/>
                                <w:tcBorders>
                                  <w:top w:val="nil"/>
                                  <w:bottom w:val="nil"/>
                                </w:tcBorders>
                                <w:shd w:val="clear" w:color="auto" w:fill="auto"/>
                                <w:noWrap/>
                                <w:vAlign w:val="center"/>
                                <w:hideMark/>
                              </w:tcPr>
                            </w:tcPrChange>
                          </w:tcPr>
                          <w:p w14:paraId="6915FD83" w14:textId="02C9E5F8" w:rsidR="00E260F1" w:rsidRPr="00E260F1" w:rsidRDefault="00E260F1" w:rsidP="00E260F1">
                            <w:pPr>
                              <w:spacing w:line="360" w:lineRule="auto"/>
                              <w:jc w:val="center"/>
                              <w:rPr>
                                <w:rFonts w:ascii="Times New Roman" w:hAnsi="Times New Roman" w:cs="Times New Roman"/>
                                <w:sz w:val="18"/>
                                <w:szCs w:val="18"/>
                                <w:rPrChange w:id="2194" w:author="Maino Vieytes, Christian (NIH/NIA/IRP) [F]" w:date="2023-11-16T08:30:00Z">
                                  <w:rPr>
                                    <w:rFonts w:ascii="Times New Roman" w:hAnsi="Times New Roman" w:cs="Times New Roman"/>
                                    <w:sz w:val="20"/>
                                    <w:szCs w:val="20"/>
                                  </w:rPr>
                                </w:rPrChange>
                              </w:rPr>
                            </w:pPr>
                            <w:ins w:id="2195" w:author="Maino Vieytes, Christian (NIH/NIA/IRP) [F]" w:date="2023-11-16T08:30:00Z">
                              <w:r w:rsidRPr="00E260F1">
                                <w:rPr>
                                  <w:rFonts w:ascii="Times New Roman" w:hAnsi="Times New Roman" w:cs="Times New Roman"/>
                                  <w:color w:val="000000"/>
                                  <w:sz w:val="18"/>
                                  <w:szCs w:val="18"/>
                                  <w:rPrChange w:id="2196" w:author="Maino Vieytes, Christian (NIH/NIA/IRP) [F]" w:date="2023-11-16T08:30:00Z">
                                    <w:rPr>
                                      <w:rFonts w:ascii="Calibri" w:hAnsi="Calibri" w:cs="Calibri"/>
                                      <w:color w:val="000000"/>
                                    </w:rPr>
                                  </w:rPrChange>
                                </w:rPr>
                                <w:t>0.030</w:t>
                              </w:r>
                            </w:ins>
                            <w:del w:id="2197" w:author="Maino Vieytes, Christian (NIH/NIA/IRP) [F]" w:date="2023-11-15T15:22:00Z">
                              <w:r w:rsidRPr="00E260F1" w:rsidDel="00C92AAD">
                                <w:rPr>
                                  <w:rFonts w:ascii="Times New Roman" w:hAnsi="Times New Roman" w:cs="Times New Roman"/>
                                  <w:color w:val="000000"/>
                                  <w:sz w:val="18"/>
                                  <w:szCs w:val="18"/>
                                  <w:rPrChange w:id="2198"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2199" w:author="Maino Vieytes, Christian (NIH/NIA/IRP) [F]" w:date="2023-11-16T08:30:00Z">
                              <w:tcPr>
                                <w:tcW w:w="900" w:type="dxa"/>
                                <w:tcBorders>
                                  <w:top w:val="nil"/>
                                  <w:bottom w:val="nil"/>
                                  <w:right w:val="nil"/>
                                </w:tcBorders>
                                <w:shd w:val="clear" w:color="auto" w:fill="auto"/>
                                <w:noWrap/>
                                <w:vAlign w:val="center"/>
                                <w:hideMark/>
                              </w:tcPr>
                            </w:tcPrChange>
                          </w:tcPr>
                          <w:p w14:paraId="0BAB7F1B" w14:textId="7D5040F3" w:rsidR="00E260F1" w:rsidRPr="005E1339" w:rsidRDefault="00E260F1" w:rsidP="00E260F1">
                            <w:pPr>
                              <w:spacing w:line="360" w:lineRule="auto"/>
                              <w:jc w:val="center"/>
                              <w:rPr>
                                <w:rFonts w:ascii="Times New Roman" w:hAnsi="Times New Roman" w:cs="Times New Roman"/>
                                <w:b/>
                                <w:bCs/>
                                <w:sz w:val="18"/>
                                <w:szCs w:val="18"/>
                                <w:rPrChange w:id="2200" w:author="Maino Vieytes, Christian (NIH/NIA/IRP) [F]" w:date="2023-11-16T08:35:00Z">
                                  <w:rPr>
                                    <w:rFonts w:ascii="Times New Roman" w:hAnsi="Times New Roman" w:cs="Times New Roman"/>
                                    <w:sz w:val="20"/>
                                    <w:szCs w:val="20"/>
                                  </w:rPr>
                                </w:rPrChange>
                              </w:rPr>
                            </w:pPr>
                            <w:ins w:id="2201" w:author="Maino Vieytes, Christian (NIH/NIA/IRP) [F]" w:date="2023-11-16T08:30:00Z">
                              <w:r w:rsidRPr="005E1339">
                                <w:rPr>
                                  <w:rFonts w:ascii="Times New Roman" w:hAnsi="Times New Roman" w:cs="Times New Roman"/>
                                  <w:b/>
                                  <w:bCs/>
                                  <w:color w:val="000000"/>
                                  <w:sz w:val="18"/>
                                  <w:szCs w:val="18"/>
                                  <w:rPrChange w:id="2202" w:author="Maino Vieytes, Christian (NIH/NIA/IRP) [F]" w:date="2023-11-16T08:35:00Z">
                                    <w:rPr>
                                      <w:rFonts w:ascii="Calibri" w:hAnsi="Calibri" w:cs="Calibri"/>
                                      <w:color w:val="000000"/>
                                    </w:rPr>
                                  </w:rPrChange>
                                </w:rPr>
                                <w:t>-0.38</w:t>
                              </w:r>
                            </w:ins>
                            <w:del w:id="2203" w:author="Maino Vieytes, Christian (NIH/NIA/IRP) [F]" w:date="2023-11-15T15:22:00Z">
                              <w:r w:rsidRPr="005E1339" w:rsidDel="00C92AAD">
                                <w:rPr>
                                  <w:rFonts w:ascii="Times New Roman" w:hAnsi="Times New Roman" w:cs="Times New Roman"/>
                                  <w:b/>
                                  <w:bCs/>
                                  <w:color w:val="000000"/>
                                  <w:sz w:val="18"/>
                                  <w:szCs w:val="18"/>
                                  <w:rPrChange w:id="2204" w:author="Maino Vieytes, Christian (NIH/NIA/IRP) [F]" w:date="2023-11-16T08:35:00Z">
                                    <w:rPr>
                                      <w:rFonts w:ascii="Times New Roman" w:hAnsi="Times New Roman" w:cs="Times New Roman"/>
                                      <w:color w:val="000000"/>
                                      <w:sz w:val="20"/>
                                      <w:szCs w:val="20"/>
                                    </w:rPr>
                                  </w:rPrChange>
                                </w:rPr>
                                <w:delText>0.03</w:delText>
                              </w:r>
                            </w:del>
                          </w:p>
                        </w:tc>
                        <w:tc>
                          <w:tcPr>
                            <w:tcW w:w="1350" w:type="dxa"/>
                            <w:tcBorders>
                              <w:top w:val="nil"/>
                              <w:left w:val="nil"/>
                              <w:bottom w:val="nil"/>
                              <w:right w:val="single" w:sz="4" w:space="0" w:color="auto"/>
                            </w:tcBorders>
                            <w:vAlign w:val="center"/>
                            <w:tcPrChange w:id="2205" w:author="Maino Vieytes, Christian (NIH/NIA/IRP) [F]" w:date="2023-11-16T08:30:00Z">
                              <w:tcPr>
                                <w:tcW w:w="1350" w:type="dxa"/>
                                <w:tcBorders>
                                  <w:top w:val="nil"/>
                                  <w:left w:val="nil"/>
                                  <w:bottom w:val="nil"/>
                                  <w:right w:val="single" w:sz="4" w:space="0" w:color="auto"/>
                                </w:tcBorders>
                                <w:vAlign w:val="center"/>
                              </w:tcPr>
                            </w:tcPrChange>
                          </w:tcPr>
                          <w:p w14:paraId="4D37F398" w14:textId="35E2D8EA" w:rsidR="00E260F1" w:rsidRPr="00E260F1" w:rsidRDefault="00E260F1" w:rsidP="00E260F1">
                            <w:pPr>
                              <w:spacing w:line="360" w:lineRule="auto"/>
                              <w:jc w:val="center"/>
                              <w:rPr>
                                <w:rFonts w:ascii="Times New Roman" w:hAnsi="Times New Roman" w:cs="Times New Roman"/>
                                <w:color w:val="000000"/>
                                <w:sz w:val="18"/>
                                <w:szCs w:val="18"/>
                                <w:rPrChange w:id="2206" w:author="Maino Vieytes, Christian (NIH/NIA/IRP) [F]" w:date="2023-11-16T08:30:00Z">
                                  <w:rPr>
                                    <w:rFonts w:ascii="Times New Roman" w:hAnsi="Times New Roman" w:cs="Times New Roman"/>
                                    <w:color w:val="000000"/>
                                    <w:sz w:val="20"/>
                                    <w:szCs w:val="20"/>
                                  </w:rPr>
                                </w:rPrChange>
                              </w:rPr>
                            </w:pPr>
                            <w:ins w:id="2207" w:author="Maino Vieytes, Christian (NIH/NIA/IRP) [F]" w:date="2023-11-16T08:30:00Z">
                              <w:r w:rsidRPr="00E260F1">
                                <w:rPr>
                                  <w:rFonts w:ascii="Times New Roman" w:hAnsi="Times New Roman" w:cs="Times New Roman"/>
                                  <w:color w:val="000000"/>
                                  <w:sz w:val="18"/>
                                  <w:szCs w:val="18"/>
                                  <w:rPrChange w:id="2208" w:author="Maino Vieytes, Christian (NIH/NIA/IRP) [F]" w:date="2023-11-16T08:30:00Z">
                                    <w:rPr>
                                      <w:rFonts w:ascii="Calibri" w:hAnsi="Calibri" w:cs="Calibri"/>
                                      <w:color w:val="000000"/>
                                    </w:rPr>
                                  </w:rPrChange>
                                </w:rPr>
                                <w:t>0.16</w:t>
                              </w:r>
                            </w:ins>
                            <w:del w:id="2209" w:author="Maino Vieytes, Christian (NIH/NIA/IRP) [F]" w:date="2023-11-15T15:22:00Z">
                              <w:r w:rsidRPr="00E260F1" w:rsidDel="00C92AAD">
                                <w:rPr>
                                  <w:rFonts w:ascii="Times New Roman" w:hAnsi="Times New Roman" w:cs="Times New Roman"/>
                                  <w:color w:val="000000"/>
                                  <w:sz w:val="18"/>
                                  <w:szCs w:val="18"/>
                                  <w:rPrChange w:id="2210" w:author="Maino Vieytes, Christian (NIH/NIA/IRP) [F]" w:date="2023-11-16T08:30:00Z">
                                    <w:rPr>
                                      <w:rFonts w:ascii="Times New Roman" w:hAnsi="Times New Roman" w:cs="Times New Roman"/>
                                      <w:color w:val="000000"/>
                                      <w:sz w:val="20"/>
                                      <w:szCs w:val="20"/>
                                    </w:rPr>
                                  </w:rPrChange>
                                </w:rPr>
                                <w:delText>0.13</w:delText>
                              </w:r>
                            </w:del>
                          </w:p>
                        </w:tc>
                      </w:tr>
                      <w:tr w:rsidR="00E260F1" w:rsidRPr="00972A4F" w14:paraId="791C8D5A" w14:textId="77777777" w:rsidTr="00E260F1">
                        <w:tblPrEx>
                          <w:tblW w:w="6926" w:type="dxa"/>
                          <w:tblBorders>
                            <w:insideH w:val="none" w:sz="0" w:space="0" w:color="auto"/>
                            <w:insideV w:val="none" w:sz="0" w:space="0" w:color="auto"/>
                          </w:tblBorders>
                          <w:tblLayout w:type="fixed"/>
                          <w:tblCellMar>
                            <w:left w:w="0" w:type="dxa"/>
                            <w:right w:w="0" w:type="dxa"/>
                          </w:tblCellMar>
                          <w:tblPrExChange w:id="221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21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BC5A9EE" w14:textId="77777777" w:rsidR="00E260F1" w:rsidRPr="00972A4F" w:rsidRDefault="00E260F1" w:rsidP="00E260F1">
                            <w:pPr>
                              <w:spacing w:line="360" w:lineRule="auto"/>
                              <w:rPr>
                                <w:rFonts w:ascii="Times New Roman" w:hAnsi="Times New Roman" w:cs="Times New Roman"/>
                                <w:sz w:val="18"/>
                                <w:szCs w:val="18"/>
                                <w:rPrChange w:id="221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214" w:author="Maino Vieytes, Christian (NIH/NIA/IRP) [F]" w:date="2023-11-15T15:31:00Z">
                                  <w:rPr>
                                    <w:rFonts w:ascii="Times New Roman" w:hAnsi="Times New Roman" w:cs="Times New Roman"/>
                                    <w:sz w:val="20"/>
                                    <w:szCs w:val="20"/>
                                  </w:rPr>
                                </w:rPrChange>
                              </w:rPr>
                              <w:t>Eggs</w:t>
                            </w:r>
                          </w:p>
                        </w:tc>
                        <w:tc>
                          <w:tcPr>
                            <w:tcW w:w="1499" w:type="dxa"/>
                            <w:tcBorders>
                              <w:top w:val="nil"/>
                              <w:bottom w:val="nil"/>
                            </w:tcBorders>
                            <w:shd w:val="clear" w:color="auto" w:fill="auto"/>
                            <w:noWrap/>
                            <w:vAlign w:val="center"/>
                            <w:hideMark/>
                            <w:tcPrChange w:id="2215" w:author="Maino Vieytes, Christian (NIH/NIA/IRP) [F]" w:date="2023-11-16T08:30:00Z">
                              <w:tcPr>
                                <w:tcW w:w="1499" w:type="dxa"/>
                                <w:tcBorders>
                                  <w:top w:val="nil"/>
                                  <w:bottom w:val="nil"/>
                                </w:tcBorders>
                                <w:shd w:val="clear" w:color="auto" w:fill="auto"/>
                                <w:noWrap/>
                                <w:vAlign w:val="center"/>
                                <w:hideMark/>
                              </w:tcPr>
                            </w:tcPrChange>
                          </w:tcPr>
                          <w:p w14:paraId="69150DDD" w14:textId="09BC86CF" w:rsidR="00E260F1" w:rsidRPr="00E260F1" w:rsidRDefault="00E260F1" w:rsidP="00E260F1">
                            <w:pPr>
                              <w:spacing w:line="360" w:lineRule="auto"/>
                              <w:jc w:val="center"/>
                              <w:rPr>
                                <w:rFonts w:ascii="Times New Roman" w:hAnsi="Times New Roman" w:cs="Times New Roman"/>
                                <w:sz w:val="18"/>
                                <w:szCs w:val="18"/>
                                <w:rPrChange w:id="2216" w:author="Maino Vieytes, Christian (NIH/NIA/IRP) [F]" w:date="2023-11-16T08:30:00Z">
                                  <w:rPr>
                                    <w:rFonts w:ascii="Times New Roman" w:hAnsi="Times New Roman" w:cs="Times New Roman"/>
                                    <w:sz w:val="20"/>
                                    <w:szCs w:val="20"/>
                                  </w:rPr>
                                </w:rPrChange>
                              </w:rPr>
                            </w:pPr>
                            <w:ins w:id="2217" w:author="Maino Vieytes, Christian (NIH/NIA/IRP) [F]" w:date="2023-11-16T08:30:00Z">
                              <w:r w:rsidRPr="00E260F1">
                                <w:rPr>
                                  <w:rFonts w:ascii="Times New Roman" w:hAnsi="Times New Roman" w:cs="Times New Roman"/>
                                  <w:color w:val="000000"/>
                                  <w:sz w:val="18"/>
                                  <w:szCs w:val="18"/>
                                  <w:rPrChange w:id="2218" w:author="Maino Vieytes, Christian (NIH/NIA/IRP) [F]" w:date="2023-11-16T08:30:00Z">
                                    <w:rPr>
                                      <w:rFonts w:ascii="Calibri" w:hAnsi="Calibri" w:cs="Calibri"/>
                                      <w:color w:val="000000"/>
                                    </w:rPr>
                                  </w:rPrChange>
                                </w:rPr>
                                <w:t>0.010</w:t>
                              </w:r>
                            </w:ins>
                            <w:del w:id="2219" w:author="Maino Vieytes, Christian (NIH/NIA/IRP) [F]" w:date="2023-11-15T15:22:00Z">
                              <w:r w:rsidRPr="00E260F1" w:rsidDel="00C92AAD">
                                <w:rPr>
                                  <w:rFonts w:ascii="Times New Roman" w:hAnsi="Times New Roman" w:cs="Times New Roman"/>
                                  <w:color w:val="000000"/>
                                  <w:sz w:val="18"/>
                                  <w:szCs w:val="18"/>
                                  <w:rPrChange w:id="2220" w:author="Maino Vieytes, Christian (NIH/NIA/IRP) [F]" w:date="2023-11-16T08:30:00Z">
                                    <w:rPr>
                                      <w:rFonts w:ascii="Times New Roman" w:hAnsi="Times New Roman" w:cs="Times New Roman"/>
                                      <w:color w:val="000000"/>
                                      <w:sz w:val="20"/>
                                      <w:szCs w:val="20"/>
                                    </w:rPr>
                                  </w:rPrChange>
                                </w:rPr>
                                <w:delText>0.10</w:delText>
                              </w:r>
                            </w:del>
                          </w:p>
                        </w:tc>
                        <w:tc>
                          <w:tcPr>
                            <w:tcW w:w="990" w:type="dxa"/>
                            <w:tcBorders>
                              <w:top w:val="nil"/>
                              <w:bottom w:val="nil"/>
                            </w:tcBorders>
                            <w:shd w:val="clear" w:color="auto" w:fill="auto"/>
                            <w:noWrap/>
                            <w:vAlign w:val="center"/>
                            <w:hideMark/>
                            <w:tcPrChange w:id="2221" w:author="Maino Vieytes, Christian (NIH/NIA/IRP) [F]" w:date="2023-11-16T08:30:00Z">
                              <w:tcPr>
                                <w:tcW w:w="990" w:type="dxa"/>
                                <w:tcBorders>
                                  <w:top w:val="nil"/>
                                  <w:bottom w:val="nil"/>
                                </w:tcBorders>
                                <w:shd w:val="clear" w:color="auto" w:fill="auto"/>
                                <w:noWrap/>
                                <w:vAlign w:val="center"/>
                                <w:hideMark/>
                              </w:tcPr>
                            </w:tcPrChange>
                          </w:tcPr>
                          <w:p w14:paraId="024B9DD6" w14:textId="44E7310C" w:rsidR="00E260F1" w:rsidRPr="00E260F1" w:rsidRDefault="00E260F1" w:rsidP="00E260F1">
                            <w:pPr>
                              <w:spacing w:line="360" w:lineRule="auto"/>
                              <w:jc w:val="center"/>
                              <w:rPr>
                                <w:rFonts w:ascii="Times New Roman" w:hAnsi="Times New Roman" w:cs="Times New Roman"/>
                                <w:sz w:val="18"/>
                                <w:szCs w:val="18"/>
                                <w:rPrChange w:id="2222" w:author="Maino Vieytes, Christian (NIH/NIA/IRP) [F]" w:date="2023-11-16T08:30:00Z">
                                  <w:rPr>
                                    <w:rFonts w:ascii="Times New Roman" w:hAnsi="Times New Roman" w:cs="Times New Roman"/>
                                    <w:sz w:val="20"/>
                                    <w:szCs w:val="20"/>
                                  </w:rPr>
                                </w:rPrChange>
                              </w:rPr>
                            </w:pPr>
                            <w:ins w:id="2223" w:author="Maino Vieytes, Christian (NIH/NIA/IRP) [F]" w:date="2023-11-16T08:30:00Z">
                              <w:r w:rsidRPr="00E260F1">
                                <w:rPr>
                                  <w:rFonts w:ascii="Times New Roman" w:hAnsi="Times New Roman" w:cs="Times New Roman"/>
                                  <w:color w:val="000000"/>
                                  <w:sz w:val="18"/>
                                  <w:szCs w:val="18"/>
                                  <w:rPrChange w:id="2224" w:author="Maino Vieytes, Christian (NIH/NIA/IRP) [F]" w:date="2023-11-16T08:30:00Z">
                                    <w:rPr>
                                      <w:rFonts w:ascii="Calibri" w:hAnsi="Calibri" w:cs="Calibri"/>
                                      <w:color w:val="000000"/>
                                    </w:rPr>
                                  </w:rPrChange>
                                </w:rPr>
                                <w:t>-0.14</w:t>
                              </w:r>
                            </w:ins>
                            <w:del w:id="2225" w:author="Maino Vieytes, Christian (NIH/NIA/IRP) [F]" w:date="2023-11-15T15:22:00Z">
                              <w:r w:rsidRPr="00E260F1" w:rsidDel="00C92AAD">
                                <w:rPr>
                                  <w:rFonts w:ascii="Times New Roman" w:hAnsi="Times New Roman" w:cs="Times New Roman"/>
                                  <w:color w:val="000000"/>
                                  <w:sz w:val="18"/>
                                  <w:szCs w:val="18"/>
                                  <w:rPrChange w:id="2226" w:author="Maino Vieytes, Christian (NIH/NIA/IRP) [F]" w:date="2023-11-16T08:30:00Z">
                                    <w:rPr>
                                      <w:rFonts w:ascii="Times New Roman" w:hAnsi="Times New Roman" w:cs="Times New Roman"/>
                                      <w:color w:val="000000"/>
                                      <w:sz w:val="20"/>
                                      <w:szCs w:val="20"/>
                                    </w:rPr>
                                  </w:rPrChange>
                                </w:rPr>
                                <w:delText>0.16</w:delText>
                              </w:r>
                            </w:del>
                          </w:p>
                        </w:tc>
                        <w:tc>
                          <w:tcPr>
                            <w:tcW w:w="900" w:type="dxa"/>
                            <w:tcBorders>
                              <w:top w:val="nil"/>
                              <w:bottom w:val="nil"/>
                              <w:right w:val="nil"/>
                            </w:tcBorders>
                            <w:shd w:val="clear" w:color="auto" w:fill="auto"/>
                            <w:noWrap/>
                            <w:vAlign w:val="center"/>
                            <w:hideMark/>
                            <w:tcPrChange w:id="2227" w:author="Maino Vieytes, Christian (NIH/NIA/IRP) [F]" w:date="2023-11-16T08:30:00Z">
                              <w:tcPr>
                                <w:tcW w:w="900" w:type="dxa"/>
                                <w:tcBorders>
                                  <w:top w:val="nil"/>
                                  <w:bottom w:val="nil"/>
                                  <w:right w:val="nil"/>
                                </w:tcBorders>
                                <w:shd w:val="clear" w:color="auto" w:fill="auto"/>
                                <w:noWrap/>
                                <w:vAlign w:val="center"/>
                                <w:hideMark/>
                              </w:tcPr>
                            </w:tcPrChange>
                          </w:tcPr>
                          <w:p w14:paraId="29F2DF01" w14:textId="724A6DE1" w:rsidR="00E260F1" w:rsidRPr="00E260F1" w:rsidRDefault="00E260F1" w:rsidP="00E260F1">
                            <w:pPr>
                              <w:spacing w:line="360" w:lineRule="auto"/>
                              <w:jc w:val="center"/>
                              <w:rPr>
                                <w:rFonts w:ascii="Times New Roman" w:hAnsi="Times New Roman" w:cs="Times New Roman"/>
                                <w:sz w:val="18"/>
                                <w:szCs w:val="18"/>
                                <w:rPrChange w:id="2228" w:author="Maino Vieytes, Christian (NIH/NIA/IRP) [F]" w:date="2023-11-16T08:30:00Z">
                                  <w:rPr>
                                    <w:rFonts w:ascii="Times New Roman" w:hAnsi="Times New Roman" w:cs="Times New Roman"/>
                                    <w:sz w:val="20"/>
                                    <w:szCs w:val="20"/>
                                  </w:rPr>
                                </w:rPrChange>
                              </w:rPr>
                            </w:pPr>
                            <w:ins w:id="2229" w:author="Maino Vieytes, Christian (NIH/NIA/IRP) [F]" w:date="2023-11-16T08:30:00Z">
                              <w:r w:rsidRPr="00E260F1">
                                <w:rPr>
                                  <w:rFonts w:ascii="Times New Roman" w:hAnsi="Times New Roman" w:cs="Times New Roman"/>
                                  <w:color w:val="000000"/>
                                  <w:sz w:val="18"/>
                                  <w:szCs w:val="18"/>
                                  <w:rPrChange w:id="2230" w:author="Maino Vieytes, Christian (NIH/NIA/IRP) [F]" w:date="2023-11-16T08:30:00Z">
                                    <w:rPr>
                                      <w:rFonts w:ascii="Calibri" w:hAnsi="Calibri" w:cs="Calibri"/>
                                      <w:color w:val="000000"/>
                                    </w:rPr>
                                  </w:rPrChange>
                                </w:rPr>
                                <w:t>0.15</w:t>
                              </w:r>
                            </w:ins>
                            <w:del w:id="2231" w:author="Maino Vieytes, Christian (NIH/NIA/IRP) [F]" w:date="2023-11-15T15:22:00Z">
                              <w:r w:rsidRPr="00E260F1" w:rsidDel="00C92AAD">
                                <w:rPr>
                                  <w:rFonts w:ascii="Times New Roman" w:hAnsi="Times New Roman" w:cs="Times New Roman"/>
                                  <w:color w:val="000000"/>
                                  <w:sz w:val="18"/>
                                  <w:szCs w:val="18"/>
                                  <w:rPrChange w:id="2232" w:author="Maino Vieytes, Christian (NIH/NIA/IRP) [F]" w:date="2023-11-16T08:30: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2233" w:author="Maino Vieytes, Christian (NIH/NIA/IRP) [F]" w:date="2023-11-16T08:30:00Z">
                              <w:tcPr>
                                <w:tcW w:w="1350" w:type="dxa"/>
                                <w:tcBorders>
                                  <w:top w:val="nil"/>
                                  <w:left w:val="nil"/>
                                  <w:bottom w:val="nil"/>
                                  <w:right w:val="single" w:sz="4" w:space="0" w:color="auto"/>
                                </w:tcBorders>
                                <w:vAlign w:val="center"/>
                              </w:tcPr>
                            </w:tcPrChange>
                          </w:tcPr>
                          <w:p w14:paraId="6561EF0C" w14:textId="6B5BC962" w:rsidR="00E260F1" w:rsidRPr="00E260F1" w:rsidRDefault="00E260F1" w:rsidP="00E260F1">
                            <w:pPr>
                              <w:spacing w:line="360" w:lineRule="auto"/>
                              <w:jc w:val="center"/>
                              <w:rPr>
                                <w:rFonts w:ascii="Times New Roman" w:hAnsi="Times New Roman" w:cs="Times New Roman"/>
                                <w:color w:val="000000"/>
                                <w:sz w:val="18"/>
                                <w:szCs w:val="18"/>
                                <w:rPrChange w:id="2234" w:author="Maino Vieytes, Christian (NIH/NIA/IRP) [F]" w:date="2023-11-16T08:30:00Z">
                                  <w:rPr>
                                    <w:rFonts w:ascii="Times New Roman" w:hAnsi="Times New Roman" w:cs="Times New Roman"/>
                                    <w:color w:val="000000"/>
                                    <w:sz w:val="20"/>
                                    <w:szCs w:val="20"/>
                                  </w:rPr>
                                </w:rPrChange>
                              </w:rPr>
                            </w:pPr>
                            <w:ins w:id="2235" w:author="Maino Vieytes, Christian (NIH/NIA/IRP) [F]" w:date="2023-11-16T08:30:00Z">
                              <w:r w:rsidRPr="00E260F1">
                                <w:rPr>
                                  <w:rFonts w:ascii="Times New Roman" w:hAnsi="Times New Roman" w:cs="Times New Roman"/>
                                  <w:color w:val="000000"/>
                                  <w:sz w:val="18"/>
                                  <w:szCs w:val="18"/>
                                  <w:rPrChange w:id="2236" w:author="Maino Vieytes, Christian (NIH/NIA/IRP) [F]" w:date="2023-11-16T08:30:00Z">
                                    <w:rPr>
                                      <w:rFonts w:ascii="Calibri" w:hAnsi="Calibri" w:cs="Calibri"/>
                                      <w:color w:val="000000"/>
                                    </w:rPr>
                                  </w:rPrChange>
                                </w:rPr>
                                <w:t>-0.060</w:t>
                              </w:r>
                            </w:ins>
                            <w:del w:id="2237" w:author="Maino Vieytes, Christian (NIH/NIA/IRP) [F]" w:date="2023-11-15T15:22:00Z">
                              <w:r w:rsidRPr="00E260F1" w:rsidDel="00C92AAD">
                                <w:rPr>
                                  <w:rFonts w:ascii="Times New Roman" w:hAnsi="Times New Roman" w:cs="Times New Roman"/>
                                  <w:color w:val="000000"/>
                                  <w:sz w:val="18"/>
                                  <w:szCs w:val="18"/>
                                  <w:rPrChange w:id="2238" w:author="Maino Vieytes, Christian (NIH/NIA/IRP) [F]" w:date="2023-11-16T08:30:00Z">
                                    <w:rPr>
                                      <w:rFonts w:ascii="Times New Roman" w:hAnsi="Times New Roman" w:cs="Times New Roman"/>
                                      <w:color w:val="000000"/>
                                      <w:sz w:val="20"/>
                                      <w:szCs w:val="20"/>
                                    </w:rPr>
                                  </w:rPrChange>
                                </w:rPr>
                                <w:delText>-0.050</w:delText>
                              </w:r>
                            </w:del>
                          </w:p>
                        </w:tc>
                      </w:tr>
                      <w:tr w:rsidR="00E260F1" w:rsidRPr="00972A4F" w14:paraId="28725377" w14:textId="77777777" w:rsidTr="00E260F1">
                        <w:tblPrEx>
                          <w:tblW w:w="6926" w:type="dxa"/>
                          <w:tblBorders>
                            <w:insideH w:val="none" w:sz="0" w:space="0" w:color="auto"/>
                            <w:insideV w:val="none" w:sz="0" w:space="0" w:color="auto"/>
                          </w:tblBorders>
                          <w:tblLayout w:type="fixed"/>
                          <w:tblCellMar>
                            <w:left w:w="0" w:type="dxa"/>
                            <w:right w:w="0" w:type="dxa"/>
                          </w:tblCellMar>
                          <w:tblPrExChange w:id="223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24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5767A869" w14:textId="77777777" w:rsidR="00E260F1" w:rsidRPr="00972A4F" w:rsidRDefault="00E260F1" w:rsidP="00E260F1">
                            <w:pPr>
                              <w:spacing w:line="360" w:lineRule="auto"/>
                              <w:rPr>
                                <w:rFonts w:ascii="Times New Roman" w:hAnsi="Times New Roman" w:cs="Times New Roman"/>
                                <w:sz w:val="18"/>
                                <w:szCs w:val="18"/>
                                <w:rPrChange w:id="224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242" w:author="Maino Vieytes, Christian (NIH/NIA/IRP) [F]" w:date="2023-11-15T15:31:00Z">
                                  <w:rPr>
                                    <w:rFonts w:ascii="Times New Roman" w:hAnsi="Times New Roman" w:cs="Times New Roman"/>
                                    <w:sz w:val="20"/>
                                    <w:szCs w:val="20"/>
                                  </w:rPr>
                                </w:rPrChange>
                              </w:rPr>
                              <w:t>Solid Fats</w:t>
                            </w:r>
                          </w:p>
                        </w:tc>
                        <w:tc>
                          <w:tcPr>
                            <w:tcW w:w="1499" w:type="dxa"/>
                            <w:tcBorders>
                              <w:top w:val="nil"/>
                              <w:bottom w:val="nil"/>
                            </w:tcBorders>
                            <w:shd w:val="clear" w:color="auto" w:fill="auto"/>
                            <w:noWrap/>
                            <w:vAlign w:val="center"/>
                            <w:hideMark/>
                            <w:tcPrChange w:id="2243" w:author="Maino Vieytes, Christian (NIH/NIA/IRP) [F]" w:date="2023-11-16T08:30:00Z">
                              <w:tcPr>
                                <w:tcW w:w="1499" w:type="dxa"/>
                                <w:tcBorders>
                                  <w:top w:val="nil"/>
                                  <w:bottom w:val="nil"/>
                                </w:tcBorders>
                                <w:shd w:val="clear" w:color="auto" w:fill="auto"/>
                                <w:noWrap/>
                                <w:vAlign w:val="center"/>
                                <w:hideMark/>
                              </w:tcPr>
                            </w:tcPrChange>
                          </w:tcPr>
                          <w:p w14:paraId="3EB4A195" w14:textId="13121263" w:rsidR="00E260F1" w:rsidRPr="005E1339" w:rsidRDefault="00E260F1" w:rsidP="00E260F1">
                            <w:pPr>
                              <w:spacing w:line="360" w:lineRule="auto"/>
                              <w:jc w:val="center"/>
                              <w:rPr>
                                <w:rFonts w:ascii="Times New Roman" w:hAnsi="Times New Roman" w:cs="Times New Roman"/>
                                <w:b/>
                                <w:bCs/>
                                <w:sz w:val="18"/>
                                <w:szCs w:val="18"/>
                                <w:rPrChange w:id="2244" w:author="Maino Vieytes, Christian (NIH/NIA/IRP) [F]" w:date="2023-11-16T08:32:00Z">
                                  <w:rPr>
                                    <w:rFonts w:ascii="Times New Roman" w:hAnsi="Times New Roman" w:cs="Times New Roman"/>
                                    <w:sz w:val="20"/>
                                    <w:szCs w:val="20"/>
                                  </w:rPr>
                                </w:rPrChange>
                              </w:rPr>
                            </w:pPr>
                            <w:ins w:id="2245" w:author="Maino Vieytes, Christian (NIH/NIA/IRP) [F]" w:date="2023-11-16T08:30:00Z">
                              <w:r w:rsidRPr="005E1339">
                                <w:rPr>
                                  <w:rFonts w:ascii="Times New Roman" w:hAnsi="Times New Roman" w:cs="Times New Roman"/>
                                  <w:b/>
                                  <w:bCs/>
                                  <w:color w:val="000000"/>
                                  <w:sz w:val="18"/>
                                  <w:szCs w:val="18"/>
                                  <w:rPrChange w:id="2246" w:author="Maino Vieytes, Christian (NIH/NIA/IRP) [F]" w:date="2023-11-16T08:32:00Z">
                                    <w:rPr>
                                      <w:rFonts w:ascii="Calibri" w:hAnsi="Calibri" w:cs="Calibri"/>
                                      <w:color w:val="000000"/>
                                    </w:rPr>
                                  </w:rPrChange>
                                </w:rPr>
                                <w:t>0.20</w:t>
                              </w:r>
                            </w:ins>
                            <w:del w:id="2247" w:author="Maino Vieytes, Christian (NIH/NIA/IRP) [F]" w:date="2023-11-15T15:22:00Z">
                              <w:r w:rsidRPr="005E1339" w:rsidDel="00C92AAD">
                                <w:rPr>
                                  <w:rFonts w:ascii="Times New Roman" w:hAnsi="Times New Roman" w:cs="Times New Roman"/>
                                  <w:b/>
                                  <w:bCs/>
                                  <w:color w:val="000000"/>
                                  <w:sz w:val="18"/>
                                  <w:szCs w:val="18"/>
                                  <w:rPrChange w:id="2248" w:author="Maino Vieytes, Christian (NIH/NIA/IRP) [F]" w:date="2023-11-16T08:32: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2249" w:author="Maino Vieytes, Christian (NIH/NIA/IRP) [F]" w:date="2023-11-16T08:30:00Z">
                              <w:tcPr>
                                <w:tcW w:w="990" w:type="dxa"/>
                                <w:tcBorders>
                                  <w:top w:val="nil"/>
                                  <w:bottom w:val="nil"/>
                                </w:tcBorders>
                                <w:shd w:val="clear" w:color="auto" w:fill="auto"/>
                                <w:noWrap/>
                                <w:vAlign w:val="center"/>
                                <w:hideMark/>
                              </w:tcPr>
                            </w:tcPrChange>
                          </w:tcPr>
                          <w:p w14:paraId="19020F26" w14:textId="47CC54C9" w:rsidR="00E260F1" w:rsidRPr="00E260F1" w:rsidRDefault="00E260F1" w:rsidP="00E260F1">
                            <w:pPr>
                              <w:spacing w:line="360" w:lineRule="auto"/>
                              <w:jc w:val="center"/>
                              <w:rPr>
                                <w:rFonts w:ascii="Times New Roman" w:hAnsi="Times New Roman" w:cs="Times New Roman"/>
                                <w:sz w:val="18"/>
                                <w:szCs w:val="18"/>
                                <w:rPrChange w:id="2250" w:author="Maino Vieytes, Christian (NIH/NIA/IRP) [F]" w:date="2023-11-16T08:30:00Z">
                                  <w:rPr>
                                    <w:rFonts w:ascii="Times New Roman" w:hAnsi="Times New Roman" w:cs="Times New Roman"/>
                                    <w:sz w:val="20"/>
                                    <w:szCs w:val="20"/>
                                  </w:rPr>
                                </w:rPrChange>
                              </w:rPr>
                            </w:pPr>
                            <w:ins w:id="2251" w:author="Maino Vieytes, Christian (NIH/NIA/IRP) [F]" w:date="2023-11-16T08:30:00Z">
                              <w:r w:rsidRPr="00E260F1">
                                <w:rPr>
                                  <w:rFonts w:ascii="Times New Roman" w:hAnsi="Times New Roman" w:cs="Times New Roman"/>
                                  <w:color w:val="000000"/>
                                  <w:sz w:val="18"/>
                                  <w:szCs w:val="18"/>
                                  <w:rPrChange w:id="2252" w:author="Maino Vieytes, Christian (NIH/NIA/IRP) [F]" w:date="2023-11-16T08:30:00Z">
                                    <w:rPr>
                                      <w:rFonts w:ascii="Calibri" w:hAnsi="Calibri" w:cs="Calibri"/>
                                      <w:color w:val="000000"/>
                                    </w:rPr>
                                  </w:rPrChange>
                                </w:rPr>
                                <w:t>-0.11</w:t>
                              </w:r>
                            </w:ins>
                            <w:del w:id="2253" w:author="Maino Vieytes, Christian (NIH/NIA/IRP) [F]" w:date="2023-11-15T15:22:00Z">
                              <w:r w:rsidRPr="00E260F1" w:rsidDel="00C92AAD">
                                <w:rPr>
                                  <w:rFonts w:ascii="Times New Roman" w:hAnsi="Times New Roman" w:cs="Times New Roman"/>
                                  <w:color w:val="000000"/>
                                  <w:sz w:val="18"/>
                                  <w:szCs w:val="18"/>
                                  <w:rPrChange w:id="2254"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2255" w:author="Maino Vieytes, Christian (NIH/NIA/IRP) [F]" w:date="2023-11-16T08:30:00Z">
                              <w:tcPr>
                                <w:tcW w:w="900" w:type="dxa"/>
                                <w:tcBorders>
                                  <w:top w:val="nil"/>
                                  <w:bottom w:val="nil"/>
                                  <w:right w:val="nil"/>
                                </w:tcBorders>
                                <w:shd w:val="clear" w:color="auto" w:fill="auto"/>
                                <w:noWrap/>
                                <w:vAlign w:val="center"/>
                                <w:hideMark/>
                              </w:tcPr>
                            </w:tcPrChange>
                          </w:tcPr>
                          <w:p w14:paraId="7F0BD2CF" w14:textId="3F1D4054" w:rsidR="00E260F1" w:rsidRPr="00E260F1" w:rsidRDefault="00E260F1" w:rsidP="00E260F1">
                            <w:pPr>
                              <w:spacing w:line="360" w:lineRule="auto"/>
                              <w:jc w:val="center"/>
                              <w:rPr>
                                <w:rFonts w:ascii="Times New Roman" w:hAnsi="Times New Roman" w:cs="Times New Roman"/>
                                <w:b/>
                                <w:bCs/>
                                <w:sz w:val="18"/>
                                <w:szCs w:val="18"/>
                                <w:rPrChange w:id="2256" w:author="Maino Vieytes, Christian (NIH/NIA/IRP) [F]" w:date="2023-11-16T08:30:00Z">
                                  <w:rPr>
                                    <w:rFonts w:ascii="Times New Roman" w:hAnsi="Times New Roman" w:cs="Times New Roman"/>
                                    <w:b/>
                                    <w:bCs/>
                                    <w:sz w:val="20"/>
                                    <w:szCs w:val="20"/>
                                  </w:rPr>
                                </w:rPrChange>
                              </w:rPr>
                            </w:pPr>
                            <w:ins w:id="2257" w:author="Maino Vieytes, Christian (NIH/NIA/IRP) [F]" w:date="2023-11-16T08:30:00Z">
                              <w:r w:rsidRPr="00E260F1">
                                <w:rPr>
                                  <w:rFonts w:ascii="Times New Roman" w:hAnsi="Times New Roman" w:cs="Times New Roman"/>
                                  <w:color w:val="000000"/>
                                  <w:sz w:val="18"/>
                                  <w:szCs w:val="18"/>
                                  <w:rPrChange w:id="2258" w:author="Maino Vieytes, Christian (NIH/NIA/IRP) [F]" w:date="2023-11-16T08:30:00Z">
                                    <w:rPr>
                                      <w:rFonts w:ascii="Calibri" w:hAnsi="Calibri" w:cs="Calibri"/>
                                      <w:color w:val="000000"/>
                                    </w:rPr>
                                  </w:rPrChange>
                                </w:rPr>
                                <w:t>0.080</w:t>
                              </w:r>
                            </w:ins>
                            <w:del w:id="2259" w:author="Maino Vieytes, Christian (NIH/NIA/IRP) [F]" w:date="2023-11-15T15:22:00Z">
                              <w:r w:rsidRPr="00E260F1" w:rsidDel="00C92AAD">
                                <w:rPr>
                                  <w:rFonts w:ascii="Times New Roman" w:hAnsi="Times New Roman" w:cs="Times New Roman"/>
                                  <w:b/>
                                  <w:bCs/>
                                  <w:color w:val="000000"/>
                                  <w:sz w:val="18"/>
                                  <w:szCs w:val="18"/>
                                  <w:rPrChange w:id="2260" w:author="Maino Vieytes, Christian (NIH/NIA/IRP) [F]" w:date="2023-11-16T08:30:00Z">
                                    <w:rPr>
                                      <w:rFonts w:ascii="Times New Roman" w:hAnsi="Times New Roman" w:cs="Times New Roman"/>
                                      <w:b/>
                                      <w:bCs/>
                                      <w:color w:val="000000"/>
                                      <w:sz w:val="20"/>
                                      <w:szCs w:val="20"/>
                                    </w:rPr>
                                  </w:rPrChange>
                                </w:rPr>
                                <w:delText>-0.46</w:delText>
                              </w:r>
                            </w:del>
                          </w:p>
                        </w:tc>
                        <w:tc>
                          <w:tcPr>
                            <w:tcW w:w="1350" w:type="dxa"/>
                            <w:tcBorders>
                              <w:top w:val="nil"/>
                              <w:left w:val="nil"/>
                              <w:bottom w:val="nil"/>
                              <w:right w:val="single" w:sz="4" w:space="0" w:color="auto"/>
                            </w:tcBorders>
                            <w:vAlign w:val="center"/>
                            <w:tcPrChange w:id="2261" w:author="Maino Vieytes, Christian (NIH/NIA/IRP) [F]" w:date="2023-11-16T08:30:00Z">
                              <w:tcPr>
                                <w:tcW w:w="1350" w:type="dxa"/>
                                <w:tcBorders>
                                  <w:top w:val="nil"/>
                                  <w:left w:val="nil"/>
                                  <w:bottom w:val="nil"/>
                                  <w:right w:val="single" w:sz="4" w:space="0" w:color="auto"/>
                                </w:tcBorders>
                                <w:vAlign w:val="center"/>
                              </w:tcPr>
                            </w:tcPrChange>
                          </w:tcPr>
                          <w:p w14:paraId="03A33D46" w14:textId="1FA28B12" w:rsidR="00E260F1" w:rsidRPr="005E1339" w:rsidRDefault="00E260F1" w:rsidP="00E260F1">
                            <w:pPr>
                              <w:spacing w:line="360" w:lineRule="auto"/>
                              <w:jc w:val="center"/>
                              <w:rPr>
                                <w:rFonts w:ascii="Times New Roman" w:hAnsi="Times New Roman" w:cs="Times New Roman"/>
                                <w:b/>
                                <w:bCs/>
                                <w:color w:val="000000"/>
                                <w:sz w:val="18"/>
                                <w:szCs w:val="18"/>
                                <w:rPrChange w:id="2262" w:author="Maino Vieytes, Christian (NIH/NIA/IRP) [F]" w:date="2023-11-16T08:34:00Z">
                                  <w:rPr>
                                    <w:rFonts w:ascii="Times New Roman" w:hAnsi="Times New Roman" w:cs="Times New Roman"/>
                                    <w:b/>
                                    <w:bCs/>
                                    <w:color w:val="000000"/>
                                    <w:sz w:val="20"/>
                                    <w:szCs w:val="20"/>
                                  </w:rPr>
                                </w:rPrChange>
                              </w:rPr>
                            </w:pPr>
                            <w:ins w:id="2263" w:author="Maino Vieytes, Christian (NIH/NIA/IRP) [F]" w:date="2023-11-16T08:30:00Z">
                              <w:r w:rsidRPr="005E1339">
                                <w:rPr>
                                  <w:rFonts w:ascii="Times New Roman" w:hAnsi="Times New Roman" w:cs="Times New Roman"/>
                                  <w:b/>
                                  <w:bCs/>
                                  <w:color w:val="000000"/>
                                  <w:sz w:val="18"/>
                                  <w:szCs w:val="18"/>
                                  <w:rPrChange w:id="2264" w:author="Maino Vieytes, Christian (NIH/NIA/IRP) [F]" w:date="2023-11-16T08:34:00Z">
                                    <w:rPr>
                                      <w:rFonts w:ascii="Calibri" w:hAnsi="Calibri" w:cs="Calibri"/>
                                      <w:color w:val="000000"/>
                                    </w:rPr>
                                  </w:rPrChange>
                                </w:rPr>
                                <w:t>-0.45</w:t>
                              </w:r>
                            </w:ins>
                            <w:del w:id="2265" w:author="Maino Vieytes, Christian (NIH/NIA/IRP) [F]" w:date="2023-11-15T15:22:00Z">
                              <w:r w:rsidRPr="005E1339" w:rsidDel="00C92AAD">
                                <w:rPr>
                                  <w:rFonts w:ascii="Times New Roman" w:hAnsi="Times New Roman" w:cs="Times New Roman"/>
                                  <w:b/>
                                  <w:bCs/>
                                  <w:color w:val="000000"/>
                                  <w:sz w:val="18"/>
                                  <w:szCs w:val="18"/>
                                  <w:rPrChange w:id="2266" w:author="Maino Vieytes, Christian (NIH/NIA/IRP) [F]" w:date="2023-11-16T08:34:00Z">
                                    <w:rPr>
                                      <w:rFonts w:ascii="Times New Roman" w:hAnsi="Times New Roman" w:cs="Times New Roman"/>
                                      <w:b/>
                                      <w:bCs/>
                                      <w:color w:val="000000"/>
                                      <w:sz w:val="20"/>
                                      <w:szCs w:val="20"/>
                                    </w:rPr>
                                  </w:rPrChange>
                                </w:rPr>
                                <w:delText>-0.45</w:delText>
                              </w:r>
                            </w:del>
                          </w:p>
                        </w:tc>
                      </w:tr>
                      <w:tr w:rsidR="00E260F1" w:rsidRPr="00972A4F" w14:paraId="28BDB3F7" w14:textId="77777777" w:rsidTr="00E260F1">
                        <w:tblPrEx>
                          <w:tblW w:w="6926" w:type="dxa"/>
                          <w:tblBorders>
                            <w:insideH w:val="none" w:sz="0" w:space="0" w:color="auto"/>
                            <w:insideV w:val="none" w:sz="0" w:space="0" w:color="auto"/>
                          </w:tblBorders>
                          <w:tblLayout w:type="fixed"/>
                          <w:tblCellMar>
                            <w:left w:w="0" w:type="dxa"/>
                            <w:right w:w="0" w:type="dxa"/>
                          </w:tblCellMar>
                          <w:tblPrExChange w:id="226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26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4F8B613" w14:textId="77777777" w:rsidR="00E260F1" w:rsidRPr="00972A4F" w:rsidRDefault="00E260F1" w:rsidP="00E260F1">
                            <w:pPr>
                              <w:spacing w:line="360" w:lineRule="auto"/>
                              <w:rPr>
                                <w:rFonts w:ascii="Times New Roman" w:hAnsi="Times New Roman" w:cs="Times New Roman"/>
                                <w:sz w:val="18"/>
                                <w:szCs w:val="18"/>
                                <w:rPrChange w:id="226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270" w:author="Maino Vieytes, Christian (NIH/NIA/IRP) [F]" w:date="2023-11-15T15:31:00Z">
                                  <w:rPr>
                                    <w:rFonts w:ascii="Times New Roman" w:hAnsi="Times New Roman" w:cs="Times New Roman"/>
                                    <w:sz w:val="20"/>
                                    <w:szCs w:val="20"/>
                                  </w:rPr>
                                </w:rPrChange>
                              </w:rPr>
                              <w:t>Oils</w:t>
                            </w:r>
                          </w:p>
                        </w:tc>
                        <w:tc>
                          <w:tcPr>
                            <w:tcW w:w="1499" w:type="dxa"/>
                            <w:tcBorders>
                              <w:top w:val="nil"/>
                              <w:bottom w:val="nil"/>
                            </w:tcBorders>
                            <w:shd w:val="clear" w:color="auto" w:fill="auto"/>
                            <w:noWrap/>
                            <w:vAlign w:val="center"/>
                            <w:hideMark/>
                            <w:tcPrChange w:id="2271" w:author="Maino Vieytes, Christian (NIH/NIA/IRP) [F]" w:date="2023-11-16T08:30:00Z">
                              <w:tcPr>
                                <w:tcW w:w="1499" w:type="dxa"/>
                                <w:tcBorders>
                                  <w:top w:val="nil"/>
                                  <w:bottom w:val="nil"/>
                                </w:tcBorders>
                                <w:shd w:val="clear" w:color="auto" w:fill="auto"/>
                                <w:noWrap/>
                                <w:vAlign w:val="center"/>
                                <w:hideMark/>
                              </w:tcPr>
                            </w:tcPrChange>
                          </w:tcPr>
                          <w:p w14:paraId="146DD970" w14:textId="467A6B71" w:rsidR="00E260F1" w:rsidRPr="00E260F1" w:rsidRDefault="00E260F1" w:rsidP="00E260F1">
                            <w:pPr>
                              <w:spacing w:line="360" w:lineRule="auto"/>
                              <w:jc w:val="center"/>
                              <w:rPr>
                                <w:rFonts w:ascii="Times New Roman" w:hAnsi="Times New Roman" w:cs="Times New Roman"/>
                                <w:b/>
                                <w:bCs/>
                                <w:sz w:val="18"/>
                                <w:szCs w:val="18"/>
                                <w:rPrChange w:id="2272" w:author="Maino Vieytes, Christian (NIH/NIA/IRP) [F]" w:date="2023-11-16T08:30:00Z">
                                  <w:rPr>
                                    <w:rFonts w:ascii="Times New Roman" w:hAnsi="Times New Roman" w:cs="Times New Roman"/>
                                    <w:sz w:val="20"/>
                                    <w:szCs w:val="20"/>
                                  </w:rPr>
                                </w:rPrChange>
                              </w:rPr>
                            </w:pPr>
                            <w:ins w:id="2273" w:author="Maino Vieytes, Christian (NIH/NIA/IRP) [F]" w:date="2023-11-16T08:30:00Z">
                              <w:r w:rsidRPr="00E260F1">
                                <w:rPr>
                                  <w:rFonts w:ascii="Times New Roman" w:hAnsi="Times New Roman" w:cs="Times New Roman"/>
                                  <w:b/>
                                  <w:bCs/>
                                  <w:color w:val="000000"/>
                                  <w:sz w:val="18"/>
                                  <w:szCs w:val="18"/>
                                  <w:rPrChange w:id="2274" w:author="Maino Vieytes, Christian (NIH/NIA/IRP) [F]" w:date="2023-11-16T08:30:00Z">
                                    <w:rPr>
                                      <w:rFonts w:ascii="Calibri" w:hAnsi="Calibri" w:cs="Calibri"/>
                                      <w:color w:val="000000"/>
                                    </w:rPr>
                                  </w:rPrChange>
                                </w:rPr>
                                <w:t>-0.35</w:t>
                              </w:r>
                            </w:ins>
                            <w:del w:id="2275" w:author="Maino Vieytes, Christian (NIH/NIA/IRP) [F]" w:date="2023-11-15T15:22:00Z">
                              <w:r w:rsidRPr="00E260F1" w:rsidDel="00C92AAD">
                                <w:rPr>
                                  <w:rFonts w:ascii="Times New Roman" w:hAnsi="Times New Roman" w:cs="Times New Roman"/>
                                  <w:b/>
                                  <w:bCs/>
                                  <w:color w:val="000000"/>
                                  <w:sz w:val="18"/>
                                  <w:szCs w:val="18"/>
                                  <w:rPrChange w:id="2276" w:author="Maino Vieytes, Christian (NIH/NIA/IRP) [F]" w:date="2023-11-16T08:30:00Z">
                                    <w:rPr>
                                      <w:rFonts w:ascii="Times New Roman" w:hAnsi="Times New Roman" w:cs="Times New Roman"/>
                                      <w:color w:val="000000"/>
                                      <w:sz w:val="20"/>
                                      <w:szCs w:val="20"/>
                                    </w:rPr>
                                  </w:rPrChange>
                                </w:rPr>
                                <w:delText>-0.11</w:delText>
                              </w:r>
                            </w:del>
                          </w:p>
                        </w:tc>
                        <w:tc>
                          <w:tcPr>
                            <w:tcW w:w="990" w:type="dxa"/>
                            <w:tcBorders>
                              <w:top w:val="nil"/>
                              <w:bottom w:val="nil"/>
                            </w:tcBorders>
                            <w:shd w:val="clear" w:color="auto" w:fill="auto"/>
                            <w:noWrap/>
                            <w:vAlign w:val="center"/>
                            <w:hideMark/>
                            <w:tcPrChange w:id="2277" w:author="Maino Vieytes, Christian (NIH/NIA/IRP) [F]" w:date="2023-11-16T08:30:00Z">
                              <w:tcPr>
                                <w:tcW w:w="990" w:type="dxa"/>
                                <w:tcBorders>
                                  <w:top w:val="nil"/>
                                  <w:bottom w:val="nil"/>
                                </w:tcBorders>
                                <w:shd w:val="clear" w:color="auto" w:fill="auto"/>
                                <w:noWrap/>
                                <w:vAlign w:val="center"/>
                                <w:hideMark/>
                              </w:tcPr>
                            </w:tcPrChange>
                          </w:tcPr>
                          <w:p w14:paraId="4499C29E" w14:textId="6D8E3ED5" w:rsidR="00E260F1" w:rsidRPr="005E1339" w:rsidRDefault="00E260F1" w:rsidP="00E260F1">
                            <w:pPr>
                              <w:spacing w:line="360" w:lineRule="auto"/>
                              <w:jc w:val="center"/>
                              <w:rPr>
                                <w:rFonts w:ascii="Times New Roman" w:hAnsi="Times New Roman" w:cs="Times New Roman"/>
                                <w:b/>
                                <w:bCs/>
                                <w:sz w:val="18"/>
                                <w:szCs w:val="18"/>
                                <w:rPrChange w:id="2278" w:author="Maino Vieytes, Christian (NIH/NIA/IRP) [F]" w:date="2023-11-16T08:35:00Z">
                                  <w:rPr>
                                    <w:rFonts w:ascii="Times New Roman" w:hAnsi="Times New Roman" w:cs="Times New Roman"/>
                                    <w:b/>
                                    <w:bCs/>
                                    <w:sz w:val="20"/>
                                    <w:szCs w:val="20"/>
                                  </w:rPr>
                                </w:rPrChange>
                              </w:rPr>
                            </w:pPr>
                            <w:ins w:id="2279" w:author="Maino Vieytes, Christian (NIH/NIA/IRP) [F]" w:date="2023-11-16T08:30:00Z">
                              <w:r w:rsidRPr="005E1339">
                                <w:rPr>
                                  <w:rFonts w:ascii="Times New Roman" w:hAnsi="Times New Roman" w:cs="Times New Roman"/>
                                  <w:b/>
                                  <w:bCs/>
                                  <w:color w:val="000000"/>
                                  <w:sz w:val="18"/>
                                  <w:szCs w:val="18"/>
                                  <w:rPrChange w:id="2280" w:author="Maino Vieytes, Christian (NIH/NIA/IRP) [F]" w:date="2023-11-16T08:35:00Z">
                                    <w:rPr>
                                      <w:rFonts w:ascii="Calibri" w:hAnsi="Calibri" w:cs="Calibri"/>
                                      <w:color w:val="000000"/>
                                    </w:rPr>
                                  </w:rPrChange>
                                </w:rPr>
                                <w:t>-0.24</w:t>
                              </w:r>
                            </w:ins>
                            <w:del w:id="2281" w:author="Maino Vieytes, Christian (NIH/NIA/IRP) [F]" w:date="2023-11-15T15:22:00Z">
                              <w:r w:rsidRPr="005E1339" w:rsidDel="00C92AAD">
                                <w:rPr>
                                  <w:rFonts w:ascii="Times New Roman" w:hAnsi="Times New Roman" w:cs="Times New Roman"/>
                                  <w:b/>
                                  <w:bCs/>
                                  <w:color w:val="000000"/>
                                  <w:sz w:val="18"/>
                                  <w:szCs w:val="18"/>
                                  <w:rPrChange w:id="2282" w:author="Maino Vieytes, Christian (NIH/NIA/IRP) [F]" w:date="2023-11-16T08:35:00Z">
                                    <w:rPr>
                                      <w:rFonts w:ascii="Times New Roman" w:hAnsi="Times New Roman" w:cs="Times New Roman"/>
                                      <w:color w:val="000000"/>
                                      <w:sz w:val="20"/>
                                      <w:szCs w:val="20"/>
                                    </w:rPr>
                                  </w:rPrChange>
                                </w:rPr>
                                <w:delText>0.24</w:delText>
                              </w:r>
                            </w:del>
                          </w:p>
                        </w:tc>
                        <w:tc>
                          <w:tcPr>
                            <w:tcW w:w="900" w:type="dxa"/>
                            <w:tcBorders>
                              <w:top w:val="nil"/>
                              <w:bottom w:val="nil"/>
                              <w:right w:val="nil"/>
                            </w:tcBorders>
                            <w:shd w:val="clear" w:color="auto" w:fill="auto"/>
                            <w:noWrap/>
                            <w:vAlign w:val="center"/>
                            <w:hideMark/>
                            <w:tcPrChange w:id="2283" w:author="Maino Vieytes, Christian (NIH/NIA/IRP) [F]" w:date="2023-11-16T08:30:00Z">
                              <w:tcPr>
                                <w:tcW w:w="900" w:type="dxa"/>
                                <w:tcBorders>
                                  <w:top w:val="nil"/>
                                  <w:bottom w:val="nil"/>
                                  <w:right w:val="nil"/>
                                </w:tcBorders>
                                <w:shd w:val="clear" w:color="auto" w:fill="auto"/>
                                <w:noWrap/>
                                <w:vAlign w:val="center"/>
                                <w:hideMark/>
                              </w:tcPr>
                            </w:tcPrChange>
                          </w:tcPr>
                          <w:p w14:paraId="59CC0E20" w14:textId="6E97A0A3" w:rsidR="00E260F1" w:rsidRPr="00E260F1" w:rsidRDefault="00E260F1" w:rsidP="00E260F1">
                            <w:pPr>
                              <w:spacing w:line="360" w:lineRule="auto"/>
                              <w:jc w:val="center"/>
                              <w:rPr>
                                <w:rFonts w:ascii="Times New Roman" w:hAnsi="Times New Roman" w:cs="Times New Roman"/>
                                <w:sz w:val="18"/>
                                <w:szCs w:val="18"/>
                                <w:rPrChange w:id="2284" w:author="Maino Vieytes, Christian (NIH/NIA/IRP) [F]" w:date="2023-11-16T08:30:00Z">
                                  <w:rPr>
                                    <w:rFonts w:ascii="Times New Roman" w:hAnsi="Times New Roman" w:cs="Times New Roman"/>
                                    <w:sz w:val="20"/>
                                    <w:szCs w:val="20"/>
                                  </w:rPr>
                                </w:rPrChange>
                              </w:rPr>
                            </w:pPr>
                            <w:ins w:id="2285" w:author="Maino Vieytes, Christian (NIH/NIA/IRP) [F]" w:date="2023-11-16T08:30:00Z">
                              <w:r w:rsidRPr="00E260F1">
                                <w:rPr>
                                  <w:rFonts w:ascii="Times New Roman" w:hAnsi="Times New Roman" w:cs="Times New Roman"/>
                                  <w:color w:val="000000"/>
                                  <w:sz w:val="18"/>
                                  <w:szCs w:val="18"/>
                                  <w:rPrChange w:id="2286" w:author="Maino Vieytes, Christian (NIH/NIA/IRP) [F]" w:date="2023-11-16T08:30:00Z">
                                    <w:rPr>
                                      <w:rFonts w:ascii="Calibri" w:hAnsi="Calibri" w:cs="Calibri"/>
                                      <w:color w:val="000000"/>
                                    </w:rPr>
                                  </w:rPrChange>
                                </w:rPr>
                                <w:t>0.12</w:t>
                              </w:r>
                            </w:ins>
                            <w:del w:id="2287" w:author="Maino Vieytes, Christian (NIH/NIA/IRP) [F]" w:date="2023-11-15T15:22:00Z">
                              <w:r w:rsidRPr="00E260F1" w:rsidDel="00C92AAD">
                                <w:rPr>
                                  <w:rFonts w:ascii="Times New Roman" w:hAnsi="Times New Roman" w:cs="Times New Roman"/>
                                  <w:color w:val="000000"/>
                                  <w:sz w:val="18"/>
                                  <w:szCs w:val="18"/>
                                  <w:rPrChange w:id="2288" w:author="Maino Vieytes, Christian (NIH/NIA/IRP) [F]" w:date="2023-11-16T08:30:00Z">
                                    <w:rPr>
                                      <w:rFonts w:ascii="Times New Roman" w:hAnsi="Times New Roman" w:cs="Times New Roman"/>
                                      <w:color w:val="000000"/>
                                      <w:sz w:val="20"/>
                                      <w:szCs w:val="20"/>
                                    </w:rPr>
                                  </w:rPrChange>
                                </w:rPr>
                                <w:delText>-0.05</w:delText>
                              </w:r>
                            </w:del>
                          </w:p>
                        </w:tc>
                        <w:tc>
                          <w:tcPr>
                            <w:tcW w:w="1350" w:type="dxa"/>
                            <w:tcBorders>
                              <w:top w:val="nil"/>
                              <w:left w:val="nil"/>
                              <w:bottom w:val="nil"/>
                              <w:right w:val="single" w:sz="4" w:space="0" w:color="auto"/>
                            </w:tcBorders>
                            <w:vAlign w:val="center"/>
                            <w:tcPrChange w:id="2289" w:author="Maino Vieytes, Christian (NIH/NIA/IRP) [F]" w:date="2023-11-16T08:30:00Z">
                              <w:tcPr>
                                <w:tcW w:w="1350" w:type="dxa"/>
                                <w:tcBorders>
                                  <w:top w:val="nil"/>
                                  <w:left w:val="nil"/>
                                  <w:bottom w:val="nil"/>
                                  <w:right w:val="single" w:sz="4" w:space="0" w:color="auto"/>
                                </w:tcBorders>
                                <w:vAlign w:val="center"/>
                              </w:tcPr>
                            </w:tcPrChange>
                          </w:tcPr>
                          <w:p w14:paraId="0446BC98" w14:textId="291655F7" w:rsidR="00E260F1" w:rsidRPr="005E1339" w:rsidRDefault="00E260F1" w:rsidP="00E260F1">
                            <w:pPr>
                              <w:spacing w:line="360" w:lineRule="auto"/>
                              <w:jc w:val="center"/>
                              <w:rPr>
                                <w:rFonts w:ascii="Times New Roman" w:hAnsi="Times New Roman" w:cs="Times New Roman"/>
                                <w:b/>
                                <w:bCs/>
                                <w:color w:val="000000"/>
                                <w:sz w:val="18"/>
                                <w:szCs w:val="18"/>
                                <w:rPrChange w:id="2290" w:author="Maino Vieytes, Christian (NIH/NIA/IRP) [F]" w:date="2023-11-16T08:34:00Z">
                                  <w:rPr>
                                    <w:rFonts w:ascii="Times New Roman" w:hAnsi="Times New Roman" w:cs="Times New Roman"/>
                                    <w:color w:val="000000"/>
                                    <w:sz w:val="20"/>
                                    <w:szCs w:val="20"/>
                                  </w:rPr>
                                </w:rPrChange>
                              </w:rPr>
                            </w:pPr>
                            <w:ins w:id="2291" w:author="Maino Vieytes, Christian (NIH/NIA/IRP) [F]" w:date="2023-11-16T08:30:00Z">
                              <w:r w:rsidRPr="005E1339">
                                <w:rPr>
                                  <w:rFonts w:ascii="Times New Roman" w:hAnsi="Times New Roman" w:cs="Times New Roman"/>
                                  <w:b/>
                                  <w:bCs/>
                                  <w:color w:val="000000"/>
                                  <w:sz w:val="18"/>
                                  <w:szCs w:val="18"/>
                                  <w:rPrChange w:id="2292" w:author="Maino Vieytes, Christian (NIH/NIA/IRP) [F]" w:date="2023-11-16T08:34:00Z">
                                    <w:rPr>
                                      <w:rFonts w:ascii="Calibri" w:hAnsi="Calibri" w:cs="Calibri"/>
                                      <w:color w:val="000000"/>
                                    </w:rPr>
                                  </w:rPrChange>
                                </w:rPr>
                                <w:t>0.24</w:t>
                              </w:r>
                            </w:ins>
                            <w:del w:id="2293" w:author="Maino Vieytes, Christian (NIH/NIA/IRP) [F]" w:date="2023-11-15T15:22:00Z">
                              <w:r w:rsidRPr="005E1339" w:rsidDel="00C92AAD">
                                <w:rPr>
                                  <w:rFonts w:ascii="Times New Roman" w:hAnsi="Times New Roman" w:cs="Times New Roman"/>
                                  <w:b/>
                                  <w:bCs/>
                                  <w:color w:val="000000"/>
                                  <w:sz w:val="18"/>
                                  <w:szCs w:val="18"/>
                                  <w:rPrChange w:id="2294" w:author="Maino Vieytes, Christian (NIH/NIA/IRP) [F]" w:date="2023-11-16T08:34:00Z">
                                    <w:rPr>
                                      <w:rFonts w:ascii="Times New Roman" w:hAnsi="Times New Roman" w:cs="Times New Roman"/>
                                      <w:color w:val="000000"/>
                                      <w:sz w:val="20"/>
                                      <w:szCs w:val="20"/>
                                    </w:rPr>
                                  </w:rPrChange>
                                </w:rPr>
                                <w:delText>0.24</w:delText>
                              </w:r>
                            </w:del>
                          </w:p>
                        </w:tc>
                      </w:tr>
                      <w:tr w:rsidR="00E260F1" w:rsidRPr="00972A4F" w14:paraId="5B88C4A0" w14:textId="77777777" w:rsidTr="00E260F1">
                        <w:tblPrEx>
                          <w:tblW w:w="6926" w:type="dxa"/>
                          <w:tblBorders>
                            <w:insideH w:val="none" w:sz="0" w:space="0" w:color="auto"/>
                            <w:insideV w:val="none" w:sz="0" w:space="0" w:color="auto"/>
                          </w:tblBorders>
                          <w:tblLayout w:type="fixed"/>
                          <w:tblCellMar>
                            <w:left w:w="0" w:type="dxa"/>
                            <w:right w:w="0" w:type="dxa"/>
                          </w:tblCellMar>
                          <w:tblPrExChange w:id="229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29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0ADCCAC" w14:textId="77777777" w:rsidR="00E260F1" w:rsidRPr="00972A4F" w:rsidRDefault="00E260F1" w:rsidP="00E260F1">
                            <w:pPr>
                              <w:spacing w:line="360" w:lineRule="auto"/>
                              <w:rPr>
                                <w:rFonts w:ascii="Times New Roman" w:hAnsi="Times New Roman" w:cs="Times New Roman"/>
                                <w:sz w:val="18"/>
                                <w:szCs w:val="18"/>
                                <w:rPrChange w:id="229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298" w:author="Maino Vieytes, Christian (NIH/NIA/IRP) [F]" w:date="2023-11-15T15:31:00Z">
                                  <w:rPr>
                                    <w:rFonts w:ascii="Times New Roman" w:hAnsi="Times New Roman" w:cs="Times New Roman"/>
                                    <w:sz w:val="20"/>
                                    <w:szCs w:val="20"/>
                                  </w:rPr>
                                </w:rPrChange>
                              </w:rPr>
                              <w:t>Milk</w:t>
                            </w:r>
                          </w:p>
                        </w:tc>
                        <w:tc>
                          <w:tcPr>
                            <w:tcW w:w="1499" w:type="dxa"/>
                            <w:tcBorders>
                              <w:top w:val="nil"/>
                              <w:bottom w:val="nil"/>
                            </w:tcBorders>
                            <w:shd w:val="clear" w:color="auto" w:fill="auto"/>
                            <w:noWrap/>
                            <w:vAlign w:val="center"/>
                            <w:hideMark/>
                            <w:tcPrChange w:id="2299" w:author="Maino Vieytes, Christian (NIH/NIA/IRP) [F]" w:date="2023-11-16T08:30:00Z">
                              <w:tcPr>
                                <w:tcW w:w="1499" w:type="dxa"/>
                                <w:tcBorders>
                                  <w:top w:val="nil"/>
                                  <w:bottom w:val="nil"/>
                                </w:tcBorders>
                                <w:shd w:val="clear" w:color="auto" w:fill="auto"/>
                                <w:noWrap/>
                                <w:vAlign w:val="center"/>
                                <w:hideMark/>
                              </w:tcPr>
                            </w:tcPrChange>
                          </w:tcPr>
                          <w:p w14:paraId="76918FF6" w14:textId="0C4C64BE" w:rsidR="00E260F1" w:rsidRPr="00E260F1" w:rsidRDefault="00E260F1" w:rsidP="00E260F1">
                            <w:pPr>
                              <w:spacing w:line="360" w:lineRule="auto"/>
                              <w:jc w:val="center"/>
                              <w:rPr>
                                <w:rFonts w:ascii="Times New Roman" w:hAnsi="Times New Roman" w:cs="Times New Roman"/>
                                <w:sz w:val="18"/>
                                <w:szCs w:val="18"/>
                                <w:rPrChange w:id="2300" w:author="Maino Vieytes, Christian (NIH/NIA/IRP) [F]" w:date="2023-11-16T08:30:00Z">
                                  <w:rPr>
                                    <w:rFonts w:ascii="Times New Roman" w:hAnsi="Times New Roman" w:cs="Times New Roman"/>
                                    <w:sz w:val="20"/>
                                    <w:szCs w:val="20"/>
                                  </w:rPr>
                                </w:rPrChange>
                              </w:rPr>
                            </w:pPr>
                            <w:ins w:id="2301" w:author="Maino Vieytes, Christian (NIH/NIA/IRP) [F]" w:date="2023-11-16T08:30:00Z">
                              <w:r w:rsidRPr="00E260F1">
                                <w:rPr>
                                  <w:rFonts w:ascii="Times New Roman" w:hAnsi="Times New Roman" w:cs="Times New Roman"/>
                                  <w:color w:val="000000"/>
                                  <w:sz w:val="18"/>
                                  <w:szCs w:val="18"/>
                                  <w:rPrChange w:id="2302" w:author="Maino Vieytes, Christian (NIH/NIA/IRP) [F]" w:date="2023-11-16T08:30:00Z">
                                    <w:rPr>
                                      <w:rFonts w:ascii="Calibri" w:hAnsi="Calibri" w:cs="Calibri"/>
                                      <w:color w:val="000000"/>
                                    </w:rPr>
                                  </w:rPrChange>
                                </w:rPr>
                                <w:t>0.00</w:t>
                              </w:r>
                            </w:ins>
                            <w:del w:id="2303" w:author="Maino Vieytes, Christian (NIH/NIA/IRP) [F]" w:date="2023-11-15T15:22:00Z">
                              <w:r w:rsidRPr="00E260F1" w:rsidDel="00C92AAD">
                                <w:rPr>
                                  <w:rFonts w:ascii="Times New Roman" w:hAnsi="Times New Roman" w:cs="Times New Roman"/>
                                  <w:color w:val="000000"/>
                                  <w:sz w:val="18"/>
                                  <w:szCs w:val="18"/>
                                  <w:rPrChange w:id="2304"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2305" w:author="Maino Vieytes, Christian (NIH/NIA/IRP) [F]" w:date="2023-11-16T08:30:00Z">
                              <w:tcPr>
                                <w:tcW w:w="990" w:type="dxa"/>
                                <w:tcBorders>
                                  <w:top w:val="nil"/>
                                  <w:bottom w:val="nil"/>
                                </w:tcBorders>
                                <w:shd w:val="clear" w:color="auto" w:fill="auto"/>
                                <w:noWrap/>
                                <w:vAlign w:val="center"/>
                                <w:hideMark/>
                              </w:tcPr>
                            </w:tcPrChange>
                          </w:tcPr>
                          <w:p w14:paraId="38026904" w14:textId="3F4BE198" w:rsidR="00E260F1" w:rsidRPr="00E260F1" w:rsidRDefault="00E260F1" w:rsidP="00E260F1">
                            <w:pPr>
                              <w:spacing w:line="360" w:lineRule="auto"/>
                              <w:jc w:val="center"/>
                              <w:rPr>
                                <w:rFonts w:ascii="Times New Roman" w:hAnsi="Times New Roman" w:cs="Times New Roman"/>
                                <w:sz w:val="18"/>
                                <w:szCs w:val="18"/>
                                <w:rPrChange w:id="2306" w:author="Maino Vieytes, Christian (NIH/NIA/IRP) [F]" w:date="2023-11-16T08:30:00Z">
                                  <w:rPr>
                                    <w:rFonts w:ascii="Times New Roman" w:hAnsi="Times New Roman" w:cs="Times New Roman"/>
                                    <w:sz w:val="20"/>
                                    <w:szCs w:val="20"/>
                                  </w:rPr>
                                </w:rPrChange>
                              </w:rPr>
                            </w:pPr>
                            <w:ins w:id="2307" w:author="Maino Vieytes, Christian (NIH/NIA/IRP) [F]" w:date="2023-11-16T08:30:00Z">
                              <w:r w:rsidRPr="00E260F1">
                                <w:rPr>
                                  <w:rFonts w:ascii="Times New Roman" w:hAnsi="Times New Roman" w:cs="Times New Roman"/>
                                  <w:color w:val="000000"/>
                                  <w:sz w:val="18"/>
                                  <w:szCs w:val="18"/>
                                  <w:rPrChange w:id="2308" w:author="Maino Vieytes, Christian (NIH/NIA/IRP) [F]" w:date="2023-11-16T08:30:00Z">
                                    <w:rPr>
                                      <w:rFonts w:ascii="Calibri" w:hAnsi="Calibri" w:cs="Calibri"/>
                                      <w:color w:val="000000"/>
                                    </w:rPr>
                                  </w:rPrChange>
                                </w:rPr>
                                <w:t>-0.040</w:t>
                              </w:r>
                            </w:ins>
                            <w:del w:id="2309" w:author="Maino Vieytes, Christian (NIH/NIA/IRP) [F]" w:date="2023-11-15T15:22:00Z">
                              <w:r w:rsidRPr="00E260F1" w:rsidDel="00C92AAD">
                                <w:rPr>
                                  <w:rFonts w:ascii="Times New Roman" w:hAnsi="Times New Roman" w:cs="Times New Roman"/>
                                  <w:color w:val="000000"/>
                                  <w:sz w:val="18"/>
                                  <w:szCs w:val="18"/>
                                  <w:rPrChange w:id="2310" w:author="Maino Vieytes, Christian (NIH/NIA/IRP) [F]" w:date="2023-11-16T08:30:00Z">
                                    <w:rPr>
                                      <w:rFonts w:ascii="Times New Roman" w:hAnsi="Times New Roman" w:cs="Times New Roman"/>
                                      <w:color w:val="000000"/>
                                      <w:sz w:val="20"/>
                                      <w:szCs w:val="20"/>
                                    </w:rPr>
                                  </w:rPrChange>
                                </w:rPr>
                                <w:delText>-0.06</w:delText>
                              </w:r>
                            </w:del>
                          </w:p>
                        </w:tc>
                        <w:tc>
                          <w:tcPr>
                            <w:tcW w:w="900" w:type="dxa"/>
                            <w:tcBorders>
                              <w:top w:val="nil"/>
                              <w:bottom w:val="nil"/>
                              <w:right w:val="nil"/>
                            </w:tcBorders>
                            <w:shd w:val="clear" w:color="auto" w:fill="auto"/>
                            <w:noWrap/>
                            <w:vAlign w:val="center"/>
                            <w:hideMark/>
                            <w:tcPrChange w:id="2311" w:author="Maino Vieytes, Christian (NIH/NIA/IRP) [F]" w:date="2023-11-16T08:30:00Z">
                              <w:tcPr>
                                <w:tcW w:w="900" w:type="dxa"/>
                                <w:tcBorders>
                                  <w:top w:val="nil"/>
                                  <w:bottom w:val="nil"/>
                                  <w:right w:val="nil"/>
                                </w:tcBorders>
                                <w:shd w:val="clear" w:color="auto" w:fill="auto"/>
                                <w:noWrap/>
                                <w:vAlign w:val="center"/>
                                <w:hideMark/>
                              </w:tcPr>
                            </w:tcPrChange>
                          </w:tcPr>
                          <w:p w14:paraId="4F83894E" w14:textId="58914BDE" w:rsidR="00E260F1" w:rsidRPr="005E1339" w:rsidRDefault="00E260F1" w:rsidP="00E260F1">
                            <w:pPr>
                              <w:spacing w:line="360" w:lineRule="auto"/>
                              <w:jc w:val="center"/>
                              <w:rPr>
                                <w:rFonts w:ascii="Times New Roman" w:hAnsi="Times New Roman" w:cs="Times New Roman"/>
                                <w:b/>
                                <w:bCs/>
                                <w:sz w:val="18"/>
                                <w:szCs w:val="18"/>
                                <w:rPrChange w:id="2312" w:author="Maino Vieytes, Christian (NIH/NIA/IRP) [F]" w:date="2023-11-16T08:33:00Z">
                                  <w:rPr>
                                    <w:rFonts w:ascii="Times New Roman" w:hAnsi="Times New Roman" w:cs="Times New Roman"/>
                                    <w:sz w:val="20"/>
                                    <w:szCs w:val="20"/>
                                  </w:rPr>
                                </w:rPrChange>
                              </w:rPr>
                            </w:pPr>
                            <w:ins w:id="2313" w:author="Maino Vieytes, Christian (NIH/NIA/IRP) [F]" w:date="2023-11-16T08:30:00Z">
                              <w:r w:rsidRPr="005E1339">
                                <w:rPr>
                                  <w:rFonts w:ascii="Times New Roman" w:hAnsi="Times New Roman" w:cs="Times New Roman"/>
                                  <w:b/>
                                  <w:bCs/>
                                  <w:color w:val="000000"/>
                                  <w:sz w:val="18"/>
                                  <w:szCs w:val="18"/>
                                  <w:rPrChange w:id="2314" w:author="Maino Vieytes, Christian (NIH/NIA/IRP) [F]" w:date="2023-11-16T08:33:00Z">
                                    <w:rPr>
                                      <w:rFonts w:ascii="Calibri" w:hAnsi="Calibri" w:cs="Calibri"/>
                                      <w:color w:val="000000"/>
                                    </w:rPr>
                                  </w:rPrChange>
                                </w:rPr>
                                <w:t>-0.47</w:t>
                              </w:r>
                            </w:ins>
                            <w:del w:id="2315" w:author="Maino Vieytes, Christian (NIH/NIA/IRP) [F]" w:date="2023-11-15T15:22:00Z">
                              <w:r w:rsidRPr="005E1339" w:rsidDel="00C92AAD">
                                <w:rPr>
                                  <w:rFonts w:ascii="Times New Roman" w:hAnsi="Times New Roman" w:cs="Times New Roman"/>
                                  <w:b/>
                                  <w:bCs/>
                                  <w:color w:val="000000"/>
                                  <w:sz w:val="18"/>
                                  <w:szCs w:val="18"/>
                                  <w:rPrChange w:id="2316" w:author="Maino Vieytes, Christian (NIH/NIA/IRP) [F]" w:date="2023-11-16T08:33: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2317" w:author="Maino Vieytes, Christian (NIH/NIA/IRP) [F]" w:date="2023-11-16T08:30:00Z">
                              <w:tcPr>
                                <w:tcW w:w="1350" w:type="dxa"/>
                                <w:tcBorders>
                                  <w:top w:val="nil"/>
                                  <w:left w:val="nil"/>
                                  <w:bottom w:val="nil"/>
                                  <w:right w:val="single" w:sz="4" w:space="0" w:color="auto"/>
                                </w:tcBorders>
                                <w:vAlign w:val="center"/>
                              </w:tcPr>
                            </w:tcPrChange>
                          </w:tcPr>
                          <w:p w14:paraId="043760C9" w14:textId="1A790B89" w:rsidR="00E260F1" w:rsidRPr="00E260F1" w:rsidRDefault="00E260F1" w:rsidP="00E260F1">
                            <w:pPr>
                              <w:spacing w:line="360" w:lineRule="auto"/>
                              <w:jc w:val="center"/>
                              <w:rPr>
                                <w:rFonts w:ascii="Times New Roman" w:hAnsi="Times New Roman" w:cs="Times New Roman"/>
                                <w:color w:val="000000"/>
                                <w:sz w:val="18"/>
                                <w:szCs w:val="18"/>
                                <w:rPrChange w:id="2318" w:author="Maino Vieytes, Christian (NIH/NIA/IRP) [F]" w:date="2023-11-16T08:30:00Z">
                                  <w:rPr>
                                    <w:rFonts w:ascii="Times New Roman" w:hAnsi="Times New Roman" w:cs="Times New Roman"/>
                                    <w:color w:val="000000"/>
                                    <w:sz w:val="20"/>
                                    <w:szCs w:val="20"/>
                                  </w:rPr>
                                </w:rPrChange>
                              </w:rPr>
                            </w:pPr>
                            <w:ins w:id="2319" w:author="Maino Vieytes, Christian (NIH/NIA/IRP) [F]" w:date="2023-11-16T08:30:00Z">
                              <w:r w:rsidRPr="00E260F1">
                                <w:rPr>
                                  <w:rFonts w:ascii="Times New Roman" w:hAnsi="Times New Roman" w:cs="Times New Roman"/>
                                  <w:color w:val="000000"/>
                                  <w:sz w:val="18"/>
                                  <w:szCs w:val="18"/>
                                  <w:rPrChange w:id="2320" w:author="Maino Vieytes, Christian (NIH/NIA/IRP) [F]" w:date="2023-11-16T08:30:00Z">
                                    <w:rPr>
                                      <w:rFonts w:ascii="Calibri" w:hAnsi="Calibri" w:cs="Calibri"/>
                                      <w:color w:val="000000"/>
                                    </w:rPr>
                                  </w:rPrChange>
                                </w:rPr>
                                <w:t>0.16</w:t>
                              </w:r>
                            </w:ins>
                            <w:del w:id="2321" w:author="Maino Vieytes, Christian (NIH/NIA/IRP) [F]" w:date="2023-11-15T15:22:00Z">
                              <w:r w:rsidRPr="00E260F1" w:rsidDel="00C92AAD">
                                <w:rPr>
                                  <w:rFonts w:ascii="Times New Roman" w:hAnsi="Times New Roman" w:cs="Times New Roman"/>
                                  <w:color w:val="000000"/>
                                  <w:sz w:val="18"/>
                                  <w:szCs w:val="18"/>
                                  <w:rPrChange w:id="2322" w:author="Maino Vieytes, Christian (NIH/NIA/IRP) [F]" w:date="2023-11-16T08:30:00Z">
                                    <w:rPr>
                                      <w:rFonts w:ascii="Times New Roman" w:hAnsi="Times New Roman" w:cs="Times New Roman"/>
                                      <w:color w:val="000000"/>
                                      <w:sz w:val="20"/>
                                      <w:szCs w:val="20"/>
                                    </w:rPr>
                                  </w:rPrChange>
                                </w:rPr>
                                <w:delText>0.16</w:delText>
                              </w:r>
                            </w:del>
                          </w:p>
                        </w:tc>
                      </w:tr>
                      <w:tr w:rsidR="00E260F1" w:rsidRPr="00972A4F" w14:paraId="2F9E7980" w14:textId="77777777" w:rsidTr="00E260F1">
                        <w:tblPrEx>
                          <w:tblW w:w="6926" w:type="dxa"/>
                          <w:tblBorders>
                            <w:insideH w:val="none" w:sz="0" w:space="0" w:color="auto"/>
                            <w:insideV w:val="none" w:sz="0" w:space="0" w:color="auto"/>
                          </w:tblBorders>
                          <w:tblLayout w:type="fixed"/>
                          <w:tblCellMar>
                            <w:left w:w="0" w:type="dxa"/>
                            <w:right w:w="0" w:type="dxa"/>
                          </w:tblCellMar>
                          <w:tblPrExChange w:id="232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32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8EC2483" w14:textId="77777777" w:rsidR="00E260F1" w:rsidRPr="00972A4F" w:rsidRDefault="00E260F1" w:rsidP="00E260F1">
                            <w:pPr>
                              <w:spacing w:line="360" w:lineRule="auto"/>
                              <w:rPr>
                                <w:rFonts w:ascii="Times New Roman" w:hAnsi="Times New Roman" w:cs="Times New Roman"/>
                                <w:sz w:val="18"/>
                                <w:szCs w:val="18"/>
                                <w:rPrChange w:id="232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326" w:author="Maino Vieytes, Christian (NIH/NIA/IRP) [F]" w:date="2023-11-15T15:31:00Z">
                                  <w:rPr>
                                    <w:rFonts w:ascii="Times New Roman" w:hAnsi="Times New Roman" w:cs="Times New Roman"/>
                                    <w:sz w:val="20"/>
                                    <w:szCs w:val="20"/>
                                  </w:rPr>
                                </w:rPrChange>
                              </w:rPr>
                              <w:t>Yogurt</w:t>
                            </w:r>
                          </w:p>
                        </w:tc>
                        <w:tc>
                          <w:tcPr>
                            <w:tcW w:w="1499" w:type="dxa"/>
                            <w:tcBorders>
                              <w:top w:val="nil"/>
                              <w:bottom w:val="nil"/>
                            </w:tcBorders>
                            <w:shd w:val="clear" w:color="auto" w:fill="auto"/>
                            <w:noWrap/>
                            <w:vAlign w:val="center"/>
                            <w:hideMark/>
                            <w:tcPrChange w:id="2327" w:author="Maino Vieytes, Christian (NIH/NIA/IRP) [F]" w:date="2023-11-16T08:30:00Z">
                              <w:tcPr>
                                <w:tcW w:w="1499" w:type="dxa"/>
                                <w:tcBorders>
                                  <w:top w:val="nil"/>
                                  <w:bottom w:val="nil"/>
                                </w:tcBorders>
                                <w:shd w:val="clear" w:color="auto" w:fill="auto"/>
                                <w:noWrap/>
                                <w:vAlign w:val="center"/>
                                <w:hideMark/>
                              </w:tcPr>
                            </w:tcPrChange>
                          </w:tcPr>
                          <w:p w14:paraId="06418F22" w14:textId="43CAC9C0" w:rsidR="00E260F1" w:rsidRPr="00E260F1" w:rsidRDefault="00E260F1" w:rsidP="00E260F1">
                            <w:pPr>
                              <w:spacing w:line="360" w:lineRule="auto"/>
                              <w:jc w:val="center"/>
                              <w:rPr>
                                <w:rFonts w:ascii="Times New Roman" w:hAnsi="Times New Roman" w:cs="Times New Roman"/>
                                <w:b/>
                                <w:bCs/>
                                <w:sz w:val="18"/>
                                <w:szCs w:val="18"/>
                                <w:rPrChange w:id="2328" w:author="Maino Vieytes, Christian (NIH/NIA/IRP) [F]" w:date="2023-11-16T08:30:00Z">
                                  <w:rPr>
                                    <w:rFonts w:ascii="Times New Roman" w:hAnsi="Times New Roman" w:cs="Times New Roman"/>
                                    <w:sz w:val="20"/>
                                    <w:szCs w:val="20"/>
                                  </w:rPr>
                                </w:rPrChange>
                              </w:rPr>
                            </w:pPr>
                            <w:ins w:id="2329" w:author="Maino Vieytes, Christian (NIH/NIA/IRP) [F]" w:date="2023-11-16T08:30:00Z">
                              <w:r w:rsidRPr="00E260F1">
                                <w:rPr>
                                  <w:rFonts w:ascii="Times New Roman" w:hAnsi="Times New Roman" w:cs="Times New Roman"/>
                                  <w:color w:val="000000"/>
                                  <w:sz w:val="18"/>
                                  <w:szCs w:val="18"/>
                                  <w:rPrChange w:id="2330" w:author="Maino Vieytes, Christian (NIH/NIA/IRP) [F]" w:date="2023-11-16T08:30:00Z">
                                    <w:rPr>
                                      <w:rFonts w:ascii="Calibri" w:hAnsi="Calibri" w:cs="Calibri"/>
                                      <w:color w:val="000000"/>
                                    </w:rPr>
                                  </w:rPrChange>
                                </w:rPr>
                                <w:t>-0.080</w:t>
                              </w:r>
                            </w:ins>
                            <w:del w:id="2331" w:author="Maino Vieytes, Christian (NIH/NIA/IRP) [F]" w:date="2023-11-15T15:22:00Z">
                              <w:r w:rsidRPr="00E260F1" w:rsidDel="00C92AAD">
                                <w:rPr>
                                  <w:rFonts w:ascii="Times New Roman" w:hAnsi="Times New Roman" w:cs="Times New Roman"/>
                                  <w:b/>
                                  <w:bCs/>
                                  <w:color w:val="000000"/>
                                  <w:sz w:val="18"/>
                                  <w:szCs w:val="18"/>
                                  <w:rPrChange w:id="2332"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2333" w:author="Maino Vieytes, Christian (NIH/NIA/IRP) [F]" w:date="2023-11-16T08:30:00Z">
                              <w:tcPr>
                                <w:tcW w:w="990" w:type="dxa"/>
                                <w:tcBorders>
                                  <w:top w:val="nil"/>
                                  <w:bottom w:val="nil"/>
                                </w:tcBorders>
                                <w:shd w:val="clear" w:color="auto" w:fill="auto"/>
                                <w:noWrap/>
                                <w:vAlign w:val="center"/>
                                <w:hideMark/>
                              </w:tcPr>
                            </w:tcPrChange>
                          </w:tcPr>
                          <w:p w14:paraId="76CC4C06" w14:textId="10F449F3" w:rsidR="00E260F1" w:rsidRPr="00E260F1" w:rsidRDefault="00E260F1" w:rsidP="00E260F1">
                            <w:pPr>
                              <w:spacing w:line="360" w:lineRule="auto"/>
                              <w:jc w:val="center"/>
                              <w:rPr>
                                <w:rFonts w:ascii="Times New Roman" w:hAnsi="Times New Roman" w:cs="Times New Roman"/>
                                <w:sz w:val="18"/>
                                <w:szCs w:val="18"/>
                                <w:rPrChange w:id="2334" w:author="Maino Vieytes, Christian (NIH/NIA/IRP) [F]" w:date="2023-11-16T08:30:00Z">
                                  <w:rPr>
                                    <w:rFonts w:ascii="Times New Roman" w:hAnsi="Times New Roman" w:cs="Times New Roman"/>
                                    <w:sz w:val="20"/>
                                    <w:szCs w:val="20"/>
                                  </w:rPr>
                                </w:rPrChange>
                              </w:rPr>
                            </w:pPr>
                            <w:ins w:id="2335" w:author="Maino Vieytes, Christian (NIH/NIA/IRP) [F]" w:date="2023-11-16T08:30:00Z">
                              <w:r w:rsidRPr="00E260F1">
                                <w:rPr>
                                  <w:rFonts w:ascii="Times New Roman" w:hAnsi="Times New Roman" w:cs="Times New Roman"/>
                                  <w:color w:val="000000"/>
                                  <w:sz w:val="18"/>
                                  <w:szCs w:val="18"/>
                                  <w:rPrChange w:id="2336" w:author="Maino Vieytes, Christian (NIH/NIA/IRP) [F]" w:date="2023-11-16T08:30:00Z">
                                    <w:rPr>
                                      <w:rFonts w:ascii="Calibri" w:hAnsi="Calibri" w:cs="Calibri"/>
                                      <w:color w:val="000000"/>
                                    </w:rPr>
                                  </w:rPrChange>
                                </w:rPr>
                                <w:t>0.13</w:t>
                              </w:r>
                            </w:ins>
                            <w:del w:id="2337" w:author="Maino Vieytes, Christian (NIH/NIA/IRP) [F]" w:date="2023-11-15T15:22:00Z">
                              <w:r w:rsidRPr="00E260F1" w:rsidDel="00C92AAD">
                                <w:rPr>
                                  <w:rFonts w:ascii="Times New Roman" w:hAnsi="Times New Roman" w:cs="Times New Roman"/>
                                  <w:color w:val="000000"/>
                                  <w:sz w:val="18"/>
                                  <w:szCs w:val="18"/>
                                  <w:rPrChange w:id="2338"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2339" w:author="Maino Vieytes, Christian (NIH/NIA/IRP) [F]" w:date="2023-11-16T08:30:00Z">
                              <w:tcPr>
                                <w:tcW w:w="900" w:type="dxa"/>
                                <w:tcBorders>
                                  <w:top w:val="nil"/>
                                  <w:bottom w:val="nil"/>
                                  <w:right w:val="nil"/>
                                </w:tcBorders>
                                <w:shd w:val="clear" w:color="auto" w:fill="auto"/>
                                <w:noWrap/>
                                <w:vAlign w:val="center"/>
                                <w:hideMark/>
                              </w:tcPr>
                            </w:tcPrChange>
                          </w:tcPr>
                          <w:p w14:paraId="168D7A4B" w14:textId="686EA75C" w:rsidR="00E260F1" w:rsidRPr="00E260F1" w:rsidRDefault="00E260F1" w:rsidP="00E260F1">
                            <w:pPr>
                              <w:spacing w:line="360" w:lineRule="auto"/>
                              <w:jc w:val="center"/>
                              <w:rPr>
                                <w:rFonts w:ascii="Times New Roman" w:hAnsi="Times New Roman" w:cs="Times New Roman"/>
                                <w:b/>
                                <w:bCs/>
                                <w:sz w:val="18"/>
                                <w:szCs w:val="18"/>
                                <w:rPrChange w:id="2340" w:author="Maino Vieytes, Christian (NIH/NIA/IRP) [F]" w:date="2023-11-16T08:30:00Z">
                                  <w:rPr>
                                    <w:rFonts w:ascii="Times New Roman" w:hAnsi="Times New Roman" w:cs="Times New Roman"/>
                                    <w:b/>
                                    <w:bCs/>
                                    <w:sz w:val="20"/>
                                    <w:szCs w:val="20"/>
                                  </w:rPr>
                                </w:rPrChange>
                              </w:rPr>
                            </w:pPr>
                            <w:ins w:id="2341" w:author="Maino Vieytes, Christian (NIH/NIA/IRP) [F]" w:date="2023-11-16T08:30:00Z">
                              <w:r w:rsidRPr="00E260F1">
                                <w:rPr>
                                  <w:rFonts w:ascii="Times New Roman" w:hAnsi="Times New Roman" w:cs="Times New Roman"/>
                                  <w:color w:val="000000"/>
                                  <w:sz w:val="18"/>
                                  <w:szCs w:val="18"/>
                                  <w:rPrChange w:id="2342" w:author="Maino Vieytes, Christian (NIH/NIA/IRP) [F]" w:date="2023-11-16T08:30:00Z">
                                    <w:rPr>
                                      <w:rFonts w:ascii="Calibri" w:hAnsi="Calibri" w:cs="Calibri"/>
                                      <w:color w:val="000000"/>
                                    </w:rPr>
                                  </w:rPrChange>
                                </w:rPr>
                                <w:t>-0.040</w:t>
                              </w:r>
                            </w:ins>
                            <w:del w:id="2343" w:author="Maino Vieytes, Christian (NIH/NIA/IRP) [F]" w:date="2023-11-15T15:22:00Z">
                              <w:r w:rsidRPr="00E260F1" w:rsidDel="00C92AAD">
                                <w:rPr>
                                  <w:rFonts w:ascii="Times New Roman" w:hAnsi="Times New Roman" w:cs="Times New Roman"/>
                                  <w:b/>
                                  <w:bCs/>
                                  <w:color w:val="000000"/>
                                  <w:sz w:val="18"/>
                                  <w:szCs w:val="18"/>
                                  <w:rPrChange w:id="2344"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2345" w:author="Maino Vieytes, Christian (NIH/NIA/IRP) [F]" w:date="2023-11-16T08:30:00Z">
                              <w:tcPr>
                                <w:tcW w:w="1350" w:type="dxa"/>
                                <w:tcBorders>
                                  <w:top w:val="nil"/>
                                  <w:left w:val="nil"/>
                                  <w:bottom w:val="nil"/>
                                  <w:right w:val="single" w:sz="4" w:space="0" w:color="auto"/>
                                </w:tcBorders>
                                <w:vAlign w:val="center"/>
                              </w:tcPr>
                            </w:tcPrChange>
                          </w:tcPr>
                          <w:p w14:paraId="4C994951" w14:textId="331EFB1F" w:rsidR="00E260F1" w:rsidRPr="00E260F1" w:rsidRDefault="00E260F1" w:rsidP="00E260F1">
                            <w:pPr>
                              <w:spacing w:line="360" w:lineRule="auto"/>
                              <w:jc w:val="center"/>
                              <w:rPr>
                                <w:rFonts w:ascii="Times New Roman" w:hAnsi="Times New Roman" w:cs="Times New Roman"/>
                                <w:b/>
                                <w:bCs/>
                                <w:color w:val="000000"/>
                                <w:sz w:val="18"/>
                                <w:szCs w:val="18"/>
                                <w:rPrChange w:id="2346" w:author="Maino Vieytes, Christian (NIH/NIA/IRP) [F]" w:date="2023-11-16T08:30:00Z">
                                  <w:rPr>
                                    <w:rFonts w:ascii="Times New Roman" w:hAnsi="Times New Roman" w:cs="Times New Roman"/>
                                    <w:b/>
                                    <w:bCs/>
                                    <w:color w:val="000000"/>
                                    <w:sz w:val="20"/>
                                    <w:szCs w:val="20"/>
                                  </w:rPr>
                                </w:rPrChange>
                              </w:rPr>
                            </w:pPr>
                            <w:ins w:id="2347" w:author="Maino Vieytes, Christian (NIH/NIA/IRP) [F]" w:date="2023-11-16T08:30:00Z">
                              <w:r w:rsidRPr="00E260F1">
                                <w:rPr>
                                  <w:rFonts w:ascii="Times New Roman" w:hAnsi="Times New Roman" w:cs="Times New Roman"/>
                                  <w:color w:val="000000"/>
                                  <w:sz w:val="18"/>
                                  <w:szCs w:val="18"/>
                                  <w:rPrChange w:id="2348" w:author="Maino Vieytes, Christian (NIH/NIA/IRP) [F]" w:date="2023-11-16T08:30:00Z">
                                    <w:rPr>
                                      <w:rFonts w:ascii="Calibri" w:hAnsi="Calibri" w:cs="Calibri"/>
                                      <w:color w:val="000000"/>
                                    </w:rPr>
                                  </w:rPrChange>
                                </w:rPr>
                                <w:t>0.18</w:t>
                              </w:r>
                            </w:ins>
                            <w:del w:id="2349" w:author="Maino Vieytes, Christian (NIH/NIA/IRP) [F]" w:date="2023-11-15T15:22:00Z">
                              <w:r w:rsidRPr="00E260F1" w:rsidDel="00C92AAD">
                                <w:rPr>
                                  <w:rFonts w:ascii="Times New Roman" w:hAnsi="Times New Roman" w:cs="Times New Roman"/>
                                  <w:color w:val="000000"/>
                                  <w:sz w:val="18"/>
                                  <w:szCs w:val="18"/>
                                  <w:rPrChange w:id="2350" w:author="Maino Vieytes, Christian (NIH/NIA/IRP) [F]" w:date="2023-11-16T08:30:00Z">
                                    <w:rPr>
                                      <w:rFonts w:ascii="Times New Roman" w:hAnsi="Times New Roman" w:cs="Times New Roman"/>
                                      <w:color w:val="000000"/>
                                      <w:sz w:val="20"/>
                                      <w:szCs w:val="20"/>
                                    </w:rPr>
                                  </w:rPrChange>
                                </w:rPr>
                                <w:delText>0.20</w:delText>
                              </w:r>
                            </w:del>
                          </w:p>
                        </w:tc>
                      </w:tr>
                      <w:tr w:rsidR="00E260F1" w:rsidRPr="00972A4F" w14:paraId="1853DC42" w14:textId="77777777" w:rsidTr="00E260F1">
                        <w:tblPrEx>
                          <w:tblW w:w="6926" w:type="dxa"/>
                          <w:tblBorders>
                            <w:insideH w:val="none" w:sz="0" w:space="0" w:color="auto"/>
                            <w:insideV w:val="none" w:sz="0" w:space="0" w:color="auto"/>
                          </w:tblBorders>
                          <w:tblLayout w:type="fixed"/>
                          <w:tblCellMar>
                            <w:left w:w="0" w:type="dxa"/>
                            <w:right w:w="0" w:type="dxa"/>
                          </w:tblCellMar>
                          <w:tblPrExChange w:id="235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35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DA7EB81" w14:textId="77777777" w:rsidR="00E260F1" w:rsidRPr="00972A4F" w:rsidRDefault="00E260F1" w:rsidP="00E260F1">
                            <w:pPr>
                              <w:spacing w:line="360" w:lineRule="auto"/>
                              <w:rPr>
                                <w:rFonts w:ascii="Times New Roman" w:hAnsi="Times New Roman" w:cs="Times New Roman"/>
                                <w:sz w:val="18"/>
                                <w:szCs w:val="18"/>
                                <w:rPrChange w:id="235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354" w:author="Maino Vieytes, Christian (NIH/NIA/IRP) [F]" w:date="2023-11-15T15:31:00Z">
                                  <w:rPr>
                                    <w:rFonts w:ascii="Times New Roman" w:hAnsi="Times New Roman" w:cs="Times New Roman"/>
                                    <w:sz w:val="20"/>
                                    <w:szCs w:val="20"/>
                                  </w:rPr>
                                </w:rPrChange>
                              </w:rPr>
                              <w:t>Cheese</w:t>
                            </w:r>
                          </w:p>
                        </w:tc>
                        <w:tc>
                          <w:tcPr>
                            <w:tcW w:w="1499" w:type="dxa"/>
                            <w:tcBorders>
                              <w:top w:val="nil"/>
                              <w:bottom w:val="nil"/>
                            </w:tcBorders>
                            <w:shd w:val="clear" w:color="auto" w:fill="auto"/>
                            <w:noWrap/>
                            <w:vAlign w:val="center"/>
                            <w:hideMark/>
                            <w:tcPrChange w:id="2355" w:author="Maino Vieytes, Christian (NIH/NIA/IRP) [F]" w:date="2023-11-16T08:30:00Z">
                              <w:tcPr>
                                <w:tcW w:w="1499" w:type="dxa"/>
                                <w:tcBorders>
                                  <w:top w:val="nil"/>
                                  <w:bottom w:val="nil"/>
                                </w:tcBorders>
                                <w:shd w:val="clear" w:color="auto" w:fill="auto"/>
                                <w:noWrap/>
                                <w:vAlign w:val="center"/>
                                <w:hideMark/>
                              </w:tcPr>
                            </w:tcPrChange>
                          </w:tcPr>
                          <w:p w14:paraId="5E02A30E" w14:textId="50C56EAB" w:rsidR="00E260F1" w:rsidRPr="00E260F1" w:rsidRDefault="00E260F1" w:rsidP="00E260F1">
                            <w:pPr>
                              <w:spacing w:line="360" w:lineRule="auto"/>
                              <w:jc w:val="center"/>
                              <w:rPr>
                                <w:rFonts w:ascii="Times New Roman" w:hAnsi="Times New Roman" w:cs="Times New Roman"/>
                                <w:sz w:val="18"/>
                                <w:szCs w:val="18"/>
                                <w:rPrChange w:id="2356" w:author="Maino Vieytes, Christian (NIH/NIA/IRP) [F]" w:date="2023-11-16T08:30:00Z">
                                  <w:rPr>
                                    <w:rFonts w:ascii="Times New Roman" w:hAnsi="Times New Roman" w:cs="Times New Roman"/>
                                    <w:sz w:val="20"/>
                                    <w:szCs w:val="20"/>
                                  </w:rPr>
                                </w:rPrChange>
                              </w:rPr>
                            </w:pPr>
                            <w:ins w:id="2357" w:author="Maino Vieytes, Christian (NIH/NIA/IRP) [F]" w:date="2023-11-16T08:30:00Z">
                              <w:r w:rsidRPr="00E260F1">
                                <w:rPr>
                                  <w:rFonts w:ascii="Times New Roman" w:hAnsi="Times New Roman" w:cs="Times New Roman"/>
                                  <w:color w:val="000000"/>
                                  <w:sz w:val="18"/>
                                  <w:szCs w:val="18"/>
                                  <w:rPrChange w:id="2358" w:author="Maino Vieytes, Christian (NIH/NIA/IRP) [F]" w:date="2023-11-16T08:30:00Z">
                                    <w:rPr>
                                      <w:rFonts w:ascii="Calibri" w:hAnsi="Calibri" w:cs="Calibri"/>
                                      <w:color w:val="000000"/>
                                    </w:rPr>
                                  </w:rPrChange>
                                </w:rPr>
                                <w:t>-0.040</w:t>
                              </w:r>
                            </w:ins>
                            <w:del w:id="2359" w:author="Maino Vieytes, Christian (NIH/NIA/IRP) [F]" w:date="2023-11-15T15:22:00Z">
                              <w:r w:rsidRPr="00E260F1" w:rsidDel="00C92AAD">
                                <w:rPr>
                                  <w:rFonts w:ascii="Times New Roman" w:hAnsi="Times New Roman" w:cs="Times New Roman"/>
                                  <w:color w:val="000000"/>
                                  <w:sz w:val="18"/>
                                  <w:szCs w:val="18"/>
                                  <w:rPrChange w:id="2360"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2361" w:author="Maino Vieytes, Christian (NIH/NIA/IRP) [F]" w:date="2023-11-16T08:30:00Z">
                              <w:tcPr>
                                <w:tcW w:w="990" w:type="dxa"/>
                                <w:tcBorders>
                                  <w:top w:val="nil"/>
                                  <w:bottom w:val="nil"/>
                                </w:tcBorders>
                                <w:shd w:val="clear" w:color="auto" w:fill="auto"/>
                                <w:noWrap/>
                                <w:vAlign w:val="center"/>
                                <w:hideMark/>
                              </w:tcPr>
                            </w:tcPrChange>
                          </w:tcPr>
                          <w:p w14:paraId="38FD2ED1" w14:textId="6EF32FAC" w:rsidR="00E260F1" w:rsidRPr="005E1339" w:rsidRDefault="00E260F1" w:rsidP="00E260F1">
                            <w:pPr>
                              <w:spacing w:line="360" w:lineRule="auto"/>
                              <w:jc w:val="center"/>
                              <w:rPr>
                                <w:rFonts w:ascii="Times New Roman" w:hAnsi="Times New Roman" w:cs="Times New Roman"/>
                                <w:b/>
                                <w:bCs/>
                                <w:sz w:val="18"/>
                                <w:szCs w:val="18"/>
                                <w:rPrChange w:id="2362" w:author="Maino Vieytes, Christian (NIH/NIA/IRP) [F]" w:date="2023-11-16T08:35:00Z">
                                  <w:rPr>
                                    <w:rFonts w:ascii="Times New Roman" w:hAnsi="Times New Roman" w:cs="Times New Roman"/>
                                    <w:b/>
                                    <w:bCs/>
                                    <w:sz w:val="20"/>
                                    <w:szCs w:val="20"/>
                                  </w:rPr>
                                </w:rPrChange>
                              </w:rPr>
                            </w:pPr>
                            <w:ins w:id="2363" w:author="Maino Vieytes, Christian (NIH/NIA/IRP) [F]" w:date="2023-11-16T08:30:00Z">
                              <w:r w:rsidRPr="005E1339">
                                <w:rPr>
                                  <w:rFonts w:ascii="Times New Roman" w:hAnsi="Times New Roman" w:cs="Times New Roman"/>
                                  <w:b/>
                                  <w:bCs/>
                                  <w:color w:val="000000"/>
                                  <w:sz w:val="18"/>
                                  <w:szCs w:val="18"/>
                                  <w:rPrChange w:id="2364" w:author="Maino Vieytes, Christian (NIH/NIA/IRP) [F]" w:date="2023-11-16T08:35:00Z">
                                    <w:rPr>
                                      <w:rFonts w:ascii="Calibri" w:hAnsi="Calibri" w:cs="Calibri"/>
                                      <w:color w:val="000000"/>
                                    </w:rPr>
                                  </w:rPrChange>
                                </w:rPr>
                                <w:t>-0.29</w:t>
                              </w:r>
                            </w:ins>
                            <w:del w:id="2365" w:author="Maino Vieytes, Christian (NIH/NIA/IRP) [F]" w:date="2023-11-15T15:22:00Z">
                              <w:r w:rsidRPr="005E1339" w:rsidDel="00C92AAD">
                                <w:rPr>
                                  <w:rFonts w:ascii="Times New Roman" w:hAnsi="Times New Roman" w:cs="Times New Roman"/>
                                  <w:b/>
                                  <w:bCs/>
                                  <w:color w:val="000000"/>
                                  <w:sz w:val="18"/>
                                  <w:szCs w:val="18"/>
                                  <w:rPrChange w:id="2366" w:author="Maino Vieytes, Christian (NIH/NIA/IRP) [F]" w:date="2023-11-16T08:35:00Z">
                                    <w:rPr>
                                      <w:rFonts w:ascii="Times New Roman" w:hAnsi="Times New Roman" w:cs="Times New Roman"/>
                                      <w:b/>
                                      <w:bCs/>
                                      <w:color w:val="000000"/>
                                      <w:sz w:val="20"/>
                                      <w:szCs w:val="20"/>
                                    </w:rPr>
                                  </w:rPrChange>
                                </w:rPr>
                                <w:delText>0.31</w:delText>
                              </w:r>
                            </w:del>
                          </w:p>
                        </w:tc>
                        <w:tc>
                          <w:tcPr>
                            <w:tcW w:w="900" w:type="dxa"/>
                            <w:tcBorders>
                              <w:top w:val="nil"/>
                              <w:bottom w:val="nil"/>
                              <w:right w:val="nil"/>
                            </w:tcBorders>
                            <w:shd w:val="clear" w:color="auto" w:fill="auto"/>
                            <w:noWrap/>
                            <w:vAlign w:val="center"/>
                            <w:hideMark/>
                            <w:tcPrChange w:id="2367" w:author="Maino Vieytes, Christian (NIH/NIA/IRP) [F]" w:date="2023-11-16T08:30:00Z">
                              <w:tcPr>
                                <w:tcW w:w="900" w:type="dxa"/>
                                <w:tcBorders>
                                  <w:top w:val="nil"/>
                                  <w:bottom w:val="nil"/>
                                  <w:right w:val="nil"/>
                                </w:tcBorders>
                                <w:shd w:val="clear" w:color="auto" w:fill="auto"/>
                                <w:noWrap/>
                                <w:vAlign w:val="center"/>
                                <w:hideMark/>
                              </w:tcPr>
                            </w:tcPrChange>
                          </w:tcPr>
                          <w:p w14:paraId="63F9D0FB" w14:textId="6FBD1845" w:rsidR="00E260F1" w:rsidRPr="00E260F1" w:rsidRDefault="00E260F1" w:rsidP="00E260F1">
                            <w:pPr>
                              <w:spacing w:line="360" w:lineRule="auto"/>
                              <w:jc w:val="center"/>
                              <w:rPr>
                                <w:rFonts w:ascii="Times New Roman" w:hAnsi="Times New Roman" w:cs="Times New Roman"/>
                                <w:b/>
                                <w:bCs/>
                                <w:sz w:val="18"/>
                                <w:szCs w:val="18"/>
                                <w:rPrChange w:id="2368" w:author="Maino Vieytes, Christian (NIH/NIA/IRP) [F]" w:date="2023-11-16T08:30:00Z">
                                  <w:rPr>
                                    <w:rFonts w:ascii="Times New Roman" w:hAnsi="Times New Roman" w:cs="Times New Roman"/>
                                    <w:b/>
                                    <w:bCs/>
                                    <w:sz w:val="20"/>
                                    <w:szCs w:val="20"/>
                                  </w:rPr>
                                </w:rPrChange>
                              </w:rPr>
                            </w:pPr>
                            <w:ins w:id="2369" w:author="Maino Vieytes, Christian (NIH/NIA/IRP) [F]" w:date="2023-11-16T08:30:00Z">
                              <w:r w:rsidRPr="00E260F1">
                                <w:rPr>
                                  <w:rFonts w:ascii="Times New Roman" w:hAnsi="Times New Roman" w:cs="Times New Roman"/>
                                  <w:color w:val="000000"/>
                                  <w:sz w:val="18"/>
                                  <w:szCs w:val="18"/>
                                  <w:rPrChange w:id="2370" w:author="Maino Vieytes, Christian (NIH/NIA/IRP) [F]" w:date="2023-11-16T08:30:00Z">
                                    <w:rPr>
                                      <w:rFonts w:ascii="Calibri" w:hAnsi="Calibri" w:cs="Calibri"/>
                                      <w:color w:val="000000"/>
                                    </w:rPr>
                                  </w:rPrChange>
                                </w:rPr>
                                <w:t>0.12</w:t>
                              </w:r>
                            </w:ins>
                            <w:del w:id="2371" w:author="Maino Vieytes, Christian (NIH/NIA/IRP) [F]" w:date="2023-11-15T15:22:00Z">
                              <w:r w:rsidRPr="00E260F1" w:rsidDel="00C92AAD">
                                <w:rPr>
                                  <w:rFonts w:ascii="Times New Roman" w:hAnsi="Times New Roman" w:cs="Times New Roman"/>
                                  <w:b/>
                                  <w:bCs/>
                                  <w:color w:val="000000"/>
                                  <w:sz w:val="18"/>
                                  <w:szCs w:val="18"/>
                                  <w:rPrChange w:id="2372"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2373" w:author="Maino Vieytes, Christian (NIH/NIA/IRP) [F]" w:date="2023-11-16T08:30:00Z">
                              <w:tcPr>
                                <w:tcW w:w="1350" w:type="dxa"/>
                                <w:tcBorders>
                                  <w:top w:val="nil"/>
                                  <w:left w:val="nil"/>
                                  <w:bottom w:val="nil"/>
                                  <w:right w:val="single" w:sz="4" w:space="0" w:color="auto"/>
                                </w:tcBorders>
                                <w:vAlign w:val="center"/>
                              </w:tcPr>
                            </w:tcPrChange>
                          </w:tcPr>
                          <w:p w14:paraId="01D30AD9" w14:textId="2666E16F" w:rsidR="00E260F1" w:rsidRPr="00E260F1" w:rsidRDefault="00E260F1" w:rsidP="00E260F1">
                            <w:pPr>
                              <w:spacing w:line="360" w:lineRule="auto"/>
                              <w:jc w:val="center"/>
                              <w:rPr>
                                <w:rFonts w:ascii="Times New Roman" w:hAnsi="Times New Roman" w:cs="Times New Roman"/>
                                <w:b/>
                                <w:bCs/>
                                <w:color w:val="000000"/>
                                <w:sz w:val="18"/>
                                <w:szCs w:val="18"/>
                                <w:rPrChange w:id="2374" w:author="Maino Vieytes, Christian (NIH/NIA/IRP) [F]" w:date="2023-11-16T08:30:00Z">
                                  <w:rPr>
                                    <w:rFonts w:ascii="Times New Roman" w:hAnsi="Times New Roman" w:cs="Times New Roman"/>
                                    <w:b/>
                                    <w:bCs/>
                                    <w:color w:val="000000"/>
                                    <w:sz w:val="20"/>
                                    <w:szCs w:val="20"/>
                                  </w:rPr>
                                </w:rPrChange>
                              </w:rPr>
                            </w:pPr>
                            <w:ins w:id="2375" w:author="Maino Vieytes, Christian (NIH/NIA/IRP) [F]" w:date="2023-11-16T08:30:00Z">
                              <w:r w:rsidRPr="00E260F1">
                                <w:rPr>
                                  <w:rFonts w:ascii="Times New Roman" w:hAnsi="Times New Roman" w:cs="Times New Roman"/>
                                  <w:color w:val="000000"/>
                                  <w:sz w:val="18"/>
                                  <w:szCs w:val="18"/>
                                  <w:rPrChange w:id="2376" w:author="Maino Vieytes, Christian (NIH/NIA/IRP) [F]" w:date="2023-11-16T08:30:00Z">
                                    <w:rPr>
                                      <w:rFonts w:ascii="Calibri" w:hAnsi="Calibri" w:cs="Calibri"/>
                                      <w:color w:val="000000"/>
                                    </w:rPr>
                                  </w:rPrChange>
                                </w:rPr>
                                <w:t>-0.15</w:t>
                              </w:r>
                            </w:ins>
                            <w:del w:id="2377" w:author="Maino Vieytes, Christian (NIH/NIA/IRP) [F]" w:date="2023-11-15T15:22:00Z">
                              <w:r w:rsidRPr="00E260F1" w:rsidDel="00C92AAD">
                                <w:rPr>
                                  <w:rFonts w:ascii="Times New Roman" w:hAnsi="Times New Roman" w:cs="Times New Roman"/>
                                  <w:color w:val="000000"/>
                                  <w:sz w:val="18"/>
                                  <w:szCs w:val="18"/>
                                  <w:rPrChange w:id="2378" w:author="Maino Vieytes, Christian (NIH/NIA/IRP) [F]" w:date="2023-11-16T08:30:00Z">
                                    <w:rPr>
                                      <w:rFonts w:ascii="Times New Roman" w:hAnsi="Times New Roman" w:cs="Times New Roman"/>
                                      <w:color w:val="000000"/>
                                      <w:sz w:val="20"/>
                                      <w:szCs w:val="20"/>
                                    </w:rPr>
                                  </w:rPrChange>
                                </w:rPr>
                                <w:delText>-0.15</w:delText>
                              </w:r>
                            </w:del>
                          </w:p>
                        </w:tc>
                      </w:tr>
                      <w:tr w:rsidR="00E260F1" w:rsidRPr="00972A4F" w14:paraId="7CD93BFB" w14:textId="77777777" w:rsidTr="00E260F1">
                        <w:tblPrEx>
                          <w:tblW w:w="6926" w:type="dxa"/>
                          <w:tblBorders>
                            <w:insideH w:val="none" w:sz="0" w:space="0" w:color="auto"/>
                            <w:insideV w:val="none" w:sz="0" w:space="0" w:color="auto"/>
                          </w:tblBorders>
                          <w:tblLayout w:type="fixed"/>
                          <w:tblCellMar>
                            <w:left w:w="0" w:type="dxa"/>
                            <w:right w:w="0" w:type="dxa"/>
                          </w:tblCellMar>
                          <w:tblPrExChange w:id="237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38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4359702" w14:textId="77777777" w:rsidR="00E260F1" w:rsidRPr="00972A4F" w:rsidRDefault="00E260F1" w:rsidP="00E260F1">
                            <w:pPr>
                              <w:spacing w:line="360" w:lineRule="auto"/>
                              <w:rPr>
                                <w:rFonts w:ascii="Times New Roman" w:hAnsi="Times New Roman" w:cs="Times New Roman"/>
                                <w:sz w:val="18"/>
                                <w:szCs w:val="18"/>
                                <w:rPrChange w:id="238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382" w:author="Maino Vieytes, Christian (NIH/NIA/IRP) [F]" w:date="2023-11-15T15:31:00Z">
                                  <w:rPr>
                                    <w:rFonts w:ascii="Times New Roman" w:hAnsi="Times New Roman" w:cs="Times New Roman"/>
                                    <w:sz w:val="20"/>
                                    <w:szCs w:val="20"/>
                                  </w:rPr>
                                </w:rPrChange>
                              </w:rPr>
                              <w:t>Alcohol</w:t>
                            </w:r>
                          </w:p>
                        </w:tc>
                        <w:tc>
                          <w:tcPr>
                            <w:tcW w:w="1499" w:type="dxa"/>
                            <w:tcBorders>
                              <w:top w:val="nil"/>
                              <w:bottom w:val="nil"/>
                            </w:tcBorders>
                            <w:shd w:val="clear" w:color="auto" w:fill="auto"/>
                            <w:noWrap/>
                            <w:vAlign w:val="center"/>
                            <w:hideMark/>
                            <w:tcPrChange w:id="2383" w:author="Maino Vieytes, Christian (NIH/NIA/IRP) [F]" w:date="2023-11-16T08:30:00Z">
                              <w:tcPr>
                                <w:tcW w:w="1499" w:type="dxa"/>
                                <w:tcBorders>
                                  <w:top w:val="nil"/>
                                  <w:bottom w:val="nil"/>
                                </w:tcBorders>
                                <w:shd w:val="clear" w:color="auto" w:fill="auto"/>
                                <w:noWrap/>
                                <w:vAlign w:val="center"/>
                                <w:hideMark/>
                              </w:tcPr>
                            </w:tcPrChange>
                          </w:tcPr>
                          <w:p w14:paraId="76EF200F" w14:textId="49BF6F5C" w:rsidR="00E260F1" w:rsidRPr="00E260F1" w:rsidRDefault="00E260F1" w:rsidP="00E260F1">
                            <w:pPr>
                              <w:spacing w:line="360" w:lineRule="auto"/>
                              <w:jc w:val="center"/>
                              <w:rPr>
                                <w:rFonts w:ascii="Times New Roman" w:hAnsi="Times New Roman" w:cs="Times New Roman"/>
                                <w:sz w:val="18"/>
                                <w:szCs w:val="18"/>
                                <w:rPrChange w:id="2384" w:author="Maino Vieytes, Christian (NIH/NIA/IRP) [F]" w:date="2023-11-16T08:30:00Z">
                                  <w:rPr>
                                    <w:rFonts w:ascii="Times New Roman" w:hAnsi="Times New Roman" w:cs="Times New Roman"/>
                                    <w:sz w:val="20"/>
                                    <w:szCs w:val="20"/>
                                  </w:rPr>
                                </w:rPrChange>
                              </w:rPr>
                            </w:pPr>
                            <w:ins w:id="2385" w:author="Maino Vieytes, Christian (NIH/NIA/IRP) [F]" w:date="2023-11-16T08:30:00Z">
                              <w:r w:rsidRPr="00E260F1">
                                <w:rPr>
                                  <w:rFonts w:ascii="Times New Roman" w:hAnsi="Times New Roman" w:cs="Times New Roman"/>
                                  <w:color w:val="000000"/>
                                  <w:sz w:val="18"/>
                                  <w:szCs w:val="18"/>
                                  <w:rPrChange w:id="2386" w:author="Maino Vieytes, Christian (NIH/NIA/IRP) [F]" w:date="2023-11-16T08:30:00Z">
                                    <w:rPr>
                                      <w:rFonts w:ascii="Calibri" w:hAnsi="Calibri" w:cs="Calibri"/>
                                      <w:color w:val="000000"/>
                                    </w:rPr>
                                  </w:rPrChange>
                                </w:rPr>
                                <w:t>-0.030</w:t>
                              </w:r>
                            </w:ins>
                            <w:del w:id="2387" w:author="Maino Vieytes, Christian (NIH/NIA/IRP) [F]" w:date="2023-11-15T15:22:00Z">
                              <w:r w:rsidRPr="00E260F1" w:rsidDel="00C92AAD">
                                <w:rPr>
                                  <w:rFonts w:ascii="Times New Roman" w:hAnsi="Times New Roman" w:cs="Times New Roman"/>
                                  <w:color w:val="000000"/>
                                  <w:sz w:val="18"/>
                                  <w:szCs w:val="18"/>
                                  <w:rPrChange w:id="2388" w:author="Maino Vieytes, Christian (NIH/NIA/IRP) [F]" w:date="2023-11-16T08:30:00Z">
                                    <w:rPr>
                                      <w:rFonts w:ascii="Times New Roman" w:hAnsi="Times New Roman" w:cs="Times New Roman"/>
                                      <w:color w:val="000000"/>
                                      <w:sz w:val="20"/>
                                      <w:szCs w:val="20"/>
                                    </w:rPr>
                                  </w:rPrChange>
                                </w:rPr>
                                <w:delText>-0.17</w:delText>
                              </w:r>
                            </w:del>
                          </w:p>
                        </w:tc>
                        <w:tc>
                          <w:tcPr>
                            <w:tcW w:w="990" w:type="dxa"/>
                            <w:tcBorders>
                              <w:top w:val="nil"/>
                              <w:bottom w:val="nil"/>
                            </w:tcBorders>
                            <w:shd w:val="clear" w:color="auto" w:fill="auto"/>
                            <w:noWrap/>
                            <w:vAlign w:val="center"/>
                            <w:hideMark/>
                            <w:tcPrChange w:id="2389" w:author="Maino Vieytes, Christian (NIH/NIA/IRP) [F]" w:date="2023-11-16T08:30:00Z">
                              <w:tcPr>
                                <w:tcW w:w="990" w:type="dxa"/>
                                <w:tcBorders>
                                  <w:top w:val="nil"/>
                                  <w:bottom w:val="nil"/>
                                </w:tcBorders>
                                <w:shd w:val="clear" w:color="auto" w:fill="auto"/>
                                <w:noWrap/>
                                <w:vAlign w:val="center"/>
                                <w:hideMark/>
                              </w:tcPr>
                            </w:tcPrChange>
                          </w:tcPr>
                          <w:p w14:paraId="6DB2BE25" w14:textId="754B591A" w:rsidR="00E260F1" w:rsidRPr="005E1339" w:rsidRDefault="00E260F1" w:rsidP="00E260F1">
                            <w:pPr>
                              <w:spacing w:line="360" w:lineRule="auto"/>
                              <w:jc w:val="center"/>
                              <w:rPr>
                                <w:rFonts w:ascii="Times New Roman" w:hAnsi="Times New Roman" w:cs="Times New Roman"/>
                                <w:b/>
                                <w:bCs/>
                                <w:sz w:val="18"/>
                                <w:szCs w:val="18"/>
                                <w:rPrChange w:id="2390" w:author="Maino Vieytes, Christian (NIH/NIA/IRP) [F]" w:date="2023-11-16T08:31:00Z">
                                  <w:rPr>
                                    <w:rFonts w:ascii="Times New Roman" w:hAnsi="Times New Roman" w:cs="Times New Roman"/>
                                    <w:b/>
                                    <w:bCs/>
                                    <w:sz w:val="20"/>
                                    <w:szCs w:val="20"/>
                                  </w:rPr>
                                </w:rPrChange>
                              </w:rPr>
                            </w:pPr>
                            <w:ins w:id="2391" w:author="Maino Vieytes, Christian (NIH/NIA/IRP) [F]" w:date="2023-11-16T08:30:00Z">
                              <w:r w:rsidRPr="005E1339">
                                <w:rPr>
                                  <w:rFonts w:ascii="Times New Roman" w:hAnsi="Times New Roman" w:cs="Times New Roman"/>
                                  <w:b/>
                                  <w:bCs/>
                                  <w:color w:val="000000"/>
                                  <w:sz w:val="18"/>
                                  <w:szCs w:val="18"/>
                                  <w:rPrChange w:id="2392" w:author="Maino Vieytes, Christian (NIH/NIA/IRP) [F]" w:date="2023-11-16T08:31:00Z">
                                    <w:rPr>
                                      <w:rFonts w:ascii="Calibri" w:hAnsi="Calibri" w:cs="Calibri"/>
                                      <w:color w:val="000000"/>
                                    </w:rPr>
                                  </w:rPrChange>
                                </w:rPr>
                                <w:t>0.48</w:t>
                              </w:r>
                            </w:ins>
                            <w:del w:id="2393" w:author="Maino Vieytes, Christian (NIH/NIA/IRP) [F]" w:date="2023-11-15T15:22:00Z">
                              <w:r w:rsidRPr="005E1339" w:rsidDel="00C92AAD">
                                <w:rPr>
                                  <w:rFonts w:ascii="Times New Roman" w:hAnsi="Times New Roman" w:cs="Times New Roman"/>
                                  <w:b/>
                                  <w:bCs/>
                                  <w:color w:val="000000"/>
                                  <w:sz w:val="18"/>
                                  <w:szCs w:val="18"/>
                                  <w:rPrChange w:id="2394" w:author="Maino Vieytes, Christian (NIH/NIA/IRP) [F]" w:date="2023-11-16T08:31:00Z">
                                    <w:rPr>
                                      <w:rFonts w:ascii="Times New Roman" w:hAnsi="Times New Roman" w:cs="Times New Roman"/>
                                      <w:b/>
                                      <w:bCs/>
                                      <w:color w:val="000000"/>
                                      <w:sz w:val="20"/>
                                      <w:szCs w:val="20"/>
                                    </w:rPr>
                                  </w:rPrChange>
                                </w:rPr>
                                <w:delText>-0.38</w:delText>
                              </w:r>
                            </w:del>
                          </w:p>
                        </w:tc>
                        <w:tc>
                          <w:tcPr>
                            <w:tcW w:w="900" w:type="dxa"/>
                            <w:tcBorders>
                              <w:top w:val="nil"/>
                              <w:bottom w:val="nil"/>
                              <w:right w:val="nil"/>
                            </w:tcBorders>
                            <w:shd w:val="clear" w:color="auto" w:fill="auto"/>
                            <w:noWrap/>
                            <w:vAlign w:val="center"/>
                            <w:hideMark/>
                            <w:tcPrChange w:id="2395" w:author="Maino Vieytes, Christian (NIH/NIA/IRP) [F]" w:date="2023-11-16T08:30:00Z">
                              <w:tcPr>
                                <w:tcW w:w="900" w:type="dxa"/>
                                <w:tcBorders>
                                  <w:top w:val="nil"/>
                                  <w:bottom w:val="nil"/>
                                  <w:right w:val="nil"/>
                                </w:tcBorders>
                                <w:shd w:val="clear" w:color="auto" w:fill="auto"/>
                                <w:noWrap/>
                                <w:vAlign w:val="center"/>
                                <w:hideMark/>
                              </w:tcPr>
                            </w:tcPrChange>
                          </w:tcPr>
                          <w:p w14:paraId="7D35935D" w14:textId="13809455" w:rsidR="00E260F1" w:rsidRPr="005E1339" w:rsidRDefault="00E260F1" w:rsidP="00E260F1">
                            <w:pPr>
                              <w:spacing w:line="360" w:lineRule="auto"/>
                              <w:jc w:val="center"/>
                              <w:rPr>
                                <w:rFonts w:ascii="Times New Roman" w:hAnsi="Times New Roman" w:cs="Times New Roman"/>
                                <w:b/>
                                <w:bCs/>
                                <w:sz w:val="18"/>
                                <w:szCs w:val="18"/>
                                <w:rPrChange w:id="2396" w:author="Maino Vieytes, Christian (NIH/NIA/IRP) [F]" w:date="2023-11-16T08:33:00Z">
                                  <w:rPr>
                                    <w:rFonts w:ascii="Times New Roman" w:hAnsi="Times New Roman" w:cs="Times New Roman"/>
                                    <w:sz w:val="20"/>
                                    <w:szCs w:val="20"/>
                                  </w:rPr>
                                </w:rPrChange>
                              </w:rPr>
                            </w:pPr>
                            <w:ins w:id="2397" w:author="Maino Vieytes, Christian (NIH/NIA/IRP) [F]" w:date="2023-11-16T08:30:00Z">
                              <w:r w:rsidRPr="005E1339">
                                <w:rPr>
                                  <w:rFonts w:ascii="Times New Roman" w:hAnsi="Times New Roman" w:cs="Times New Roman"/>
                                  <w:b/>
                                  <w:bCs/>
                                  <w:color w:val="000000"/>
                                  <w:sz w:val="18"/>
                                  <w:szCs w:val="18"/>
                                  <w:rPrChange w:id="2398" w:author="Maino Vieytes, Christian (NIH/NIA/IRP) [F]" w:date="2023-11-16T08:33:00Z">
                                    <w:rPr>
                                      <w:rFonts w:ascii="Calibri" w:hAnsi="Calibri" w:cs="Calibri"/>
                                      <w:color w:val="000000"/>
                                    </w:rPr>
                                  </w:rPrChange>
                                </w:rPr>
                                <w:t>0.20</w:t>
                              </w:r>
                            </w:ins>
                            <w:del w:id="2399" w:author="Maino Vieytes, Christian (NIH/NIA/IRP) [F]" w:date="2023-11-15T15:22:00Z">
                              <w:r w:rsidRPr="005E1339" w:rsidDel="00C92AAD">
                                <w:rPr>
                                  <w:rFonts w:ascii="Times New Roman" w:hAnsi="Times New Roman" w:cs="Times New Roman"/>
                                  <w:b/>
                                  <w:bCs/>
                                  <w:color w:val="000000"/>
                                  <w:sz w:val="18"/>
                                  <w:szCs w:val="18"/>
                                  <w:rPrChange w:id="2400" w:author="Maino Vieytes, Christian (NIH/NIA/IRP) [F]" w:date="2023-11-16T08:33:00Z">
                                    <w:rPr>
                                      <w:rFonts w:ascii="Times New Roman" w:hAnsi="Times New Roman" w:cs="Times New Roman"/>
                                      <w:color w:val="000000"/>
                                      <w:sz w:val="20"/>
                                      <w:szCs w:val="20"/>
                                    </w:rPr>
                                  </w:rPrChange>
                                </w:rPr>
                                <w:delText>-0.15</w:delText>
                              </w:r>
                            </w:del>
                          </w:p>
                        </w:tc>
                        <w:tc>
                          <w:tcPr>
                            <w:tcW w:w="1350" w:type="dxa"/>
                            <w:tcBorders>
                              <w:top w:val="nil"/>
                              <w:left w:val="nil"/>
                              <w:bottom w:val="nil"/>
                              <w:right w:val="single" w:sz="4" w:space="0" w:color="auto"/>
                            </w:tcBorders>
                            <w:vAlign w:val="center"/>
                            <w:tcPrChange w:id="2401" w:author="Maino Vieytes, Christian (NIH/NIA/IRP) [F]" w:date="2023-11-16T08:30:00Z">
                              <w:tcPr>
                                <w:tcW w:w="1350" w:type="dxa"/>
                                <w:tcBorders>
                                  <w:top w:val="nil"/>
                                  <w:left w:val="nil"/>
                                  <w:bottom w:val="nil"/>
                                  <w:right w:val="single" w:sz="4" w:space="0" w:color="auto"/>
                                </w:tcBorders>
                                <w:vAlign w:val="center"/>
                              </w:tcPr>
                            </w:tcPrChange>
                          </w:tcPr>
                          <w:p w14:paraId="0B6355A4" w14:textId="6321F960" w:rsidR="00E260F1" w:rsidRPr="00E260F1" w:rsidRDefault="00E260F1" w:rsidP="00E260F1">
                            <w:pPr>
                              <w:spacing w:line="360" w:lineRule="auto"/>
                              <w:jc w:val="center"/>
                              <w:rPr>
                                <w:rFonts w:ascii="Times New Roman" w:hAnsi="Times New Roman" w:cs="Times New Roman"/>
                                <w:color w:val="000000"/>
                                <w:sz w:val="18"/>
                                <w:szCs w:val="18"/>
                                <w:rPrChange w:id="2402" w:author="Maino Vieytes, Christian (NIH/NIA/IRP) [F]" w:date="2023-11-16T08:30:00Z">
                                  <w:rPr>
                                    <w:rFonts w:ascii="Times New Roman" w:hAnsi="Times New Roman" w:cs="Times New Roman"/>
                                    <w:color w:val="000000"/>
                                    <w:sz w:val="20"/>
                                    <w:szCs w:val="20"/>
                                  </w:rPr>
                                </w:rPrChange>
                              </w:rPr>
                            </w:pPr>
                            <w:ins w:id="2403" w:author="Maino Vieytes, Christian (NIH/NIA/IRP) [F]" w:date="2023-11-16T08:30:00Z">
                              <w:r w:rsidRPr="00E260F1">
                                <w:rPr>
                                  <w:rFonts w:ascii="Times New Roman" w:hAnsi="Times New Roman" w:cs="Times New Roman"/>
                                  <w:color w:val="000000"/>
                                  <w:sz w:val="18"/>
                                  <w:szCs w:val="18"/>
                                  <w:rPrChange w:id="2404" w:author="Maino Vieytes, Christian (NIH/NIA/IRP) [F]" w:date="2023-11-16T08:30:00Z">
                                    <w:rPr>
                                      <w:rFonts w:ascii="Calibri" w:hAnsi="Calibri" w:cs="Calibri"/>
                                      <w:color w:val="000000"/>
                                    </w:rPr>
                                  </w:rPrChange>
                                </w:rPr>
                                <w:t>-0.030</w:t>
                              </w:r>
                            </w:ins>
                            <w:del w:id="2405" w:author="Maino Vieytes, Christian (NIH/NIA/IRP) [F]" w:date="2023-11-15T15:22:00Z">
                              <w:r w:rsidRPr="00E260F1" w:rsidDel="00C92AAD">
                                <w:rPr>
                                  <w:rFonts w:ascii="Times New Roman" w:hAnsi="Times New Roman" w:cs="Times New Roman"/>
                                  <w:color w:val="000000"/>
                                  <w:sz w:val="18"/>
                                  <w:szCs w:val="18"/>
                                  <w:rPrChange w:id="2406" w:author="Maino Vieytes, Christian (NIH/NIA/IRP) [F]" w:date="2023-11-16T08:30:00Z">
                                    <w:rPr>
                                      <w:rFonts w:ascii="Times New Roman" w:hAnsi="Times New Roman" w:cs="Times New Roman"/>
                                      <w:color w:val="000000"/>
                                      <w:sz w:val="20"/>
                                      <w:szCs w:val="20"/>
                                    </w:rPr>
                                  </w:rPrChange>
                                </w:rPr>
                                <w:delText>-0.020</w:delText>
                              </w:r>
                            </w:del>
                          </w:p>
                        </w:tc>
                      </w:tr>
                      <w:tr w:rsidR="00E260F1" w:rsidRPr="00972A4F" w14:paraId="25B213DD" w14:textId="77777777" w:rsidTr="00E260F1">
                        <w:tblPrEx>
                          <w:tblW w:w="6926" w:type="dxa"/>
                          <w:tblBorders>
                            <w:insideH w:val="none" w:sz="0" w:space="0" w:color="auto"/>
                            <w:insideV w:val="none" w:sz="0" w:space="0" w:color="auto"/>
                          </w:tblBorders>
                          <w:tblLayout w:type="fixed"/>
                          <w:tblCellMar>
                            <w:left w:w="0" w:type="dxa"/>
                            <w:right w:w="0" w:type="dxa"/>
                          </w:tblCellMar>
                          <w:tblPrExChange w:id="240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40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4DF105C" w14:textId="77777777" w:rsidR="00E260F1" w:rsidRPr="00972A4F" w:rsidRDefault="00E260F1" w:rsidP="00E260F1">
                            <w:pPr>
                              <w:spacing w:line="360" w:lineRule="auto"/>
                              <w:rPr>
                                <w:rFonts w:ascii="Times New Roman" w:hAnsi="Times New Roman" w:cs="Times New Roman"/>
                                <w:sz w:val="18"/>
                                <w:szCs w:val="18"/>
                                <w:rPrChange w:id="240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410" w:author="Maino Vieytes, Christian (NIH/NIA/IRP) [F]" w:date="2023-11-15T15:31:00Z">
                                  <w:rPr>
                                    <w:rFonts w:ascii="Times New Roman" w:hAnsi="Times New Roman" w:cs="Times New Roman"/>
                                    <w:sz w:val="20"/>
                                    <w:szCs w:val="20"/>
                                  </w:rPr>
                                </w:rPrChange>
                              </w:rPr>
                              <w:t>Fruit—Other</w:t>
                            </w:r>
                          </w:p>
                        </w:tc>
                        <w:tc>
                          <w:tcPr>
                            <w:tcW w:w="1499" w:type="dxa"/>
                            <w:tcBorders>
                              <w:top w:val="nil"/>
                              <w:bottom w:val="nil"/>
                            </w:tcBorders>
                            <w:shd w:val="clear" w:color="auto" w:fill="auto"/>
                            <w:noWrap/>
                            <w:vAlign w:val="center"/>
                            <w:hideMark/>
                            <w:tcPrChange w:id="2411" w:author="Maino Vieytes, Christian (NIH/NIA/IRP) [F]" w:date="2023-11-16T08:30:00Z">
                              <w:tcPr>
                                <w:tcW w:w="1499" w:type="dxa"/>
                                <w:tcBorders>
                                  <w:top w:val="nil"/>
                                  <w:bottom w:val="nil"/>
                                </w:tcBorders>
                                <w:shd w:val="clear" w:color="auto" w:fill="auto"/>
                                <w:noWrap/>
                                <w:vAlign w:val="center"/>
                                <w:hideMark/>
                              </w:tcPr>
                            </w:tcPrChange>
                          </w:tcPr>
                          <w:p w14:paraId="6C835CC8" w14:textId="337BC85D" w:rsidR="00E260F1" w:rsidRPr="00E260F1" w:rsidRDefault="00E260F1" w:rsidP="00E260F1">
                            <w:pPr>
                              <w:spacing w:line="360" w:lineRule="auto"/>
                              <w:jc w:val="center"/>
                              <w:rPr>
                                <w:rFonts w:ascii="Times New Roman" w:hAnsi="Times New Roman" w:cs="Times New Roman"/>
                                <w:b/>
                                <w:bCs/>
                                <w:sz w:val="18"/>
                                <w:szCs w:val="18"/>
                                <w:rPrChange w:id="2412" w:author="Maino Vieytes, Christian (NIH/NIA/IRP) [F]" w:date="2023-11-16T08:30:00Z">
                                  <w:rPr>
                                    <w:rFonts w:ascii="Times New Roman" w:hAnsi="Times New Roman" w:cs="Times New Roman"/>
                                    <w:sz w:val="20"/>
                                    <w:szCs w:val="20"/>
                                  </w:rPr>
                                </w:rPrChange>
                              </w:rPr>
                            </w:pPr>
                            <w:ins w:id="2413" w:author="Maino Vieytes, Christian (NIH/NIA/IRP) [F]" w:date="2023-11-16T08:30:00Z">
                              <w:r w:rsidRPr="00E260F1">
                                <w:rPr>
                                  <w:rFonts w:ascii="Times New Roman" w:hAnsi="Times New Roman" w:cs="Times New Roman"/>
                                  <w:b/>
                                  <w:bCs/>
                                  <w:color w:val="000000"/>
                                  <w:sz w:val="18"/>
                                  <w:szCs w:val="18"/>
                                  <w:rPrChange w:id="2414" w:author="Maino Vieytes, Christian (NIH/NIA/IRP) [F]" w:date="2023-11-16T08:30:00Z">
                                    <w:rPr>
                                      <w:rFonts w:ascii="Calibri" w:hAnsi="Calibri" w:cs="Calibri"/>
                                      <w:color w:val="000000"/>
                                    </w:rPr>
                                  </w:rPrChange>
                                </w:rPr>
                                <w:t>-0.37</w:t>
                              </w:r>
                            </w:ins>
                            <w:del w:id="2415" w:author="Maino Vieytes, Christian (NIH/NIA/IRP) [F]" w:date="2023-11-15T15:22:00Z">
                              <w:r w:rsidRPr="00E260F1" w:rsidDel="00C92AAD">
                                <w:rPr>
                                  <w:rFonts w:ascii="Times New Roman" w:hAnsi="Times New Roman" w:cs="Times New Roman"/>
                                  <w:b/>
                                  <w:bCs/>
                                  <w:color w:val="000000"/>
                                  <w:sz w:val="18"/>
                                  <w:szCs w:val="18"/>
                                  <w:rPrChange w:id="2416" w:author="Maino Vieytes, Christian (NIH/NIA/IRP) [F]" w:date="2023-11-16T08:30:00Z">
                                    <w:rPr>
                                      <w:rFonts w:ascii="Times New Roman" w:hAnsi="Times New Roman" w:cs="Times New Roman"/>
                                      <w:color w:val="000000"/>
                                      <w:sz w:val="20"/>
                                      <w:szCs w:val="20"/>
                                    </w:rPr>
                                  </w:rPrChange>
                                </w:rPr>
                                <w:delText>-0.18</w:delText>
                              </w:r>
                            </w:del>
                          </w:p>
                        </w:tc>
                        <w:tc>
                          <w:tcPr>
                            <w:tcW w:w="990" w:type="dxa"/>
                            <w:tcBorders>
                              <w:top w:val="nil"/>
                              <w:bottom w:val="nil"/>
                            </w:tcBorders>
                            <w:shd w:val="clear" w:color="auto" w:fill="auto"/>
                            <w:noWrap/>
                            <w:vAlign w:val="center"/>
                            <w:hideMark/>
                            <w:tcPrChange w:id="2417" w:author="Maino Vieytes, Christian (NIH/NIA/IRP) [F]" w:date="2023-11-16T08:30:00Z">
                              <w:tcPr>
                                <w:tcW w:w="990" w:type="dxa"/>
                                <w:tcBorders>
                                  <w:top w:val="nil"/>
                                  <w:bottom w:val="nil"/>
                                </w:tcBorders>
                                <w:shd w:val="clear" w:color="auto" w:fill="auto"/>
                                <w:noWrap/>
                                <w:vAlign w:val="center"/>
                                <w:hideMark/>
                              </w:tcPr>
                            </w:tcPrChange>
                          </w:tcPr>
                          <w:p w14:paraId="2868FAB3" w14:textId="7514F2B7" w:rsidR="00E260F1" w:rsidRPr="00E260F1" w:rsidRDefault="00E260F1" w:rsidP="00E260F1">
                            <w:pPr>
                              <w:spacing w:line="360" w:lineRule="auto"/>
                              <w:jc w:val="center"/>
                              <w:rPr>
                                <w:rFonts w:ascii="Times New Roman" w:hAnsi="Times New Roman" w:cs="Times New Roman"/>
                                <w:sz w:val="18"/>
                                <w:szCs w:val="18"/>
                                <w:rPrChange w:id="2418" w:author="Maino Vieytes, Christian (NIH/NIA/IRP) [F]" w:date="2023-11-16T08:30:00Z">
                                  <w:rPr>
                                    <w:rFonts w:ascii="Times New Roman" w:hAnsi="Times New Roman" w:cs="Times New Roman"/>
                                    <w:sz w:val="20"/>
                                    <w:szCs w:val="20"/>
                                  </w:rPr>
                                </w:rPrChange>
                              </w:rPr>
                            </w:pPr>
                            <w:ins w:id="2419" w:author="Maino Vieytes, Christian (NIH/NIA/IRP) [F]" w:date="2023-11-16T08:30:00Z">
                              <w:r w:rsidRPr="00E260F1">
                                <w:rPr>
                                  <w:rFonts w:ascii="Times New Roman" w:hAnsi="Times New Roman" w:cs="Times New Roman"/>
                                  <w:color w:val="000000"/>
                                  <w:sz w:val="18"/>
                                  <w:szCs w:val="18"/>
                                  <w:rPrChange w:id="2420" w:author="Maino Vieytes, Christian (NIH/NIA/IRP) [F]" w:date="2023-11-16T08:30:00Z">
                                    <w:rPr>
                                      <w:rFonts w:ascii="Calibri" w:hAnsi="Calibri" w:cs="Calibri"/>
                                      <w:color w:val="000000"/>
                                    </w:rPr>
                                  </w:rPrChange>
                                </w:rPr>
                                <w:t>-0.060</w:t>
                              </w:r>
                            </w:ins>
                            <w:del w:id="2421" w:author="Maino Vieytes, Christian (NIH/NIA/IRP) [F]" w:date="2023-11-15T15:22:00Z">
                              <w:r w:rsidRPr="00E260F1" w:rsidDel="00C92AAD">
                                <w:rPr>
                                  <w:rFonts w:ascii="Times New Roman" w:hAnsi="Times New Roman" w:cs="Times New Roman"/>
                                  <w:color w:val="000000"/>
                                  <w:sz w:val="18"/>
                                  <w:szCs w:val="18"/>
                                  <w:rPrChange w:id="2422" w:author="Maino Vieytes, Christian (NIH/NIA/IRP) [F]" w:date="2023-11-16T08:30:00Z">
                                    <w:rPr>
                                      <w:rFonts w:ascii="Times New Roman" w:hAnsi="Times New Roman" w:cs="Times New Roman"/>
                                      <w:color w:val="000000"/>
                                      <w:sz w:val="20"/>
                                      <w:szCs w:val="20"/>
                                    </w:rPr>
                                  </w:rPrChange>
                                </w:rPr>
                                <w:delText>0.01</w:delText>
                              </w:r>
                            </w:del>
                          </w:p>
                        </w:tc>
                        <w:tc>
                          <w:tcPr>
                            <w:tcW w:w="900" w:type="dxa"/>
                            <w:tcBorders>
                              <w:top w:val="nil"/>
                              <w:bottom w:val="nil"/>
                              <w:right w:val="nil"/>
                            </w:tcBorders>
                            <w:shd w:val="clear" w:color="auto" w:fill="auto"/>
                            <w:noWrap/>
                            <w:vAlign w:val="center"/>
                            <w:hideMark/>
                            <w:tcPrChange w:id="2423" w:author="Maino Vieytes, Christian (NIH/NIA/IRP) [F]" w:date="2023-11-16T08:30:00Z">
                              <w:tcPr>
                                <w:tcW w:w="900" w:type="dxa"/>
                                <w:tcBorders>
                                  <w:top w:val="nil"/>
                                  <w:bottom w:val="nil"/>
                                  <w:right w:val="nil"/>
                                </w:tcBorders>
                                <w:shd w:val="clear" w:color="auto" w:fill="auto"/>
                                <w:noWrap/>
                                <w:vAlign w:val="center"/>
                                <w:hideMark/>
                              </w:tcPr>
                            </w:tcPrChange>
                          </w:tcPr>
                          <w:p w14:paraId="5E66762C" w14:textId="6AA12D41" w:rsidR="00E260F1" w:rsidRPr="00E260F1" w:rsidRDefault="00E260F1" w:rsidP="00E260F1">
                            <w:pPr>
                              <w:spacing w:line="360" w:lineRule="auto"/>
                              <w:jc w:val="center"/>
                              <w:rPr>
                                <w:rFonts w:ascii="Times New Roman" w:hAnsi="Times New Roman" w:cs="Times New Roman"/>
                                <w:b/>
                                <w:bCs/>
                                <w:sz w:val="18"/>
                                <w:szCs w:val="18"/>
                                <w:rPrChange w:id="2424" w:author="Maino Vieytes, Christian (NIH/NIA/IRP) [F]" w:date="2023-11-16T08:30:00Z">
                                  <w:rPr>
                                    <w:rFonts w:ascii="Times New Roman" w:hAnsi="Times New Roman" w:cs="Times New Roman"/>
                                    <w:b/>
                                    <w:bCs/>
                                    <w:sz w:val="20"/>
                                    <w:szCs w:val="20"/>
                                  </w:rPr>
                                </w:rPrChange>
                              </w:rPr>
                            </w:pPr>
                            <w:ins w:id="2425" w:author="Maino Vieytes, Christian (NIH/NIA/IRP) [F]" w:date="2023-11-16T08:30:00Z">
                              <w:r w:rsidRPr="00E260F1">
                                <w:rPr>
                                  <w:rFonts w:ascii="Times New Roman" w:hAnsi="Times New Roman" w:cs="Times New Roman"/>
                                  <w:color w:val="000000"/>
                                  <w:sz w:val="18"/>
                                  <w:szCs w:val="18"/>
                                  <w:rPrChange w:id="2426" w:author="Maino Vieytes, Christian (NIH/NIA/IRP) [F]" w:date="2023-11-16T08:30:00Z">
                                    <w:rPr>
                                      <w:rFonts w:ascii="Calibri" w:hAnsi="Calibri" w:cs="Calibri"/>
                                      <w:color w:val="000000"/>
                                    </w:rPr>
                                  </w:rPrChange>
                                </w:rPr>
                                <w:t>-0.19</w:t>
                              </w:r>
                            </w:ins>
                            <w:del w:id="2427" w:author="Maino Vieytes, Christian (NIH/NIA/IRP) [F]" w:date="2023-11-15T15:22:00Z">
                              <w:r w:rsidRPr="00E260F1" w:rsidDel="00C92AAD">
                                <w:rPr>
                                  <w:rFonts w:ascii="Times New Roman" w:hAnsi="Times New Roman" w:cs="Times New Roman"/>
                                  <w:b/>
                                  <w:bCs/>
                                  <w:color w:val="000000"/>
                                  <w:sz w:val="18"/>
                                  <w:szCs w:val="18"/>
                                  <w:rPrChange w:id="2428" w:author="Maino Vieytes, Christian (NIH/NIA/IRP) [F]" w:date="2023-11-16T08:30:00Z">
                                    <w:rPr>
                                      <w:rFonts w:ascii="Times New Roman" w:hAnsi="Times New Roman" w:cs="Times New Roman"/>
                                      <w:b/>
                                      <w:bCs/>
                                      <w:color w:val="000000"/>
                                      <w:sz w:val="20"/>
                                      <w:szCs w:val="20"/>
                                    </w:rPr>
                                  </w:rPrChange>
                                </w:rPr>
                                <w:delText>0.35</w:delText>
                              </w:r>
                            </w:del>
                          </w:p>
                        </w:tc>
                        <w:tc>
                          <w:tcPr>
                            <w:tcW w:w="1350" w:type="dxa"/>
                            <w:tcBorders>
                              <w:top w:val="nil"/>
                              <w:left w:val="nil"/>
                              <w:bottom w:val="nil"/>
                              <w:right w:val="single" w:sz="4" w:space="0" w:color="auto"/>
                            </w:tcBorders>
                            <w:vAlign w:val="center"/>
                            <w:tcPrChange w:id="2429" w:author="Maino Vieytes, Christian (NIH/NIA/IRP) [F]" w:date="2023-11-16T08:30:00Z">
                              <w:tcPr>
                                <w:tcW w:w="1350" w:type="dxa"/>
                                <w:tcBorders>
                                  <w:top w:val="nil"/>
                                  <w:left w:val="nil"/>
                                  <w:bottom w:val="nil"/>
                                  <w:right w:val="single" w:sz="4" w:space="0" w:color="auto"/>
                                </w:tcBorders>
                                <w:vAlign w:val="center"/>
                              </w:tcPr>
                            </w:tcPrChange>
                          </w:tcPr>
                          <w:p w14:paraId="1BD06B53" w14:textId="1856EEBC" w:rsidR="00E260F1" w:rsidRPr="005E1339" w:rsidRDefault="00E260F1" w:rsidP="00E260F1">
                            <w:pPr>
                              <w:spacing w:line="360" w:lineRule="auto"/>
                              <w:jc w:val="center"/>
                              <w:rPr>
                                <w:rFonts w:ascii="Times New Roman" w:hAnsi="Times New Roman" w:cs="Times New Roman"/>
                                <w:b/>
                                <w:bCs/>
                                <w:color w:val="000000"/>
                                <w:sz w:val="18"/>
                                <w:szCs w:val="18"/>
                                <w:rPrChange w:id="2430" w:author="Maino Vieytes, Christian (NIH/NIA/IRP) [F]" w:date="2023-11-16T08:34:00Z">
                                  <w:rPr>
                                    <w:rFonts w:ascii="Times New Roman" w:hAnsi="Times New Roman" w:cs="Times New Roman"/>
                                    <w:b/>
                                    <w:bCs/>
                                    <w:color w:val="000000"/>
                                    <w:sz w:val="20"/>
                                    <w:szCs w:val="20"/>
                                  </w:rPr>
                                </w:rPrChange>
                              </w:rPr>
                            </w:pPr>
                            <w:ins w:id="2431" w:author="Maino Vieytes, Christian (NIH/NIA/IRP) [F]" w:date="2023-11-16T08:30:00Z">
                              <w:r w:rsidRPr="005E1339">
                                <w:rPr>
                                  <w:rFonts w:ascii="Times New Roman" w:hAnsi="Times New Roman" w:cs="Times New Roman"/>
                                  <w:b/>
                                  <w:bCs/>
                                  <w:color w:val="000000"/>
                                  <w:sz w:val="18"/>
                                  <w:szCs w:val="18"/>
                                  <w:rPrChange w:id="2432" w:author="Maino Vieytes, Christian (NIH/NIA/IRP) [F]" w:date="2023-11-16T08:34:00Z">
                                    <w:rPr>
                                      <w:rFonts w:ascii="Calibri" w:hAnsi="Calibri" w:cs="Calibri"/>
                                      <w:color w:val="000000"/>
                                    </w:rPr>
                                  </w:rPrChange>
                                </w:rPr>
                                <w:t>0.34</w:t>
                              </w:r>
                            </w:ins>
                            <w:del w:id="2433" w:author="Maino Vieytes, Christian (NIH/NIA/IRP) [F]" w:date="2023-11-15T15:22:00Z">
                              <w:r w:rsidRPr="005E1339" w:rsidDel="00C92AAD">
                                <w:rPr>
                                  <w:rFonts w:ascii="Times New Roman" w:hAnsi="Times New Roman" w:cs="Times New Roman"/>
                                  <w:b/>
                                  <w:bCs/>
                                  <w:color w:val="000000"/>
                                  <w:sz w:val="18"/>
                                  <w:szCs w:val="18"/>
                                  <w:rPrChange w:id="2434" w:author="Maino Vieytes, Christian (NIH/NIA/IRP) [F]" w:date="2023-11-16T08:34:00Z">
                                    <w:rPr>
                                      <w:rFonts w:ascii="Times New Roman" w:hAnsi="Times New Roman" w:cs="Times New Roman"/>
                                      <w:b/>
                                      <w:bCs/>
                                      <w:color w:val="000000"/>
                                      <w:sz w:val="20"/>
                                      <w:szCs w:val="20"/>
                                    </w:rPr>
                                  </w:rPrChange>
                                </w:rPr>
                                <w:delText>0.38</w:delText>
                              </w:r>
                            </w:del>
                          </w:p>
                        </w:tc>
                      </w:tr>
                      <w:tr w:rsidR="00E260F1" w:rsidRPr="00972A4F" w14:paraId="6DBDEAA2" w14:textId="77777777" w:rsidTr="00E260F1">
                        <w:tblPrEx>
                          <w:tblW w:w="6926" w:type="dxa"/>
                          <w:tblBorders>
                            <w:insideH w:val="none" w:sz="0" w:space="0" w:color="auto"/>
                            <w:insideV w:val="none" w:sz="0" w:space="0" w:color="auto"/>
                          </w:tblBorders>
                          <w:tblLayout w:type="fixed"/>
                          <w:tblCellMar>
                            <w:left w:w="0" w:type="dxa"/>
                            <w:right w:w="0" w:type="dxa"/>
                          </w:tblCellMar>
                          <w:tblPrExChange w:id="243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43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BB0CE6A" w14:textId="77777777" w:rsidR="00E260F1" w:rsidRPr="00972A4F" w:rsidRDefault="00E260F1" w:rsidP="00E260F1">
                            <w:pPr>
                              <w:spacing w:line="360" w:lineRule="auto"/>
                              <w:rPr>
                                <w:rFonts w:ascii="Times New Roman" w:hAnsi="Times New Roman" w:cs="Times New Roman"/>
                                <w:sz w:val="18"/>
                                <w:szCs w:val="18"/>
                                <w:rPrChange w:id="243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438" w:author="Maino Vieytes, Christian (NIH/NIA/IRP) [F]" w:date="2023-11-15T15:31:00Z">
                                  <w:rPr>
                                    <w:rFonts w:ascii="Times New Roman" w:hAnsi="Times New Roman" w:cs="Times New Roman"/>
                                    <w:sz w:val="20"/>
                                    <w:szCs w:val="20"/>
                                  </w:rPr>
                                </w:rPrChange>
                              </w:rPr>
                              <w:t>Fruit—Citrus, melons, and berries</w:t>
                            </w:r>
                          </w:p>
                        </w:tc>
                        <w:tc>
                          <w:tcPr>
                            <w:tcW w:w="1499" w:type="dxa"/>
                            <w:tcBorders>
                              <w:top w:val="nil"/>
                              <w:bottom w:val="nil"/>
                            </w:tcBorders>
                            <w:shd w:val="clear" w:color="auto" w:fill="auto"/>
                            <w:noWrap/>
                            <w:vAlign w:val="center"/>
                            <w:hideMark/>
                            <w:tcPrChange w:id="2439" w:author="Maino Vieytes, Christian (NIH/NIA/IRP) [F]" w:date="2023-11-16T08:30:00Z">
                              <w:tcPr>
                                <w:tcW w:w="1499" w:type="dxa"/>
                                <w:tcBorders>
                                  <w:top w:val="nil"/>
                                  <w:bottom w:val="nil"/>
                                </w:tcBorders>
                                <w:shd w:val="clear" w:color="auto" w:fill="auto"/>
                                <w:noWrap/>
                                <w:vAlign w:val="center"/>
                                <w:hideMark/>
                              </w:tcPr>
                            </w:tcPrChange>
                          </w:tcPr>
                          <w:p w14:paraId="08EB9D24" w14:textId="68D49EEA" w:rsidR="00E260F1" w:rsidRPr="00E260F1" w:rsidRDefault="00E260F1" w:rsidP="00E260F1">
                            <w:pPr>
                              <w:spacing w:line="360" w:lineRule="auto"/>
                              <w:jc w:val="center"/>
                              <w:rPr>
                                <w:rFonts w:ascii="Times New Roman" w:hAnsi="Times New Roman" w:cs="Times New Roman"/>
                                <w:sz w:val="18"/>
                                <w:szCs w:val="18"/>
                                <w:rPrChange w:id="2440" w:author="Maino Vieytes, Christian (NIH/NIA/IRP) [F]" w:date="2023-11-16T08:30:00Z">
                                  <w:rPr>
                                    <w:rFonts w:ascii="Times New Roman" w:hAnsi="Times New Roman" w:cs="Times New Roman"/>
                                    <w:sz w:val="20"/>
                                    <w:szCs w:val="20"/>
                                  </w:rPr>
                                </w:rPrChange>
                              </w:rPr>
                            </w:pPr>
                            <w:ins w:id="2441" w:author="Maino Vieytes, Christian (NIH/NIA/IRP) [F]" w:date="2023-11-16T08:30:00Z">
                              <w:r w:rsidRPr="00E260F1">
                                <w:rPr>
                                  <w:rFonts w:ascii="Times New Roman" w:hAnsi="Times New Roman" w:cs="Times New Roman"/>
                                  <w:color w:val="000000"/>
                                  <w:sz w:val="18"/>
                                  <w:szCs w:val="18"/>
                                  <w:rPrChange w:id="2442" w:author="Maino Vieytes, Christian (NIH/NIA/IRP) [F]" w:date="2023-11-16T08:30:00Z">
                                    <w:rPr>
                                      <w:rFonts w:ascii="Calibri" w:hAnsi="Calibri" w:cs="Calibri"/>
                                      <w:color w:val="000000"/>
                                    </w:rPr>
                                  </w:rPrChange>
                                </w:rPr>
                                <w:t>-0.19</w:t>
                              </w:r>
                            </w:ins>
                            <w:del w:id="2443" w:author="Maino Vieytes, Christian (NIH/NIA/IRP) [F]" w:date="2023-11-15T15:22:00Z">
                              <w:r w:rsidRPr="00E260F1" w:rsidDel="00C92AAD">
                                <w:rPr>
                                  <w:rFonts w:ascii="Times New Roman" w:hAnsi="Times New Roman" w:cs="Times New Roman"/>
                                  <w:color w:val="000000"/>
                                  <w:sz w:val="18"/>
                                  <w:szCs w:val="18"/>
                                  <w:rPrChange w:id="2444" w:author="Maino Vieytes, Christian (NIH/NIA/IRP) [F]" w:date="2023-11-16T08:30: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2445" w:author="Maino Vieytes, Christian (NIH/NIA/IRP) [F]" w:date="2023-11-16T08:30:00Z">
                              <w:tcPr>
                                <w:tcW w:w="990" w:type="dxa"/>
                                <w:tcBorders>
                                  <w:top w:val="nil"/>
                                  <w:bottom w:val="nil"/>
                                </w:tcBorders>
                                <w:shd w:val="clear" w:color="auto" w:fill="auto"/>
                                <w:noWrap/>
                                <w:vAlign w:val="center"/>
                                <w:hideMark/>
                              </w:tcPr>
                            </w:tcPrChange>
                          </w:tcPr>
                          <w:p w14:paraId="3AA1BD7E" w14:textId="45C15A25" w:rsidR="00E260F1" w:rsidRPr="00E260F1" w:rsidRDefault="00E260F1" w:rsidP="00E260F1">
                            <w:pPr>
                              <w:spacing w:line="360" w:lineRule="auto"/>
                              <w:jc w:val="center"/>
                              <w:rPr>
                                <w:rFonts w:ascii="Times New Roman" w:hAnsi="Times New Roman" w:cs="Times New Roman"/>
                                <w:sz w:val="18"/>
                                <w:szCs w:val="18"/>
                                <w:rPrChange w:id="2446" w:author="Maino Vieytes, Christian (NIH/NIA/IRP) [F]" w:date="2023-11-16T08:30:00Z">
                                  <w:rPr>
                                    <w:rFonts w:ascii="Times New Roman" w:hAnsi="Times New Roman" w:cs="Times New Roman"/>
                                    <w:sz w:val="20"/>
                                    <w:szCs w:val="20"/>
                                  </w:rPr>
                                </w:rPrChange>
                              </w:rPr>
                            </w:pPr>
                            <w:ins w:id="2447" w:author="Maino Vieytes, Christian (NIH/NIA/IRP) [F]" w:date="2023-11-16T08:30:00Z">
                              <w:r w:rsidRPr="00E260F1">
                                <w:rPr>
                                  <w:rFonts w:ascii="Times New Roman" w:hAnsi="Times New Roman" w:cs="Times New Roman"/>
                                  <w:color w:val="000000"/>
                                  <w:sz w:val="18"/>
                                  <w:szCs w:val="18"/>
                                  <w:rPrChange w:id="2448" w:author="Maino Vieytes, Christian (NIH/NIA/IRP) [F]" w:date="2023-11-16T08:30:00Z">
                                    <w:rPr>
                                      <w:rFonts w:ascii="Calibri" w:hAnsi="Calibri" w:cs="Calibri"/>
                                      <w:color w:val="000000"/>
                                    </w:rPr>
                                  </w:rPrChange>
                                </w:rPr>
                                <w:t>-0.11</w:t>
                              </w:r>
                            </w:ins>
                            <w:del w:id="2449" w:author="Maino Vieytes, Christian (NIH/NIA/IRP) [F]" w:date="2023-11-15T15:22:00Z">
                              <w:r w:rsidRPr="00E260F1" w:rsidDel="00C92AAD">
                                <w:rPr>
                                  <w:rFonts w:ascii="Times New Roman" w:hAnsi="Times New Roman" w:cs="Times New Roman"/>
                                  <w:color w:val="000000"/>
                                  <w:sz w:val="18"/>
                                  <w:szCs w:val="18"/>
                                  <w:rPrChange w:id="2450"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2451" w:author="Maino Vieytes, Christian (NIH/NIA/IRP) [F]" w:date="2023-11-16T08:30:00Z">
                              <w:tcPr>
                                <w:tcW w:w="900" w:type="dxa"/>
                                <w:tcBorders>
                                  <w:top w:val="nil"/>
                                  <w:bottom w:val="nil"/>
                                  <w:right w:val="nil"/>
                                </w:tcBorders>
                                <w:shd w:val="clear" w:color="auto" w:fill="auto"/>
                                <w:noWrap/>
                                <w:vAlign w:val="center"/>
                                <w:hideMark/>
                              </w:tcPr>
                            </w:tcPrChange>
                          </w:tcPr>
                          <w:p w14:paraId="69EF6FED" w14:textId="56D7CD63" w:rsidR="00E260F1" w:rsidRPr="005E1339" w:rsidRDefault="00E260F1" w:rsidP="00E260F1">
                            <w:pPr>
                              <w:spacing w:line="360" w:lineRule="auto"/>
                              <w:jc w:val="center"/>
                              <w:rPr>
                                <w:rFonts w:ascii="Times New Roman" w:hAnsi="Times New Roman" w:cs="Times New Roman"/>
                                <w:b/>
                                <w:bCs/>
                                <w:sz w:val="18"/>
                                <w:szCs w:val="18"/>
                                <w:rPrChange w:id="2452" w:author="Maino Vieytes, Christian (NIH/NIA/IRP) [F]" w:date="2023-11-16T08:33:00Z">
                                  <w:rPr>
                                    <w:rFonts w:ascii="Times New Roman" w:hAnsi="Times New Roman" w:cs="Times New Roman"/>
                                    <w:b/>
                                    <w:bCs/>
                                    <w:sz w:val="20"/>
                                    <w:szCs w:val="20"/>
                                  </w:rPr>
                                </w:rPrChange>
                              </w:rPr>
                            </w:pPr>
                            <w:ins w:id="2453" w:author="Maino Vieytes, Christian (NIH/NIA/IRP) [F]" w:date="2023-11-16T08:30:00Z">
                              <w:r w:rsidRPr="005E1339">
                                <w:rPr>
                                  <w:rFonts w:ascii="Times New Roman" w:hAnsi="Times New Roman" w:cs="Times New Roman"/>
                                  <w:b/>
                                  <w:bCs/>
                                  <w:color w:val="000000"/>
                                  <w:sz w:val="18"/>
                                  <w:szCs w:val="18"/>
                                  <w:rPrChange w:id="2454" w:author="Maino Vieytes, Christian (NIH/NIA/IRP) [F]" w:date="2023-11-16T08:33:00Z">
                                    <w:rPr>
                                      <w:rFonts w:ascii="Calibri" w:hAnsi="Calibri" w:cs="Calibri"/>
                                      <w:color w:val="000000"/>
                                    </w:rPr>
                                  </w:rPrChange>
                                </w:rPr>
                                <w:t>-0.43</w:t>
                              </w:r>
                            </w:ins>
                            <w:del w:id="2455" w:author="Maino Vieytes, Christian (NIH/NIA/IRP) [F]" w:date="2023-11-15T15:22:00Z">
                              <w:r w:rsidRPr="005E1339" w:rsidDel="00C92AAD">
                                <w:rPr>
                                  <w:rFonts w:ascii="Times New Roman" w:hAnsi="Times New Roman" w:cs="Times New Roman"/>
                                  <w:b/>
                                  <w:bCs/>
                                  <w:color w:val="000000"/>
                                  <w:sz w:val="18"/>
                                  <w:szCs w:val="18"/>
                                  <w:rPrChange w:id="2456" w:author="Maino Vieytes, Christian (NIH/NIA/IRP) [F]" w:date="2023-11-16T08:33: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2457" w:author="Maino Vieytes, Christian (NIH/NIA/IRP) [F]" w:date="2023-11-16T08:30:00Z">
                              <w:tcPr>
                                <w:tcW w:w="1350" w:type="dxa"/>
                                <w:tcBorders>
                                  <w:top w:val="nil"/>
                                  <w:left w:val="nil"/>
                                  <w:bottom w:val="nil"/>
                                  <w:right w:val="single" w:sz="4" w:space="0" w:color="auto"/>
                                </w:tcBorders>
                                <w:vAlign w:val="center"/>
                              </w:tcPr>
                            </w:tcPrChange>
                          </w:tcPr>
                          <w:p w14:paraId="21A5B92E" w14:textId="05D4CED0" w:rsidR="00E260F1" w:rsidRPr="005E1339" w:rsidRDefault="00E260F1" w:rsidP="00E260F1">
                            <w:pPr>
                              <w:spacing w:line="360" w:lineRule="auto"/>
                              <w:jc w:val="center"/>
                              <w:rPr>
                                <w:rFonts w:ascii="Times New Roman" w:hAnsi="Times New Roman" w:cs="Times New Roman"/>
                                <w:b/>
                                <w:bCs/>
                                <w:color w:val="000000"/>
                                <w:sz w:val="18"/>
                                <w:szCs w:val="18"/>
                                <w:rPrChange w:id="2458" w:author="Maino Vieytes, Christian (NIH/NIA/IRP) [F]" w:date="2023-11-16T08:34:00Z">
                                  <w:rPr>
                                    <w:rFonts w:ascii="Times New Roman" w:hAnsi="Times New Roman" w:cs="Times New Roman"/>
                                    <w:b/>
                                    <w:bCs/>
                                    <w:color w:val="000000"/>
                                    <w:sz w:val="20"/>
                                    <w:szCs w:val="20"/>
                                  </w:rPr>
                                </w:rPrChange>
                              </w:rPr>
                            </w:pPr>
                            <w:ins w:id="2459" w:author="Maino Vieytes, Christian (NIH/NIA/IRP) [F]" w:date="2023-11-16T08:30:00Z">
                              <w:r w:rsidRPr="005E1339">
                                <w:rPr>
                                  <w:rFonts w:ascii="Times New Roman" w:hAnsi="Times New Roman" w:cs="Times New Roman"/>
                                  <w:b/>
                                  <w:bCs/>
                                  <w:color w:val="000000"/>
                                  <w:sz w:val="18"/>
                                  <w:szCs w:val="18"/>
                                  <w:rPrChange w:id="2460" w:author="Maino Vieytes, Christian (NIH/NIA/IRP) [F]" w:date="2023-11-16T08:34:00Z">
                                    <w:rPr>
                                      <w:rFonts w:ascii="Calibri" w:hAnsi="Calibri" w:cs="Calibri"/>
                                      <w:color w:val="000000"/>
                                    </w:rPr>
                                  </w:rPrChange>
                                </w:rPr>
                                <w:t>0.30</w:t>
                              </w:r>
                            </w:ins>
                            <w:del w:id="2461" w:author="Maino Vieytes, Christian (NIH/NIA/IRP) [F]" w:date="2023-11-15T15:22:00Z">
                              <w:r w:rsidRPr="005E1339" w:rsidDel="00C92AAD">
                                <w:rPr>
                                  <w:rFonts w:ascii="Times New Roman" w:hAnsi="Times New Roman" w:cs="Times New Roman"/>
                                  <w:b/>
                                  <w:bCs/>
                                  <w:color w:val="000000"/>
                                  <w:sz w:val="18"/>
                                  <w:szCs w:val="18"/>
                                  <w:rPrChange w:id="2462" w:author="Maino Vieytes, Christian (NIH/NIA/IRP) [F]" w:date="2023-11-16T08:34:00Z">
                                    <w:rPr>
                                      <w:rFonts w:ascii="Times New Roman" w:hAnsi="Times New Roman" w:cs="Times New Roman"/>
                                      <w:b/>
                                      <w:bCs/>
                                      <w:color w:val="000000"/>
                                      <w:sz w:val="20"/>
                                      <w:szCs w:val="20"/>
                                    </w:rPr>
                                  </w:rPrChange>
                                </w:rPr>
                                <w:delText>0.30</w:delText>
                              </w:r>
                            </w:del>
                          </w:p>
                        </w:tc>
                      </w:tr>
                      <w:tr w:rsidR="00E260F1" w:rsidRPr="00972A4F" w14:paraId="322C98E0" w14:textId="77777777" w:rsidTr="00E260F1">
                        <w:tblPrEx>
                          <w:tblW w:w="6926" w:type="dxa"/>
                          <w:tblBorders>
                            <w:insideH w:val="none" w:sz="0" w:space="0" w:color="auto"/>
                            <w:insideV w:val="none" w:sz="0" w:space="0" w:color="auto"/>
                          </w:tblBorders>
                          <w:tblLayout w:type="fixed"/>
                          <w:tblCellMar>
                            <w:left w:w="0" w:type="dxa"/>
                            <w:right w:w="0" w:type="dxa"/>
                          </w:tblCellMar>
                          <w:tblPrExChange w:id="246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46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9DF2949" w14:textId="77777777" w:rsidR="00E260F1" w:rsidRPr="00972A4F" w:rsidRDefault="00E260F1" w:rsidP="00E260F1">
                            <w:pPr>
                              <w:spacing w:line="360" w:lineRule="auto"/>
                              <w:rPr>
                                <w:rFonts w:ascii="Times New Roman" w:hAnsi="Times New Roman" w:cs="Times New Roman"/>
                                <w:sz w:val="18"/>
                                <w:szCs w:val="18"/>
                                <w:rPrChange w:id="246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466" w:author="Maino Vieytes, Christian (NIH/NIA/IRP) [F]" w:date="2023-11-15T15:31:00Z">
                                  <w:rPr>
                                    <w:rFonts w:ascii="Times New Roman" w:hAnsi="Times New Roman" w:cs="Times New Roman"/>
                                    <w:sz w:val="20"/>
                                    <w:szCs w:val="20"/>
                                  </w:rPr>
                                </w:rPrChange>
                              </w:rPr>
                              <w:t>Tomatoes</w:t>
                            </w:r>
                          </w:p>
                        </w:tc>
                        <w:tc>
                          <w:tcPr>
                            <w:tcW w:w="1499" w:type="dxa"/>
                            <w:tcBorders>
                              <w:top w:val="nil"/>
                              <w:bottom w:val="nil"/>
                            </w:tcBorders>
                            <w:shd w:val="clear" w:color="auto" w:fill="auto"/>
                            <w:noWrap/>
                            <w:vAlign w:val="center"/>
                            <w:hideMark/>
                            <w:tcPrChange w:id="2467" w:author="Maino Vieytes, Christian (NIH/NIA/IRP) [F]" w:date="2023-11-16T08:30:00Z">
                              <w:tcPr>
                                <w:tcW w:w="1499" w:type="dxa"/>
                                <w:tcBorders>
                                  <w:top w:val="nil"/>
                                  <w:bottom w:val="nil"/>
                                </w:tcBorders>
                                <w:shd w:val="clear" w:color="auto" w:fill="auto"/>
                                <w:noWrap/>
                                <w:vAlign w:val="center"/>
                                <w:hideMark/>
                              </w:tcPr>
                            </w:tcPrChange>
                          </w:tcPr>
                          <w:p w14:paraId="713FA6AA" w14:textId="5EDF76D4" w:rsidR="00E260F1" w:rsidRPr="00E260F1" w:rsidRDefault="00E260F1" w:rsidP="00E260F1">
                            <w:pPr>
                              <w:spacing w:line="360" w:lineRule="auto"/>
                              <w:jc w:val="center"/>
                              <w:rPr>
                                <w:rFonts w:ascii="Times New Roman" w:hAnsi="Times New Roman" w:cs="Times New Roman"/>
                                <w:sz w:val="18"/>
                                <w:szCs w:val="18"/>
                                <w:rPrChange w:id="2468" w:author="Maino Vieytes, Christian (NIH/NIA/IRP) [F]" w:date="2023-11-16T08:30:00Z">
                                  <w:rPr>
                                    <w:rFonts w:ascii="Times New Roman" w:hAnsi="Times New Roman" w:cs="Times New Roman"/>
                                    <w:sz w:val="20"/>
                                    <w:szCs w:val="20"/>
                                  </w:rPr>
                                </w:rPrChange>
                              </w:rPr>
                            </w:pPr>
                            <w:ins w:id="2469" w:author="Maino Vieytes, Christian (NIH/NIA/IRP) [F]" w:date="2023-11-16T08:30:00Z">
                              <w:r w:rsidRPr="00E260F1">
                                <w:rPr>
                                  <w:rFonts w:ascii="Times New Roman" w:hAnsi="Times New Roman" w:cs="Times New Roman"/>
                                  <w:color w:val="000000"/>
                                  <w:sz w:val="18"/>
                                  <w:szCs w:val="18"/>
                                  <w:rPrChange w:id="2470" w:author="Maino Vieytes, Christian (NIH/NIA/IRP) [F]" w:date="2023-11-16T08:30:00Z">
                                    <w:rPr>
                                      <w:rFonts w:ascii="Calibri" w:hAnsi="Calibri" w:cs="Calibri"/>
                                      <w:color w:val="000000"/>
                                    </w:rPr>
                                  </w:rPrChange>
                                </w:rPr>
                                <w:t>-0.12</w:t>
                              </w:r>
                            </w:ins>
                            <w:del w:id="2471" w:author="Maino Vieytes, Christian (NIH/NIA/IRP) [F]" w:date="2023-11-15T15:22:00Z">
                              <w:r w:rsidRPr="00E260F1" w:rsidDel="00C92AAD">
                                <w:rPr>
                                  <w:rFonts w:ascii="Times New Roman" w:hAnsi="Times New Roman" w:cs="Times New Roman"/>
                                  <w:color w:val="000000"/>
                                  <w:sz w:val="18"/>
                                  <w:szCs w:val="18"/>
                                  <w:rPrChange w:id="2472" w:author="Maino Vieytes, Christian (NIH/NIA/IRP) [F]" w:date="2023-11-16T08:30:00Z">
                                    <w:rPr>
                                      <w:rFonts w:ascii="Times New Roman" w:hAnsi="Times New Roman" w:cs="Times New Roman"/>
                                      <w:color w:val="000000"/>
                                      <w:sz w:val="20"/>
                                      <w:szCs w:val="20"/>
                                    </w:rPr>
                                  </w:rPrChange>
                                </w:rPr>
                                <w:delText>-0.16</w:delText>
                              </w:r>
                            </w:del>
                          </w:p>
                        </w:tc>
                        <w:tc>
                          <w:tcPr>
                            <w:tcW w:w="990" w:type="dxa"/>
                            <w:tcBorders>
                              <w:top w:val="nil"/>
                              <w:bottom w:val="nil"/>
                            </w:tcBorders>
                            <w:shd w:val="clear" w:color="auto" w:fill="auto"/>
                            <w:noWrap/>
                            <w:vAlign w:val="center"/>
                            <w:hideMark/>
                            <w:tcPrChange w:id="2473" w:author="Maino Vieytes, Christian (NIH/NIA/IRP) [F]" w:date="2023-11-16T08:30:00Z">
                              <w:tcPr>
                                <w:tcW w:w="990" w:type="dxa"/>
                                <w:tcBorders>
                                  <w:top w:val="nil"/>
                                  <w:bottom w:val="nil"/>
                                </w:tcBorders>
                                <w:shd w:val="clear" w:color="auto" w:fill="auto"/>
                                <w:noWrap/>
                                <w:vAlign w:val="center"/>
                                <w:hideMark/>
                              </w:tcPr>
                            </w:tcPrChange>
                          </w:tcPr>
                          <w:p w14:paraId="6D7EE600" w14:textId="1FB59DB3" w:rsidR="00E260F1" w:rsidRPr="005E1339" w:rsidRDefault="00E260F1" w:rsidP="00E260F1">
                            <w:pPr>
                              <w:spacing w:line="360" w:lineRule="auto"/>
                              <w:jc w:val="center"/>
                              <w:rPr>
                                <w:rFonts w:ascii="Times New Roman" w:hAnsi="Times New Roman" w:cs="Times New Roman"/>
                                <w:b/>
                                <w:bCs/>
                                <w:sz w:val="18"/>
                                <w:szCs w:val="18"/>
                                <w:rPrChange w:id="2474" w:author="Maino Vieytes, Christian (NIH/NIA/IRP) [F]" w:date="2023-11-16T08:31:00Z">
                                  <w:rPr>
                                    <w:rFonts w:ascii="Times New Roman" w:hAnsi="Times New Roman" w:cs="Times New Roman"/>
                                    <w:b/>
                                    <w:bCs/>
                                    <w:sz w:val="20"/>
                                    <w:szCs w:val="20"/>
                                  </w:rPr>
                                </w:rPrChange>
                              </w:rPr>
                            </w:pPr>
                            <w:ins w:id="2475" w:author="Maino Vieytes, Christian (NIH/NIA/IRP) [F]" w:date="2023-11-16T08:30:00Z">
                              <w:r w:rsidRPr="005E1339">
                                <w:rPr>
                                  <w:rFonts w:ascii="Times New Roman" w:hAnsi="Times New Roman" w:cs="Times New Roman"/>
                                  <w:b/>
                                  <w:bCs/>
                                  <w:color w:val="000000"/>
                                  <w:sz w:val="18"/>
                                  <w:szCs w:val="18"/>
                                  <w:rPrChange w:id="2476" w:author="Maino Vieytes, Christian (NIH/NIA/IRP) [F]" w:date="2023-11-16T08:31:00Z">
                                    <w:rPr>
                                      <w:rFonts w:ascii="Calibri" w:hAnsi="Calibri" w:cs="Calibri"/>
                                      <w:color w:val="000000"/>
                                    </w:rPr>
                                  </w:rPrChange>
                                </w:rPr>
                                <w:t>-0.38</w:t>
                              </w:r>
                            </w:ins>
                            <w:del w:id="2477" w:author="Maino Vieytes, Christian (NIH/NIA/IRP) [F]" w:date="2023-11-15T15:22:00Z">
                              <w:r w:rsidRPr="005E1339" w:rsidDel="00C92AAD">
                                <w:rPr>
                                  <w:rFonts w:ascii="Times New Roman" w:hAnsi="Times New Roman" w:cs="Times New Roman"/>
                                  <w:b/>
                                  <w:bCs/>
                                  <w:color w:val="000000"/>
                                  <w:sz w:val="18"/>
                                  <w:szCs w:val="18"/>
                                  <w:rPrChange w:id="2478" w:author="Maino Vieytes, Christian (NIH/NIA/IRP) [F]" w:date="2023-11-16T08:31:00Z">
                                    <w:rPr>
                                      <w:rFonts w:ascii="Times New Roman" w:hAnsi="Times New Roman" w:cs="Times New Roman"/>
                                      <w:b/>
                                      <w:bCs/>
                                      <w:color w:val="000000"/>
                                      <w:sz w:val="20"/>
                                      <w:szCs w:val="20"/>
                                    </w:rPr>
                                  </w:rPrChange>
                                </w:rPr>
                                <w:delText>0.42</w:delText>
                              </w:r>
                            </w:del>
                          </w:p>
                        </w:tc>
                        <w:tc>
                          <w:tcPr>
                            <w:tcW w:w="900" w:type="dxa"/>
                            <w:tcBorders>
                              <w:top w:val="nil"/>
                              <w:bottom w:val="nil"/>
                              <w:right w:val="nil"/>
                            </w:tcBorders>
                            <w:shd w:val="clear" w:color="auto" w:fill="auto"/>
                            <w:noWrap/>
                            <w:vAlign w:val="center"/>
                            <w:hideMark/>
                            <w:tcPrChange w:id="2479" w:author="Maino Vieytes, Christian (NIH/NIA/IRP) [F]" w:date="2023-11-16T08:30:00Z">
                              <w:tcPr>
                                <w:tcW w:w="900" w:type="dxa"/>
                                <w:tcBorders>
                                  <w:top w:val="nil"/>
                                  <w:bottom w:val="nil"/>
                                  <w:right w:val="nil"/>
                                </w:tcBorders>
                                <w:shd w:val="clear" w:color="auto" w:fill="auto"/>
                                <w:noWrap/>
                                <w:vAlign w:val="center"/>
                                <w:hideMark/>
                              </w:tcPr>
                            </w:tcPrChange>
                          </w:tcPr>
                          <w:p w14:paraId="384A8C08" w14:textId="78BDC189" w:rsidR="00E260F1" w:rsidRPr="00E260F1" w:rsidRDefault="00E260F1" w:rsidP="00E260F1">
                            <w:pPr>
                              <w:spacing w:line="360" w:lineRule="auto"/>
                              <w:jc w:val="center"/>
                              <w:rPr>
                                <w:rFonts w:ascii="Times New Roman" w:hAnsi="Times New Roman" w:cs="Times New Roman"/>
                                <w:sz w:val="18"/>
                                <w:szCs w:val="18"/>
                                <w:rPrChange w:id="2480" w:author="Maino Vieytes, Christian (NIH/NIA/IRP) [F]" w:date="2023-11-16T08:30:00Z">
                                  <w:rPr>
                                    <w:rFonts w:ascii="Times New Roman" w:hAnsi="Times New Roman" w:cs="Times New Roman"/>
                                    <w:sz w:val="20"/>
                                    <w:szCs w:val="20"/>
                                  </w:rPr>
                                </w:rPrChange>
                              </w:rPr>
                            </w:pPr>
                            <w:ins w:id="2481" w:author="Maino Vieytes, Christian (NIH/NIA/IRP) [F]" w:date="2023-11-16T08:30:00Z">
                              <w:r w:rsidRPr="00E260F1">
                                <w:rPr>
                                  <w:rFonts w:ascii="Times New Roman" w:hAnsi="Times New Roman" w:cs="Times New Roman"/>
                                  <w:color w:val="000000"/>
                                  <w:sz w:val="18"/>
                                  <w:szCs w:val="18"/>
                                  <w:rPrChange w:id="2482" w:author="Maino Vieytes, Christian (NIH/NIA/IRP) [F]" w:date="2023-11-16T08:30:00Z">
                                    <w:rPr>
                                      <w:rFonts w:ascii="Calibri" w:hAnsi="Calibri" w:cs="Calibri"/>
                                      <w:color w:val="000000"/>
                                    </w:rPr>
                                  </w:rPrChange>
                                </w:rPr>
                                <w:t>0.00</w:t>
                              </w:r>
                            </w:ins>
                            <w:del w:id="2483" w:author="Maino Vieytes, Christian (NIH/NIA/IRP) [F]" w:date="2023-11-15T15:22:00Z">
                              <w:r w:rsidRPr="00E260F1" w:rsidDel="00C92AAD">
                                <w:rPr>
                                  <w:rFonts w:ascii="Times New Roman" w:hAnsi="Times New Roman" w:cs="Times New Roman"/>
                                  <w:color w:val="000000"/>
                                  <w:sz w:val="18"/>
                                  <w:szCs w:val="18"/>
                                  <w:rPrChange w:id="2484" w:author="Maino Vieytes, Christian (NIH/NIA/IRP) [F]" w:date="2023-11-16T08:30:00Z">
                                    <w:rPr>
                                      <w:rFonts w:ascii="Times New Roman" w:hAnsi="Times New Roman" w:cs="Times New Roman"/>
                                      <w:color w:val="000000"/>
                                      <w:sz w:val="20"/>
                                      <w:szCs w:val="20"/>
                                    </w:rPr>
                                  </w:rPrChange>
                                </w:rPr>
                                <w:delText>-0.01</w:delText>
                              </w:r>
                            </w:del>
                          </w:p>
                        </w:tc>
                        <w:tc>
                          <w:tcPr>
                            <w:tcW w:w="1350" w:type="dxa"/>
                            <w:tcBorders>
                              <w:top w:val="nil"/>
                              <w:left w:val="nil"/>
                              <w:bottom w:val="nil"/>
                              <w:right w:val="single" w:sz="4" w:space="0" w:color="auto"/>
                            </w:tcBorders>
                            <w:vAlign w:val="center"/>
                            <w:tcPrChange w:id="2485" w:author="Maino Vieytes, Christian (NIH/NIA/IRP) [F]" w:date="2023-11-16T08:30:00Z">
                              <w:tcPr>
                                <w:tcW w:w="1350" w:type="dxa"/>
                                <w:tcBorders>
                                  <w:top w:val="nil"/>
                                  <w:left w:val="nil"/>
                                  <w:bottom w:val="nil"/>
                                  <w:right w:val="single" w:sz="4" w:space="0" w:color="auto"/>
                                </w:tcBorders>
                                <w:vAlign w:val="center"/>
                              </w:tcPr>
                            </w:tcPrChange>
                          </w:tcPr>
                          <w:p w14:paraId="1EEAD651" w14:textId="50DE7911" w:rsidR="00E260F1" w:rsidRPr="00E260F1" w:rsidRDefault="00E260F1" w:rsidP="00E260F1">
                            <w:pPr>
                              <w:spacing w:line="360" w:lineRule="auto"/>
                              <w:jc w:val="center"/>
                              <w:rPr>
                                <w:rFonts w:ascii="Times New Roman" w:hAnsi="Times New Roman" w:cs="Times New Roman"/>
                                <w:color w:val="000000"/>
                                <w:sz w:val="18"/>
                                <w:szCs w:val="18"/>
                                <w:rPrChange w:id="2486" w:author="Maino Vieytes, Christian (NIH/NIA/IRP) [F]" w:date="2023-11-16T08:30:00Z">
                                  <w:rPr>
                                    <w:rFonts w:ascii="Times New Roman" w:hAnsi="Times New Roman" w:cs="Times New Roman"/>
                                    <w:color w:val="000000"/>
                                    <w:sz w:val="20"/>
                                    <w:szCs w:val="20"/>
                                  </w:rPr>
                                </w:rPrChange>
                              </w:rPr>
                            </w:pPr>
                            <w:ins w:id="2487" w:author="Maino Vieytes, Christian (NIH/NIA/IRP) [F]" w:date="2023-11-16T08:30:00Z">
                              <w:r w:rsidRPr="00E260F1">
                                <w:rPr>
                                  <w:rFonts w:ascii="Times New Roman" w:hAnsi="Times New Roman" w:cs="Times New Roman"/>
                                  <w:color w:val="000000"/>
                                  <w:sz w:val="18"/>
                                  <w:szCs w:val="18"/>
                                  <w:rPrChange w:id="2488" w:author="Maino Vieytes, Christian (NIH/NIA/IRP) [F]" w:date="2023-11-16T08:30:00Z">
                                    <w:rPr>
                                      <w:rFonts w:ascii="Calibri" w:hAnsi="Calibri" w:cs="Calibri"/>
                                      <w:color w:val="000000"/>
                                    </w:rPr>
                                  </w:rPrChange>
                                </w:rPr>
                                <w:t>0.10</w:t>
                              </w:r>
                            </w:ins>
                            <w:del w:id="2489" w:author="Maino Vieytes, Christian (NIH/NIA/IRP) [F]" w:date="2023-11-15T15:22:00Z">
                              <w:r w:rsidRPr="00E260F1" w:rsidDel="00C92AAD">
                                <w:rPr>
                                  <w:rFonts w:ascii="Times New Roman" w:hAnsi="Times New Roman" w:cs="Times New Roman"/>
                                  <w:color w:val="000000"/>
                                  <w:sz w:val="18"/>
                                  <w:szCs w:val="18"/>
                                  <w:rPrChange w:id="2490" w:author="Maino Vieytes, Christian (NIH/NIA/IRP) [F]" w:date="2023-11-16T08:30:00Z">
                                    <w:rPr>
                                      <w:rFonts w:ascii="Times New Roman" w:hAnsi="Times New Roman" w:cs="Times New Roman"/>
                                      <w:color w:val="000000"/>
                                      <w:sz w:val="20"/>
                                      <w:szCs w:val="20"/>
                                    </w:rPr>
                                  </w:rPrChange>
                                </w:rPr>
                                <w:delText>0.090</w:delText>
                              </w:r>
                            </w:del>
                          </w:p>
                        </w:tc>
                      </w:tr>
                      <w:tr w:rsidR="00E260F1" w:rsidRPr="00972A4F" w14:paraId="14FA86AB" w14:textId="77777777" w:rsidTr="00E260F1">
                        <w:tblPrEx>
                          <w:tblW w:w="6926" w:type="dxa"/>
                          <w:tblBorders>
                            <w:insideH w:val="none" w:sz="0" w:space="0" w:color="auto"/>
                            <w:insideV w:val="none" w:sz="0" w:space="0" w:color="auto"/>
                          </w:tblBorders>
                          <w:tblLayout w:type="fixed"/>
                          <w:tblCellMar>
                            <w:left w:w="0" w:type="dxa"/>
                            <w:right w:w="0" w:type="dxa"/>
                          </w:tblCellMar>
                          <w:tblPrExChange w:id="249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49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3F18CBC" w14:textId="77777777" w:rsidR="00E260F1" w:rsidRPr="00972A4F" w:rsidRDefault="00E260F1" w:rsidP="00E260F1">
                            <w:pPr>
                              <w:spacing w:line="360" w:lineRule="auto"/>
                              <w:rPr>
                                <w:rFonts w:ascii="Times New Roman" w:hAnsi="Times New Roman" w:cs="Times New Roman"/>
                                <w:sz w:val="18"/>
                                <w:szCs w:val="18"/>
                                <w:rPrChange w:id="249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494" w:author="Maino Vieytes, Christian (NIH/NIA/IRP) [F]" w:date="2023-11-15T15:31:00Z">
                                  <w:rPr>
                                    <w:rFonts w:ascii="Times New Roman" w:hAnsi="Times New Roman" w:cs="Times New Roman"/>
                                    <w:sz w:val="20"/>
                                    <w:szCs w:val="20"/>
                                  </w:rPr>
                                </w:rPrChange>
                              </w:rPr>
                              <w:t>Dark-Green Vegetables</w:t>
                            </w:r>
                          </w:p>
                        </w:tc>
                        <w:tc>
                          <w:tcPr>
                            <w:tcW w:w="1499" w:type="dxa"/>
                            <w:tcBorders>
                              <w:top w:val="nil"/>
                              <w:bottom w:val="nil"/>
                            </w:tcBorders>
                            <w:shd w:val="clear" w:color="auto" w:fill="auto"/>
                            <w:noWrap/>
                            <w:vAlign w:val="center"/>
                            <w:hideMark/>
                            <w:tcPrChange w:id="2495" w:author="Maino Vieytes, Christian (NIH/NIA/IRP) [F]" w:date="2023-11-16T08:30:00Z">
                              <w:tcPr>
                                <w:tcW w:w="1499" w:type="dxa"/>
                                <w:tcBorders>
                                  <w:top w:val="nil"/>
                                  <w:bottom w:val="nil"/>
                                </w:tcBorders>
                                <w:shd w:val="clear" w:color="auto" w:fill="auto"/>
                                <w:noWrap/>
                                <w:vAlign w:val="center"/>
                                <w:hideMark/>
                              </w:tcPr>
                            </w:tcPrChange>
                          </w:tcPr>
                          <w:p w14:paraId="14B0ED74" w14:textId="3F3889B3" w:rsidR="00E260F1" w:rsidRPr="005E1339" w:rsidRDefault="00E260F1" w:rsidP="00E260F1">
                            <w:pPr>
                              <w:spacing w:line="360" w:lineRule="auto"/>
                              <w:jc w:val="center"/>
                              <w:rPr>
                                <w:rFonts w:ascii="Times New Roman" w:hAnsi="Times New Roman" w:cs="Times New Roman"/>
                                <w:b/>
                                <w:bCs/>
                                <w:sz w:val="18"/>
                                <w:szCs w:val="18"/>
                                <w:rPrChange w:id="2496" w:author="Maino Vieytes, Christian (NIH/NIA/IRP) [F]" w:date="2023-11-16T08:32:00Z">
                                  <w:rPr>
                                    <w:rFonts w:ascii="Times New Roman" w:hAnsi="Times New Roman" w:cs="Times New Roman"/>
                                    <w:sz w:val="20"/>
                                    <w:szCs w:val="20"/>
                                  </w:rPr>
                                </w:rPrChange>
                              </w:rPr>
                            </w:pPr>
                            <w:ins w:id="2497" w:author="Maino Vieytes, Christian (NIH/NIA/IRP) [F]" w:date="2023-11-16T08:30:00Z">
                              <w:r w:rsidRPr="005E1339">
                                <w:rPr>
                                  <w:rFonts w:ascii="Times New Roman" w:hAnsi="Times New Roman" w:cs="Times New Roman"/>
                                  <w:b/>
                                  <w:bCs/>
                                  <w:color w:val="000000"/>
                                  <w:sz w:val="18"/>
                                  <w:szCs w:val="18"/>
                                  <w:rPrChange w:id="2498" w:author="Maino Vieytes, Christian (NIH/NIA/IRP) [F]" w:date="2023-11-16T08:32:00Z">
                                    <w:rPr>
                                      <w:rFonts w:ascii="Calibri" w:hAnsi="Calibri" w:cs="Calibri"/>
                                      <w:color w:val="000000"/>
                                    </w:rPr>
                                  </w:rPrChange>
                                </w:rPr>
                                <w:t>-0.23</w:t>
                              </w:r>
                            </w:ins>
                            <w:del w:id="2499" w:author="Maino Vieytes, Christian (NIH/NIA/IRP) [F]" w:date="2023-11-15T15:22:00Z">
                              <w:r w:rsidRPr="005E1339" w:rsidDel="00C92AAD">
                                <w:rPr>
                                  <w:rFonts w:ascii="Times New Roman" w:hAnsi="Times New Roman" w:cs="Times New Roman"/>
                                  <w:b/>
                                  <w:bCs/>
                                  <w:color w:val="000000"/>
                                  <w:sz w:val="18"/>
                                  <w:szCs w:val="18"/>
                                  <w:rPrChange w:id="2500" w:author="Maino Vieytes, Christian (NIH/NIA/IRP) [F]" w:date="2023-11-16T08:32: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2501" w:author="Maino Vieytes, Christian (NIH/NIA/IRP) [F]" w:date="2023-11-16T08:30:00Z">
                              <w:tcPr>
                                <w:tcW w:w="990" w:type="dxa"/>
                                <w:tcBorders>
                                  <w:top w:val="nil"/>
                                  <w:bottom w:val="nil"/>
                                </w:tcBorders>
                                <w:shd w:val="clear" w:color="auto" w:fill="auto"/>
                                <w:noWrap/>
                                <w:vAlign w:val="center"/>
                                <w:hideMark/>
                              </w:tcPr>
                            </w:tcPrChange>
                          </w:tcPr>
                          <w:p w14:paraId="36780AFE" w14:textId="75A5036E" w:rsidR="00E260F1" w:rsidRPr="005E1339" w:rsidRDefault="00E260F1" w:rsidP="00E260F1">
                            <w:pPr>
                              <w:spacing w:line="360" w:lineRule="auto"/>
                              <w:jc w:val="center"/>
                              <w:rPr>
                                <w:rFonts w:ascii="Times New Roman" w:hAnsi="Times New Roman" w:cs="Times New Roman"/>
                                <w:b/>
                                <w:bCs/>
                                <w:sz w:val="18"/>
                                <w:szCs w:val="18"/>
                                <w:rPrChange w:id="2502" w:author="Maino Vieytes, Christian (NIH/NIA/IRP) [F]" w:date="2023-11-16T08:35:00Z">
                                  <w:rPr>
                                    <w:rFonts w:ascii="Times New Roman" w:hAnsi="Times New Roman" w:cs="Times New Roman"/>
                                    <w:sz w:val="20"/>
                                    <w:szCs w:val="20"/>
                                  </w:rPr>
                                </w:rPrChange>
                              </w:rPr>
                            </w:pPr>
                            <w:ins w:id="2503" w:author="Maino Vieytes, Christian (NIH/NIA/IRP) [F]" w:date="2023-11-16T08:30:00Z">
                              <w:r w:rsidRPr="005E1339">
                                <w:rPr>
                                  <w:rFonts w:ascii="Times New Roman" w:hAnsi="Times New Roman" w:cs="Times New Roman"/>
                                  <w:b/>
                                  <w:bCs/>
                                  <w:color w:val="000000"/>
                                  <w:sz w:val="18"/>
                                  <w:szCs w:val="18"/>
                                  <w:rPrChange w:id="2504" w:author="Maino Vieytes, Christian (NIH/NIA/IRP) [F]" w:date="2023-11-16T08:35:00Z">
                                    <w:rPr>
                                      <w:rFonts w:ascii="Calibri" w:hAnsi="Calibri" w:cs="Calibri"/>
                                      <w:color w:val="000000"/>
                                    </w:rPr>
                                  </w:rPrChange>
                                </w:rPr>
                                <w:t>-0.23</w:t>
                              </w:r>
                            </w:ins>
                            <w:del w:id="2505" w:author="Maino Vieytes, Christian (NIH/NIA/IRP) [F]" w:date="2023-11-15T15:22:00Z">
                              <w:r w:rsidRPr="005E1339" w:rsidDel="00C92AAD">
                                <w:rPr>
                                  <w:rFonts w:ascii="Times New Roman" w:hAnsi="Times New Roman" w:cs="Times New Roman"/>
                                  <w:b/>
                                  <w:bCs/>
                                  <w:color w:val="000000"/>
                                  <w:sz w:val="18"/>
                                  <w:szCs w:val="18"/>
                                  <w:rPrChange w:id="2506" w:author="Maino Vieytes, Christian (NIH/NIA/IRP) [F]" w:date="2023-11-16T08:35:00Z">
                                    <w:rPr>
                                      <w:rFonts w:ascii="Times New Roman" w:hAnsi="Times New Roman" w:cs="Times New Roman"/>
                                      <w:color w:val="000000"/>
                                      <w:sz w:val="20"/>
                                      <w:szCs w:val="20"/>
                                    </w:rPr>
                                  </w:rPrChange>
                                </w:rPr>
                                <w:delText>0.20</w:delText>
                              </w:r>
                            </w:del>
                          </w:p>
                        </w:tc>
                        <w:tc>
                          <w:tcPr>
                            <w:tcW w:w="900" w:type="dxa"/>
                            <w:tcBorders>
                              <w:top w:val="nil"/>
                              <w:bottom w:val="nil"/>
                              <w:right w:val="nil"/>
                            </w:tcBorders>
                            <w:shd w:val="clear" w:color="auto" w:fill="auto"/>
                            <w:noWrap/>
                            <w:vAlign w:val="center"/>
                            <w:hideMark/>
                            <w:tcPrChange w:id="2507" w:author="Maino Vieytes, Christian (NIH/NIA/IRP) [F]" w:date="2023-11-16T08:30:00Z">
                              <w:tcPr>
                                <w:tcW w:w="900" w:type="dxa"/>
                                <w:tcBorders>
                                  <w:top w:val="nil"/>
                                  <w:bottom w:val="nil"/>
                                  <w:right w:val="nil"/>
                                </w:tcBorders>
                                <w:shd w:val="clear" w:color="auto" w:fill="auto"/>
                                <w:noWrap/>
                                <w:vAlign w:val="center"/>
                                <w:hideMark/>
                              </w:tcPr>
                            </w:tcPrChange>
                          </w:tcPr>
                          <w:p w14:paraId="364A7A48" w14:textId="427C1513" w:rsidR="00E260F1" w:rsidRPr="00E260F1" w:rsidRDefault="00E260F1" w:rsidP="00E260F1">
                            <w:pPr>
                              <w:spacing w:line="360" w:lineRule="auto"/>
                              <w:jc w:val="center"/>
                              <w:rPr>
                                <w:rFonts w:ascii="Times New Roman" w:hAnsi="Times New Roman" w:cs="Times New Roman"/>
                                <w:b/>
                                <w:bCs/>
                                <w:sz w:val="18"/>
                                <w:szCs w:val="18"/>
                                <w:rPrChange w:id="2508" w:author="Maino Vieytes, Christian (NIH/NIA/IRP) [F]" w:date="2023-11-16T08:30:00Z">
                                  <w:rPr>
                                    <w:rFonts w:ascii="Times New Roman" w:hAnsi="Times New Roman" w:cs="Times New Roman"/>
                                    <w:b/>
                                    <w:bCs/>
                                    <w:sz w:val="20"/>
                                    <w:szCs w:val="20"/>
                                  </w:rPr>
                                </w:rPrChange>
                              </w:rPr>
                            </w:pPr>
                            <w:ins w:id="2509" w:author="Maino Vieytes, Christian (NIH/NIA/IRP) [F]" w:date="2023-11-16T08:30:00Z">
                              <w:r w:rsidRPr="00E260F1">
                                <w:rPr>
                                  <w:rFonts w:ascii="Times New Roman" w:hAnsi="Times New Roman" w:cs="Times New Roman"/>
                                  <w:color w:val="000000"/>
                                  <w:sz w:val="18"/>
                                  <w:szCs w:val="18"/>
                                  <w:rPrChange w:id="2510" w:author="Maino Vieytes, Christian (NIH/NIA/IRP) [F]" w:date="2023-11-16T08:30:00Z">
                                    <w:rPr>
                                      <w:rFonts w:ascii="Calibri" w:hAnsi="Calibri" w:cs="Calibri"/>
                                      <w:color w:val="000000"/>
                                    </w:rPr>
                                  </w:rPrChange>
                                </w:rPr>
                                <w:t>0.18</w:t>
                              </w:r>
                            </w:ins>
                            <w:del w:id="2511" w:author="Maino Vieytes, Christian (NIH/NIA/IRP) [F]" w:date="2023-11-15T15:22:00Z">
                              <w:r w:rsidRPr="00E260F1" w:rsidDel="00C92AAD">
                                <w:rPr>
                                  <w:rFonts w:ascii="Times New Roman" w:hAnsi="Times New Roman" w:cs="Times New Roman"/>
                                  <w:b/>
                                  <w:bCs/>
                                  <w:color w:val="000000"/>
                                  <w:sz w:val="18"/>
                                  <w:szCs w:val="18"/>
                                  <w:rPrChange w:id="2512" w:author="Maino Vieytes, Christian (NIH/NIA/IRP) [F]" w:date="2023-11-16T08:30: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2513" w:author="Maino Vieytes, Christian (NIH/NIA/IRP) [F]" w:date="2023-11-16T08:30:00Z">
                              <w:tcPr>
                                <w:tcW w:w="1350" w:type="dxa"/>
                                <w:tcBorders>
                                  <w:top w:val="nil"/>
                                  <w:left w:val="nil"/>
                                  <w:bottom w:val="nil"/>
                                  <w:right w:val="single" w:sz="4" w:space="0" w:color="auto"/>
                                </w:tcBorders>
                                <w:vAlign w:val="center"/>
                              </w:tcPr>
                            </w:tcPrChange>
                          </w:tcPr>
                          <w:p w14:paraId="6241E4FC" w14:textId="4038FA8C" w:rsidR="00E260F1" w:rsidRPr="005E1339" w:rsidRDefault="00E260F1" w:rsidP="00E260F1">
                            <w:pPr>
                              <w:spacing w:line="360" w:lineRule="auto"/>
                              <w:jc w:val="center"/>
                              <w:rPr>
                                <w:rFonts w:ascii="Times New Roman" w:hAnsi="Times New Roman" w:cs="Times New Roman"/>
                                <w:b/>
                                <w:bCs/>
                                <w:color w:val="000000"/>
                                <w:sz w:val="18"/>
                                <w:szCs w:val="18"/>
                                <w:rPrChange w:id="2514" w:author="Maino Vieytes, Christian (NIH/NIA/IRP) [F]" w:date="2023-11-16T08:34:00Z">
                                  <w:rPr>
                                    <w:rFonts w:ascii="Times New Roman" w:hAnsi="Times New Roman" w:cs="Times New Roman"/>
                                    <w:b/>
                                    <w:bCs/>
                                    <w:color w:val="000000"/>
                                    <w:sz w:val="20"/>
                                    <w:szCs w:val="20"/>
                                  </w:rPr>
                                </w:rPrChange>
                              </w:rPr>
                            </w:pPr>
                            <w:ins w:id="2515" w:author="Maino Vieytes, Christian (NIH/NIA/IRP) [F]" w:date="2023-11-16T08:30:00Z">
                              <w:r w:rsidRPr="005E1339">
                                <w:rPr>
                                  <w:rFonts w:ascii="Times New Roman" w:hAnsi="Times New Roman" w:cs="Times New Roman"/>
                                  <w:b/>
                                  <w:bCs/>
                                  <w:color w:val="000000"/>
                                  <w:sz w:val="18"/>
                                  <w:szCs w:val="18"/>
                                  <w:rPrChange w:id="2516" w:author="Maino Vieytes, Christian (NIH/NIA/IRP) [F]" w:date="2023-11-16T08:34:00Z">
                                    <w:rPr>
                                      <w:rFonts w:ascii="Calibri" w:hAnsi="Calibri" w:cs="Calibri"/>
                                      <w:color w:val="000000"/>
                                    </w:rPr>
                                  </w:rPrChange>
                                </w:rPr>
                                <w:t>0.32</w:t>
                              </w:r>
                            </w:ins>
                            <w:del w:id="2517" w:author="Maino Vieytes, Christian (NIH/NIA/IRP) [F]" w:date="2023-11-15T15:22:00Z">
                              <w:r w:rsidRPr="005E1339" w:rsidDel="00C92AAD">
                                <w:rPr>
                                  <w:rFonts w:ascii="Times New Roman" w:hAnsi="Times New Roman" w:cs="Times New Roman"/>
                                  <w:b/>
                                  <w:bCs/>
                                  <w:color w:val="000000"/>
                                  <w:sz w:val="18"/>
                                  <w:szCs w:val="18"/>
                                  <w:rPrChange w:id="2518" w:author="Maino Vieytes, Christian (NIH/NIA/IRP) [F]" w:date="2023-11-16T08:34:00Z">
                                    <w:rPr>
                                      <w:rFonts w:ascii="Times New Roman" w:hAnsi="Times New Roman" w:cs="Times New Roman"/>
                                      <w:b/>
                                      <w:bCs/>
                                      <w:color w:val="000000"/>
                                      <w:sz w:val="20"/>
                                      <w:szCs w:val="20"/>
                                    </w:rPr>
                                  </w:rPrChange>
                                </w:rPr>
                                <w:delText>0.34</w:delText>
                              </w:r>
                            </w:del>
                          </w:p>
                        </w:tc>
                      </w:tr>
                      <w:tr w:rsidR="00E260F1" w:rsidRPr="00972A4F" w14:paraId="5C125108" w14:textId="77777777" w:rsidTr="00E260F1">
                        <w:tblPrEx>
                          <w:tblW w:w="6926" w:type="dxa"/>
                          <w:tblBorders>
                            <w:insideH w:val="none" w:sz="0" w:space="0" w:color="auto"/>
                            <w:insideV w:val="none" w:sz="0" w:space="0" w:color="auto"/>
                          </w:tblBorders>
                          <w:tblLayout w:type="fixed"/>
                          <w:tblCellMar>
                            <w:left w:w="0" w:type="dxa"/>
                            <w:right w:w="0" w:type="dxa"/>
                          </w:tblCellMar>
                          <w:tblPrExChange w:id="251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52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A0D0FE8" w14:textId="77777777" w:rsidR="00E260F1" w:rsidRPr="00972A4F" w:rsidRDefault="00E260F1" w:rsidP="00E260F1">
                            <w:pPr>
                              <w:spacing w:line="360" w:lineRule="auto"/>
                              <w:rPr>
                                <w:rFonts w:ascii="Times New Roman" w:hAnsi="Times New Roman" w:cs="Times New Roman"/>
                                <w:sz w:val="18"/>
                                <w:szCs w:val="18"/>
                                <w:rPrChange w:id="252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522" w:author="Maino Vieytes, Christian (NIH/NIA/IRP) [F]" w:date="2023-11-15T15:31:00Z">
                                  <w:rPr>
                                    <w:rFonts w:ascii="Times New Roman" w:hAnsi="Times New Roman" w:cs="Times New Roman"/>
                                    <w:sz w:val="20"/>
                                    <w:szCs w:val="20"/>
                                  </w:rPr>
                                </w:rPrChange>
                              </w:rPr>
                              <w:t>Dark-Yellow Vegetables</w:t>
                            </w:r>
                          </w:p>
                        </w:tc>
                        <w:tc>
                          <w:tcPr>
                            <w:tcW w:w="1499" w:type="dxa"/>
                            <w:tcBorders>
                              <w:top w:val="nil"/>
                              <w:bottom w:val="nil"/>
                            </w:tcBorders>
                            <w:shd w:val="clear" w:color="auto" w:fill="auto"/>
                            <w:noWrap/>
                            <w:vAlign w:val="center"/>
                            <w:hideMark/>
                            <w:tcPrChange w:id="2523" w:author="Maino Vieytes, Christian (NIH/NIA/IRP) [F]" w:date="2023-11-16T08:30:00Z">
                              <w:tcPr>
                                <w:tcW w:w="1499" w:type="dxa"/>
                                <w:tcBorders>
                                  <w:top w:val="nil"/>
                                  <w:bottom w:val="nil"/>
                                </w:tcBorders>
                                <w:shd w:val="clear" w:color="auto" w:fill="auto"/>
                                <w:noWrap/>
                                <w:vAlign w:val="center"/>
                                <w:hideMark/>
                              </w:tcPr>
                            </w:tcPrChange>
                          </w:tcPr>
                          <w:p w14:paraId="1228238E" w14:textId="7DD6629A" w:rsidR="00E260F1" w:rsidRPr="00E260F1" w:rsidRDefault="00E260F1" w:rsidP="00E260F1">
                            <w:pPr>
                              <w:spacing w:line="360" w:lineRule="auto"/>
                              <w:jc w:val="center"/>
                              <w:rPr>
                                <w:rFonts w:ascii="Times New Roman" w:hAnsi="Times New Roman" w:cs="Times New Roman"/>
                                <w:b/>
                                <w:bCs/>
                                <w:sz w:val="18"/>
                                <w:szCs w:val="18"/>
                                <w:rPrChange w:id="2524" w:author="Maino Vieytes, Christian (NIH/NIA/IRP) [F]" w:date="2023-11-16T08:30:00Z">
                                  <w:rPr>
                                    <w:rFonts w:ascii="Times New Roman" w:hAnsi="Times New Roman" w:cs="Times New Roman"/>
                                    <w:sz w:val="20"/>
                                    <w:szCs w:val="20"/>
                                  </w:rPr>
                                </w:rPrChange>
                              </w:rPr>
                            </w:pPr>
                            <w:ins w:id="2525" w:author="Maino Vieytes, Christian (NIH/NIA/IRP) [F]" w:date="2023-11-16T08:30:00Z">
                              <w:r w:rsidRPr="00E260F1">
                                <w:rPr>
                                  <w:rFonts w:ascii="Times New Roman" w:hAnsi="Times New Roman" w:cs="Times New Roman"/>
                                  <w:b/>
                                  <w:bCs/>
                                  <w:color w:val="000000"/>
                                  <w:sz w:val="18"/>
                                  <w:szCs w:val="18"/>
                                  <w:rPrChange w:id="2526" w:author="Maino Vieytes, Christian (NIH/NIA/IRP) [F]" w:date="2023-11-16T08:30:00Z">
                                    <w:rPr>
                                      <w:rFonts w:ascii="Calibri" w:hAnsi="Calibri" w:cs="Calibri"/>
                                      <w:color w:val="000000"/>
                                    </w:rPr>
                                  </w:rPrChange>
                                </w:rPr>
                                <w:t>-0.36</w:t>
                              </w:r>
                            </w:ins>
                            <w:del w:id="2527" w:author="Maino Vieytes, Christian (NIH/NIA/IRP) [F]" w:date="2023-11-15T15:22:00Z">
                              <w:r w:rsidRPr="00E260F1" w:rsidDel="00C92AAD">
                                <w:rPr>
                                  <w:rFonts w:ascii="Times New Roman" w:hAnsi="Times New Roman" w:cs="Times New Roman"/>
                                  <w:b/>
                                  <w:bCs/>
                                  <w:color w:val="000000"/>
                                  <w:sz w:val="18"/>
                                  <w:szCs w:val="18"/>
                                  <w:rPrChange w:id="2528" w:author="Maino Vieytes, Christian (NIH/NIA/IRP) [F]" w:date="2023-11-16T08:30:00Z">
                                    <w:rPr>
                                      <w:rFonts w:ascii="Times New Roman" w:hAnsi="Times New Roman" w:cs="Times New Roman"/>
                                      <w:color w:val="000000"/>
                                      <w:sz w:val="20"/>
                                      <w:szCs w:val="20"/>
                                    </w:rPr>
                                  </w:rPrChange>
                                </w:rPr>
                                <w:delText>-0.14</w:delText>
                              </w:r>
                            </w:del>
                          </w:p>
                        </w:tc>
                        <w:tc>
                          <w:tcPr>
                            <w:tcW w:w="990" w:type="dxa"/>
                            <w:tcBorders>
                              <w:top w:val="nil"/>
                              <w:bottom w:val="nil"/>
                            </w:tcBorders>
                            <w:shd w:val="clear" w:color="auto" w:fill="auto"/>
                            <w:noWrap/>
                            <w:vAlign w:val="center"/>
                            <w:hideMark/>
                            <w:tcPrChange w:id="2529" w:author="Maino Vieytes, Christian (NIH/NIA/IRP) [F]" w:date="2023-11-16T08:30:00Z">
                              <w:tcPr>
                                <w:tcW w:w="990" w:type="dxa"/>
                                <w:tcBorders>
                                  <w:top w:val="nil"/>
                                  <w:bottom w:val="nil"/>
                                </w:tcBorders>
                                <w:shd w:val="clear" w:color="auto" w:fill="auto"/>
                                <w:noWrap/>
                                <w:vAlign w:val="center"/>
                                <w:hideMark/>
                              </w:tcPr>
                            </w:tcPrChange>
                          </w:tcPr>
                          <w:p w14:paraId="0BDCB6C8" w14:textId="04FACC4F" w:rsidR="00E260F1" w:rsidRPr="005E1339" w:rsidRDefault="00E260F1" w:rsidP="00E260F1">
                            <w:pPr>
                              <w:spacing w:line="360" w:lineRule="auto"/>
                              <w:jc w:val="center"/>
                              <w:rPr>
                                <w:rFonts w:ascii="Times New Roman" w:hAnsi="Times New Roman" w:cs="Times New Roman"/>
                                <w:b/>
                                <w:bCs/>
                                <w:sz w:val="18"/>
                                <w:szCs w:val="18"/>
                                <w:rPrChange w:id="2530" w:author="Maino Vieytes, Christian (NIH/NIA/IRP) [F]" w:date="2023-11-16T08:35:00Z">
                                  <w:rPr>
                                    <w:rFonts w:ascii="Times New Roman" w:hAnsi="Times New Roman" w:cs="Times New Roman"/>
                                    <w:sz w:val="20"/>
                                    <w:szCs w:val="20"/>
                                  </w:rPr>
                                </w:rPrChange>
                              </w:rPr>
                            </w:pPr>
                            <w:ins w:id="2531" w:author="Maino Vieytes, Christian (NIH/NIA/IRP) [F]" w:date="2023-11-16T08:30:00Z">
                              <w:r w:rsidRPr="005E1339">
                                <w:rPr>
                                  <w:rFonts w:ascii="Times New Roman" w:hAnsi="Times New Roman" w:cs="Times New Roman"/>
                                  <w:b/>
                                  <w:bCs/>
                                  <w:color w:val="000000"/>
                                  <w:sz w:val="18"/>
                                  <w:szCs w:val="18"/>
                                  <w:rPrChange w:id="2532" w:author="Maino Vieytes, Christian (NIH/NIA/IRP) [F]" w:date="2023-11-16T08:35:00Z">
                                    <w:rPr>
                                      <w:rFonts w:ascii="Calibri" w:hAnsi="Calibri" w:cs="Calibri"/>
                                      <w:color w:val="000000"/>
                                    </w:rPr>
                                  </w:rPrChange>
                                </w:rPr>
                                <w:t>-0.28</w:t>
                              </w:r>
                            </w:ins>
                            <w:del w:id="2533" w:author="Maino Vieytes, Christian (NIH/NIA/IRP) [F]" w:date="2023-11-15T15:22:00Z">
                              <w:r w:rsidRPr="005E1339" w:rsidDel="00C92AAD">
                                <w:rPr>
                                  <w:rFonts w:ascii="Times New Roman" w:hAnsi="Times New Roman" w:cs="Times New Roman"/>
                                  <w:b/>
                                  <w:bCs/>
                                  <w:color w:val="000000"/>
                                  <w:sz w:val="18"/>
                                  <w:szCs w:val="18"/>
                                  <w:rPrChange w:id="2534" w:author="Maino Vieytes, Christian (NIH/NIA/IRP) [F]" w:date="2023-11-16T08:35: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2535" w:author="Maino Vieytes, Christian (NIH/NIA/IRP) [F]" w:date="2023-11-16T08:30:00Z">
                              <w:tcPr>
                                <w:tcW w:w="900" w:type="dxa"/>
                                <w:tcBorders>
                                  <w:top w:val="nil"/>
                                  <w:bottom w:val="nil"/>
                                  <w:right w:val="nil"/>
                                </w:tcBorders>
                                <w:shd w:val="clear" w:color="auto" w:fill="auto"/>
                                <w:noWrap/>
                                <w:vAlign w:val="center"/>
                                <w:hideMark/>
                              </w:tcPr>
                            </w:tcPrChange>
                          </w:tcPr>
                          <w:p w14:paraId="2D5CDDB1" w14:textId="5EA66B02" w:rsidR="00E260F1" w:rsidRPr="00E260F1" w:rsidRDefault="00E260F1" w:rsidP="00E260F1">
                            <w:pPr>
                              <w:spacing w:line="360" w:lineRule="auto"/>
                              <w:jc w:val="center"/>
                              <w:rPr>
                                <w:rFonts w:ascii="Times New Roman" w:hAnsi="Times New Roman" w:cs="Times New Roman"/>
                                <w:b/>
                                <w:bCs/>
                                <w:sz w:val="18"/>
                                <w:szCs w:val="18"/>
                                <w:rPrChange w:id="2536" w:author="Maino Vieytes, Christian (NIH/NIA/IRP) [F]" w:date="2023-11-16T08:30:00Z">
                                  <w:rPr>
                                    <w:rFonts w:ascii="Times New Roman" w:hAnsi="Times New Roman" w:cs="Times New Roman"/>
                                    <w:b/>
                                    <w:bCs/>
                                    <w:sz w:val="20"/>
                                    <w:szCs w:val="20"/>
                                  </w:rPr>
                                </w:rPrChange>
                              </w:rPr>
                            </w:pPr>
                            <w:ins w:id="2537" w:author="Maino Vieytes, Christian (NIH/NIA/IRP) [F]" w:date="2023-11-16T08:30:00Z">
                              <w:r w:rsidRPr="00E260F1">
                                <w:rPr>
                                  <w:rFonts w:ascii="Times New Roman" w:hAnsi="Times New Roman" w:cs="Times New Roman"/>
                                  <w:color w:val="000000"/>
                                  <w:sz w:val="18"/>
                                  <w:szCs w:val="18"/>
                                  <w:rPrChange w:id="2538" w:author="Maino Vieytes, Christian (NIH/NIA/IRP) [F]" w:date="2023-11-16T08:30:00Z">
                                    <w:rPr>
                                      <w:rFonts w:ascii="Calibri" w:hAnsi="Calibri" w:cs="Calibri"/>
                                      <w:color w:val="000000"/>
                                    </w:rPr>
                                  </w:rPrChange>
                                </w:rPr>
                                <w:t>0.030</w:t>
                              </w:r>
                            </w:ins>
                            <w:del w:id="2539" w:author="Maino Vieytes, Christian (NIH/NIA/IRP) [F]" w:date="2023-11-15T15:22:00Z">
                              <w:r w:rsidRPr="00E260F1" w:rsidDel="00C92AAD">
                                <w:rPr>
                                  <w:rFonts w:ascii="Times New Roman" w:hAnsi="Times New Roman" w:cs="Times New Roman"/>
                                  <w:b/>
                                  <w:bCs/>
                                  <w:color w:val="000000"/>
                                  <w:sz w:val="18"/>
                                  <w:szCs w:val="18"/>
                                  <w:rPrChange w:id="2540" w:author="Maino Vieytes, Christian (NIH/NIA/IRP) [F]" w:date="2023-11-16T08:30:00Z">
                                    <w:rPr>
                                      <w:rFonts w:ascii="Times New Roman" w:hAnsi="Times New Roman" w:cs="Times New Roman"/>
                                      <w:b/>
                                      <w:bCs/>
                                      <w:color w:val="000000"/>
                                      <w:sz w:val="20"/>
                                      <w:szCs w:val="20"/>
                                    </w:rPr>
                                  </w:rPrChange>
                                </w:rPr>
                                <w:delText>0.39</w:delText>
                              </w:r>
                            </w:del>
                          </w:p>
                        </w:tc>
                        <w:tc>
                          <w:tcPr>
                            <w:tcW w:w="1350" w:type="dxa"/>
                            <w:tcBorders>
                              <w:top w:val="nil"/>
                              <w:left w:val="nil"/>
                              <w:bottom w:val="nil"/>
                              <w:right w:val="single" w:sz="4" w:space="0" w:color="auto"/>
                            </w:tcBorders>
                            <w:vAlign w:val="center"/>
                            <w:tcPrChange w:id="2541" w:author="Maino Vieytes, Christian (NIH/NIA/IRP) [F]" w:date="2023-11-16T08:30:00Z">
                              <w:tcPr>
                                <w:tcW w:w="1350" w:type="dxa"/>
                                <w:tcBorders>
                                  <w:top w:val="nil"/>
                                  <w:left w:val="nil"/>
                                  <w:bottom w:val="nil"/>
                                  <w:right w:val="single" w:sz="4" w:space="0" w:color="auto"/>
                                </w:tcBorders>
                                <w:vAlign w:val="center"/>
                              </w:tcPr>
                            </w:tcPrChange>
                          </w:tcPr>
                          <w:p w14:paraId="5EB18A45" w14:textId="6658B049" w:rsidR="00E260F1" w:rsidRPr="00E260F1" w:rsidRDefault="00E260F1" w:rsidP="00E260F1">
                            <w:pPr>
                              <w:spacing w:line="360" w:lineRule="auto"/>
                              <w:jc w:val="center"/>
                              <w:rPr>
                                <w:rFonts w:ascii="Times New Roman" w:hAnsi="Times New Roman" w:cs="Times New Roman"/>
                                <w:b/>
                                <w:bCs/>
                                <w:color w:val="000000"/>
                                <w:sz w:val="18"/>
                                <w:szCs w:val="18"/>
                                <w:rPrChange w:id="2542" w:author="Maino Vieytes, Christian (NIH/NIA/IRP) [F]" w:date="2023-11-16T08:30:00Z">
                                  <w:rPr>
                                    <w:rFonts w:ascii="Times New Roman" w:hAnsi="Times New Roman" w:cs="Times New Roman"/>
                                    <w:b/>
                                    <w:bCs/>
                                    <w:color w:val="000000"/>
                                    <w:sz w:val="20"/>
                                    <w:szCs w:val="20"/>
                                  </w:rPr>
                                </w:rPrChange>
                              </w:rPr>
                            </w:pPr>
                            <w:ins w:id="2543" w:author="Maino Vieytes, Christian (NIH/NIA/IRP) [F]" w:date="2023-11-16T08:30:00Z">
                              <w:r w:rsidRPr="00E260F1">
                                <w:rPr>
                                  <w:rFonts w:ascii="Times New Roman" w:hAnsi="Times New Roman" w:cs="Times New Roman"/>
                                  <w:color w:val="000000"/>
                                  <w:sz w:val="18"/>
                                  <w:szCs w:val="18"/>
                                  <w:rPrChange w:id="2544" w:author="Maino Vieytes, Christian (NIH/NIA/IRP) [F]" w:date="2023-11-16T08:30:00Z">
                                    <w:rPr>
                                      <w:rFonts w:ascii="Calibri" w:hAnsi="Calibri" w:cs="Calibri"/>
                                      <w:color w:val="000000"/>
                                    </w:rPr>
                                  </w:rPrChange>
                                </w:rPr>
                                <w:t>0.19</w:t>
                              </w:r>
                            </w:ins>
                            <w:del w:id="2545" w:author="Maino Vieytes, Christian (NIH/NIA/IRP) [F]" w:date="2023-11-15T15:22:00Z">
                              <w:r w:rsidRPr="00E260F1" w:rsidDel="00C92AAD">
                                <w:rPr>
                                  <w:rFonts w:ascii="Times New Roman" w:hAnsi="Times New Roman" w:cs="Times New Roman"/>
                                  <w:color w:val="000000"/>
                                  <w:sz w:val="18"/>
                                  <w:szCs w:val="18"/>
                                  <w:rPrChange w:id="2546" w:author="Maino Vieytes, Christian (NIH/NIA/IRP) [F]" w:date="2023-11-16T08:30:00Z">
                                    <w:rPr>
                                      <w:rFonts w:ascii="Times New Roman" w:hAnsi="Times New Roman" w:cs="Times New Roman"/>
                                      <w:color w:val="000000"/>
                                      <w:sz w:val="20"/>
                                      <w:szCs w:val="20"/>
                                    </w:rPr>
                                  </w:rPrChange>
                                </w:rPr>
                                <w:delText>0.21</w:delText>
                              </w:r>
                            </w:del>
                          </w:p>
                        </w:tc>
                      </w:tr>
                      <w:tr w:rsidR="00E260F1" w:rsidRPr="00972A4F" w14:paraId="69CE77F1" w14:textId="77777777" w:rsidTr="00E260F1">
                        <w:tblPrEx>
                          <w:tblW w:w="6926" w:type="dxa"/>
                          <w:tblBorders>
                            <w:insideH w:val="none" w:sz="0" w:space="0" w:color="auto"/>
                            <w:insideV w:val="none" w:sz="0" w:space="0" w:color="auto"/>
                          </w:tblBorders>
                          <w:tblLayout w:type="fixed"/>
                          <w:tblCellMar>
                            <w:left w:w="0" w:type="dxa"/>
                            <w:right w:w="0" w:type="dxa"/>
                          </w:tblCellMar>
                          <w:tblPrExChange w:id="254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54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5BB8330" w14:textId="77777777" w:rsidR="00E260F1" w:rsidRPr="00972A4F" w:rsidRDefault="00E260F1" w:rsidP="00E260F1">
                            <w:pPr>
                              <w:spacing w:line="360" w:lineRule="auto"/>
                              <w:rPr>
                                <w:rFonts w:ascii="Times New Roman" w:hAnsi="Times New Roman" w:cs="Times New Roman"/>
                                <w:sz w:val="18"/>
                                <w:szCs w:val="18"/>
                                <w:rPrChange w:id="254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550" w:author="Maino Vieytes, Christian (NIH/NIA/IRP) [F]" w:date="2023-11-15T15:31:00Z">
                                  <w:rPr>
                                    <w:rFonts w:ascii="Times New Roman" w:hAnsi="Times New Roman" w:cs="Times New Roman"/>
                                    <w:sz w:val="20"/>
                                    <w:szCs w:val="20"/>
                                  </w:rPr>
                                </w:rPrChange>
                              </w:rPr>
                              <w:t>Other Vegetables</w:t>
                            </w:r>
                          </w:p>
                        </w:tc>
                        <w:tc>
                          <w:tcPr>
                            <w:tcW w:w="1499" w:type="dxa"/>
                            <w:tcBorders>
                              <w:top w:val="nil"/>
                              <w:bottom w:val="nil"/>
                            </w:tcBorders>
                            <w:shd w:val="clear" w:color="auto" w:fill="auto"/>
                            <w:noWrap/>
                            <w:vAlign w:val="center"/>
                            <w:hideMark/>
                            <w:tcPrChange w:id="2551" w:author="Maino Vieytes, Christian (NIH/NIA/IRP) [F]" w:date="2023-11-16T08:30:00Z">
                              <w:tcPr>
                                <w:tcW w:w="1499" w:type="dxa"/>
                                <w:tcBorders>
                                  <w:top w:val="nil"/>
                                  <w:bottom w:val="nil"/>
                                </w:tcBorders>
                                <w:shd w:val="clear" w:color="auto" w:fill="auto"/>
                                <w:noWrap/>
                                <w:vAlign w:val="center"/>
                                <w:hideMark/>
                              </w:tcPr>
                            </w:tcPrChange>
                          </w:tcPr>
                          <w:p w14:paraId="45A495C3" w14:textId="211943EA" w:rsidR="00E260F1" w:rsidRPr="00E260F1" w:rsidRDefault="00E260F1" w:rsidP="00E260F1">
                            <w:pPr>
                              <w:spacing w:line="360" w:lineRule="auto"/>
                              <w:jc w:val="center"/>
                              <w:rPr>
                                <w:rFonts w:ascii="Times New Roman" w:hAnsi="Times New Roman" w:cs="Times New Roman"/>
                                <w:b/>
                                <w:bCs/>
                                <w:sz w:val="18"/>
                                <w:szCs w:val="18"/>
                                <w:rPrChange w:id="2552" w:author="Maino Vieytes, Christian (NIH/NIA/IRP) [F]" w:date="2023-11-16T08:31:00Z">
                                  <w:rPr>
                                    <w:rFonts w:ascii="Times New Roman" w:hAnsi="Times New Roman" w:cs="Times New Roman"/>
                                    <w:b/>
                                    <w:bCs/>
                                    <w:sz w:val="20"/>
                                    <w:szCs w:val="20"/>
                                  </w:rPr>
                                </w:rPrChange>
                              </w:rPr>
                            </w:pPr>
                            <w:ins w:id="2553" w:author="Maino Vieytes, Christian (NIH/NIA/IRP) [F]" w:date="2023-11-16T08:30:00Z">
                              <w:r w:rsidRPr="00E260F1">
                                <w:rPr>
                                  <w:rFonts w:ascii="Times New Roman" w:hAnsi="Times New Roman" w:cs="Times New Roman"/>
                                  <w:b/>
                                  <w:bCs/>
                                  <w:color w:val="000000"/>
                                  <w:sz w:val="18"/>
                                  <w:szCs w:val="18"/>
                                  <w:rPrChange w:id="2554" w:author="Maino Vieytes, Christian (NIH/NIA/IRP) [F]" w:date="2023-11-16T08:31:00Z">
                                    <w:rPr>
                                      <w:rFonts w:ascii="Calibri" w:hAnsi="Calibri" w:cs="Calibri"/>
                                      <w:color w:val="000000"/>
                                    </w:rPr>
                                  </w:rPrChange>
                                </w:rPr>
                                <w:t>-0.38</w:t>
                              </w:r>
                            </w:ins>
                            <w:del w:id="2555" w:author="Maino Vieytes, Christian (NIH/NIA/IRP) [F]" w:date="2023-11-15T15:22:00Z">
                              <w:r w:rsidRPr="00E260F1" w:rsidDel="00C92AAD">
                                <w:rPr>
                                  <w:rFonts w:ascii="Times New Roman" w:hAnsi="Times New Roman" w:cs="Times New Roman"/>
                                  <w:b/>
                                  <w:bCs/>
                                  <w:color w:val="000000"/>
                                  <w:sz w:val="18"/>
                                  <w:szCs w:val="18"/>
                                  <w:rPrChange w:id="2556" w:author="Maino Vieytes, Christian (NIH/NIA/IRP) [F]" w:date="2023-11-16T08:31:00Z">
                                    <w:rPr>
                                      <w:rFonts w:ascii="Times New Roman" w:hAnsi="Times New Roman" w:cs="Times New Roman"/>
                                      <w:b/>
                                      <w:bCs/>
                                      <w:color w:val="000000"/>
                                      <w:sz w:val="20"/>
                                      <w:szCs w:val="20"/>
                                    </w:rPr>
                                  </w:rPrChange>
                                </w:rPr>
                                <w:delText>-0.41</w:delText>
                              </w:r>
                            </w:del>
                          </w:p>
                        </w:tc>
                        <w:tc>
                          <w:tcPr>
                            <w:tcW w:w="990" w:type="dxa"/>
                            <w:tcBorders>
                              <w:top w:val="nil"/>
                              <w:bottom w:val="nil"/>
                            </w:tcBorders>
                            <w:shd w:val="clear" w:color="auto" w:fill="auto"/>
                            <w:noWrap/>
                            <w:vAlign w:val="center"/>
                            <w:hideMark/>
                            <w:tcPrChange w:id="2557" w:author="Maino Vieytes, Christian (NIH/NIA/IRP) [F]" w:date="2023-11-16T08:30:00Z">
                              <w:tcPr>
                                <w:tcW w:w="990" w:type="dxa"/>
                                <w:tcBorders>
                                  <w:top w:val="nil"/>
                                  <w:bottom w:val="nil"/>
                                </w:tcBorders>
                                <w:shd w:val="clear" w:color="auto" w:fill="auto"/>
                                <w:noWrap/>
                                <w:vAlign w:val="center"/>
                                <w:hideMark/>
                              </w:tcPr>
                            </w:tcPrChange>
                          </w:tcPr>
                          <w:p w14:paraId="7A7ADD0A" w14:textId="34F4DDAA" w:rsidR="00E260F1" w:rsidRPr="005E1339" w:rsidRDefault="00E260F1" w:rsidP="00E260F1">
                            <w:pPr>
                              <w:spacing w:line="360" w:lineRule="auto"/>
                              <w:jc w:val="center"/>
                              <w:rPr>
                                <w:rFonts w:ascii="Times New Roman" w:hAnsi="Times New Roman" w:cs="Times New Roman"/>
                                <w:b/>
                                <w:bCs/>
                                <w:sz w:val="18"/>
                                <w:szCs w:val="18"/>
                                <w:rPrChange w:id="2558" w:author="Maino Vieytes, Christian (NIH/NIA/IRP) [F]" w:date="2023-11-16T08:31:00Z">
                                  <w:rPr>
                                    <w:rFonts w:ascii="Times New Roman" w:hAnsi="Times New Roman" w:cs="Times New Roman"/>
                                    <w:b/>
                                    <w:bCs/>
                                    <w:sz w:val="20"/>
                                    <w:szCs w:val="20"/>
                                  </w:rPr>
                                </w:rPrChange>
                              </w:rPr>
                            </w:pPr>
                            <w:ins w:id="2559" w:author="Maino Vieytes, Christian (NIH/NIA/IRP) [F]" w:date="2023-11-16T08:30:00Z">
                              <w:r w:rsidRPr="005E1339">
                                <w:rPr>
                                  <w:rFonts w:ascii="Times New Roman" w:hAnsi="Times New Roman" w:cs="Times New Roman"/>
                                  <w:b/>
                                  <w:bCs/>
                                  <w:color w:val="000000"/>
                                  <w:sz w:val="18"/>
                                  <w:szCs w:val="18"/>
                                  <w:rPrChange w:id="2560" w:author="Maino Vieytes, Christian (NIH/NIA/IRP) [F]" w:date="2023-11-16T08:31:00Z">
                                    <w:rPr>
                                      <w:rFonts w:ascii="Calibri" w:hAnsi="Calibri" w:cs="Calibri"/>
                                      <w:color w:val="000000"/>
                                    </w:rPr>
                                  </w:rPrChange>
                                </w:rPr>
                                <w:t>-0.38</w:t>
                              </w:r>
                            </w:ins>
                            <w:del w:id="2561" w:author="Maino Vieytes, Christian (NIH/NIA/IRP) [F]" w:date="2023-11-15T15:22:00Z">
                              <w:r w:rsidRPr="005E1339" w:rsidDel="00C92AAD">
                                <w:rPr>
                                  <w:rFonts w:ascii="Times New Roman" w:hAnsi="Times New Roman" w:cs="Times New Roman"/>
                                  <w:b/>
                                  <w:bCs/>
                                  <w:color w:val="000000"/>
                                  <w:sz w:val="18"/>
                                  <w:szCs w:val="18"/>
                                  <w:rPrChange w:id="2562" w:author="Maino Vieytes, Christian (NIH/NIA/IRP) [F]" w:date="2023-11-16T08:31:00Z">
                                    <w:rPr>
                                      <w:rFonts w:ascii="Times New Roman" w:hAnsi="Times New Roman" w:cs="Times New Roman"/>
                                      <w:b/>
                                      <w:bCs/>
                                      <w:color w:val="000000"/>
                                      <w:sz w:val="20"/>
                                      <w:szCs w:val="20"/>
                                    </w:rPr>
                                  </w:rPrChange>
                                </w:rPr>
                                <w:delText>0.36</w:delText>
                              </w:r>
                            </w:del>
                          </w:p>
                        </w:tc>
                        <w:tc>
                          <w:tcPr>
                            <w:tcW w:w="900" w:type="dxa"/>
                            <w:tcBorders>
                              <w:top w:val="nil"/>
                              <w:bottom w:val="nil"/>
                              <w:right w:val="nil"/>
                            </w:tcBorders>
                            <w:shd w:val="clear" w:color="auto" w:fill="auto"/>
                            <w:noWrap/>
                            <w:vAlign w:val="center"/>
                            <w:hideMark/>
                            <w:tcPrChange w:id="2563" w:author="Maino Vieytes, Christian (NIH/NIA/IRP) [F]" w:date="2023-11-16T08:30:00Z">
                              <w:tcPr>
                                <w:tcW w:w="900" w:type="dxa"/>
                                <w:tcBorders>
                                  <w:top w:val="nil"/>
                                  <w:bottom w:val="nil"/>
                                  <w:right w:val="nil"/>
                                </w:tcBorders>
                                <w:shd w:val="clear" w:color="auto" w:fill="auto"/>
                                <w:noWrap/>
                                <w:vAlign w:val="center"/>
                                <w:hideMark/>
                              </w:tcPr>
                            </w:tcPrChange>
                          </w:tcPr>
                          <w:p w14:paraId="567EAF5C" w14:textId="66D7EABC" w:rsidR="00E260F1" w:rsidRPr="00E260F1" w:rsidRDefault="00E260F1" w:rsidP="00E260F1">
                            <w:pPr>
                              <w:spacing w:line="360" w:lineRule="auto"/>
                              <w:jc w:val="center"/>
                              <w:rPr>
                                <w:rFonts w:ascii="Times New Roman" w:hAnsi="Times New Roman" w:cs="Times New Roman"/>
                                <w:b/>
                                <w:bCs/>
                                <w:sz w:val="18"/>
                                <w:szCs w:val="18"/>
                                <w:rPrChange w:id="2564" w:author="Maino Vieytes, Christian (NIH/NIA/IRP) [F]" w:date="2023-11-16T08:30:00Z">
                                  <w:rPr>
                                    <w:rFonts w:ascii="Times New Roman" w:hAnsi="Times New Roman" w:cs="Times New Roman"/>
                                    <w:b/>
                                    <w:bCs/>
                                    <w:sz w:val="20"/>
                                    <w:szCs w:val="20"/>
                                  </w:rPr>
                                </w:rPrChange>
                              </w:rPr>
                            </w:pPr>
                            <w:ins w:id="2565" w:author="Maino Vieytes, Christian (NIH/NIA/IRP) [F]" w:date="2023-11-16T08:30:00Z">
                              <w:r w:rsidRPr="00E260F1">
                                <w:rPr>
                                  <w:rFonts w:ascii="Times New Roman" w:hAnsi="Times New Roman" w:cs="Times New Roman"/>
                                  <w:color w:val="000000"/>
                                  <w:sz w:val="18"/>
                                  <w:szCs w:val="18"/>
                                  <w:rPrChange w:id="2566" w:author="Maino Vieytes, Christian (NIH/NIA/IRP) [F]" w:date="2023-11-16T08:30:00Z">
                                    <w:rPr>
                                      <w:rFonts w:ascii="Calibri" w:hAnsi="Calibri" w:cs="Calibri"/>
                                      <w:color w:val="000000"/>
                                    </w:rPr>
                                  </w:rPrChange>
                                </w:rPr>
                                <w:t>-0.12</w:t>
                              </w:r>
                            </w:ins>
                            <w:del w:id="2567" w:author="Maino Vieytes, Christian (NIH/NIA/IRP) [F]" w:date="2023-11-15T15:22:00Z">
                              <w:r w:rsidRPr="00E260F1" w:rsidDel="00C92AAD">
                                <w:rPr>
                                  <w:rFonts w:ascii="Times New Roman" w:hAnsi="Times New Roman" w:cs="Times New Roman"/>
                                  <w:b/>
                                  <w:bCs/>
                                  <w:color w:val="000000"/>
                                  <w:sz w:val="18"/>
                                  <w:szCs w:val="18"/>
                                  <w:rPrChange w:id="2568"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2569" w:author="Maino Vieytes, Christian (NIH/NIA/IRP) [F]" w:date="2023-11-16T08:30:00Z">
                              <w:tcPr>
                                <w:tcW w:w="1350" w:type="dxa"/>
                                <w:tcBorders>
                                  <w:top w:val="nil"/>
                                  <w:left w:val="nil"/>
                                  <w:bottom w:val="nil"/>
                                  <w:right w:val="single" w:sz="4" w:space="0" w:color="auto"/>
                                </w:tcBorders>
                                <w:vAlign w:val="center"/>
                              </w:tcPr>
                            </w:tcPrChange>
                          </w:tcPr>
                          <w:p w14:paraId="551A3775" w14:textId="505C1366" w:rsidR="00E260F1" w:rsidRPr="005E1339" w:rsidRDefault="00E260F1" w:rsidP="00E260F1">
                            <w:pPr>
                              <w:spacing w:line="360" w:lineRule="auto"/>
                              <w:jc w:val="center"/>
                              <w:rPr>
                                <w:rFonts w:ascii="Times New Roman" w:hAnsi="Times New Roman" w:cs="Times New Roman"/>
                                <w:b/>
                                <w:bCs/>
                                <w:color w:val="000000"/>
                                <w:sz w:val="18"/>
                                <w:szCs w:val="18"/>
                                <w:rPrChange w:id="2570" w:author="Maino Vieytes, Christian (NIH/NIA/IRP) [F]" w:date="2023-11-16T08:34:00Z">
                                  <w:rPr>
                                    <w:rFonts w:ascii="Times New Roman" w:hAnsi="Times New Roman" w:cs="Times New Roman"/>
                                    <w:b/>
                                    <w:bCs/>
                                    <w:color w:val="000000"/>
                                    <w:sz w:val="20"/>
                                    <w:szCs w:val="20"/>
                                  </w:rPr>
                                </w:rPrChange>
                              </w:rPr>
                            </w:pPr>
                            <w:ins w:id="2571" w:author="Maino Vieytes, Christian (NIH/NIA/IRP) [F]" w:date="2023-11-16T08:30:00Z">
                              <w:r w:rsidRPr="005E1339">
                                <w:rPr>
                                  <w:rFonts w:ascii="Times New Roman" w:hAnsi="Times New Roman" w:cs="Times New Roman"/>
                                  <w:b/>
                                  <w:bCs/>
                                  <w:color w:val="000000"/>
                                  <w:sz w:val="18"/>
                                  <w:szCs w:val="18"/>
                                  <w:rPrChange w:id="2572" w:author="Maino Vieytes, Christian (NIH/NIA/IRP) [F]" w:date="2023-11-16T08:34:00Z">
                                    <w:rPr>
                                      <w:rFonts w:ascii="Calibri" w:hAnsi="Calibri" w:cs="Calibri"/>
                                      <w:color w:val="000000"/>
                                    </w:rPr>
                                  </w:rPrChange>
                                </w:rPr>
                                <w:t>0.24</w:t>
                              </w:r>
                            </w:ins>
                            <w:del w:id="2573" w:author="Maino Vieytes, Christian (NIH/NIA/IRP) [F]" w:date="2023-11-15T15:22:00Z">
                              <w:r w:rsidRPr="005E1339" w:rsidDel="00C92AAD">
                                <w:rPr>
                                  <w:rFonts w:ascii="Times New Roman" w:hAnsi="Times New Roman" w:cs="Times New Roman"/>
                                  <w:b/>
                                  <w:bCs/>
                                  <w:color w:val="000000"/>
                                  <w:sz w:val="18"/>
                                  <w:szCs w:val="18"/>
                                  <w:rPrChange w:id="2574" w:author="Maino Vieytes, Christian (NIH/NIA/IRP) [F]" w:date="2023-11-16T08:34:00Z">
                                    <w:rPr>
                                      <w:rFonts w:ascii="Times New Roman" w:hAnsi="Times New Roman" w:cs="Times New Roman"/>
                                      <w:color w:val="000000"/>
                                      <w:sz w:val="20"/>
                                      <w:szCs w:val="20"/>
                                    </w:rPr>
                                  </w:rPrChange>
                                </w:rPr>
                                <w:delText>0.26</w:delText>
                              </w:r>
                            </w:del>
                          </w:p>
                        </w:tc>
                      </w:tr>
                      <w:tr w:rsidR="00E260F1" w:rsidRPr="00972A4F" w14:paraId="35E59549" w14:textId="77777777" w:rsidTr="00E260F1">
                        <w:tblPrEx>
                          <w:tblW w:w="6926" w:type="dxa"/>
                          <w:tblBorders>
                            <w:insideH w:val="none" w:sz="0" w:space="0" w:color="auto"/>
                            <w:insideV w:val="none" w:sz="0" w:space="0" w:color="auto"/>
                          </w:tblBorders>
                          <w:tblLayout w:type="fixed"/>
                          <w:tblCellMar>
                            <w:left w:w="0" w:type="dxa"/>
                            <w:right w:w="0" w:type="dxa"/>
                          </w:tblCellMar>
                          <w:tblPrExChange w:id="257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57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0DC3CBB" w14:textId="77777777" w:rsidR="00E260F1" w:rsidRPr="00972A4F" w:rsidRDefault="00E260F1" w:rsidP="00E260F1">
                            <w:pPr>
                              <w:spacing w:line="360" w:lineRule="auto"/>
                              <w:rPr>
                                <w:rFonts w:ascii="Times New Roman" w:hAnsi="Times New Roman" w:cs="Times New Roman"/>
                                <w:sz w:val="18"/>
                                <w:szCs w:val="18"/>
                                <w:rPrChange w:id="257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578" w:author="Maino Vieytes, Christian (NIH/NIA/IRP) [F]" w:date="2023-11-15T15:31:00Z">
                                  <w:rPr>
                                    <w:rFonts w:ascii="Times New Roman" w:hAnsi="Times New Roman" w:cs="Times New Roman"/>
                                    <w:sz w:val="20"/>
                                    <w:szCs w:val="20"/>
                                  </w:rPr>
                                </w:rPrChange>
                              </w:rPr>
                              <w:t>Potatoes</w:t>
                            </w:r>
                          </w:p>
                        </w:tc>
                        <w:tc>
                          <w:tcPr>
                            <w:tcW w:w="1499" w:type="dxa"/>
                            <w:tcBorders>
                              <w:top w:val="nil"/>
                              <w:bottom w:val="nil"/>
                            </w:tcBorders>
                            <w:shd w:val="clear" w:color="auto" w:fill="auto"/>
                            <w:noWrap/>
                            <w:vAlign w:val="center"/>
                            <w:hideMark/>
                            <w:tcPrChange w:id="2579" w:author="Maino Vieytes, Christian (NIH/NIA/IRP) [F]" w:date="2023-11-16T08:30:00Z">
                              <w:tcPr>
                                <w:tcW w:w="1499" w:type="dxa"/>
                                <w:tcBorders>
                                  <w:top w:val="nil"/>
                                  <w:bottom w:val="nil"/>
                                </w:tcBorders>
                                <w:shd w:val="clear" w:color="auto" w:fill="auto"/>
                                <w:noWrap/>
                                <w:vAlign w:val="center"/>
                                <w:hideMark/>
                              </w:tcPr>
                            </w:tcPrChange>
                          </w:tcPr>
                          <w:p w14:paraId="0C12A628" w14:textId="624C5646" w:rsidR="00E260F1" w:rsidRPr="00E260F1" w:rsidRDefault="00E260F1" w:rsidP="00E260F1">
                            <w:pPr>
                              <w:spacing w:line="360" w:lineRule="auto"/>
                              <w:jc w:val="center"/>
                              <w:rPr>
                                <w:rFonts w:ascii="Times New Roman" w:hAnsi="Times New Roman" w:cs="Times New Roman"/>
                                <w:b/>
                                <w:bCs/>
                                <w:sz w:val="18"/>
                                <w:szCs w:val="18"/>
                                <w:rPrChange w:id="2580" w:author="Maino Vieytes, Christian (NIH/NIA/IRP) [F]" w:date="2023-11-16T08:30:00Z">
                                  <w:rPr>
                                    <w:rFonts w:ascii="Times New Roman" w:hAnsi="Times New Roman" w:cs="Times New Roman"/>
                                    <w:b/>
                                    <w:bCs/>
                                    <w:sz w:val="20"/>
                                    <w:szCs w:val="20"/>
                                  </w:rPr>
                                </w:rPrChange>
                              </w:rPr>
                            </w:pPr>
                            <w:ins w:id="2581" w:author="Maino Vieytes, Christian (NIH/NIA/IRP) [F]" w:date="2023-11-16T08:30:00Z">
                              <w:r w:rsidRPr="00E260F1">
                                <w:rPr>
                                  <w:rFonts w:ascii="Times New Roman" w:hAnsi="Times New Roman" w:cs="Times New Roman"/>
                                  <w:color w:val="000000"/>
                                  <w:sz w:val="18"/>
                                  <w:szCs w:val="18"/>
                                  <w:rPrChange w:id="2582" w:author="Maino Vieytes, Christian (NIH/NIA/IRP) [F]" w:date="2023-11-16T08:30:00Z">
                                    <w:rPr>
                                      <w:rFonts w:ascii="Calibri" w:hAnsi="Calibri" w:cs="Calibri"/>
                                      <w:color w:val="000000"/>
                                    </w:rPr>
                                  </w:rPrChange>
                                </w:rPr>
                                <w:t>0.030</w:t>
                              </w:r>
                            </w:ins>
                            <w:del w:id="2583" w:author="Maino Vieytes, Christian (NIH/NIA/IRP) [F]" w:date="2023-11-15T15:22:00Z">
                              <w:r w:rsidRPr="00E260F1" w:rsidDel="00C92AAD">
                                <w:rPr>
                                  <w:rFonts w:ascii="Times New Roman" w:hAnsi="Times New Roman" w:cs="Times New Roman"/>
                                  <w:b/>
                                  <w:bCs/>
                                  <w:color w:val="000000"/>
                                  <w:sz w:val="18"/>
                                  <w:szCs w:val="18"/>
                                  <w:rPrChange w:id="2584" w:author="Maino Vieytes, Christian (NIH/NIA/IRP) [F]" w:date="2023-11-16T08:30:00Z">
                                    <w:rPr>
                                      <w:rFonts w:ascii="Times New Roman" w:hAnsi="Times New Roman" w:cs="Times New Roman"/>
                                      <w:b/>
                                      <w:bCs/>
                                      <w:color w:val="000000"/>
                                      <w:sz w:val="20"/>
                                      <w:szCs w:val="20"/>
                                    </w:rPr>
                                  </w:rPrChange>
                                </w:rPr>
                                <w:delText>0.38</w:delText>
                              </w:r>
                            </w:del>
                          </w:p>
                        </w:tc>
                        <w:tc>
                          <w:tcPr>
                            <w:tcW w:w="990" w:type="dxa"/>
                            <w:tcBorders>
                              <w:top w:val="nil"/>
                              <w:bottom w:val="nil"/>
                            </w:tcBorders>
                            <w:shd w:val="clear" w:color="auto" w:fill="auto"/>
                            <w:noWrap/>
                            <w:vAlign w:val="center"/>
                            <w:hideMark/>
                            <w:tcPrChange w:id="2585" w:author="Maino Vieytes, Christian (NIH/NIA/IRP) [F]" w:date="2023-11-16T08:30:00Z">
                              <w:tcPr>
                                <w:tcW w:w="990" w:type="dxa"/>
                                <w:tcBorders>
                                  <w:top w:val="nil"/>
                                  <w:bottom w:val="nil"/>
                                </w:tcBorders>
                                <w:shd w:val="clear" w:color="auto" w:fill="auto"/>
                                <w:noWrap/>
                                <w:vAlign w:val="center"/>
                                <w:hideMark/>
                              </w:tcPr>
                            </w:tcPrChange>
                          </w:tcPr>
                          <w:p w14:paraId="79501CAB" w14:textId="1F1CB065" w:rsidR="00E260F1" w:rsidRPr="00E260F1" w:rsidRDefault="00E260F1" w:rsidP="00E260F1">
                            <w:pPr>
                              <w:spacing w:line="360" w:lineRule="auto"/>
                              <w:jc w:val="center"/>
                              <w:rPr>
                                <w:rFonts w:ascii="Times New Roman" w:hAnsi="Times New Roman" w:cs="Times New Roman"/>
                                <w:sz w:val="18"/>
                                <w:szCs w:val="18"/>
                                <w:rPrChange w:id="2586" w:author="Maino Vieytes, Christian (NIH/NIA/IRP) [F]" w:date="2023-11-16T08:30:00Z">
                                  <w:rPr>
                                    <w:rFonts w:ascii="Times New Roman" w:hAnsi="Times New Roman" w:cs="Times New Roman"/>
                                    <w:sz w:val="20"/>
                                    <w:szCs w:val="20"/>
                                  </w:rPr>
                                </w:rPrChange>
                              </w:rPr>
                            </w:pPr>
                            <w:ins w:id="2587" w:author="Maino Vieytes, Christian (NIH/NIA/IRP) [F]" w:date="2023-11-16T08:30:00Z">
                              <w:r w:rsidRPr="00E260F1">
                                <w:rPr>
                                  <w:rFonts w:ascii="Times New Roman" w:hAnsi="Times New Roman" w:cs="Times New Roman"/>
                                  <w:color w:val="000000"/>
                                  <w:sz w:val="18"/>
                                  <w:szCs w:val="18"/>
                                  <w:rPrChange w:id="2588" w:author="Maino Vieytes, Christian (NIH/NIA/IRP) [F]" w:date="2023-11-16T08:30:00Z">
                                    <w:rPr>
                                      <w:rFonts w:ascii="Calibri" w:hAnsi="Calibri" w:cs="Calibri"/>
                                      <w:color w:val="000000"/>
                                    </w:rPr>
                                  </w:rPrChange>
                                </w:rPr>
                                <w:t>-0.19</w:t>
                              </w:r>
                            </w:ins>
                            <w:del w:id="2589" w:author="Maino Vieytes, Christian (NIH/NIA/IRP) [F]" w:date="2023-11-15T15:22:00Z">
                              <w:r w:rsidRPr="00E260F1" w:rsidDel="00C92AAD">
                                <w:rPr>
                                  <w:rFonts w:ascii="Times New Roman" w:hAnsi="Times New Roman" w:cs="Times New Roman"/>
                                  <w:color w:val="000000"/>
                                  <w:sz w:val="18"/>
                                  <w:szCs w:val="18"/>
                                  <w:rPrChange w:id="2590"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2591" w:author="Maino Vieytes, Christian (NIH/NIA/IRP) [F]" w:date="2023-11-16T08:30:00Z">
                              <w:tcPr>
                                <w:tcW w:w="900" w:type="dxa"/>
                                <w:tcBorders>
                                  <w:top w:val="nil"/>
                                  <w:bottom w:val="nil"/>
                                  <w:right w:val="nil"/>
                                </w:tcBorders>
                                <w:shd w:val="clear" w:color="auto" w:fill="auto"/>
                                <w:noWrap/>
                                <w:vAlign w:val="center"/>
                                <w:hideMark/>
                              </w:tcPr>
                            </w:tcPrChange>
                          </w:tcPr>
                          <w:p w14:paraId="1168C954" w14:textId="010875B2" w:rsidR="00E260F1" w:rsidRPr="005E1339" w:rsidRDefault="00E260F1" w:rsidP="00E260F1">
                            <w:pPr>
                              <w:spacing w:line="360" w:lineRule="auto"/>
                              <w:jc w:val="center"/>
                              <w:rPr>
                                <w:rFonts w:ascii="Times New Roman" w:hAnsi="Times New Roman" w:cs="Times New Roman"/>
                                <w:b/>
                                <w:bCs/>
                                <w:sz w:val="18"/>
                                <w:szCs w:val="18"/>
                                <w:rPrChange w:id="2592" w:author="Maino Vieytes, Christian (NIH/NIA/IRP) [F]" w:date="2023-11-16T08:33:00Z">
                                  <w:rPr>
                                    <w:rFonts w:ascii="Times New Roman" w:hAnsi="Times New Roman" w:cs="Times New Roman"/>
                                    <w:sz w:val="20"/>
                                    <w:szCs w:val="20"/>
                                  </w:rPr>
                                </w:rPrChange>
                              </w:rPr>
                            </w:pPr>
                            <w:ins w:id="2593" w:author="Maino Vieytes, Christian (NIH/NIA/IRP) [F]" w:date="2023-11-16T08:30:00Z">
                              <w:r w:rsidRPr="005E1339">
                                <w:rPr>
                                  <w:rFonts w:ascii="Times New Roman" w:hAnsi="Times New Roman" w:cs="Times New Roman"/>
                                  <w:b/>
                                  <w:bCs/>
                                  <w:color w:val="000000"/>
                                  <w:sz w:val="18"/>
                                  <w:szCs w:val="18"/>
                                  <w:rPrChange w:id="2594" w:author="Maino Vieytes, Christian (NIH/NIA/IRP) [F]" w:date="2023-11-16T08:33:00Z">
                                    <w:rPr>
                                      <w:rFonts w:ascii="Calibri" w:hAnsi="Calibri" w:cs="Calibri"/>
                                      <w:color w:val="000000"/>
                                    </w:rPr>
                                  </w:rPrChange>
                                </w:rPr>
                                <w:t>0.24</w:t>
                              </w:r>
                            </w:ins>
                            <w:del w:id="2595" w:author="Maino Vieytes, Christian (NIH/NIA/IRP) [F]" w:date="2023-11-15T15:22:00Z">
                              <w:r w:rsidRPr="005E1339" w:rsidDel="00C92AAD">
                                <w:rPr>
                                  <w:rFonts w:ascii="Times New Roman" w:hAnsi="Times New Roman" w:cs="Times New Roman"/>
                                  <w:b/>
                                  <w:bCs/>
                                  <w:color w:val="000000"/>
                                  <w:sz w:val="18"/>
                                  <w:szCs w:val="18"/>
                                  <w:rPrChange w:id="2596"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2597" w:author="Maino Vieytes, Christian (NIH/NIA/IRP) [F]" w:date="2023-11-16T08:30:00Z">
                              <w:tcPr>
                                <w:tcW w:w="1350" w:type="dxa"/>
                                <w:tcBorders>
                                  <w:top w:val="nil"/>
                                  <w:left w:val="nil"/>
                                  <w:bottom w:val="nil"/>
                                  <w:right w:val="single" w:sz="4" w:space="0" w:color="auto"/>
                                </w:tcBorders>
                                <w:vAlign w:val="center"/>
                              </w:tcPr>
                            </w:tcPrChange>
                          </w:tcPr>
                          <w:p w14:paraId="7C006312" w14:textId="27940B8D" w:rsidR="00E260F1" w:rsidRPr="00E260F1" w:rsidRDefault="00E260F1" w:rsidP="00E260F1">
                            <w:pPr>
                              <w:spacing w:line="360" w:lineRule="auto"/>
                              <w:jc w:val="center"/>
                              <w:rPr>
                                <w:rFonts w:ascii="Times New Roman" w:hAnsi="Times New Roman" w:cs="Times New Roman"/>
                                <w:color w:val="000000"/>
                                <w:sz w:val="18"/>
                                <w:szCs w:val="18"/>
                                <w:rPrChange w:id="2598" w:author="Maino Vieytes, Christian (NIH/NIA/IRP) [F]" w:date="2023-11-16T08:30:00Z">
                                  <w:rPr>
                                    <w:rFonts w:ascii="Times New Roman" w:hAnsi="Times New Roman" w:cs="Times New Roman"/>
                                    <w:color w:val="000000"/>
                                    <w:sz w:val="20"/>
                                    <w:szCs w:val="20"/>
                                  </w:rPr>
                                </w:rPrChange>
                              </w:rPr>
                            </w:pPr>
                            <w:ins w:id="2599" w:author="Maino Vieytes, Christian (NIH/NIA/IRP) [F]" w:date="2023-11-16T08:30:00Z">
                              <w:r w:rsidRPr="00E260F1">
                                <w:rPr>
                                  <w:rFonts w:ascii="Times New Roman" w:hAnsi="Times New Roman" w:cs="Times New Roman"/>
                                  <w:color w:val="000000"/>
                                  <w:sz w:val="18"/>
                                  <w:szCs w:val="18"/>
                                  <w:rPrChange w:id="2600" w:author="Maino Vieytes, Christian (NIH/NIA/IRP) [F]" w:date="2023-11-16T08:30:00Z">
                                    <w:rPr>
                                      <w:rFonts w:ascii="Calibri" w:hAnsi="Calibri" w:cs="Calibri"/>
                                      <w:color w:val="000000"/>
                                    </w:rPr>
                                  </w:rPrChange>
                                </w:rPr>
                                <w:t>-0.020</w:t>
                              </w:r>
                            </w:ins>
                            <w:del w:id="2601" w:author="Maino Vieytes, Christian (NIH/NIA/IRP) [F]" w:date="2023-11-15T15:22:00Z">
                              <w:r w:rsidRPr="00E260F1" w:rsidDel="00C92AAD">
                                <w:rPr>
                                  <w:rFonts w:ascii="Times New Roman" w:hAnsi="Times New Roman" w:cs="Times New Roman"/>
                                  <w:color w:val="000000"/>
                                  <w:sz w:val="18"/>
                                  <w:szCs w:val="18"/>
                                  <w:rPrChange w:id="2602" w:author="Maino Vieytes, Christian (NIH/NIA/IRP) [F]" w:date="2023-11-16T08:30:00Z">
                                    <w:rPr>
                                      <w:rFonts w:ascii="Times New Roman" w:hAnsi="Times New Roman" w:cs="Times New Roman"/>
                                      <w:color w:val="000000"/>
                                      <w:sz w:val="20"/>
                                      <w:szCs w:val="20"/>
                                    </w:rPr>
                                  </w:rPrChange>
                                </w:rPr>
                                <w:delText>0.00</w:delText>
                              </w:r>
                            </w:del>
                          </w:p>
                        </w:tc>
                      </w:tr>
                      <w:tr w:rsidR="00E260F1" w:rsidRPr="00972A4F" w14:paraId="4EB63B91" w14:textId="77777777" w:rsidTr="00E260F1">
                        <w:tblPrEx>
                          <w:tblW w:w="6926" w:type="dxa"/>
                          <w:tblBorders>
                            <w:insideH w:val="none" w:sz="0" w:space="0" w:color="auto"/>
                            <w:insideV w:val="none" w:sz="0" w:space="0" w:color="auto"/>
                          </w:tblBorders>
                          <w:tblLayout w:type="fixed"/>
                          <w:tblCellMar>
                            <w:left w:w="0" w:type="dxa"/>
                            <w:right w:w="0" w:type="dxa"/>
                          </w:tblCellMar>
                          <w:tblPrExChange w:id="260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60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39CF300" w14:textId="77777777" w:rsidR="00E260F1" w:rsidRPr="00972A4F" w:rsidRDefault="00E260F1" w:rsidP="00E260F1">
                            <w:pPr>
                              <w:spacing w:line="360" w:lineRule="auto"/>
                              <w:rPr>
                                <w:rFonts w:ascii="Times New Roman" w:hAnsi="Times New Roman" w:cs="Times New Roman"/>
                                <w:sz w:val="18"/>
                                <w:szCs w:val="18"/>
                                <w:rPrChange w:id="260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606" w:author="Maino Vieytes, Christian (NIH/NIA/IRP) [F]" w:date="2023-11-15T15:31:00Z">
                                  <w:rPr>
                                    <w:rFonts w:ascii="Times New Roman" w:hAnsi="Times New Roman" w:cs="Times New Roman"/>
                                    <w:sz w:val="20"/>
                                    <w:szCs w:val="20"/>
                                  </w:rPr>
                                </w:rPrChange>
                              </w:rPr>
                              <w:t>Other Starchy Vegetables</w:t>
                            </w:r>
                          </w:p>
                        </w:tc>
                        <w:tc>
                          <w:tcPr>
                            <w:tcW w:w="1499" w:type="dxa"/>
                            <w:tcBorders>
                              <w:top w:val="nil"/>
                              <w:bottom w:val="nil"/>
                            </w:tcBorders>
                            <w:shd w:val="clear" w:color="auto" w:fill="auto"/>
                            <w:noWrap/>
                            <w:vAlign w:val="center"/>
                            <w:hideMark/>
                            <w:tcPrChange w:id="2607" w:author="Maino Vieytes, Christian (NIH/NIA/IRP) [F]" w:date="2023-11-16T08:30:00Z">
                              <w:tcPr>
                                <w:tcW w:w="1499" w:type="dxa"/>
                                <w:tcBorders>
                                  <w:top w:val="nil"/>
                                  <w:bottom w:val="nil"/>
                                </w:tcBorders>
                                <w:shd w:val="clear" w:color="auto" w:fill="auto"/>
                                <w:noWrap/>
                                <w:vAlign w:val="center"/>
                                <w:hideMark/>
                              </w:tcPr>
                            </w:tcPrChange>
                          </w:tcPr>
                          <w:p w14:paraId="77232CE6" w14:textId="1092E836" w:rsidR="00E260F1" w:rsidRPr="00E260F1" w:rsidRDefault="00E260F1" w:rsidP="00E260F1">
                            <w:pPr>
                              <w:spacing w:line="360" w:lineRule="auto"/>
                              <w:jc w:val="center"/>
                              <w:rPr>
                                <w:rFonts w:ascii="Times New Roman" w:hAnsi="Times New Roman" w:cs="Times New Roman"/>
                                <w:sz w:val="18"/>
                                <w:szCs w:val="18"/>
                                <w:rPrChange w:id="2608" w:author="Maino Vieytes, Christian (NIH/NIA/IRP) [F]" w:date="2023-11-16T08:30:00Z">
                                  <w:rPr>
                                    <w:rFonts w:ascii="Times New Roman" w:hAnsi="Times New Roman" w:cs="Times New Roman"/>
                                    <w:sz w:val="20"/>
                                    <w:szCs w:val="20"/>
                                  </w:rPr>
                                </w:rPrChange>
                              </w:rPr>
                            </w:pPr>
                            <w:ins w:id="2609" w:author="Maino Vieytes, Christian (NIH/NIA/IRP) [F]" w:date="2023-11-16T08:30:00Z">
                              <w:r w:rsidRPr="00E260F1">
                                <w:rPr>
                                  <w:rFonts w:ascii="Times New Roman" w:hAnsi="Times New Roman" w:cs="Times New Roman"/>
                                  <w:color w:val="000000"/>
                                  <w:sz w:val="18"/>
                                  <w:szCs w:val="18"/>
                                  <w:rPrChange w:id="2610" w:author="Maino Vieytes, Christian (NIH/NIA/IRP) [F]" w:date="2023-11-16T08:30:00Z">
                                    <w:rPr>
                                      <w:rFonts w:ascii="Calibri" w:hAnsi="Calibri" w:cs="Calibri"/>
                                      <w:color w:val="000000"/>
                                    </w:rPr>
                                  </w:rPrChange>
                                </w:rPr>
                                <w:t>-0.030</w:t>
                              </w:r>
                            </w:ins>
                            <w:del w:id="2611" w:author="Maino Vieytes, Christian (NIH/NIA/IRP) [F]" w:date="2023-11-15T15:22:00Z">
                              <w:r w:rsidRPr="00E260F1" w:rsidDel="00C92AAD">
                                <w:rPr>
                                  <w:rFonts w:ascii="Times New Roman" w:hAnsi="Times New Roman" w:cs="Times New Roman"/>
                                  <w:color w:val="000000"/>
                                  <w:sz w:val="18"/>
                                  <w:szCs w:val="18"/>
                                  <w:rPrChange w:id="2612"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2613" w:author="Maino Vieytes, Christian (NIH/NIA/IRP) [F]" w:date="2023-11-16T08:30:00Z">
                              <w:tcPr>
                                <w:tcW w:w="990" w:type="dxa"/>
                                <w:tcBorders>
                                  <w:top w:val="nil"/>
                                  <w:bottom w:val="nil"/>
                                </w:tcBorders>
                                <w:shd w:val="clear" w:color="auto" w:fill="auto"/>
                                <w:noWrap/>
                                <w:vAlign w:val="center"/>
                                <w:hideMark/>
                              </w:tcPr>
                            </w:tcPrChange>
                          </w:tcPr>
                          <w:p w14:paraId="4E067B86" w14:textId="18E48B72" w:rsidR="00E260F1" w:rsidRPr="00E260F1" w:rsidRDefault="00E260F1" w:rsidP="00E260F1">
                            <w:pPr>
                              <w:spacing w:line="360" w:lineRule="auto"/>
                              <w:jc w:val="center"/>
                              <w:rPr>
                                <w:rFonts w:ascii="Times New Roman" w:hAnsi="Times New Roman" w:cs="Times New Roman"/>
                                <w:sz w:val="18"/>
                                <w:szCs w:val="18"/>
                                <w:rPrChange w:id="2614" w:author="Maino Vieytes, Christian (NIH/NIA/IRP) [F]" w:date="2023-11-16T08:30:00Z">
                                  <w:rPr>
                                    <w:rFonts w:ascii="Times New Roman" w:hAnsi="Times New Roman" w:cs="Times New Roman"/>
                                    <w:sz w:val="20"/>
                                    <w:szCs w:val="20"/>
                                  </w:rPr>
                                </w:rPrChange>
                              </w:rPr>
                            </w:pPr>
                            <w:ins w:id="2615" w:author="Maino Vieytes, Christian (NIH/NIA/IRP) [F]" w:date="2023-11-16T08:30:00Z">
                              <w:r w:rsidRPr="00E260F1">
                                <w:rPr>
                                  <w:rFonts w:ascii="Times New Roman" w:hAnsi="Times New Roman" w:cs="Times New Roman"/>
                                  <w:color w:val="000000"/>
                                  <w:sz w:val="18"/>
                                  <w:szCs w:val="18"/>
                                  <w:rPrChange w:id="2616" w:author="Maino Vieytes, Christian (NIH/NIA/IRP) [F]" w:date="2023-11-16T08:30:00Z">
                                    <w:rPr>
                                      <w:rFonts w:ascii="Calibri" w:hAnsi="Calibri" w:cs="Calibri"/>
                                      <w:color w:val="000000"/>
                                    </w:rPr>
                                  </w:rPrChange>
                                </w:rPr>
                                <w:t>-0.020</w:t>
                              </w:r>
                            </w:ins>
                            <w:del w:id="2617" w:author="Maino Vieytes, Christian (NIH/NIA/IRP) [F]" w:date="2023-11-15T15:22:00Z">
                              <w:r w:rsidRPr="00E260F1" w:rsidDel="00C92AAD">
                                <w:rPr>
                                  <w:rFonts w:ascii="Times New Roman" w:hAnsi="Times New Roman" w:cs="Times New Roman"/>
                                  <w:color w:val="000000"/>
                                  <w:sz w:val="18"/>
                                  <w:szCs w:val="18"/>
                                  <w:rPrChange w:id="2618" w:author="Maino Vieytes, Christian (NIH/NIA/IRP) [F]" w:date="2023-11-16T08:30:00Z">
                                    <w:rPr>
                                      <w:rFonts w:ascii="Times New Roman" w:hAnsi="Times New Roman" w:cs="Times New Roman"/>
                                      <w:color w:val="000000"/>
                                      <w:sz w:val="20"/>
                                      <w:szCs w:val="20"/>
                                    </w:rPr>
                                  </w:rPrChange>
                                </w:rPr>
                                <w:delText>-0.12</w:delText>
                              </w:r>
                            </w:del>
                          </w:p>
                        </w:tc>
                        <w:tc>
                          <w:tcPr>
                            <w:tcW w:w="900" w:type="dxa"/>
                            <w:tcBorders>
                              <w:top w:val="nil"/>
                              <w:bottom w:val="nil"/>
                              <w:right w:val="nil"/>
                            </w:tcBorders>
                            <w:shd w:val="clear" w:color="auto" w:fill="auto"/>
                            <w:noWrap/>
                            <w:vAlign w:val="center"/>
                            <w:hideMark/>
                            <w:tcPrChange w:id="2619" w:author="Maino Vieytes, Christian (NIH/NIA/IRP) [F]" w:date="2023-11-16T08:30:00Z">
                              <w:tcPr>
                                <w:tcW w:w="900" w:type="dxa"/>
                                <w:tcBorders>
                                  <w:top w:val="nil"/>
                                  <w:bottom w:val="nil"/>
                                  <w:right w:val="nil"/>
                                </w:tcBorders>
                                <w:shd w:val="clear" w:color="auto" w:fill="auto"/>
                                <w:noWrap/>
                                <w:vAlign w:val="center"/>
                                <w:hideMark/>
                              </w:tcPr>
                            </w:tcPrChange>
                          </w:tcPr>
                          <w:p w14:paraId="69BDA42F" w14:textId="5C05C465" w:rsidR="00E260F1" w:rsidRPr="005E1339" w:rsidRDefault="00E260F1" w:rsidP="00E260F1">
                            <w:pPr>
                              <w:spacing w:line="360" w:lineRule="auto"/>
                              <w:jc w:val="center"/>
                              <w:rPr>
                                <w:rFonts w:ascii="Times New Roman" w:hAnsi="Times New Roman" w:cs="Times New Roman"/>
                                <w:b/>
                                <w:bCs/>
                                <w:sz w:val="18"/>
                                <w:szCs w:val="18"/>
                                <w:rPrChange w:id="2620" w:author="Maino Vieytes, Christian (NIH/NIA/IRP) [F]" w:date="2023-11-16T08:33:00Z">
                                  <w:rPr>
                                    <w:rFonts w:ascii="Times New Roman" w:hAnsi="Times New Roman" w:cs="Times New Roman"/>
                                    <w:sz w:val="20"/>
                                    <w:szCs w:val="20"/>
                                  </w:rPr>
                                </w:rPrChange>
                              </w:rPr>
                            </w:pPr>
                            <w:ins w:id="2621" w:author="Maino Vieytes, Christian (NIH/NIA/IRP) [F]" w:date="2023-11-16T08:30:00Z">
                              <w:r w:rsidRPr="005E1339">
                                <w:rPr>
                                  <w:rFonts w:ascii="Times New Roman" w:hAnsi="Times New Roman" w:cs="Times New Roman"/>
                                  <w:b/>
                                  <w:bCs/>
                                  <w:color w:val="000000"/>
                                  <w:sz w:val="18"/>
                                  <w:szCs w:val="18"/>
                                  <w:rPrChange w:id="2622" w:author="Maino Vieytes, Christian (NIH/NIA/IRP) [F]" w:date="2023-11-16T08:33:00Z">
                                    <w:rPr>
                                      <w:rFonts w:ascii="Calibri" w:hAnsi="Calibri" w:cs="Calibri"/>
                                      <w:color w:val="000000"/>
                                    </w:rPr>
                                  </w:rPrChange>
                                </w:rPr>
                                <w:t>-0.28</w:t>
                              </w:r>
                            </w:ins>
                            <w:del w:id="2623" w:author="Maino Vieytes, Christian (NIH/NIA/IRP) [F]" w:date="2023-11-15T15:22:00Z">
                              <w:r w:rsidRPr="005E1339" w:rsidDel="00C92AAD">
                                <w:rPr>
                                  <w:rFonts w:ascii="Times New Roman" w:hAnsi="Times New Roman" w:cs="Times New Roman"/>
                                  <w:b/>
                                  <w:bCs/>
                                  <w:color w:val="000000"/>
                                  <w:sz w:val="18"/>
                                  <w:szCs w:val="18"/>
                                  <w:rPrChange w:id="2624"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2625" w:author="Maino Vieytes, Christian (NIH/NIA/IRP) [F]" w:date="2023-11-16T08:30:00Z">
                              <w:tcPr>
                                <w:tcW w:w="1350" w:type="dxa"/>
                                <w:tcBorders>
                                  <w:top w:val="nil"/>
                                  <w:left w:val="nil"/>
                                  <w:bottom w:val="nil"/>
                                  <w:right w:val="single" w:sz="4" w:space="0" w:color="auto"/>
                                </w:tcBorders>
                                <w:vAlign w:val="center"/>
                              </w:tcPr>
                            </w:tcPrChange>
                          </w:tcPr>
                          <w:p w14:paraId="2B509D7B" w14:textId="5C4A47EB" w:rsidR="00E260F1" w:rsidRPr="00E260F1" w:rsidRDefault="00E260F1" w:rsidP="00E260F1">
                            <w:pPr>
                              <w:spacing w:line="360" w:lineRule="auto"/>
                              <w:jc w:val="center"/>
                              <w:rPr>
                                <w:rFonts w:ascii="Times New Roman" w:hAnsi="Times New Roman" w:cs="Times New Roman"/>
                                <w:color w:val="000000"/>
                                <w:sz w:val="18"/>
                                <w:szCs w:val="18"/>
                                <w:rPrChange w:id="2626" w:author="Maino Vieytes, Christian (NIH/NIA/IRP) [F]" w:date="2023-11-16T08:30:00Z">
                                  <w:rPr>
                                    <w:rFonts w:ascii="Times New Roman" w:hAnsi="Times New Roman" w:cs="Times New Roman"/>
                                    <w:color w:val="000000"/>
                                    <w:sz w:val="20"/>
                                    <w:szCs w:val="20"/>
                                  </w:rPr>
                                </w:rPrChange>
                              </w:rPr>
                            </w:pPr>
                            <w:ins w:id="2627" w:author="Maino Vieytes, Christian (NIH/NIA/IRP) [F]" w:date="2023-11-16T08:30:00Z">
                              <w:r w:rsidRPr="00E260F1">
                                <w:rPr>
                                  <w:rFonts w:ascii="Times New Roman" w:hAnsi="Times New Roman" w:cs="Times New Roman"/>
                                  <w:color w:val="000000"/>
                                  <w:sz w:val="18"/>
                                  <w:szCs w:val="18"/>
                                  <w:rPrChange w:id="2628" w:author="Maino Vieytes, Christian (NIH/NIA/IRP) [F]" w:date="2023-11-16T08:30:00Z">
                                    <w:rPr>
                                      <w:rFonts w:ascii="Calibri" w:hAnsi="Calibri" w:cs="Calibri"/>
                                      <w:color w:val="000000"/>
                                    </w:rPr>
                                  </w:rPrChange>
                                </w:rPr>
                                <w:t>0.020</w:t>
                              </w:r>
                            </w:ins>
                            <w:del w:id="2629" w:author="Maino Vieytes, Christian (NIH/NIA/IRP) [F]" w:date="2023-11-15T15:22:00Z">
                              <w:r w:rsidRPr="00E260F1" w:rsidDel="00C92AAD">
                                <w:rPr>
                                  <w:rFonts w:ascii="Times New Roman" w:hAnsi="Times New Roman" w:cs="Times New Roman"/>
                                  <w:color w:val="000000"/>
                                  <w:sz w:val="18"/>
                                  <w:szCs w:val="18"/>
                                  <w:rPrChange w:id="2630" w:author="Maino Vieytes, Christian (NIH/NIA/IRP) [F]" w:date="2023-11-16T08:30:00Z">
                                    <w:rPr>
                                      <w:rFonts w:ascii="Times New Roman" w:hAnsi="Times New Roman" w:cs="Times New Roman"/>
                                      <w:color w:val="000000"/>
                                      <w:sz w:val="20"/>
                                      <w:szCs w:val="20"/>
                                    </w:rPr>
                                  </w:rPrChange>
                                </w:rPr>
                                <w:delText>0.030</w:delText>
                              </w:r>
                            </w:del>
                          </w:p>
                        </w:tc>
                      </w:tr>
                      <w:tr w:rsidR="00E260F1" w:rsidRPr="00972A4F" w14:paraId="0B271CF8" w14:textId="77777777" w:rsidTr="00E260F1">
                        <w:tblPrEx>
                          <w:tblW w:w="6926" w:type="dxa"/>
                          <w:tblBorders>
                            <w:insideH w:val="none" w:sz="0" w:space="0" w:color="auto"/>
                            <w:insideV w:val="none" w:sz="0" w:space="0" w:color="auto"/>
                          </w:tblBorders>
                          <w:tblLayout w:type="fixed"/>
                          <w:tblCellMar>
                            <w:left w:w="0" w:type="dxa"/>
                            <w:right w:w="0" w:type="dxa"/>
                          </w:tblCellMar>
                          <w:tblPrExChange w:id="263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632"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18193F" w14:textId="77777777" w:rsidR="00E260F1" w:rsidRPr="00972A4F" w:rsidRDefault="00E260F1" w:rsidP="00E260F1">
                            <w:pPr>
                              <w:spacing w:line="360" w:lineRule="auto"/>
                              <w:rPr>
                                <w:rFonts w:ascii="Times New Roman" w:hAnsi="Times New Roman" w:cs="Times New Roman"/>
                                <w:sz w:val="18"/>
                                <w:szCs w:val="18"/>
                                <w:rPrChange w:id="263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634" w:author="Maino Vieytes, Christian (NIH/NIA/IRP) [F]" w:date="2023-11-15T15:31:00Z">
                                  <w:rPr>
                                    <w:rFonts w:ascii="Times New Roman" w:hAnsi="Times New Roman" w:cs="Times New Roman"/>
                                    <w:sz w:val="20"/>
                                    <w:szCs w:val="20"/>
                                  </w:rPr>
                                </w:rPrChange>
                              </w:rPr>
                              <w:t>Legumes</w:t>
                            </w:r>
                          </w:p>
                        </w:tc>
                        <w:tc>
                          <w:tcPr>
                            <w:tcW w:w="1499" w:type="dxa"/>
                            <w:tcBorders>
                              <w:top w:val="nil"/>
                              <w:bottom w:val="nil"/>
                            </w:tcBorders>
                            <w:shd w:val="clear" w:color="auto" w:fill="auto"/>
                            <w:noWrap/>
                            <w:vAlign w:val="center"/>
                            <w:hideMark/>
                            <w:tcPrChange w:id="2635" w:author="Maino Vieytes, Christian (NIH/NIA/IRP) [F]" w:date="2023-11-16T08:30:00Z">
                              <w:tcPr>
                                <w:tcW w:w="1499" w:type="dxa"/>
                                <w:tcBorders>
                                  <w:top w:val="nil"/>
                                  <w:bottom w:val="nil"/>
                                </w:tcBorders>
                                <w:shd w:val="clear" w:color="auto" w:fill="auto"/>
                                <w:noWrap/>
                                <w:vAlign w:val="center"/>
                                <w:hideMark/>
                              </w:tcPr>
                            </w:tcPrChange>
                          </w:tcPr>
                          <w:p w14:paraId="778D4B1E" w14:textId="664638D6" w:rsidR="00E260F1" w:rsidRPr="00E260F1" w:rsidRDefault="00E260F1" w:rsidP="00E260F1">
                            <w:pPr>
                              <w:spacing w:line="360" w:lineRule="auto"/>
                              <w:jc w:val="center"/>
                              <w:rPr>
                                <w:rFonts w:ascii="Times New Roman" w:hAnsi="Times New Roman" w:cs="Times New Roman"/>
                                <w:sz w:val="18"/>
                                <w:szCs w:val="18"/>
                                <w:rPrChange w:id="2636" w:author="Maino Vieytes, Christian (NIH/NIA/IRP) [F]" w:date="2023-11-16T08:30:00Z">
                                  <w:rPr>
                                    <w:rFonts w:ascii="Times New Roman" w:hAnsi="Times New Roman" w:cs="Times New Roman"/>
                                    <w:sz w:val="20"/>
                                    <w:szCs w:val="20"/>
                                  </w:rPr>
                                </w:rPrChange>
                              </w:rPr>
                            </w:pPr>
                            <w:ins w:id="2637" w:author="Maino Vieytes, Christian (NIH/NIA/IRP) [F]" w:date="2023-11-16T08:30:00Z">
                              <w:r w:rsidRPr="00E260F1">
                                <w:rPr>
                                  <w:rFonts w:ascii="Times New Roman" w:hAnsi="Times New Roman" w:cs="Times New Roman"/>
                                  <w:color w:val="000000"/>
                                  <w:sz w:val="18"/>
                                  <w:szCs w:val="18"/>
                                  <w:rPrChange w:id="2638" w:author="Maino Vieytes, Christian (NIH/NIA/IRP) [F]" w:date="2023-11-16T08:30:00Z">
                                    <w:rPr>
                                      <w:rFonts w:ascii="Calibri" w:hAnsi="Calibri" w:cs="Calibri"/>
                                      <w:color w:val="000000"/>
                                    </w:rPr>
                                  </w:rPrChange>
                                </w:rPr>
                                <w:t>-0.040</w:t>
                              </w:r>
                            </w:ins>
                            <w:del w:id="2639" w:author="Maino Vieytes, Christian (NIH/NIA/IRP) [F]" w:date="2023-11-15T15:22:00Z">
                              <w:r w:rsidRPr="00E260F1" w:rsidDel="00C92AAD">
                                <w:rPr>
                                  <w:rFonts w:ascii="Times New Roman" w:hAnsi="Times New Roman" w:cs="Times New Roman"/>
                                  <w:color w:val="000000"/>
                                  <w:sz w:val="18"/>
                                  <w:szCs w:val="18"/>
                                  <w:rPrChange w:id="2640" w:author="Maino Vieytes, Christian (NIH/NIA/IRP) [F]" w:date="2023-11-16T08:30:00Z">
                                    <w:rPr>
                                      <w:rFonts w:ascii="Times New Roman" w:hAnsi="Times New Roman" w:cs="Times New Roman"/>
                                      <w:color w:val="000000"/>
                                      <w:sz w:val="20"/>
                                      <w:szCs w:val="20"/>
                                    </w:rPr>
                                  </w:rPrChange>
                                </w:rPr>
                                <w:delText>0.03</w:delText>
                              </w:r>
                            </w:del>
                          </w:p>
                        </w:tc>
                        <w:tc>
                          <w:tcPr>
                            <w:tcW w:w="990" w:type="dxa"/>
                            <w:tcBorders>
                              <w:top w:val="nil"/>
                              <w:bottom w:val="nil"/>
                            </w:tcBorders>
                            <w:shd w:val="clear" w:color="auto" w:fill="auto"/>
                            <w:noWrap/>
                            <w:vAlign w:val="center"/>
                            <w:hideMark/>
                            <w:tcPrChange w:id="2641" w:author="Maino Vieytes, Christian (NIH/NIA/IRP) [F]" w:date="2023-11-16T08:30:00Z">
                              <w:tcPr>
                                <w:tcW w:w="990" w:type="dxa"/>
                                <w:tcBorders>
                                  <w:top w:val="nil"/>
                                  <w:bottom w:val="nil"/>
                                </w:tcBorders>
                                <w:shd w:val="clear" w:color="auto" w:fill="auto"/>
                                <w:noWrap/>
                                <w:vAlign w:val="center"/>
                                <w:hideMark/>
                              </w:tcPr>
                            </w:tcPrChange>
                          </w:tcPr>
                          <w:p w14:paraId="300271F8" w14:textId="13DBA544" w:rsidR="00E260F1" w:rsidRPr="00E260F1" w:rsidRDefault="00E260F1" w:rsidP="00E260F1">
                            <w:pPr>
                              <w:spacing w:line="360" w:lineRule="auto"/>
                              <w:jc w:val="center"/>
                              <w:rPr>
                                <w:rFonts w:ascii="Times New Roman" w:hAnsi="Times New Roman" w:cs="Times New Roman"/>
                                <w:sz w:val="18"/>
                                <w:szCs w:val="18"/>
                                <w:rPrChange w:id="2642" w:author="Maino Vieytes, Christian (NIH/NIA/IRP) [F]" w:date="2023-11-16T08:30:00Z">
                                  <w:rPr>
                                    <w:rFonts w:ascii="Times New Roman" w:hAnsi="Times New Roman" w:cs="Times New Roman"/>
                                    <w:sz w:val="20"/>
                                    <w:szCs w:val="20"/>
                                  </w:rPr>
                                </w:rPrChange>
                              </w:rPr>
                            </w:pPr>
                            <w:ins w:id="2643" w:author="Maino Vieytes, Christian (NIH/NIA/IRP) [F]" w:date="2023-11-16T08:30:00Z">
                              <w:r w:rsidRPr="00E260F1">
                                <w:rPr>
                                  <w:rFonts w:ascii="Times New Roman" w:hAnsi="Times New Roman" w:cs="Times New Roman"/>
                                  <w:color w:val="000000"/>
                                  <w:sz w:val="18"/>
                                  <w:szCs w:val="18"/>
                                  <w:rPrChange w:id="2644" w:author="Maino Vieytes, Christian (NIH/NIA/IRP) [F]" w:date="2023-11-16T08:30:00Z">
                                    <w:rPr>
                                      <w:rFonts w:ascii="Calibri" w:hAnsi="Calibri" w:cs="Calibri"/>
                                      <w:color w:val="000000"/>
                                    </w:rPr>
                                  </w:rPrChange>
                                </w:rPr>
                                <w:t>0.010</w:t>
                              </w:r>
                            </w:ins>
                            <w:del w:id="2645" w:author="Maino Vieytes, Christian (NIH/NIA/IRP) [F]" w:date="2023-11-15T15:22:00Z">
                              <w:r w:rsidRPr="00E260F1" w:rsidDel="00C92AAD">
                                <w:rPr>
                                  <w:rFonts w:ascii="Times New Roman" w:hAnsi="Times New Roman" w:cs="Times New Roman"/>
                                  <w:color w:val="000000"/>
                                  <w:sz w:val="18"/>
                                  <w:szCs w:val="18"/>
                                  <w:rPrChange w:id="2646"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2647" w:author="Maino Vieytes, Christian (NIH/NIA/IRP) [F]" w:date="2023-11-16T08:30:00Z">
                              <w:tcPr>
                                <w:tcW w:w="900" w:type="dxa"/>
                                <w:tcBorders>
                                  <w:top w:val="nil"/>
                                  <w:bottom w:val="nil"/>
                                  <w:right w:val="nil"/>
                                </w:tcBorders>
                                <w:shd w:val="clear" w:color="auto" w:fill="auto"/>
                                <w:noWrap/>
                                <w:vAlign w:val="center"/>
                                <w:hideMark/>
                              </w:tcPr>
                            </w:tcPrChange>
                          </w:tcPr>
                          <w:p w14:paraId="68DB156D" w14:textId="3605FA6A" w:rsidR="00E260F1" w:rsidRPr="00E260F1" w:rsidRDefault="00E260F1" w:rsidP="00E260F1">
                            <w:pPr>
                              <w:spacing w:line="360" w:lineRule="auto"/>
                              <w:jc w:val="center"/>
                              <w:rPr>
                                <w:rFonts w:ascii="Times New Roman" w:hAnsi="Times New Roman" w:cs="Times New Roman"/>
                                <w:sz w:val="18"/>
                                <w:szCs w:val="18"/>
                                <w:rPrChange w:id="2648" w:author="Maino Vieytes, Christian (NIH/NIA/IRP) [F]" w:date="2023-11-16T08:30:00Z">
                                  <w:rPr>
                                    <w:rFonts w:ascii="Times New Roman" w:hAnsi="Times New Roman" w:cs="Times New Roman"/>
                                    <w:sz w:val="20"/>
                                    <w:szCs w:val="20"/>
                                  </w:rPr>
                                </w:rPrChange>
                              </w:rPr>
                            </w:pPr>
                            <w:ins w:id="2649" w:author="Maino Vieytes, Christian (NIH/NIA/IRP) [F]" w:date="2023-11-16T08:30:00Z">
                              <w:r w:rsidRPr="00E260F1">
                                <w:rPr>
                                  <w:rFonts w:ascii="Times New Roman" w:hAnsi="Times New Roman" w:cs="Times New Roman"/>
                                  <w:color w:val="000000"/>
                                  <w:sz w:val="18"/>
                                  <w:szCs w:val="18"/>
                                  <w:rPrChange w:id="2650" w:author="Maino Vieytes, Christian (NIH/NIA/IRP) [F]" w:date="2023-11-16T08:30:00Z">
                                    <w:rPr>
                                      <w:rFonts w:ascii="Calibri" w:hAnsi="Calibri" w:cs="Calibri"/>
                                      <w:color w:val="000000"/>
                                    </w:rPr>
                                  </w:rPrChange>
                                </w:rPr>
                                <w:t>0.11</w:t>
                              </w:r>
                            </w:ins>
                            <w:del w:id="2651" w:author="Maino Vieytes, Christian (NIH/NIA/IRP) [F]" w:date="2023-11-15T15:22:00Z">
                              <w:r w:rsidRPr="00E260F1" w:rsidDel="00C92AAD">
                                <w:rPr>
                                  <w:rFonts w:ascii="Times New Roman" w:hAnsi="Times New Roman" w:cs="Times New Roman"/>
                                  <w:color w:val="000000"/>
                                  <w:sz w:val="18"/>
                                  <w:szCs w:val="18"/>
                                  <w:rPrChange w:id="2652" w:author="Maino Vieytes, Christian (NIH/NIA/IRP) [F]" w:date="2023-11-16T08:30: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2653" w:author="Maino Vieytes, Christian (NIH/NIA/IRP) [F]" w:date="2023-11-16T08:30:00Z">
                              <w:tcPr>
                                <w:tcW w:w="1350" w:type="dxa"/>
                                <w:tcBorders>
                                  <w:top w:val="nil"/>
                                  <w:left w:val="nil"/>
                                  <w:bottom w:val="nil"/>
                                  <w:right w:val="single" w:sz="4" w:space="0" w:color="auto"/>
                                </w:tcBorders>
                                <w:vAlign w:val="center"/>
                              </w:tcPr>
                            </w:tcPrChange>
                          </w:tcPr>
                          <w:p w14:paraId="37D1EABD" w14:textId="124E42AA" w:rsidR="00E260F1" w:rsidRPr="00E260F1" w:rsidRDefault="00E260F1" w:rsidP="00E260F1">
                            <w:pPr>
                              <w:spacing w:line="360" w:lineRule="auto"/>
                              <w:jc w:val="center"/>
                              <w:rPr>
                                <w:rFonts w:ascii="Times New Roman" w:hAnsi="Times New Roman" w:cs="Times New Roman"/>
                                <w:color w:val="000000"/>
                                <w:sz w:val="18"/>
                                <w:szCs w:val="18"/>
                                <w:rPrChange w:id="2654" w:author="Maino Vieytes, Christian (NIH/NIA/IRP) [F]" w:date="2023-11-16T08:30:00Z">
                                  <w:rPr>
                                    <w:rFonts w:ascii="Times New Roman" w:hAnsi="Times New Roman" w:cs="Times New Roman"/>
                                    <w:color w:val="000000"/>
                                    <w:sz w:val="20"/>
                                    <w:szCs w:val="20"/>
                                  </w:rPr>
                                </w:rPrChange>
                              </w:rPr>
                            </w:pPr>
                            <w:ins w:id="2655" w:author="Maino Vieytes, Christian (NIH/NIA/IRP) [F]" w:date="2023-11-16T08:30:00Z">
                              <w:r w:rsidRPr="00E260F1">
                                <w:rPr>
                                  <w:rFonts w:ascii="Times New Roman" w:hAnsi="Times New Roman" w:cs="Times New Roman"/>
                                  <w:color w:val="000000"/>
                                  <w:sz w:val="18"/>
                                  <w:szCs w:val="18"/>
                                  <w:rPrChange w:id="2656" w:author="Maino Vieytes, Christian (NIH/NIA/IRP) [F]" w:date="2023-11-16T08:30:00Z">
                                    <w:rPr>
                                      <w:rFonts w:ascii="Calibri" w:hAnsi="Calibri" w:cs="Calibri"/>
                                      <w:color w:val="000000"/>
                                    </w:rPr>
                                  </w:rPrChange>
                                </w:rPr>
                                <w:t>0.14</w:t>
                              </w:r>
                            </w:ins>
                            <w:del w:id="2657" w:author="Maino Vieytes, Christian (NIH/NIA/IRP) [F]" w:date="2023-11-15T15:22:00Z">
                              <w:r w:rsidRPr="00E260F1" w:rsidDel="00C92AAD">
                                <w:rPr>
                                  <w:rFonts w:ascii="Times New Roman" w:hAnsi="Times New Roman" w:cs="Times New Roman"/>
                                  <w:color w:val="000000"/>
                                  <w:sz w:val="18"/>
                                  <w:szCs w:val="18"/>
                                  <w:rPrChange w:id="2658" w:author="Maino Vieytes, Christian (NIH/NIA/IRP) [F]" w:date="2023-11-16T08:30:00Z">
                                    <w:rPr>
                                      <w:rFonts w:ascii="Times New Roman" w:hAnsi="Times New Roman" w:cs="Times New Roman"/>
                                      <w:color w:val="000000"/>
                                      <w:sz w:val="20"/>
                                      <w:szCs w:val="20"/>
                                    </w:rPr>
                                  </w:rPrChange>
                                </w:rPr>
                                <w:delText>0.11</w:delText>
                              </w:r>
                            </w:del>
                          </w:p>
                        </w:tc>
                      </w:tr>
                      <w:tr w:rsidR="00E260F1" w:rsidRPr="00972A4F" w14:paraId="286A67DC" w14:textId="77777777" w:rsidTr="00E260F1">
                        <w:tblPrEx>
                          <w:tblW w:w="6926" w:type="dxa"/>
                          <w:tblBorders>
                            <w:insideH w:val="none" w:sz="0" w:space="0" w:color="auto"/>
                            <w:insideV w:val="none" w:sz="0" w:space="0" w:color="auto"/>
                          </w:tblBorders>
                          <w:tblLayout w:type="fixed"/>
                          <w:tblCellMar>
                            <w:left w:w="0" w:type="dxa"/>
                            <w:right w:w="0" w:type="dxa"/>
                          </w:tblCellMar>
                          <w:tblPrExChange w:id="2659"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660"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68F146E" w14:textId="77777777" w:rsidR="00E260F1" w:rsidRPr="00972A4F" w:rsidRDefault="00E260F1" w:rsidP="00E260F1">
                            <w:pPr>
                              <w:spacing w:line="360" w:lineRule="auto"/>
                              <w:rPr>
                                <w:rFonts w:ascii="Times New Roman" w:hAnsi="Times New Roman" w:cs="Times New Roman"/>
                                <w:sz w:val="18"/>
                                <w:szCs w:val="18"/>
                                <w:rPrChange w:id="266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662" w:author="Maino Vieytes, Christian (NIH/NIA/IRP) [F]" w:date="2023-11-15T15:31:00Z">
                                  <w:rPr>
                                    <w:rFonts w:ascii="Times New Roman" w:hAnsi="Times New Roman" w:cs="Times New Roman"/>
                                    <w:sz w:val="20"/>
                                    <w:szCs w:val="20"/>
                                  </w:rPr>
                                </w:rPrChange>
                              </w:rPr>
                              <w:t>Soy</w:t>
                            </w:r>
                          </w:p>
                        </w:tc>
                        <w:tc>
                          <w:tcPr>
                            <w:tcW w:w="1499" w:type="dxa"/>
                            <w:tcBorders>
                              <w:top w:val="nil"/>
                              <w:bottom w:val="nil"/>
                            </w:tcBorders>
                            <w:shd w:val="clear" w:color="auto" w:fill="auto"/>
                            <w:noWrap/>
                            <w:vAlign w:val="center"/>
                            <w:hideMark/>
                            <w:tcPrChange w:id="2663" w:author="Maino Vieytes, Christian (NIH/NIA/IRP) [F]" w:date="2023-11-16T08:30:00Z">
                              <w:tcPr>
                                <w:tcW w:w="1499" w:type="dxa"/>
                                <w:tcBorders>
                                  <w:top w:val="nil"/>
                                  <w:bottom w:val="nil"/>
                                </w:tcBorders>
                                <w:shd w:val="clear" w:color="auto" w:fill="auto"/>
                                <w:noWrap/>
                                <w:vAlign w:val="center"/>
                                <w:hideMark/>
                              </w:tcPr>
                            </w:tcPrChange>
                          </w:tcPr>
                          <w:p w14:paraId="6A0FC4F5" w14:textId="05F9440B" w:rsidR="00E260F1" w:rsidRPr="00E260F1" w:rsidRDefault="00E260F1" w:rsidP="00E260F1">
                            <w:pPr>
                              <w:spacing w:line="360" w:lineRule="auto"/>
                              <w:jc w:val="center"/>
                              <w:rPr>
                                <w:rFonts w:ascii="Times New Roman" w:hAnsi="Times New Roman" w:cs="Times New Roman"/>
                                <w:sz w:val="18"/>
                                <w:szCs w:val="18"/>
                                <w:rPrChange w:id="2664" w:author="Maino Vieytes, Christian (NIH/NIA/IRP) [F]" w:date="2023-11-16T08:30:00Z">
                                  <w:rPr>
                                    <w:rFonts w:ascii="Times New Roman" w:hAnsi="Times New Roman" w:cs="Times New Roman"/>
                                    <w:sz w:val="20"/>
                                    <w:szCs w:val="20"/>
                                  </w:rPr>
                                </w:rPrChange>
                              </w:rPr>
                            </w:pPr>
                            <w:ins w:id="2665" w:author="Maino Vieytes, Christian (NIH/NIA/IRP) [F]" w:date="2023-11-16T08:30:00Z">
                              <w:r w:rsidRPr="00E260F1">
                                <w:rPr>
                                  <w:rFonts w:ascii="Times New Roman" w:hAnsi="Times New Roman" w:cs="Times New Roman"/>
                                  <w:color w:val="000000"/>
                                  <w:sz w:val="18"/>
                                  <w:szCs w:val="18"/>
                                  <w:rPrChange w:id="2666" w:author="Maino Vieytes, Christian (NIH/NIA/IRP) [F]" w:date="2023-11-16T08:30:00Z">
                                    <w:rPr>
                                      <w:rFonts w:ascii="Calibri" w:hAnsi="Calibri" w:cs="Calibri"/>
                                      <w:color w:val="000000"/>
                                    </w:rPr>
                                  </w:rPrChange>
                                </w:rPr>
                                <w:t>-0.12</w:t>
                              </w:r>
                            </w:ins>
                            <w:del w:id="2667" w:author="Maino Vieytes, Christian (NIH/NIA/IRP) [F]" w:date="2023-11-15T15:22:00Z">
                              <w:r w:rsidRPr="00E260F1" w:rsidDel="00C92AAD">
                                <w:rPr>
                                  <w:rFonts w:ascii="Times New Roman" w:hAnsi="Times New Roman" w:cs="Times New Roman"/>
                                  <w:color w:val="000000"/>
                                  <w:sz w:val="18"/>
                                  <w:szCs w:val="18"/>
                                  <w:rPrChange w:id="2668"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2669" w:author="Maino Vieytes, Christian (NIH/NIA/IRP) [F]" w:date="2023-11-16T08:30:00Z">
                              <w:tcPr>
                                <w:tcW w:w="990" w:type="dxa"/>
                                <w:tcBorders>
                                  <w:top w:val="nil"/>
                                  <w:bottom w:val="nil"/>
                                </w:tcBorders>
                                <w:shd w:val="clear" w:color="auto" w:fill="auto"/>
                                <w:noWrap/>
                                <w:vAlign w:val="center"/>
                                <w:hideMark/>
                              </w:tcPr>
                            </w:tcPrChange>
                          </w:tcPr>
                          <w:p w14:paraId="43433ECF" w14:textId="0419B0C5" w:rsidR="00E260F1" w:rsidRPr="00E260F1" w:rsidRDefault="00E260F1" w:rsidP="00E260F1">
                            <w:pPr>
                              <w:spacing w:line="360" w:lineRule="auto"/>
                              <w:jc w:val="center"/>
                              <w:rPr>
                                <w:rFonts w:ascii="Times New Roman" w:hAnsi="Times New Roman" w:cs="Times New Roman"/>
                                <w:sz w:val="18"/>
                                <w:szCs w:val="18"/>
                                <w:rPrChange w:id="2670" w:author="Maino Vieytes, Christian (NIH/NIA/IRP) [F]" w:date="2023-11-16T08:30:00Z">
                                  <w:rPr>
                                    <w:rFonts w:ascii="Times New Roman" w:hAnsi="Times New Roman" w:cs="Times New Roman"/>
                                    <w:sz w:val="20"/>
                                    <w:szCs w:val="20"/>
                                  </w:rPr>
                                </w:rPrChange>
                              </w:rPr>
                            </w:pPr>
                            <w:ins w:id="2671" w:author="Maino Vieytes, Christian (NIH/NIA/IRP) [F]" w:date="2023-11-16T08:30:00Z">
                              <w:r w:rsidRPr="00E260F1">
                                <w:rPr>
                                  <w:rFonts w:ascii="Times New Roman" w:hAnsi="Times New Roman" w:cs="Times New Roman"/>
                                  <w:color w:val="000000"/>
                                  <w:sz w:val="18"/>
                                  <w:szCs w:val="18"/>
                                  <w:rPrChange w:id="2672" w:author="Maino Vieytes, Christian (NIH/NIA/IRP) [F]" w:date="2023-11-16T08:30:00Z">
                                    <w:rPr>
                                      <w:rFonts w:ascii="Calibri" w:hAnsi="Calibri" w:cs="Calibri"/>
                                      <w:color w:val="000000"/>
                                    </w:rPr>
                                  </w:rPrChange>
                                </w:rPr>
                                <w:t>-0.010</w:t>
                              </w:r>
                            </w:ins>
                            <w:del w:id="2673" w:author="Maino Vieytes, Christian (NIH/NIA/IRP) [F]" w:date="2023-11-15T15:22:00Z">
                              <w:r w:rsidRPr="00E260F1" w:rsidDel="00C92AAD">
                                <w:rPr>
                                  <w:rFonts w:ascii="Times New Roman" w:hAnsi="Times New Roman" w:cs="Times New Roman"/>
                                  <w:color w:val="000000"/>
                                  <w:sz w:val="18"/>
                                  <w:szCs w:val="18"/>
                                  <w:rPrChange w:id="2674" w:author="Maino Vieytes, Christian (NIH/NIA/IRP) [F]" w:date="2023-11-16T08:30:00Z">
                                    <w:rPr>
                                      <w:rFonts w:ascii="Times New Roman" w:hAnsi="Times New Roman" w:cs="Times New Roman"/>
                                      <w:color w:val="000000"/>
                                      <w:sz w:val="20"/>
                                      <w:szCs w:val="20"/>
                                    </w:rPr>
                                  </w:rPrChange>
                                </w:rPr>
                                <w:delText>0.07</w:delText>
                              </w:r>
                            </w:del>
                          </w:p>
                        </w:tc>
                        <w:tc>
                          <w:tcPr>
                            <w:tcW w:w="900" w:type="dxa"/>
                            <w:tcBorders>
                              <w:top w:val="nil"/>
                              <w:bottom w:val="nil"/>
                              <w:right w:val="nil"/>
                            </w:tcBorders>
                            <w:shd w:val="clear" w:color="auto" w:fill="auto"/>
                            <w:noWrap/>
                            <w:vAlign w:val="center"/>
                            <w:hideMark/>
                            <w:tcPrChange w:id="2675" w:author="Maino Vieytes, Christian (NIH/NIA/IRP) [F]" w:date="2023-11-16T08:30:00Z">
                              <w:tcPr>
                                <w:tcW w:w="900" w:type="dxa"/>
                                <w:tcBorders>
                                  <w:top w:val="nil"/>
                                  <w:bottom w:val="nil"/>
                                  <w:right w:val="nil"/>
                                </w:tcBorders>
                                <w:shd w:val="clear" w:color="auto" w:fill="auto"/>
                                <w:noWrap/>
                                <w:vAlign w:val="center"/>
                                <w:hideMark/>
                              </w:tcPr>
                            </w:tcPrChange>
                          </w:tcPr>
                          <w:p w14:paraId="05CD5322" w14:textId="3F69007A" w:rsidR="00E260F1" w:rsidRPr="00E260F1" w:rsidRDefault="00E260F1" w:rsidP="00E260F1">
                            <w:pPr>
                              <w:spacing w:line="360" w:lineRule="auto"/>
                              <w:jc w:val="center"/>
                              <w:rPr>
                                <w:rFonts w:ascii="Times New Roman" w:hAnsi="Times New Roman" w:cs="Times New Roman"/>
                                <w:sz w:val="18"/>
                                <w:szCs w:val="18"/>
                                <w:rPrChange w:id="2676" w:author="Maino Vieytes, Christian (NIH/NIA/IRP) [F]" w:date="2023-11-16T08:30:00Z">
                                  <w:rPr>
                                    <w:rFonts w:ascii="Times New Roman" w:hAnsi="Times New Roman" w:cs="Times New Roman"/>
                                    <w:sz w:val="20"/>
                                    <w:szCs w:val="20"/>
                                  </w:rPr>
                                </w:rPrChange>
                              </w:rPr>
                            </w:pPr>
                            <w:ins w:id="2677" w:author="Maino Vieytes, Christian (NIH/NIA/IRP) [F]" w:date="2023-11-16T08:30:00Z">
                              <w:r w:rsidRPr="00E260F1">
                                <w:rPr>
                                  <w:rFonts w:ascii="Times New Roman" w:hAnsi="Times New Roman" w:cs="Times New Roman"/>
                                  <w:color w:val="000000"/>
                                  <w:sz w:val="18"/>
                                  <w:szCs w:val="18"/>
                                  <w:rPrChange w:id="2678" w:author="Maino Vieytes, Christian (NIH/NIA/IRP) [F]" w:date="2023-11-16T08:30:00Z">
                                    <w:rPr>
                                      <w:rFonts w:ascii="Calibri" w:hAnsi="Calibri" w:cs="Calibri"/>
                                      <w:color w:val="000000"/>
                                    </w:rPr>
                                  </w:rPrChange>
                                </w:rPr>
                                <w:t>0.15</w:t>
                              </w:r>
                            </w:ins>
                            <w:del w:id="2679" w:author="Maino Vieytes, Christian (NIH/NIA/IRP) [F]" w:date="2023-11-15T15:22:00Z">
                              <w:r w:rsidRPr="00E260F1" w:rsidDel="00C92AAD">
                                <w:rPr>
                                  <w:rFonts w:ascii="Times New Roman" w:hAnsi="Times New Roman" w:cs="Times New Roman"/>
                                  <w:color w:val="000000"/>
                                  <w:sz w:val="18"/>
                                  <w:szCs w:val="18"/>
                                  <w:rPrChange w:id="2680" w:author="Maino Vieytes, Christian (NIH/NIA/IRP) [F]" w:date="2023-11-16T08:30:00Z">
                                    <w:rPr>
                                      <w:rFonts w:ascii="Times New Roman" w:hAnsi="Times New Roman" w:cs="Times New Roman"/>
                                      <w:color w:val="000000"/>
                                      <w:sz w:val="20"/>
                                      <w:szCs w:val="20"/>
                                    </w:rPr>
                                  </w:rPrChange>
                                </w:rPr>
                                <w:delText>0.20</w:delText>
                              </w:r>
                            </w:del>
                          </w:p>
                        </w:tc>
                        <w:tc>
                          <w:tcPr>
                            <w:tcW w:w="1350" w:type="dxa"/>
                            <w:tcBorders>
                              <w:top w:val="nil"/>
                              <w:left w:val="nil"/>
                              <w:bottom w:val="nil"/>
                              <w:right w:val="single" w:sz="4" w:space="0" w:color="auto"/>
                            </w:tcBorders>
                            <w:vAlign w:val="center"/>
                            <w:tcPrChange w:id="2681" w:author="Maino Vieytes, Christian (NIH/NIA/IRP) [F]" w:date="2023-11-16T08:30:00Z">
                              <w:tcPr>
                                <w:tcW w:w="1350" w:type="dxa"/>
                                <w:tcBorders>
                                  <w:top w:val="nil"/>
                                  <w:left w:val="nil"/>
                                  <w:bottom w:val="nil"/>
                                  <w:right w:val="single" w:sz="4" w:space="0" w:color="auto"/>
                                </w:tcBorders>
                                <w:vAlign w:val="center"/>
                              </w:tcPr>
                            </w:tcPrChange>
                          </w:tcPr>
                          <w:p w14:paraId="30FB0137" w14:textId="6066ED04" w:rsidR="00E260F1" w:rsidRPr="00E260F1" w:rsidRDefault="00E260F1" w:rsidP="00E260F1">
                            <w:pPr>
                              <w:spacing w:line="360" w:lineRule="auto"/>
                              <w:jc w:val="center"/>
                              <w:rPr>
                                <w:rFonts w:ascii="Times New Roman" w:hAnsi="Times New Roman" w:cs="Times New Roman"/>
                                <w:color w:val="000000"/>
                                <w:sz w:val="18"/>
                                <w:szCs w:val="18"/>
                                <w:rPrChange w:id="2682" w:author="Maino Vieytes, Christian (NIH/NIA/IRP) [F]" w:date="2023-11-16T08:30:00Z">
                                  <w:rPr>
                                    <w:rFonts w:ascii="Times New Roman" w:hAnsi="Times New Roman" w:cs="Times New Roman"/>
                                    <w:color w:val="000000"/>
                                    <w:sz w:val="20"/>
                                    <w:szCs w:val="20"/>
                                  </w:rPr>
                                </w:rPrChange>
                              </w:rPr>
                            </w:pPr>
                            <w:ins w:id="2683" w:author="Maino Vieytes, Christian (NIH/NIA/IRP) [F]" w:date="2023-11-16T08:30:00Z">
                              <w:r w:rsidRPr="00E260F1">
                                <w:rPr>
                                  <w:rFonts w:ascii="Times New Roman" w:hAnsi="Times New Roman" w:cs="Times New Roman"/>
                                  <w:color w:val="000000"/>
                                  <w:sz w:val="18"/>
                                  <w:szCs w:val="18"/>
                                  <w:rPrChange w:id="2684" w:author="Maino Vieytes, Christian (NIH/NIA/IRP) [F]" w:date="2023-11-16T08:30:00Z">
                                    <w:rPr>
                                      <w:rFonts w:ascii="Calibri" w:hAnsi="Calibri" w:cs="Calibri"/>
                                      <w:color w:val="000000"/>
                                    </w:rPr>
                                  </w:rPrChange>
                                </w:rPr>
                                <w:t>0.12</w:t>
                              </w:r>
                            </w:ins>
                            <w:del w:id="2685" w:author="Maino Vieytes, Christian (NIH/NIA/IRP) [F]" w:date="2023-11-15T15:22:00Z">
                              <w:r w:rsidRPr="00E260F1" w:rsidDel="00C92AAD">
                                <w:rPr>
                                  <w:rFonts w:ascii="Times New Roman" w:hAnsi="Times New Roman" w:cs="Times New Roman"/>
                                  <w:color w:val="000000"/>
                                  <w:sz w:val="18"/>
                                  <w:szCs w:val="18"/>
                                  <w:rPrChange w:id="2686" w:author="Maino Vieytes, Christian (NIH/NIA/IRP) [F]" w:date="2023-11-16T08:30:00Z">
                                    <w:rPr>
                                      <w:rFonts w:ascii="Times New Roman" w:hAnsi="Times New Roman" w:cs="Times New Roman"/>
                                      <w:color w:val="000000"/>
                                      <w:sz w:val="20"/>
                                      <w:szCs w:val="20"/>
                                    </w:rPr>
                                  </w:rPrChange>
                                </w:rPr>
                                <w:delText>0.14</w:delText>
                              </w:r>
                            </w:del>
                          </w:p>
                        </w:tc>
                      </w:tr>
                      <w:tr w:rsidR="00E260F1" w:rsidRPr="00972A4F" w14:paraId="4875C0D7" w14:textId="77777777" w:rsidTr="00E260F1">
                        <w:tblPrEx>
                          <w:tblW w:w="6926" w:type="dxa"/>
                          <w:tblBorders>
                            <w:insideH w:val="none" w:sz="0" w:space="0" w:color="auto"/>
                            <w:insideV w:val="none" w:sz="0" w:space="0" w:color="auto"/>
                          </w:tblBorders>
                          <w:tblLayout w:type="fixed"/>
                          <w:tblCellMar>
                            <w:left w:w="0" w:type="dxa"/>
                            <w:right w:w="0" w:type="dxa"/>
                          </w:tblCellMar>
                          <w:tblPrExChange w:id="2687"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688"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51F2456" w14:textId="77777777" w:rsidR="00E260F1" w:rsidRPr="00972A4F" w:rsidRDefault="00E260F1" w:rsidP="00E260F1">
                            <w:pPr>
                              <w:spacing w:line="360" w:lineRule="auto"/>
                              <w:rPr>
                                <w:rFonts w:ascii="Times New Roman" w:hAnsi="Times New Roman" w:cs="Times New Roman"/>
                                <w:sz w:val="18"/>
                                <w:szCs w:val="18"/>
                                <w:rPrChange w:id="268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690" w:author="Maino Vieytes, Christian (NIH/NIA/IRP) [F]" w:date="2023-11-15T15:31:00Z">
                                  <w:rPr>
                                    <w:rFonts w:ascii="Times New Roman" w:hAnsi="Times New Roman" w:cs="Times New Roman"/>
                                    <w:sz w:val="20"/>
                                    <w:szCs w:val="20"/>
                                  </w:rPr>
                                </w:rPrChange>
                              </w:rPr>
                              <w:t>Refined Grains</w:t>
                            </w:r>
                          </w:p>
                        </w:tc>
                        <w:tc>
                          <w:tcPr>
                            <w:tcW w:w="1499" w:type="dxa"/>
                            <w:tcBorders>
                              <w:top w:val="nil"/>
                              <w:bottom w:val="nil"/>
                            </w:tcBorders>
                            <w:shd w:val="clear" w:color="auto" w:fill="auto"/>
                            <w:noWrap/>
                            <w:vAlign w:val="center"/>
                            <w:hideMark/>
                            <w:tcPrChange w:id="2691" w:author="Maino Vieytes, Christian (NIH/NIA/IRP) [F]" w:date="2023-11-16T08:30:00Z">
                              <w:tcPr>
                                <w:tcW w:w="1499" w:type="dxa"/>
                                <w:tcBorders>
                                  <w:top w:val="nil"/>
                                  <w:bottom w:val="nil"/>
                                </w:tcBorders>
                                <w:shd w:val="clear" w:color="auto" w:fill="auto"/>
                                <w:noWrap/>
                                <w:vAlign w:val="center"/>
                                <w:hideMark/>
                              </w:tcPr>
                            </w:tcPrChange>
                          </w:tcPr>
                          <w:p w14:paraId="66C1C0AB" w14:textId="726801CA" w:rsidR="00E260F1" w:rsidRPr="00E260F1" w:rsidRDefault="00E260F1" w:rsidP="00E260F1">
                            <w:pPr>
                              <w:spacing w:line="360" w:lineRule="auto"/>
                              <w:jc w:val="center"/>
                              <w:rPr>
                                <w:rFonts w:ascii="Times New Roman" w:hAnsi="Times New Roman" w:cs="Times New Roman"/>
                                <w:sz w:val="18"/>
                                <w:szCs w:val="18"/>
                                <w:rPrChange w:id="2692" w:author="Maino Vieytes, Christian (NIH/NIA/IRP) [F]" w:date="2023-11-16T08:30:00Z">
                                  <w:rPr>
                                    <w:rFonts w:ascii="Times New Roman" w:hAnsi="Times New Roman" w:cs="Times New Roman"/>
                                    <w:sz w:val="20"/>
                                    <w:szCs w:val="20"/>
                                  </w:rPr>
                                </w:rPrChange>
                              </w:rPr>
                            </w:pPr>
                            <w:ins w:id="2693" w:author="Maino Vieytes, Christian (NIH/NIA/IRP) [F]" w:date="2023-11-16T08:30:00Z">
                              <w:r w:rsidRPr="00E260F1">
                                <w:rPr>
                                  <w:rFonts w:ascii="Times New Roman" w:hAnsi="Times New Roman" w:cs="Times New Roman"/>
                                  <w:color w:val="000000"/>
                                  <w:sz w:val="18"/>
                                  <w:szCs w:val="18"/>
                                  <w:rPrChange w:id="2694" w:author="Maino Vieytes, Christian (NIH/NIA/IRP) [F]" w:date="2023-11-16T08:30:00Z">
                                    <w:rPr>
                                      <w:rFonts w:ascii="Calibri" w:hAnsi="Calibri" w:cs="Calibri"/>
                                      <w:color w:val="000000"/>
                                    </w:rPr>
                                  </w:rPrChange>
                                </w:rPr>
                                <w:t>0.11</w:t>
                              </w:r>
                            </w:ins>
                            <w:del w:id="2695" w:author="Maino Vieytes, Christian (NIH/NIA/IRP) [F]" w:date="2023-11-15T15:22:00Z">
                              <w:r w:rsidRPr="00E260F1" w:rsidDel="00C92AAD">
                                <w:rPr>
                                  <w:rFonts w:ascii="Times New Roman" w:hAnsi="Times New Roman" w:cs="Times New Roman"/>
                                  <w:color w:val="000000"/>
                                  <w:sz w:val="18"/>
                                  <w:szCs w:val="18"/>
                                  <w:rPrChange w:id="2696" w:author="Maino Vieytes, Christian (NIH/NIA/IRP) [F]" w:date="2023-11-16T08:30:00Z">
                                    <w:rPr>
                                      <w:rFonts w:ascii="Times New Roman" w:hAnsi="Times New Roman" w:cs="Times New Roman"/>
                                      <w:color w:val="000000"/>
                                      <w:sz w:val="20"/>
                                      <w:szCs w:val="20"/>
                                    </w:rPr>
                                  </w:rPrChange>
                                </w:rPr>
                                <w:delText>-0.06</w:delText>
                              </w:r>
                            </w:del>
                          </w:p>
                        </w:tc>
                        <w:tc>
                          <w:tcPr>
                            <w:tcW w:w="990" w:type="dxa"/>
                            <w:tcBorders>
                              <w:top w:val="nil"/>
                              <w:bottom w:val="nil"/>
                            </w:tcBorders>
                            <w:shd w:val="clear" w:color="auto" w:fill="auto"/>
                            <w:noWrap/>
                            <w:vAlign w:val="center"/>
                            <w:hideMark/>
                            <w:tcPrChange w:id="2697" w:author="Maino Vieytes, Christian (NIH/NIA/IRP) [F]" w:date="2023-11-16T08:30:00Z">
                              <w:tcPr>
                                <w:tcW w:w="990" w:type="dxa"/>
                                <w:tcBorders>
                                  <w:top w:val="nil"/>
                                  <w:bottom w:val="nil"/>
                                </w:tcBorders>
                                <w:shd w:val="clear" w:color="auto" w:fill="auto"/>
                                <w:noWrap/>
                                <w:vAlign w:val="center"/>
                                <w:hideMark/>
                              </w:tcPr>
                            </w:tcPrChange>
                          </w:tcPr>
                          <w:p w14:paraId="79373607" w14:textId="4082319F" w:rsidR="00E260F1" w:rsidRPr="00E260F1" w:rsidRDefault="00E260F1" w:rsidP="00E260F1">
                            <w:pPr>
                              <w:spacing w:line="360" w:lineRule="auto"/>
                              <w:jc w:val="center"/>
                              <w:rPr>
                                <w:rFonts w:ascii="Times New Roman" w:hAnsi="Times New Roman" w:cs="Times New Roman"/>
                                <w:sz w:val="18"/>
                                <w:szCs w:val="18"/>
                                <w:rPrChange w:id="2698" w:author="Maino Vieytes, Christian (NIH/NIA/IRP) [F]" w:date="2023-11-16T08:30:00Z">
                                  <w:rPr>
                                    <w:rFonts w:ascii="Times New Roman" w:hAnsi="Times New Roman" w:cs="Times New Roman"/>
                                    <w:sz w:val="20"/>
                                    <w:szCs w:val="20"/>
                                  </w:rPr>
                                </w:rPrChange>
                              </w:rPr>
                            </w:pPr>
                            <w:ins w:id="2699" w:author="Maino Vieytes, Christian (NIH/NIA/IRP) [F]" w:date="2023-11-16T08:30:00Z">
                              <w:r w:rsidRPr="00E260F1">
                                <w:rPr>
                                  <w:rFonts w:ascii="Times New Roman" w:hAnsi="Times New Roman" w:cs="Times New Roman"/>
                                  <w:color w:val="000000"/>
                                  <w:sz w:val="18"/>
                                  <w:szCs w:val="18"/>
                                  <w:rPrChange w:id="2700" w:author="Maino Vieytes, Christian (NIH/NIA/IRP) [F]" w:date="2023-11-16T08:30:00Z">
                                    <w:rPr>
                                      <w:rFonts w:ascii="Calibri" w:hAnsi="Calibri" w:cs="Calibri"/>
                                      <w:color w:val="000000"/>
                                    </w:rPr>
                                  </w:rPrChange>
                                </w:rPr>
                                <w:t>-0.12</w:t>
                              </w:r>
                            </w:ins>
                            <w:del w:id="2701" w:author="Maino Vieytes, Christian (NIH/NIA/IRP) [F]" w:date="2023-11-15T15:22:00Z">
                              <w:r w:rsidRPr="00E260F1" w:rsidDel="00C92AAD">
                                <w:rPr>
                                  <w:rFonts w:ascii="Times New Roman" w:hAnsi="Times New Roman" w:cs="Times New Roman"/>
                                  <w:color w:val="000000"/>
                                  <w:sz w:val="18"/>
                                  <w:szCs w:val="18"/>
                                  <w:rPrChange w:id="2702" w:author="Maino Vieytes, Christian (NIH/NIA/IRP) [F]" w:date="2023-11-16T08:30: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2703" w:author="Maino Vieytes, Christian (NIH/NIA/IRP) [F]" w:date="2023-11-16T08:30:00Z">
                              <w:tcPr>
                                <w:tcW w:w="900" w:type="dxa"/>
                                <w:tcBorders>
                                  <w:top w:val="nil"/>
                                  <w:bottom w:val="nil"/>
                                  <w:right w:val="nil"/>
                                </w:tcBorders>
                                <w:shd w:val="clear" w:color="auto" w:fill="auto"/>
                                <w:noWrap/>
                                <w:vAlign w:val="center"/>
                                <w:hideMark/>
                              </w:tcPr>
                            </w:tcPrChange>
                          </w:tcPr>
                          <w:p w14:paraId="5620B4EF" w14:textId="3A5F7094" w:rsidR="00E260F1" w:rsidRPr="00E260F1" w:rsidRDefault="00E260F1" w:rsidP="00E260F1">
                            <w:pPr>
                              <w:spacing w:line="360" w:lineRule="auto"/>
                              <w:jc w:val="center"/>
                              <w:rPr>
                                <w:rFonts w:ascii="Times New Roman" w:hAnsi="Times New Roman" w:cs="Times New Roman"/>
                                <w:b/>
                                <w:bCs/>
                                <w:sz w:val="18"/>
                                <w:szCs w:val="18"/>
                                <w:rPrChange w:id="2704" w:author="Maino Vieytes, Christian (NIH/NIA/IRP) [F]" w:date="2023-11-16T08:30:00Z">
                                  <w:rPr>
                                    <w:rFonts w:ascii="Times New Roman" w:hAnsi="Times New Roman" w:cs="Times New Roman"/>
                                    <w:b/>
                                    <w:bCs/>
                                    <w:sz w:val="20"/>
                                    <w:szCs w:val="20"/>
                                  </w:rPr>
                                </w:rPrChange>
                              </w:rPr>
                            </w:pPr>
                            <w:ins w:id="2705" w:author="Maino Vieytes, Christian (NIH/NIA/IRP) [F]" w:date="2023-11-16T08:30:00Z">
                              <w:r w:rsidRPr="00E260F1">
                                <w:rPr>
                                  <w:rFonts w:ascii="Times New Roman" w:hAnsi="Times New Roman" w:cs="Times New Roman"/>
                                  <w:color w:val="000000"/>
                                  <w:sz w:val="18"/>
                                  <w:szCs w:val="18"/>
                                  <w:rPrChange w:id="2706" w:author="Maino Vieytes, Christian (NIH/NIA/IRP) [F]" w:date="2023-11-16T08:30:00Z">
                                    <w:rPr>
                                      <w:rFonts w:ascii="Calibri" w:hAnsi="Calibri" w:cs="Calibri"/>
                                      <w:color w:val="000000"/>
                                    </w:rPr>
                                  </w:rPrChange>
                                </w:rPr>
                                <w:t>-0.020</w:t>
                              </w:r>
                            </w:ins>
                            <w:del w:id="2707" w:author="Maino Vieytes, Christian (NIH/NIA/IRP) [F]" w:date="2023-11-15T15:22:00Z">
                              <w:r w:rsidRPr="00E260F1" w:rsidDel="00C92AAD">
                                <w:rPr>
                                  <w:rFonts w:ascii="Times New Roman" w:hAnsi="Times New Roman" w:cs="Times New Roman"/>
                                  <w:b/>
                                  <w:bCs/>
                                  <w:color w:val="000000"/>
                                  <w:sz w:val="18"/>
                                  <w:szCs w:val="18"/>
                                  <w:rPrChange w:id="2708" w:author="Maino Vieytes, Christian (NIH/NIA/IRP) [F]" w:date="2023-11-16T08:30:00Z">
                                    <w:rPr>
                                      <w:rFonts w:ascii="Times New Roman" w:hAnsi="Times New Roman" w:cs="Times New Roman"/>
                                      <w:b/>
                                      <w:bCs/>
                                      <w:color w:val="000000"/>
                                      <w:sz w:val="20"/>
                                      <w:szCs w:val="20"/>
                                    </w:rPr>
                                  </w:rPrChange>
                                </w:rPr>
                                <w:delText>-0.41</w:delText>
                              </w:r>
                            </w:del>
                          </w:p>
                        </w:tc>
                        <w:tc>
                          <w:tcPr>
                            <w:tcW w:w="1350" w:type="dxa"/>
                            <w:tcBorders>
                              <w:top w:val="nil"/>
                              <w:left w:val="nil"/>
                              <w:bottom w:val="nil"/>
                              <w:right w:val="single" w:sz="4" w:space="0" w:color="auto"/>
                            </w:tcBorders>
                            <w:vAlign w:val="center"/>
                            <w:tcPrChange w:id="2709" w:author="Maino Vieytes, Christian (NIH/NIA/IRP) [F]" w:date="2023-11-16T08:30:00Z">
                              <w:tcPr>
                                <w:tcW w:w="1350" w:type="dxa"/>
                                <w:tcBorders>
                                  <w:top w:val="nil"/>
                                  <w:left w:val="nil"/>
                                  <w:bottom w:val="nil"/>
                                  <w:right w:val="single" w:sz="4" w:space="0" w:color="auto"/>
                                </w:tcBorders>
                                <w:vAlign w:val="center"/>
                              </w:tcPr>
                            </w:tcPrChange>
                          </w:tcPr>
                          <w:p w14:paraId="3FCA218C" w14:textId="02EB797A" w:rsidR="00E260F1" w:rsidRPr="005E1339" w:rsidRDefault="00E260F1" w:rsidP="00E260F1">
                            <w:pPr>
                              <w:spacing w:line="360" w:lineRule="auto"/>
                              <w:jc w:val="center"/>
                              <w:rPr>
                                <w:rFonts w:ascii="Times New Roman" w:hAnsi="Times New Roman" w:cs="Times New Roman"/>
                                <w:b/>
                                <w:bCs/>
                                <w:color w:val="000000"/>
                                <w:sz w:val="18"/>
                                <w:szCs w:val="18"/>
                                <w:rPrChange w:id="2710" w:author="Maino Vieytes, Christian (NIH/NIA/IRP) [F]" w:date="2023-11-16T08:34:00Z">
                                  <w:rPr>
                                    <w:rFonts w:ascii="Times New Roman" w:hAnsi="Times New Roman" w:cs="Times New Roman"/>
                                    <w:b/>
                                    <w:bCs/>
                                    <w:color w:val="000000"/>
                                    <w:sz w:val="20"/>
                                    <w:szCs w:val="20"/>
                                  </w:rPr>
                                </w:rPrChange>
                              </w:rPr>
                            </w:pPr>
                            <w:ins w:id="2711" w:author="Maino Vieytes, Christian (NIH/NIA/IRP) [F]" w:date="2023-11-16T08:30:00Z">
                              <w:r w:rsidRPr="005E1339">
                                <w:rPr>
                                  <w:rFonts w:ascii="Times New Roman" w:hAnsi="Times New Roman" w:cs="Times New Roman"/>
                                  <w:b/>
                                  <w:bCs/>
                                  <w:color w:val="000000"/>
                                  <w:sz w:val="18"/>
                                  <w:szCs w:val="18"/>
                                  <w:rPrChange w:id="2712" w:author="Maino Vieytes, Christian (NIH/NIA/IRP) [F]" w:date="2023-11-16T08:34:00Z">
                                    <w:rPr>
                                      <w:rFonts w:ascii="Calibri" w:hAnsi="Calibri" w:cs="Calibri"/>
                                      <w:color w:val="000000"/>
                                    </w:rPr>
                                  </w:rPrChange>
                                </w:rPr>
                                <w:t>-0.36</w:t>
                              </w:r>
                            </w:ins>
                            <w:del w:id="2713" w:author="Maino Vieytes, Christian (NIH/NIA/IRP) [F]" w:date="2023-11-15T15:22:00Z">
                              <w:r w:rsidRPr="005E1339" w:rsidDel="00C92AAD">
                                <w:rPr>
                                  <w:rFonts w:ascii="Times New Roman" w:hAnsi="Times New Roman" w:cs="Times New Roman"/>
                                  <w:b/>
                                  <w:bCs/>
                                  <w:color w:val="000000"/>
                                  <w:sz w:val="18"/>
                                  <w:szCs w:val="18"/>
                                  <w:rPrChange w:id="2714" w:author="Maino Vieytes, Christian (NIH/NIA/IRP) [F]" w:date="2023-11-16T08:34:00Z">
                                    <w:rPr>
                                      <w:rFonts w:ascii="Times New Roman" w:hAnsi="Times New Roman" w:cs="Times New Roman"/>
                                      <w:b/>
                                      <w:bCs/>
                                      <w:color w:val="000000"/>
                                      <w:sz w:val="20"/>
                                      <w:szCs w:val="20"/>
                                    </w:rPr>
                                  </w:rPrChange>
                                </w:rPr>
                                <w:delText>-0.37</w:delText>
                              </w:r>
                            </w:del>
                          </w:p>
                        </w:tc>
                      </w:tr>
                      <w:tr w:rsidR="00E260F1" w:rsidRPr="00972A4F" w14:paraId="23EA4A1D" w14:textId="77777777" w:rsidTr="00E260F1">
                        <w:tblPrEx>
                          <w:tblW w:w="6926" w:type="dxa"/>
                          <w:tblBorders>
                            <w:insideH w:val="none" w:sz="0" w:space="0" w:color="auto"/>
                            <w:insideV w:val="none" w:sz="0" w:space="0" w:color="auto"/>
                          </w:tblBorders>
                          <w:tblLayout w:type="fixed"/>
                          <w:tblCellMar>
                            <w:left w:w="0" w:type="dxa"/>
                            <w:right w:w="0" w:type="dxa"/>
                          </w:tblCellMar>
                          <w:tblPrExChange w:id="2715"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716"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873CECC" w14:textId="77777777" w:rsidR="00E260F1" w:rsidRPr="00972A4F" w:rsidRDefault="00E260F1" w:rsidP="00E260F1">
                            <w:pPr>
                              <w:spacing w:line="360" w:lineRule="auto"/>
                              <w:rPr>
                                <w:rFonts w:ascii="Times New Roman" w:hAnsi="Times New Roman" w:cs="Times New Roman"/>
                                <w:sz w:val="18"/>
                                <w:szCs w:val="18"/>
                                <w:rPrChange w:id="2717"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718" w:author="Maino Vieytes, Christian (NIH/NIA/IRP) [F]" w:date="2023-11-15T15:31:00Z">
                                  <w:rPr>
                                    <w:rFonts w:ascii="Times New Roman" w:hAnsi="Times New Roman" w:cs="Times New Roman"/>
                                    <w:sz w:val="20"/>
                                    <w:szCs w:val="20"/>
                                  </w:rPr>
                                </w:rPrChange>
                              </w:rPr>
                              <w:t>Whole Grains</w:t>
                            </w:r>
                          </w:p>
                        </w:tc>
                        <w:tc>
                          <w:tcPr>
                            <w:tcW w:w="1499" w:type="dxa"/>
                            <w:tcBorders>
                              <w:top w:val="nil"/>
                              <w:bottom w:val="nil"/>
                            </w:tcBorders>
                            <w:shd w:val="clear" w:color="auto" w:fill="auto"/>
                            <w:noWrap/>
                            <w:vAlign w:val="center"/>
                            <w:hideMark/>
                            <w:tcPrChange w:id="2719" w:author="Maino Vieytes, Christian (NIH/NIA/IRP) [F]" w:date="2023-11-16T08:30:00Z">
                              <w:tcPr>
                                <w:tcW w:w="1499" w:type="dxa"/>
                                <w:tcBorders>
                                  <w:top w:val="nil"/>
                                  <w:bottom w:val="nil"/>
                                </w:tcBorders>
                                <w:shd w:val="clear" w:color="auto" w:fill="auto"/>
                                <w:noWrap/>
                                <w:vAlign w:val="center"/>
                                <w:hideMark/>
                              </w:tcPr>
                            </w:tcPrChange>
                          </w:tcPr>
                          <w:p w14:paraId="3DD14805" w14:textId="7AEAFC80" w:rsidR="00E260F1" w:rsidRPr="005E1339" w:rsidRDefault="00E260F1" w:rsidP="00E260F1">
                            <w:pPr>
                              <w:spacing w:line="360" w:lineRule="auto"/>
                              <w:jc w:val="center"/>
                              <w:rPr>
                                <w:rFonts w:ascii="Times New Roman" w:hAnsi="Times New Roman" w:cs="Times New Roman"/>
                                <w:b/>
                                <w:bCs/>
                                <w:sz w:val="18"/>
                                <w:szCs w:val="18"/>
                                <w:rPrChange w:id="2720" w:author="Maino Vieytes, Christian (NIH/NIA/IRP) [F]" w:date="2023-11-16T08:32:00Z">
                                  <w:rPr>
                                    <w:rFonts w:ascii="Times New Roman" w:hAnsi="Times New Roman" w:cs="Times New Roman"/>
                                    <w:sz w:val="20"/>
                                    <w:szCs w:val="20"/>
                                  </w:rPr>
                                </w:rPrChange>
                              </w:rPr>
                            </w:pPr>
                            <w:ins w:id="2721" w:author="Maino Vieytes, Christian (NIH/NIA/IRP) [F]" w:date="2023-11-16T08:30:00Z">
                              <w:r w:rsidRPr="005E1339">
                                <w:rPr>
                                  <w:rFonts w:ascii="Times New Roman" w:hAnsi="Times New Roman" w:cs="Times New Roman"/>
                                  <w:b/>
                                  <w:bCs/>
                                  <w:color w:val="000000"/>
                                  <w:sz w:val="18"/>
                                  <w:szCs w:val="18"/>
                                  <w:rPrChange w:id="2722" w:author="Maino Vieytes, Christian (NIH/NIA/IRP) [F]" w:date="2023-11-16T08:32:00Z">
                                    <w:rPr>
                                      <w:rFonts w:ascii="Calibri" w:hAnsi="Calibri" w:cs="Calibri"/>
                                      <w:color w:val="000000"/>
                                    </w:rPr>
                                  </w:rPrChange>
                                </w:rPr>
                                <w:t>-0.20</w:t>
                              </w:r>
                            </w:ins>
                            <w:del w:id="2723" w:author="Maino Vieytes, Christian (NIH/NIA/IRP) [F]" w:date="2023-11-15T15:22:00Z">
                              <w:r w:rsidRPr="005E1339" w:rsidDel="00C92AAD">
                                <w:rPr>
                                  <w:rFonts w:ascii="Times New Roman" w:hAnsi="Times New Roman" w:cs="Times New Roman"/>
                                  <w:b/>
                                  <w:bCs/>
                                  <w:color w:val="000000"/>
                                  <w:sz w:val="18"/>
                                  <w:szCs w:val="18"/>
                                  <w:rPrChange w:id="2724" w:author="Maino Vieytes, Christian (NIH/NIA/IRP) [F]" w:date="2023-11-16T08:32:00Z">
                                    <w:rPr>
                                      <w:rFonts w:ascii="Times New Roman" w:hAnsi="Times New Roman" w:cs="Times New Roman"/>
                                      <w:color w:val="000000"/>
                                      <w:sz w:val="20"/>
                                      <w:szCs w:val="20"/>
                                    </w:rPr>
                                  </w:rPrChange>
                                </w:rPr>
                                <w:delText>-0.19</w:delText>
                              </w:r>
                            </w:del>
                          </w:p>
                        </w:tc>
                        <w:tc>
                          <w:tcPr>
                            <w:tcW w:w="990" w:type="dxa"/>
                            <w:tcBorders>
                              <w:top w:val="nil"/>
                              <w:bottom w:val="nil"/>
                            </w:tcBorders>
                            <w:shd w:val="clear" w:color="auto" w:fill="auto"/>
                            <w:noWrap/>
                            <w:vAlign w:val="center"/>
                            <w:hideMark/>
                            <w:tcPrChange w:id="2725" w:author="Maino Vieytes, Christian (NIH/NIA/IRP) [F]" w:date="2023-11-16T08:30:00Z">
                              <w:tcPr>
                                <w:tcW w:w="990" w:type="dxa"/>
                                <w:tcBorders>
                                  <w:top w:val="nil"/>
                                  <w:bottom w:val="nil"/>
                                </w:tcBorders>
                                <w:shd w:val="clear" w:color="auto" w:fill="auto"/>
                                <w:noWrap/>
                                <w:vAlign w:val="center"/>
                                <w:hideMark/>
                              </w:tcPr>
                            </w:tcPrChange>
                          </w:tcPr>
                          <w:p w14:paraId="62780FF9" w14:textId="40AB2C61" w:rsidR="00E260F1" w:rsidRPr="00E260F1" w:rsidRDefault="00E260F1" w:rsidP="00E260F1">
                            <w:pPr>
                              <w:spacing w:line="360" w:lineRule="auto"/>
                              <w:jc w:val="center"/>
                              <w:rPr>
                                <w:rFonts w:ascii="Times New Roman" w:hAnsi="Times New Roman" w:cs="Times New Roman"/>
                                <w:sz w:val="18"/>
                                <w:szCs w:val="18"/>
                                <w:rPrChange w:id="2726" w:author="Maino Vieytes, Christian (NIH/NIA/IRP) [F]" w:date="2023-11-16T08:30:00Z">
                                  <w:rPr>
                                    <w:rFonts w:ascii="Times New Roman" w:hAnsi="Times New Roman" w:cs="Times New Roman"/>
                                    <w:sz w:val="20"/>
                                    <w:szCs w:val="20"/>
                                  </w:rPr>
                                </w:rPrChange>
                              </w:rPr>
                            </w:pPr>
                            <w:ins w:id="2727" w:author="Maino Vieytes, Christian (NIH/NIA/IRP) [F]" w:date="2023-11-16T08:30:00Z">
                              <w:r w:rsidRPr="00E260F1">
                                <w:rPr>
                                  <w:rFonts w:ascii="Times New Roman" w:hAnsi="Times New Roman" w:cs="Times New Roman"/>
                                  <w:color w:val="000000"/>
                                  <w:sz w:val="18"/>
                                  <w:szCs w:val="18"/>
                                  <w:rPrChange w:id="2728" w:author="Maino Vieytes, Christian (NIH/NIA/IRP) [F]" w:date="2023-11-16T08:30:00Z">
                                    <w:rPr>
                                      <w:rFonts w:ascii="Calibri" w:hAnsi="Calibri" w:cs="Calibri"/>
                                      <w:color w:val="000000"/>
                                    </w:rPr>
                                  </w:rPrChange>
                                </w:rPr>
                                <w:t>-0.10</w:t>
                              </w:r>
                            </w:ins>
                            <w:del w:id="2729" w:author="Maino Vieytes, Christian (NIH/NIA/IRP) [F]" w:date="2023-11-15T15:22:00Z">
                              <w:r w:rsidRPr="00E260F1" w:rsidDel="00C92AAD">
                                <w:rPr>
                                  <w:rFonts w:ascii="Times New Roman" w:hAnsi="Times New Roman" w:cs="Times New Roman"/>
                                  <w:color w:val="000000"/>
                                  <w:sz w:val="18"/>
                                  <w:szCs w:val="18"/>
                                  <w:rPrChange w:id="2730"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2731" w:author="Maino Vieytes, Christian (NIH/NIA/IRP) [F]" w:date="2023-11-16T08:30:00Z">
                              <w:tcPr>
                                <w:tcW w:w="900" w:type="dxa"/>
                                <w:tcBorders>
                                  <w:top w:val="nil"/>
                                  <w:bottom w:val="nil"/>
                                  <w:right w:val="nil"/>
                                </w:tcBorders>
                                <w:shd w:val="clear" w:color="auto" w:fill="auto"/>
                                <w:noWrap/>
                                <w:vAlign w:val="center"/>
                                <w:hideMark/>
                              </w:tcPr>
                            </w:tcPrChange>
                          </w:tcPr>
                          <w:p w14:paraId="3309A264" w14:textId="7F56EB45" w:rsidR="00E260F1" w:rsidRPr="00E260F1" w:rsidRDefault="00E260F1" w:rsidP="00E260F1">
                            <w:pPr>
                              <w:spacing w:line="360" w:lineRule="auto"/>
                              <w:jc w:val="center"/>
                              <w:rPr>
                                <w:rFonts w:ascii="Times New Roman" w:hAnsi="Times New Roman" w:cs="Times New Roman"/>
                                <w:b/>
                                <w:bCs/>
                                <w:sz w:val="18"/>
                                <w:szCs w:val="18"/>
                                <w:rPrChange w:id="2732" w:author="Maino Vieytes, Christian (NIH/NIA/IRP) [F]" w:date="2023-11-16T08:30:00Z">
                                  <w:rPr>
                                    <w:rFonts w:ascii="Times New Roman" w:hAnsi="Times New Roman" w:cs="Times New Roman"/>
                                    <w:b/>
                                    <w:bCs/>
                                    <w:sz w:val="20"/>
                                    <w:szCs w:val="20"/>
                                  </w:rPr>
                                </w:rPrChange>
                              </w:rPr>
                            </w:pPr>
                            <w:ins w:id="2733" w:author="Maino Vieytes, Christian (NIH/NIA/IRP) [F]" w:date="2023-11-16T08:30:00Z">
                              <w:r w:rsidRPr="00E260F1">
                                <w:rPr>
                                  <w:rFonts w:ascii="Times New Roman" w:hAnsi="Times New Roman" w:cs="Times New Roman"/>
                                  <w:color w:val="000000"/>
                                  <w:sz w:val="18"/>
                                  <w:szCs w:val="18"/>
                                  <w:rPrChange w:id="2734" w:author="Maino Vieytes, Christian (NIH/NIA/IRP) [F]" w:date="2023-11-16T08:30:00Z">
                                    <w:rPr>
                                      <w:rFonts w:ascii="Calibri" w:hAnsi="Calibri" w:cs="Calibri"/>
                                      <w:color w:val="000000"/>
                                    </w:rPr>
                                  </w:rPrChange>
                                </w:rPr>
                                <w:t>-0.11</w:t>
                              </w:r>
                            </w:ins>
                            <w:del w:id="2735" w:author="Maino Vieytes, Christian (NIH/NIA/IRP) [F]" w:date="2023-11-15T15:22:00Z">
                              <w:r w:rsidRPr="00E260F1" w:rsidDel="00C92AAD">
                                <w:rPr>
                                  <w:rFonts w:ascii="Times New Roman" w:hAnsi="Times New Roman" w:cs="Times New Roman"/>
                                  <w:color w:val="000000"/>
                                  <w:sz w:val="18"/>
                                  <w:szCs w:val="18"/>
                                  <w:rPrChange w:id="2736"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2737" w:author="Maino Vieytes, Christian (NIH/NIA/IRP) [F]" w:date="2023-11-16T08:30:00Z">
                              <w:tcPr>
                                <w:tcW w:w="1350" w:type="dxa"/>
                                <w:tcBorders>
                                  <w:top w:val="nil"/>
                                  <w:left w:val="nil"/>
                                  <w:bottom w:val="nil"/>
                                  <w:right w:val="single" w:sz="4" w:space="0" w:color="auto"/>
                                </w:tcBorders>
                                <w:vAlign w:val="center"/>
                              </w:tcPr>
                            </w:tcPrChange>
                          </w:tcPr>
                          <w:p w14:paraId="13A7B57D" w14:textId="6405CBA7" w:rsidR="00E260F1" w:rsidRPr="005E1339" w:rsidRDefault="00E260F1" w:rsidP="00E260F1">
                            <w:pPr>
                              <w:spacing w:line="360" w:lineRule="auto"/>
                              <w:jc w:val="center"/>
                              <w:rPr>
                                <w:rFonts w:ascii="Times New Roman" w:hAnsi="Times New Roman" w:cs="Times New Roman"/>
                                <w:b/>
                                <w:bCs/>
                                <w:color w:val="000000"/>
                                <w:sz w:val="18"/>
                                <w:szCs w:val="18"/>
                                <w:rPrChange w:id="2738" w:author="Maino Vieytes, Christian (NIH/NIA/IRP) [F]" w:date="2023-11-16T08:33:00Z">
                                  <w:rPr>
                                    <w:rFonts w:ascii="Times New Roman" w:hAnsi="Times New Roman" w:cs="Times New Roman"/>
                                    <w:b/>
                                    <w:bCs/>
                                    <w:color w:val="000000"/>
                                    <w:sz w:val="20"/>
                                    <w:szCs w:val="20"/>
                                  </w:rPr>
                                </w:rPrChange>
                              </w:rPr>
                            </w:pPr>
                            <w:ins w:id="2739" w:author="Maino Vieytes, Christian (NIH/NIA/IRP) [F]" w:date="2023-11-16T08:30:00Z">
                              <w:r w:rsidRPr="005E1339">
                                <w:rPr>
                                  <w:rFonts w:ascii="Times New Roman" w:hAnsi="Times New Roman" w:cs="Times New Roman"/>
                                  <w:b/>
                                  <w:bCs/>
                                  <w:color w:val="000000"/>
                                  <w:sz w:val="18"/>
                                  <w:szCs w:val="18"/>
                                  <w:rPrChange w:id="2740" w:author="Maino Vieytes, Christian (NIH/NIA/IRP) [F]" w:date="2023-11-16T08:33:00Z">
                                    <w:rPr>
                                      <w:rFonts w:ascii="Calibri" w:hAnsi="Calibri" w:cs="Calibri"/>
                                      <w:color w:val="000000"/>
                                    </w:rPr>
                                  </w:rPrChange>
                                </w:rPr>
                                <w:t>0.45</w:t>
                              </w:r>
                            </w:ins>
                            <w:del w:id="2741" w:author="Maino Vieytes, Christian (NIH/NIA/IRP) [F]" w:date="2023-11-15T15:22:00Z">
                              <w:r w:rsidRPr="005E1339" w:rsidDel="00C92AAD">
                                <w:rPr>
                                  <w:rFonts w:ascii="Times New Roman" w:hAnsi="Times New Roman" w:cs="Times New Roman"/>
                                  <w:b/>
                                  <w:bCs/>
                                  <w:color w:val="000000"/>
                                  <w:sz w:val="18"/>
                                  <w:szCs w:val="18"/>
                                  <w:rPrChange w:id="2742" w:author="Maino Vieytes, Christian (NIH/NIA/IRP) [F]" w:date="2023-11-16T08:33:00Z">
                                    <w:rPr>
                                      <w:rFonts w:ascii="Times New Roman" w:hAnsi="Times New Roman" w:cs="Times New Roman"/>
                                      <w:b/>
                                      <w:bCs/>
                                      <w:color w:val="000000"/>
                                      <w:sz w:val="20"/>
                                      <w:szCs w:val="20"/>
                                    </w:rPr>
                                  </w:rPrChange>
                                </w:rPr>
                                <w:delText>0.45</w:delText>
                              </w:r>
                            </w:del>
                          </w:p>
                        </w:tc>
                      </w:tr>
                      <w:tr w:rsidR="00E260F1" w:rsidRPr="00972A4F" w14:paraId="4CCA3444" w14:textId="77777777" w:rsidTr="00E260F1">
                        <w:tblPrEx>
                          <w:tblW w:w="6926" w:type="dxa"/>
                          <w:tblBorders>
                            <w:insideH w:val="none" w:sz="0" w:space="0" w:color="auto"/>
                            <w:insideV w:val="none" w:sz="0" w:space="0" w:color="auto"/>
                          </w:tblBorders>
                          <w:tblLayout w:type="fixed"/>
                          <w:tblCellMar>
                            <w:left w:w="0" w:type="dxa"/>
                            <w:right w:w="0" w:type="dxa"/>
                          </w:tblCellMar>
                          <w:tblPrExChange w:id="2743"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744"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E29FBDF" w14:textId="77777777" w:rsidR="00E260F1" w:rsidRPr="00972A4F" w:rsidRDefault="00E260F1" w:rsidP="00E260F1">
                            <w:pPr>
                              <w:spacing w:line="360" w:lineRule="auto"/>
                              <w:rPr>
                                <w:rFonts w:ascii="Times New Roman" w:hAnsi="Times New Roman" w:cs="Times New Roman"/>
                                <w:sz w:val="18"/>
                                <w:szCs w:val="18"/>
                                <w:rPrChange w:id="2745"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746" w:author="Maino Vieytes, Christian (NIH/NIA/IRP) [F]" w:date="2023-11-15T15:31:00Z">
                                  <w:rPr>
                                    <w:rFonts w:ascii="Times New Roman" w:hAnsi="Times New Roman" w:cs="Times New Roman"/>
                                    <w:sz w:val="20"/>
                                    <w:szCs w:val="20"/>
                                  </w:rPr>
                                </w:rPrChange>
                              </w:rPr>
                              <w:t>Nuts</w:t>
                            </w:r>
                          </w:p>
                        </w:tc>
                        <w:tc>
                          <w:tcPr>
                            <w:tcW w:w="1499" w:type="dxa"/>
                            <w:tcBorders>
                              <w:top w:val="nil"/>
                              <w:bottom w:val="nil"/>
                            </w:tcBorders>
                            <w:shd w:val="clear" w:color="auto" w:fill="auto"/>
                            <w:noWrap/>
                            <w:vAlign w:val="center"/>
                            <w:hideMark/>
                            <w:tcPrChange w:id="2747" w:author="Maino Vieytes, Christian (NIH/NIA/IRP) [F]" w:date="2023-11-16T08:30:00Z">
                              <w:tcPr>
                                <w:tcW w:w="1499" w:type="dxa"/>
                                <w:tcBorders>
                                  <w:top w:val="nil"/>
                                  <w:bottom w:val="nil"/>
                                </w:tcBorders>
                                <w:shd w:val="clear" w:color="auto" w:fill="auto"/>
                                <w:noWrap/>
                                <w:vAlign w:val="center"/>
                                <w:hideMark/>
                              </w:tcPr>
                            </w:tcPrChange>
                          </w:tcPr>
                          <w:p w14:paraId="5BB082D6" w14:textId="5E039393" w:rsidR="00E260F1" w:rsidRPr="00E260F1" w:rsidRDefault="00E260F1" w:rsidP="00E260F1">
                            <w:pPr>
                              <w:spacing w:line="360" w:lineRule="auto"/>
                              <w:jc w:val="center"/>
                              <w:rPr>
                                <w:rFonts w:ascii="Times New Roman" w:hAnsi="Times New Roman" w:cs="Times New Roman"/>
                                <w:b/>
                                <w:bCs/>
                                <w:sz w:val="18"/>
                                <w:szCs w:val="18"/>
                                <w:rPrChange w:id="2748" w:author="Maino Vieytes, Christian (NIH/NIA/IRP) [F]" w:date="2023-11-16T08:31:00Z">
                                  <w:rPr>
                                    <w:rFonts w:ascii="Times New Roman" w:hAnsi="Times New Roman" w:cs="Times New Roman"/>
                                    <w:sz w:val="20"/>
                                    <w:szCs w:val="20"/>
                                  </w:rPr>
                                </w:rPrChange>
                              </w:rPr>
                            </w:pPr>
                            <w:ins w:id="2749" w:author="Maino Vieytes, Christian (NIH/NIA/IRP) [F]" w:date="2023-11-16T08:30:00Z">
                              <w:r w:rsidRPr="00E260F1">
                                <w:rPr>
                                  <w:rFonts w:ascii="Times New Roman" w:hAnsi="Times New Roman" w:cs="Times New Roman"/>
                                  <w:b/>
                                  <w:bCs/>
                                  <w:color w:val="000000"/>
                                  <w:sz w:val="18"/>
                                  <w:szCs w:val="18"/>
                                  <w:rPrChange w:id="2750" w:author="Maino Vieytes, Christian (NIH/NIA/IRP) [F]" w:date="2023-11-16T08:31:00Z">
                                    <w:rPr>
                                      <w:rFonts w:ascii="Calibri" w:hAnsi="Calibri" w:cs="Calibri"/>
                                      <w:color w:val="000000"/>
                                    </w:rPr>
                                  </w:rPrChange>
                                </w:rPr>
                                <w:t>-0.49</w:t>
                              </w:r>
                            </w:ins>
                            <w:del w:id="2751" w:author="Maino Vieytes, Christian (NIH/NIA/IRP) [F]" w:date="2023-11-15T15:22:00Z">
                              <w:r w:rsidRPr="00E260F1" w:rsidDel="00C92AAD">
                                <w:rPr>
                                  <w:rFonts w:ascii="Times New Roman" w:hAnsi="Times New Roman" w:cs="Times New Roman"/>
                                  <w:b/>
                                  <w:bCs/>
                                  <w:color w:val="000000"/>
                                  <w:sz w:val="18"/>
                                  <w:szCs w:val="18"/>
                                  <w:rPrChange w:id="2752" w:author="Maino Vieytes, Christian (NIH/NIA/IRP) [F]" w:date="2023-11-16T08:31: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2753" w:author="Maino Vieytes, Christian (NIH/NIA/IRP) [F]" w:date="2023-11-16T08:30:00Z">
                              <w:tcPr>
                                <w:tcW w:w="990" w:type="dxa"/>
                                <w:tcBorders>
                                  <w:top w:val="nil"/>
                                  <w:bottom w:val="nil"/>
                                </w:tcBorders>
                                <w:shd w:val="clear" w:color="auto" w:fill="auto"/>
                                <w:noWrap/>
                                <w:vAlign w:val="center"/>
                                <w:hideMark/>
                              </w:tcPr>
                            </w:tcPrChange>
                          </w:tcPr>
                          <w:p w14:paraId="03342BC1" w14:textId="4826858B" w:rsidR="00E260F1" w:rsidRPr="00E260F1" w:rsidRDefault="00E260F1" w:rsidP="00E260F1">
                            <w:pPr>
                              <w:spacing w:line="360" w:lineRule="auto"/>
                              <w:jc w:val="center"/>
                              <w:rPr>
                                <w:rFonts w:ascii="Times New Roman" w:hAnsi="Times New Roman" w:cs="Times New Roman"/>
                                <w:b/>
                                <w:bCs/>
                                <w:sz w:val="18"/>
                                <w:szCs w:val="18"/>
                                <w:rPrChange w:id="2754" w:author="Maino Vieytes, Christian (NIH/NIA/IRP) [F]" w:date="2023-11-16T08:30:00Z">
                                  <w:rPr>
                                    <w:rFonts w:ascii="Times New Roman" w:hAnsi="Times New Roman" w:cs="Times New Roman"/>
                                    <w:sz w:val="20"/>
                                    <w:szCs w:val="20"/>
                                  </w:rPr>
                                </w:rPrChange>
                              </w:rPr>
                            </w:pPr>
                            <w:ins w:id="2755" w:author="Maino Vieytes, Christian (NIH/NIA/IRP) [F]" w:date="2023-11-16T08:30:00Z">
                              <w:r w:rsidRPr="00E260F1">
                                <w:rPr>
                                  <w:rFonts w:ascii="Times New Roman" w:hAnsi="Times New Roman" w:cs="Times New Roman"/>
                                  <w:color w:val="000000"/>
                                  <w:sz w:val="18"/>
                                  <w:szCs w:val="18"/>
                                  <w:rPrChange w:id="2756" w:author="Maino Vieytes, Christian (NIH/NIA/IRP) [F]" w:date="2023-11-16T08:30:00Z">
                                    <w:rPr>
                                      <w:rFonts w:ascii="Calibri" w:hAnsi="Calibri" w:cs="Calibri"/>
                                      <w:color w:val="000000"/>
                                    </w:rPr>
                                  </w:rPrChange>
                                </w:rPr>
                                <w:t>-0.090</w:t>
                              </w:r>
                            </w:ins>
                            <w:del w:id="2757" w:author="Maino Vieytes, Christian (NIH/NIA/IRP) [F]" w:date="2023-11-15T15:22:00Z">
                              <w:r w:rsidRPr="00E260F1" w:rsidDel="00C92AAD">
                                <w:rPr>
                                  <w:rFonts w:ascii="Times New Roman" w:hAnsi="Times New Roman" w:cs="Times New Roman"/>
                                  <w:b/>
                                  <w:bCs/>
                                  <w:color w:val="000000"/>
                                  <w:sz w:val="18"/>
                                  <w:szCs w:val="18"/>
                                  <w:rPrChange w:id="2758" w:author="Maino Vieytes, Christian (NIH/NIA/IRP) [F]" w:date="2023-11-16T08:30:00Z">
                                    <w:rPr>
                                      <w:rFonts w:ascii="Times New Roman" w:hAnsi="Times New Roman" w:cs="Times New Roman"/>
                                      <w:color w:val="000000"/>
                                      <w:sz w:val="20"/>
                                      <w:szCs w:val="20"/>
                                    </w:rPr>
                                  </w:rPrChange>
                                </w:rPr>
                                <w:delText>0.14</w:delText>
                              </w:r>
                            </w:del>
                          </w:p>
                        </w:tc>
                        <w:tc>
                          <w:tcPr>
                            <w:tcW w:w="900" w:type="dxa"/>
                            <w:tcBorders>
                              <w:top w:val="nil"/>
                              <w:bottom w:val="nil"/>
                              <w:right w:val="nil"/>
                            </w:tcBorders>
                            <w:shd w:val="clear" w:color="auto" w:fill="auto"/>
                            <w:noWrap/>
                            <w:vAlign w:val="center"/>
                            <w:hideMark/>
                            <w:tcPrChange w:id="2759" w:author="Maino Vieytes, Christian (NIH/NIA/IRP) [F]" w:date="2023-11-16T08:30:00Z">
                              <w:tcPr>
                                <w:tcW w:w="900" w:type="dxa"/>
                                <w:tcBorders>
                                  <w:top w:val="nil"/>
                                  <w:bottom w:val="nil"/>
                                  <w:right w:val="nil"/>
                                </w:tcBorders>
                                <w:shd w:val="clear" w:color="auto" w:fill="auto"/>
                                <w:noWrap/>
                                <w:vAlign w:val="center"/>
                                <w:hideMark/>
                              </w:tcPr>
                            </w:tcPrChange>
                          </w:tcPr>
                          <w:p w14:paraId="037F4A5B" w14:textId="4AA454DE" w:rsidR="00E260F1" w:rsidRPr="00E260F1" w:rsidRDefault="00E260F1" w:rsidP="00E260F1">
                            <w:pPr>
                              <w:spacing w:line="360" w:lineRule="auto"/>
                              <w:jc w:val="center"/>
                              <w:rPr>
                                <w:rFonts w:ascii="Times New Roman" w:hAnsi="Times New Roman" w:cs="Times New Roman"/>
                                <w:sz w:val="18"/>
                                <w:szCs w:val="18"/>
                                <w:rPrChange w:id="2760" w:author="Maino Vieytes, Christian (NIH/NIA/IRP) [F]" w:date="2023-11-16T08:30:00Z">
                                  <w:rPr>
                                    <w:rFonts w:ascii="Times New Roman" w:hAnsi="Times New Roman" w:cs="Times New Roman"/>
                                    <w:sz w:val="20"/>
                                    <w:szCs w:val="20"/>
                                  </w:rPr>
                                </w:rPrChange>
                              </w:rPr>
                            </w:pPr>
                            <w:ins w:id="2761" w:author="Maino Vieytes, Christian (NIH/NIA/IRP) [F]" w:date="2023-11-16T08:30:00Z">
                              <w:r w:rsidRPr="00E260F1">
                                <w:rPr>
                                  <w:rFonts w:ascii="Times New Roman" w:hAnsi="Times New Roman" w:cs="Times New Roman"/>
                                  <w:color w:val="000000"/>
                                  <w:sz w:val="18"/>
                                  <w:szCs w:val="18"/>
                                  <w:rPrChange w:id="2762" w:author="Maino Vieytes, Christian (NIH/NIA/IRP) [F]" w:date="2023-11-16T08:30:00Z">
                                    <w:rPr>
                                      <w:rFonts w:ascii="Calibri" w:hAnsi="Calibri" w:cs="Calibri"/>
                                      <w:color w:val="000000"/>
                                    </w:rPr>
                                  </w:rPrChange>
                                </w:rPr>
                                <w:t>-0.090</w:t>
                              </w:r>
                            </w:ins>
                            <w:del w:id="2763" w:author="Maino Vieytes, Christian (NIH/NIA/IRP) [F]" w:date="2023-11-15T15:22:00Z">
                              <w:r w:rsidRPr="00E260F1" w:rsidDel="00C92AAD">
                                <w:rPr>
                                  <w:rFonts w:ascii="Times New Roman" w:hAnsi="Times New Roman" w:cs="Times New Roman"/>
                                  <w:color w:val="000000"/>
                                  <w:sz w:val="18"/>
                                  <w:szCs w:val="18"/>
                                  <w:rPrChange w:id="2764" w:author="Maino Vieytes, Christian (NIH/NIA/IRP) [F]" w:date="2023-11-16T08:30:00Z">
                                    <w:rPr>
                                      <w:rFonts w:ascii="Times New Roman" w:hAnsi="Times New Roman" w:cs="Times New Roman"/>
                                      <w:color w:val="000000"/>
                                      <w:sz w:val="20"/>
                                      <w:szCs w:val="20"/>
                                    </w:rPr>
                                  </w:rPrChange>
                                </w:rPr>
                                <w:delText>0.11</w:delText>
                              </w:r>
                            </w:del>
                          </w:p>
                        </w:tc>
                        <w:tc>
                          <w:tcPr>
                            <w:tcW w:w="1350" w:type="dxa"/>
                            <w:tcBorders>
                              <w:top w:val="nil"/>
                              <w:left w:val="nil"/>
                              <w:bottom w:val="nil"/>
                              <w:right w:val="single" w:sz="4" w:space="0" w:color="auto"/>
                            </w:tcBorders>
                            <w:vAlign w:val="center"/>
                            <w:tcPrChange w:id="2765" w:author="Maino Vieytes, Christian (NIH/NIA/IRP) [F]" w:date="2023-11-16T08:30:00Z">
                              <w:tcPr>
                                <w:tcW w:w="1350" w:type="dxa"/>
                                <w:tcBorders>
                                  <w:top w:val="nil"/>
                                  <w:left w:val="nil"/>
                                  <w:bottom w:val="nil"/>
                                  <w:right w:val="single" w:sz="4" w:space="0" w:color="auto"/>
                                </w:tcBorders>
                                <w:vAlign w:val="center"/>
                              </w:tcPr>
                            </w:tcPrChange>
                          </w:tcPr>
                          <w:p w14:paraId="4554443A" w14:textId="6BA94F3A" w:rsidR="00E260F1" w:rsidRPr="005E1339" w:rsidRDefault="00E260F1" w:rsidP="00E260F1">
                            <w:pPr>
                              <w:spacing w:line="360" w:lineRule="auto"/>
                              <w:jc w:val="center"/>
                              <w:rPr>
                                <w:rFonts w:ascii="Times New Roman" w:hAnsi="Times New Roman" w:cs="Times New Roman"/>
                                <w:b/>
                                <w:bCs/>
                                <w:color w:val="000000"/>
                                <w:sz w:val="18"/>
                                <w:szCs w:val="18"/>
                                <w:rPrChange w:id="2766" w:author="Maino Vieytes, Christian (NIH/NIA/IRP) [F]" w:date="2023-11-16T08:33:00Z">
                                  <w:rPr>
                                    <w:rFonts w:ascii="Times New Roman" w:hAnsi="Times New Roman" w:cs="Times New Roman"/>
                                    <w:b/>
                                    <w:bCs/>
                                    <w:color w:val="000000"/>
                                    <w:sz w:val="20"/>
                                    <w:szCs w:val="20"/>
                                  </w:rPr>
                                </w:rPrChange>
                              </w:rPr>
                            </w:pPr>
                            <w:ins w:id="2767" w:author="Maino Vieytes, Christian (NIH/NIA/IRP) [F]" w:date="2023-11-16T08:30:00Z">
                              <w:r w:rsidRPr="005E1339">
                                <w:rPr>
                                  <w:rFonts w:ascii="Times New Roman" w:hAnsi="Times New Roman" w:cs="Times New Roman"/>
                                  <w:b/>
                                  <w:bCs/>
                                  <w:color w:val="000000"/>
                                  <w:sz w:val="18"/>
                                  <w:szCs w:val="18"/>
                                  <w:rPrChange w:id="2768" w:author="Maino Vieytes, Christian (NIH/NIA/IRP) [F]" w:date="2023-11-16T08:33:00Z">
                                    <w:rPr>
                                      <w:rFonts w:ascii="Calibri" w:hAnsi="Calibri" w:cs="Calibri"/>
                                      <w:color w:val="000000"/>
                                    </w:rPr>
                                  </w:rPrChange>
                                </w:rPr>
                                <w:t>0.38</w:t>
                              </w:r>
                            </w:ins>
                            <w:del w:id="2769" w:author="Maino Vieytes, Christian (NIH/NIA/IRP) [F]" w:date="2023-11-15T15:22:00Z">
                              <w:r w:rsidRPr="005E1339" w:rsidDel="00C92AAD">
                                <w:rPr>
                                  <w:rFonts w:ascii="Times New Roman" w:hAnsi="Times New Roman" w:cs="Times New Roman"/>
                                  <w:b/>
                                  <w:bCs/>
                                  <w:color w:val="000000"/>
                                  <w:sz w:val="18"/>
                                  <w:szCs w:val="18"/>
                                  <w:rPrChange w:id="2770" w:author="Maino Vieytes, Christian (NIH/NIA/IRP) [F]" w:date="2023-11-16T08:33:00Z">
                                    <w:rPr>
                                      <w:rFonts w:ascii="Times New Roman" w:hAnsi="Times New Roman" w:cs="Times New Roman"/>
                                      <w:b/>
                                      <w:bCs/>
                                      <w:color w:val="000000"/>
                                      <w:sz w:val="20"/>
                                      <w:szCs w:val="20"/>
                                    </w:rPr>
                                  </w:rPrChange>
                                </w:rPr>
                                <w:delText>0.38</w:delText>
                              </w:r>
                            </w:del>
                          </w:p>
                        </w:tc>
                      </w:tr>
                      <w:tr w:rsidR="00E260F1" w:rsidRPr="00972A4F" w14:paraId="3341D125" w14:textId="77777777" w:rsidTr="00E260F1">
                        <w:tblPrEx>
                          <w:tblW w:w="6926" w:type="dxa"/>
                          <w:tblBorders>
                            <w:insideH w:val="none" w:sz="0" w:space="0" w:color="auto"/>
                            <w:insideV w:val="none" w:sz="0" w:space="0" w:color="auto"/>
                          </w:tblBorders>
                          <w:tblLayout w:type="fixed"/>
                          <w:tblCellMar>
                            <w:left w:w="0" w:type="dxa"/>
                            <w:right w:w="0" w:type="dxa"/>
                          </w:tblCellMar>
                          <w:tblPrExChange w:id="2771"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2772" w:author="Maino Vieytes, Christian (NIH/NIA/IRP) [F]" w:date="2023-11-16T08:30:00Z">
                              <w:tcPr>
                                <w:tcW w:w="2187" w:type="dxa"/>
                                <w:gridSpan w:val="2"/>
                                <w:tcBorders>
                                  <w:top w:val="nil"/>
                                  <w:left w:val="single" w:sz="4" w:space="0" w:color="auto"/>
                                  <w:bottom w:val="single" w:sz="4" w:space="0" w:color="auto"/>
                                </w:tcBorders>
                                <w:shd w:val="clear" w:color="auto" w:fill="auto"/>
                                <w:vAlign w:val="center"/>
                              </w:tcPr>
                            </w:tcPrChange>
                          </w:tcPr>
                          <w:p w14:paraId="0443E6AE" w14:textId="77777777" w:rsidR="00E260F1" w:rsidRPr="00972A4F" w:rsidRDefault="00E260F1" w:rsidP="00E260F1">
                            <w:pPr>
                              <w:spacing w:line="360" w:lineRule="auto"/>
                              <w:rPr>
                                <w:rFonts w:ascii="Times New Roman" w:hAnsi="Times New Roman" w:cs="Times New Roman"/>
                                <w:sz w:val="18"/>
                                <w:szCs w:val="18"/>
                                <w:rPrChange w:id="2773"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sz w:val="18"/>
                                <w:szCs w:val="18"/>
                                <w:rPrChange w:id="2774" w:author="Maino Vieytes, Christian (NIH/NIA/IRP) [F]" w:date="2023-11-15T15:31:00Z">
                                  <w:rPr>
                                    <w:rFonts w:ascii="Times New Roman" w:hAnsi="Times New Roman" w:cs="Times New Roman"/>
                                    <w:b/>
                                    <w:bCs/>
                                    <w:sz w:val="20"/>
                                    <w:szCs w:val="20"/>
                                  </w:rPr>
                                </w:rPrChange>
                              </w:rPr>
                              <w:t>Added Sugars</w:t>
                            </w:r>
                          </w:p>
                        </w:tc>
                        <w:tc>
                          <w:tcPr>
                            <w:tcW w:w="1499" w:type="dxa"/>
                            <w:tcBorders>
                              <w:top w:val="nil"/>
                              <w:bottom w:val="single" w:sz="4" w:space="0" w:color="auto"/>
                            </w:tcBorders>
                            <w:shd w:val="clear" w:color="auto" w:fill="auto"/>
                            <w:noWrap/>
                            <w:vAlign w:val="center"/>
                            <w:hideMark/>
                            <w:tcPrChange w:id="2775" w:author="Maino Vieytes, Christian (NIH/NIA/IRP) [F]" w:date="2023-11-16T08:30:00Z">
                              <w:tcPr>
                                <w:tcW w:w="1499" w:type="dxa"/>
                                <w:tcBorders>
                                  <w:top w:val="nil"/>
                                  <w:bottom w:val="single" w:sz="4" w:space="0" w:color="auto"/>
                                </w:tcBorders>
                                <w:shd w:val="clear" w:color="auto" w:fill="auto"/>
                                <w:noWrap/>
                                <w:vAlign w:val="center"/>
                                <w:hideMark/>
                              </w:tcPr>
                            </w:tcPrChange>
                          </w:tcPr>
                          <w:p w14:paraId="3BF549BF" w14:textId="2119536B" w:rsidR="00E260F1" w:rsidRPr="00E260F1" w:rsidRDefault="00E260F1" w:rsidP="00E260F1">
                            <w:pPr>
                              <w:spacing w:line="360" w:lineRule="auto"/>
                              <w:jc w:val="center"/>
                              <w:rPr>
                                <w:rFonts w:ascii="Times New Roman" w:hAnsi="Times New Roman" w:cs="Times New Roman"/>
                                <w:b/>
                                <w:bCs/>
                                <w:sz w:val="18"/>
                                <w:szCs w:val="18"/>
                                <w:rPrChange w:id="2776" w:author="Maino Vieytes, Christian (NIH/NIA/IRP) [F]" w:date="2023-11-16T08:31:00Z">
                                  <w:rPr>
                                    <w:rFonts w:ascii="Times New Roman" w:hAnsi="Times New Roman" w:cs="Times New Roman"/>
                                    <w:b/>
                                    <w:bCs/>
                                    <w:sz w:val="20"/>
                                    <w:szCs w:val="20"/>
                                  </w:rPr>
                                </w:rPrChange>
                              </w:rPr>
                            </w:pPr>
                            <w:ins w:id="2777" w:author="Maino Vieytes, Christian (NIH/NIA/IRP) [F]" w:date="2023-11-16T08:30:00Z">
                              <w:r w:rsidRPr="00E260F1">
                                <w:rPr>
                                  <w:rFonts w:ascii="Times New Roman" w:hAnsi="Times New Roman" w:cs="Times New Roman"/>
                                  <w:b/>
                                  <w:bCs/>
                                  <w:color w:val="000000"/>
                                  <w:sz w:val="18"/>
                                  <w:szCs w:val="18"/>
                                  <w:rPrChange w:id="2778" w:author="Maino Vieytes, Christian (NIH/NIA/IRP) [F]" w:date="2023-11-16T08:31:00Z">
                                    <w:rPr>
                                      <w:rFonts w:ascii="Calibri" w:hAnsi="Calibri" w:cs="Calibri"/>
                                      <w:color w:val="000000"/>
                                    </w:rPr>
                                  </w:rPrChange>
                                </w:rPr>
                                <w:t>0.71</w:t>
                              </w:r>
                            </w:ins>
                            <w:del w:id="2779" w:author="Maino Vieytes, Christian (NIH/NIA/IRP) [F]" w:date="2023-11-15T15:22:00Z">
                              <w:r w:rsidRPr="00E260F1" w:rsidDel="00C92AAD">
                                <w:rPr>
                                  <w:rFonts w:ascii="Times New Roman" w:hAnsi="Times New Roman" w:cs="Times New Roman"/>
                                  <w:b/>
                                  <w:bCs/>
                                  <w:color w:val="000000"/>
                                  <w:sz w:val="18"/>
                                  <w:szCs w:val="18"/>
                                  <w:rPrChange w:id="2780" w:author="Maino Vieytes, Christian (NIH/NIA/IRP) [F]" w:date="2023-11-16T08:31:00Z">
                                    <w:rPr>
                                      <w:rFonts w:ascii="Times New Roman" w:hAnsi="Times New Roman" w:cs="Times New Roman"/>
                                      <w:b/>
                                      <w:bCs/>
                                      <w:color w:val="000000"/>
                                      <w:sz w:val="20"/>
                                      <w:szCs w:val="20"/>
                                    </w:rPr>
                                  </w:rPrChange>
                                </w:rPr>
                                <w:delText>0.67</w:delText>
                              </w:r>
                            </w:del>
                          </w:p>
                        </w:tc>
                        <w:tc>
                          <w:tcPr>
                            <w:tcW w:w="990" w:type="dxa"/>
                            <w:tcBorders>
                              <w:top w:val="nil"/>
                              <w:bottom w:val="single" w:sz="4" w:space="0" w:color="auto"/>
                            </w:tcBorders>
                            <w:shd w:val="clear" w:color="auto" w:fill="auto"/>
                            <w:noWrap/>
                            <w:vAlign w:val="center"/>
                            <w:hideMark/>
                            <w:tcPrChange w:id="2781" w:author="Maino Vieytes, Christian (NIH/NIA/IRP) [F]" w:date="2023-11-16T08:30:00Z">
                              <w:tcPr>
                                <w:tcW w:w="990" w:type="dxa"/>
                                <w:tcBorders>
                                  <w:top w:val="nil"/>
                                  <w:bottom w:val="single" w:sz="4" w:space="0" w:color="auto"/>
                                </w:tcBorders>
                                <w:shd w:val="clear" w:color="auto" w:fill="auto"/>
                                <w:noWrap/>
                                <w:vAlign w:val="center"/>
                                <w:hideMark/>
                              </w:tcPr>
                            </w:tcPrChange>
                          </w:tcPr>
                          <w:p w14:paraId="6EF66E82" w14:textId="50EECD20" w:rsidR="00E260F1" w:rsidRPr="005E1339" w:rsidRDefault="00E260F1" w:rsidP="00E260F1">
                            <w:pPr>
                              <w:spacing w:line="360" w:lineRule="auto"/>
                              <w:jc w:val="center"/>
                              <w:rPr>
                                <w:rFonts w:ascii="Times New Roman" w:hAnsi="Times New Roman" w:cs="Times New Roman"/>
                                <w:b/>
                                <w:bCs/>
                                <w:sz w:val="18"/>
                                <w:szCs w:val="18"/>
                                <w:rPrChange w:id="2782" w:author="Maino Vieytes, Christian (NIH/NIA/IRP) [F]" w:date="2023-11-16T08:32:00Z">
                                  <w:rPr>
                                    <w:rFonts w:ascii="Times New Roman" w:hAnsi="Times New Roman" w:cs="Times New Roman"/>
                                    <w:b/>
                                    <w:bCs/>
                                    <w:sz w:val="20"/>
                                    <w:szCs w:val="20"/>
                                  </w:rPr>
                                </w:rPrChange>
                              </w:rPr>
                            </w:pPr>
                            <w:ins w:id="2783" w:author="Maino Vieytes, Christian (NIH/NIA/IRP) [F]" w:date="2023-11-16T08:30:00Z">
                              <w:r w:rsidRPr="005E1339">
                                <w:rPr>
                                  <w:rFonts w:ascii="Times New Roman" w:hAnsi="Times New Roman" w:cs="Times New Roman"/>
                                  <w:b/>
                                  <w:bCs/>
                                  <w:color w:val="000000"/>
                                  <w:sz w:val="18"/>
                                  <w:szCs w:val="18"/>
                                  <w:rPrChange w:id="2784" w:author="Maino Vieytes, Christian (NIH/NIA/IRP) [F]" w:date="2023-11-16T08:32:00Z">
                                    <w:rPr>
                                      <w:rFonts w:ascii="Calibri" w:hAnsi="Calibri" w:cs="Calibri"/>
                                      <w:color w:val="000000"/>
                                    </w:rPr>
                                  </w:rPrChange>
                                </w:rPr>
                                <w:t>0.23</w:t>
                              </w:r>
                            </w:ins>
                            <w:del w:id="2785" w:author="Maino Vieytes, Christian (NIH/NIA/IRP) [F]" w:date="2023-11-15T15:22:00Z">
                              <w:r w:rsidRPr="005E1339" w:rsidDel="00C92AAD">
                                <w:rPr>
                                  <w:rFonts w:ascii="Times New Roman" w:hAnsi="Times New Roman" w:cs="Times New Roman"/>
                                  <w:b/>
                                  <w:bCs/>
                                  <w:color w:val="000000"/>
                                  <w:sz w:val="18"/>
                                  <w:szCs w:val="18"/>
                                  <w:rPrChange w:id="2786" w:author="Maino Vieytes, Christian (NIH/NIA/IRP) [F]" w:date="2023-11-16T08:32:00Z">
                                    <w:rPr>
                                      <w:rFonts w:ascii="Times New Roman" w:hAnsi="Times New Roman" w:cs="Times New Roman"/>
                                      <w:color w:val="000000"/>
                                      <w:sz w:val="20"/>
                                      <w:szCs w:val="20"/>
                                    </w:rPr>
                                  </w:rPrChange>
                                </w:rPr>
                                <w:delText>-0.27</w:delText>
                              </w:r>
                            </w:del>
                          </w:p>
                        </w:tc>
                        <w:tc>
                          <w:tcPr>
                            <w:tcW w:w="900" w:type="dxa"/>
                            <w:tcBorders>
                              <w:top w:val="nil"/>
                              <w:bottom w:val="single" w:sz="4" w:space="0" w:color="auto"/>
                              <w:right w:val="nil"/>
                            </w:tcBorders>
                            <w:shd w:val="clear" w:color="auto" w:fill="auto"/>
                            <w:noWrap/>
                            <w:vAlign w:val="center"/>
                            <w:hideMark/>
                            <w:tcPrChange w:id="2787" w:author="Maino Vieytes, Christian (NIH/NIA/IRP) [F]" w:date="2023-11-16T08:30:00Z">
                              <w:tcPr>
                                <w:tcW w:w="900" w:type="dxa"/>
                                <w:tcBorders>
                                  <w:top w:val="nil"/>
                                  <w:bottom w:val="single" w:sz="4" w:space="0" w:color="auto"/>
                                  <w:right w:val="nil"/>
                                </w:tcBorders>
                                <w:shd w:val="clear" w:color="auto" w:fill="auto"/>
                                <w:noWrap/>
                                <w:vAlign w:val="center"/>
                                <w:hideMark/>
                              </w:tcPr>
                            </w:tcPrChange>
                          </w:tcPr>
                          <w:p w14:paraId="7EFA7399" w14:textId="5E476596" w:rsidR="00E260F1" w:rsidRPr="00E260F1" w:rsidRDefault="00E260F1" w:rsidP="00E260F1">
                            <w:pPr>
                              <w:spacing w:line="360" w:lineRule="auto"/>
                              <w:jc w:val="center"/>
                              <w:rPr>
                                <w:rFonts w:ascii="Times New Roman" w:hAnsi="Times New Roman" w:cs="Times New Roman"/>
                                <w:b/>
                                <w:bCs/>
                                <w:sz w:val="18"/>
                                <w:szCs w:val="18"/>
                                <w:rPrChange w:id="2788" w:author="Maino Vieytes, Christian (NIH/NIA/IRP) [F]" w:date="2023-11-16T08:30:00Z">
                                  <w:rPr>
                                    <w:rFonts w:ascii="Times New Roman" w:hAnsi="Times New Roman" w:cs="Times New Roman"/>
                                    <w:b/>
                                    <w:bCs/>
                                    <w:sz w:val="20"/>
                                    <w:szCs w:val="20"/>
                                  </w:rPr>
                                </w:rPrChange>
                              </w:rPr>
                            </w:pPr>
                            <w:ins w:id="2789" w:author="Maino Vieytes, Christian (NIH/NIA/IRP) [F]" w:date="2023-11-16T08:30:00Z">
                              <w:r w:rsidRPr="00E260F1">
                                <w:rPr>
                                  <w:rFonts w:ascii="Times New Roman" w:hAnsi="Times New Roman" w:cs="Times New Roman"/>
                                  <w:color w:val="000000"/>
                                  <w:sz w:val="18"/>
                                  <w:szCs w:val="18"/>
                                  <w:rPrChange w:id="2790" w:author="Maino Vieytes, Christian (NIH/NIA/IRP) [F]" w:date="2023-11-16T08:30:00Z">
                                    <w:rPr>
                                      <w:rFonts w:ascii="Calibri" w:hAnsi="Calibri" w:cs="Calibri"/>
                                      <w:color w:val="000000"/>
                                    </w:rPr>
                                  </w:rPrChange>
                                </w:rPr>
                                <w:t>0.030</w:t>
                              </w:r>
                            </w:ins>
                            <w:del w:id="2791" w:author="Maino Vieytes, Christian (NIH/NIA/IRP) [F]" w:date="2023-11-15T15:22:00Z">
                              <w:r w:rsidRPr="00E260F1" w:rsidDel="00C92AAD">
                                <w:rPr>
                                  <w:rFonts w:ascii="Times New Roman" w:hAnsi="Times New Roman" w:cs="Times New Roman"/>
                                  <w:b/>
                                  <w:bCs/>
                                  <w:color w:val="000000"/>
                                  <w:sz w:val="18"/>
                                  <w:szCs w:val="18"/>
                                  <w:rPrChange w:id="2792" w:author="Maino Vieytes, Christian (NIH/NIA/IRP) [F]" w:date="2023-11-16T08:30:00Z">
                                    <w:rPr>
                                      <w:rFonts w:ascii="Times New Roman" w:hAnsi="Times New Roman" w:cs="Times New Roman"/>
                                      <w:b/>
                                      <w:bCs/>
                                      <w:color w:val="000000"/>
                                      <w:sz w:val="20"/>
                                      <w:szCs w:val="20"/>
                                    </w:rPr>
                                  </w:rPrChange>
                                </w:rPr>
                                <w:delText>-0.33</w:delText>
                              </w:r>
                            </w:del>
                          </w:p>
                        </w:tc>
                        <w:tc>
                          <w:tcPr>
                            <w:tcW w:w="1350" w:type="dxa"/>
                            <w:tcBorders>
                              <w:top w:val="nil"/>
                              <w:left w:val="nil"/>
                              <w:bottom w:val="single" w:sz="4" w:space="0" w:color="auto"/>
                              <w:right w:val="single" w:sz="4" w:space="0" w:color="auto"/>
                            </w:tcBorders>
                            <w:vAlign w:val="center"/>
                            <w:tcPrChange w:id="2793" w:author="Maino Vieytes, Christian (NIH/NIA/IRP) [F]" w:date="2023-11-16T08:30:00Z">
                              <w:tcPr>
                                <w:tcW w:w="1350" w:type="dxa"/>
                                <w:tcBorders>
                                  <w:top w:val="nil"/>
                                  <w:left w:val="nil"/>
                                  <w:bottom w:val="single" w:sz="4" w:space="0" w:color="auto"/>
                                  <w:right w:val="single" w:sz="4" w:space="0" w:color="auto"/>
                                </w:tcBorders>
                                <w:vAlign w:val="center"/>
                              </w:tcPr>
                            </w:tcPrChange>
                          </w:tcPr>
                          <w:p w14:paraId="6931B6E1" w14:textId="4DF4C94E" w:rsidR="00E260F1" w:rsidRPr="005E1339" w:rsidRDefault="00E260F1" w:rsidP="00E260F1">
                            <w:pPr>
                              <w:spacing w:line="360" w:lineRule="auto"/>
                              <w:jc w:val="center"/>
                              <w:rPr>
                                <w:rFonts w:ascii="Times New Roman" w:hAnsi="Times New Roman" w:cs="Times New Roman"/>
                                <w:b/>
                                <w:bCs/>
                                <w:color w:val="000000"/>
                                <w:sz w:val="18"/>
                                <w:szCs w:val="18"/>
                                <w:rPrChange w:id="2794" w:author="Maino Vieytes, Christian (NIH/NIA/IRP) [F]" w:date="2023-11-16T08:33:00Z">
                                  <w:rPr>
                                    <w:rFonts w:ascii="Times New Roman" w:hAnsi="Times New Roman" w:cs="Times New Roman"/>
                                    <w:b/>
                                    <w:bCs/>
                                    <w:color w:val="000000"/>
                                    <w:sz w:val="20"/>
                                    <w:szCs w:val="20"/>
                                  </w:rPr>
                                </w:rPrChange>
                              </w:rPr>
                            </w:pPr>
                            <w:ins w:id="2795" w:author="Maino Vieytes, Christian (NIH/NIA/IRP) [F]" w:date="2023-11-16T08:30:00Z">
                              <w:r w:rsidRPr="005E1339">
                                <w:rPr>
                                  <w:rFonts w:ascii="Times New Roman" w:hAnsi="Times New Roman" w:cs="Times New Roman"/>
                                  <w:b/>
                                  <w:bCs/>
                                  <w:color w:val="000000"/>
                                  <w:sz w:val="18"/>
                                  <w:szCs w:val="18"/>
                                  <w:rPrChange w:id="2796" w:author="Maino Vieytes, Christian (NIH/NIA/IRP) [F]" w:date="2023-11-16T08:33:00Z">
                                    <w:rPr>
                                      <w:rFonts w:ascii="Calibri" w:hAnsi="Calibri" w:cs="Calibri"/>
                                      <w:color w:val="000000"/>
                                    </w:rPr>
                                  </w:rPrChange>
                                </w:rPr>
                                <w:t>-0.40</w:t>
                              </w:r>
                            </w:ins>
                            <w:del w:id="2797" w:author="Maino Vieytes, Christian (NIH/NIA/IRP) [F]" w:date="2023-11-15T15:22:00Z">
                              <w:r w:rsidRPr="005E1339" w:rsidDel="00C92AAD">
                                <w:rPr>
                                  <w:rFonts w:ascii="Times New Roman" w:hAnsi="Times New Roman" w:cs="Times New Roman"/>
                                  <w:b/>
                                  <w:bCs/>
                                  <w:color w:val="000000"/>
                                  <w:sz w:val="18"/>
                                  <w:szCs w:val="18"/>
                                  <w:rPrChange w:id="2798" w:author="Maino Vieytes, Christian (NIH/NIA/IRP) [F]" w:date="2023-11-16T08:33:00Z">
                                    <w:rPr>
                                      <w:rFonts w:ascii="Times New Roman" w:hAnsi="Times New Roman" w:cs="Times New Roman"/>
                                      <w:b/>
                                      <w:bCs/>
                                      <w:color w:val="000000"/>
                                      <w:sz w:val="20"/>
                                      <w:szCs w:val="20"/>
                                    </w:rPr>
                                  </w:rPrChange>
                                </w:rPr>
                                <w:delText>-0.37</w:delText>
                              </w:r>
                            </w:del>
                          </w:p>
                        </w:tc>
                      </w:tr>
                      <w:tr w:rsidR="005E1339" w:rsidRPr="00972A4F" w14:paraId="67EDC7FC" w14:textId="77777777" w:rsidTr="005E1339">
                        <w:tblPrEx>
                          <w:tblW w:w="6926" w:type="dxa"/>
                          <w:tblBorders>
                            <w:insideH w:val="none" w:sz="0" w:space="0" w:color="auto"/>
                            <w:insideV w:val="none" w:sz="0" w:space="0" w:color="auto"/>
                          </w:tblBorders>
                          <w:tblLayout w:type="fixed"/>
                          <w:tblCellMar>
                            <w:left w:w="0" w:type="dxa"/>
                            <w:right w:w="0" w:type="dxa"/>
                          </w:tblCellMar>
                          <w:tblPrExChange w:id="2799"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2800" w:author="Maino Vieytes, Christian (NIH/NIA/IRP) [F]" w:date="2023-11-16T08:36:00Z">
                              <w:tcPr>
                                <w:tcW w:w="2187" w:type="dxa"/>
                                <w:gridSpan w:val="2"/>
                                <w:tcBorders>
                                  <w:top w:val="single" w:sz="4" w:space="0" w:color="auto"/>
                                  <w:left w:val="single" w:sz="4" w:space="0" w:color="auto"/>
                                  <w:bottom w:val="nil"/>
                                </w:tcBorders>
                                <w:shd w:val="clear" w:color="auto" w:fill="auto"/>
                                <w:vAlign w:val="center"/>
                              </w:tcPr>
                            </w:tcPrChange>
                          </w:tcPr>
                          <w:p w14:paraId="7F01587F" w14:textId="77777777" w:rsidR="005E1339" w:rsidRPr="00972A4F" w:rsidRDefault="005E1339" w:rsidP="005E1339">
                            <w:pPr>
                              <w:spacing w:line="360" w:lineRule="auto"/>
                              <w:rPr>
                                <w:rFonts w:ascii="Times New Roman" w:hAnsi="Times New Roman" w:cs="Times New Roman"/>
                                <w:sz w:val="18"/>
                                <w:szCs w:val="18"/>
                                <w:rPrChange w:id="2801"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802" w:author="Maino Vieytes, Christian (NIH/NIA/IRP) [F]" w:date="2023-11-15T15:31:00Z">
                                  <w:rPr>
                                    <w:rFonts w:ascii="Times New Roman" w:hAnsi="Times New Roman" w:cs="Times New Roman"/>
                                    <w:sz w:val="20"/>
                                    <w:szCs w:val="20"/>
                                  </w:rPr>
                                </w:rPrChange>
                              </w:rPr>
                              <w:t xml:space="preserve"> Food Insecurity (FI)</w:t>
                            </w:r>
                            <w:r w:rsidRPr="00972A4F">
                              <w:rPr>
                                <w:rFonts w:ascii="Times New Roman" w:hAnsi="Times New Roman" w:cs="Times New Roman"/>
                                <w:sz w:val="18"/>
                                <w:szCs w:val="18"/>
                                <w:vertAlign w:val="superscript"/>
                                <w:lang w:bidi="en-US"/>
                                <w:rPrChange w:id="2803"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single" w:sz="4" w:space="0" w:color="auto"/>
                              <w:bottom w:val="nil"/>
                            </w:tcBorders>
                            <w:shd w:val="clear" w:color="auto" w:fill="auto"/>
                            <w:noWrap/>
                            <w:vAlign w:val="center"/>
                            <w:hideMark/>
                            <w:tcPrChange w:id="2804" w:author="Maino Vieytes, Christian (NIH/NIA/IRP) [F]" w:date="2023-11-16T08:36:00Z">
                              <w:tcPr>
                                <w:tcW w:w="1499" w:type="dxa"/>
                                <w:tcBorders>
                                  <w:top w:val="single" w:sz="4" w:space="0" w:color="auto"/>
                                  <w:bottom w:val="nil"/>
                                </w:tcBorders>
                                <w:shd w:val="clear" w:color="auto" w:fill="auto"/>
                                <w:noWrap/>
                                <w:vAlign w:val="center"/>
                                <w:hideMark/>
                              </w:tcPr>
                            </w:tcPrChange>
                          </w:tcPr>
                          <w:p w14:paraId="71ACFB17" w14:textId="3E1B6E00" w:rsidR="005E1339" w:rsidRPr="005E1339" w:rsidRDefault="005E1339" w:rsidP="005E1339">
                            <w:pPr>
                              <w:spacing w:line="360" w:lineRule="auto"/>
                              <w:jc w:val="center"/>
                              <w:rPr>
                                <w:rFonts w:ascii="Times New Roman" w:hAnsi="Times New Roman" w:cs="Times New Roman"/>
                                <w:sz w:val="18"/>
                                <w:szCs w:val="18"/>
                                <w:rPrChange w:id="2805" w:author="Maino Vieytes, Christian (NIH/NIA/IRP) [F]" w:date="2023-11-16T08:36:00Z">
                                  <w:rPr>
                                    <w:rFonts w:ascii="Times New Roman" w:hAnsi="Times New Roman" w:cs="Times New Roman"/>
                                    <w:sz w:val="20"/>
                                    <w:szCs w:val="20"/>
                                  </w:rPr>
                                </w:rPrChange>
                              </w:rPr>
                            </w:pPr>
                            <w:ins w:id="2806" w:author="Maino Vieytes, Christian (NIH/NIA/IRP) [F]" w:date="2023-11-16T08:36:00Z">
                              <w:r w:rsidRPr="005E1339">
                                <w:rPr>
                                  <w:rFonts w:ascii="Times New Roman" w:hAnsi="Times New Roman" w:cs="Times New Roman"/>
                                  <w:color w:val="000000"/>
                                  <w:sz w:val="18"/>
                                  <w:szCs w:val="18"/>
                                  <w:rPrChange w:id="2807" w:author="Maino Vieytes, Christian (NIH/NIA/IRP) [F]" w:date="2023-11-16T08:36:00Z">
                                    <w:rPr>
                                      <w:rFonts w:ascii="Calibri" w:hAnsi="Calibri" w:cs="Calibri"/>
                                      <w:color w:val="000000"/>
                                    </w:rPr>
                                  </w:rPrChange>
                                </w:rPr>
                                <w:t>--</w:t>
                              </w:r>
                            </w:ins>
                            <w:del w:id="2808" w:author="Maino Vieytes, Christian (NIH/NIA/IRP) [F]" w:date="2023-11-16T08:36:00Z">
                              <w:r w:rsidRPr="005E1339" w:rsidDel="00306AE6">
                                <w:rPr>
                                  <w:rFonts w:ascii="Times New Roman" w:hAnsi="Times New Roman" w:cs="Times New Roman"/>
                                  <w:sz w:val="18"/>
                                  <w:szCs w:val="18"/>
                                  <w:rPrChange w:id="2809" w:author="Maino Vieytes, Christian (NIH/NIA/IRP) [F]" w:date="2023-11-16T08:36:00Z">
                                    <w:rPr>
                                      <w:rFonts w:ascii="Times New Roman" w:hAnsi="Times New Roman" w:cs="Times New Roman"/>
                                      <w:sz w:val="20"/>
                                      <w:szCs w:val="20"/>
                                    </w:rPr>
                                  </w:rPrChange>
                                </w:rPr>
                                <w:delText>--</w:delText>
                              </w:r>
                            </w:del>
                          </w:p>
                        </w:tc>
                        <w:tc>
                          <w:tcPr>
                            <w:tcW w:w="990" w:type="dxa"/>
                            <w:tcBorders>
                              <w:top w:val="single" w:sz="4" w:space="0" w:color="auto"/>
                              <w:bottom w:val="nil"/>
                            </w:tcBorders>
                            <w:shd w:val="clear" w:color="auto" w:fill="auto"/>
                            <w:noWrap/>
                            <w:vAlign w:val="center"/>
                            <w:tcPrChange w:id="2810" w:author="Maino Vieytes, Christian (NIH/NIA/IRP) [F]" w:date="2023-11-16T08:36:00Z">
                              <w:tcPr>
                                <w:tcW w:w="990" w:type="dxa"/>
                                <w:tcBorders>
                                  <w:top w:val="single" w:sz="4" w:space="0" w:color="auto"/>
                                  <w:bottom w:val="nil"/>
                                </w:tcBorders>
                                <w:shd w:val="clear" w:color="auto" w:fill="auto"/>
                                <w:noWrap/>
                                <w:vAlign w:val="center"/>
                              </w:tcPr>
                            </w:tcPrChange>
                          </w:tcPr>
                          <w:p w14:paraId="09AC6CFE" w14:textId="77777777" w:rsidR="005E1339" w:rsidRPr="005E1339" w:rsidRDefault="005E1339" w:rsidP="005E1339">
                            <w:pPr>
                              <w:spacing w:line="360" w:lineRule="auto"/>
                              <w:jc w:val="center"/>
                              <w:rPr>
                                <w:rFonts w:ascii="Times New Roman" w:hAnsi="Times New Roman" w:cs="Times New Roman"/>
                                <w:sz w:val="18"/>
                                <w:szCs w:val="18"/>
                                <w:rPrChange w:id="2811" w:author="Maino Vieytes, Christian (NIH/NIA/IRP) [F]" w:date="2023-11-16T08:36:00Z">
                                  <w:rPr>
                                    <w:rFonts w:ascii="Times New Roman" w:hAnsi="Times New Roman" w:cs="Times New Roman"/>
                                    <w:sz w:val="20"/>
                                    <w:szCs w:val="20"/>
                                  </w:rPr>
                                </w:rPrChange>
                              </w:rPr>
                            </w:pPr>
                          </w:p>
                        </w:tc>
                        <w:tc>
                          <w:tcPr>
                            <w:tcW w:w="900" w:type="dxa"/>
                            <w:tcBorders>
                              <w:top w:val="single" w:sz="4" w:space="0" w:color="auto"/>
                              <w:bottom w:val="nil"/>
                              <w:right w:val="nil"/>
                            </w:tcBorders>
                            <w:shd w:val="clear" w:color="auto" w:fill="auto"/>
                            <w:noWrap/>
                            <w:vAlign w:val="center"/>
                            <w:tcPrChange w:id="2812" w:author="Maino Vieytes, Christian (NIH/NIA/IRP) [F]" w:date="2023-11-16T08:36:00Z">
                              <w:tcPr>
                                <w:tcW w:w="900" w:type="dxa"/>
                                <w:tcBorders>
                                  <w:top w:val="single" w:sz="4" w:space="0" w:color="auto"/>
                                  <w:bottom w:val="nil"/>
                                  <w:right w:val="nil"/>
                                </w:tcBorders>
                                <w:shd w:val="clear" w:color="auto" w:fill="auto"/>
                                <w:noWrap/>
                                <w:vAlign w:val="center"/>
                              </w:tcPr>
                            </w:tcPrChange>
                          </w:tcPr>
                          <w:p w14:paraId="36DE05AB" w14:textId="77777777" w:rsidR="005E1339" w:rsidRPr="005E1339" w:rsidRDefault="005E1339" w:rsidP="005E1339">
                            <w:pPr>
                              <w:spacing w:line="360" w:lineRule="auto"/>
                              <w:jc w:val="center"/>
                              <w:rPr>
                                <w:rFonts w:ascii="Times New Roman" w:hAnsi="Times New Roman" w:cs="Times New Roman"/>
                                <w:sz w:val="18"/>
                                <w:szCs w:val="18"/>
                                <w:rPrChange w:id="2813" w:author="Maino Vieytes, Christian (NIH/NIA/IRP) [F]" w:date="2023-11-16T08:36:00Z">
                                  <w:rPr>
                                    <w:rFonts w:ascii="Times New Roman" w:hAnsi="Times New Roman" w:cs="Times New Roman"/>
                                    <w:sz w:val="20"/>
                                    <w:szCs w:val="20"/>
                                  </w:rPr>
                                </w:rPrChange>
                              </w:rPr>
                            </w:pPr>
                          </w:p>
                        </w:tc>
                        <w:tc>
                          <w:tcPr>
                            <w:tcW w:w="1350" w:type="dxa"/>
                            <w:tcBorders>
                              <w:top w:val="single" w:sz="4" w:space="0" w:color="auto"/>
                              <w:left w:val="nil"/>
                              <w:bottom w:val="nil"/>
                              <w:right w:val="single" w:sz="4" w:space="0" w:color="auto"/>
                            </w:tcBorders>
                            <w:vAlign w:val="center"/>
                            <w:tcPrChange w:id="2814" w:author="Maino Vieytes, Christian (NIH/NIA/IRP) [F]" w:date="2023-11-16T08:36:00Z">
                              <w:tcPr>
                                <w:tcW w:w="1350" w:type="dxa"/>
                                <w:tcBorders>
                                  <w:top w:val="single" w:sz="4" w:space="0" w:color="auto"/>
                                  <w:left w:val="nil"/>
                                  <w:bottom w:val="nil"/>
                                  <w:right w:val="single" w:sz="4" w:space="0" w:color="auto"/>
                                </w:tcBorders>
                                <w:vAlign w:val="center"/>
                              </w:tcPr>
                            </w:tcPrChange>
                          </w:tcPr>
                          <w:p w14:paraId="7E8C5034" w14:textId="77777777" w:rsidR="005E1339" w:rsidRPr="005E1339" w:rsidRDefault="005E1339" w:rsidP="005E1339">
                            <w:pPr>
                              <w:spacing w:line="360" w:lineRule="auto"/>
                              <w:jc w:val="center"/>
                              <w:rPr>
                                <w:rFonts w:ascii="Times New Roman" w:hAnsi="Times New Roman" w:cs="Times New Roman"/>
                                <w:sz w:val="18"/>
                                <w:szCs w:val="18"/>
                                <w:rPrChange w:id="2815" w:author="Maino Vieytes, Christian (NIH/NIA/IRP) [F]" w:date="2023-11-16T08:36:00Z">
                                  <w:rPr>
                                    <w:rFonts w:ascii="Times New Roman" w:hAnsi="Times New Roman" w:cs="Times New Roman"/>
                                    <w:sz w:val="20"/>
                                    <w:szCs w:val="20"/>
                                  </w:rPr>
                                </w:rPrChange>
                              </w:rPr>
                            </w:pPr>
                          </w:p>
                        </w:tc>
                      </w:tr>
                      <w:tr w:rsidR="005E1339" w:rsidRPr="00972A4F" w:rsidDel="008104EE" w14:paraId="0372C20A" w14:textId="3FE112A8" w:rsidTr="005E1339">
                        <w:tblPrEx>
                          <w:tblW w:w="6926" w:type="dxa"/>
                          <w:tblBorders>
                            <w:insideH w:val="none" w:sz="0" w:space="0" w:color="auto"/>
                            <w:insideV w:val="none" w:sz="0" w:space="0" w:color="auto"/>
                          </w:tblBorders>
                          <w:tblLayout w:type="fixed"/>
                          <w:tblCellMar>
                            <w:left w:w="0" w:type="dxa"/>
                            <w:right w:w="0" w:type="dxa"/>
                          </w:tblCellMar>
                          <w:tblPrExChange w:id="2816"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2817"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2818"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281DFA5F" w14:textId="41045BB2" w:rsidR="005E1339" w:rsidRPr="00972A4F" w:rsidDel="008104EE" w:rsidRDefault="005E1339" w:rsidP="005E1339">
                            <w:pPr>
                              <w:spacing w:line="360" w:lineRule="auto"/>
                              <w:rPr>
                                <w:del w:id="2819" w:author="Maino Vieytes, Christian (NIH/NIA/IRP) [F]" w:date="2023-11-15T14:42:00Z"/>
                                <w:rFonts w:ascii="Times New Roman" w:hAnsi="Times New Roman" w:cs="Times New Roman"/>
                                <w:sz w:val="18"/>
                                <w:szCs w:val="18"/>
                                <w:rPrChange w:id="2820" w:author="Maino Vieytes, Christian (NIH/NIA/IRP) [F]" w:date="2023-11-15T15:31:00Z">
                                  <w:rPr>
                                    <w:del w:id="2821" w:author="Maino Vieytes, Christian (NIH/NIA/IRP) [F]" w:date="2023-11-15T14:42:00Z"/>
                                    <w:rFonts w:ascii="Times New Roman" w:hAnsi="Times New Roman" w:cs="Times New Roman"/>
                                    <w:sz w:val="20"/>
                                    <w:szCs w:val="20"/>
                                  </w:rPr>
                                </w:rPrChange>
                              </w:rPr>
                            </w:pPr>
                            <w:del w:id="2822" w:author="Maino Vieytes, Christian (NIH/NIA/IRP) [F]" w:date="2023-11-15T14:42:00Z">
                              <w:r w:rsidRPr="00972A4F" w:rsidDel="008104EE">
                                <w:rPr>
                                  <w:rFonts w:ascii="Times New Roman" w:hAnsi="Times New Roman" w:cs="Times New Roman"/>
                                  <w:sz w:val="18"/>
                                  <w:szCs w:val="18"/>
                                  <w:rPrChange w:id="2823" w:author="Maino Vieytes, Christian (NIH/NIA/IRP) [F]" w:date="2023-11-15T15:31:00Z">
                                    <w:rPr>
                                      <w:rFonts w:ascii="Times New Roman" w:hAnsi="Times New Roman" w:cs="Times New Roman"/>
                                      <w:sz w:val="20"/>
                                      <w:szCs w:val="20"/>
                                    </w:rPr>
                                  </w:rPrChange>
                                </w:rPr>
                                <w:delText>Age</w:delText>
                              </w:r>
                              <w:r w:rsidRPr="00972A4F" w:rsidDel="008104EE">
                                <w:rPr>
                                  <w:rFonts w:ascii="Times New Roman" w:hAnsi="Times New Roman" w:cs="Times New Roman"/>
                                  <w:sz w:val="18"/>
                                  <w:szCs w:val="18"/>
                                  <w:vertAlign w:val="superscript"/>
                                  <w:lang w:bidi="en-US"/>
                                  <w:rPrChange w:id="2824"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825" w:author="Maino Vieytes, Christian (NIH/NIA/IRP) [F]" w:date="2023-11-16T08:36:00Z">
                              <w:tcPr>
                                <w:tcW w:w="1499" w:type="dxa"/>
                                <w:tcBorders>
                                  <w:top w:val="nil"/>
                                  <w:bottom w:val="nil"/>
                                </w:tcBorders>
                                <w:shd w:val="clear" w:color="auto" w:fill="auto"/>
                                <w:noWrap/>
                                <w:vAlign w:val="center"/>
                                <w:hideMark/>
                              </w:tcPr>
                            </w:tcPrChange>
                          </w:tcPr>
                          <w:p w14:paraId="211AD09A" w14:textId="3D57BAEF" w:rsidR="005E1339" w:rsidRPr="005E1339" w:rsidDel="008104EE" w:rsidRDefault="005E1339">
                            <w:pPr>
                              <w:spacing w:line="360" w:lineRule="auto"/>
                              <w:jc w:val="center"/>
                              <w:rPr>
                                <w:del w:id="2826" w:author="Maino Vieytes, Christian (NIH/NIA/IRP) [F]" w:date="2023-11-15T14:42:00Z"/>
                                <w:rFonts w:ascii="Times New Roman" w:hAnsi="Times New Roman" w:cs="Times New Roman"/>
                                <w:sz w:val="18"/>
                                <w:szCs w:val="18"/>
                                <w:rPrChange w:id="2827" w:author="Maino Vieytes, Christian (NIH/NIA/IRP) [F]" w:date="2023-11-16T08:36:00Z">
                                  <w:rPr>
                                    <w:del w:id="2828" w:author="Maino Vieytes, Christian (NIH/NIA/IRP) [F]" w:date="2023-11-15T14:42:00Z"/>
                                    <w:rFonts w:ascii="Times New Roman" w:hAnsi="Times New Roman" w:cs="Times New Roman"/>
                                    <w:sz w:val="20"/>
                                    <w:szCs w:val="20"/>
                                  </w:rPr>
                                </w:rPrChange>
                              </w:rPr>
                            </w:pPr>
                            <w:ins w:id="2829" w:author="Maino Vieytes, Christian (NIH/NIA/IRP) [F]" w:date="2023-11-16T08:36:00Z">
                              <w:r w:rsidRPr="005E1339">
                                <w:rPr>
                                  <w:rFonts w:ascii="Times New Roman" w:hAnsi="Times New Roman" w:cs="Times New Roman"/>
                                  <w:color w:val="000000"/>
                                  <w:sz w:val="18"/>
                                  <w:szCs w:val="18"/>
                                  <w:rPrChange w:id="2830" w:author="Maino Vieytes, Christian (NIH/NIA/IRP) [F]" w:date="2023-11-16T08:36:00Z">
                                    <w:rPr>
                                      <w:rFonts w:ascii="Calibri" w:hAnsi="Calibri" w:cs="Calibri"/>
                                      <w:color w:val="000000"/>
                                    </w:rPr>
                                  </w:rPrChange>
                                </w:rPr>
                                <w:t>0.40</w:t>
                              </w:r>
                            </w:ins>
                            <w:del w:id="2831" w:author="Maino Vieytes, Christian (NIH/NIA/IRP) [F]" w:date="2023-11-15T14:42:00Z">
                              <w:r w:rsidRPr="005E1339" w:rsidDel="008104EE">
                                <w:rPr>
                                  <w:rFonts w:ascii="Times New Roman" w:hAnsi="Times New Roman" w:cs="Times New Roman"/>
                                  <w:color w:val="000000"/>
                                  <w:sz w:val="18"/>
                                  <w:szCs w:val="18"/>
                                  <w:rPrChange w:id="2832" w:author="Maino Vieytes, Christian (NIH/NIA/IRP) [F]" w:date="2023-11-16T08:36:00Z">
                                    <w:rPr>
                                      <w:rFonts w:ascii="Times New Roman" w:hAnsi="Times New Roman" w:cs="Times New Roman"/>
                                      <w:color w:val="000000"/>
                                      <w:sz w:val="20"/>
                                      <w:szCs w:val="20"/>
                                    </w:rPr>
                                  </w:rPrChange>
                                </w:rPr>
                                <w:delText>-0.27</w:delText>
                              </w:r>
                            </w:del>
                          </w:p>
                        </w:tc>
                        <w:tc>
                          <w:tcPr>
                            <w:tcW w:w="990" w:type="dxa"/>
                            <w:tcBorders>
                              <w:top w:val="nil"/>
                              <w:bottom w:val="nil"/>
                            </w:tcBorders>
                            <w:shd w:val="clear" w:color="auto" w:fill="auto"/>
                            <w:noWrap/>
                            <w:vAlign w:val="center"/>
                            <w:tcPrChange w:id="2833" w:author="Maino Vieytes, Christian (NIH/NIA/IRP) [F]" w:date="2023-11-16T08:36:00Z">
                              <w:tcPr>
                                <w:tcW w:w="990" w:type="dxa"/>
                                <w:tcBorders>
                                  <w:top w:val="nil"/>
                                  <w:bottom w:val="nil"/>
                                </w:tcBorders>
                                <w:shd w:val="clear" w:color="auto" w:fill="auto"/>
                                <w:noWrap/>
                                <w:vAlign w:val="center"/>
                              </w:tcPr>
                            </w:tcPrChange>
                          </w:tcPr>
                          <w:p w14:paraId="6DDD8633" w14:textId="69AB40DB" w:rsidR="005E1339" w:rsidRPr="005E1339" w:rsidDel="008104EE" w:rsidRDefault="005E1339">
                            <w:pPr>
                              <w:spacing w:line="360" w:lineRule="auto"/>
                              <w:jc w:val="center"/>
                              <w:rPr>
                                <w:del w:id="2834" w:author="Maino Vieytes, Christian (NIH/NIA/IRP) [F]" w:date="2023-11-15T14:42:00Z"/>
                                <w:rFonts w:ascii="Times New Roman" w:hAnsi="Times New Roman" w:cs="Times New Roman"/>
                                <w:sz w:val="18"/>
                                <w:szCs w:val="18"/>
                                <w:rPrChange w:id="2835" w:author="Maino Vieytes, Christian (NIH/NIA/IRP) [F]" w:date="2023-11-16T08:36:00Z">
                                  <w:rPr>
                                    <w:del w:id="2836" w:author="Maino Vieytes, Christian (NIH/NIA/IRP) [F]" w:date="2023-11-15T14:42:00Z"/>
                                    <w:rFonts w:ascii="Times New Roman" w:hAnsi="Times New Roman" w:cs="Times New Roman"/>
                                    <w:sz w:val="20"/>
                                    <w:szCs w:val="20"/>
                                  </w:rPr>
                                </w:rPrChange>
                              </w:rPr>
                            </w:pPr>
                            <w:ins w:id="2837" w:author="Maino Vieytes, Christian (NIH/NIA/IRP) [F]" w:date="2023-11-16T08:36:00Z">
                              <w:r w:rsidRPr="005E1339">
                                <w:rPr>
                                  <w:rFonts w:ascii="Times New Roman" w:hAnsi="Times New Roman" w:cs="Times New Roman"/>
                                  <w:color w:val="000000"/>
                                  <w:sz w:val="18"/>
                                  <w:szCs w:val="18"/>
                                  <w:rPrChange w:id="2838" w:author="Maino Vieytes, Christian (NIH/NIA/IRP) [F]" w:date="2023-11-16T08:36:00Z">
                                    <w:rPr>
                                      <w:rFonts w:ascii="Calibri" w:hAnsi="Calibri" w:cs="Calibri"/>
                                      <w:color w:val="000000"/>
                                    </w:rPr>
                                  </w:rPrChange>
                                </w:rPr>
                                <w:t>--</w:t>
                              </w:r>
                            </w:ins>
                          </w:p>
                        </w:tc>
                        <w:tc>
                          <w:tcPr>
                            <w:tcW w:w="900" w:type="dxa"/>
                            <w:tcBorders>
                              <w:top w:val="nil"/>
                              <w:bottom w:val="nil"/>
                              <w:right w:val="nil"/>
                            </w:tcBorders>
                            <w:shd w:val="clear" w:color="auto" w:fill="auto"/>
                            <w:noWrap/>
                            <w:vAlign w:val="center"/>
                            <w:tcPrChange w:id="2839" w:author="Maino Vieytes, Christian (NIH/NIA/IRP) [F]" w:date="2023-11-16T08:36:00Z">
                              <w:tcPr>
                                <w:tcW w:w="900" w:type="dxa"/>
                                <w:tcBorders>
                                  <w:top w:val="nil"/>
                                  <w:bottom w:val="nil"/>
                                  <w:right w:val="nil"/>
                                </w:tcBorders>
                                <w:shd w:val="clear" w:color="auto" w:fill="auto"/>
                                <w:noWrap/>
                                <w:vAlign w:val="center"/>
                              </w:tcPr>
                            </w:tcPrChange>
                          </w:tcPr>
                          <w:p w14:paraId="66724EFB" w14:textId="2CC8B75B" w:rsidR="005E1339" w:rsidRPr="005E1339" w:rsidDel="008104EE" w:rsidRDefault="005E1339">
                            <w:pPr>
                              <w:spacing w:line="360" w:lineRule="auto"/>
                              <w:jc w:val="center"/>
                              <w:rPr>
                                <w:del w:id="2840" w:author="Maino Vieytes, Christian (NIH/NIA/IRP) [F]" w:date="2023-11-15T14:42:00Z"/>
                                <w:rFonts w:ascii="Times New Roman" w:hAnsi="Times New Roman" w:cs="Times New Roman"/>
                                <w:sz w:val="18"/>
                                <w:szCs w:val="18"/>
                                <w:rPrChange w:id="2841" w:author="Maino Vieytes, Christian (NIH/NIA/IRP) [F]" w:date="2023-11-16T08:36:00Z">
                                  <w:rPr>
                                    <w:del w:id="2842" w:author="Maino Vieytes, Christian (NIH/NIA/IRP) [F]" w:date="2023-11-15T14:42:00Z"/>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Change w:id="2843" w:author="Maino Vieytes, Christian (NIH/NIA/IRP) [F]" w:date="2023-11-16T08:36:00Z">
                              <w:tcPr>
                                <w:tcW w:w="1350" w:type="dxa"/>
                                <w:tcBorders>
                                  <w:top w:val="nil"/>
                                  <w:left w:val="nil"/>
                                  <w:bottom w:val="nil"/>
                                  <w:right w:val="single" w:sz="4" w:space="0" w:color="auto"/>
                                </w:tcBorders>
                                <w:vAlign w:val="center"/>
                              </w:tcPr>
                            </w:tcPrChange>
                          </w:tcPr>
                          <w:p w14:paraId="4A4CE825" w14:textId="2B2EDD00" w:rsidR="005E1339" w:rsidRPr="005E1339" w:rsidDel="008104EE" w:rsidRDefault="005E1339">
                            <w:pPr>
                              <w:spacing w:line="360" w:lineRule="auto"/>
                              <w:jc w:val="center"/>
                              <w:rPr>
                                <w:del w:id="2844" w:author="Maino Vieytes, Christian (NIH/NIA/IRP) [F]" w:date="2023-11-15T14:42:00Z"/>
                                <w:rFonts w:ascii="Times New Roman" w:hAnsi="Times New Roman" w:cs="Times New Roman"/>
                                <w:sz w:val="18"/>
                                <w:szCs w:val="18"/>
                                <w:rPrChange w:id="2845" w:author="Maino Vieytes, Christian (NIH/NIA/IRP) [F]" w:date="2023-11-16T08:36:00Z">
                                  <w:rPr>
                                    <w:del w:id="2846" w:author="Maino Vieytes, Christian (NIH/NIA/IRP) [F]" w:date="2023-11-15T14:42:00Z"/>
                                    <w:rFonts w:ascii="Times New Roman" w:hAnsi="Times New Roman" w:cs="Times New Roman"/>
                                    <w:sz w:val="20"/>
                                    <w:szCs w:val="20"/>
                                  </w:rPr>
                                </w:rPrChange>
                              </w:rPr>
                            </w:pPr>
                          </w:p>
                        </w:tc>
                      </w:tr>
                      <w:tr w:rsidR="005E1339" w:rsidRPr="00972A4F" w:rsidDel="008104EE" w14:paraId="30EBF086" w14:textId="62ED6CBB" w:rsidTr="005E1339">
                        <w:tblPrEx>
                          <w:tblW w:w="6926" w:type="dxa"/>
                          <w:tblBorders>
                            <w:insideH w:val="none" w:sz="0" w:space="0" w:color="auto"/>
                            <w:insideV w:val="none" w:sz="0" w:space="0" w:color="auto"/>
                          </w:tblBorders>
                          <w:tblLayout w:type="fixed"/>
                          <w:tblCellMar>
                            <w:left w:w="0" w:type="dxa"/>
                            <w:right w:w="0" w:type="dxa"/>
                          </w:tblCellMar>
                          <w:tblPrExChange w:id="2847"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2848"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2849"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48AB101" w14:textId="0538A656" w:rsidR="005E1339" w:rsidRPr="00972A4F" w:rsidDel="008104EE" w:rsidRDefault="005E1339">
                            <w:pPr>
                              <w:spacing w:line="360" w:lineRule="auto"/>
                              <w:jc w:val="center"/>
                              <w:rPr>
                                <w:del w:id="2850" w:author="Maino Vieytes, Christian (NIH/NIA/IRP) [F]" w:date="2023-11-15T14:42:00Z"/>
                                <w:rFonts w:ascii="Times New Roman" w:hAnsi="Times New Roman" w:cs="Times New Roman"/>
                                <w:sz w:val="18"/>
                                <w:szCs w:val="18"/>
                                <w:rPrChange w:id="2851" w:author="Maino Vieytes, Christian (NIH/NIA/IRP) [F]" w:date="2023-11-15T15:31:00Z">
                                  <w:rPr>
                                    <w:del w:id="2852" w:author="Maino Vieytes, Christian (NIH/NIA/IRP) [F]" w:date="2023-11-15T14:42:00Z"/>
                                    <w:rFonts w:ascii="Times New Roman" w:hAnsi="Times New Roman" w:cs="Times New Roman"/>
                                    <w:sz w:val="20"/>
                                    <w:szCs w:val="20"/>
                                  </w:rPr>
                                </w:rPrChange>
                              </w:rPr>
                              <w:pPrChange w:id="2853" w:author="Maino Vieytes, Christian (NIH/NIA/IRP) [F]" w:date="2023-11-16T08:36:00Z">
                                <w:pPr>
                                  <w:spacing w:line="360" w:lineRule="auto"/>
                                </w:pPr>
                              </w:pPrChange>
                            </w:pPr>
                            <w:del w:id="2854" w:author="Maino Vieytes, Christian (NIH/NIA/IRP) [F]" w:date="2023-11-15T14:42:00Z">
                              <w:r w:rsidRPr="00972A4F" w:rsidDel="008104EE">
                                <w:rPr>
                                  <w:rFonts w:ascii="Times New Roman" w:hAnsi="Times New Roman" w:cs="Times New Roman"/>
                                  <w:sz w:val="18"/>
                                  <w:szCs w:val="18"/>
                                  <w:rPrChange w:id="2855" w:author="Maino Vieytes, Christian (NIH/NIA/IRP) [F]" w:date="2023-11-15T15:31:00Z">
                                    <w:rPr>
                                      <w:rFonts w:ascii="Times New Roman" w:hAnsi="Times New Roman" w:cs="Times New Roman"/>
                                      <w:sz w:val="20"/>
                                      <w:szCs w:val="20"/>
                                    </w:rPr>
                                  </w:rPrChange>
                                </w:rPr>
                                <w:delText>Food Assistance (SNAP)</w:delText>
                              </w:r>
                              <w:r w:rsidRPr="00972A4F" w:rsidDel="008104EE">
                                <w:rPr>
                                  <w:rFonts w:ascii="Times New Roman" w:hAnsi="Times New Roman" w:cs="Times New Roman"/>
                                  <w:sz w:val="18"/>
                                  <w:szCs w:val="18"/>
                                  <w:vertAlign w:val="superscript"/>
                                  <w:lang w:bidi="en-US"/>
                                  <w:rPrChange w:id="2856"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857" w:author="Maino Vieytes, Christian (NIH/NIA/IRP) [F]" w:date="2023-11-16T08:36:00Z">
                              <w:tcPr>
                                <w:tcW w:w="1499" w:type="dxa"/>
                                <w:tcBorders>
                                  <w:top w:val="nil"/>
                                  <w:bottom w:val="nil"/>
                                </w:tcBorders>
                                <w:shd w:val="clear" w:color="auto" w:fill="auto"/>
                                <w:noWrap/>
                                <w:vAlign w:val="center"/>
                                <w:hideMark/>
                              </w:tcPr>
                            </w:tcPrChange>
                          </w:tcPr>
                          <w:p w14:paraId="37B5561F" w14:textId="69E4102F" w:rsidR="005E1339" w:rsidRPr="005E1339" w:rsidDel="008104EE" w:rsidRDefault="005E1339">
                            <w:pPr>
                              <w:spacing w:line="360" w:lineRule="auto"/>
                              <w:jc w:val="center"/>
                              <w:rPr>
                                <w:del w:id="2858" w:author="Maino Vieytes, Christian (NIH/NIA/IRP) [F]" w:date="2023-11-15T14:42:00Z"/>
                                <w:rFonts w:ascii="Times New Roman" w:hAnsi="Times New Roman" w:cs="Times New Roman"/>
                                <w:b/>
                                <w:bCs/>
                                <w:sz w:val="18"/>
                                <w:szCs w:val="18"/>
                                <w:rPrChange w:id="2859" w:author="Maino Vieytes, Christian (NIH/NIA/IRP) [F]" w:date="2023-11-16T08:36:00Z">
                                  <w:rPr>
                                    <w:del w:id="2860" w:author="Maino Vieytes, Christian (NIH/NIA/IRP) [F]" w:date="2023-11-15T14:42:00Z"/>
                                    <w:rFonts w:ascii="Times New Roman" w:hAnsi="Times New Roman" w:cs="Times New Roman"/>
                                    <w:b/>
                                    <w:bCs/>
                                    <w:sz w:val="20"/>
                                    <w:szCs w:val="20"/>
                                  </w:rPr>
                                </w:rPrChange>
                              </w:rPr>
                            </w:pPr>
                            <w:ins w:id="2861" w:author="Maino Vieytes, Christian (NIH/NIA/IRP) [F]" w:date="2023-11-16T08:36:00Z">
                              <w:r w:rsidRPr="005E1339">
                                <w:rPr>
                                  <w:rFonts w:ascii="Times New Roman" w:hAnsi="Times New Roman" w:cs="Times New Roman"/>
                                  <w:color w:val="000000"/>
                                  <w:sz w:val="18"/>
                                  <w:szCs w:val="18"/>
                                  <w:rPrChange w:id="2862" w:author="Maino Vieytes, Christian (NIH/NIA/IRP) [F]" w:date="2023-11-16T08:36:00Z">
                                    <w:rPr>
                                      <w:rFonts w:ascii="Calibri" w:hAnsi="Calibri" w:cs="Calibri"/>
                                      <w:color w:val="000000"/>
                                    </w:rPr>
                                  </w:rPrChange>
                                </w:rPr>
                                <w:t>0.090</w:t>
                              </w:r>
                            </w:ins>
                            <w:del w:id="2863" w:author="Maino Vieytes, Christian (NIH/NIA/IRP) [F]" w:date="2023-11-15T14:42:00Z">
                              <w:r w:rsidRPr="005E1339" w:rsidDel="008104EE">
                                <w:rPr>
                                  <w:rFonts w:ascii="Times New Roman" w:hAnsi="Times New Roman" w:cs="Times New Roman"/>
                                  <w:b/>
                                  <w:bCs/>
                                  <w:color w:val="000000"/>
                                  <w:sz w:val="18"/>
                                  <w:szCs w:val="18"/>
                                  <w:rPrChange w:id="2864" w:author="Maino Vieytes, Christian (NIH/NIA/IRP) [F]" w:date="2023-11-16T08:36:00Z">
                                    <w:rPr>
                                      <w:rFonts w:ascii="Times New Roman" w:hAnsi="Times New Roman" w:cs="Times New Roman"/>
                                      <w:b/>
                                      <w:bCs/>
                                      <w:color w:val="000000"/>
                                      <w:sz w:val="20"/>
                                      <w:szCs w:val="20"/>
                                    </w:rPr>
                                  </w:rPrChange>
                                </w:rPr>
                                <w:delText>0.81</w:delText>
                              </w:r>
                            </w:del>
                          </w:p>
                        </w:tc>
                        <w:tc>
                          <w:tcPr>
                            <w:tcW w:w="990" w:type="dxa"/>
                            <w:tcBorders>
                              <w:top w:val="nil"/>
                              <w:bottom w:val="nil"/>
                            </w:tcBorders>
                            <w:shd w:val="clear" w:color="auto" w:fill="auto"/>
                            <w:noWrap/>
                            <w:vAlign w:val="center"/>
                            <w:tcPrChange w:id="2865" w:author="Maino Vieytes, Christian (NIH/NIA/IRP) [F]" w:date="2023-11-16T08:36:00Z">
                              <w:tcPr>
                                <w:tcW w:w="990" w:type="dxa"/>
                                <w:tcBorders>
                                  <w:top w:val="nil"/>
                                  <w:bottom w:val="nil"/>
                                </w:tcBorders>
                                <w:shd w:val="clear" w:color="auto" w:fill="auto"/>
                                <w:noWrap/>
                                <w:vAlign w:val="center"/>
                              </w:tcPr>
                            </w:tcPrChange>
                          </w:tcPr>
                          <w:p w14:paraId="42AC5F10" w14:textId="6D4DDA3A" w:rsidR="005E1339" w:rsidRPr="005E1339" w:rsidDel="008104EE" w:rsidRDefault="005E1339">
                            <w:pPr>
                              <w:spacing w:line="360" w:lineRule="auto"/>
                              <w:jc w:val="center"/>
                              <w:rPr>
                                <w:del w:id="2866" w:author="Maino Vieytes, Christian (NIH/NIA/IRP) [F]" w:date="2023-11-15T14:42:00Z"/>
                                <w:rFonts w:ascii="Times New Roman" w:hAnsi="Times New Roman" w:cs="Times New Roman"/>
                                <w:sz w:val="18"/>
                                <w:szCs w:val="18"/>
                                <w:rPrChange w:id="2867" w:author="Maino Vieytes, Christian (NIH/NIA/IRP) [F]" w:date="2023-11-16T08:36:00Z">
                                  <w:rPr>
                                    <w:del w:id="2868" w:author="Maino Vieytes, Christian (NIH/NIA/IRP) [F]" w:date="2023-11-15T14:42:00Z"/>
                                    <w:rFonts w:ascii="Times New Roman" w:hAnsi="Times New Roman" w:cs="Times New Roman"/>
                                    <w:sz w:val="20"/>
                                    <w:szCs w:val="20"/>
                                  </w:rPr>
                                </w:rPrChange>
                              </w:rPr>
                            </w:pPr>
                            <w:ins w:id="2869" w:author="Maino Vieytes, Christian (NIH/NIA/IRP) [F]" w:date="2023-11-16T08:36:00Z">
                              <w:r w:rsidRPr="005E1339">
                                <w:rPr>
                                  <w:rFonts w:ascii="Times New Roman" w:hAnsi="Times New Roman" w:cs="Times New Roman"/>
                                  <w:color w:val="000000"/>
                                  <w:sz w:val="18"/>
                                  <w:szCs w:val="18"/>
                                  <w:rPrChange w:id="2870" w:author="Maino Vieytes, Christian (NIH/NIA/IRP) [F]" w:date="2023-11-16T08:36:00Z">
                                    <w:rPr>
                                      <w:rFonts w:ascii="Calibri" w:hAnsi="Calibri" w:cs="Calibri"/>
                                      <w:color w:val="000000"/>
                                    </w:rPr>
                                  </w:rPrChange>
                                </w:rPr>
                                <w:t>-0.080</w:t>
                              </w:r>
                            </w:ins>
                          </w:p>
                        </w:tc>
                        <w:tc>
                          <w:tcPr>
                            <w:tcW w:w="900" w:type="dxa"/>
                            <w:tcBorders>
                              <w:top w:val="nil"/>
                              <w:bottom w:val="nil"/>
                              <w:right w:val="nil"/>
                            </w:tcBorders>
                            <w:shd w:val="clear" w:color="auto" w:fill="auto"/>
                            <w:noWrap/>
                            <w:vAlign w:val="center"/>
                            <w:tcPrChange w:id="2871" w:author="Maino Vieytes, Christian (NIH/NIA/IRP) [F]" w:date="2023-11-16T08:36:00Z">
                              <w:tcPr>
                                <w:tcW w:w="900" w:type="dxa"/>
                                <w:tcBorders>
                                  <w:top w:val="nil"/>
                                  <w:bottom w:val="nil"/>
                                  <w:right w:val="nil"/>
                                </w:tcBorders>
                                <w:shd w:val="clear" w:color="auto" w:fill="auto"/>
                                <w:noWrap/>
                                <w:vAlign w:val="center"/>
                              </w:tcPr>
                            </w:tcPrChange>
                          </w:tcPr>
                          <w:p w14:paraId="69C7B802" w14:textId="5EB9C646" w:rsidR="005E1339" w:rsidRPr="005E1339" w:rsidDel="008104EE" w:rsidRDefault="005E1339">
                            <w:pPr>
                              <w:spacing w:line="360" w:lineRule="auto"/>
                              <w:jc w:val="center"/>
                              <w:rPr>
                                <w:del w:id="2872" w:author="Maino Vieytes, Christian (NIH/NIA/IRP) [F]" w:date="2023-11-15T14:42:00Z"/>
                                <w:rFonts w:ascii="Times New Roman" w:hAnsi="Times New Roman" w:cs="Times New Roman"/>
                                <w:sz w:val="18"/>
                                <w:szCs w:val="18"/>
                                <w:rPrChange w:id="2873" w:author="Maino Vieytes, Christian (NIH/NIA/IRP) [F]" w:date="2023-11-16T08:36:00Z">
                                  <w:rPr>
                                    <w:del w:id="2874" w:author="Maino Vieytes, Christian (NIH/NIA/IRP) [F]" w:date="2023-11-15T14:42:00Z"/>
                                    <w:rFonts w:ascii="Times New Roman" w:hAnsi="Times New Roman" w:cs="Times New Roman"/>
                                    <w:sz w:val="20"/>
                                    <w:szCs w:val="20"/>
                                  </w:rPr>
                                </w:rPrChange>
                              </w:rPr>
                            </w:pPr>
                            <w:ins w:id="2875" w:author="Maino Vieytes, Christian (NIH/NIA/IRP) [F]" w:date="2023-11-16T08:36:00Z">
                              <w:r w:rsidRPr="005E1339">
                                <w:rPr>
                                  <w:rFonts w:ascii="Times New Roman" w:hAnsi="Times New Roman" w:cs="Times New Roman"/>
                                  <w:color w:val="000000"/>
                                  <w:sz w:val="18"/>
                                  <w:szCs w:val="18"/>
                                  <w:rPrChange w:id="2876" w:author="Maino Vieytes, Christian (NIH/NIA/IRP) [F]" w:date="2023-11-16T08:36:00Z">
                                    <w:rPr>
                                      <w:rFonts w:ascii="Calibri" w:hAnsi="Calibri" w:cs="Calibri"/>
                                      <w:color w:val="000000"/>
                                    </w:rPr>
                                  </w:rPrChange>
                                </w:rPr>
                                <w:t>--</w:t>
                              </w:r>
                            </w:ins>
                          </w:p>
                        </w:tc>
                        <w:tc>
                          <w:tcPr>
                            <w:tcW w:w="1350" w:type="dxa"/>
                            <w:tcBorders>
                              <w:top w:val="nil"/>
                              <w:left w:val="nil"/>
                              <w:bottom w:val="nil"/>
                              <w:right w:val="single" w:sz="4" w:space="0" w:color="auto"/>
                            </w:tcBorders>
                            <w:vAlign w:val="center"/>
                            <w:tcPrChange w:id="2877" w:author="Maino Vieytes, Christian (NIH/NIA/IRP) [F]" w:date="2023-11-16T08:36:00Z">
                              <w:tcPr>
                                <w:tcW w:w="1350" w:type="dxa"/>
                                <w:tcBorders>
                                  <w:top w:val="nil"/>
                                  <w:left w:val="nil"/>
                                  <w:bottom w:val="nil"/>
                                  <w:right w:val="single" w:sz="4" w:space="0" w:color="auto"/>
                                </w:tcBorders>
                                <w:vAlign w:val="center"/>
                              </w:tcPr>
                            </w:tcPrChange>
                          </w:tcPr>
                          <w:p w14:paraId="2DEB24B5" w14:textId="09F6FA4F" w:rsidR="005E1339" w:rsidRPr="005E1339" w:rsidDel="008104EE" w:rsidRDefault="005E1339">
                            <w:pPr>
                              <w:spacing w:line="360" w:lineRule="auto"/>
                              <w:jc w:val="center"/>
                              <w:rPr>
                                <w:del w:id="2878" w:author="Maino Vieytes, Christian (NIH/NIA/IRP) [F]" w:date="2023-11-15T14:42:00Z"/>
                                <w:rFonts w:ascii="Times New Roman" w:hAnsi="Times New Roman" w:cs="Times New Roman"/>
                                <w:sz w:val="18"/>
                                <w:szCs w:val="18"/>
                                <w:rPrChange w:id="2879" w:author="Maino Vieytes, Christian (NIH/NIA/IRP) [F]" w:date="2023-11-16T08:36:00Z">
                                  <w:rPr>
                                    <w:del w:id="2880" w:author="Maino Vieytes, Christian (NIH/NIA/IRP) [F]" w:date="2023-11-15T14:42:00Z"/>
                                    <w:rFonts w:ascii="Times New Roman" w:hAnsi="Times New Roman" w:cs="Times New Roman"/>
                                    <w:sz w:val="20"/>
                                    <w:szCs w:val="20"/>
                                  </w:rPr>
                                </w:rPrChange>
                              </w:rPr>
                            </w:pPr>
                          </w:p>
                        </w:tc>
                      </w:tr>
                      <w:tr w:rsidR="005E1339" w:rsidRPr="00972A4F" w:rsidDel="008104EE" w14:paraId="7FD94F6F" w14:textId="697F1E55" w:rsidTr="005E1339">
                        <w:tblPrEx>
                          <w:tblW w:w="6926" w:type="dxa"/>
                          <w:tblBorders>
                            <w:insideH w:val="none" w:sz="0" w:space="0" w:color="auto"/>
                            <w:insideV w:val="none" w:sz="0" w:space="0" w:color="auto"/>
                          </w:tblBorders>
                          <w:tblLayout w:type="fixed"/>
                          <w:tblCellMar>
                            <w:left w:w="0" w:type="dxa"/>
                            <w:right w:w="0" w:type="dxa"/>
                          </w:tblCellMar>
                          <w:tblPrExChange w:id="2881"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2882"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2883"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6770411" w14:textId="22CB6D4B" w:rsidR="005E1339" w:rsidRPr="00972A4F" w:rsidDel="008104EE" w:rsidRDefault="005E1339">
                            <w:pPr>
                              <w:spacing w:line="360" w:lineRule="auto"/>
                              <w:jc w:val="center"/>
                              <w:rPr>
                                <w:del w:id="2884" w:author="Maino Vieytes, Christian (NIH/NIA/IRP) [F]" w:date="2023-11-15T14:42:00Z"/>
                                <w:rFonts w:ascii="Times New Roman" w:hAnsi="Times New Roman" w:cs="Times New Roman"/>
                                <w:sz w:val="18"/>
                                <w:szCs w:val="18"/>
                                <w:rPrChange w:id="2885" w:author="Maino Vieytes, Christian (NIH/NIA/IRP) [F]" w:date="2023-11-15T15:31:00Z">
                                  <w:rPr>
                                    <w:del w:id="2886" w:author="Maino Vieytes, Christian (NIH/NIA/IRP) [F]" w:date="2023-11-15T14:42:00Z"/>
                                    <w:rFonts w:ascii="Times New Roman" w:hAnsi="Times New Roman" w:cs="Times New Roman"/>
                                    <w:sz w:val="20"/>
                                    <w:szCs w:val="20"/>
                                  </w:rPr>
                                </w:rPrChange>
                              </w:rPr>
                              <w:pPrChange w:id="2887" w:author="Maino Vieytes, Christian (NIH/NIA/IRP) [F]" w:date="2023-11-16T08:36:00Z">
                                <w:pPr>
                                  <w:spacing w:line="360" w:lineRule="auto"/>
                                </w:pPr>
                              </w:pPrChange>
                            </w:pPr>
                            <w:del w:id="2888" w:author="Maino Vieytes, Christian (NIH/NIA/IRP) [F]" w:date="2023-11-15T14:42:00Z">
                              <w:r w:rsidRPr="00972A4F" w:rsidDel="008104EE">
                                <w:rPr>
                                  <w:rFonts w:ascii="Times New Roman" w:hAnsi="Times New Roman" w:cs="Times New Roman"/>
                                  <w:sz w:val="18"/>
                                  <w:szCs w:val="18"/>
                                  <w:rPrChange w:id="2889" w:author="Maino Vieytes, Christian (NIH/NIA/IRP) [F]" w:date="2023-11-15T15:31:00Z">
                                    <w:rPr>
                                      <w:rFonts w:ascii="Times New Roman" w:hAnsi="Times New Roman" w:cs="Times New Roman"/>
                                      <w:sz w:val="20"/>
                                      <w:szCs w:val="20"/>
                                    </w:rPr>
                                  </w:rPrChange>
                                </w:rPr>
                                <w:delText>Household Size</w:delText>
                              </w:r>
                              <w:r w:rsidRPr="00972A4F" w:rsidDel="008104EE">
                                <w:rPr>
                                  <w:rFonts w:ascii="Times New Roman" w:hAnsi="Times New Roman" w:cs="Times New Roman"/>
                                  <w:sz w:val="18"/>
                                  <w:szCs w:val="18"/>
                                  <w:vertAlign w:val="superscript"/>
                                  <w:lang w:bidi="en-US"/>
                                  <w:rPrChange w:id="2890"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891" w:author="Maino Vieytes, Christian (NIH/NIA/IRP) [F]" w:date="2023-11-16T08:36:00Z">
                              <w:tcPr>
                                <w:tcW w:w="1499" w:type="dxa"/>
                                <w:tcBorders>
                                  <w:top w:val="nil"/>
                                  <w:bottom w:val="nil"/>
                                </w:tcBorders>
                                <w:shd w:val="clear" w:color="auto" w:fill="auto"/>
                                <w:noWrap/>
                                <w:vAlign w:val="center"/>
                                <w:hideMark/>
                              </w:tcPr>
                            </w:tcPrChange>
                          </w:tcPr>
                          <w:p w14:paraId="7EE3F3A3" w14:textId="17F85827" w:rsidR="005E1339" w:rsidRPr="005E1339" w:rsidDel="008104EE" w:rsidRDefault="005E1339">
                            <w:pPr>
                              <w:spacing w:line="360" w:lineRule="auto"/>
                              <w:jc w:val="center"/>
                              <w:rPr>
                                <w:del w:id="2892" w:author="Maino Vieytes, Christian (NIH/NIA/IRP) [F]" w:date="2023-11-15T14:42:00Z"/>
                                <w:rFonts w:ascii="Times New Roman" w:hAnsi="Times New Roman" w:cs="Times New Roman"/>
                                <w:b/>
                                <w:bCs/>
                                <w:sz w:val="18"/>
                                <w:szCs w:val="18"/>
                                <w:rPrChange w:id="2893" w:author="Maino Vieytes, Christian (NIH/NIA/IRP) [F]" w:date="2023-11-16T08:36:00Z">
                                  <w:rPr>
                                    <w:del w:id="2894" w:author="Maino Vieytes, Christian (NIH/NIA/IRP) [F]" w:date="2023-11-15T14:42:00Z"/>
                                    <w:rFonts w:ascii="Times New Roman" w:hAnsi="Times New Roman" w:cs="Times New Roman"/>
                                    <w:b/>
                                    <w:bCs/>
                                    <w:sz w:val="20"/>
                                    <w:szCs w:val="20"/>
                                  </w:rPr>
                                </w:rPrChange>
                              </w:rPr>
                            </w:pPr>
                            <w:ins w:id="2895" w:author="Maino Vieytes, Christian (NIH/NIA/IRP) [F]" w:date="2023-11-16T08:36:00Z">
                              <w:r w:rsidRPr="005E1339">
                                <w:rPr>
                                  <w:rFonts w:ascii="Times New Roman" w:hAnsi="Times New Roman" w:cs="Times New Roman"/>
                                  <w:color w:val="000000"/>
                                  <w:sz w:val="18"/>
                                  <w:szCs w:val="18"/>
                                  <w:rPrChange w:id="2896" w:author="Maino Vieytes, Christian (NIH/NIA/IRP) [F]" w:date="2023-11-16T08:36:00Z">
                                    <w:rPr>
                                      <w:rFonts w:ascii="Calibri" w:hAnsi="Calibri" w:cs="Calibri"/>
                                      <w:color w:val="000000"/>
                                    </w:rPr>
                                  </w:rPrChange>
                                </w:rPr>
                                <w:t>-0.64</w:t>
                              </w:r>
                            </w:ins>
                            <w:del w:id="2897" w:author="Maino Vieytes, Christian (NIH/NIA/IRP) [F]" w:date="2023-11-15T14:42:00Z">
                              <w:r w:rsidRPr="005E1339" w:rsidDel="008104EE">
                                <w:rPr>
                                  <w:rFonts w:ascii="Times New Roman" w:hAnsi="Times New Roman" w:cs="Times New Roman"/>
                                  <w:b/>
                                  <w:bCs/>
                                  <w:color w:val="000000"/>
                                  <w:sz w:val="18"/>
                                  <w:szCs w:val="18"/>
                                  <w:rPrChange w:id="2898" w:author="Maino Vieytes, Christian (NIH/NIA/IRP) [F]" w:date="2023-11-16T08:36:00Z">
                                    <w:rPr>
                                      <w:rFonts w:ascii="Times New Roman" w:hAnsi="Times New Roman" w:cs="Times New Roman"/>
                                      <w:b/>
                                      <w:bCs/>
                                      <w:color w:val="000000"/>
                                      <w:sz w:val="20"/>
                                      <w:szCs w:val="20"/>
                                    </w:rPr>
                                  </w:rPrChange>
                                </w:rPr>
                                <w:delText>0.63</w:delText>
                              </w:r>
                            </w:del>
                          </w:p>
                        </w:tc>
                        <w:tc>
                          <w:tcPr>
                            <w:tcW w:w="990" w:type="dxa"/>
                            <w:tcBorders>
                              <w:top w:val="nil"/>
                              <w:bottom w:val="nil"/>
                            </w:tcBorders>
                            <w:shd w:val="clear" w:color="auto" w:fill="auto"/>
                            <w:noWrap/>
                            <w:vAlign w:val="center"/>
                            <w:hideMark/>
                            <w:tcPrChange w:id="2899" w:author="Maino Vieytes, Christian (NIH/NIA/IRP) [F]" w:date="2023-11-16T08:36:00Z">
                              <w:tcPr>
                                <w:tcW w:w="990" w:type="dxa"/>
                                <w:tcBorders>
                                  <w:top w:val="nil"/>
                                  <w:bottom w:val="nil"/>
                                </w:tcBorders>
                                <w:shd w:val="clear" w:color="auto" w:fill="auto"/>
                                <w:noWrap/>
                                <w:vAlign w:val="center"/>
                                <w:hideMark/>
                              </w:tcPr>
                            </w:tcPrChange>
                          </w:tcPr>
                          <w:p w14:paraId="6270A028" w14:textId="2D5A9926" w:rsidR="005E1339" w:rsidRPr="005E1339" w:rsidDel="008104EE" w:rsidRDefault="005E1339">
                            <w:pPr>
                              <w:spacing w:line="360" w:lineRule="auto"/>
                              <w:jc w:val="center"/>
                              <w:rPr>
                                <w:del w:id="2900" w:author="Maino Vieytes, Christian (NIH/NIA/IRP) [F]" w:date="2023-11-15T14:42:00Z"/>
                                <w:rFonts w:ascii="Times New Roman" w:hAnsi="Times New Roman" w:cs="Times New Roman"/>
                                <w:sz w:val="18"/>
                                <w:szCs w:val="18"/>
                                <w:rPrChange w:id="2901" w:author="Maino Vieytes, Christian (NIH/NIA/IRP) [F]" w:date="2023-11-16T08:36:00Z">
                                  <w:rPr>
                                    <w:del w:id="2902" w:author="Maino Vieytes, Christian (NIH/NIA/IRP) [F]" w:date="2023-11-15T14:42:00Z"/>
                                    <w:rFonts w:ascii="Times New Roman" w:hAnsi="Times New Roman" w:cs="Times New Roman"/>
                                    <w:sz w:val="20"/>
                                    <w:szCs w:val="20"/>
                                  </w:rPr>
                                </w:rPrChange>
                              </w:rPr>
                            </w:pPr>
                            <w:ins w:id="2903" w:author="Maino Vieytes, Christian (NIH/NIA/IRP) [F]" w:date="2023-11-16T08:36:00Z">
                              <w:r w:rsidRPr="005E1339">
                                <w:rPr>
                                  <w:rFonts w:ascii="Times New Roman" w:hAnsi="Times New Roman" w:cs="Times New Roman"/>
                                  <w:color w:val="000000"/>
                                  <w:sz w:val="18"/>
                                  <w:szCs w:val="18"/>
                                  <w:rPrChange w:id="2904" w:author="Maino Vieytes, Christian (NIH/NIA/IRP) [F]" w:date="2023-11-16T08:36:00Z">
                                    <w:rPr>
                                      <w:rFonts w:ascii="Calibri" w:hAnsi="Calibri" w:cs="Calibri"/>
                                      <w:color w:val="000000"/>
                                    </w:rPr>
                                  </w:rPrChange>
                                </w:rPr>
                                <w:t>-0.19</w:t>
                              </w:r>
                            </w:ins>
                          </w:p>
                        </w:tc>
                        <w:tc>
                          <w:tcPr>
                            <w:tcW w:w="900" w:type="dxa"/>
                            <w:tcBorders>
                              <w:top w:val="nil"/>
                              <w:bottom w:val="nil"/>
                              <w:right w:val="nil"/>
                            </w:tcBorders>
                            <w:shd w:val="clear" w:color="auto" w:fill="auto"/>
                            <w:noWrap/>
                            <w:vAlign w:val="center"/>
                            <w:tcPrChange w:id="2905" w:author="Maino Vieytes, Christian (NIH/NIA/IRP) [F]" w:date="2023-11-16T08:36:00Z">
                              <w:tcPr>
                                <w:tcW w:w="900" w:type="dxa"/>
                                <w:tcBorders>
                                  <w:top w:val="nil"/>
                                  <w:bottom w:val="nil"/>
                                  <w:right w:val="nil"/>
                                </w:tcBorders>
                                <w:shd w:val="clear" w:color="auto" w:fill="auto"/>
                                <w:noWrap/>
                                <w:vAlign w:val="center"/>
                              </w:tcPr>
                            </w:tcPrChange>
                          </w:tcPr>
                          <w:p w14:paraId="15BD1CB7" w14:textId="07B21D80" w:rsidR="005E1339" w:rsidRPr="005E1339" w:rsidDel="008104EE" w:rsidRDefault="005E1339">
                            <w:pPr>
                              <w:spacing w:line="360" w:lineRule="auto"/>
                              <w:jc w:val="center"/>
                              <w:rPr>
                                <w:del w:id="2906" w:author="Maino Vieytes, Christian (NIH/NIA/IRP) [F]" w:date="2023-11-15T14:42:00Z"/>
                                <w:rFonts w:ascii="Times New Roman" w:hAnsi="Times New Roman" w:cs="Times New Roman"/>
                                <w:sz w:val="18"/>
                                <w:szCs w:val="18"/>
                                <w:rPrChange w:id="2907" w:author="Maino Vieytes, Christian (NIH/NIA/IRP) [F]" w:date="2023-11-16T08:36:00Z">
                                  <w:rPr>
                                    <w:del w:id="2908" w:author="Maino Vieytes, Christian (NIH/NIA/IRP) [F]" w:date="2023-11-15T14:42:00Z"/>
                                    <w:rFonts w:ascii="Times New Roman" w:hAnsi="Times New Roman" w:cs="Times New Roman"/>
                                    <w:sz w:val="20"/>
                                    <w:szCs w:val="20"/>
                                  </w:rPr>
                                </w:rPrChange>
                              </w:rPr>
                            </w:pPr>
                            <w:ins w:id="2909" w:author="Maino Vieytes, Christian (NIH/NIA/IRP) [F]" w:date="2023-11-16T08:36:00Z">
                              <w:r w:rsidRPr="005E1339">
                                <w:rPr>
                                  <w:rFonts w:ascii="Times New Roman" w:hAnsi="Times New Roman" w:cs="Times New Roman"/>
                                  <w:color w:val="000000"/>
                                  <w:sz w:val="18"/>
                                  <w:szCs w:val="18"/>
                                  <w:rPrChange w:id="2910" w:author="Maino Vieytes, Christian (NIH/NIA/IRP) [F]" w:date="2023-11-16T08:36:00Z">
                                    <w:rPr>
                                      <w:rFonts w:ascii="Calibri" w:hAnsi="Calibri" w:cs="Calibri"/>
                                      <w:color w:val="000000"/>
                                    </w:rPr>
                                  </w:rPrChange>
                                </w:rPr>
                                <w:t>-0.25</w:t>
                              </w:r>
                            </w:ins>
                          </w:p>
                        </w:tc>
                        <w:tc>
                          <w:tcPr>
                            <w:tcW w:w="1350" w:type="dxa"/>
                            <w:tcBorders>
                              <w:top w:val="nil"/>
                              <w:left w:val="nil"/>
                              <w:bottom w:val="nil"/>
                              <w:right w:val="single" w:sz="4" w:space="0" w:color="auto"/>
                            </w:tcBorders>
                            <w:vAlign w:val="center"/>
                            <w:tcPrChange w:id="2911" w:author="Maino Vieytes, Christian (NIH/NIA/IRP) [F]" w:date="2023-11-16T08:36:00Z">
                              <w:tcPr>
                                <w:tcW w:w="1350" w:type="dxa"/>
                                <w:tcBorders>
                                  <w:top w:val="nil"/>
                                  <w:left w:val="nil"/>
                                  <w:bottom w:val="nil"/>
                                  <w:right w:val="single" w:sz="4" w:space="0" w:color="auto"/>
                                </w:tcBorders>
                                <w:vAlign w:val="center"/>
                              </w:tcPr>
                            </w:tcPrChange>
                          </w:tcPr>
                          <w:p w14:paraId="13034777" w14:textId="5722710B" w:rsidR="005E1339" w:rsidRPr="005E1339" w:rsidDel="008104EE" w:rsidRDefault="005E1339">
                            <w:pPr>
                              <w:spacing w:line="360" w:lineRule="auto"/>
                              <w:jc w:val="center"/>
                              <w:rPr>
                                <w:del w:id="2912" w:author="Maino Vieytes, Christian (NIH/NIA/IRP) [F]" w:date="2023-11-15T14:42:00Z"/>
                                <w:rFonts w:ascii="Times New Roman" w:hAnsi="Times New Roman" w:cs="Times New Roman"/>
                                <w:sz w:val="18"/>
                                <w:szCs w:val="18"/>
                                <w:rPrChange w:id="2913" w:author="Maino Vieytes, Christian (NIH/NIA/IRP) [F]" w:date="2023-11-16T08:36:00Z">
                                  <w:rPr>
                                    <w:del w:id="2914" w:author="Maino Vieytes, Christian (NIH/NIA/IRP) [F]" w:date="2023-11-15T14:42:00Z"/>
                                    <w:rFonts w:ascii="Times New Roman" w:hAnsi="Times New Roman" w:cs="Times New Roman"/>
                                    <w:sz w:val="20"/>
                                    <w:szCs w:val="20"/>
                                  </w:rPr>
                                </w:rPrChange>
                              </w:rPr>
                            </w:pPr>
                            <w:ins w:id="2915" w:author="Maino Vieytes, Christian (NIH/NIA/IRP) [F]" w:date="2023-11-16T08:36:00Z">
                              <w:r w:rsidRPr="005E1339">
                                <w:rPr>
                                  <w:rFonts w:ascii="Times New Roman" w:hAnsi="Times New Roman" w:cs="Times New Roman"/>
                                  <w:color w:val="000000"/>
                                  <w:sz w:val="18"/>
                                  <w:szCs w:val="18"/>
                                  <w:rPrChange w:id="2916" w:author="Maino Vieytes, Christian (NIH/NIA/IRP) [F]" w:date="2023-11-16T08:36:00Z">
                                    <w:rPr>
                                      <w:rFonts w:ascii="Calibri" w:hAnsi="Calibri" w:cs="Calibri"/>
                                      <w:color w:val="000000"/>
                                    </w:rPr>
                                  </w:rPrChange>
                                </w:rPr>
                                <w:t>--</w:t>
                              </w:r>
                            </w:ins>
                          </w:p>
                        </w:tc>
                      </w:tr>
                      <w:tr w:rsidR="005E1339" w:rsidRPr="00972A4F" w14:paraId="2195D1E2" w14:textId="77777777" w:rsidTr="005E1339">
                        <w:tblPrEx>
                          <w:tblW w:w="6926" w:type="dxa"/>
                          <w:tblBorders>
                            <w:insideH w:val="none" w:sz="0" w:space="0" w:color="auto"/>
                            <w:insideV w:val="none" w:sz="0" w:space="0" w:color="auto"/>
                          </w:tblBorders>
                          <w:tblLayout w:type="fixed"/>
                          <w:tblCellMar>
                            <w:left w:w="0" w:type="dxa"/>
                            <w:right w:w="0" w:type="dxa"/>
                          </w:tblCellMar>
                          <w:tblPrExChange w:id="2917"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918"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4EC93FCC" w14:textId="77777777" w:rsidR="005E1339" w:rsidRPr="00972A4F" w:rsidRDefault="005E1339">
                            <w:pPr>
                              <w:spacing w:line="360" w:lineRule="auto"/>
                              <w:rPr>
                                <w:rFonts w:ascii="Times New Roman" w:hAnsi="Times New Roman" w:cs="Times New Roman"/>
                                <w:sz w:val="18"/>
                                <w:szCs w:val="18"/>
                                <w:vertAlign w:val="superscript"/>
                                <w:rPrChange w:id="2919" w:author="Maino Vieytes, Christian (NIH/NIA/IRP) [F]" w:date="2023-11-15T15:31:00Z">
                                  <w:rPr>
                                    <w:rFonts w:ascii="Times New Roman" w:hAnsi="Times New Roman" w:cs="Times New Roman"/>
                                    <w:sz w:val="20"/>
                                    <w:szCs w:val="20"/>
                                    <w:vertAlign w:val="superscript"/>
                                  </w:rPr>
                                </w:rPrChange>
                              </w:rPr>
                              <w:pPrChange w:id="2920" w:author="Maino Vieytes, Christian (NIH/NIA/IRP) [F]" w:date="2023-11-16T08:37:00Z">
                                <w:pPr>
                                  <w:spacing w:line="360" w:lineRule="auto"/>
                                  <w:jc w:val="center"/>
                                </w:pPr>
                              </w:pPrChange>
                            </w:pPr>
                            <w:r w:rsidRPr="00972A4F">
                              <w:rPr>
                                <w:rFonts w:ascii="Times New Roman" w:hAnsi="Times New Roman" w:cs="Times New Roman"/>
                                <w:sz w:val="18"/>
                                <w:szCs w:val="18"/>
                                <w:rPrChange w:id="2921" w:author="Maino Vieytes, Christian (NIH/NIA/IRP) [F]" w:date="2023-11-15T15:31:00Z">
                                  <w:rPr>
                                    <w:rFonts w:ascii="Times New Roman" w:hAnsi="Times New Roman" w:cs="Times New Roman"/>
                                    <w:sz w:val="20"/>
                                    <w:szCs w:val="20"/>
                                  </w:rPr>
                                </w:rPrChange>
                              </w:rPr>
                              <w:t>Prudent #1</w:t>
                            </w:r>
                            <w:r w:rsidRPr="00972A4F">
                              <w:rPr>
                                <w:rFonts w:ascii="Times New Roman" w:hAnsi="Times New Roman" w:cs="Times New Roman"/>
                                <w:sz w:val="18"/>
                                <w:szCs w:val="18"/>
                                <w:vertAlign w:val="superscript"/>
                                <w:lang w:bidi="en-US"/>
                                <w:rPrChange w:id="2922"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nil"/>
                              <w:bottom w:val="nil"/>
                            </w:tcBorders>
                            <w:shd w:val="clear" w:color="auto" w:fill="auto"/>
                            <w:noWrap/>
                            <w:vAlign w:val="center"/>
                            <w:hideMark/>
                            <w:tcPrChange w:id="2923" w:author="Maino Vieytes, Christian (NIH/NIA/IRP) [F]" w:date="2023-11-16T08:36:00Z">
                              <w:tcPr>
                                <w:tcW w:w="1499" w:type="dxa"/>
                                <w:tcBorders>
                                  <w:top w:val="nil"/>
                                  <w:bottom w:val="nil"/>
                                </w:tcBorders>
                                <w:shd w:val="clear" w:color="auto" w:fill="auto"/>
                                <w:noWrap/>
                                <w:vAlign w:val="center"/>
                                <w:hideMark/>
                              </w:tcPr>
                            </w:tcPrChange>
                          </w:tcPr>
                          <w:p w14:paraId="19A1534C" w14:textId="0CC5D3A2" w:rsidR="005E1339" w:rsidRPr="005E1339" w:rsidRDefault="005E1339" w:rsidP="005E1339">
                            <w:pPr>
                              <w:spacing w:line="360" w:lineRule="auto"/>
                              <w:jc w:val="center"/>
                              <w:rPr>
                                <w:rFonts w:ascii="Times New Roman" w:hAnsi="Times New Roman" w:cs="Times New Roman"/>
                                <w:b/>
                                <w:bCs/>
                                <w:sz w:val="18"/>
                                <w:szCs w:val="18"/>
                                <w:rPrChange w:id="2924" w:author="Maino Vieytes, Christian (NIH/NIA/IRP) [F]" w:date="2023-11-16T08:37:00Z">
                                  <w:rPr>
                                    <w:rFonts w:ascii="Times New Roman" w:hAnsi="Times New Roman" w:cs="Times New Roman"/>
                                    <w:sz w:val="20"/>
                                    <w:szCs w:val="20"/>
                                  </w:rPr>
                                </w:rPrChange>
                              </w:rPr>
                            </w:pPr>
                            <w:ins w:id="2925" w:author="Maino Vieytes, Christian (NIH/NIA/IRP) [F]" w:date="2023-11-16T08:36:00Z">
                              <w:r w:rsidRPr="005E1339">
                                <w:rPr>
                                  <w:rFonts w:ascii="Times New Roman" w:hAnsi="Times New Roman" w:cs="Times New Roman"/>
                                  <w:b/>
                                  <w:bCs/>
                                  <w:color w:val="000000"/>
                                  <w:sz w:val="18"/>
                                  <w:szCs w:val="18"/>
                                  <w:rPrChange w:id="2926" w:author="Maino Vieytes, Christian (NIH/NIA/IRP) [F]" w:date="2023-11-16T08:37:00Z">
                                    <w:rPr>
                                      <w:rFonts w:ascii="Calibri" w:hAnsi="Calibri" w:cs="Calibri"/>
                                      <w:color w:val="000000"/>
                                    </w:rPr>
                                  </w:rPrChange>
                                </w:rPr>
                                <w:t>0.40</w:t>
                              </w:r>
                            </w:ins>
                            <w:del w:id="2927" w:author="Maino Vieytes, Christian (NIH/NIA/IRP) [F]" w:date="2023-11-15T15:26:00Z">
                              <w:r w:rsidRPr="005E1339" w:rsidDel="004C76B5">
                                <w:rPr>
                                  <w:rFonts w:ascii="Times New Roman" w:hAnsi="Times New Roman" w:cs="Times New Roman"/>
                                  <w:b/>
                                  <w:bCs/>
                                  <w:color w:val="000000"/>
                                  <w:sz w:val="18"/>
                                  <w:szCs w:val="18"/>
                                  <w:rPrChange w:id="2928" w:author="Maino Vieytes, Christian (NIH/NIA/IRP) [F]" w:date="2023-11-16T08:37:00Z">
                                    <w:rPr>
                                      <w:rFonts w:ascii="Times New Roman" w:hAnsi="Times New Roman" w:cs="Times New Roman"/>
                                      <w:color w:val="000000"/>
                                      <w:sz w:val="20"/>
                                      <w:szCs w:val="20"/>
                                    </w:rPr>
                                  </w:rPrChange>
                                </w:rPr>
                                <w:delText>-0.24</w:delText>
                              </w:r>
                            </w:del>
                          </w:p>
                        </w:tc>
                        <w:tc>
                          <w:tcPr>
                            <w:tcW w:w="990" w:type="dxa"/>
                            <w:tcBorders>
                              <w:top w:val="nil"/>
                              <w:bottom w:val="nil"/>
                            </w:tcBorders>
                            <w:shd w:val="clear" w:color="auto" w:fill="auto"/>
                            <w:noWrap/>
                            <w:vAlign w:val="center"/>
                            <w:hideMark/>
                            <w:tcPrChange w:id="2929" w:author="Maino Vieytes, Christian (NIH/NIA/IRP) [F]" w:date="2023-11-16T08:36:00Z">
                              <w:tcPr>
                                <w:tcW w:w="990" w:type="dxa"/>
                                <w:tcBorders>
                                  <w:top w:val="nil"/>
                                  <w:bottom w:val="nil"/>
                                </w:tcBorders>
                                <w:shd w:val="clear" w:color="auto" w:fill="auto"/>
                                <w:noWrap/>
                                <w:vAlign w:val="center"/>
                                <w:hideMark/>
                              </w:tcPr>
                            </w:tcPrChange>
                          </w:tcPr>
                          <w:p w14:paraId="141A537D" w14:textId="1C54B782" w:rsidR="005E1339" w:rsidRPr="005E1339" w:rsidRDefault="005E1339" w:rsidP="005E1339">
                            <w:pPr>
                              <w:spacing w:line="360" w:lineRule="auto"/>
                              <w:jc w:val="center"/>
                              <w:rPr>
                                <w:rFonts w:ascii="Times New Roman" w:hAnsi="Times New Roman" w:cs="Times New Roman"/>
                                <w:sz w:val="18"/>
                                <w:szCs w:val="18"/>
                                <w:rPrChange w:id="2930" w:author="Maino Vieytes, Christian (NIH/NIA/IRP) [F]" w:date="2023-11-16T08:36:00Z">
                                  <w:rPr>
                                    <w:rFonts w:ascii="Times New Roman" w:hAnsi="Times New Roman" w:cs="Times New Roman"/>
                                    <w:sz w:val="20"/>
                                    <w:szCs w:val="20"/>
                                  </w:rPr>
                                </w:rPrChange>
                              </w:rPr>
                            </w:pPr>
                            <w:ins w:id="2931" w:author="Maino Vieytes, Christian (NIH/NIA/IRP) [F]" w:date="2023-11-16T08:36:00Z">
                              <w:r w:rsidRPr="005E1339">
                                <w:rPr>
                                  <w:rFonts w:ascii="Times New Roman" w:hAnsi="Times New Roman" w:cs="Times New Roman"/>
                                  <w:color w:val="000000"/>
                                  <w:sz w:val="18"/>
                                  <w:szCs w:val="18"/>
                                  <w:rPrChange w:id="2932" w:author="Maino Vieytes, Christian (NIH/NIA/IRP) [F]" w:date="2023-11-16T08:36:00Z">
                                    <w:rPr>
                                      <w:rFonts w:ascii="Calibri" w:hAnsi="Calibri" w:cs="Calibri"/>
                                      <w:color w:val="000000"/>
                                    </w:rPr>
                                  </w:rPrChange>
                                </w:rPr>
                                <w:t>--</w:t>
                              </w:r>
                            </w:ins>
                            <w:del w:id="2933" w:author="Maino Vieytes, Christian (NIH/NIA/IRP) [F]" w:date="2023-11-15T15:26:00Z">
                              <w:r w:rsidRPr="005E1339" w:rsidDel="004C76B5">
                                <w:rPr>
                                  <w:rFonts w:ascii="Times New Roman" w:hAnsi="Times New Roman" w:cs="Times New Roman"/>
                                  <w:sz w:val="18"/>
                                  <w:szCs w:val="18"/>
                                  <w:rPrChange w:id="2934" w:author="Maino Vieytes, Christian (NIH/NIA/IRP) [F]" w:date="2023-11-16T08:36:00Z">
                                    <w:rPr>
                                      <w:rFonts w:ascii="Times New Roman" w:hAnsi="Times New Roman" w:cs="Times New Roman"/>
                                      <w:sz w:val="20"/>
                                      <w:szCs w:val="20"/>
                                    </w:rPr>
                                  </w:rPrChange>
                                </w:rPr>
                                <w:delText>--</w:delText>
                              </w:r>
                            </w:del>
                          </w:p>
                        </w:tc>
                        <w:tc>
                          <w:tcPr>
                            <w:tcW w:w="900" w:type="dxa"/>
                            <w:tcBorders>
                              <w:top w:val="nil"/>
                              <w:bottom w:val="nil"/>
                              <w:right w:val="nil"/>
                            </w:tcBorders>
                            <w:shd w:val="clear" w:color="auto" w:fill="auto"/>
                            <w:noWrap/>
                            <w:vAlign w:val="center"/>
                            <w:tcPrChange w:id="2935" w:author="Maino Vieytes, Christian (NIH/NIA/IRP) [F]" w:date="2023-11-16T08:36:00Z">
                              <w:tcPr>
                                <w:tcW w:w="900" w:type="dxa"/>
                                <w:tcBorders>
                                  <w:top w:val="nil"/>
                                  <w:bottom w:val="nil"/>
                                  <w:right w:val="nil"/>
                                </w:tcBorders>
                                <w:shd w:val="clear" w:color="auto" w:fill="auto"/>
                                <w:noWrap/>
                                <w:vAlign w:val="center"/>
                              </w:tcPr>
                            </w:tcPrChange>
                          </w:tcPr>
                          <w:p w14:paraId="5101A88B" w14:textId="77777777" w:rsidR="005E1339" w:rsidRPr="005E1339" w:rsidRDefault="005E1339" w:rsidP="005E1339">
                            <w:pPr>
                              <w:spacing w:line="360" w:lineRule="auto"/>
                              <w:jc w:val="center"/>
                              <w:rPr>
                                <w:rFonts w:ascii="Times New Roman" w:hAnsi="Times New Roman" w:cs="Times New Roman"/>
                                <w:sz w:val="18"/>
                                <w:szCs w:val="18"/>
                                <w:rPrChange w:id="2936" w:author="Maino Vieytes, Christian (NIH/NIA/IRP) [F]" w:date="2023-11-16T08:36:00Z">
                                  <w:rPr>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Change w:id="2937" w:author="Maino Vieytes, Christian (NIH/NIA/IRP) [F]" w:date="2023-11-16T08:36:00Z">
                              <w:tcPr>
                                <w:tcW w:w="1350" w:type="dxa"/>
                                <w:tcBorders>
                                  <w:top w:val="nil"/>
                                  <w:left w:val="nil"/>
                                  <w:bottom w:val="nil"/>
                                  <w:right w:val="single" w:sz="4" w:space="0" w:color="auto"/>
                                </w:tcBorders>
                                <w:vAlign w:val="center"/>
                              </w:tcPr>
                            </w:tcPrChange>
                          </w:tcPr>
                          <w:p w14:paraId="47ABB6EF" w14:textId="77777777" w:rsidR="005E1339" w:rsidRPr="005E1339" w:rsidRDefault="005E1339" w:rsidP="005E1339">
                            <w:pPr>
                              <w:spacing w:line="360" w:lineRule="auto"/>
                              <w:jc w:val="center"/>
                              <w:rPr>
                                <w:rFonts w:ascii="Times New Roman" w:hAnsi="Times New Roman" w:cs="Times New Roman"/>
                                <w:sz w:val="18"/>
                                <w:szCs w:val="18"/>
                                <w:rPrChange w:id="2938" w:author="Maino Vieytes, Christian (NIH/NIA/IRP) [F]" w:date="2023-11-16T08:36:00Z">
                                  <w:rPr>
                                    <w:rFonts w:ascii="Times New Roman" w:hAnsi="Times New Roman" w:cs="Times New Roman"/>
                                    <w:sz w:val="20"/>
                                    <w:szCs w:val="20"/>
                                  </w:rPr>
                                </w:rPrChange>
                              </w:rPr>
                            </w:pPr>
                          </w:p>
                        </w:tc>
                      </w:tr>
                      <w:tr w:rsidR="005E1339" w:rsidRPr="00972A4F" w14:paraId="36CF9517" w14:textId="77777777" w:rsidTr="005E1339">
                        <w:tblPrEx>
                          <w:tblW w:w="6926" w:type="dxa"/>
                          <w:tblBorders>
                            <w:insideH w:val="none" w:sz="0" w:space="0" w:color="auto"/>
                            <w:insideV w:val="none" w:sz="0" w:space="0" w:color="auto"/>
                          </w:tblBorders>
                          <w:tblLayout w:type="fixed"/>
                          <w:tblCellMar>
                            <w:left w:w="0" w:type="dxa"/>
                            <w:right w:w="0" w:type="dxa"/>
                          </w:tblCellMar>
                          <w:tblPrExChange w:id="2939"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940"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0BA18387"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Prudent #2</w:t>
                            </w:r>
                            <w:r w:rsidRPr="00972A4F">
                              <w:rPr>
                                <w:rFonts w:ascii="Times New Roman" w:hAnsi="Times New Roman" w:cs="Times New Roman"/>
                                <w:sz w:val="18"/>
                                <w:szCs w:val="18"/>
                                <w:vertAlign w:val="superscript"/>
                                <w:lang w:bidi="en-US"/>
                              </w:rPr>
                              <w:t>‡</w:t>
                            </w:r>
                          </w:p>
                        </w:tc>
                        <w:tc>
                          <w:tcPr>
                            <w:tcW w:w="1499" w:type="dxa"/>
                            <w:tcBorders>
                              <w:top w:val="nil"/>
                              <w:bottom w:val="nil"/>
                            </w:tcBorders>
                            <w:shd w:val="clear" w:color="auto" w:fill="auto"/>
                            <w:noWrap/>
                            <w:vAlign w:val="center"/>
                            <w:hideMark/>
                            <w:tcPrChange w:id="2941" w:author="Maino Vieytes, Christian (NIH/NIA/IRP) [F]" w:date="2023-11-16T08:36:00Z">
                              <w:tcPr>
                                <w:tcW w:w="1499" w:type="dxa"/>
                                <w:tcBorders>
                                  <w:top w:val="nil"/>
                                  <w:bottom w:val="nil"/>
                                </w:tcBorders>
                                <w:shd w:val="clear" w:color="auto" w:fill="auto"/>
                                <w:noWrap/>
                                <w:vAlign w:val="center"/>
                                <w:hideMark/>
                              </w:tcPr>
                            </w:tcPrChange>
                          </w:tcPr>
                          <w:p w14:paraId="4E3F7CE7" w14:textId="1278AB77" w:rsidR="005E1339" w:rsidRPr="005E1339" w:rsidRDefault="005E1339" w:rsidP="005E1339">
                            <w:pPr>
                              <w:spacing w:line="360" w:lineRule="auto"/>
                              <w:jc w:val="center"/>
                              <w:rPr>
                                <w:rFonts w:ascii="Times New Roman" w:hAnsi="Times New Roman" w:cs="Times New Roman"/>
                                <w:b/>
                                <w:bCs/>
                                <w:sz w:val="18"/>
                                <w:szCs w:val="18"/>
                              </w:rPr>
                            </w:pPr>
                            <w:ins w:id="2942" w:author="Maino Vieytes, Christian (NIH/NIA/IRP) [F]" w:date="2023-11-16T08:36:00Z">
                              <w:r w:rsidRPr="005E1339">
                                <w:rPr>
                                  <w:rFonts w:ascii="Times New Roman" w:hAnsi="Times New Roman" w:cs="Times New Roman"/>
                                  <w:color w:val="000000"/>
                                  <w:sz w:val="18"/>
                                  <w:szCs w:val="18"/>
                                  <w:rPrChange w:id="2943" w:author="Maino Vieytes, Christian (NIH/NIA/IRP) [F]" w:date="2023-11-16T08:36:00Z">
                                    <w:rPr>
                                      <w:rFonts w:ascii="Calibri" w:hAnsi="Calibri" w:cs="Calibri"/>
                                      <w:color w:val="000000"/>
                                    </w:rPr>
                                  </w:rPrChange>
                                </w:rPr>
                                <w:t>0.090</w:t>
                              </w:r>
                            </w:ins>
                            <w:del w:id="2944" w:author="Maino Vieytes, Christian (NIH/NIA/IRP) [F]" w:date="2023-11-15T15:26:00Z">
                              <w:r w:rsidRPr="005E1339" w:rsidDel="004C76B5">
                                <w:rPr>
                                  <w:rFonts w:ascii="Times New Roman" w:hAnsi="Times New Roman" w:cs="Times New Roman"/>
                                  <w:b/>
                                  <w:bCs/>
                                  <w:color w:val="000000"/>
                                  <w:sz w:val="18"/>
                                  <w:szCs w:val="18"/>
                                </w:rPr>
                                <w:delText>-0.40</w:delText>
                              </w:r>
                            </w:del>
                          </w:p>
                        </w:tc>
                        <w:tc>
                          <w:tcPr>
                            <w:tcW w:w="990" w:type="dxa"/>
                            <w:tcBorders>
                              <w:top w:val="nil"/>
                              <w:bottom w:val="nil"/>
                            </w:tcBorders>
                            <w:shd w:val="clear" w:color="auto" w:fill="auto"/>
                            <w:noWrap/>
                            <w:vAlign w:val="center"/>
                            <w:hideMark/>
                            <w:tcPrChange w:id="2945" w:author="Maino Vieytes, Christian (NIH/NIA/IRP) [F]" w:date="2023-11-16T08:36:00Z">
                              <w:tcPr>
                                <w:tcW w:w="990" w:type="dxa"/>
                                <w:tcBorders>
                                  <w:top w:val="nil"/>
                                  <w:bottom w:val="nil"/>
                                </w:tcBorders>
                                <w:shd w:val="clear" w:color="auto" w:fill="auto"/>
                                <w:noWrap/>
                                <w:vAlign w:val="center"/>
                                <w:hideMark/>
                              </w:tcPr>
                            </w:tcPrChange>
                          </w:tcPr>
                          <w:p w14:paraId="01C813D9" w14:textId="2CD0B55F" w:rsidR="005E1339" w:rsidRPr="005E1339" w:rsidRDefault="005E1339" w:rsidP="005E1339">
                            <w:pPr>
                              <w:spacing w:line="360" w:lineRule="auto"/>
                              <w:jc w:val="center"/>
                              <w:rPr>
                                <w:rFonts w:ascii="Times New Roman" w:hAnsi="Times New Roman" w:cs="Times New Roman"/>
                                <w:sz w:val="18"/>
                                <w:szCs w:val="18"/>
                              </w:rPr>
                            </w:pPr>
                            <w:ins w:id="2946" w:author="Maino Vieytes, Christian (NIH/NIA/IRP) [F]" w:date="2023-11-16T08:36:00Z">
                              <w:r w:rsidRPr="005E1339">
                                <w:rPr>
                                  <w:rFonts w:ascii="Times New Roman" w:hAnsi="Times New Roman" w:cs="Times New Roman"/>
                                  <w:color w:val="000000"/>
                                  <w:sz w:val="18"/>
                                  <w:szCs w:val="18"/>
                                  <w:rPrChange w:id="2947" w:author="Maino Vieytes, Christian (NIH/NIA/IRP) [F]" w:date="2023-11-16T08:36:00Z">
                                    <w:rPr>
                                      <w:rFonts w:ascii="Calibri" w:hAnsi="Calibri" w:cs="Calibri"/>
                                      <w:color w:val="000000"/>
                                    </w:rPr>
                                  </w:rPrChange>
                                </w:rPr>
                                <w:t>-0.080</w:t>
                              </w:r>
                            </w:ins>
                            <w:del w:id="2948" w:author="Maino Vieytes, Christian (NIH/NIA/IRP) [F]" w:date="2023-11-15T15:26:00Z">
                              <w:r w:rsidRPr="005E1339" w:rsidDel="004C76B5">
                                <w:rPr>
                                  <w:rFonts w:ascii="Times New Roman" w:hAnsi="Times New Roman" w:cs="Times New Roman"/>
                                  <w:sz w:val="18"/>
                                  <w:szCs w:val="18"/>
                                </w:rPr>
                                <w:delText>0.16</w:delText>
                              </w:r>
                            </w:del>
                          </w:p>
                        </w:tc>
                        <w:tc>
                          <w:tcPr>
                            <w:tcW w:w="900" w:type="dxa"/>
                            <w:tcBorders>
                              <w:top w:val="nil"/>
                              <w:bottom w:val="nil"/>
                              <w:right w:val="nil"/>
                            </w:tcBorders>
                            <w:shd w:val="clear" w:color="auto" w:fill="auto"/>
                            <w:noWrap/>
                            <w:vAlign w:val="center"/>
                            <w:hideMark/>
                            <w:tcPrChange w:id="2949" w:author="Maino Vieytes, Christian (NIH/NIA/IRP) [F]" w:date="2023-11-16T08:36:00Z">
                              <w:tcPr>
                                <w:tcW w:w="900" w:type="dxa"/>
                                <w:tcBorders>
                                  <w:top w:val="nil"/>
                                  <w:bottom w:val="nil"/>
                                  <w:right w:val="nil"/>
                                </w:tcBorders>
                                <w:shd w:val="clear" w:color="auto" w:fill="auto"/>
                                <w:noWrap/>
                                <w:vAlign w:val="center"/>
                                <w:hideMark/>
                              </w:tcPr>
                            </w:tcPrChange>
                          </w:tcPr>
                          <w:p w14:paraId="73AE2EE4" w14:textId="5DCAC5F7" w:rsidR="005E1339" w:rsidRPr="005E1339" w:rsidRDefault="005E1339" w:rsidP="005E1339">
                            <w:pPr>
                              <w:spacing w:line="360" w:lineRule="auto"/>
                              <w:jc w:val="center"/>
                              <w:rPr>
                                <w:rFonts w:ascii="Times New Roman" w:hAnsi="Times New Roman" w:cs="Times New Roman"/>
                                <w:sz w:val="18"/>
                                <w:szCs w:val="18"/>
                              </w:rPr>
                            </w:pPr>
                            <w:ins w:id="2950" w:author="Maino Vieytes, Christian (NIH/NIA/IRP) [F]" w:date="2023-11-16T08:36:00Z">
                              <w:r w:rsidRPr="005E1339">
                                <w:rPr>
                                  <w:rFonts w:ascii="Times New Roman" w:hAnsi="Times New Roman" w:cs="Times New Roman"/>
                                  <w:color w:val="000000"/>
                                  <w:sz w:val="18"/>
                                  <w:szCs w:val="18"/>
                                  <w:rPrChange w:id="2951" w:author="Maino Vieytes, Christian (NIH/NIA/IRP) [F]" w:date="2023-11-16T08:36:00Z">
                                    <w:rPr>
                                      <w:rFonts w:ascii="Calibri" w:hAnsi="Calibri" w:cs="Calibri"/>
                                      <w:color w:val="000000"/>
                                    </w:rPr>
                                  </w:rPrChange>
                                </w:rPr>
                                <w:t>--</w:t>
                              </w:r>
                            </w:ins>
                            <w:del w:id="2952" w:author="Maino Vieytes, Christian (NIH/NIA/IRP) [F]" w:date="2023-11-15T15:26:00Z">
                              <w:r w:rsidRPr="005E1339" w:rsidDel="004C76B5">
                                <w:rPr>
                                  <w:rFonts w:ascii="Times New Roman" w:hAnsi="Times New Roman" w:cs="Times New Roman"/>
                                  <w:sz w:val="18"/>
                                  <w:szCs w:val="18"/>
                                </w:rPr>
                                <w:delText>--</w:delText>
                              </w:r>
                            </w:del>
                          </w:p>
                        </w:tc>
                        <w:tc>
                          <w:tcPr>
                            <w:tcW w:w="1350" w:type="dxa"/>
                            <w:tcBorders>
                              <w:top w:val="nil"/>
                              <w:left w:val="nil"/>
                              <w:bottom w:val="nil"/>
                              <w:right w:val="single" w:sz="4" w:space="0" w:color="auto"/>
                            </w:tcBorders>
                            <w:vAlign w:val="center"/>
                            <w:tcPrChange w:id="2953" w:author="Maino Vieytes, Christian (NIH/NIA/IRP) [F]" w:date="2023-11-16T08:36:00Z">
                              <w:tcPr>
                                <w:tcW w:w="1350" w:type="dxa"/>
                                <w:tcBorders>
                                  <w:top w:val="nil"/>
                                  <w:left w:val="nil"/>
                                  <w:bottom w:val="nil"/>
                                  <w:right w:val="single" w:sz="4" w:space="0" w:color="auto"/>
                                </w:tcBorders>
                                <w:vAlign w:val="center"/>
                              </w:tcPr>
                            </w:tcPrChange>
                          </w:tcPr>
                          <w:p w14:paraId="7C49D078" w14:textId="77777777" w:rsidR="005E1339" w:rsidRPr="005E1339" w:rsidRDefault="005E1339" w:rsidP="005E1339">
                            <w:pPr>
                              <w:spacing w:line="360" w:lineRule="auto"/>
                              <w:jc w:val="center"/>
                              <w:rPr>
                                <w:rFonts w:ascii="Times New Roman" w:hAnsi="Times New Roman" w:cs="Times New Roman"/>
                                <w:sz w:val="18"/>
                                <w:szCs w:val="18"/>
                              </w:rPr>
                            </w:pPr>
                          </w:p>
                        </w:tc>
                      </w:tr>
                      <w:tr w:rsidR="005E1339" w:rsidRPr="00972A4F" w14:paraId="6A0EA808" w14:textId="77777777" w:rsidTr="005E1339">
                        <w:tblPrEx>
                          <w:tblW w:w="6926" w:type="dxa"/>
                          <w:tblBorders>
                            <w:insideH w:val="none" w:sz="0" w:space="0" w:color="auto"/>
                            <w:insideV w:val="none" w:sz="0" w:space="0" w:color="auto"/>
                          </w:tblBorders>
                          <w:tblLayout w:type="fixed"/>
                          <w:tblCellMar>
                            <w:left w:w="0" w:type="dxa"/>
                            <w:right w:w="0" w:type="dxa"/>
                          </w:tblCellMar>
                          <w:tblPrExChange w:id="2954"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2955" w:author="Maino Vieytes, Christian (NIH/NIA/IRP) [F]" w:date="2023-11-16T08:36:00Z">
                              <w:tcPr>
                                <w:tcW w:w="2187" w:type="dxa"/>
                                <w:gridSpan w:val="2"/>
                                <w:tcBorders>
                                  <w:top w:val="nil"/>
                                  <w:left w:val="single" w:sz="4" w:space="0" w:color="auto"/>
                                  <w:bottom w:val="single" w:sz="4" w:space="0" w:color="auto"/>
                                </w:tcBorders>
                                <w:shd w:val="clear" w:color="auto" w:fill="auto"/>
                                <w:vAlign w:val="center"/>
                              </w:tcPr>
                            </w:tcPrChange>
                          </w:tcPr>
                          <w:p w14:paraId="549752D2"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HEI-2015</w:t>
                            </w:r>
                            <w:r w:rsidRPr="00972A4F">
                              <w:rPr>
                                <w:rFonts w:ascii="Times New Roman" w:hAnsi="Times New Roman" w:cs="Times New Roman"/>
                                <w:sz w:val="18"/>
                                <w:szCs w:val="18"/>
                                <w:vertAlign w:val="superscript"/>
                              </w:rPr>
                              <w:t>a</w:t>
                            </w:r>
                          </w:p>
                        </w:tc>
                        <w:tc>
                          <w:tcPr>
                            <w:tcW w:w="1499" w:type="dxa"/>
                            <w:tcBorders>
                              <w:top w:val="nil"/>
                              <w:bottom w:val="single" w:sz="4" w:space="0" w:color="auto"/>
                            </w:tcBorders>
                            <w:shd w:val="clear" w:color="auto" w:fill="auto"/>
                            <w:noWrap/>
                            <w:vAlign w:val="center"/>
                            <w:tcPrChange w:id="2956" w:author="Maino Vieytes, Christian (NIH/NIA/IRP) [F]" w:date="2023-11-16T08:36:00Z">
                              <w:tcPr>
                                <w:tcW w:w="1499" w:type="dxa"/>
                                <w:tcBorders>
                                  <w:top w:val="nil"/>
                                  <w:bottom w:val="single" w:sz="4" w:space="0" w:color="auto"/>
                                </w:tcBorders>
                                <w:shd w:val="clear" w:color="auto" w:fill="auto"/>
                                <w:noWrap/>
                                <w:vAlign w:val="center"/>
                              </w:tcPr>
                            </w:tcPrChange>
                          </w:tcPr>
                          <w:p w14:paraId="4C51165C" w14:textId="396B1DE8" w:rsidR="005E1339" w:rsidRPr="005E1339" w:rsidRDefault="005E1339" w:rsidP="005E1339">
                            <w:pPr>
                              <w:spacing w:line="360" w:lineRule="auto"/>
                              <w:jc w:val="center"/>
                              <w:rPr>
                                <w:rFonts w:ascii="Times New Roman" w:hAnsi="Times New Roman" w:cs="Times New Roman"/>
                                <w:b/>
                                <w:bCs/>
                                <w:color w:val="000000"/>
                                <w:sz w:val="18"/>
                                <w:szCs w:val="18"/>
                              </w:rPr>
                            </w:pPr>
                            <w:ins w:id="2957" w:author="Maino Vieytes, Christian (NIH/NIA/IRP) [F]" w:date="2023-11-16T08:36:00Z">
                              <w:r w:rsidRPr="005E1339">
                                <w:rPr>
                                  <w:rFonts w:ascii="Times New Roman" w:hAnsi="Times New Roman" w:cs="Times New Roman"/>
                                  <w:b/>
                                  <w:bCs/>
                                  <w:color w:val="000000"/>
                                  <w:sz w:val="18"/>
                                  <w:szCs w:val="18"/>
                                  <w:rPrChange w:id="2958" w:author="Maino Vieytes, Christian (NIH/NIA/IRP) [F]" w:date="2023-11-16T08:37:00Z">
                                    <w:rPr>
                                      <w:rFonts w:ascii="Calibri" w:hAnsi="Calibri" w:cs="Calibri"/>
                                      <w:color w:val="000000"/>
                                    </w:rPr>
                                  </w:rPrChange>
                                </w:rPr>
                                <w:t>-0.64</w:t>
                              </w:r>
                            </w:ins>
                            <w:del w:id="2959" w:author="Maino Vieytes, Christian (NIH/NIA/IRP) [F]" w:date="2023-11-15T15:26:00Z">
                              <w:r w:rsidRPr="005E1339" w:rsidDel="004C76B5">
                                <w:rPr>
                                  <w:rFonts w:ascii="Times New Roman" w:hAnsi="Times New Roman" w:cs="Times New Roman"/>
                                  <w:b/>
                                  <w:bCs/>
                                  <w:color w:val="000000"/>
                                  <w:sz w:val="18"/>
                                  <w:szCs w:val="18"/>
                                </w:rPr>
                                <w:delText>-0.45</w:delText>
                              </w:r>
                            </w:del>
                          </w:p>
                        </w:tc>
                        <w:tc>
                          <w:tcPr>
                            <w:tcW w:w="990" w:type="dxa"/>
                            <w:tcBorders>
                              <w:top w:val="nil"/>
                              <w:bottom w:val="single" w:sz="4" w:space="0" w:color="auto"/>
                            </w:tcBorders>
                            <w:shd w:val="clear" w:color="auto" w:fill="auto"/>
                            <w:noWrap/>
                            <w:vAlign w:val="center"/>
                            <w:tcPrChange w:id="2960" w:author="Maino Vieytes, Christian (NIH/NIA/IRP) [F]" w:date="2023-11-16T08:36:00Z">
                              <w:tcPr>
                                <w:tcW w:w="990" w:type="dxa"/>
                                <w:tcBorders>
                                  <w:top w:val="nil"/>
                                  <w:bottom w:val="single" w:sz="4" w:space="0" w:color="auto"/>
                                </w:tcBorders>
                                <w:shd w:val="clear" w:color="auto" w:fill="auto"/>
                                <w:noWrap/>
                                <w:vAlign w:val="center"/>
                              </w:tcPr>
                            </w:tcPrChange>
                          </w:tcPr>
                          <w:p w14:paraId="3F1CC53A" w14:textId="56102791" w:rsidR="005E1339" w:rsidRPr="005E1339" w:rsidRDefault="005E1339" w:rsidP="005E1339">
                            <w:pPr>
                              <w:spacing w:line="360" w:lineRule="auto"/>
                              <w:jc w:val="center"/>
                              <w:rPr>
                                <w:rFonts w:ascii="Times New Roman" w:hAnsi="Times New Roman" w:cs="Times New Roman"/>
                                <w:b/>
                                <w:bCs/>
                                <w:sz w:val="18"/>
                                <w:szCs w:val="18"/>
                                <w:rPrChange w:id="2961" w:author="Maino Vieytes, Christian (NIH/NIA/IRP) [F]" w:date="2023-11-16T08:36:00Z">
                                  <w:rPr>
                                    <w:rFonts w:ascii="Times New Roman" w:hAnsi="Times New Roman" w:cs="Times New Roman"/>
                                    <w:sz w:val="20"/>
                                    <w:szCs w:val="20"/>
                                  </w:rPr>
                                </w:rPrChange>
                              </w:rPr>
                            </w:pPr>
                            <w:ins w:id="2962" w:author="Maino Vieytes, Christian (NIH/NIA/IRP) [F]" w:date="2023-11-16T08:36:00Z">
                              <w:r w:rsidRPr="005E1339">
                                <w:rPr>
                                  <w:rFonts w:ascii="Times New Roman" w:hAnsi="Times New Roman" w:cs="Times New Roman"/>
                                  <w:color w:val="000000"/>
                                  <w:sz w:val="18"/>
                                  <w:szCs w:val="18"/>
                                  <w:rPrChange w:id="2963" w:author="Maino Vieytes, Christian (NIH/NIA/IRP) [F]" w:date="2023-11-16T08:36:00Z">
                                    <w:rPr>
                                      <w:rFonts w:ascii="Calibri" w:hAnsi="Calibri" w:cs="Calibri"/>
                                      <w:color w:val="000000"/>
                                    </w:rPr>
                                  </w:rPrChange>
                                </w:rPr>
                                <w:t>-0.19</w:t>
                              </w:r>
                            </w:ins>
                            <w:del w:id="2964" w:author="Maino Vieytes, Christian (NIH/NIA/IRP) [F]" w:date="2023-11-15T15:26:00Z">
                              <w:r w:rsidRPr="005E1339" w:rsidDel="004C76B5">
                                <w:rPr>
                                  <w:rFonts w:ascii="Times New Roman" w:hAnsi="Times New Roman" w:cs="Times New Roman"/>
                                  <w:b/>
                                  <w:bCs/>
                                  <w:color w:val="000000"/>
                                  <w:sz w:val="18"/>
                                  <w:szCs w:val="18"/>
                                  <w:rPrChange w:id="2965" w:author="Maino Vieytes, Christian (NIH/NIA/IRP) [F]" w:date="2023-11-16T08:36:00Z">
                                    <w:rPr>
                                      <w:rFonts w:ascii="Times New Roman" w:hAnsi="Times New Roman" w:cs="Times New Roman"/>
                                      <w:color w:val="000000"/>
                                      <w:sz w:val="20"/>
                                      <w:szCs w:val="20"/>
                                    </w:rPr>
                                  </w:rPrChange>
                                </w:rPr>
                                <w:delText>0.11</w:delText>
                              </w:r>
                            </w:del>
                          </w:p>
                        </w:tc>
                        <w:tc>
                          <w:tcPr>
                            <w:tcW w:w="900" w:type="dxa"/>
                            <w:tcBorders>
                              <w:top w:val="nil"/>
                              <w:bottom w:val="single" w:sz="4" w:space="0" w:color="auto"/>
                              <w:right w:val="nil"/>
                            </w:tcBorders>
                            <w:shd w:val="clear" w:color="auto" w:fill="auto"/>
                            <w:noWrap/>
                            <w:vAlign w:val="center"/>
                            <w:tcPrChange w:id="2966" w:author="Maino Vieytes, Christian (NIH/NIA/IRP) [F]" w:date="2023-11-16T08:36:00Z">
                              <w:tcPr>
                                <w:tcW w:w="900" w:type="dxa"/>
                                <w:tcBorders>
                                  <w:top w:val="nil"/>
                                  <w:bottom w:val="single" w:sz="4" w:space="0" w:color="auto"/>
                                  <w:right w:val="nil"/>
                                </w:tcBorders>
                                <w:shd w:val="clear" w:color="auto" w:fill="auto"/>
                                <w:noWrap/>
                                <w:vAlign w:val="center"/>
                              </w:tcPr>
                            </w:tcPrChange>
                          </w:tcPr>
                          <w:p w14:paraId="4DC71BC2" w14:textId="328F0C34" w:rsidR="005E1339" w:rsidRPr="005E1339" w:rsidRDefault="005E1339" w:rsidP="005E1339">
                            <w:pPr>
                              <w:spacing w:line="360" w:lineRule="auto"/>
                              <w:jc w:val="center"/>
                              <w:rPr>
                                <w:rFonts w:ascii="Times New Roman" w:hAnsi="Times New Roman" w:cs="Times New Roman"/>
                                <w:b/>
                                <w:bCs/>
                                <w:sz w:val="18"/>
                                <w:szCs w:val="18"/>
                              </w:rPr>
                            </w:pPr>
                            <w:ins w:id="2967" w:author="Maino Vieytes, Christian (NIH/NIA/IRP) [F]" w:date="2023-11-16T08:36:00Z">
                              <w:r w:rsidRPr="005E1339">
                                <w:rPr>
                                  <w:rFonts w:ascii="Times New Roman" w:hAnsi="Times New Roman" w:cs="Times New Roman"/>
                                  <w:b/>
                                  <w:bCs/>
                                  <w:color w:val="000000"/>
                                  <w:sz w:val="18"/>
                                  <w:szCs w:val="18"/>
                                  <w:rPrChange w:id="2968" w:author="Maino Vieytes, Christian (NIH/NIA/IRP) [F]" w:date="2023-11-16T08:37:00Z">
                                    <w:rPr>
                                      <w:rFonts w:ascii="Calibri" w:hAnsi="Calibri" w:cs="Calibri"/>
                                      <w:color w:val="000000"/>
                                    </w:rPr>
                                  </w:rPrChange>
                                </w:rPr>
                                <w:t>-0.25</w:t>
                              </w:r>
                            </w:ins>
                            <w:del w:id="2969" w:author="Maino Vieytes, Christian (NIH/NIA/IRP) [F]" w:date="2023-11-15T15:26:00Z">
                              <w:r w:rsidRPr="005E1339" w:rsidDel="004C76B5">
                                <w:rPr>
                                  <w:rFonts w:ascii="Times New Roman" w:hAnsi="Times New Roman" w:cs="Times New Roman"/>
                                  <w:b/>
                                  <w:bCs/>
                                  <w:color w:val="000000"/>
                                  <w:sz w:val="18"/>
                                  <w:szCs w:val="18"/>
                                </w:rPr>
                                <w:delText>0.68</w:delText>
                              </w:r>
                            </w:del>
                          </w:p>
                        </w:tc>
                        <w:tc>
                          <w:tcPr>
                            <w:tcW w:w="1350" w:type="dxa"/>
                            <w:tcBorders>
                              <w:top w:val="nil"/>
                              <w:left w:val="nil"/>
                              <w:bottom w:val="single" w:sz="4" w:space="0" w:color="auto"/>
                              <w:right w:val="single" w:sz="4" w:space="0" w:color="auto"/>
                            </w:tcBorders>
                            <w:vAlign w:val="center"/>
                            <w:tcPrChange w:id="2970" w:author="Maino Vieytes, Christian (NIH/NIA/IRP) [F]" w:date="2023-11-16T08:36:00Z">
                              <w:tcPr>
                                <w:tcW w:w="1350" w:type="dxa"/>
                                <w:tcBorders>
                                  <w:top w:val="nil"/>
                                  <w:left w:val="nil"/>
                                  <w:bottom w:val="single" w:sz="4" w:space="0" w:color="auto"/>
                                  <w:right w:val="single" w:sz="4" w:space="0" w:color="auto"/>
                                </w:tcBorders>
                                <w:vAlign w:val="center"/>
                              </w:tcPr>
                            </w:tcPrChange>
                          </w:tcPr>
                          <w:p w14:paraId="6A80CB93" w14:textId="34D3E7A1" w:rsidR="005E1339" w:rsidRPr="005E1339" w:rsidRDefault="005E1339" w:rsidP="005E1339">
                            <w:pPr>
                              <w:spacing w:line="360" w:lineRule="auto"/>
                              <w:jc w:val="center"/>
                              <w:rPr>
                                <w:rFonts w:ascii="Times New Roman" w:hAnsi="Times New Roman" w:cs="Times New Roman"/>
                                <w:sz w:val="18"/>
                                <w:szCs w:val="18"/>
                              </w:rPr>
                            </w:pPr>
                            <w:ins w:id="2971" w:author="Maino Vieytes, Christian (NIH/NIA/IRP) [F]" w:date="2023-11-16T08:36:00Z">
                              <w:r w:rsidRPr="005E1339">
                                <w:rPr>
                                  <w:rFonts w:ascii="Times New Roman" w:hAnsi="Times New Roman" w:cs="Times New Roman"/>
                                  <w:color w:val="000000"/>
                                  <w:sz w:val="18"/>
                                  <w:szCs w:val="18"/>
                                  <w:rPrChange w:id="2972" w:author="Maino Vieytes, Christian (NIH/NIA/IRP) [F]" w:date="2023-11-16T08:36:00Z">
                                    <w:rPr>
                                      <w:rFonts w:ascii="Calibri" w:hAnsi="Calibri" w:cs="Calibri"/>
                                      <w:color w:val="000000"/>
                                    </w:rPr>
                                  </w:rPrChange>
                                </w:rPr>
                                <w:t>--</w:t>
                              </w:r>
                            </w:ins>
                            <w:del w:id="2973" w:author="Maino Vieytes, Christian (NIH/NIA/IRP) [F]" w:date="2023-11-15T15:26:00Z">
                              <w:r w:rsidRPr="005E1339" w:rsidDel="004C76B5">
                                <w:rPr>
                                  <w:rFonts w:ascii="Times New Roman" w:hAnsi="Times New Roman" w:cs="Times New Roman"/>
                                  <w:sz w:val="18"/>
                                  <w:szCs w:val="18"/>
                                </w:rPr>
                                <w:delText>--</w:delText>
                              </w:r>
                            </w:del>
                          </w:p>
                        </w:tc>
                      </w:tr>
                      <w:tr w:rsidR="00972A4F" w:rsidRPr="00972A4F" w14:paraId="70F01CA0" w14:textId="77777777" w:rsidTr="00972A4F">
                        <w:tblPrEx>
                          <w:tblW w:w="6926" w:type="dxa"/>
                          <w:tblBorders>
                            <w:insideH w:val="none" w:sz="0" w:space="0" w:color="auto"/>
                            <w:insideV w:val="none" w:sz="0" w:space="0" w:color="auto"/>
                          </w:tblBorders>
                          <w:tblLayout w:type="fixed"/>
                          <w:tblCellMar>
                            <w:left w:w="0" w:type="dxa"/>
                            <w:right w:w="0" w:type="dxa"/>
                          </w:tblCellMar>
                          <w:tblPrExChange w:id="2974" w:author="Maino Vieytes, Christian (NIH/NIA/IRP) [F]" w:date="2023-11-15T15:33:00Z">
                            <w:tblPrEx>
                              <w:tblW w:w="6926" w:type="dxa"/>
                              <w:tblBorders>
                                <w:insideH w:val="none" w:sz="0" w:space="0" w:color="auto"/>
                                <w:insideV w:val="none" w:sz="0" w:space="0" w:color="auto"/>
                              </w:tblBorders>
                              <w:tblLayout w:type="fixed"/>
                              <w:tblCellMar>
                                <w:left w:w="0" w:type="dxa"/>
                                <w:right w:w="0" w:type="dxa"/>
                              </w:tblCellMar>
                            </w:tblPrEx>
                          </w:tblPrExChange>
                        </w:tblPrEx>
                        <w:tc>
                          <w:tcPr>
                            <w:tcW w:w="6926" w:type="dxa"/>
                            <w:gridSpan w:val="6"/>
                            <w:tcBorders>
                              <w:top w:val="single" w:sz="4" w:space="0" w:color="auto"/>
                              <w:left w:val="nil"/>
                              <w:bottom w:val="nil"/>
                              <w:right w:val="nil"/>
                            </w:tcBorders>
                            <w:shd w:val="clear" w:color="auto" w:fill="auto"/>
                            <w:vAlign w:val="center"/>
                            <w:tcPrChange w:id="2975" w:author="Maino Vieytes, Christian (NIH/NIA/IRP) [F]" w:date="2023-11-15T15:33:00Z">
                              <w:tcPr>
                                <w:tcW w:w="6926" w:type="dxa"/>
                                <w:gridSpan w:val="6"/>
                                <w:tcBorders>
                                  <w:top w:val="nil"/>
                                  <w:left w:val="single" w:sz="4" w:space="0" w:color="auto"/>
                                  <w:bottom w:val="single" w:sz="4" w:space="0" w:color="auto"/>
                                  <w:right w:val="single" w:sz="4" w:space="0" w:color="auto"/>
                                </w:tcBorders>
                                <w:shd w:val="clear" w:color="auto" w:fill="auto"/>
                                <w:vAlign w:val="center"/>
                              </w:tcPr>
                            </w:tcPrChange>
                          </w:tcPr>
                          <w:p w14:paraId="77820E8B" w14:textId="77777777" w:rsidR="002B301C" w:rsidRDefault="00972A4F" w:rsidP="00972A4F">
                            <w:pPr>
                              <w:rPr>
                                <w:ins w:id="2976" w:author="Maino Vieytes, Christian (NIH/NIA/IRP) [F]" w:date="2023-11-16T17:10:00Z"/>
                                <w:rFonts w:ascii="Times New Roman" w:hAnsi="Times New Roman" w:cs="Times New Roman"/>
                                <w:sz w:val="18"/>
                                <w:szCs w:val="18"/>
                                <w:lang w:bidi="en-US"/>
                              </w:rPr>
                            </w:pPr>
                            <w:ins w:id="2977" w:author="Maino Vieytes, Christian (NIH/NIA/IRP) [F]" w:date="2023-11-15T15:34:00Z">
                              <w:r w:rsidRPr="002B301C">
                                <w:rPr>
                                  <w:rFonts w:ascii="Times New Roman" w:hAnsi="Times New Roman" w:cs="Times New Roman"/>
                                  <w:sz w:val="18"/>
                                  <w:szCs w:val="18"/>
                                  <w:lang w:bidi="en-US"/>
                                  <w:rPrChange w:id="2978" w:author="Maino Vieytes, Christian (NIH/NIA/IRP) [F]" w:date="2023-11-16T17:10:00Z">
                                    <w:rPr>
                                      <w:rFonts w:ascii="Times New Roman" w:hAnsi="Times New Roman" w:cs="Times New Roman"/>
                                      <w:sz w:val="20"/>
                                      <w:szCs w:val="20"/>
                                      <w:lang w:bidi="en-US"/>
                                    </w:rPr>
                                  </w:rPrChange>
                                </w:rPr>
                                <w:t xml:space="preserve">† Dietary pattern obtained using penalized logistic regression; ‡ Dietary pattern obtained using principal components analysis. </w:t>
                              </w:r>
                            </w:ins>
                          </w:p>
                          <w:p w14:paraId="47482D38" w14:textId="7BCE521B" w:rsidR="002B301C" w:rsidRPr="002B301C" w:rsidRDefault="002B301C" w:rsidP="00972A4F">
                            <w:pPr>
                              <w:rPr>
                                <w:ins w:id="2979" w:author="Maino Vieytes, Christian (NIH/NIA/IRP) [F]" w:date="2023-11-16T17:10:00Z"/>
                                <w:rFonts w:ascii="Times New Roman" w:hAnsi="Times New Roman" w:cs="Times New Roman"/>
                                <w:sz w:val="18"/>
                                <w:szCs w:val="18"/>
                                <w:vertAlign w:val="superscript"/>
                                <w:lang w:bidi="en-US"/>
                                <w:rPrChange w:id="2980" w:author="Maino Vieytes, Christian (NIH/NIA/IRP) [F]" w:date="2023-11-16T17:10:00Z">
                                  <w:rPr>
                                    <w:ins w:id="2981" w:author="Maino Vieytes, Christian (NIH/NIA/IRP) [F]" w:date="2023-11-16T17:10:00Z"/>
                                    <w:rFonts w:ascii="Times New Roman" w:hAnsi="Times New Roman" w:cs="Times New Roman"/>
                                    <w:sz w:val="18"/>
                                    <w:szCs w:val="18"/>
                                    <w:lang w:bidi="en-US"/>
                                  </w:rPr>
                                </w:rPrChange>
                              </w:rPr>
                            </w:pPr>
                            <w:ins w:id="2982" w:author="Maino Vieytes, Christian (NIH/NIA/IRP) [F]" w:date="2023-11-16T17:10:00Z">
                              <w:r w:rsidRPr="000E1B27">
                                <w:rPr>
                                  <w:rFonts w:ascii="Times New Roman" w:hAnsi="Times New Roman" w:cs="Times New Roman"/>
                                  <w:sz w:val="18"/>
                                  <w:szCs w:val="18"/>
                                  <w:vertAlign w:val="superscript"/>
                                  <w:lang w:bidi="en-US"/>
                                </w:rPr>
                                <w:t xml:space="preserve">a </w:t>
                              </w:r>
                              <w:r w:rsidRPr="000E1B27">
                                <w:rPr>
                                  <w:rFonts w:ascii="Times New Roman" w:hAnsi="Times New Roman" w:cs="Times New Roman"/>
                                  <w:sz w:val="18"/>
                                  <w:szCs w:val="18"/>
                                  <w:lang w:bidi="en-US"/>
                                </w:rPr>
                                <w:t>Healthy Eating Index 2015</w:t>
                              </w:r>
                            </w:ins>
                          </w:p>
                          <w:p w14:paraId="041E4BBA" w14:textId="77777777" w:rsidR="002B301C" w:rsidRDefault="00972A4F" w:rsidP="00972A4F">
                            <w:pPr>
                              <w:rPr>
                                <w:ins w:id="2983" w:author="Maino Vieytes, Christian (NIH/NIA/IRP) [F]" w:date="2023-11-16T17:10:00Z"/>
                                <w:rFonts w:ascii="Times New Roman" w:hAnsi="Times New Roman" w:cs="Times New Roman"/>
                                <w:sz w:val="18"/>
                                <w:szCs w:val="18"/>
                                <w:lang w:bidi="en-US"/>
                              </w:rPr>
                            </w:pPr>
                            <w:ins w:id="2984" w:author="Maino Vieytes, Christian (NIH/NIA/IRP) [F]" w:date="2023-11-15T15:34:00Z">
                              <w:r w:rsidRPr="002B301C">
                                <w:rPr>
                                  <w:rFonts w:ascii="Times New Roman" w:hAnsi="Times New Roman" w:cs="Times New Roman"/>
                                  <w:sz w:val="18"/>
                                  <w:szCs w:val="18"/>
                                  <w:lang w:bidi="en-US"/>
                                  <w:rPrChange w:id="2985" w:author="Maino Vieytes, Christian (NIH/NIA/IRP) [F]" w:date="2023-11-16T17:10:00Z">
                                    <w:rPr>
                                      <w:rFonts w:ascii="Times New Roman" w:hAnsi="Times New Roman" w:cs="Times New Roman"/>
                                      <w:sz w:val="20"/>
                                      <w:szCs w:val="20"/>
                                      <w:lang w:bidi="en-US"/>
                                    </w:rPr>
                                  </w:rPrChange>
                                </w:rPr>
                                <w:t>Correlation coefficients (</w:t>
                              </w:r>
                              <w:r w:rsidRPr="002B301C">
                                <w:rPr>
                                  <w:rFonts w:ascii="Times New Roman" w:hAnsi="Times New Roman" w:cs="Times New Roman"/>
                                  <w:i/>
                                  <w:iCs/>
                                  <w:sz w:val="18"/>
                                  <w:szCs w:val="18"/>
                                  <w:lang w:bidi="en-US"/>
                                  <w:rPrChange w:id="2986" w:author="Maino Vieytes, Christian (NIH/NIA/IRP) [F]" w:date="2023-11-16T17:10:00Z">
                                    <w:rPr>
                                      <w:rFonts w:ascii="Times New Roman" w:hAnsi="Times New Roman" w:cs="Times New Roman"/>
                                      <w:i/>
                                      <w:iCs/>
                                      <w:sz w:val="20"/>
                                      <w:szCs w:val="20"/>
                                      <w:lang w:bidi="en-US"/>
                                    </w:rPr>
                                  </w:rPrChange>
                                </w:rPr>
                                <w:t>r</w:t>
                              </w:r>
                              <w:r w:rsidRPr="002B301C">
                                <w:rPr>
                                  <w:rFonts w:ascii="Times New Roman" w:hAnsi="Times New Roman" w:cs="Times New Roman"/>
                                  <w:sz w:val="18"/>
                                  <w:szCs w:val="18"/>
                                  <w:lang w:bidi="en-US"/>
                                  <w:rPrChange w:id="2987" w:author="Maino Vieytes, Christian (NIH/NIA/IRP) [F]" w:date="2023-11-16T17:10:00Z">
                                    <w:rPr>
                                      <w:rFonts w:ascii="Times New Roman" w:hAnsi="Times New Roman" w:cs="Times New Roman"/>
                                      <w:sz w:val="20"/>
                                      <w:szCs w:val="20"/>
                                      <w:lang w:bidi="en-US"/>
                                    </w:rPr>
                                  </w:rPrChange>
                                </w:rPr>
                                <w:t>) ≥ |0.</w:t>
                              </w:r>
                            </w:ins>
                            <w:ins w:id="2988" w:author="Maino Vieytes, Christian (NIH/NIA/IRP) [F]" w:date="2023-11-16T08:32:00Z">
                              <w:r w:rsidR="005E1339" w:rsidRPr="002B301C">
                                <w:rPr>
                                  <w:rFonts w:ascii="Times New Roman" w:hAnsi="Times New Roman" w:cs="Times New Roman"/>
                                  <w:sz w:val="18"/>
                                  <w:szCs w:val="18"/>
                                  <w:lang w:bidi="en-US"/>
                                  <w:rPrChange w:id="2989" w:author="Maino Vieytes, Christian (NIH/NIA/IRP) [F]" w:date="2023-11-16T17:10:00Z">
                                    <w:rPr>
                                      <w:rFonts w:ascii="Times New Roman" w:hAnsi="Times New Roman" w:cs="Times New Roman"/>
                                      <w:sz w:val="20"/>
                                      <w:szCs w:val="20"/>
                                      <w:lang w:bidi="en-US"/>
                                    </w:rPr>
                                  </w:rPrChange>
                                </w:rPr>
                                <w:t>2</w:t>
                              </w:r>
                            </w:ins>
                            <w:ins w:id="2990" w:author="Maino Vieytes, Christian (NIH/NIA/IRP) [F]" w:date="2023-11-15T15:34:00Z">
                              <w:r w:rsidRPr="002B301C">
                                <w:rPr>
                                  <w:rFonts w:ascii="Times New Roman" w:hAnsi="Times New Roman" w:cs="Times New Roman"/>
                                  <w:sz w:val="18"/>
                                  <w:szCs w:val="18"/>
                                  <w:lang w:bidi="en-US"/>
                                  <w:rPrChange w:id="2991" w:author="Maino Vieytes, Christian (NIH/NIA/IRP) [F]" w:date="2023-11-16T17:10:00Z">
                                    <w:rPr>
                                      <w:rFonts w:ascii="Times New Roman" w:hAnsi="Times New Roman" w:cs="Times New Roman"/>
                                      <w:sz w:val="20"/>
                                      <w:szCs w:val="20"/>
                                      <w:lang w:bidi="en-US"/>
                                    </w:rPr>
                                  </w:rPrChange>
                                </w:rPr>
                                <w:t xml:space="preserve">0| are bolded to ease the identification of notable food groups characterizing the different patterns. </w:t>
                              </w:r>
                            </w:ins>
                          </w:p>
                          <w:p w14:paraId="0BEC1291" w14:textId="38327E26" w:rsidR="00972A4F" w:rsidRPr="002B301C" w:rsidRDefault="00972A4F" w:rsidP="00972A4F">
                            <w:pPr>
                              <w:rPr>
                                <w:ins w:id="2992" w:author="Maino Vieytes, Christian (NIH/NIA/IRP) [F]" w:date="2023-11-15T15:34:00Z"/>
                                <w:rFonts w:ascii="Times New Roman" w:hAnsi="Times New Roman" w:cs="Times New Roman"/>
                                <w:sz w:val="18"/>
                                <w:szCs w:val="18"/>
                                <w:lang w:bidi="en-US"/>
                                <w:rPrChange w:id="2993" w:author="Maino Vieytes, Christian (NIH/NIA/IRP) [F]" w:date="2023-11-16T17:10:00Z">
                                  <w:rPr>
                                    <w:ins w:id="2994" w:author="Maino Vieytes, Christian (NIH/NIA/IRP) [F]" w:date="2023-11-15T15:34:00Z"/>
                                    <w:rFonts w:ascii="Times New Roman" w:hAnsi="Times New Roman" w:cs="Times New Roman"/>
                                    <w:sz w:val="20"/>
                                    <w:szCs w:val="20"/>
                                    <w:lang w:bidi="en-US"/>
                                  </w:rPr>
                                </w:rPrChange>
                              </w:rPr>
                            </w:pPr>
                            <w:ins w:id="2995" w:author="Maino Vieytes, Christian (NIH/NIA/IRP) [F]" w:date="2023-11-15T15:34:00Z">
                              <w:r w:rsidRPr="002B301C">
                                <w:rPr>
                                  <w:rFonts w:ascii="Times New Roman" w:hAnsi="Times New Roman" w:cs="Times New Roman"/>
                                  <w:sz w:val="18"/>
                                  <w:szCs w:val="18"/>
                                  <w:lang w:bidi="en-US"/>
                                  <w:rPrChange w:id="2996" w:author="Maino Vieytes, Christian (NIH/NIA/IRP) [F]" w:date="2023-11-16T17:10:00Z">
                                    <w:rPr>
                                      <w:rFonts w:ascii="Times New Roman" w:hAnsi="Times New Roman" w:cs="Times New Roman"/>
                                      <w:sz w:val="20"/>
                                      <w:szCs w:val="20"/>
                                      <w:lang w:bidi="en-US"/>
                                    </w:rPr>
                                  </w:rPrChange>
                                </w:rPr>
                                <w:t xml:space="preserve">This </w:t>
                              </w:r>
                            </w:ins>
                            <w:ins w:id="2997" w:author="Maino Vieytes, Christian (NIH/NIA/IRP) [F]" w:date="2023-11-15T15:36:00Z">
                              <w:r w:rsidRPr="002B301C">
                                <w:rPr>
                                  <w:rFonts w:ascii="Times New Roman" w:hAnsi="Times New Roman" w:cs="Times New Roman"/>
                                  <w:sz w:val="18"/>
                                  <w:szCs w:val="18"/>
                                  <w:lang w:bidi="en-US"/>
                                  <w:rPrChange w:id="2998" w:author="Maino Vieytes, Christian (NIH/NIA/IRP) [F]" w:date="2023-11-16T17:10:00Z">
                                    <w:rPr>
                                      <w:rFonts w:ascii="Times New Roman" w:hAnsi="Times New Roman" w:cs="Times New Roman"/>
                                      <w:sz w:val="20"/>
                                      <w:szCs w:val="20"/>
                                      <w:lang w:bidi="en-US"/>
                                    </w:rPr>
                                  </w:rPrChange>
                                </w:rPr>
                                <w:t xml:space="preserve">correlation </w:t>
                              </w:r>
                            </w:ins>
                            <w:ins w:id="2999" w:author="Maino Vieytes, Christian (NIH/NIA/IRP) [F]" w:date="2023-11-15T15:34:00Z">
                              <w:r w:rsidRPr="002B301C">
                                <w:rPr>
                                  <w:rFonts w:ascii="Times New Roman" w:hAnsi="Times New Roman" w:cs="Times New Roman"/>
                                  <w:sz w:val="18"/>
                                  <w:szCs w:val="18"/>
                                  <w:lang w:bidi="en-US"/>
                                  <w:rPrChange w:id="3000" w:author="Maino Vieytes, Christian (NIH/NIA/IRP) [F]" w:date="2023-11-16T17:10:00Z">
                                    <w:rPr>
                                      <w:rFonts w:ascii="Times New Roman" w:hAnsi="Times New Roman" w:cs="Times New Roman"/>
                                      <w:sz w:val="20"/>
                                      <w:szCs w:val="20"/>
                                      <w:lang w:bidi="en-US"/>
                                    </w:rPr>
                                  </w:rPrChange>
                                </w:rPr>
                                <w:t>analysis was performed on the testing sample d</w:t>
                              </w:r>
                            </w:ins>
                            <w:ins w:id="3001" w:author="Maino Vieytes, Christian (NIH/NIA/IRP) [F]" w:date="2023-11-15T15:35:00Z">
                              <w:r w:rsidRPr="002B301C">
                                <w:rPr>
                                  <w:rFonts w:ascii="Times New Roman" w:hAnsi="Times New Roman" w:cs="Times New Roman"/>
                                  <w:sz w:val="18"/>
                                  <w:szCs w:val="18"/>
                                  <w:lang w:bidi="en-US"/>
                                  <w:rPrChange w:id="3002" w:author="Maino Vieytes, Christian (NIH/NIA/IRP) [F]" w:date="2023-11-16T17:10:00Z">
                                    <w:rPr>
                                      <w:rFonts w:ascii="Times New Roman" w:hAnsi="Times New Roman" w:cs="Times New Roman"/>
                                      <w:sz w:val="20"/>
                                      <w:szCs w:val="20"/>
                                      <w:lang w:bidi="en-US"/>
                                    </w:rPr>
                                  </w:rPrChange>
                                </w:rPr>
                                <w:t>escribed in the</w:t>
                              </w:r>
                            </w:ins>
                            <w:ins w:id="3003" w:author="Maino Vieytes, Christian (NIH/NIA/IRP) [F]" w:date="2023-11-15T15:36:00Z">
                              <w:r w:rsidRPr="002B301C">
                                <w:rPr>
                                  <w:rFonts w:ascii="Times New Roman" w:hAnsi="Times New Roman" w:cs="Times New Roman"/>
                                  <w:sz w:val="18"/>
                                  <w:szCs w:val="18"/>
                                  <w:lang w:bidi="en-US"/>
                                  <w:rPrChange w:id="3004" w:author="Maino Vieytes, Christian (NIH/NIA/IRP) [F]" w:date="2023-11-16T17:10:00Z">
                                    <w:rPr>
                                      <w:rFonts w:ascii="Times New Roman" w:hAnsi="Times New Roman" w:cs="Times New Roman"/>
                                      <w:sz w:val="20"/>
                                      <w:szCs w:val="20"/>
                                      <w:lang w:bidi="en-US"/>
                                    </w:rPr>
                                  </w:rPrChange>
                                </w:rPr>
                                <w:t xml:space="preserve"> main</w:t>
                              </w:r>
                            </w:ins>
                            <w:ins w:id="3005" w:author="Maino Vieytes, Christian (NIH/NIA/IRP) [F]" w:date="2023-11-15T15:35:00Z">
                              <w:r w:rsidRPr="002B301C">
                                <w:rPr>
                                  <w:rFonts w:ascii="Times New Roman" w:hAnsi="Times New Roman" w:cs="Times New Roman"/>
                                  <w:sz w:val="18"/>
                                  <w:szCs w:val="18"/>
                                  <w:lang w:bidi="en-US"/>
                                  <w:rPrChange w:id="3006" w:author="Maino Vieytes, Christian (NIH/NIA/IRP) [F]" w:date="2023-11-16T17:10:00Z">
                                    <w:rPr>
                                      <w:rFonts w:ascii="Times New Roman" w:hAnsi="Times New Roman" w:cs="Times New Roman"/>
                                      <w:sz w:val="20"/>
                                      <w:szCs w:val="20"/>
                                      <w:lang w:bidi="en-US"/>
                                    </w:rPr>
                                  </w:rPrChange>
                                </w:rPr>
                                <w:t xml:space="preserve"> text</w:t>
                              </w:r>
                            </w:ins>
                            <w:ins w:id="3007" w:author="Maino Vieytes, Christian (NIH/NIA/IRP) [F]" w:date="2023-11-15T15:34:00Z">
                              <w:r w:rsidRPr="002B301C">
                                <w:rPr>
                                  <w:rFonts w:ascii="Times New Roman" w:hAnsi="Times New Roman" w:cs="Times New Roman"/>
                                  <w:sz w:val="18"/>
                                  <w:szCs w:val="18"/>
                                  <w:lang w:bidi="en-US"/>
                                  <w:rPrChange w:id="3008" w:author="Maino Vieytes, Christian (NIH/NIA/IRP) [F]" w:date="2023-11-16T17:10:00Z">
                                    <w:rPr>
                                      <w:rFonts w:ascii="Times New Roman" w:hAnsi="Times New Roman" w:cs="Times New Roman"/>
                                      <w:sz w:val="20"/>
                                      <w:szCs w:val="20"/>
                                      <w:lang w:bidi="en-US"/>
                                    </w:rPr>
                                  </w:rPrChange>
                                </w:rPr>
                                <w:t xml:space="preserve"> (</w:t>
                              </w:r>
                              <w:r w:rsidRPr="002B301C">
                                <w:rPr>
                                  <w:rFonts w:ascii="Times New Roman" w:hAnsi="Times New Roman" w:cs="Times New Roman"/>
                                  <w:i/>
                                  <w:iCs/>
                                  <w:sz w:val="18"/>
                                  <w:szCs w:val="18"/>
                                  <w:lang w:bidi="en-US"/>
                                  <w:rPrChange w:id="3009"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3010" w:author="Maino Vieytes, Christian (NIH/NIA/IRP) [F]" w:date="2023-11-16T17:10:00Z">
                                    <w:rPr>
                                      <w:rFonts w:ascii="Times New Roman" w:hAnsi="Times New Roman" w:cs="Times New Roman"/>
                                      <w:sz w:val="20"/>
                                      <w:szCs w:val="20"/>
                                      <w:lang w:bidi="en-US"/>
                                    </w:rPr>
                                  </w:rPrChange>
                                </w:rPr>
                                <w:t xml:space="preserve">= </w:t>
                              </w:r>
                            </w:ins>
                            <w:ins w:id="3011" w:author="Maino Vieytes, Christian (NIH/NIA/IRP) [F]" w:date="2023-11-16T08:27:00Z">
                              <w:r w:rsidR="00E260F1" w:rsidRPr="002B301C">
                                <w:rPr>
                                  <w:rFonts w:ascii="Times New Roman" w:hAnsi="Times New Roman" w:cs="Times New Roman"/>
                                  <w:sz w:val="18"/>
                                  <w:szCs w:val="18"/>
                                  <w:lang w:bidi="en-US"/>
                                  <w:rPrChange w:id="3012" w:author="Maino Vieytes, Christian (NIH/NIA/IRP) [F]" w:date="2023-11-16T17:10:00Z">
                                    <w:rPr>
                                      <w:rFonts w:ascii="Times New Roman" w:hAnsi="Times New Roman" w:cs="Times New Roman"/>
                                      <w:sz w:val="20"/>
                                      <w:szCs w:val="20"/>
                                      <w:lang w:bidi="en-US"/>
                                    </w:rPr>
                                  </w:rPrChange>
                                </w:rPr>
                                <w:t>1745</w:t>
                              </w:r>
                            </w:ins>
                            <w:ins w:id="3013" w:author="Maino Vieytes, Christian (NIH/NIA/IRP) [F]" w:date="2023-11-15T15:34:00Z">
                              <w:r w:rsidRPr="002B301C">
                                <w:rPr>
                                  <w:rFonts w:ascii="Times New Roman" w:hAnsi="Times New Roman" w:cs="Times New Roman"/>
                                  <w:sz w:val="18"/>
                                  <w:szCs w:val="18"/>
                                  <w:lang w:bidi="en-US"/>
                                  <w:rPrChange w:id="3014" w:author="Maino Vieytes, Christian (NIH/NIA/IRP) [F]" w:date="2023-11-16T17:10:00Z">
                                    <w:rPr>
                                      <w:rFonts w:ascii="Times New Roman" w:hAnsi="Times New Roman" w:cs="Times New Roman"/>
                                      <w:sz w:val="20"/>
                                      <w:szCs w:val="20"/>
                                      <w:lang w:bidi="en-US"/>
                                    </w:rPr>
                                  </w:rPrChange>
                                </w:rPr>
                                <w:t>).</w:t>
                              </w:r>
                            </w:ins>
                          </w:p>
                          <w:p w14:paraId="28BD489F" w14:textId="7025E088" w:rsidR="00972A4F" w:rsidRPr="002B301C" w:rsidRDefault="00972A4F" w:rsidP="00972A4F">
                            <w:pPr>
                              <w:rPr>
                                <w:ins w:id="3015" w:author="Maino Vieytes, Christian (NIH/NIA/IRP) [F]" w:date="2023-11-15T15:34:00Z"/>
                                <w:rFonts w:ascii="Times New Roman" w:hAnsi="Times New Roman" w:cs="Times New Roman"/>
                                <w:sz w:val="18"/>
                                <w:szCs w:val="18"/>
                                <w:lang w:bidi="en-US"/>
                                <w:rPrChange w:id="3016" w:author="Maino Vieytes, Christian (NIH/NIA/IRP) [F]" w:date="2023-11-16T17:10:00Z">
                                  <w:rPr>
                                    <w:ins w:id="3017" w:author="Maino Vieytes, Christian (NIH/NIA/IRP) [F]" w:date="2023-11-15T15:34:00Z"/>
                                    <w:rFonts w:ascii="Times New Roman" w:hAnsi="Times New Roman" w:cs="Times New Roman"/>
                                    <w:sz w:val="20"/>
                                    <w:szCs w:val="20"/>
                                    <w:lang w:bidi="en-US"/>
                                  </w:rPr>
                                </w:rPrChange>
                              </w:rPr>
                            </w:pPr>
                            <w:ins w:id="3018" w:author="Maino Vieytes, Christian (NIH/NIA/IRP) [F]" w:date="2023-11-15T15:34:00Z">
                              <w:r w:rsidRPr="002B301C">
                                <w:rPr>
                                  <w:rFonts w:ascii="Times New Roman" w:hAnsi="Times New Roman" w:cs="Times New Roman"/>
                                  <w:sz w:val="18"/>
                                  <w:szCs w:val="18"/>
                                  <w:lang w:bidi="en-US"/>
                                  <w:rPrChange w:id="3019" w:author="Maino Vieytes, Christian (NIH/NIA/IRP) [F]" w:date="2023-11-16T17:10:00Z">
                                    <w:rPr>
                                      <w:rFonts w:ascii="Times New Roman" w:hAnsi="Times New Roman" w:cs="Times New Roman"/>
                                      <w:sz w:val="20"/>
                                      <w:szCs w:val="20"/>
                                      <w:lang w:bidi="en-US"/>
                                    </w:rPr>
                                  </w:rPrChange>
                                </w:rPr>
                                <w:t>Subjects were weighted, and the analysis was performed according to NCHS guidelines.</w:t>
                              </w:r>
                            </w:ins>
                            <w:ins w:id="3020" w:author="Maino Vieytes, Christian (NIH/NIA/IRP) [F]" w:date="2023-11-15T15:35:00Z">
                              <w:r w:rsidRPr="002B301C">
                                <w:rPr>
                                  <w:rFonts w:ascii="Times New Roman" w:hAnsi="Times New Roman" w:cs="Times New Roman"/>
                                  <w:sz w:val="18"/>
                                  <w:szCs w:val="18"/>
                                  <w:lang w:bidi="en-US"/>
                                  <w:rPrChange w:id="3021" w:author="Maino Vieytes, Christian (NIH/NIA/IRP) [F]" w:date="2023-11-16T17:10:00Z">
                                    <w:rPr>
                                      <w:rFonts w:ascii="Times New Roman" w:hAnsi="Times New Roman" w:cs="Times New Roman"/>
                                      <w:sz w:val="20"/>
                                      <w:szCs w:val="20"/>
                                      <w:lang w:bidi="en-US"/>
                                    </w:rPr>
                                  </w:rPrChange>
                                </w:rPr>
                                <w:t xml:space="preserve"> All dietary patterns extraction procedures were performed on the training subsample described in the main tex</w:t>
                              </w:r>
                            </w:ins>
                            <w:ins w:id="3022" w:author="Maino Vieytes, Christian (NIH/NIA/IRP) [F]" w:date="2023-11-15T15:36:00Z">
                              <w:r w:rsidRPr="002B301C">
                                <w:rPr>
                                  <w:rFonts w:ascii="Times New Roman" w:hAnsi="Times New Roman" w:cs="Times New Roman"/>
                                  <w:sz w:val="18"/>
                                  <w:szCs w:val="18"/>
                                  <w:lang w:bidi="en-US"/>
                                  <w:rPrChange w:id="3023" w:author="Maino Vieytes, Christian (NIH/NIA/IRP) [F]" w:date="2023-11-16T17:10:00Z">
                                    <w:rPr>
                                      <w:rFonts w:ascii="Times New Roman" w:hAnsi="Times New Roman" w:cs="Times New Roman"/>
                                      <w:sz w:val="20"/>
                                      <w:szCs w:val="20"/>
                                      <w:lang w:bidi="en-US"/>
                                    </w:rPr>
                                  </w:rPrChange>
                                </w:rPr>
                                <w:t>t (</w:t>
                              </w:r>
                              <w:r w:rsidRPr="002B301C">
                                <w:rPr>
                                  <w:rFonts w:ascii="Times New Roman" w:hAnsi="Times New Roman" w:cs="Times New Roman"/>
                                  <w:i/>
                                  <w:iCs/>
                                  <w:sz w:val="18"/>
                                  <w:szCs w:val="18"/>
                                  <w:lang w:bidi="en-US"/>
                                  <w:rPrChange w:id="3024"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3025" w:author="Maino Vieytes, Christian (NIH/NIA/IRP) [F]" w:date="2023-11-16T17:10:00Z">
                                    <w:rPr>
                                      <w:rFonts w:ascii="Times New Roman" w:hAnsi="Times New Roman" w:cs="Times New Roman"/>
                                      <w:sz w:val="20"/>
                                      <w:szCs w:val="20"/>
                                      <w:lang w:bidi="en-US"/>
                                    </w:rPr>
                                  </w:rPrChange>
                                </w:rPr>
                                <w:t xml:space="preserve">= </w:t>
                              </w:r>
                            </w:ins>
                            <w:ins w:id="3026" w:author="Maino Vieytes, Christian (NIH/NIA/IRP) [F]" w:date="2023-11-16T08:27:00Z">
                              <w:r w:rsidR="00E260F1" w:rsidRPr="002B301C">
                                <w:rPr>
                                  <w:rFonts w:ascii="Times New Roman" w:hAnsi="Times New Roman" w:cs="Times New Roman"/>
                                  <w:sz w:val="18"/>
                                  <w:szCs w:val="18"/>
                                  <w:lang w:bidi="en-US"/>
                                  <w:rPrChange w:id="3027" w:author="Maino Vieytes, Christian (NIH/NIA/IRP) [F]" w:date="2023-11-16T17:10:00Z">
                                    <w:rPr>
                                      <w:rFonts w:ascii="Times New Roman" w:hAnsi="Times New Roman" w:cs="Times New Roman"/>
                                      <w:sz w:val="20"/>
                                      <w:szCs w:val="20"/>
                                      <w:lang w:bidi="en-US"/>
                                    </w:rPr>
                                  </w:rPrChange>
                                </w:rPr>
                                <w:t>748</w:t>
                              </w:r>
                            </w:ins>
                            <w:ins w:id="3028" w:author="Maino Vieytes, Christian (NIH/NIA/IRP) [F]" w:date="2023-11-15T15:36:00Z">
                              <w:r w:rsidRPr="002B301C">
                                <w:rPr>
                                  <w:rFonts w:ascii="Times New Roman" w:hAnsi="Times New Roman" w:cs="Times New Roman"/>
                                  <w:sz w:val="18"/>
                                  <w:szCs w:val="18"/>
                                  <w:lang w:bidi="en-US"/>
                                  <w:rPrChange w:id="3029" w:author="Maino Vieytes, Christian (NIH/NIA/IRP) [F]" w:date="2023-11-16T17:10:00Z">
                                    <w:rPr>
                                      <w:rFonts w:ascii="Times New Roman" w:hAnsi="Times New Roman" w:cs="Times New Roman"/>
                                      <w:sz w:val="20"/>
                                      <w:szCs w:val="20"/>
                                      <w:lang w:bidi="en-US"/>
                                    </w:rPr>
                                  </w:rPrChange>
                                </w:rPr>
                                <w:t>).</w:t>
                              </w:r>
                            </w:ins>
                          </w:p>
                          <w:p w14:paraId="6AA9034A" w14:textId="77777777" w:rsidR="00972A4F" w:rsidRPr="00972A4F" w:rsidRDefault="00972A4F">
                            <w:pPr>
                              <w:spacing w:line="360" w:lineRule="auto"/>
                              <w:jc w:val="both"/>
                              <w:rPr>
                                <w:rFonts w:ascii="Times New Roman" w:hAnsi="Times New Roman" w:cs="Times New Roman"/>
                                <w:color w:val="000000"/>
                                <w:sz w:val="18"/>
                                <w:szCs w:val="18"/>
                              </w:rPr>
                              <w:pPrChange w:id="3030" w:author="Maino Vieytes, Christian (NIH/NIA/IRP) [F]" w:date="2023-11-15T15:32:00Z">
                                <w:pPr>
                                  <w:spacing w:line="360" w:lineRule="auto"/>
                                  <w:jc w:val="center"/>
                                </w:pPr>
                              </w:pPrChange>
                            </w:pPr>
                          </w:p>
                        </w:tc>
                      </w:tr>
                      <w:tr w:rsidR="00972A4F" w:rsidRPr="00972A4F" w14:paraId="12171E5E" w14:textId="77777777" w:rsidTr="0003299C">
                        <w:trPr>
                          <w:gridAfter w:val="5"/>
                          <w:wAfter w:w="5576" w:type="dxa"/>
                        </w:trPr>
                        <w:tc>
                          <w:tcPr>
                            <w:tcW w:w="1350" w:type="dxa"/>
                            <w:tcBorders>
                              <w:top w:val="single" w:sz="4" w:space="0" w:color="auto"/>
                              <w:left w:val="nil"/>
                              <w:bottom w:val="nil"/>
                              <w:right w:val="nil"/>
                            </w:tcBorders>
                          </w:tcPr>
                          <w:p w14:paraId="5C4304AC" w14:textId="77777777" w:rsidR="00972A4F" w:rsidRPr="00972A4F" w:rsidRDefault="00972A4F" w:rsidP="00972A4F">
                            <w:pPr>
                              <w:rPr>
                                <w:rFonts w:ascii="Times New Roman" w:hAnsi="Times New Roman" w:cs="Times New Roman"/>
                                <w:sz w:val="18"/>
                                <w:szCs w:val="18"/>
                                <w:lang w:bidi="en-US"/>
                                <w:rPrChange w:id="3031" w:author="Maino Vieytes, Christian (NIH/NIA/IRP) [F]" w:date="2023-11-15T15:31:00Z">
                                  <w:rPr>
                                    <w:rFonts w:ascii="Times New Roman" w:hAnsi="Times New Roman" w:cs="Times New Roman"/>
                                    <w:sz w:val="20"/>
                                    <w:szCs w:val="20"/>
                                    <w:lang w:bidi="en-US"/>
                                  </w:rPr>
                                </w:rPrChange>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v:textbox>
              </v:shape>
            </w:pict>
          </mc:Fallback>
        </mc:AlternateContent>
      </w:r>
    </w:p>
    <w:p w14:paraId="797363A6" w14:textId="357A7766" w:rsidR="00B717EF" w:rsidRDefault="00B717EF" w:rsidP="00CA04BD">
      <w:pPr>
        <w:spacing w:line="360" w:lineRule="auto"/>
        <w:ind w:firstLine="720"/>
        <w:rPr>
          <w:rFonts w:ascii="Times New Roman" w:hAnsi="Times New Roman" w:cs="Times New Roman"/>
        </w:rPr>
      </w:pPr>
    </w:p>
    <w:p w14:paraId="7AFEB1AA" w14:textId="2D83A817" w:rsidR="00B717EF" w:rsidRDefault="00B717EF" w:rsidP="00CA04BD">
      <w:pPr>
        <w:spacing w:line="360" w:lineRule="auto"/>
        <w:ind w:firstLine="720"/>
        <w:rPr>
          <w:rFonts w:ascii="Times New Roman" w:hAnsi="Times New Roman" w:cs="Times New Roman"/>
        </w:rPr>
      </w:pPr>
    </w:p>
    <w:p w14:paraId="3F532718" w14:textId="2ACE37CE" w:rsidR="00B717EF" w:rsidRDefault="00B717EF" w:rsidP="00CA04BD">
      <w:pPr>
        <w:spacing w:line="360" w:lineRule="auto"/>
        <w:ind w:firstLine="720"/>
        <w:rPr>
          <w:rFonts w:ascii="Times New Roman" w:hAnsi="Times New Roman" w:cs="Times New Roman"/>
        </w:rPr>
      </w:pPr>
    </w:p>
    <w:p w14:paraId="6E825824" w14:textId="1888C119" w:rsidR="00B717EF" w:rsidRDefault="00B717EF" w:rsidP="00CA04BD">
      <w:pPr>
        <w:spacing w:line="360" w:lineRule="auto"/>
        <w:ind w:firstLine="720"/>
        <w:rPr>
          <w:rFonts w:ascii="Times New Roman" w:hAnsi="Times New Roman" w:cs="Times New Roman"/>
        </w:rPr>
      </w:pPr>
    </w:p>
    <w:p w14:paraId="2DE0D7B5" w14:textId="7D20B834" w:rsidR="00B717EF" w:rsidRDefault="00B717EF" w:rsidP="00CA04BD">
      <w:pPr>
        <w:spacing w:line="360" w:lineRule="auto"/>
        <w:ind w:firstLine="720"/>
        <w:rPr>
          <w:rFonts w:ascii="Times New Roman" w:hAnsi="Times New Roman" w:cs="Times New Roman"/>
        </w:rPr>
      </w:pPr>
    </w:p>
    <w:p w14:paraId="4A69355A" w14:textId="037A927D" w:rsidR="00B717EF" w:rsidRDefault="00B717EF" w:rsidP="00CA04BD">
      <w:pPr>
        <w:spacing w:line="360" w:lineRule="auto"/>
        <w:ind w:firstLine="720"/>
        <w:rPr>
          <w:rFonts w:ascii="Times New Roman" w:hAnsi="Times New Roman" w:cs="Times New Roman"/>
        </w:rPr>
      </w:pPr>
    </w:p>
    <w:p w14:paraId="493ECEDF" w14:textId="16868396" w:rsidR="00B717EF" w:rsidRDefault="00B717EF" w:rsidP="00CA04BD">
      <w:pPr>
        <w:spacing w:line="360" w:lineRule="auto"/>
        <w:ind w:firstLine="720"/>
        <w:rPr>
          <w:rFonts w:ascii="Times New Roman" w:hAnsi="Times New Roman" w:cs="Times New Roman"/>
        </w:rPr>
      </w:pPr>
    </w:p>
    <w:p w14:paraId="1D153BF8" w14:textId="6C131F12" w:rsidR="00B717EF" w:rsidRDefault="00B717EF" w:rsidP="00CA04BD">
      <w:pPr>
        <w:spacing w:line="360" w:lineRule="auto"/>
        <w:ind w:firstLine="720"/>
        <w:rPr>
          <w:rFonts w:ascii="Times New Roman" w:hAnsi="Times New Roman" w:cs="Times New Roman"/>
        </w:rPr>
      </w:pPr>
    </w:p>
    <w:p w14:paraId="15ED858D" w14:textId="77777777" w:rsidR="00B717EF" w:rsidRDefault="00B717EF" w:rsidP="00CA04BD">
      <w:pPr>
        <w:spacing w:line="360" w:lineRule="auto"/>
        <w:ind w:firstLine="720"/>
        <w:rPr>
          <w:rFonts w:ascii="Times New Roman" w:hAnsi="Times New Roman" w:cs="Times New Roman"/>
        </w:rPr>
      </w:pPr>
    </w:p>
    <w:p w14:paraId="09849D40" w14:textId="77777777" w:rsidR="00B717EF" w:rsidRDefault="00B717EF" w:rsidP="00CA04BD">
      <w:pPr>
        <w:spacing w:line="360" w:lineRule="auto"/>
        <w:ind w:firstLine="720"/>
        <w:rPr>
          <w:rFonts w:ascii="Times New Roman" w:hAnsi="Times New Roman" w:cs="Times New Roman"/>
        </w:rPr>
      </w:pPr>
    </w:p>
    <w:p w14:paraId="6F405A71" w14:textId="197E56D9" w:rsidR="00B717EF" w:rsidRDefault="00B717EF" w:rsidP="00CA04BD">
      <w:pPr>
        <w:spacing w:line="360" w:lineRule="auto"/>
        <w:ind w:firstLine="720"/>
        <w:rPr>
          <w:rFonts w:ascii="Times New Roman" w:hAnsi="Times New Roman" w:cs="Times New Roman"/>
        </w:rPr>
      </w:pPr>
    </w:p>
    <w:p w14:paraId="3662F5E1" w14:textId="77777777" w:rsidR="00B717EF" w:rsidRDefault="00B717EF" w:rsidP="00CA04BD">
      <w:pPr>
        <w:spacing w:line="360" w:lineRule="auto"/>
        <w:ind w:firstLine="720"/>
        <w:rPr>
          <w:rFonts w:ascii="Times New Roman" w:hAnsi="Times New Roman" w:cs="Times New Roman"/>
        </w:rPr>
      </w:pPr>
    </w:p>
    <w:p w14:paraId="65741CA3" w14:textId="77777777" w:rsidR="00B717EF" w:rsidRDefault="00B717EF" w:rsidP="00CA04BD">
      <w:pPr>
        <w:spacing w:line="360" w:lineRule="auto"/>
        <w:ind w:firstLine="720"/>
        <w:rPr>
          <w:rFonts w:ascii="Times New Roman" w:hAnsi="Times New Roman" w:cs="Times New Roman"/>
        </w:rPr>
      </w:pPr>
    </w:p>
    <w:p w14:paraId="458C1AE4" w14:textId="77777777" w:rsidR="00B717EF" w:rsidRDefault="00B717EF" w:rsidP="00CA04BD">
      <w:pPr>
        <w:spacing w:line="360" w:lineRule="auto"/>
        <w:ind w:firstLine="720"/>
        <w:rPr>
          <w:rFonts w:ascii="Times New Roman" w:hAnsi="Times New Roman" w:cs="Times New Roman"/>
        </w:rPr>
      </w:pPr>
    </w:p>
    <w:p w14:paraId="7FB36307" w14:textId="77777777" w:rsidR="00B717EF" w:rsidRDefault="00B717EF" w:rsidP="00CA04BD">
      <w:pPr>
        <w:spacing w:line="360" w:lineRule="auto"/>
        <w:ind w:firstLine="720"/>
        <w:rPr>
          <w:rFonts w:ascii="Times New Roman" w:hAnsi="Times New Roman" w:cs="Times New Roman"/>
        </w:rPr>
      </w:pPr>
    </w:p>
    <w:p w14:paraId="0DDA5AD1" w14:textId="77777777" w:rsidR="00B717EF" w:rsidRDefault="00B717EF" w:rsidP="00CA04BD">
      <w:pPr>
        <w:spacing w:line="360" w:lineRule="auto"/>
        <w:ind w:firstLine="720"/>
        <w:rPr>
          <w:rFonts w:ascii="Times New Roman" w:hAnsi="Times New Roman" w:cs="Times New Roman"/>
        </w:rPr>
      </w:pPr>
    </w:p>
    <w:p w14:paraId="59100186" w14:textId="77777777" w:rsidR="00B717EF" w:rsidRDefault="00B717EF" w:rsidP="00CA04BD">
      <w:pPr>
        <w:spacing w:line="360" w:lineRule="auto"/>
        <w:ind w:firstLine="720"/>
        <w:rPr>
          <w:rFonts w:ascii="Times New Roman" w:hAnsi="Times New Roman" w:cs="Times New Roman"/>
        </w:rPr>
      </w:pPr>
    </w:p>
    <w:p w14:paraId="189D46BB" w14:textId="77777777" w:rsidR="00B717EF" w:rsidRDefault="00B717EF" w:rsidP="00CA04BD">
      <w:pPr>
        <w:spacing w:line="360" w:lineRule="auto"/>
        <w:ind w:firstLine="720"/>
        <w:rPr>
          <w:rFonts w:ascii="Times New Roman" w:hAnsi="Times New Roman" w:cs="Times New Roman"/>
        </w:rPr>
      </w:pPr>
    </w:p>
    <w:p w14:paraId="0FF3A66B" w14:textId="77777777" w:rsidR="00B717EF" w:rsidRDefault="00B717EF" w:rsidP="00CA04BD">
      <w:pPr>
        <w:spacing w:line="360" w:lineRule="auto"/>
        <w:ind w:firstLine="720"/>
        <w:rPr>
          <w:rFonts w:ascii="Times New Roman" w:hAnsi="Times New Roman" w:cs="Times New Roman"/>
        </w:rPr>
      </w:pPr>
    </w:p>
    <w:p w14:paraId="5910B4C6" w14:textId="77777777" w:rsidR="00B717EF" w:rsidRDefault="00B717EF" w:rsidP="00CA04BD">
      <w:pPr>
        <w:spacing w:line="360" w:lineRule="auto"/>
        <w:ind w:firstLine="720"/>
        <w:rPr>
          <w:rFonts w:ascii="Times New Roman" w:hAnsi="Times New Roman" w:cs="Times New Roman"/>
        </w:rPr>
      </w:pPr>
    </w:p>
    <w:p w14:paraId="34E13E90" w14:textId="77777777" w:rsidR="00B717EF" w:rsidRDefault="00B717EF" w:rsidP="00CA04BD">
      <w:pPr>
        <w:spacing w:line="360" w:lineRule="auto"/>
        <w:ind w:firstLine="720"/>
        <w:rPr>
          <w:rFonts w:ascii="Times New Roman" w:hAnsi="Times New Roman" w:cs="Times New Roman"/>
        </w:rPr>
      </w:pPr>
    </w:p>
    <w:p w14:paraId="4CF75C0A" w14:textId="77777777" w:rsidR="00B717EF" w:rsidRDefault="00B717EF" w:rsidP="00CA04BD">
      <w:pPr>
        <w:spacing w:line="360" w:lineRule="auto"/>
        <w:ind w:firstLine="720"/>
        <w:rPr>
          <w:rFonts w:ascii="Times New Roman" w:hAnsi="Times New Roman" w:cs="Times New Roman"/>
        </w:rPr>
      </w:pPr>
    </w:p>
    <w:p w14:paraId="41F3B5CB" w14:textId="77777777" w:rsidR="00B717EF" w:rsidRDefault="00B717EF" w:rsidP="00CA04BD">
      <w:pPr>
        <w:spacing w:line="360" w:lineRule="auto"/>
        <w:ind w:firstLine="720"/>
        <w:rPr>
          <w:rFonts w:ascii="Times New Roman" w:hAnsi="Times New Roman" w:cs="Times New Roman"/>
        </w:rPr>
      </w:pPr>
    </w:p>
    <w:p w14:paraId="3F3D0C76" w14:textId="77777777" w:rsidR="00B717EF" w:rsidRDefault="00B717EF" w:rsidP="00CA04BD">
      <w:pPr>
        <w:spacing w:line="360" w:lineRule="auto"/>
        <w:ind w:firstLine="720"/>
        <w:rPr>
          <w:rFonts w:ascii="Times New Roman" w:hAnsi="Times New Roman" w:cs="Times New Roman"/>
        </w:rPr>
      </w:pPr>
    </w:p>
    <w:p w14:paraId="442FEA65" w14:textId="77777777" w:rsidR="00B717EF" w:rsidRDefault="00B717EF" w:rsidP="00CA04BD">
      <w:pPr>
        <w:spacing w:line="360" w:lineRule="auto"/>
        <w:ind w:firstLine="720"/>
        <w:rPr>
          <w:rFonts w:ascii="Times New Roman" w:hAnsi="Times New Roman" w:cs="Times New Roman"/>
        </w:rPr>
      </w:pPr>
    </w:p>
    <w:p w14:paraId="024E452D" w14:textId="77777777" w:rsidR="00B717EF" w:rsidRDefault="00B717EF" w:rsidP="00CA04BD">
      <w:pPr>
        <w:spacing w:line="360" w:lineRule="auto"/>
        <w:ind w:firstLine="720"/>
        <w:rPr>
          <w:rFonts w:ascii="Times New Roman" w:hAnsi="Times New Roman" w:cs="Times New Roman"/>
        </w:rPr>
      </w:pPr>
    </w:p>
    <w:p w14:paraId="6019630E" w14:textId="77777777" w:rsidR="00B717EF" w:rsidRDefault="00B717EF" w:rsidP="00CA04BD">
      <w:pPr>
        <w:spacing w:line="360" w:lineRule="auto"/>
        <w:ind w:firstLine="720"/>
        <w:rPr>
          <w:rFonts w:ascii="Times New Roman" w:hAnsi="Times New Roman" w:cs="Times New Roman"/>
        </w:rPr>
      </w:pPr>
    </w:p>
    <w:p w14:paraId="43355937" w14:textId="77777777" w:rsidR="00B717EF" w:rsidRDefault="00B717EF" w:rsidP="00CA04BD">
      <w:pPr>
        <w:spacing w:line="360" w:lineRule="auto"/>
        <w:ind w:firstLine="720"/>
        <w:rPr>
          <w:rFonts w:ascii="Times New Roman" w:hAnsi="Times New Roman" w:cs="Times New Roman"/>
        </w:rPr>
      </w:pPr>
    </w:p>
    <w:p w14:paraId="64A4732E" w14:textId="77777777" w:rsidR="00B717EF" w:rsidRDefault="00B717EF" w:rsidP="00CA04BD">
      <w:pPr>
        <w:spacing w:line="360" w:lineRule="auto"/>
        <w:ind w:firstLine="720"/>
        <w:rPr>
          <w:rFonts w:ascii="Times New Roman" w:hAnsi="Times New Roman" w:cs="Times New Roman"/>
        </w:rPr>
      </w:pPr>
    </w:p>
    <w:p w14:paraId="66635FBC" w14:textId="6D66060B" w:rsidR="008E210F" w:rsidRDefault="00FE4615" w:rsidP="00CA04BD">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79744" behindDoc="0" locked="0" layoutInCell="1" allowOverlap="1" wp14:anchorId="2B413E2A" wp14:editId="40747A34">
                <wp:simplePos x="0" y="0"/>
                <wp:positionH relativeFrom="column">
                  <wp:posOffset>-119270</wp:posOffset>
                </wp:positionH>
                <wp:positionV relativeFrom="paragraph">
                  <wp:posOffset>174432</wp:posOffset>
                </wp:positionV>
                <wp:extent cx="6186170" cy="2639833"/>
                <wp:effectExtent l="0" t="0" r="0" b="0"/>
                <wp:wrapNone/>
                <wp:docPr id="1757347060" name="Text Box 1"/>
                <wp:cNvGraphicFramePr/>
                <a:graphic xmlns:a="http://schemas.openxmlformats.org/drawingml/2006/main">
                  <a:graphicData uri="http://schemas.microsoft.com/office/word/2010/wordprocessingShape">
                    <wps:wsp>
                      <wps:cNvSpPr txBox="1"/>
                      <wps:spPr>
                        <a:xfrm>
                          <a:off x="0" y="0"/>
                          <a:ext cx="6186170" cy="2639833"/>
                        </a:xfrm>
                        <a:prstGeom prst="rect">
                          <a:avLst/>
                        </a:prstGeom>
                        <a:noFill/>
                        <a:ln w="6350">
                          <a:noFill/>
                        </a:ln>
                      </wps:spPr>
                      <wps:txbx>
                        <w:txbxContent>
                          <w:tbl>
                            <w:tblPr>
                              <w:tblStyle w:val="TableGrid"/>
                              <w:tblW w:w="0" w:type="auto"/>
                              <w:tblLook w:val="04A0" w:firstRow="1" w:lastRow="0" w:firstColumn="1" w:lastColumn="0" w:noHBand="0" w:noVBand="1"/>
                            </w:tblPr>
                            <w:tblGrid>
                              <w:gridCol w:w="2456"/>
                              <w:gridCol w:w="1952"/>
                              <w:gridCol w:w="1437"/>
                              <w:gridCol w:w="1350"/>
                              <w:gridCol w:w="1004"/>
                              <w:gridCol w:w="1151"/>
                              <w:tblGridChange w:id="3032">
                                <w:tblGrid>
                                  <w:gridCol w:w="2456"/>
                                  <w:gridCol w:w="1952"/>
                                  <w:gridCol w:w="1437"/>
                                  <w:gridCol w:w="1350"/>
                                  <w:gridCol w:w="1004"/>
                                  <w:gridCol w:w="1151"/>
                                </w:tblGrid>
                              </w:tblGridChange>
                            </w:tblGrid>
                            <w:tr w:rsidR="008E210F" w:rsidRPr="00BA33A1" w14:paraId="3CDAE2B9" w14:textId="77777777" w:rsidTr="00106DEE">
                              <w:trPr>
                                <w:trHeight w:val="320"/>
                              </w:trPr>
                              <w:tc>
                                <w:tcPr>
                                  <w:tcW w:w="9350" w:type="dxa"/>
                                  <w:gridSpan w:val="6"/>
                                </w:tcPr>
                                <w:p w14:paraId="1898E6CC" w14:textId="2AB77299" w:rsidR="008E210F" w:rsidRPr="00BA33A1" w:rsidRDefault="008E210F" w:rsidP="00371B03">
                                  <w:pPr>
                                    <w:rPr>
                                      <w:rFonts w:ascii="Times New Roman" w:hAnsi="Times New Roman" w:cs="Times New Roman"/>
                                      <w:sz w:val="18"/>
                                      <w:szCs w:val="18"/>
                                      <w:rPrChange w:id="3033"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b/>
                                      <w:bCs/>
                                      <w:sz w:val="18"/>
                                      <w:szCs w:val="18"/>
                                      <w:rPrChange w:id="3034" w:author="Maino Vieytes, Christian (NIH/NIA/IRP) [F]" w:date="2023-11-15T16:32:00Z">
                                        <w:rPr>
                                          <w:rFonts w:ascii="Times New Roman" w:hAnsi="Times New Roman" w:cs="Times New Roman"/>
                                          <w:b/>
                                          <w:bCs/>
                                          <w:sz w:val="20"/>
                                          <w:szCs w:val="20"/>
                                        </w:rPr>
                                      </w:rPrChange>
                                    </w:rPr>
                                    <w:t>Table 3</w:t>
                                  </w:r>
                                  <w:r w:rsidRPr="00BA33A1">
                                    <w:rPr>
                                      <w:rFonts w:ascii="Times New Roman" w:hAnsi="Times New Roman" w:cs="Times New Roman"/>
                                      <w:sz w:val="18"/>
                                      <w:szCs w:val="18"/>
                                      <w:rPrChange w:id="3035" w:author="Maino Vieytes, Christian (NIH/NIA/IRP) [F]" w:date="2023-11-15T16:32:00Z">
                                        <w:rPr>
                                          <w:rFonts w:ascii="Times New Roman" w:hAnsi="Times New Roman" w:cs="Times New Roman"/>
                                          <w:sz w:val="20"/>
                                          <w:szCs w:val="20"/>
                                        </w:rPr>
                                      </w:rPrChange>
                                    </w:rPr>
                                    <w:t xml:space="preserve">. Means and standard deviations of the extracted dietary patterns across levels of food </w:t>
                                  </w:r>
                                  <w:ins w:id="3036" w:author="Maino Vieytes, Christian (NIH/NIA/IRP) [F]" w:date="2023-11-20T10:27:00Z">
                                    <w:r w:rsidR="00AD47E5">
                                      <w:rPr>
                                        <w:rFonts w:ascii="Times New Roman" w:hAnsi="Times New Roman" w:cs="Times New Roman"/>
                                        <w:sz w:val="18"/>
                                        <w:szCs w:val="18"/>
                                      </w:rPr>
                                      <w:t>in</w:t>
                                    </w:r>
                                  </w:ins>
                                  <w:r w:rsidRPr="00BA33A1">
                                    <w:rPr>
                                      <w:rFonts w:ascii="Times New Roman" w:hAnsi="Times New Roman" w:cs="Times New Roman"/>
                                      <w:sz w:val="18"/>
                                      <w:szCs w:val="18"/>
                                      <w:rPrChange w:id="3037" w:author="Maino Vieytes, Christian (NIH/NIA/IRP) [F]" w:date="2023-11-15T16:32:00Z">
                                        <w:rPr>
                                          <w:rFonts w:ascii="Times New Roman" w:hAnsi="Times New Roman" w:cs="Times New Roman"/>
                                          <w:sz w:val="20"/>
                                          <w:szCs w:val="20"/>
                                        </w:rPr>
                                      </w:rPrChange>
                                    </w:rPr>
                                    <w:t>security status.</w:t>
                                  </w:r>
                                </w:p>
                              </w:tc>
                            </w:tr>
                            <w:tr w:rsidR="008E210F" w:rsidRPr="00BA33A1" w14:paraId="0714B56F" w14:textId="77777777" w:rsidTr="00A814E3">
                              <w:trPr>
                                <w:trHeight w:val="320"/>
                              </w:trPr>
                              <w:tc>
                                <w:tcPr>
                                  <w:tcW w:w="2456" w:type="dxa"/>
                                  <w:noWrap/>
                                  <w:vAlign w:val="center"/>
                                  <w:hideMark/>
                                </w:tcPr>
                                <w:p w14:paraId="3438990B" w14:textId="77777777" w:rsidR="008E210F" w:rsidRPr="00BA33A1" w:rsidRDefault="008E210F" w:rsidP="00371B03">
                                  <w:pPr>
                                    <w:spacing w:line="360" w:lineRule="auto"/>
                                    <w:rPr>
                                      <w:rFonts w:ascii="Times New Roman" w:hAnsi="Times New Roman" w:cs="Times New Roman"/>
                                      <w:b/>
                                      <w:bCs/>
                                      <w:sz w:val="18"/>
                                      <w:szCs w:val="18"/>
                                      <w:rPrChange w:id="3038"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039" w:author="Maino Vieytes, Christian (NIH/NIA/IRP) [F]" w:date="2023-11-15T16:32:00Z">
                                        <w:rPr>
                                          <w:rFonts w:ascii="Times New Roman" w:hAnsi="Times New Roman" w:cs="Times New Roman"/>
                                          <w:b/>
                                          <w:bCs/>
                                          <w:sz w:val="20"/>
                                          <w:szCs w:val="20"/>
                                        </w:rPr>
                                      </w:rPrChange>
                                    </w:rPr>
                                    <w:t>Dietary Pattern</w:t>
                                  </w:r>
                                </w:p>
                              </w:tc>
                              <w:tc>
                                <w:tcPr>
                                  <w:tcW w:w="1952" w:type="dxa"/>
                                  <w:noWrap/>
                                  <w:vAlign w:val="center"/>
                                  <w:hideMark/>
                                </w:tcPr>
                                <w:p w14:paraId="7A53F98F" w14:textId="77777777" w:rsidR="008E210F" w:rsidRPr="00BA33A1" w:rsidRDefault="008E210F" w:rsidP="00371B03">
                                  <w:pPr>
                                    <w:jc w:val="center"/>
                                    <w:rPr>
                                      <w:rFonts w:ascii="Times New Roman" w:hAnsi="Times New Roman" w:cs="Times New Roman"/>
                                      <w:b/>
                                      <w:bCs/>
                                      <w:sz w:val="18"/>
                                      <w:szCs w:val="18"/>
                                      <w:rPrChange w:id="3040"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041" w:author="Maino Vieytes, Christian (NIH/NIA/IRP) [F]" w:date="2023-11-15T16:32:00Z">
                                        <w:rPr>
                                          <w:rFonts w:ascii="Times New Roman" w:hAnsi="Times New Roman" w:cs="Times New Roman"/>
                                          <w:b/>
                                          <w:bCs/>
                                          <w:sz w:val="20"/>
                                          <w:szCs w:val="20"/>
                                        </w:rPr>
                                      </w:rPrChange>
                                    </w:rPr>
                                    <w:t>Combined Sample</w:t>
                                  </w:r>
                                </w:p>
                                <w:p w14:paraId="0299D67E" w14:textId="7802AFA6" w:rsidR="008E210F" w:rsidRPr="00BA33A1" w:rsidRDefault="008E210F" w:rsidP="00371B03">
                                  <w:pPr>
                                    <w:jc w:val="center"/>
                                    <w:rPr>
                                      <w:rFonts w:ascii="Times New Roman" w:hAnsi="Times New Roman" w:cs="Times New Roman"/>
                                      <w:b/>
                                      <w:bCs/>
                                      <w:sz w:val="18"/>
                                      <w:szCs w:val="18"/>
                                      <w:rPrChange w:id="3042"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sz w:val="18"/>
                                      <w:szCs w:val="18"/>
                                      <w:rPrChange w:id="3043"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3044"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045" w:author="Maino Vieytes, Christian (NIH/NIA/IRP) [F]" w:date="2023-11-15T16:32:00Z">
                                        <w:rPr>
                                          <w:rFonts w:ascii="Times New Roman" w:hAnsi="Times New Roman" w:cs="Times New Roman"/>
                                          <w:sz w:val="20"/>
                                          <w:szCs w:val="20"/>
                                        </w:rPr>
                                      </w:rPrChange>
                                    </w:rPr>
                                    <w:t xml:space="preserve"> = </w:t>
                                  </w:r>
                                  <w:del w:id="3046" w:author="Maino Vieytes, Christian (NIH/NIA/IRP) [F]" w:date="2023-11-15T15:46:00Z">
                                    <w:r w:rsidRPr="00BA33A1" w:rsidDel="00FE4615">
                                      <w:rPr>
                                        <w:rFonts w:ascii="Times New Roman" w:hAnsi="Times New Roman" w:cs="Times New Roman"/>
                                        <w:sz w:val="18"/>
                                        <w:szCs w:val="18"/>
                                        <w:rPrChange w:id="3047" w:author="Maino Vieytes, Christian (NIH/NIA/IRP) [F]" w:date="2023-11-15T16:32:00Z">
                                          <w:rPr>
                                            <w:rFonts w:ascii="Times New Roman" w:hAnsi="Times New Roman" w:cs="Times New Roman"/>
                                            <w:sz w:val="20"/>
                                            <w:szCs w:val="20"/>
                                          </w:rPr>
                                        </w:rPrChange>
                                      </w:rPr>
                                      <w:delText>2493</w:delText>
                                    </w:r>
                                  </w:del>
                                  <w:ins w:id="3048" w:author="Maino Vieytes, Christian (NIH/NIA/IRP) [F]" w:date="2023-11-15T15:46:00Z">
                                    <w:r w:rsidR="00FE4615" w:rsidRPr="00BA33A1">
                                      <w:rPr>
                                        <w:rFonts w:ascii="Times New Roman" w:hAnsi="Times New Roman" w:cs="Times New Roman"/>
                                        <w:sz w:val="18"/>
                                        <w:szCs w:val="18"/>
                                        <w:rPrChange w:id="3049" w:author="Maino Vieytes, Christian (NIH/NIA/IRP) [F]" w:date="2023-11-15T16:32:00Z">
                                          <w:rPr>
                                            <w:rFonts w:ascii="Times New Roman" w:hAnsi="Times New Roman" w:cs="Times New Roman"/>
                                            <w:sz w:val="20"/>
                                            <w:szCs w:val="20"/>
                                          </w:rPr>
                                        </w:rPrChange>
                                      </w:rPr>
                                      <w:t>1</w:t>
                                    </w:r>
                                  </w:ins>
                                  <w:ins w:id="3050" w:author="Maino Vieytes, Christian (NIH/NIA/IRP) [F]" w:date="2023-11-16T09:34:00Z">
                                    <w:r w:rsidR="00BF7D18">
                                      <w:rPr>
                                        <w:rFonts w:ascii="Times New Roman" w:hAnsi="Times New Roman" w:cs="Times New Roman"/>
                                        <w:sz w:val="18"/>
                                        <w:szCs w:val="18"/>
                                      </w:rPr>
                                      <w:t>745</w:t>
                                    </w:r>
                                  </w:ins>
                                  <w:r w:rsidRPr="00BA33A1">
                                    <w:rPr>
                                      <w:rFonts w:ascii="Times New Roman" w:hAnsi="Times New Roman" w:cs="Times New Roman"/>
                                      <w:sz w:val="18"/>
                                      <w:szCs w:val="18"/>
                                      <w:rPrChange w:id="3051" w:author="Maino Vieytes, Christian (NIH/NIA/IRP) [F]" w:date="2023-11-15T16:32:00Z">
                                        <w:rPr>
                                          <w:rFonts w:ascii="Times New Roman" w:hAnsi="Times New Roman" w:cs="Times New Roman"/>
                                          <w:sz w:val="20"/>
                                          <w:szCs w:val="20"/>
                                        </w:rPr>
                                      </w:rPrChange>
                                    </w:rPr>
                                    <w:t>)</w:t>
                                  </w:r>
                                </w:p>
                              </w:tc>
                              <w:tc>
                                <w:tcPr>
                                  <w:tcW w:w="1437" w:type="dxa"/>
                                  <w:noWrap/>
                                  <w:vAlign w:val="center"/>
                                  <w:hideMark/>
                                </w:tcPr>
                                <w:p w14:paraId="62C656B2" w14:textId="68ED7CD8" w:rsidR="008E210F" w:rsidRPr="00BA33A1" w:rsidRDefault="008E210F" w:rsidP="00371B03">
                                  <w:pPr>
                                    <w:jc w:val="center"/>
                                    <w:rPr>
                                      <w:rFonts w:ascii="Times New Roman" w:hAnsi="Times New Roman" w:cs="Times New Roman"/>
                                      <w:b/>
                                      <w:bCs/>
                                      <w:sz w:val="18"/>
                                      <w:szCs w:val="18"/>
                                      <w:rPrChange w:id="3052"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053" w:author="Maino Vieytes, Christian (NIH/NIA/IRP) [F]" w:date="2023-11-15T16:32:00Z">
                                        <w:rPr>
                                          <w:rFonts w:ascii="Times New Roman" w:hAnsi="Times New Roman" w:cs="Times New Roman"/>
                                          <w:b/>
                                          <w:bCs/>
                                          <w:sz w:val="20"/>
                                          <w:szCs w:val="20"/>
                                        </w:rPr>
                                      </w:rPrChange>
                                    </w:rPr>
                                    <w:t xml:space="preserve">Food-insecure    </w:t>
                                  </w:r>
                                  <w:proofErr w:type="gramStart"/>
                                  <w:r w:rsidRPr="00BA33A1">
                                    <w:rPr>
                                      <w:rFonts w:ascii="Times New Roman" w:hAnsi="Times New Roman" w:cs="Times New Roman"/>
                                      <w:b/>
                                      <w:bCs/>
                                      <w:sz w:val="18"/>
                                      <w:szCs w:val="18"/>
                                      <w:rPrChange w:id="3054"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3055"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3056"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057" w:author="Maino Vieytes, Christian (NIH/NIA/IRP) [F]" w:date="2023-11-15T16:32:00Z">
                                        <w:rPr>
                                          <w:rFonts w:ascii="Times New Roman" w:hAnsi="Times New Roman" w:cs="Times New Roman"/>
                                          <w:sz w:val="20"/>
                                          <w:szCs w:val="20"/>
                                        </w:rPr>
                                      </w:rPrChange>
                                    </w:rPr>
                                    <w:t xml:space="preserve"> = </w:t>
                                  </w:r>
                                  <w:ins w:id="3058" w:author="Maino Vieytes, Christian (NIH/NIA/IRP) [F]" w:date="2023-11-16T09:33:00Z">
                                    <w:r w:rsidR="00BF7D18">
                                      <w:rPr>
                                        <w:rFonts w:ascii="Times New Roman" w:hAnsi="Times New Roman" w:cs="Times New Roman"/>
                                        <w:sz w:val="18"/>
                                        <w:szCs w:val="18"/>
                                      </w:rPr>
                                      <w:t>213</w:t>
                                    </w:r>
                                  </w:ins>
                                  <w:del w:id="3059" w:author="Maino Vieytes, Christian (NIH/NIA/IRP) [F]" w:date="2023-11-15T15:47:00Z">
                                    <w:r w:rsidRPr="00BA33A1" w:rsidDel="00FE4615">
                                      <w:rPr>
                                        <w:rFonts w:ascii="Times New Roman" w:hAnsi="Times New Roman" w:cs="Times New Roman"/>
                                        <w:sz w:val="18"/>
                                        <w:szCs w:val="18"/>
                                        <w:rPrChange w:id="3060" w:author="Maino Vieytes, Christian (NIH/NIA/IRP) [F]" w:date="2023-11-15T16:32:00Z">
                                          <w:rPr>
                                            <w:rFonts w:ascii="Times New Roman" w:hAnsi="Times New Roman" w:cs="Times New Roman"/>
                                            <w:sz w:val="20"/>
                                            <w:szCs w:val="20"/>
                                          </w:rPr>
                                        </w:rPrChange>
                                      </w:rPr>
                                      <w:delText>317</w:delText>
                                    </w:r>
                                  </w:del>
                                  <w:r w:rsidRPr="00BA33A1">
                                    <w:rPr>
                                      <w:rFonts w:ascii="Times New Roman" w:hAnsi="Times New Roman" w:cs="Times New Roman"/>
                                      <w:sz w:val="18"/>
                                      <w:szCs w:val="18"/>
                                      <w:rPrChange w:id="3061" w:author="Maino Vieytes, Christian (NIH/NIA/IRP) [F]" w:date="2023-11-15T16:32:00Z">
                                        <w:rPr>
                                          <w:rFonts w:ascii="Times New Roman" w:hAnsi="Times New Roman" w:cs="Times New Roman"/>
                                          <w:sz w:val="20"/>
                                          <w:szCs w:val="20"/>
                                        </w:rPr>
                                      </w:rPrChange>
                                    </w:rPr>
                                    <w:t>)</w:t>
                                  </w:r>
                                </w:p>
                              </w:tc>
                              <w:tc>
                                <w:tcPr>
                                  <w:tcW w:w="1350" w:type="dxa"/>
                                  <w:noWrap/>
                                  <w:vAlign w:val="center"/>
                                  <w:hideMark/>
                                </w:tcPr>
                                <w:p w14:paraId="6DF8C9F9" w14:textId="7BE56203" w:rsidR="008E210F" w:rsidRPr="00BA33A1" w:rsidRDefault="008E210F" w:rsidP="00371B03">
                                  <w:pPr>
                                    <w:jc w:val="center"/>
                                    <w:rPr>
                                      <w:rFonts w:ascii="Times New Roman" w:hAnsi="Times New Roman" w:cs="Times New Roman"/>
                                      <w:b/>
                                      <w:bCs/>
                                      <w:sz w:val="18"/>
                                      <w:szCs w:val="18"/>
                                      <w:rPrChange w:id="3062"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063" w:author="Maino Vieytes, Christian (NIH/NIA/IRP) [F]" w:date="2023-11-15T16:32:00Z">
                                        <w:rPr>
                                          <w:rFonts w:ascii="Times New Roman" w:hAnsi="Times New Roman" w:cs="Times New Roman"/>
                                          <w:b/>
                                          <w:bCs/>
                                          <w:sz w:val="20"/>
                                          <w:szCs w:val="20"/>
                                        </w:rPr>
                                      </w:rPrChange>
                                    </w:rPr>
                                    <w:t xml:space="preserve">Food-secure      </w:t>
                                  </w:r>
                                  <w:proofErr w:type="gramStart"/>
                                  <w:r w:rsidRPr="00BA33A1">
                                    <w:rPr>
                                      <w:rFonts w:ascii="Times New Roman" w:hAnsi="Times New Roman" w:cs="Times New Roman"/>
                                      <w:b/>
                                      <w:bCs/>
                                      <w:sz w:val="18"/>
                                      <w:szCs w:val="18"/>
                                      <w:rPrChange w:id="3064"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3065"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3066"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067" w:author="Maino Vieytes, Christian (NIH/NIA/IRP) [F]" w:date="2023-11-15T16:32:00Z">
                                        <w:rPr>
                                          <w:rFonts w:ascii="Times New Roman" w:hAnsi="Times New Roman" w:cs="Times New Roman"/>
                                          <w:sz w:val="20"/>
                                          <w:szCs w:val="20"/>
                                        </w:rPr>
                                      </w:rPrChange>
                                    </w:rPr>
                                    <w:t xml:space="preserve"> = </w:t>
                                  </w:r>
                                  <w:ins w:id="3068" w:author="Maino Vieytes, Christian (NIH/NIA/IRP) [F]" w:date="2023-11-15T15:47:00Z">
                                    <w:r w:rsidR="00FE4615" w:rsidRPr="00BA33A1">
                                      <w:rPr>
                                        <w:rFonts w:ascii="Times New Roman" w:hAnsi="Times New Roman" w:cs="Times New Roman"/>
                                        <w:sz w:val="18"/>
                                        <w:szCs w:val="18"/>
                                        <w:rPrChange w:id="3069" w:author="Maino Vieytes, Christian (NIH/NIA/IRP) [F]" w:date="2023-11-15T16:32:00Z">
                                          <w:rPr>
                                            <w:rFonts w:ascii="Times New Roman" w:hAnsi="Times New Roman" w:cs="Times New Roman"/>
                                            <w:sz w:val="20"/>
                                            <w:szCs w:val="20"/>
                                          </w:rPr>
                                        </w:rPrChange>
                                      </w:rPr>
                                      <w:t>1</w:t>
                                    </w:r>
                                  </w:ins>
                                  <w:ins w:id="3070" w:author="Maino Vieytes, Christian (NIH/NIA/IRP) [F]" w:date="2023-11-16T09:34:00Z">
                                    <w:r w:rsidR="00BF7D18">
                                      <w:rPr>
                                        <w:rFonts w:ascii="Times New Roman" w:hAnsi="Times New Roman" w:cs="Times New Roman"/>
                                        <w:sz w:val="18"/>
                                        <w:szCs w:val="18"/>
                                      </w:rPr>
                                      <w:t>532</w:t>
                                    </w:r>
                                  </w:ins>
                                  <w:del w:id="3071" w:author="Maino Vieytes, Christian (NIH/NIA/IRP) [F]" w:date="2023-11-15T15:47:00Z">
                                    <w:r w:rsidRPr="00BA33A1" w:rsidDel="00FE4615">
                                      <w:rPr>
                                        <w:rFonts w:ascii="Times New Roman" w:hAnsi="Times New Roman" w:cs="Times New Roman"/>
                                        <w:sz w:val="18"/>
                                        <w:szCs w:val="18"/>
                                        <w:rPrChange w:id="3072" w:author="Maino Vieytes, Christian (NIH/NIA/IRP) [F]" w:date="2023-11-15T16:32:00Z">
                                          <w:rPr>
                                            <w:rFonts w:ascii="Times New Roman" w:hAnsi="Times New Roman" w:cs="Times New Roman"/>
                                            <w:sz w:val="20"/>
                                            <w:szCs w:val="20"/>
                                          </w:rPr>
                                        </w:rPrChange>
                                      </w:rPr>
                                      <w:delText>2176</w:delText>
                                    </w:r>
                                  </w:del>
                                  <w:r w:rsidRPr="00BA33A1">
                                    <w:rPr>
                                      <w:rFonts w:ascii="Times New Roman" w:hAnsi="Times New Roman" w:cs="Times New Roman"/>
                                      <w:sz w:val="18"/>
                                      <w:szCs w:val="18"/>
                                      <w:rPrChange w:id="3073" w:author="Maino Vieytes, Christian (NIH/NIA/IRP) [F]" w:date="2023-11-15T16:32:00Z">
                                        <w:rPr>
                                          <w:rFonts w:ascii="Times New Roman" w:hAnsi="Times New Roman" w:cs="Times New Roman"/>
                                          <w:sz w:val="20"/>
                                          <w:szCs w:val="20"/>
                                        </w:rPr>
                                      </w:rPrChange>
                                    </w:rPr>
                                    <w:t>)</w:t>
                                  </w:r>
                                </w:p>
                              </w:tc>
                              <w:tc>
                                <w:tcPr>
                                  <w:tcW w:w="1004" w:type="dxa"/>
                                  <w:vAlign w:val="center"/>
                                </w:tcPr>
                                <w:p w14:paraId="7C694818" w14:textId="77777777" w:rsidR="008E210F" w:rsidRPr="00BA33A1" w:rsidRDefault="008E210F" w:rsidP="00371B03">
                                  <w:pPr>
                                    <w:jc w:val="center"/>
                                    <w:rPr>
                                      <w:rFonts w:ascii="Times New Roman" w:hAnsi="Times New Roman" w:cs="Times New Roman"/>
                                      <w:b/>
                                      <w:bCs/>
                                      <w:i/>
                                      <w:iCs/>
                                      <w:sz w:val="18"/>
                                      <w:szCs w:val="18"/>
                                      <w:rPrChange w:id="3074" w:author="Maino Vieytes, Christian (NIH/NIA/IRP) [F]" w:date="2023-11-15T16:32:00Z">
                                        <w:rPr>
                                          <w:rFonts w:ascii="Times New Roman" w:hAnsi="Times New Roman" w:cs="Times New Roman"/>
                                          <w:b/>
                                          <w:bCs/>
                                          <w:i/>
                                          <w:iCs/>
                                          <w:sz w:val="20"/>
                                          <w:szCs w:val="20"/>
                                        </w:rPr>
                                      </w:rPrChange>
                                    </w:rPr>
                                  </w:pPr>
                                  <w:r w:rsidRPr="00BA33A1">
                                    <w:rPr>
                                      <w:rFonts w:ascii="Times New Roman" w:hAnsi="Times New Roman" w:cs="Times New Roman"/>
                                      <w:b/>
                                      <w:bCs/>
                                      <w:sz w:val="18"/>
                                      <w:szCs w:val="18"/>
                                      <w:rPrChange w:id="3075" w:author="Maino Vieytes, Christian (NIH/NIA/IRP) [F]" w:date="2023-11-15T16:32:00Z">
                                        <w:rPr>
                                          <w:rFonts w:ascii="Times New Roman" w:hAnsi="Times New Roman" w:cs="Times New Roman"/>
                                          <w:b/>
                                          <w:bCs/>
                                          <w:sz w:val="20"/>
                                          <w:szCs w:val="20"/>
                                        </w:rPr>
                                      </w:rPrChange>
                                    </w:rPr>
                                    <w:t xml:space="preserve">Cohen’s </w:t>
                                  </w:r>
                                  <w:r w:rsidRPr="00BA33A1">
                                    <w:rPr>
                                      <w:rFonts w:ascii="Times New Roman" w:hAnsi="Times New Roman" w:cs="Times New Roman"/>
                                      <w:b/>
                                      <w:bCs/>
                                      <w:i/>
                                      <w:iCs/>
                                      <w:sz w:val="18"/>
                                      <w:szCs w:val="18"/>
                                      <w:rPrChange w:id="3076" w:author="Maino Vieytes, Christian (NIH/NIA/IRP) [F]" w:date="2023-11-15T16:32:00Z">
                                        <w:rPr>
                                          <w:rFonts w:ascii="Times New Roman" w:hAnsi="Times New Roman" w:cs="Times New Roman"/>
                                          <w:b/>
                                          <w:bCs/>
                                          <w:i/>
                                          <w:iCs/>
                                          <w:sz w:val="20"/>
                                          <w:szCs w:val="20"/>
                                        </w:rPr>
                                      </w:rPrChange>
                                    </w:rPr>
                                    <w:t>d</w:t>
                                  </w:r>
                                </w:p>
                              </w:tc>
                              <w:tc>
                                <w:tcPr>
                                  <w:tcW w:w="1151" w:type="dxa"/>
                                  <w:noWrap/>
                                  <w:vAlign w:val="center"/>
                                  <w:hideMark/>
                                </w:tcPr>
                                <w:p w14:paraId="6DFFBD79" w14:textId="77777777" w:rsidR="008E210F" w:rsidRPr="00BA33A1" w:rsidRDefault="008E210F" w:rsidP="00371B03">
                                  <w:pPr>
                                    <w:jc w:val="center"/>
                                    <w:rPr>
                                      <w:rFonts w:ascii="Times New Roman" w:hAnsi="Times New Roman" w:cs="Times New Roman"/>
                                      <w:b/>
                                      <w:bCs/>
                                      <w:sz w:val="18"/>
                                      <w:szCs w:val="18"/>
                                      <w:rPrChange w:id="3077"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i/>
                                      <w:iCs/>
                                      <w:sz w:val="18"/>
                                      <w:szCs w:val="18"/>
                                      <w:rPrChange w:id="3078" w:author="Maino Vieytes, Christian (NIH/NIA/IRP) [F]" w:date="2023-11-15T16:32:00Z">
                                        <w:rPr>
                                          <w:rFonts w:ascii="Times New Roman" w:hAnsi="Times New Roman" w:cs="Times New Roman"/>
                                          <w:b/>
                                          <w:bCs/>
                                          <w:i/>
                                          <w:iCs/>
                                          <w:sz w:val="20"/>
                                          <w:szCs w:val="20"/>
                                        </w:rPr>
                                      </w:rPrChange>
                                    </w:rPr>
                                    <w:t>p</w:t>
                                  </w:r>
                                </w:p>
                              </w:tc>
                            </w:tr>
                            <w:tr w:rsidR="00BF7D18" w:rsidRPr="00BA33A1" w14:paraId="50946646" w14:textId="77777777" w:rsidTr="00BF7D18">
                              <w:tblPrEx>
                                <w:tblW w:w="0" w:type="auto"/>
                                <w:tblPrExChange w:id="3079" w:author="Maino Vieytes, Christian (NIH/NIA/IRP) [F]" w:date="2023-11-16T09:32:00Z">
                                  <w:tblPrEx>
                                    <w:tblW w:w="0" w:type="auto"/>
                                  </w:tblPrEx>
                                </w:tblPrExChange>
                              </w:tblPrEx>
                              <w:trPr>
                                <w:trHeight w:val="320"/>
                                <w:trPrChange w:id="3080" w:author="Maino Vieytes, Christian (NIH/NIA/IRP) [F]" w:date="2023-11-16T09:32:00Z">
                                  <w:trPr>
                                    <w:trHeight w:val="320"/>
                                  </w:trPr>
                                </w:trPrChange>
                              </w:trPr>
                              <w:tc>
                                <w:tcPr>
                                  <w:tcW w:w="2456" w:type="dxa"/>
                                  <w:noWrap/>
                                  <w:vAlign w:val="center"/>
                                  <w:hideMark/>
                                  <w:tcPrChange w:id="3081" w:author="Maino Vieytes, Christian (NIH/NIA/IRP) [F]" w:date="2023-11-16T09:32:00Z">
                                    <w:tcPr>
                                      <w:tcW w:w="2456" w:type="dxa"/>
                                      <w:noWrap/>
                                      <w:vAlign w:val="center"/>
                                      <w:hideMark/>
                                    </w:tcPr>
                                  </w:tcPrChange>
                                </w:tcPr>
                                <w:p w14:paraId="40811B25" w14:textId="41774C03" w:rsidR="00BF7D18" w:rsidRPr="00BA33A1" w:rsidRDefault="00BF7D18" w:rsidP="00BF7D18">
                                  <w:pPr>
                                    <w:rPr>
                                      <w:rFonts w:ascii="Times New Roman" w:hAnsi="Times New Roman" w:cs="Times New Roman"/>
                                      <w:sz w:val="18"/>
                                      <w:szCs w:val="18"/>
                                      <w:rPrChange w:id="3082"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083" w:author="Maino Vieytes, Christian (NIH/NIA/IRP) [F]" w:date="2023-11-15T16:32:00Z">
                                        <w:rPr>
                                          <w:rFonts w:ascii="Times New Roman" w:hAnsi="Times New Roman" w:cs="Times New Roman"/>
                                          <w:sz w:val="20"/>
                                          <w:szCs w:val="20"/>
                                        </w:rPr>
                                      </w:rPrChange>
                                    </w:rPr>
                                    <w:t xml:space="preserve">Food </w:t>
                                  </w:r>
                                  <w:ins w:id="3084" w:author="Maino Vieytes, Christian (NIH/NIA/IRP) [F]" w:date="2023-11-15T15:48:00Z">
                                    <w:r w:rsidRPr="00BA33A1">
                                      <w:rPr>
                                        <w:rFonts w:ascii="Times New Roman" w:hAnsi="Times New Roman" w:cs="Times New Roman"/>
                                        <w:sz w:val="18"/>
                                        <w:szCs w:val="18"/>
                                        <w:rPrChange w:id="3085" w:author="Maino Vieytes, Christian (NIH/NIA/IRP) [F]" w:date="2023-11-15T16:32:00Z">
                                          <w:rPr>
                                            <w:rFonts w:ascii="Times New Roman" w:hAnsi="Times New Roman" w:cs="Times New Roman"/>
                                            <w:sz w:val="20"/>
                                            <w:szCs w:val="20"/>
                                          </w:rPr>
                                        </w:rPrChange>
                                      </w:rPr>
                                      <w:t>Ins</w:t>
                                    </w:r>
                                  </w:ins>
                                  <w:del w:id="3086" w:author="Maino Vieytes, Christian (NIH/NIA/IRP) [F]" w:date="2023-11-15T15:48:00Z">
                                    <w:r w:rsidRPr="00BA33A1" w:rsidDel="00FE4615">
                                      <w:rPr>
                                        <w:rFonts w:ascii="Times New Roman" w:hAnsi="Times New Roman" w:cs="Times New Roman"/>
                                        <w:sz w:val="18"/>
                                        <w:szCs w:val="18"/>
                                        <w:rPrChange w:id="3087" w:author="Maino Vieytes, Christian (NIH/NIA/IRP) [F]" w:date="2023-11-15T16:32:00Z">
                                          <w:rPr>
                                            <w:rFonts w:ascii="Times New Roman" w:hAnsi="Times New Roman" w:cs="Times New Roman"/>
                                            <w:sz w:val="20"/>
                                            <w:szCs w:val="20"/>
                                          </w:rPr>
                                        </w:rPrChange>
                                      </w:rPr>
                                      <w:delText>S</w:delText>
                                    </w:r>
                                  </w:del>
                                  <w:r w:rsidRPr="00BA33A1">
                                    <w:rPr>
                                      <w:rFonts w:ascii="Times New Roman" w:hAnsi="Times New Roman" w:cs="Times New Roman"/>
                                      <w:sz w:val="18"/>
                                      <w:szCs w:val="18"/>
                                      <w:rPrChange w:id="3088" w:author="Maino Vieytes, Christian (NIH/NIA/IRP) [F]" w:date="2023-11-15T16:32:00Z">
                                        <w:rPr>
                                          <w:rFonts w:ascii="Times New Roman" w:hAnsi="Times New Roman" w:cs="Times New Roman"/>
                                          <w:sz w:val="20"/>
                                          <w:szCs w:val="20"/>
                                        </w:rPr>
                                      </w:rPrChange>
                                    </w:rPr>
                                    <w:t>ecurity Pattern</w:t>
                                  </w:r>
                                  <w:r w:rsidRPr="00BA33A1">
                                    <w:rPr>
                                      <w:rFonts w:ascii="Times New Roman" w:hAnsi="Times New Roman" w:cs="Times New Roman"/>
                                      <w:sz w:val="18"/>
                                      <w:szCs w:val="18"/>
                                      <w:lang w:bidi="en-US"/>
                                      <w:rPrChange w:id="3089" w:author="Maino Vieytes, Christian (NIH/NIA/IRP) [F]" w:date="2023-11-15T16:32:00Z">
                                        <w:rPr>
                                          <w:rFonts w:ascii="Times New Roman" w:hAnsi="Times New Roman" w:cs="Times New Roman"/>
                                          <w:sz w:val="20"/>
                                          <w:szCs w:val="20"/>
                                          <w:lang w:bidi="en-US"/>
                                        </w:rPr>
                                      </w:rPrChange>
                                    </w:rPr>
                                    <w:t xml:space="preserve">† </w:t>
                                  </w:r>
                                  <w:r w:rsidRPr="00BA33A1">
                                    <w:rPr>
                                      <w:rFonts w:ascii="Times New Roman" w:hAnsi="Times New Roman" w:cs="Times New Roman"/>
                                      <w:sz w:val="18"/>
                                      <w:szCs w:val="18"/>
                                      <w:rPrChange w:id="3090" w:author="Maino Vieytes, Christian (NIH/NIA/IRP) [F]" w:date="2023-11-15T16:32:00Z">
                                        <w:rPr>
                                          <w:rFonts w:ascii="Times New Roman" w:hAnsi="Times New Roman" w:cs="Times New Roman"/>
                                          <w:sz w:val="20"/>
                                          <w:szCs w:val="20"/>
                                        </w:rPr>
                                      </w:rPrChange>
                                    </w:rPr>
                                    <w:t xml:space="preserve"> </w:t>
                                  </w:r>
                                </w:p>
                                <w:p w14:paraId="33FB40A5" w14:textId="77777777" w:rsidR="00BF7D18" w:rsidRPr="00BA33A1" w:rsidRDefault="00BF7D18" w:rsidP="00BF7D18">
                                  <w:pPr>
                                    <w:rPr>
                                      <w:rFonts w:ascii="Times New Roman" w:hAnsi="Times New Roman" w:cs="Times New Roman"/>
                                      <w:sz w:val="18"/>
                                      <w:szCs w:val="18"/>
                                      <w:rPrChange w:id="3091"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092"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3093" w:author="Maino Vieytes, Christian (NIH/NIA/IRP) [F]" w:date="2023-11-16T09:32:00Z">
                                    <w:tcPr>
                                      <w:tcW w:w="1952" w:type="dxa"/>
                                      <w:noWrap/>
                                      <w:vAlign w:val="center"/>
                                      <w:hideMark/>
                                    </w:tcPr>
                                  </w:tcPrChange>
                                </w:tcPr>
                                <w:p w14:paraId="48EBCA7D" w14:textId="1490974D" w:rsidR="00BF7D18" w:rsidRPr="00BF7D18" w:rsidDel="000E04CE" w:rsidRDefault="00BF7D18">
                                  <w:pPr>
                                    <w:jc w:val="center"/>
                                    <w:rPr>
                                      <w:del w:id="3094" w:author="Maino Vieytes, Christian (NIH/NIA/IRP) [F]" w:date="2023-11-15T16:31:00Z"/>
                                      <w:rFonts w:ascii="Times New Roman" w:hAnsi="Times New Roman" w:cs="Times New Roman"/>
                                      <w:sz w:val="18"/>
                                      <w:szCs w:val="18"/>
                                      <w:rPrChange w:id="3095" w:author="Maino Vieytes, Christian (NIH/NIA/IRP) [F]" w:date="2023-11-16T09:31:00Z">
                                        <w:rPr>
                                          <w:del w:id="3096" w:author="Maino Vieytes, Christian (NIH/NIA/IRP) [F]" w:date="2023-11-15T16:31:00Z"/>
                                          <w:rFonts w:ascii="Times New Roman" w:hAnsi="Times New Roman" w:cs="Times New Roman"/>
                                          <w:sz w:val="20"/>
                                          <w:szCs w:val="20"/>
                                        </w:rPr>
                                      </w:rPrChange>
                                    </w:rPr>
                                  </w:pPr>
                                  <w:ins w:id="3097" w:author="Maino Vieytes, Christian (NIH/NIA/IRP) [F]" w:date="2023-11-16T09:30:00Z">
                                    <w:r w:rsidRPr="00BF7D18">
                                      <w:rPr>
                                        <w:rFonts w:ascii="Times New Roman" w:hAnsi="Times New Roman" w:cs="Times New Roman"/>
                                        <w:color w:val="000000"/>
                                        <w:sz w:val="18"/>
                                        <w:szCs w:val="18"/>
                                        <w:rPrChange w:id="3098" w:author="Maino Vieytes, Christian (NIH/NIA/IRP) [F]" w:date="2023-11-16T09:31:00Z">
                                          <w:rPr>
                                            <w:rFonts w:ascii="Calibri" w:hAnsi="Calibri" w:cs="Calibri"/>
                                            <w:color w:val="000000"/>
                                          </w:rPr>
                                        </w:rPrChange>
                                      </w:rPr>
                                      <w:t>-0.02 (0.17)</w:t>
                                    </w:r>
                                  </w:ins>
                                </w:p>
                                <w:p w14:paraId="18C4015E" w14:textId="292BF449" w:rsidR="00BF7D18" w:rsidRPr="00BF7D18" w:rsidRDefault="00BF7D18" w:rsidP="00BF7D18">
                                  <w:pPr>
                                    <w:jc w:val="center"/>
                                    <w:rPr>
                                      <w:rFonts w:ascii="Times New Roman" w:hAnsi="Times New Roman" w:cs="Times New Roman"/>
                                      <w:sz w:val="18"/>
                                      <w:szCs w:val="18"/>
                                      <w:rPrChange w:id="3099" w:author="Maino Vieytes, Christian (NIH/NIA/IRP) [F]" w:date="2023-11-16T09:31:00Z">
                                        <w:rPr>
                                          <w:rFonts w:ascii="Times New Roman" w:hAnsi="Times New Roman" w:cs="Times New Roman"/>
                                          <w:sz w:val="20"/>
                                          <w:szCs w:val="20"/>
                                        </w:rPr>
                                      </w:rPrChange>
                                    </w:rPr>
                                  </w:pPr>
                                  <w:del w:id="3100" w:author="Maino Vieytes, Christian (NIH/NIA/IRP) [F]" w:date="2023-11-15T16:31:00Z">
                                    <w:r w:rsidRPr="00BF7D18" w:rsidDel="000E04CE">
                                      <w:rPr>
                                        <w:rFonts w:ascii="Times New Roman" w:hAnsi="Times New Roman" w:cs="Times New Roman"/>
                                        <w:sz w:val="18"/>
                                        <w:szCs w:val="18"/>
                                        <w:rPrChange w:id="3101" w:author="Maino Vieytes, Christian (NIH/NIA/IRP) [F]" w:date="2023-11-16T09:31:00Z">
                                          <w:rPr>
                                            <w:rFonts w:ascii="Times New Roman" w:hAnsi="Times New Roman" w:cs="Times New Roman"/>
                                            <w:sz w:val="20"/>
                                            <w:szCs w:val="20"/>
                                          </w:rPr>
                                        </w:rPrChange>
                                      </w:rPr>
                                      <w:delText>-0.03 (0.51)</w:delText>
                                    </w:r>
                                  </w:del>
                                </w:p>
                              </w:tc>
                              <w:tc>
                                <w:tcPr>
                                  <w:tcW w:w="1437" w:type="dxa"/>
                                  <w:noWrap/>
                                  <w:vAlign w:val="center"/>
                                  <w:hideMark/>
                                  <w:tcPrChange w:id="3102" w:author="Maino Vieytes, Christian (NIH/NIA/IRP) [F]" w:date="2023-11-16T09:32:00Z">
                                    <w:tcPr>
                                      <w:tcW w:w="1437" w:type="dxa"/>
                                      <w:noWrap/>
                                      <w:vAlign w:val="center"/>
                                      <w:hideMark/>
                                    </w:tcPr>
                                  </w:tcPrChange>
                                </w:tcPr>
                                <w:p w14:paraId="32753277" w14:textId="1CD024DD" w:rsidR="00BF7D18" w:rsidRPr="00BF7D18" w:rsidDel="000E04CE" w:rsidRDefault="00BF7D18">
                                  <w:pPr>
                                    <w:jc w:val="center"/>
                                    <w:rPr>
                                      <w:del w:id="3103" w:author="Maino Vieytes, Christian (NIH/NIA/IRP) [F]" w:date="2023-11-15T16:31:00Z"/>
                                      <w:rFonts w:ascii="Times New Roman" w:hAnsi="Times New Roman" w:cs="Times New Roman"/>
                                      <w:sz w:val="18"/>
                                      <w:szCs w:val="18"/>
                                      <w:rPrChange w:id="3104" w:author="Maino Vieytes, Christian (NIH/NIA/IRP) [F]" w:date="2023-11-16T09:31:00Z">
                                        <w:rPr>
                                          <w:del w:id="3105" w:author="Maino Vieytes, Christian (NIH/NIA/IRP) [F]" w:date="2023-11-15T16:31:00Z"/>
                                          <w:rFonts w:ascii="Times New Roman" w:hAnsi="Times New Roman" w:cs="Times New Roman"/>
                                          <w:sz w:val="20"/>
                                          <w:szCs w:val="20"/>
                                        </w:rPr>
                                      </w:rPrChange>
                                    </w:rPr>
                                  </w:pPr>
                                  <w:ins w:id="3106" w:author="Maino Vieytes, Christian (NIH/NIA/IRP) [F]" w:date="2023-11-16T09:30:00Z">
                                    <w:r w:rsidRPr="00BF7D18">
                                      <w:rPr>
                                        <w:rFonts w:ascii="Times New Roman" w:hAnsi="Times New Roman" w:cs="Times New Roman"/>
                                        <w:color w:val="000000"/>
                                        <w:sz w:val="18"/>
                                        <w:szCs w:val="18"/>
                                        <w:rPrChange w:id="3107" w:author="Maino Vieytes, Christian (NIH/NIA/IRP) [F]" w:date="2023-11-16T09:31:00Z">
                                          <w:rPr>
                                            <w:rFonts w:ascii="Calibri" w:hAnsi="Calibri" w:cs="Calibri"/>
                                            <w:color w:val="000000"/>
                                          </w:rPr>
                                        </w:rPrChange>
                                      </w:rPr>
                                      <w:t>0.07 (0.2)</w:t>
                                    </w:r>
                                  </w:ins>
                                </w:p>
                                <w:p w14:paraId="551DC55D" w14:textId="4CF8D702" w:rsidR="00BF7D18" w:rsidRPr="00BF7D18" w:rsidRDefault="00BF7D18" w:rsidP="00BF7D18">
                                  <w:pPr>
                                    <w:jc w:val="center"/>
                                    <w:rPr>
                                      <w:rFonts w:ascii="Times New Roman" w:hAnsi="Times New Roman" w:cs="Times New Roman"/>
                                      <w:sz w:val="18"/>
                                      <w:szCs w:val="18"/>
                                      <w:rPrChange w:id="3108" w:author="Maino Vieytes, Christian (NIH/NIA/IRP) [F]" w:date="2023-11-16T09:31:00Z">
                                        <w:rPr>
                                          <w:rFonts w:ascii="Times New Roman" w:hAnsi="Times New Roman" w:cs="Times New Roman"/>
                                          <w:sz w:val="20"/>
                                          <w:szCs w:val="20"/>
                                        </w:rPr>
                                      </w:rPrChange>
                                    </w:rPr>
                                  </w:pPr>
                                  <w:del w:id="3109" w:author="Maino Vieytes, Christian (NIH/NIA/IRP) [F]" w:date="2023-11-15T16:31:00Z">
                                    <w:r w:rsidRPr="00BF7D18" w:rsidDel="000E04CE">
                                      <w:rPr>
                                        <w:rFonts w:ascii="Times New Roman" w:hAnsi="Times New Roman" w:cs="Times New Roman"/>
                                        <w:sz w:val="18"/>
                                        <w:szCs w:val="18"/>
                                        <w:rPrChange w:id="3110" w:author="Maino Vieytes, Christian (NIH/NIA/IRP) [F]" w:date="2023-11-16T09:31:00Z">
                                          <w:rPr>
                                            <w:rFonts w:ascii="Times New Roman" w:hAnsi="Times New Roman" w:cs="Times New Roman"/>
                                            <w:sz w:val="20"/>
                                            <w:szCs w:val="20"/>
                                          </w:rPr>
                                        </w:rPrChange>
                                      </w:rPr>
                                      <w:delText>0.31 (0.63)</w:delText>
                                    </w:r>
                                  </w:del>
                                </w:p>
                              </w:tc>
                              <w:tc>
                                <w:tcPr>
                                  <w:tcW w:w="1350" w:type="dxa"/>
                                  <w:noWrap/>
                                  <w:vAlign w:val="center"/>
                                  <w:hideMark/>
                                  <w:tcPrChange w:id="3111" w:author="Maino Vieytes, Christian (NIH/NIA/IRP) [F]" w:date="2023-11-16T09:32:00Z">
                                    <w:tcPr>
                                      <w:tcW w:w="1350" w:type="dxa"/>
                                      <w:noWrap/>
                                      <w:vAlign w:val="center"/>
                                      <w:hideMark/>
                                    </w:tcPr>
                                  </w:tcPrChange>
                                </w:tcPr>
                                <w:p w14:paraId="72295B39" w14:textId="6D5C80F1" w:rsidR="00BF7D18" w:rsidRPr="00BF7D18" w:rsidDel="000E04CE" w:rsidRDefault="00BF7D18">
                                  <w:pPr>
                                    <w:jc w:val="center"/>
                                    <w:rPr>
                                      <w:del w:id="3112" w:author="Maino Vieytes, Christian (NIH/NIA/IRP) [F]" w:date="2023-11-15T16:31:00Z"/>
                                      <w:rFonts w:ascii="Times New Roman" w:hAnsi="Times New Roman" w:cs="Times New Roman"/>
                                      <w:sz w:val="18"/>
                                      <w:szCs w:val="18"/>
                                      <w:rPrChange w:id="3113" w:author="Maino Vieytes, Christian (NIH/NIA/IRP) [F]" w:date="2023-11-16T09:31:00Z">
                                        <w:rPr>
                                          <w:del w:id="3114" w:author="Maino Vieytes, Christian (NIH/NIA/IRP) [F]" w:date="2023-11-15T16:31:00Z"/>
                                          <w:rFonts w:ascii="Times New Roman" w:hAnsi="Times New Roman" w:cs="Times New Roman"/>
                                          <w:sz w:val="20"/>
                                          <w:szCs w:val="20"/>
                                        </w:rPr>
                                      </w:rPrChange>
                                    </w:rPr>
                                  </w:pPr>
                                  <w:ins w:id="3115" w:author="Maino Vieytes, Christian (NIH/NIA/IRP) [F]" w:date="2023-11-16T09:30:00Z">
                                    <w:r w:rsidRPr="00BF7D18">
                                      <w:rPr>
                                        <w:rFonts w:ascii="Times New Roman" w:hAnsi="Times New Roman" w:cs="Times New Roman"/>
                                        <w:color w:val="000000"/>
                                        <w:sz w:val="18"/>
                                        <w:szCs w:val="18"/>
                                        <w:rPrChange w:id="3116" w:author="Maino Vieytes, Christian (NIH/NIA/IRP) [F]" w:date="2023-11-16T09:31:00Z">
                                          <w:rPr>
                                            <w:rFonts w:ascii="Calibri" w:hAnsi="Calibri" w:cs="Calibri"/>
                                            <w:color w:val="000000"/>
                                          </w:rPr>
                                        </w:rPrChange>
                                      </w:rPr>
                                      <w:t>-0.03 (0.16)</w:t>
                                    </w:r>
                                  </w:ins>
                                </w:p>
                                <w:p w14:paraId="379D7CC3" w14:textId="585D1F34" w:rsidR="00BF7D18" w:rsidRPr="00BF7D18" w:rsidRDefault="00BF7D18" w:rsidP="00BF7D18">
                                  <w:pPr>
                                    <w:jc w:val="center"/>
                                    <w:rPr>
                                      <w:rFonts w:ascii="Times New Roman" w:hAnsi="Times New Roman" w:cs="Times New Roman"/>
                                      <w:sz w:val="18"/>
                                      <w:szCs w:val="18"/>
                                      <w:rPrChange w:id="3117" w:author="Maino Vieytes, Christian (NIH/NIA/IRP) [F]" w:date="2023-11-16T09:31:00Z">
                                        <w:rPr>
                                          <w:rFonts w:ascii="Times New Roman" w:hAnsi="Times New Roman" w:cs="Times New Roman"/>
                                          <w:sz w:val="20"/>
                                          <w:szCs w:val="20"/>
                                        </w:rPr>
                                      </w:rPrChange>
                                    </w:rPr>
                                  </w:pPr>
                                  <w:del w:id="3118" w:author="Maino Vieytes, Christian (NIH/NIA/IRP) [F]" w:date="2023-11-15T16:31:00Z">
                                    <w:r w:rsidRPr="00BF7D18" w:rsidDel="000E04CE">
                                      <w:rPr>
                                        <w:rFonts w:ascii="Times New Roman" w:hAnsi="Times New Roman" w:cs="Times New Roman"/>
                                        <w:sz w:val="18"/>
                                        <w:szCs w:val="18"/>
                                        <w:rPrChange w:id="3119" w:author="Maino Vieytes, Christian (NIH/NIA/IRP) [F]" w:date="2023-11-16T09:31:00Z">
                                          <w:rPr>
                                            <w:rFonts w:ascii="Times New Roman" w:hAnsi="Times New Roman" w:cs="Times New Roman"/>
                                            <w:sz w:val="20"/>
                                            <w:szCs w:val="20"/>
                                          </w:rPr>
                                        </w:rPrChange>
                                      </w:rPr>
                                      <w:delText>-0.07 (0.48)</w:delText>
                                    </w:r>
                                  </w:del>
                                </w:p>
                              </w:tc>
                              <w:tc>
                                <w:tcPr>
                                  <w:tcW w:w="1004" w:type="dxa"/>
                                  <w:vAlign w:val="center"/>
                                  <w:tcPrChange w:id="3120" w:author="Maino Vieytes, Christian (NIH/NIA/IRP) [F]" w:date="2023-11-16T09:32:00Z">
                                    <w:tcPr>
                                      <w:tcW w:w="1004" w:type="dxa"/>
                                      <w:vAlign w:val="bottom"/>
                                    </w:tcPr>
                                  </w:tcPrChange>
                                </w:tcPr>
                                <w:p w14:paraId="2FC823A0" w14:textId="0AC2E246" w:rsidR="00BF7D18" w:rsidRPr="00BF7D18" w:rsidRDefault="00BF7D18" w:rsidP="00BF7D18">
                                  <w:pPr>
                                    <w:jc w:val="center"/>
                                    <w:rPr>
                                      <w:rFonts w:ascii="Times New Roman" w:hAnsi="Times New Roman" w:cs="Times New Roman"/>
                                      <w:sz w:val="18"/>
                                      <w:szCs w:val="18"/>
                                      <w:rPrChange w:id="3121" w:author="Maino Vieytes, Christian (NIH/NIA/IRP) [F]" w:date="2023-11-16T09:31:00Z">
                                        <w:rPr>
                                          <w:rFonts w:ascii="Times New Roman" w:hAnsi="Times New Roman" w:cs="Times New Roman"/>
                                          <w:sz w:val="20"/>
                                          <w:szCs w:val="20"/>
                                        </w:rPr>
                                      </w:rPrChange>
                                    </w:rPr>
                                  </w:pPr>
                                  <w:ins w:id="3122" w:author="Maino Vieytes, Christian (NIH/NIA/IRP) [F]" w:date="2023-11-16T09:30:00Z">
                                    <w:r w:rsidRPr="00BF7D18">
                                      <w:rPr>
                                        <w:rFonts w:ascii="Times New Roman" w:hAnsi="Times New Roman" w:cs="Times New Roman"/>
                                        <w:color w:val="000000"/>
                                        <w:sz w:val="18"/>
                                        <w:szCs w:val="18"/>
                                        <w:rPrChange w:id="3123" w:author="Maino Vieytes, Christian (NIH/NIA/IRP) [F]" w:date="2023-11-16T09:31:00Z">
                                          <w:rPr>
                                            <w:rFonts w:ascii="Calibri" w:hAnsi="Calibri" w:cs="Calibri"/>
                                            <w:color w:val="000000"/>
                                          </w:rPr>
                                        </w:rPrChange>
                                      </w:rPr>
                                      <w:t>0.23</w:t>
                                    </w:r>
                                  </w:ins>
                                  <w:del w:id="3124" w:author="Maino Vieytes, Christian (NIH/NIA/IRP) [F]" w:date="2023-11-15T16:31:00Z">
                                    <w:r w:rsidRPr="00BF7D18" w:rsidDel="000E04CE">
                                      <w:rPr>
                                        <w:rFonts w:ascii="Times New Roman" w:hAnsi="Times New Roman" w:cs="Times New Roman"/>
                                        <w:sz w:val="18"/>
                                        <w:szCs w:val="18"/>
                                        <w:rPrChange w:id="3125" w:author="Maino Vieytes, Christian (NIH/NIA/IRP) [F]" w:date="2023-11-16T09:31:00Z">
                                          <w:rPr>
                                            <w:rFonts w:ascii="Times New Roman" w:hAnsi="Times New Roman" w:cs="Times New Roman"/>
                                            <w:sz w:val="20"/>
                                            <w:szCs w:val="20"/>
                                          </w:rPr>
                                        </w:rPrChange>
                                      </w:rPr>
                                      <w:delText>0.50</w:delText>
                                    </w:r>
                                  </w:del>
                                </w:p>
                              </w:tc>
                              <w:tc>
                                <w:tcPr>
                                  <w:tcW w:w="1151" w:type="dxa"/>
                                  <w:noWrap/>
                                  <w:vAlign w:val="center"/>
                                  <w:hideMark/>
                                  <w:tcPrChange w:id="3126" w:author="Maino Vieytes, Christian (NIH/NIA/IRP) [F]" w:date="2023-11-16T09:32:00Z">
                                    <w:tcPr>
                                      <w:tcW w:w="1151" w:type="dxa"/>
                                      <w:noWrap/>
                                      <w:vAlign w:val="bottom"/>
                                      <w:hideMark/>
                                    </w:tcPr>
                                  </w:tcPrChange>
                                </w:tcPr>
                                <w:p w14:paraId="2C0B8259" w14:textId="562371BF" w:rsidR="00BF7D18" w:rsidRPr="00BF7D18" w:rsidRDefault="00BF7D18" w:rsidP="00BF7D18">
                                  <w:pPr>
                                    <w:jc w:val="center"/>
                                    <w:rPr>
                                      <w:rFonts w:ascii="Times New Roman" w:hAnsi="Times New Roman" w:cs="Times New Roman"/>
                                      <w:sz w:val="18"/>
                                      <w:szCs w:val="18"/>
                                      <w:rPrChange w:id="3127" w:author="Maino Vieytes, Christian (NIH/NIA/IRP) [F]" w:date="2023-11-16T09:31:00Z">
                                        <w:rPr>
                                          <w:rFonts w:ascii="Times New Roman" w:hAnsi="Times New Roman" w:cs="Times New Roman"/>
                                          <w:sz w:val="20"/>
                                          <w:szCs w:val="20"/>
                                        </w:rPr>
                                      </w:rPrChange>
                                    </w:rPr>
                                  </w:pPr>
                                  <w:ins w:id="3128" w:author="Maino Vieytes, Christian (NIH/NIA/IRP) [F]" w:date="2023-11-16T09:30:00Z">
                                    <w:r w:rsidRPr="00BF7D18">
                                      <w:rPr>
                                        <w:rFonts w:ascii="Times New Roman" w:hAnsi="Times New Roman" w:cs="Times New Roman"/>
                                        <w:color w:val="000000"/>
                                        <w:sz w:val="18"/>
                                        <w:szCs w:val="18"/>
                                        <w:rPrChange w:id="3129" w:author="Maino Vieytes, Christian (NIH/NIA/IRP) [F]" w:date="2023-11-16T09:31:00Z">
                                          <w:rPr>
                                            <w:rFonts w:ascii="Calibri" w:hAnsi="Calibri" w:cs="Calibri"/>
                                            <w:color w:val="000000"/>
                                          </w:rPr>
                                        </w:rPrChange>
                                      </w:rPr>
                                      <w:t>&lt; 0.01</w:t>
                                    </w:r>
                                  </w:ins>
                                  <w:del w:id="3130" w:author="Maino Vieytes, Christian (NIH/NIA/IRP) [F]" w:date="2023-11-15T16:31:00Z">
                                    <w:r w:rsidRPr="00BF7D18" w:rsidDel="000E04CE">
                                      <w:rPr>
                                        <w:rFonts w:ascii="Times New Roman" w:hAnsi="Times New Roman" w:cs="Times New Roman"/>
                                        <w:sz w:val="18"/>
                                        <w:szCs w:val="18"/>
                                        <w:rPrChange w:id="3131"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5FC32B36" w14:textId="5CC3D0D7" w:rsidTr="00BF7D18">
                              <w:tblPrEx>
                                <w:tblW w:w="0" w:type="auto"/>
                                <w:tblPrExChange w:id="3132" w:author="Maino Vieytes, Christian (NIH/NIA/IRP) [F]" w:date="2023-11-16T09:32:00Z">
                                  <w:tblPrEx>
                                    <w:tblW w:w="0" w:type="auto"/>
                                  </w:tblPrEx>
                                </w:tblPrExChange>
                              </w:tblPrEx>
                              <w:trPr>
                                <w:trHeight w:val="320"/>
                                <w:del w:id="3133" w:author="Maino Vieytes, Christian (NIH/NIA/IRP) [F]" w:date="2023-11-15T15:46:00Z"/>
                                <w:trPrChange w:id="3134" w:author="Maino Vieytes, Christian (NIH/NIA/IRP) [F]" w:date="2023-11-16T09:32:00Z">
                                  <w:trPr>
                                    <w:trHeight w:val="320"/>
                                  </w:trPr>
                                </w:trPrChange>
                              </w:trPr>
                              <w:tc>
                                <w:tcPr>
                                  <w:tcW w:w="2456" w:type="dxa"/>
                                  <w:noWrap/>
                                  <w:vAlign w:val="center"/>
                                  <w:hideMark/>
                                  <w:tcPrChange w:id="3135" w:author="Maino Vieytes, Christian (NIH/NIA/IRP) [F]" w:date="2023-11-16T09:32:00Z">
                                    <w:tcPr>
                                      <w:tcW w:w="2456" w:type="dxa"/>
                                      <w:noWrap/>
                                      <w:vAlign w:val="center"/>
                                      <w:hideMark/>
                                    </w:tcPr>
                                  </w:tcPrChange>
                                </w:tcPr>
                                <w:p w14:paraId="68247261" w14:textId="5FCFEE48" w:rsidR="008E210F" w:rsidRPr="00BA33A1" w:rsidDel="00FE4615" w:rsidRDefault="008E210F" w:rsidP="00371B03">
                                  <w:pPr>
                                    <w:rPr>
                                      <w:del w:id="3136" w:author="Maino Vieytes, Christian (NIH/NIA/IRP) [F]" w:date="2023-11-15T15:46:00Z"/>
                                      <w:rFonts w:ascii="Times New Roman" w:hAnsi="Times New Roman" w:cs="Times New Roman"/>
                                      <w:sz w:val="18"/>
                                      <w:szCs w:val="18"/>
                                      <w:rPrChange w:id="3137" w:author="Maino Vieytes, Christian (NIH/NIA/IRP) [F]" w:date="2023-11-15T16:32:00Z">
                                        <w:rPr>
                                          <w:del w:id="3138" w:author="Maino Vieytes, Christian (NIH/NIA/IRP) [F]" w:date="2023-11-15T15:46:00Z"/>
                                          <w:rFonts w:ascii="Times New Roman" w:hAnsi="Times New Roman" w:cs="Times New Roman"/>
                                          <w:sz w:val="20"/>
                                          <w:szCs w:val="20"/>
                                        </w:rPr>
                                      </w:rPrChange>
                                    </w:rPr>
                                  </w:pPr>
                                  <w:del w:id="3139" w:author="Maino Vieytes, Christian (NIH/NIA/IRP) [F]" w:date="2023-11-15T15:46:00Z">
                                    <w:r w:rsidRPr="00BA33A1" w:rsidDel="00FE4615">
                                      <w:rPr>
                                        <w:rFonts w:ascii="Times New Roman" w:hAnsi="Times New Roman" w:cs="Times New Roman"/>
                                        <w:sz w:val="18"/>
                                        <w:szCs w:val="18"/>
                                        <w:rPrChange w:id="3140" w:author="Maino Vieytes, Christian (NIH/NIA/IRP) [F]" w:date="2023-11-15T16:32:00Z">
                                          <w:rPr>
                                            <w:rFonts w:ascii="Times New Roman" w:hAnsi="Times New Roman" w:cs="Times New Roman"/>
                                            <w:sz w:val="20"/>
                                            <w:szCs w:val="20"/>
                                          </w:rPr>
                                        </w:rPrChange>
                                      </w:rPr>
                                      <w:delText>Age Pattern</w:delText>
                                    </w:r>
                                    <w:r w:rsidRPr="00BA33A1" w:rsidDel="00FE4615">
                                      <w:rPr>
                                        <w:rFonts w:ascii="Times New Roman" w:hAnsi="Times New Roman" w:cs="Times New Roman"/>
                                        <w:sz w:val="18"/>
                                        <w:szCs w:val="18"/>
                                        <w:lang w:bidi="en-US"/>
                                        <w:rPrChange w:id="3141" w:author="Maino Vieytes, Christian (NIH/NIA/IRP) [F]" w:date="2023-11-15T16:32:00Z">
                                          <w:rPr>
                                            <w:rFonts w:ascii="Times New Roman" w:hAnsi="Times New Roman" w:cs="Times New Roman"/>
                                            <w:sz w:val="20"/>
                                            <w:szCs w:val="20"/>
                                            <w:lang w:bidi="en-US"/>
                                          </w:rPr>
                                        </w:rPrChange>
                                      </w:rPr>
                                      <w:delText>†</w:delText>
                                    </w:r>
                                  </w:del>
                                </w:p>
                                <w:p w14:paraId="5944E31B" w14:textId="44661823" w:rsidR="008E210F" w:rsidRPr="00BA33A1" w:rsidDel="00FE4615" w:rsidRDefault="008E210F" w:rsidP="00371B03">
                                  <w:pPr>
                                    <w:rPr>
                                      <w:del w:id="3142" w:author="Maino Vieytes, Christian (NIH/NIA/IRP) [F]" w:date="2023-11-15T15:46:00Z"/>
                                      <w:rFonts w:ascii="Times New Roman" w:hAnsi="Times New Roman" w:cs="Times New Roman"/>
                                      <w:sz w:val="18"/>
                                      <w:szCs w:val="18"/>
                                      <w:rPrChange w:id="3143" w:author="Maino Vieytes, Christian (NIH/NIA/IRP) [F]" w:date="2023-11-15T16:32:00Z">
                                        <w:rPr>
                                          <w:del w:id="3144" w:author="Maino Vieytes, Christian (NIH/NIA/IRP) [F]" w:date="2023-11-15T15:46:00Z"/>
                                          <w:rFonts w:ascii="Times New Roman" w:hAnsi="Times New Roman" w:cs="Times New Roman"/>
                                          <w:sz w:val="20"/>
                                          <w:szCs w:val="20"/>
                                        </w:rPr>
                                      </w:rPrChange>
                                    </w:rPr>
                                  </w:pPr>
                                  <w:del w:id="3145" w:author="Maino Vieytes, Christian (NIH/NIA/IRP) [F]" w:date="2023-11-15T15:46:00Z">
                                    <w:r w:rsidRPr="00BA33A1" w:rsidDel="00FE4615">
                                      <w:rPr>
                                        <w:rFonts w:ascii="Times New Roman" w:hAnsi="Times New Roman" w:cs="Times New Roman"/>
                                        <w:sz w:val="18"/>
                                        <w:szCs w:val="18"/>
                                        <w:rPrChange w:id="3146"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147" w:author="Maino Vieytes, Christian (NIH/NIA/IRP) [F]" w:date="2023-11-16T09:32:00Z">
                                    <w:tcPr>
                                      <w:tcW w:w="1952" w:type="dxa"/>
                                      <w:noWrap/>
                                      <w:vAlign w:val="center"/>
                                      <w:hideMark/>
                                    </w:tcPr>
                                  </w:tcPrChange>
                                </w:tcPr>
                                <w:p w14:paraId="42C963EA" w14:textId="1BB8C4B8" w:rsidR="008E210F" w:rsidRPr="00BF7D18" w:rsidDel="00FE4615" w:rsidRDefault="008E210F">
                                  <w:pPr>
                                    <w:jc w:val="center"/>
                                    <w:rPr>
                                      <w:del w:id="3148" w:author="Maino Vieytes, Christian (NIH/NIA/IRP) [F]" w:date="2023-11-15T15:46:00Z"/>
                                      <w:rFonts w:ascii="Times New Roman" w:hAnsi="Times New Roman" w:cs="Times New Roman"/>
                                      <w:sz w:val="18"/>
                                      <w:szCs w:val="18"/>
                                      <w:rPrChange w:id="3149" w:author="Maino Vieytes, Christian (NIH/NIA/IRP) [F]" w:date="2023-11-16T09:31:00Z">
                                        <w:rPr>
                                          <w:del w:id="3150" w:author="Maino Vieytes, Christian (NIH/NIA/IRP) [F]" w:date="2023-11-15T15:46:00Z"/>
                                          <w:rFonts w:ascii="Times New Roman" w:hAnsi="Times New Roman" w:cs="Times New Roman"/>
                                          <w:sz w:val="20"/>
                                          <w:szCs w:val="20"/>
                                        </w:rPr>
                                      </w:rPrChange>
                                    </w:rPr>
                                  </w:pPr>
                                </w:p>
                                <w:p w14:paraId="430AF16F" w14:textId="2F9AC854" w:rsidR="008E210F" w:rsidRPr="00BF7D18" w:rsidDel="00FE4615" w:rsidRDefault="008E210F">
                                  <w:pPr>
                                    <w:jc w:val="center"/>
                                    <w:rPr>
                                      <w:del w:id="3151" w:author="Maino Vieytes, Christian (NIH/NIA/IRP) [F]" w:date="2023-11-15T15:46:00Z"/>
                                      <w:rFonts w:ascii="Times New Roman" w:hAnsi="Times New Roman" w:cs="Times New Roman"/>
                                      <w:sz w:val="18"/>
                                      <w:szCs w:val="18"/>
                                      <w:rPrChange w:id="3152" w:author="Maino Vieytes, Christian (NIH/NIA/IRP) [F]" w:date="2023-11-16T09:31:00Z">
                                        <w:rPr>
                                          <w:del w:id="3153" w:author="Maino Vieytes, Christian (NIH/NIA/IRP) [F]" w:date="2023-11-15T15:46:00Z"/>
                                          <w:rFonts w:ascii="Times New Roman" w:hAnsi="Times New Roman" w:cs="Times New Roman"/>
                                          <w:sz w:val="20"/>
                                          <w:szCs w:val="20"/>
                                        </w:rPr>
                                      </w:rPrChange>
                                    </w:rPr>
                                  </w:pPr>
                                  <w:del w:id="3154" w:author="Maino Vieytes, Christian (NIH/NIA/IRP) [F]" w:date="2023-11-15T15:46:00Z">
                                    <w:r w:rsidRPr="00BF7D18" w:rsidDel="00FE4615">
                                      <w:rPr>
                                        <w:rFonts w:ascii="Times New Roman" w:hAnsi="Times New Roman" w:cs="Times New Roman"/>
                                        <w:sz w:val="18"/>
                                        <w:szCs w:val="18"/>
                                        <w:rPrChange w:id="3155" w:author="Maino Vieytes, Christian (NIH/NIA/IRP) [F]" w:date="2023-11-16T09:31:00Z">
                                          <w:rPr>
                                            <w:rFonts w:ascii="Times New Roman" w:hAnsi="Times New Roman" w:cs="Times New Roman"/>
                                            <w:sz w:val="20"/>
                                            <w:szCs w:val="20"/>
                                          </w:rPr>
                                        </w:rPrChange>
                                      </w:rPr>
                                      <w:delText>-0.10 (0.61)</w:delText>
                                    </w:r>
                                  </w:del>
                                </w:p>
                              </w:tc>
                              <w:tc>
                                <w:tcPr>
                                  <w:tcW w:w="1437" w:type="dxa"/>
                                  <w:noWrap/>
                                  <w:vAlign w:val="center"/>
                                  <w:hideMark/>
                                  <w:tcPrChange w:id="3156" w:author="Maino Vieytes, Christian (NIH/NIA/IRP) [F]" w:date="2023-11-16T09:32:00Z">
                                    <w:tcPr>
                                      <w:tcW w:w="1437" w:type="dxa"/>
                                      <w:noWrap/>
                                      <w:vAlign w:val="center"/>
                                      <w:hideMark/>
                                    </w:tcPr>
                                  </w:tcPrChange>
                                </w:tcPr>
                                <w:p w14:paraId="15DCF89B" w14:textId="6004053F" w:rsidR="008E210F" w:rsidRPr="00BF7D18" w:rsidDel="00FE4615" w:rsidRDefault="008E210F">
                                  <w:pPr>
                                    <w:jc w:val="center"/>
                                    <w:rPr>
                                      <w:del w:id="3157" w:author="Maino Vieytes, Christian (NIH/NIA/IRP) [F]" w:date="2023-11-15T15:46:00Z"/>
                                      <w:rFonts w:ascii="Times New Roman" w:hAnsi="Times New Roman" w:cs="Times New Roman"/>
                                      <w:sz w:val="18"/>
                                      <w:szCs w:val="18"/>
                                      <w:rPrChange w:id="3158" w:author="Maino Vieytes, Christian (NIH/NIA/IRP) [F]" w:date="2023-11-16T09:31:00Z">
                                        <w:rPr>
                                          <w:del w:id="3159" w:author="Maino Vieytes, Christian (NIH/NIA/IRP) [F]" w:date="2023-11-15T15:46:00Z"/>
                                          <w:rFonts w:ascii="Times New Roman" w:hAnsi="Times New Roman" w:cs="Times New Roman"/>
                                          <w:sz w:val="20"/>
                                          <w:szCs w:val="20"/>
                                        </w:rPr>
                                      </w:rPrChange>
                                    </w:rPr>
                                  </w:pPr>
                                </w:p>
                                <w:p w14:paraId="593A1E82" w14:textId="59C86134" w:rsidR="008E210F" w:rsidRPr="00BF7D18" w:rsidDel="00FE4615" w:rsidRDefault="008E210F">
                                  <w:pPr>
                                    <w:jc w:val="center"/>
                                    <w:rPr>
                                      <w:del w:id="3160" w:author="Maino Vieytes, Christian (NIH/NIA/IRP) [F]" w:date="2023-11-15T15:46:00Z"/>
                                      <w:rFonts w:ascii="Times New Roman" w:hAnsi="Times New Roman" w:cs="Times New Roman"/>
                                      <w:sz w:val="18"/>
                                      <w:szCs w:val="18"/>
                                      <w:rPrChange w:id="3161" w:author="Maino Vieytes, Christian (NIH/NIA/IRP) [F]" w:date="2023-11-16T09:31:00Z">
                                        <w:rPr>
                                          <w:del w:id="3162" w:author="Maino Vieytes, Christian (NIH/NIA/IRP) [F]" w:date="2023-11-15T15:46:00Z"/>
                                          <w:rFonts w:ascii="Times New Roman" w:hAnsi="Times New Roman" w:cs="Times New Roman"/>
                                          <w:sz w:val="20"/>
                                          <w:szCs w:val="20"/>
                                        </w:rPr>
                                      </w:rPrChange>
                                    </w:rPr>
                                  </w:pPr>
                                  <w:del w:id="3163" w:author="Maino Vieytes, Christian (NIH/NIA/IRP) [F]" w:date="2023-11-15T15:46:00Z">
                                    <w:r w:rsidRPr="00BF7D18" w:rsidDel="00FE4615">
                                      <w:rPr>
                                        <w:rFonts w:ascii="Times New Roman" w:hAnsi="Times New Roman" w:cs="Times New Roman"/>
                                        <w:sz w:val="18"/>
                                        <w:szCs w:val="18"/>
                                        <w:rPrChange w:id="3164" w:author="Maino Vieytes, Christian (NIH/NIA/IRP) [F]" w:date="2023-11-16T09:31:00Z">
                                          <w:rPr>
                                            <w:rFonts w:ascii="Times New Roman" w:hAnsi="Times New Roman" w:cs="Times New Roman"/>
                                            <w:sz w:val="20"/>
                                            <w:szCs w:val="20"/>
                                          </w:rPr>
                                        </w:rPrChange>
                                      </w:rPr>
                                      <w:delText>-0.26 (0.72)</w:delText>
                                    </w:r>
                                  </w:del>
                                </w:p>
                              </w:tc>
                              <w:tc>
                                <w:tcPr>
                                  <w:tcW w:w="1350" w:type="dxa"/>
                                  <w:noWrap/>
                                  <w:vAlign w:val="center"/>
                                  <w:hideMark/>
                                  <w:tcPrChange w:id="3165" w:author="Maino Vieytes, Christian (NIH/NIA/IRP) [F]" w:date="2023-11-16T09:32:00Z">
                                    <w:tcPr>
                                      <w:tcW w:w="1350" w:type="dxa"/>
                                      <w:noWrap/>
                                      <w:vAlign w:val="center"/>
                                      <w:hideMark/>
                                    </w:tcPr>
                                  </w:tcPrChange>
                                </w:tcPr>
                                <w:p w14:paraId="25B15704" w14:textId="7745E9AB" w:rsidR="008E210F" w:rsidRPr="00BF7D18" w:rsidDel="00FE4615" w:rsidRDefault="008E210F">
                                  <w:pPr>
                                    <w:jc w:val="center"/>
                                    <w:rPr>
                                      <w:del w:id="3166" w:author="Maino Vieytes, Christian (NIH/NIA/IRP) [F]" w:date="2023-11-15T15:46:00Z"/>
                                      <w:rFonts w:ascii="Times New Roman" w:hAnsi="Times New Roman" w:cs="Times New Roman"/>
                                      <w:sz w:val="18"/>
                                      <w:szCs w:val="18"/>
                                      <w:rPrChange w:id="3167" w:author="Maino Vieytes, Christian (NIH/NIA/IRP) [F]" w:date="2023-11-16T09:31:00Z">
                                        <w:rPr>
                                          <w:del w:id="3168" w:author="Maino Vieytes, Christian (NIH/NIA/IRP) [F]" w:date="2023-11-15T15:46:00Z"/>
                                          <w:rFonts w:ascii="Times New Roman" w:hAnsi="Times New Roman" w:cs="Times New Roman"/>
                                          <w:sz w:val="20"/>
                                          <w:szCs w:val="20"/>
                                        </w:rPr>
                                      </w:rPrChange>
                                    </w:rPr>
                                  </w:pPr>
                                </w:p>
                                <w:p w14:paraId="1F63FC9D" w14:textId="79AD027A" w:rsidR="008E210F" w:rsidRPr="00BF7D18" w:rsidDel="00FE4615" w:rsidRDefault="008E210F">
                                  <w:pPr>
                                    <w:jc w:val="center"/>
                                    <w:rPr>
                                      <w:del w:id="3169" w:author="Maino Vieytes, Christian (NIH/NIA/IRP) [F]" w:date="2023-11-15T15:46:00Z"/>
                                      <w:rFonts w:ascii="Times New Roman" w:hAnsi="Times New Roman" w:cs="Times New Roman"/>
                                      <w:sz w:val="18"/>
                                      <w:szCs w:val="18"/>
                                      <w:rPrChange w:id="3170" w:author="Maino Vieytes, Christian (NIH/NIA/IRP) [F]" w:date="2023-11-16T09:31:00Z">
                                        <w:rPr>
                                          <w:del w:id="3171" w:author="Maino Vieytes, Christian (NIH/NIA/IRP) [F]" w:date="2023-11-15T15:46:00Z"/>
                                          <w:rFonts w:ascii="Times New Roman" w:hAnsi="Times New Roman" w:cs="Times New Roman"/>
                                          <w:sz w:val="20"/>
                                          <w:szCs w:val="20"/>
                                        </w:rPr>
                                      </w:rPrChange>
                                    </w:rPr>
                                  </w:pPr>
                                  <w:del w:id="3172" w:author="Maino Vieytes, Christian (NIH/NIA/IRP) [F]" w:date="2023-11-15T15:46:00Z">
                                    <w:r w:rsidRPr="00BF7D18" w:rsidDel="00FE4615">
                                      <w:rPr>
                                        <w:rFonts w:ascii="Times New Roman" w:hAnsi="Times New Roman" w:cs="Times New Roman"/>
                                        <w:sz w:val="18"/>
                                        <w:szCs w:val="18"/>
                                        <w:rPrChange w:id="3173" w:author="Maino Vieytes, Christian (NIH/NIA/IRP) [F]" w:date="2023-11-16T09:31:00Z">
                                          <w:rPr>
                                            <w:rFonts w:ascii="Times New Roman" w:hAnsi="Times New Roman" w:cs="Times New Roman"/>
                                            <w:sz w:val="20"/>
                                            <w:szCs w:val="20"/>
                                          </w:rPr>
                                        </w:rPrChange>
                                      </w:rPr>
                                      <w:delText>-0.08 (0.60)</w:delText>
                                    </w:r>
                                  </w:del>
                                </w:p>
                              </w:tc>
                              <w:tc>
                                <w:tcPr>
                                  <w:tcW w:w="1004" w:type="dxa"/>
                                  <w:vAlign w:val="center"/>
                                  <w:tcPrChange w:id="3174" w:author="Maino Vieytes, Christian (NIH/NIA/IRP) [F]" w:date="2023-11-16T09:32:00Z">
                                    <w:tcPr>
                                      <w:tcW w:w="1004" w:type="dxa"/>
                                      <w:vAlign w:val="bottom"/>
                                    </w:tcPr>
                                  </w:tcPrChange>
                                </w:tcPr>
                                <w:p w14:paraId="59DEC370" w14:textId="59CF73D3" w:rsidR="008E210F" w:rsidRPr="00BF7D18" w:rsidDel="00FE4615" w:rsidRDefault="008E210F">
                                  <w:pPr>
                                    <w:jc w:val="center"/>
                                    <w:rPr>
                                      <w:del w:id="3175" w:author="Maino Vieytes, Christian (NIH/NIA/IRP) [F]" w:date="2023-11-15T15:46:00Z"/>
                                      <w:rFonts w:ascii="Times New Roman" w:hAnsi="Times New Roman" w:cs="Times New Roman"/>
                                      <w:sz w:val="18"/>
                                      <w:szCs w:val="18"/>
                                      <w:rPrChange w:id="3176" w:author="Maino Vieytes, Christian (NIH/NIA/IRP) [F]" w:date="2023-11-16T09:31:00Z">
                                        <w:rPr>
                                          <w:del w:id="3177" w:author="Maino Vieytes, Christian (NIH/NIA/IRP) [F]" w:date="2023-11-15T15:46:00Z"/>
                                          <w:rFonts w:ascii="Times New Roman" w:hAnsi="Times New Roman" w:cs="Times New Roman"/>
                                          <w:sz w:val="20"/>
                                          <w:szCs w:val="20"/>
                                        </w:rPr>
                                      </w:rPrChange>
                                    </w:rPr>
                                  </w:pPr>
                                  <w:del w:id="3178" w:author="Maino Vieytes, Christian (NIH/NIA/IRP) [F]" w:date="2023-11-15T15:46:00Z">
                                    <w:r w:rsidRPr="00BF7D18" w:rsidDel="00FE4615">
                                      <w:rPr>
                                        <w:rFonts w:ascii="Times New Roman" w:hAnsi="Times New Roman" w:cs="Times New Roman"/>
                                        <w:sz w:val="18"/>
                                        <w:szCs w:val="18"/>
                                        <w:rPrChange w:id="3179" w:author="Maino Vieytes, Christian (NIH/NIA/IRP) [F]" w:date="2023-11-16T09:31:00Z">
                                          <w:rPr>
                                            <w:rFonts w:ascii="Times New Roman" w:hAnsi="Times New Roman" w:cs="Times New Roman"/>
                                            <w:sz w:val="20"/>
                                            <w:szCs w:val="20"/>
                                          </w:rPr>
                                        </w:rPrChange>
                                      </w:rPr>
                                      <w:delText>-0.22</w:delText>
                                    </w:r>
                                  </w:del>
                                </w:p>
                              </w:tc>
                              <w:tc>
                                <w:tcPr>
                                  <w:tcW w:w="1151" w:type="dxa"/>
                                  <w:noWrap/>
                                  <w:vAlign w:val="center"/>
                                  <w:hideMark/>
                                  <w:tcPrChange w:id="3180" w:author="Maino Vieytes, Christian (NIH/NIA/IRP) [F]" w:date="2023-11-16T09:32:00Z">
                                    <w:tcPr>
                                      <w:tcW w:w="1151" w:type="dxa"/>
                                      <w:noWrap/>
                                      <w:vAlign w:val="bottom"/>
                                      <w:hideMark/>
                                    </w:tcPr>
                                  </w:tcPrChange>
                                </w:tcPr>
                                <w:p w14:paraId="51FC8690" w14:textId="0E834391" w:rsidR="008E210F" w:rsidRPr="00BF7D18" w:rsidDel="00FE4615" w:rsidRDefault="008E210F">
                                  <w:pPr>
                                    <w:jc w:val="center"/>
                                    <w:rPr>
                                      <w:del w:id="3181" w:author="Maino Vieytes, Christian (NIH/NIA/IRP) [F]" w:date="2023-11-15T15:46:00Z"/>
                                      <w:rFonts w:ascii="Times New Roman" w:hAnsi="Times New Roman" w:cs="Times New Roman"/>
                                      <w:sz w:val="18"/>
                                      <w:szCs w:val="18"/>
                                      <w:rPrChange w:id="3182" w:author="Maino Vieytes, Christian (NIH/NIA/IRP) [F]" w:date="2023-11-16T09:31:00Z">
                                        <w:rPr>
                                          <w:del w:id="3183" w:author="Maino Vieytes, Christian (NIH/NIA/IRP) [F]" w:date="2023-11-15T15:46:00Z"/>
                                          <w:rFonts w:ascii="Times New Roman" w:hAnsi="Times New Roman" w:cs="Times New Roman"/>
                                          <w:sz w:val="20"/>
                                          <w:szCs w:val="20"/>
                                        </w:rPr>
                                      </w:rPrChange>
                                    </w:rPr>
                                  </w:pPr>
                                  <w:del w:id="3184" w:author="Maino Vieytes, Christian (NIH/NIA/IRP) [F]" w:date="2023-11-15T15:46:00Z">
                                    <w:r w:rsidRPr="00BF7D18" w:rsidDel="00FE4615">
                                      <w:rPr>
                                        <w:rFonts w:ascii="Times New Roman" w:hAnsi="Times New Roman" w:cs="Times New Roman"/>
                                        <w:sz w:val="18"/>
                                        <w:szCs w:val="18"/>
                                        <w:rPrChange w:id="3185"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72271FAE" w14:textId="38ED176D" w:rsidTr="00BF7D18">
                              <w:tblPrEx>
                                <w:tblW w:w="0" w:type="auto"/>
                                <w:tblPrExChange w:id="3186" w:author="Maino Vieytes, Christian (NIH/NIA/IRP) [F]" w:date="2023-11-16T09:32:00Z">
                                  <w:tblPrEx>
                                    <w:tblW w:w="0" w:type="auto"/>
                                  </w:tblPrEx>
                                </w:tblPrExChange>
                              </w:tblPrEx>
                              <w:trPr>
                                <w:trHeight w:val="320"/>
                                <w:del w:id="3187" w:author="Maino Vieytes, Christian (NIH/NIA/IRP) [F]" w:date="2023-11-15T15:46:00Z"/>
                                <w:trPrChange w:id="3188" w:author="Maino Vieytes, Christian (NIH/NIA/IRP) [F]" w:date="2023-11-16T09:32:00Z">
                                  <w:trPr>
                                    <w:trHeight w:val="320"/>
                                  </w:trPr>
                                </w:trPrChange>
                              </w:trPr>
                              <w:tc>
                                <w:tcPr>
                                  <w:tcW w:w="2456" w:type="dxa"/>
                                  <w:noWrap/>
                                  <w:vAlign w:val="center"/>
                                  <w:hideMark/>
                                  <w:tcPrChange w:id="3189" w:author="Maino Vieytes, Christian (NIH/NIA/IRP) [F]" w:date="2023-11-16T09:32:00Z">
                                    <w:tcPr>
                                      <w:tcW w:w="2456" w:type="dxa"/>
                                      <w:noWrap/>
                                      <w:vAlign w:val="center"/>
                                      <w:hideMark/>
                                    </w:tcPr>
                                  </w:tcPrChange>
                                </w:tcPr>
                                <w:p w14:paraId="5D5D9BD8" w14:textId="6DAC6CFE" w:rsidR="008E210F" w:rsidRPr="00BA33A1" w:rsidDel="00FE4615" w:rsidRDefault="008E210F">
                                  <w:pPr>
                                    <w:jc w:val="center"/>
                                    <w:rPr>
                                      <w:del w:id="3190" w:author="Maino Vieytes, Christian (NIH/NIA/IRP) [F]" w:date="2023-11-15T15:46:00Z"/>
                                      <w:rFonts w:ascii="Times New Roman" w:hAnsi="Times New Roman" w:cs="Times New Roman"/>
                                      <w:sz w:val="18"/>
                                      <w:szCs w:val="18"/>
                                      <w:rPrChange w:id="3191" w:author="Maino Vieytes, Christian (NIH/NIA/IRP) [F]" w:date="2023-11-15T16:32:00Z">
                                        <w:rPr>
                                          <w:del w:id="3192" w:author="Maino Vieytes, Christian (NIH/NIA/IRP) [F]" w:date="2023-11-15T15:46:00Z"/>
                                          <w:rFonts w:ascii="Times New Roman" w:hAnsi="Times New Roman" w:cs="Times New Roman"/>
                                          <w:sz w:val="20"/>
                                          <w:szCs w:val="20"/>
                                        </w:rPr>
                                      </w:rPrChange>
                                    </w:rPr>
                                    <w:pPrChange w:id="3193" w:author="Maino Vieytes, Christian (NIH/NIA/IRP) [F]" w:date="2023-11-16T09:32:00Z">
                                      <w:pPr/>
                                    </w:pPrChange>
                                  </w:pPr>
                                  <w:del w:id="3194" w:author="Maino Vieytes, Christian (NIH/NIA/IRP) [F]" w:date="2023-11-15T15:46:00Z">
                                    <w:r w:rsidRPr="00BA33A1" w:rsidDel="00FE4615">
                                      <w:rPr>
                                        <w:rFonts w:ascii="Times New Roman" w:hAnsi="Times New Roman" w:cs="Times New Roman"/>
                                        <w:sz w:val="18"/>
                                        <w:szCs w:val="18"/>
                                        <w:rPrChange w:id="3195" w:author="Maino Vieytes, Christian (NIH/NIA/IRP) [F]" w:date="2023-11-15T16:32:00Z">
                                          <w:rPr>
                                            <w:rFonts w:ascii="Times New Roman" w:hAnsi="Times New Roman" w:cs="Times New Roman"/>
                                            <w:sz w:val="20"/>
                                            <w:szCs w:val="20"/>
                                          </w:rPr>
                                        </w:rPrChange>
                                      </w:rPr>
                                      <w:delText>SNAP Pattern</w:delText>
                                    </w:r>
                                    <w:r w:rsidRPr="00BA33A1" w:rsidDel="00FE4615">
                                      <w:rPr>
                                        <w:rFonts w:ascii="Times New Roman" w:hAnsi="Times New Roman" w:cs="Times New Roman"/>
                                        <w:sz w:val="18"/>
                                        <w:szCs w:val="18"/>
                                        <w:lang w:bidi="en-US"/>
                                        <w:rPrChange w:id="3196" w:author="Maino Vieytes, Christian (NIH/NIA/IRP) [F]" w:date="2023-11-15T16:32:00Z">
                                          <w:rPr>
                                            <w:rFonts w:ascii="Times New Roman" w:hAnsi="Times New Roman" w:cs="Times New Roman"/>
                                            <w:sz w:val="20"/>
                                            <w:szCs w:val="20"/>
                                            <w:lang w:bidi="en-US"/>
                                          </w:rPr>
                                        </w:rPrChange>
                                      </w:rPr>
                                      <w:delText>†</w:delText>
                                    </w:r>
                                  </w:del>
                                </w:p>
                                <w:p w14:paraId="6B309684" w14:textId="0934E398" w:rsidR="008E210F" w:rsidRPr="00BA33A1" w:rsidDel="00FE4615" w:rsidRDefault="008E210F">
                                  <w:pPr>
                                    <w:jc w:val="center"/>
                                    <w:rPr>
                                      <w:del w:id="3197" w:author="Maino Vieytes, Christian (NIH/NIA/IRP) [F]" w:date="2023-11-15T15:46:00Z"/>
                                      <w:rFonts w:ascii="Times New Roman" w:hAnsi="Times New Roman" w:cs="Times New Roman"/>
                                      <w:sz w:val="18"/>
                                      <w:szCs w:val="18"/>
                                      <w:rPrChange w:id="3198" w:author="Maino Vieytes, Christian (NIH/NIA/IRP) [F]" w:date="2023-11-15T16:32:00Z">
                                        <w:rPr>
                                          <w:del w:id="3199" w:author="Maino Vieytes, Christian (NIH/NIA/IRP) [F]" w:date="2023-11-15T15:46:00Z"/>
                                          <w:rFonts w:ascii="Times New Roman" w:hAnsi="Times New Roman" w:cs="Times New Roman"/>
                                          <w:sz w:val="20"/>
                                          <w:szCs w:val="20"/>
                                        </w:rPr>
                                      </w:rPrChange>
                                    </w:rPr>
                                    <w:pPrChange w:id="3200" w:author="Maino Vieytes, Christian (NIH/NIA/IRP) [F]" w:date="2023-11-16T09:32:00Z">
                                      <w:pPr/>
                                    </w:pPrChange>
                                  </w:pPr>
                                  <w:del w:id="3201" w:author="Maino Vieytes, Christian (NIH/NIA/IRP) [F]" w:date="2023-11-15T15:46:00Z">
                                    <w:r w:rsidRPr="00BA33A1" w:rsidDel="00FE4615">
                                      <w:rPr>
                                        <w:rFonts w:ascii="Times New Roman" w:hAnsi="Times New Roman" w:cs="Times New Roman"/>
                                        <w:sz w:val="18"/>
                                        <w:szCs w:val="18"/>
                                        <w:rPrChange w:id="3202"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203" w:author="Maino Vieytes, Christian (NIH/NIA/IRP) [F]" w:date="2023-11-16T09:32:00Z">
                                    <w:tcPr>
                                      <w:tcW w:w="1952" w:type="dxa"/>
                                      <w:noWrap/>
                                      <w:vAlign w:val="center"/>
                                      <w:hideMark/>
                                    </w:tcPr>
                                  </w:tcPrChange>
                                </w:tcPr>
                                <w:p w14:paraId="420B391E" w14:textId="4D0BF105" w:rsidR="008E210F" w:rsidRPr="00BF7D18" w:rsidDel="00FE4615" w:rsidRDefault="008E210F">
                                  <w:pPr>
                                    <w:jc w:val="center"/>
                                    <w:rPr>
                                      <w:del w:id="3204" w:author="Maino Vieytes, Christian (NIH/NIA/IRP) [F]" w:date="2023-11-15T15:46:00Z"/>
                                      <w:rFonts w:ascii="Times New Roman" w:hAnsi="Times New Roman" w:cs="Times New Roman"/>
                                      <w:sz w:val="18"/>
                                      <w:szCs w:val="18"/>
                                      <w:rPrChange w:id="3205" w:author="Maino Vieytes, Christian (NIH/NIA/IRP) [F]" w:date="2023-11-16T09:31:00Z">
                                        <w:rPr>
                                          <w:del w:id="3206" w:author="Maino Vieytes, Christian (NIH/NIA/IRP) [F]" w:date="2023-11-15T15:46:00Z"/>
                                          <w:rFonts w:ascii="Times New Roman" w:hAnsi="Times New Roman" w:cs="Times New Roman"/>
                                          <w:sz w:val="20"/>
                                          <w:szCs w:val="20"/>
                                        </w:rPr>
                                      </w:rPrChange>
                                    </w:rPr>
                                  </w:pPr>
                                </w:p>
                                <w:p w14:paraId="439B14C8" w14:textId="12FA029E" w:rsidR="008E210F" w:rsidRPr="00BF7D18" w:rsidDel="00FE4615" w:rsidRDefault="008E210F">
                                  <w:pPr>
                                    <w:jc w:val="center"/>
                                    <w:rPr>
                                      <w:del w:id="3207" w:author="Maino Vieytes, Christian (NIH/NIA/IRP) [F]" w:date="2023-11-15T15:46:00Z"/>
                                      <w:rFonts w:ascii="Times New Roman" w:hAnsi="Times New Roman" w:cs="Times New Roman"/>
                                      <w:sz w:val="18"/>
                                      <w:szCs w:val="18"/>
                                      <w:rPrChange w:id="3208" w:author="Maino Vieytes, Christian (NIH/NIA/IRP) [F]" w:date="2023-11-16T09:31:00Z">
                                        <w:rPr>
                                          <w:del w:id="3209" w:author="Maino Vieytes, Christian (NIH/NIA/IRP) [F]" w:date="2023-11-15T15:46:00Z"/>
                                          <w:rFonts w:ascii="Times New Roman" w:hAnsi="Times New Roman" w:cs="Times New Roman"/>
                                          <w:sz w:val="20"/>
                                          <w:szCs w:val="20"/>
                                        </w:rPr>
                                      </w:rPrChange>
                                    </w:rPr>
                                  </w:pPr>
                                  <w:del w:id="3210" w:author="Maino Vieytes, Christian (NIH/NIA/IRP) [F]" w:date="2023-11-15T15:46:00Z">
                                    <w:r w:rsidRPr="00BF7D18" w:rsidDel="00FE4615">
                                      <w:rPr>
                                        <w:rFonts w:ascii="Times New Roman" w:hAnsi="Times New Roman" w:cs="Times New Roman"/>
                                        <w:sz w:val="18"/>
                                        <w:szCs w:val="18"/>
                                        <w:rPrChange w:id="3211" w:author="Maino Vieytes, Christian (NIH/NIA/IRP) [F]" w:date="2023-11-16T09:31:00Z">
                                          <w:rPr>
                                            <w:rFonts w:ascii="Times New Roman" w:hAnsi="Times New Roman" w:cs="Times New Roman"/>
                                            <w:sz w:val="20"/>
                                            <w:szCs w:val="20"/>
                                          </w:rPr>
                                        </w:rPrChange>
                                      </w:rPr>
                                      <w:delText>-0.05 (0.84)</w:delText>
                                    </w:r>
                                  </w:del>
                                </w:p>
                              </w:tc>
                              <w:tc>
                                <w:tcPr>
                                  <w:tcW w:w="1437" w:type="dxa"/>
                                  <w:noWrap/>
                                  <w:vAlign w:val="center"/>
                                  <w:hideMark/>
                                  <w:tcPrChange w:id="3212" w:author="Maino Vieytes, Christian (NIH/NIA/IRP) [F]" w:date="2023-11-16T09:32:00Z">
                                    <w:tcPr>
                                      <w:tcW w:w="1437" w:type="dxa"/>
                                      <w:noWrap/>
                                      <w:vAlign w:val="center"/>
                                      <w:hideMark/>
                                    </w:tcPr>
                                  </w:tcPrChange>
                                </w:tcPr>
                                <w:p w14:paraId="2F79112D" w14:textId="1C433241" w:rsidR="008E210F" w:rsidRPr="00BF7D18" w:rsidDel="00FE4615" w:rsidRDefault="008E210F">
                                  <w:pPr>
                                    <w:jc w:val="center"/>
                                    <w:rPr>
                                      <w:del w:id="3213" w:author="Maino Vieytes, Christian (NIH/NIA/IRP) [F]" w:date="2023-11-15T15:46:00Z"/>
                                      <w:rFonts w:ascii="Times New Roman" w:hAnsi="Times New Roman" w:cs="Times New Roman"/>
                                      <w:sz w:val="18"/>
                                      <w:szCs w:val="18"/>
                                      <w:rPrChange w:id="3214" w:author="Maino Vieytes, Christian (NIH/NIA/IRP) [F]" w:date="2023-11-16T09:31:00Z">
                                        <w:rPr>
                                          <w:del w:id="3215" w:author="Maino Vieytes, Christian (NIH/NIA/IRP) [F]" w:date="2023-11-15T15:46:00Z"/>
                                          <w:rFonts w:ascii="Times New Roman" w:hAnsi="Times New Roman" w:cs="Times New Roman"/>
                                          <w:sz w:val="20"/>
                                          <w:szCs w:val="20"/>
                                        </w:rPr>
                                      </w:rPrChange>
                                    </w:rPr>
                                  </w:pPr>
                                </w:p>
                                <w:p w14:paraId="5294C0FD" w14:textId="644D14A2" w:rsidR="008E210F" w:rsidRPr="00BF7D18" w:rsidDel="00FE4615" w:rsidRDefault="008E210F">
                                  <w:pPr>
                                    <w:jc w:val="center"/>
                                    <w:rPr>
                                      <w:del w:id="3216" w:author="Maino Vieytes, Christian (NIH/NIA/IRP) [F]" w:date="2023-11-15T15:46:00Z"/>
                                      <w:rFonts w:ascii="Times New Roman" w:hAnsi="Times New Roman" w:cs="Times New Roman"/>
                                      <w:sz w:val="18"/>
                                      <w:szCs w:val="18"/>
                                      <w:rPrChange w:id="3217" w:author="Maino Vieytes, Christian (NIH/NIA/IRP) [F]" w:date="2023-11-16T09:31:00Z">
                                        <w:rPr>
                                          <w:del w:id="3218" w:author="Maino Vieytes, Christian (NIH/NIA/IRP) [F]" w:date="2023-11-15T15:46:00Z"/>
                                          <w:rFonts w:ascii="Times New Roman" w:hAnsi="Times New Roman" w:cs="Times New Roman"/>
                                          <w:sz w:val="20"/>
                                          <w:szCs w:val="20"/>
                                        </w:rPr>
                                      </w:rPrChange>
                                    </w:rPr>
                                  </w:pPr>
                                  <w:del w:id="3219" w:author="Maino Vieytes, Christian (NIH/NIA/IRP) [F]" w:date="2023-11-15T15:46:00Z">
                                    <w:r w:rsidRPr="00BF7D18" w:rsidDel="00FE4615">
                                      <w:rPr>
                                        <w:rFonts w:ascii="Times New Roman" w:hAnsi="Times New Roman" w:cs="Times New Roman"/>
                                        <w:sz w:val="18"/>
                                        <w:szCs w:val="18"/>
                                        <w:rPrChange w:id="3220" w:author="Maino Vieytes, Christian (NIH/NIA/IRP) [F]" w:date="2023-11-16T09:31:00Z">
                                          <w:rPr>
                                            <w:rFonts w:ascii="Times New Roman" w:hAnsi="Times New Roman" w:cs="Times New Roman"/>
                                            <w:sz w:val="20"/>
                                            <w:szCs w:val="20"/>
                                          </w:rPr>
                                        </w:rPrChange>
                                      </w:rPr>
                                      <w:delText>0.44 (0.85)</w:delText>
                                    </w:r>
                                  </w:del>
                                </w:p>
                              </w:tc>
                              <w:tc>
                                <w:tcPr>
                                  <w:tcW w:w="1350" w:type="dxa"/>
                                  <w:noWrap/>
                                  <w:vAlign w:val="center"/>
                                  <w:hideMark/>
                                  <w:tcPrChange w:id="3221" w:author="Maino Vieytes, Christian (NIH/NIA/IRP) [F]" w:date="2023-11-16T09:32:00Z">
                                    <w:tcPr>
                                      <w:tcW w:w="1350" w:type="dxa"/>
                                      <w:noWrap/>
                                      <w:vAlign w:val="center"/>
                                      <w:hideMark/>
                                    </w:tcPr>
                                  </w:tcPrChange>
                                </w:tcPr>
                                <w:p w14:paraId="2FBC9B5A" w14:textId="7C1D813C" w:rsidR="008E210F" w:rsidRPr="00BF7D18" w:rsidDel="00FE4615" w:rsidRDefault="008E210F">
                                  <w:pPr>
                                    <w:jc w:val="center"/>
                                    <w:rPr>
                                      <w:del w:id="3222" w:author="Maino Vieytes, Christian (NIH/NIA/IRP) [F]" w:date="2023-11-15T15:46:00Z"/>
                                      <w:rFonts w:ascii="Times New Roman" w:hAnsi="Times New Roman" w:cs="Times New Roman"/>
                                      <w:sz w:val="18"/>
                                      <w:szCs w:val="18"/>
                                      <w:rPrChange w:id="3223" w:author="Maino Vieytes, Christian (NIH/NIA/IRP) [F]" w:date="2023-11-16T09:31:00Z">
                                        <w:rPr>
                                          <w:del w:id="3224" w:author="Maino Vieytes, Christian (NIH/NIA/IRP) [F]" w:date="2023-11-15T15:46:00Z"/>
                                          <w:rFonts w:ascii="Times New Roman" w:hAnsi="Times New Roman" w:cs="Times New Roman"/>
                                          <w:sz w:val="20"/>
                                          <w:szCs w:val="20"/>
                                        </w:rPr>
                                      </w:rPrChange>
                                    </w:rPr>
                                  </w:pPr>
                                </w:p>
                                <w:p w14:paraId="71A0A5AE" w14:textId="3019E144" w:rsidR="008E210F" w:rsidRPr="00BF7D18" w:rsidDel="00FE4615" w:rsidRDefault="008E210F">
                                  <w:pPr>
                                    <w:jc w:val="center"/>
                                    <w:rPr>
                                      <w:del w:id="3225" w:author="Maino Vieytes, Christian (NIH/NIA/IRP) [F]" w:date="2023-11-15T15:46:00Z"/>
                                      <w:rFonts w:ascii="Times New Roman" w:hAnsi="Times New Roman" w:cs="Times New Roman"/>
                                      <w:sz w:val="18"/>
                                      <w:szCs w:val="18"/>
                                      <w:rPrChange w:id="3226" w:author="Maino Vieytes, Christian (NIH/NIA/IRP) [F]" w:date="2023-11-16T09:31:00Z">
                                        <w:rPr>
                                          <w:del w:id="3227" w:author="Maino Vieytes, Christian (NIH/NIA/IRP) [F]" w:date="2023-11-15T15:46:00Z"/>
                                          <w:rFonts w:ascii="Times New Roman" w:hAnsi="Times New Roman" w:cs="Times New Roman"/>
                                          <w:sz w:val="20"/>
                                          <w:szCs w:val="20"/>
                                        </w:rPr>
                                      </w:rPrChange>
                                    </w:rPr>
                                  </w:pPr>
                                  <w:del w:id="3228" w:author="Maino Vieytes, Christian (NIH/NIA/IRP) [F]" w:date="2023-11-15T15:46:00Z">
                                    <w:r w:rsidRPr="00BF7D18" w:rsidDel="00FE4615">
                                      <w:rPr>
                                        <w:rFonts w:ascii="Times New Roman" w:hAnsi="Times New Roman" w:cs="Times New Roman"/>
                                        <w:sz w:val="18"/>
                                        <w:szCs w:val="18"/>
                                        <w:rPrChange w:id="3229" w:author="Maino Vieytes, Christian (NIH/NIA/IRP) [F]" w:date="2023-11-16T09:31:00Z">
                                          <w:rPr>
                                            <w:rFonts w:ascii="Times New Roman" w:hAnsi="Times New Roman" w:cs="Times New Roman"/>
                                            <w:sz w:val="20"/>
                                            <w:szCs w:val="20"/>
                                          </w:rPr>
                                        </w:rPrChange>
                                      </w:rPr>
                                      <w:delText>-0.11 (0.82)</w:delText>
                                    </w:r>
                                  </w:del>
                                </w:p>
                              </w:tc>
                              <w:tc>
                                <w:tcPr>
                                  <w:tcW w:w="1004" w:type="dxa"/>
                                  <w:vAlign w:val="center"/>
                                  <w:tcPrChange w:id="3230" w:author="Maino Vieytes, Christian (NIH/NIA/IRP) [F]" w:date="2023-11-16T09:32:00Z">
                                    <w:tcPr>
                                      <w:tcW w:w="1004" w:type="dxa"/>
                                      <w:vAlign w:val="bottom"/>
                                    </w:tcPr>
                                  </w:tcPrChange>
                                </w:tcPr>
                                <w:p w14:paraId="3B010A2F" w14:textId="1A1DABAF" w:rsidR="008E210F" w:rsidRPr="00BF7D18" w:rsidDel="00FE4615" w:rsidRDefault="008E210F">
                                  <w:pPr>
                                    <w:jc w:val="center"/>
                                    <w:rPr>
                                      <w:del w:id="3231" w:author="Maino Vieytes, Christian (NIH/NIA/IRP) [F]" w:date="2023-11-15T15:46:00Z"/>
                                      <w:rFonts w:ascii="Times New Roman" w:hAnsi="Times New Roman" w:cs="Times New Roman"/>
                                      <w:sz w:val="18"/>
                                      <w:szCs w:val="18"/>
                                      <w:rPrChange w:id="3232" w:author="Maino Vieytes, Christian (NIH/NIA/IRP) [F]" w:date="2023-11-16T09:31:00Z">
                                        <w:rPr>
                                          <w:del w:id="3233" w:author="Maino Vieytes, Christian (NIH/NIA/IRP) [F]" w:date="2023-11-15T15:46:00Z"/>
                                          <w:rFonts w:ascii="Times New Roman" w:hAnsi="Times New Roman" w:cs="Times New Roman"/>
                                          <w:sz w:val="20"/>
                                          <w:szCs w:val="20"/>
                                        </w:rPr>
                                      </w:rPrChange>
                                    </w:rPr>
                                  </w:pPr>
                                  <w:del w:id="3234" w:author="Maino Vieytes, Christian (NIH/NIA/IRP) [F]" w:date="2023-11-15T15:46:00Z">
                                    <w:r w:rsidRPr="00BF7D18" w:rsidDel="00FE4615">
                                      <w:rPr>
                                        <w:rFonts w:ascii="Times New Roman" w:hAnsi="Times New Roman" w:cs="Times New Roman"/>
                                        <w:sz w:val="18"/>
                                        <w:szCs w:val="18"/>
                                        <w:rPrChange w:id="3235" w:author="Maino Vieytes, Christian (NIH/NIA/IRP) [F]" w:date="2023-11-16T09:31:00Z">
                                          <w:rPr>
                                            <w:rFonts w:ascii="Times New Roman" w:hAnsi="Times New Roman" w:cs="Times New Roman"/>
                                            <w:sz w:val="20"/>
                                            <w:szCs w:val="20"/>
                                          </w:rPr>
                                        </w:rPrChange>
                                      </w:rPr>
                                      <w:delText>0.60</w:delText>
                                    </w:r>
                                  </w:del>
                                </w:p>
                              </w:tc>
                              <w:tc>
                                <w:tcPr>
                                  <w:tcW w:w="1151" w:type="dxa"/>
                                  <w:noWrap/>
                                  <w:vAlign w:val="center"/>
                                  <w:hideMark/>
                                  <w:tcPrChange w:id="3236" w:author="Maino Vieytes, Christian (NIH/NIA/IRP) [F]" w:date="2023-11-16T09:32:00Z">
                                    <w:tcPr>
                                      <w:tcW w:w="1151" w:type="dxa"/>
                                      <w:noWrap/>
                                      <w:vAlign w:val="bottom"/>
                                      <w:hideMark/>
                                    </w:tcPr>
                                  </w:tcPrChange>
                                </w:tcPr>
                                <w:p w14:paraId="31F07E39" w14:textId="3CFC5F9E" w:rsidR="008E210F" w:rsidRPr="00BF7D18" w:rsidDel="00FE4615" w:rsidRDefault="008E210F">
                                  <w:pPr>
                                    <w:jc w:val="center"/>
                                    <w:rPr>
                                      <w:del w:id="3237" w:author="Maino Vieytes, Christian (NIH/NIA/IRP) [F]" w:date="2023-11-15T15:46:00Z"/>
                                      <w:rFonts w:ascii="Times New Roman" w:hAnsi="Times New Roman" w:cs="Times New Roman"/>
                                      <w:sz w:val="18"/>
                                      <w:szCs w:val="18"/>
                                      <w:rPrChange w:id="3238" w:author="Maino Vieytes, Christian (NIH/NIA/IRP) [F]" w:date="2023-11-16T09:31:00Z">
                                        <w:rPr>
                                          <w:del w:id="3239" w:author="Maino Vieytes, Christian (NIH/NIA/IRP) [F]" w:date="2023-11-15T15:46:00Z"/>
                                          <w:rFonts w:ascii="Times New Roman" w:hAnsi="Times New Roman" w:cs="Times New Roman"/>
                                          <w:sz w:val="20"/>
                                          <w:szCs w:val="20"/>
                                        </w:rPr>
                                      </w:rPrChange>
                                    </w:rPr>
                                  </w:pPr>
                                  <w:del w:id="3240" w:author="Maino Vieytes, Christian (NIH/NIA/IRP) [F]" w:date="2023-11-15T15:46:00Z">
                                    <w:r w:rsidRPr="00BF7D18" w:rsidDel="00FE4615">
                                      <w:rPr>
                                        <w:rFonts w:ascii="Times New Roman" w:hAnsi="Times New Roman" w:cs="Times New Roman"/>
                                        <w:sz w:val="18"/>
                                        <w:szCs w:val="18"/>
                                        <w:rPrChange w:id="3241"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1FD31E1F" w14:textId="2814D30F" w:rsidTr="00BF7D18">
                              <w:tblPrEx>
                                <w:tblW w:w="0" w:type="auto"/>
                                <w:tblPrExChange w:id="3242" w:author="Maino Vieytes, Christian (NIH/NIA/IRP) [F]" w:date="2023-11-16T09:32:00Z">
                                  <w:tblPrEx>
                                    <w:tblW w:w="0" w:type="auto"/>
                                  </w:tblPrEx>
                                </w:tblPrExChange>
                              </w:tblPrEx>
                              <w:trPr>
                                <w:trHeight w:val="320"/>
                                <w:del w:id="3243" w:author="Maino Vieytes, Christian (NIH/NIA/IRP) [F]" w:date="2023-11-15T15:46:00Z"/>
                                <w:trPrChange w:id="3244" w:author="Maino Vieytes, Christian (NIH/NIA/IRP) [F]" w:date="2023-11-16T09:32:00Z">
                                  <w:trPr>
                                    <w:trHeight w:val="320"/>
                                  </w:trPr>
                                </w:trPrChange>
                              </w:trPr>
                              <w:tc>
                                <w:tcPr>
                                  <w:tcW w:w="2456" w:type="dxa"/>
                                  <w:noWrap/>
                                  <w:vAlign w:val="center"/>
                                  <w:hideMark/>
                                  <w:tcPrChange w:id="3245" w:author="Maino Vieytes, Christian (NIH/NIA/IRP) [F]" w:date="2023-11-16T09:32:00Z">
                                    <w:tcPr>
                                      <w:tcW w:w="2456" w:type="dxa"/>
                                      <w:noWrap/>
                                      <w:vAlign w:val="center"/>
                                      <w:hideMark/>
                                    </w:tcPr>
                                  </w:tcPrChange>
                                </w:tcPr>
                                <w:p w14:paraId="61F74148" w14:textId="338C3A8E" w:rsidR="008E210F" w:rsidRPr="00BA33A1" w:rsidDel="00FE4615" w:rsidRDefault="008E210F">
                                  <w:pPr>
                                    <w:jc w:val="center"/>
                                    <w:rPr>
                                      <w:del w:id="3246" w:author="Maino Vieytes, Christian (NIH/NIA/IRP) [F]" w:date="2023-11-15T15:46:00Z"/>
                                      <w:rFonts w:ascii="Times New Roman" w:hAnsi="Times New Roman" w:cs="Times New Roman"/>
                                      <w:sz w:val="18"/>
                                      <w:szCs w:val="18"/>
                                      <w:rPrChange w:id="3247" w:author="Maino Vieytes, Christian (NIH/NIA/IRP) [F]" w:date="2023-11-15T16:32:00Z">
                                        <w:rPr>
                                          <w:del w:id="3248" w:author="Maino Vieytes, Christian (NIH/NIA/IRP) [F]" w:date="2023-11-15T15:46:00Z"/>
                                          <w:rFonts w:ascii="Times New Roman" w:hAnsi="Times New Roman" w:cs="Times New Roman"/>
                                          <w:sz w:val="20"/>
                                          <w:szCs w:val="20"/>
                                        </w:rPr>
                                      </w:rPrChange>
                                    </w:rPr>
                                    <w:pPrChange w:id="3249" w:author="Maino Vieytes, Christian (NIH/NIA/IRP) [F]" w:date="2023-11-16T09:32:00Z">
                                      <w:pPr/>
                                    </w:pPrChange>
                                  </w:pPr>
                                  <w:del w:id="3250" w:author="Maino Vieytes, Christian (NIH/NIA/IRP) [F]" w:date="2023-11-15T15:46:00Z">
                                    <w:r w:rsidRPr="00BA33A1" w:rsidDel="00FE4615">
                                      <w:rPr>
                                        <w:rFonts w:ascii="Times New Roman" w:hAnsi="Times New Roman" w:cs="Times New Roman"/>
                                        <w:sz w:val="18"/>
                                        <w:szCs w:val="18"/>
                                        <w:rPrChange w:id="3251" w:author="Maino Vieytes, Christian (NIH/NIA/IRP) [F]" w:date="2023-11-15T16:32:00Z">
                                          <w:rPr>
                                            <w:rFonts w:ascii="Times New Roman" w:hAnsi="Times New Roman" w:cs="Times New Roman"/>
                                            <w:sz w:val="20"/>
                                            <w:szCs w:val="20"/>
                                          </w:rPr>
                                        </w:rPrChange>
                                      </w:rPr>
                                      <w:delText>Household Size Pattern</w:delText>
                                    </w:r>
                                    <w:r w:rsidRPr="00BA33A1" w:rsidDel="00FE4615">
                                      <w:rPr>
                                        <w:rFonts w:ascii="Times New Roman" w:hAnsi="Times New Roman" w:cs="Times New Roman"/>
                                        <w:sz w:val="18"/>
                                        <w:szCs w:val="18"/>
                                        <w:lang w:bidi="en-US"/>
                                        <w:rPrChange w:id="3252" w:author="Maino Vieytes, Christian (NIH/NIA/IRP) [F]" w:date="2023-11-15T16:32:00Z">
                                          <w:rPr>
                                            <w:rFonts w:ascii="Times New Roman" w:hAnsi="Times New Roman" w:cs="Times New Roman"/>
                                            <w:sz w:val="20"/>
                                            <w:szCs w:val="20"/>
                                            <w:lang w:bidi="en-US"/>
                                          </w:rPr>
                                        </w:rPrChange>
                                      </w:rPr>
                                      <w:delText>†</w:delText>
                                    </w:r>
                                  </w:del>
                                </w:p>
                                <w:p w14:paraId="659056B9" w14:textId="4B5DA4E7" w:rsidR="008E210F" w:rsidRPr="00BA33A1" w:rsidDel="00FE4615" w:rsidRDefault="008E210F">
                                  <w:pPr>
                                    <w:jc w:val="center"/>
                                    <w:rPr>
                                      <w:del w:id="3253" w:author="Maino Vieytes, Christian (NIH/NIA/IRP) [F]" w:date="2023-11-15T15:46:00Z"/>
                                      <w:rFonts w:ascii="Times New Roman" w:hAnsi="Times New Roman" w:cs="Times New Roman"/>
                                      <w:sz w:val="18"/>
                                      <w:szCs w:val="18"/>
                                      <w:rPrChange w:id="3254" w:author="Maino Vieytes, Christian (NIH/NIA/IRP) [F]" w:date="2023-11-15T16:32:00Z">
                                        <w:rPr>
                                          <w:del w:id="3255" w:author="Maino Vieytes, Christian (NIH/NIA/IRP) [F]" w:date="2023-11-15T15:46:00Z"/>
                                          <w:rFonts w:ascii="Times New Roman" w:hAnsi="Times New Roman" w:cs="Times New Roman"/>
                                          <w:sz w:val="20"/>
                                          <w:szCs w:val="20"/>
                                        </w:rPr>
                                      </w:rPrChange>
                                    </w:rPr>
                                    <w:pPrChange w:id="3256" w:author="Maino Vieytes, Christian (NIH/NIA/IRP) [F]" w:date="2023-11-16T09:32:00Z">
                                      <w:pPr/>
                                    </w:pPrChange>
                                  </w:pPr>
                                  <w:del w:id="3257" w:author="Maino Vieytes, Christian (NIH/NIA/IRP) [F]" w:date="2023-11-15T15:46:00Z">
                                    <w:r w:rsidRPr="00BA33A1" w:rsidDel="00FE4615">
                                      <w:rPr>
                                        <w:rFonts w:ascii="Times New Roman" w:hAnsi="Times New Roman" w:cs="Times New Roman"/>
                                        <w:sz w:val="18"/>
                                        <w:szCs w:val="18"/>
                                        <w:rPrChange w:id="3258"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259" w:author="Maino Vieytes, Christian (NIH/NIA/IRP) [F]" w:date="2023-11-16T09:32:00Z">
                                    <w:tcPr>
                                      <w:tcW w:w="1952" w:type="dxa"/>
                                      <w:noWrap/>
                                      <w:vAlign w:val="center"/>
                                      <w:hideMark/>
                                    </w:tcPr>
                                  </w:tcPrChange>
                                </w:tcPr>
                                <w:p w14:paraId="6D5BE2CD" w14:textId="628C0397" w:rsidR="008E210F" w:rsidRPr="00BF7D18" w:rsidDel="00FE4615" w:rsidRDefault="008E210F">
                                  <w:pPr>
                                    <w:jc w:val="center"/>
                                    <w:rPr>
                                      <w:del w:id="3260" w:author="Maino Vieytes, Christian (NIH/NIA/IRP) [F]" w:date="2023-11-15T15:46:00Z"/>
                                      <w:rFonts w:ascii="Times New Roman" w:hAnsi="Times New Roman" w:cs="Times New Roman"/>
                                      <w:sz w:val="18"/>
                                      <w:szCs w:val="18"/>
                                      <w:rPrChange w:id="3261" w:author="Maino Vieytes, Christian (NIH/NIA/IRP) [F]" w:date="2023-11-16T09:31:00Z">
                                        <w:rPr>
                                          <w:del w:id="3262" w:author="Maino Vieytes, Christian (NIH/NIA/IRP) [F]" w:date="2023-11-15T15:46:00Z"/>
                                          <w:rFonts w:ascii="Times New Roman" w:hAnsi="Times New Roman" w:cs="Times New Roman"/>
                                          <w:sz w:val="20"/>
                                          <w:szCs w:val="20"/>
                                        </w:rPr>
                                      </w:rPrChange>
                                    </w:rPr>
                                  </w:pPr>
                                </w:p>
                                <w:p w14:paraId="7918CC61" w14:textId="363AEC1D" w:rsidR="008E210F" w:rsidRPr="00BF7D18" w:rsidDel="00FE4615" w:rsidRDefault="008E210F">
                                  <w:pPr>
                                    <w:jc w:val="center"/>
                                    <w:rPr>
                                      <w:del w:id="3263" w:author="Maino Vieytes, Christian (NIH/NIA/IRP) [F]" w:date="2023-11-15T15:46:00Z"/>
                                      <w:rFonts w:ascii="Times New Roman" w:hAnsi="Times New Roman" w:cs="Times New Roman"/>
                                      <w:sz w:val="18"/>
                                      <w:szCs w:val="18"/>
                                      <w:rPrChange w:id="3264" w:author="Maino Vieytes, Christian (NIH/NIA/IRP) [F]" w:date="2023-11-16T09:31:00Z">
                                        <w:rPr>
                                          <w:del w:id="3265" w:author="Maino Vieytes, Christian (NIH/NIA/IRP) [F]" w:date="2023-11-15T15:46:00Z"/>
                                          <w:rFonts w:ascii="Times New Roman" w:hAnsi="Times New Roman" w:cs="Times New Roman"/>
                                          <w:sz w:val="20"/>
                                          <w:szCs w:val="20"/>
                                        </w:rPr>
                                      </w:rPrChange>
                                    </w:rPr>
                                  </w:pPr>
                                  <w:del w:id="3266" w:author="Maino Vieytes, Christian (NIH/NIA/IRP) [F]" w:date="2023-11-15T15:46:00Z">
                                    <w:r w:rsidRPr="00BF7D18" w:rsidDel="00FE4615">
                                      <w:rPr>
                                        <w:rFonts w:ascii="Times New Roman" w:hAnsi="Times New Roman" w:cs="Times New Roman"/>
                                        <w:sz w:val="18"/>
                                        <w:szCs w:val="18"/>
                                        <w:rPrChange w:id="3267" w:author="Maino Vieytes, Christian (NIH/NIA/IRP) [F]" w:date="2023-11-16T09:31:00Z">
                                          <w:rPr>
                                            <w:rFonts w:ascii="Times New Roman" w:hAnsi="Times New Roman" w:cs="Times New Roman"/>
                                            <w:sz w:val="20"/>
                                            <w:szCs w:val="20"/>
                                          </w:rPr>
                                        </w:rPrChange>
                                      </w:rPr>
                                      <w:delText>0.00 (0.18)</w:delText>
                                    </w:r>
                                  </w:del>
                                </w:p>
                              </w:tc>
                              <w:tc>
                                <w:tcPr>
                                  <w:tcW w:w="1437" w:type="dxa"/>
                                  <w:noWrap/>
                                  <w:vAlign w:val="center"/>
                                  <w:hideMark/>
                                  <w:tcPrChange w:id="3268" w:author="Maino Vieytes, Christian (NIH/NIA/IRP) [F]" w:date="2023-11-16T09:32:00Z">
                                    <w:tcPr>
                                      <w:tcW w:w="1437" w:type="dxa"/>
                                      <w:noWrap/>
                                      <w:vAlign w:val="center"/>
                                      <w:hideMark/>
                                    </w:tcPr>
                                  </w:tcPrChange>
                                </w:tcPr>
                                <w:p w14:paraId="47659375" w14:textId="0D80E04B" w:rsidR="008E210F" w:rsidRPr="00BF7D18" w:rsidDel="00FE4615" w:rsidRDefault="008E210F">
                                  <w:pPr>
                                    <w:jc w:val="center"/>
                                    <w:rPr>
                                      <w:del w:id="3269" w:author="Maino Vieytes, Christian (NIH/NIA/IRP) [F]" w:date="2023-11-15T15:46:00Z"/>
                                      <w:rFonts w:ascii="Times New Roman" w:hAnsi="Times New Roman" w:cs="Times New Roman"/>
                                      <w:sz w:val="18"/>
                                      <w:szCs w:val="18"/>
                                      <w:rPrChange w:id="3270" w:author="Maino Vieytes, Christian (NIH/NIA/IRP) [F]" w:date="2023-11-16T09:31:00Z">
                                        <w:rPr>
                                          <w:del w:id="3271" w:author="Maino Vieytes, Christian (NIH/NIA/IRP) [F]" w:date="2023-11-15T15:46:00Z"/>
                                          <w:rFonts w:ascii="Times New Roman" w:hAnsi="Times New Roman" w:cs="Times New Roman"/>
                                          <w:sz w:val="20"/>
                                          <w:szCs w:val="20"/>
                                        </w:rPr>
                                      </w:rPrChange>
                                    </w:rPr>
                                  </w:pPr>
                                </w:p>
                                <w:p w14:paraId="1ED6D0D7" w14:textId="5DF6D2CD" w:rsidR="008E210F" w:rsidRPr="00BF7D18" w:rsidDel="00FE4615" w:rsidRDefault="008E210F">
                                  <w:pPr>
                                    <w:jc w:val="center"/>
                                    <w:rPr>
                                      <w:del w:id="3272" w:author="Maino Vieytes, Christian (NIH/NIA/IRP) [F]" w:date="2023-11-15T15:46:00Z"/>
                                      <w:rFonts w:ascii="Times New Roman" w:hAnsi="Times New Roman" w:cs="Times New Roman"/>
                                      <w:sz w:val="18"/>
                                      <w:szCs w:val="18"/>
                                      <w:rPrChange w:id="3273" w:author="Maino Vieytes, Christian (NIH/NIA/IRP) [F]" w:date="2023-11-16T09:31:00Z">
                                        <w:rPr>
                                          <w:del w:id="3274" w:author="Maino Vieytes, Christian (NIH/NIA/IRP) [F]" w:date="2023-11-15T15:46:00Z"/>
                                          <w:rFonts w:ascii="Times New Roman" w:hAnsi="Times New Roman" w:cs="Times New Roman"/>
                                          <w:sz w:val="20"/>
                                          <w:szCs w:val="20"/>
                                        </w:rPr>
                                      </w:rPrChange>
                                    </w:rPr>
                                  </w:pPr>
                                  <w:del w:id="3275" w:author="Maino Vieytes, Christian (NIH/NIA/IRP) [F]" w:date="2023-11-15T15:46:00Z">
                                    <w:r w:rsidRPr="00BF7D18" w:rsidDel="00FE4615">
                                      <w:rPr>
                                        <w:rFonts w:ascii="Times New Roman" w:hAnsi="Times New Roman" w:cs="Times New Roman"/>
                                        <w:sz w:val="18"/>
                                        <w:szCs w:val="18"/>
                                        <w:rPrChange w:id="3276" w:author="Maino Vieytes, Christian (NIH/NIA/IRP) [F]" w:date="2023-11-16T09:31:00Z">
                                          <w:rPr>
                                            <w:rFonts w:ascii="Times New Roman" w:hAnsi="Times New Roman" w:cs="Times New Roman"/>
                                            <w:sz w:val="20"/>
                                            <w:szCs w:val="20"/>
                                          </w:rPr>
                                        </w:rPrChange>
                                      </w:rPr>
                                      <w:delText>0.08 (0.19)</w:delText>
                                    </w:r>
                                  </w:del>
                                </w:p>
                              </w:tc>
                              <w:tc>
                                <w:tcPr>
                                  <w:tcW w:w="1350" w:type="dxa"/>
                                  <w:noWrap/>
                                  <w:vAlign w:val="center"/>
                                  <w:hideMark/>
                                  <w:tcPrChange w:id="3277" w:author="Maino Vieytes, Christian (NIH/NIA/IRP) [F]" w:date="2023-11-16T09:32:00Z">
                                    <w:tcPr>
                                      <w:tcW w:w="1350" w:type="dxa"/>
                                      <w:noWrap/>
                                      <w:vAlign w:val="center"/>
                                      <w:hideMark/>
                                    </w:tcPr>
                                  </w:tcPrChange>
                                </w:tcPr>
                                <w:p w14:paraId="321679B6" w14:textId="6101FD5A" w:rsidR="008E210F" w:rsidRPr="00BF7D18" w:rsidDel="00FE4615" w:rsidRDefault="008E210F">
                                  <w:pPr>
                                    <w:jc w:val="center"/>
                                    <w:rPr>
                                      <w:del w:id="3278" w:author="Maino Vieytes, Christian (NIH/NIA/IRP) [F]" w:date="2023-11-15T15:46:00Z"/>
                                      <w:rFonts w:ascii="Times New Roman" w:hAnsi="Times New Roman" w:cs="Times New Roman"/>
                                      <w:sz w:val="18"/>
                                      <w:szCs w:val="18"/>
                                      <w:rPrChange w:id="3279" w:author="Maino Vieytes, Christian (NIH/NIA/IRP) [F]" w:date="2023-11-16T09:31:00Z">
                                        <w:rPr>
                                          <w:del w:id="3280" w:author="Maino Vieytes, Christian (NIH/NIA/IRP) [F]" w:date="2023-11-15T15:46:00Z"/>
                                          <w:rFonts w:ascii="Times New Roman" w:hAnsi="Times New Roman" w:cs="Times New Roman"/>
                                          <w:sz w:val="20"/>
                                          <w:szCs w:val="20"/>
                                        </w:rPr>
                                      </w:rPrChange>
                                    </w:rPr>
                                  </w:pPr>
                                </w:p>
                                <w:p w14:paraId="2347F809" w14:textId="46EE0178" w:rsidR="008E210F" w:rsidRPr="00BF7D18" w:rsidDel="00FE4615" w:rsidRDefault="008E210F">
                                  <w:pPr>
                                    <w:jc w:val="center"/>
                                    <w:rPr>
                                      <w:del w:id="3281" w:author="Maino Vieytes, Christian (NIH/NIA/IRP) [F]" w:date="2023-11-15T15:46:00Z"/>
                                      <w:rFonts w:ascii="Times New Roman" w:hAnsi="Times New Roman" w:cs="Times New Roman"/>
                                      <w:sz w:val="18"/>
                                      <w:szCs w:val="18"/>
                                      <w:rPrChange w:id="3282" w:author="Maino Vieytes, Christian (NIH/NIA/IRP) [F]" w:date="2023-11-16T09:31:00Z">
                                        <w:rPr>
                                          <w:del w:id="3283" w:author="Maino Vieytes, Christian (NIH/NIA/IRP) [F]" w:date="2023-11-15T15:46:00Z"/>
                                          <w:rFonts w:ascii="Times New Roman" w:hAnsi="Times New Roman" w:cs="Times New Roman"/>
                                          <w:sz w:val="20"/>
                                          <w:szCs w:val="20"/>
                                        </w:rPr>
                                      </w:rPrChange>
                                    </w:rPr>
                                  </w:pPr>
                                  <w:del w:id="3284" w:author="Maino Vieytes, Christian (NIH/NIA/IRP) [F]" w:date="2023-11-15T15:46:00Z">
                                    <w:r w:rsidRPr="00BF7D18" w:rsidDel="00FE4615">
                                      <w:rPr>
                                        <w:rFonts w:ascii="Times New Roman" w:hAnsi="Times New Roman" w:cs="Times New Roman"/>
                                        <w:sz w:val="18"/>
                                        <w:szCs w:val="18"/>
                                        <w:rPrChange w:id="3285" w:author="Maino Vieytes, Christian (NIH/NIA/IRP) [F]" w:date="2023-11-16T09:31:00Z">
                                          <w:rPr>
                                            <w:rFonts w:ascii="Times New Roman" w:hAnsi="Times New Roman" w:cs="Times New Roman"/>
                                            <w:sz w:val="20"/>
                                            <w:szCs w:val="20"/>
                                          </w:rPr>
                                        </w:rPrChange>
                                      </w:rPr>
                                      <w:delText>-0.01 (0.18)</w:delText>
                                    </w:r>
                                  </w:del>
                                </w:p>
                              </w:tc>
                              <w:tc>
                                <w:tcPr>
                                  <w:tcW w:w="1004" w:type="dxa"/>
                                  <w:vAlign w:val="center"/>
                                  <w:tcPrChange w:id="3286" w:author="Maino Vieytes, Christian (NIH/NIA/IRP) [F]" w:date="2023-11-16T09:32:00Z">
                                    <w:tcPr>
                                      <w:tcW w:w="1004" w:type="dxa"/>
                                      <w:vAlign w:val="bottom"/>
                                    </w:tcPr>
                                  </w:tcPrChange>
                                </w:tcPr>
                                <w:p w14:paraId="1B033E99" w14:textId="2F905DBD" w:rsidR="008E210F" w:rsidRPr="00BF7D18" w:rsidDel="00FE4615" w:rsidRDefault="008E210F">
                                  <w:pPr>
                                    <w:jc w:val="center"/>
                                    <w:rPr>
                                      <w:del w:id="3287" w:author="Maino Vieytes, Christian (NIH/NIA/IRP) [F]" w:date="2023-11-15T15:46:00Z"/>
                                      <w:rFonts w:ascii="Times New Roman" w:hAnsi="Times New Roman" w:cs="Times New Roman"/>
                                      <w:sz w:val="18"/>
                                      <w:szCs w:val="18"/>
                                      <w:rPrChange w:id="3288" w:author="Maino Vieytes, Christian (NIH/NIA/IRP) [F]" w:date="2023-11-16T09:31:00Z">
                                        <w:rPr>
                                          <w:del w:id="3289" w:author="Maino Vieytes, Christian (NIH/NIA/IRP) [F]" w:date="2023-11-15T15:46:00Z"/>
                                          <w:rFonts w:ascii="Times New Roman" w:hAnsi="Times New Roman" w:cs="Times New Roman"/>
                                          <w:sz w:val="20"/>
                                          <w:szCs w:val="20"/>
                                        </w:rPr>
                                      </w:rPrChange>
                                    </w:rPr>
                                  </w:pPr>
                                  <w:del w:id="3290" w:author="Maino Vieytes, Christian (NIH/NIA/IRP) [F]" w:date="2023-11-15T15:46:00Z">
                                    <w:r w:rsidRPr="00BF7D18" w:rsidDel="00FE4615">
                                      <w:rPr>
                                        <w:rFonts w:ascii="Times New Roman" w:hAnsi="Times New Roman" w:cs="Times New Roman"/>
                                        <w:sz w:val="18"/>
                                        <w:szCs w:val="18"/>
                                        <w:rPrChange w:id="3291" w:author="Maino Vieytes, Christian (NIH/NIA/IRP) [F]" w:date="2023-11-16T09:31:00Z">
                                          <w:rPr>
                                            <w:rFonts w:ascii="Times New Roman" w:hAnsi="Times New Roman" w:cs="Times New Roman"/>
                                            <w:sz w:val="20"/>
                                            <w:szCs w:val="20"/>
                                          </w:rPr>
                                        </w:rPrChange>
                                      </w:rPr>
                                      <w:delText>0.21</w:delText>
                                    </w:r>
                                  </w:del>
                                </w:p>
                              </w:tc>
                              <w:tc>
                                <w:tcPr>
                                  <w:tcW w:w="1151" w:type="dxa"/>
                                  <w:noWrap/>
                                  <w:vAlign w:val="center"/>
                                  <w:hideMark/>
                                  <w:tcPrChange w:id="3292" w:author="Maino Vieytes, Christian (NIH/NIA/IRP) [F]" w:date="2023-11-16T09:32:00Z">
                                    <w:tcPr>
                                      <w:tcW w:w="1151" w:type="dxa"/>
                                      <w:noWrap/>
                                      <w:vAlign w:val="bottom"/>
                                      <w:hideMark/>
                                    </w:tcPr>
                                  </w:tcPrChange>
                                </w:tcPr>
                                <w:p w14:paraId="66853870" w14:textId="6451902C" w:rsidR="008E210F" w:rsidRPr="00BF7D18" w:rsidDel="00FE4615" w:rsidRDefault="008E210F">
                                  <w:pPr>
                                    <w:jc w:val="center"/>
                                    <w:rPr>
                                      <w:del w:id="3293" w:author="Maino Vieytes, Christian (NIH/NIA/IRP) [F]" w:date="2023-11-15T15:46:00Z"/>
                                      <w:rFonts w:ascii="Times New Roman" w:hAnsi="Times New Roman" w:cs="Times New Roman"/>
                                      <w:sz w:val="18"/>
                                      <w:szCs w:val="18"/>
                                      <w:rPrChange w:id="3294" w:author="Maino Vieytes, Christian (NIH/NIA/IRP) [F]" w:date="2023-11-16T09:31:00Z">
                                        <w:rPr>
                                          <w:del w:id="3295" w:author="Maino Vieytes, Christian (NIH/NIA/IRP) [F]" w:date="2023-11-15T15:46:00Z"/>
                                          <w:rFonts w:ascii="Times New Roman" w:hAnsi="Times New Roman" w:cs="Times New Roman"/>
                                          <w:sz w:val="20"/>
                                          <w:szCs w:val="20"/>
                                        </w:rPr>
                                      </w:rPrChange>
                                    </w:rPr>
                                  </w:pPr>
                                  <w:del w:id="3296" w:author="Maino Vieytes, Christian (NIH/NIA/IRP) [F]" w:date="2023-11-15T15:46:00Z">
                                    <w:r w:rsidRPr="00BF7D18" w:rsidDel="00FE4615">
                                      <w:rPr>
                                        <w:rFonts w:ascii="Times New Roman" w:hAnsi="Times New Roman" w:cs="Times New Roman"/>
                                        <w:sz w:val="18"/>
                                        <w:szCs w:val="18"/>
                                        <w:rPrChange w:id="3297" w:author="Maino Vieytes, Christian (NIH/NIA/IRP) [F]" w:date="2023-11-16T09:31:00Z">
                                          <w:rPr>
                                            <w:rFonts w:ascii="Times New Roman" w:hAnsi="Times New Roman" w:cs="Times New Roman"/>
                                            <w:sz w:val="20"/>
                                            <w:szCs w:val="20"/>
                                          </w:rPr>
                                        </w:rPrChange>
                                      </w:rPr>
                                      <w:delText>&lt; 0.01</w:delText>
                                    </w:r>
                                  </w:del>
                                </w:p>
                              </w:tc>
                            </w:tr>
                            <w:tr w:rsidR="00BF7D18" w:rsidRPr="00BA33A1" w14:paraId="394198CE" w14:textId="77777777" w:rsidTr="00BF7D18">
                              <w:tblPrEx>
                                <w:tblW w:w="0" w:type="auto"/>
                                <w:tblPrExChange w:id="3298" w:author="Maino Vieytes, Christian (NIH/NIA/IRP) [F]" w:date="2023-11-16T09:32:00Z">
                                  <w:tblPrEx>
                                    <w:tblW w:w="0" w:type="auto"/>
                                  </w:tblPrEx>
                                </w:tblPrExChange>
                              </w:tblPrEx>
                              <w:trPr>
                                <w:trHeight w:val="320"/>
                                <w:trPrChange w:id="3299" w:author="Maino Vieytes, Christian (NIH/NIA/IRP) [F]" w:date="2023-11-16T09:32:00Z">
                                  <w:trPr>
                                    <w:trHeight w:val="320"/>
                                  </w:trPr>
                                </w:trPrChange>
                              </w:trPr>
                              <w:tc>
                                <w:tcPr>
                                  <w:tcW w:w="2456" w:type="dxa"/>
                                  <w:noWrap/>
                                  <w:vAlign w:val="center"/>
                                  <w:hideMark/>
                                  <w:tcPrChange w:id="3300" w:author="Maino Vieytes, Christian (NIH/NIA/IRP) [F]" w:date="2023-11-16T09:32:00Z">
                                    <w:tcPr>
                                      <w:tcW w:w="2456" w:type="dxa"/>
                                      <w:noWrap/>
                                      <w:vAlign w:val="center"/>
                                      <w:hideMark/>
                                    </w:tcPr>
                                  </w:tcPrChange>
                                </w:tcPr>
                                <w:p w14:paraId="0137414A" w14:textId="77777777" w:rsidR="00BF7D18" w:rsidRPr="00BA33A1" w:rsidRDefault="00BF7D18">
                                  <w:pPr>
                                    <w:rPr>
                                      <w:rFonts w:ascii="Times New Roman" w:hAnsi="Times New Roman" w:cs="Times New Roman"/>
                                      <w:sz w:val="18"/>
                                      <w:szCs w:val="18"/>
                                      <w:rPrChange w:id="3301"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02" w:author="Maino Vieytes, Christian (NIH/NIA/IRP) [F]" w:date="2023-11-15T16:32:00Z">
                                        <w:rPr>
                                          <w:rFonts w:ascii="Times New Roman" w:hAnsi="Times New Roman" w:cs="Times New Roman"/>
                                          <w:sz w:val="20"/>
                                          <w:szCs w:val="20"/>
                                        </w:rPr>
                                      </w:rPrChange>
                                    </w:rPr>
                                    <w:t>Prudent Pattern #1</w:t>
                                  </w:r>
                                  <w:r w:rsidRPr="00BA33A1">
                                    <w:rPr>
                                      <w:rFonts w:ascii="Times New Roman" w:hAnsi="Times New Roman" w:cs="Times New Roman"/>
                                      <w:sz w:val="18"/>
                                      <w:szCs w:val="18"/>
                                      <w:lang w:bidi="en-US"/>
                                      <w:rPrChange w:id="3303" w:author="Maino Vieytes, Christian (NIH/NIA/IRP) [F]" w:date="2023-11-15T16:32:00Z">
                                        <w:rPr>
                                          <w:rFonts w:ascii="Times New Roman" w:hAnsi="Times New Roman" w:cs="Times New Roman"/>
                                          <w:sz w:val="20"/>
                                          <w:szCs w:val="20"/>
                                          <w:lang w:bidi="en-US"/>
                                        </w:rPr>
                                      </w:rPrChange>
                                    </w:rPr>
                                    <w:t>‡</w:t>
                                  </w:r>
                                </w:p>
                                <w:p w14:paraId="3FD065EF" w14:textId="77777777" w:rsidR="00BF7D18" w:rsidRPr="00BA33A1" w:rsidRDefault="00BF7D18" w:rsidP="00BF7D18">
                                  <w:pPr>
                                    <w:rPr>
                                      <w:rFonts w:ascii="Times New Roman" w:hAnsi="Times New Roman" w:cs="Times New Roman"/>
                                      <w:sz w:val="18"/>
                                      <w:szCs w:val="18"/>
                                      <w:rPrChange w:id="3304"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05"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3306" w:author="Maino Vieytes, Christian (NIH/NIA/IRP) [F]" w:date="2023-11-16T09:32:00Z">
                                    <w:tcPr>
                                      <w:tcW w:w="1952" w:type="dxa"/>
                                      <w:noWrap/>
                                      <w:vAlign w:val="center"/>
                                      <w:hideMark/>
                                    </w:tcPr>
                                  </w:tcPrChange>
                                </w:tcPr>
                                <w:p w14:paraId="38E3688E" w14:textId="5EE8B877" w:rsidR="00BF7D18" w:rsidRPr="00BF7D18" w:rsidDel="008D619F" w:rsidRDefault="00BF7D18">
                                  <w:pPr>
                                    <w:jc w:val="center"/>
                                    <w:rPr>
                                      <w:del w:id="3307" w:author="Maino Vieytes, Christian (NIH/NIA/IRP) [F]" w:date="2023-11-15T16:31:00Z"/>
                                      <w:rFonts w:ascii="Times New Roman" w:hAnsi="Times New Roman" w:cs="Times New Roman"/>
                                      <w:sz w:val="18"/>
                                      <w:szCs w:val="18"/>
                                      <w:rPrChange w:id="3308" w:author="Maino Vieytes, Christian (NIH/NIA/IRP) [F]" w:date="2023-11-16T09:31:00Z">
                                        <w:rPr>
                                          <w:del w:id="3309" w:author="Maino Vieytes, Christian (NIH/NIA/IRP) [F]" w:date="2023-11-15T16:31:00Z"/>
                                          <w:rFonts w:ascii="Times New Roman" w:hAnsi="Times New Roman" w:cs="Times New Roman"/>
                                          <w:sz w:val="20"/>
                                          <w:szCs w:val="20"/>
                                        </w:rPr>
                                      </w:rPrChange>
                                    </w:rPr>
                                  </w:pPr>
                                  <w:ins w:id="3310" w:author="Maino Vieytes, Christian (NIH/NIA/IRP) [F]" w:date="2023-11-16T09:31:00Z">
                                    <w:r w:rsidRPr="00BF7D18">
                                      <w:rPr>
                                        <w:rFonts w:ascii="Times New Roman" w:hAnsi="Times New Roman" w:cs="Times New Roman"/>
                                        <w:color w:val="000000"/>
                                        <w:sz w:val="18"/>
                                        <w:szCs w:val="18"/>
                                        <w:rPrChange w:id="3311" w:author="Maino Vieytes, Christian (NIH/NIA/IRP) [F]" w:date="2023-11-16T09:31:00Z">
                                          <w:rPr>
                                            <w:rFonts w:ascii="Calibri" w:hAnsi="Calibri" w:cs="Calibri"/>
                                            <w:color w:val="000000"/>
                                          </w:rPr>
                                        </w:rPrChange>
                                      </w:rPr>
                                      <w:t>-0.03 (0.63)</w:t>
                                    </w:r>
                                  </w:ins>
                                </w:p>
                                <w:p w14:paraId="072ECFA7" w14:textId="64E04EF9" w:rsidR="00BF7D18" w:rsidRPr="00BF7D18" w:rsidRDefault="00BF7D18" w:rsidP="00BF7D18">
                                  <w:pPr>
                                    <w:jc w:val="center"/>
                                    <w:rPr>
                                      <w:rFonts w:ascii="Times New Roman" w:hAnsi="Times New Roman" w:cs="Times New Roman"/>
                                      <w:sz w:val="18"/>
                                      <w:szCs w:val="18"/>
                                      <w:rPrChange w:id="3312" w:author="Maino Vieytes, Christian (NIH/NIA/IRP) [F]" w:date="2023-11-16T09:31:00Z">
                                        <w:rPr>
                                          <w:rFonts w:ascii="Times New Roman" w:hAnsi="Times New Roman" w:cs="Times New Roman"/>
                                          <w:sz w:val="20"/>
                                          <w:szCs w:val="20"/>
                                        </w:rPr>
                                      </w:rPrChange>
                                    </w:rPr>
                                  </w:pPr>
                                  <w:del w:id="3313" w:author="Maino Vieytes, Christian (NIH/NIA/IRP) [F]" w:date="2023-11-15T16:31:00Z">
                                    <w:r w:rsidRPr="00BF7D18" w:rsidDel="008D619F">
                                      <w:rPr>
                                        <w:rFonts w:ascii="Times New Roman" w:hAnsi="Times New Roman" w:cs="Times New Roman"/>
                                        <w:sz w:val="18"/>
                                        <w:szCs w:val="18"/>
                                        <w:rPrChange w:id="3314" w:author="Maino Vieytes, Christian (NIH/NIA/IRP) [F]" w:date="2023-11-16T09:31:00Z">
                                          <w:rPr>
                                            <w:rFonts w:ascii="Times New Roman" w:hAnsi="Times New Roman" w:cs="Times New Roman"/>
                                            <w:sz w:val="20"/>
                                            <w:szCs w:val="20"/>
                                          </w:rPr>
                                        </w:rPrChange>
                                      </w:rPr>
                                      <w:delText>0.04 (0.62)</w:delText>
                                    </w:r>
                                  </w:del>
                                </w:p>
                              </w:tc>
                              <w:tc>
                                <w:tcPr>
                                  <w:tcW w:w="1437" w:type="dxa"/>
                                  <w:noWrap/>
                                  <w:vAlign w:val="center"/>
                                  <w:hideMark/>
                                  <w:tcPrChange w:id="3315" w:author="Maino Vieytes, Christian (NIH/NIA/IRP) [F]" w:date="2023-11-16T09:32:00Z">
                                    <w:tcPr>
                                      <w:tcW w:w="1437" w:type="dxa"/>
                                      <w:noWrap/>
                                      <w:vAlign w:val="center"/>
                                      <w:hideMark/>
                                    </w:tcPr>
                                  </w:tcPrChange>
                                </w:tcPr>
                                <w:p w14:paraId="29E0F8C2" w14:textId="4336EDB1" w:rsidR="00BF7D18" w:rsidRPr="00BF7D18" w:rsidDel="008D619F" w:rsidRDefault="00BF7D18">
                                  <w:pPr>
                                    <w:jc w:val="center"/>
                                    <w:rPr>
                                      <w:del w:id="3316" w:author="Maino Vieytes, Christian (NIH/NIA/IRP) [F]" w:date="2023-11-15T16:31:00Z"/>
                                      <w:rFonts w:ascii="Times New Roman" w:hAnsi="Times New Roman" w:cs="Times New Roman"/>
                                      <w:sz w:val="18"/>
                                      <w:szCs w:val="18"/>
                                      <w:rPrChange w:id="3317" w:author="Maino Vieytes, Christian (NIH/NIA/IRP) [F]" w:date="2023-11-16T09:31:00Z">
                                        <w:rPr>
                                          <w:del w:id="3318" w:author="Maino Vieytes, Christian (NIH/NIA/IRP) [F]" w:date="2023-11-15T16:31:00Z"/>
                                          <w:rFonts w:ascii="Times New Roman" w:hAnsi="Times New Roman" w:cs="Times New Roman"/>
                                          <w:sz w:val="20"/>
                                          <w:szCs w:val="20"/>
                                        </w:rPr>
                                      </w:rPrChange>
                                    </w:rPr>
                                  </w:pPr>
                                  <w:ins w:id="3319" w:author="Maino Vieytes, Christian (NIH/NIA/IRP) [F]" w:date="2023-11-16T09:31:00Z">
                                    <w:r w:rsidRPr="00BF7D18">
                                      <w:rPr>
                                        <w:rFonts w:ascii="Times New Roman" w:hAnsi="Times New Roman" w:cs="Times New Roman"/>
                                        <w:color w:val="000000"/>
                                        <w:sz w:val="18"/>
                                        <w:szCs w:val="18"/>
                                        <w:rPrChange w:id="3320" w:author="Maino Vieytes, Christian (NIH/NIA/IRP) [F]" w:date="2023-11-16T09:31:00Z">
                                          <w:rPr>
                                            <w:rFonts w:ascii="Calibri" w:hAnsi="Calibri" w:cs="Calibri"/>
                                            <w:color w:val="000000"/>
                                          </w:rPr>
                                        </w:rPrChange>
                                      </w:rPr>
                                      <w:t>0.1</w:t>
                                    </w:r>
                                  </w:ins>
                                  <w:ins w:id="3321" w:author="Maino Vieytes, Christian (NIH/NIA/IRP) [F]" w:date="2023-11-16T09:32:00Z">
                                    <w:r>
                                      <w:rPr>
                                        <w:rFonts w:ascii="Times New Roman" w:hAnsi="Times New Roman" w:cs="Times New Roman"/>
                                        <w:color w:val="000000"/>
                                        <w:sz w:val="18"/>
                                        <w:szCs w:val="18"/>
                                      </w:rPr>
                                      <w:t>0</w:t>
                                    </w:r>
                                  </w:ins>
                                  <w:ins w:id="3322" w:author="Maino Vieytes, Christian (NIH/NIA/IRP) [F]" w:date="2023-11-16T09:31:00Z">
                                    <w:r w:rsidRPr="00BF7D18">
                                      <w:rPr>
                                        <w:rFonts w:ascii="Times New Roman" w:hAnsi="Times New Roman" w:cs="Times New Roman"/>
                                        <w:color w:val="000000"/>
                                        <w:sz w:val="18"/>
                                        <w:szCs w:val="18"/>
                                        <w:rPrChange w:id="3323" w:author="Maino Vieytes, Christian (NIH/NIA/IRP) [F]" w:date="2023-11-16T09:31:00Z">
                                          <w:rPr>
                                            <w:rFonts w:ascii="Calibri" w:hAnsi="Calibri" w:cs="Calibri"/>
                                            <w:color w:val="000000"/>
                                          </w:rPr>
                                        </w:rPrChange>
                                      </w:rPr>
                                      <w:t xml:space="preserve"> (0.52)</w:t>
                                    </w:r>
                                  </w:ins>
                                </w:p>
                                <w:p w14:paraId="36B40212" w14:textId="40F4EEF3" w:rsidR="00BF7D18" w:rsidRPr="00BF7D18" w:rsidRDefault="00BF7D18" w:rsidP="00BF7D18">
                                  <w:pPr>
                                    <w:jc w:val="center"/>
                                    <w:rPr>
                                      <w:rFonts w:ascii="Times New Roman" w:hAnsi="Times New Roman" w:cs="Times New Roman"/>
                                      <w:sz w:val="18"/>
                                      <w:szCs w:val="18"/>
                                      <w:rPrChange w:id="3324" w:author="Maino Vieytes, Christian (NIH/NIA/IRP) [F]" w:date="2023-11-16T09:31:00Z">
                                        <w:rPr>
                                          <w:rFonts w:ascii="Times New Roman" w:hAnsi="Times New Roman" w:cs="Times New Roman"/>
                                          <w:sz w:val="20"/>
                                          <w:szCs w:val="20"/>
                                        </w:rPr>
                                      </w:rPrChange>
                                    </w:rPr>
                                  </w:pPr>
                                  <w:del w:id="3325" w:author="Maino Vieytes, Christian (NIH/NIA/IRP) [F]" w:date="2023-11-15T16:31:00Z">
                                    <w:r w:rsidRPr="00BF7D18" w:rsidDel="008D619F">
                                      <w:rPr>
                                        <w:rFonts w:ascii="Times New Roman" w:hAnsi="Times New Roman" w:cs="Times New Roman"/>
                                        <w:sz w:val="18"/>
                                        <w:szCs w:val="18"/>
                                        <w:rPrChange w:id="3326" w:author="Maino Vieytes, Christian (NIH/NIA/IRP) [F]" w:date="2023-11-16T09:31:00Z">
                                          <w:rPr>
                                            <w:rFonts w:ascii="Times New Roman" w:hAnsi="Times New Roman" w:cs="Times New Roman"/>
                                            <w:sz w:val="20"/>
                                            <w:szCs w:val="20"/>
                                          </w:rPr>
                                        </w:rPrChange>
                                      </w:rPr>
                                      <w:delText>-0.05 (0.62)</w:delText>
                                    </w:r>
                                  </w:del>
                                </w:p>
                              </w:tc>
                              <w:tc>
                                <w:tcPr>
                                  <w:tcW w:w="1350" w:type="dxa"/>
                                  <w:noWrap/>
                                  <w:vAlign w:val="center"/>
                                  <w:hideMark/>
                                  <w:tcPrChange w:id="3327" w:author="Maino Vieytes, Christian (NIH/NIA/IRP) [F]" w:date="2023-11-16T09:32:00Z">
                                    <w:tcPr>
                                      <w:tcW w:w="1350" w:type="dxa"/>
                                      <w:noWrap/>
                                      <w:vAlign w:val="center"/>
                                      <w:hideMark/>
                                    </w:tcPr>
                                  </w:tcPrChange>
                                </w:tcPr>
                                <w:p w14:paraId="32C02CFB" w14:textId="7A193736" w:rsidR="00BF7D18" w:rsidRPr="00BF7D18" w:rsidDel="008D619F" w:rsidRDefault="00BF7D18">
                                  <w:pPr>
                                    <w:jc w:val="center"/>
                                    <w:rPr>
                                      <w:del w:id="3328" w:author="Maino Vieytes, Christian (NIH/NIA/IRP) [F]" w:date="2023-11-15T16:31:00Z"/>
                                      <w:rFonts w:ascii="Times New Roman" w:hAnsi="Times New Roman" w:cs="Times New Roman"/>
                                      <w:sz w:val="18"/>
                                      <w:szCs w:val="18"/>
                                      <w:rPrChange w:id="3329" w:author="Maino Vieytes, Christian (NIH/NIA/IRP) [F]" w:date="2023-11-16T09:31:00Z">
                                        <w:rPr>
                                          <w:del w:id="3330" w:author="Maino Vieytes, Christian (NIH/NIA/IRP) [F]" w:date="2023-11-15T16:31:00Z"/>
                                          <w:rFonts w:ascii="Times New Roman" w:hAnsi="Times New Roman" w:cs="Times New Roman"/>
                                          <w:sz w:val="20"/>
                                          <w:szCs w:val="20"/>
                                        </w:rPr>
                                      </w:rPrChange>
                                    </w:rPr>
                                  </w:pPr>
                                  <w:ins w:id="3331" w:author="Maino Vieytes, Christian (NIH/NIA/IRP) [F]" w:date="2023-11-16T09:31:00Z">
                                    <w:r w:rsidRPr="00BF7D18">
                                      <w:rPr>
                                        <w:rFonts w:ascii="Times New Roman" w:hAnsi="Times New Roman" w:cs="Times New Roman"/>
                                        <w:color w:val="000000"/>
                                        <w:sz w:val="18"/>
                                        <w:szCs w:val="18"/>
                                        <w:rPrChange w:id="3332" w:author="Maino Vieytes, Christian (NIH/NIA/IRP) [F]" w:date="2023-11-16T09:31:00Z">
                                          <w:rPr>
                                            <w:rFonts w:ascii="Calibri" w:hAnsi="Calibri" w:cs="Calibri"/>
                                            <w:color w:val="000000"/>
                                          </w:rPr>
                                        </w:rPrChange>
                                      </w:rPr>
                                      <w:t>-0.04 (0.64)</w:t>
                                    </w:r>
                                  </w:ins>
                                </w:p>
                                <w:p w14:paraId="118A54C1" w14:textId="24CAE71C" w:rsidR="00BF7D18" w:rsidRPr="00BF7D18" w:rsidRDefault="00BF7D18" w:rsidP="00BF7D18">
                                  <w:pPr>
                                    <w:jc w:val="center"/>
                                    <w:rPr>
                                      <w:rFonts w:ascii="Times New Roman" w:hAnsi="Times New Roman" w:cs="Times New Roman"/>
                                      <w:sz w:val="18"/>
                                      <w:szCs w:val="18"/>
                                      <w:rPrChange w:id="3333" w:author="Maino Vieytes, Christian (NIH/NIA/IRP) [F]" w:date="2023-11-16T09:31:00Z">
                                        <w:rPr>
                                          <w:rFonts w:ascii="Times New Roman" w:hAnsi="Times New Roman" w:cs="Times New Roman"/>
                                          <w:sz w:val="20"/>
                                          <w:szCs w:val="20"/>
                                        </w:rPr>
                                      </w:rPrChange>
                                    </w:rPr>
                                  </w:pPr>
                                  <w:del w:id="3334" w:author="Maino Vieytes, Christian (NIH/NIA/IRP) [F]" w:date="2023-11-15T16:31:00Z">
                                    <w:r w:rsidRPr="00BF7D18" w:rsidDel="008D619F">
                                      <w:rPr>
                                        <w:rFonts w:ascii="Times New Roman" w:hAnsi="Times New Roman" w:cs="Times New Roman"/>
                                        <w:sz w:val="18"/>
                                        <w:szCs w:val="18"/>
                                        <w:rPrChange w:id="3335" w:author="Maino Vieytes, Christian (NIH/NIA/IRP) [F]" w:date="2023-11-16T09:31:00Z">
                                          <w:rPr>
                                            <w:rFonts w:ascii="Times New Roman" w:hAnsi="Times New Roman" w:cs="Times New Roman"/>
                                            <w:sz w:val="20"/>
                                            <w:szCs w:val="20"/>
                                          </w:rPr>
                                        </w:rPrChange>
                                      </w:rPr>
                                      <w:delText>0.05 (0.62)</w:delText>
                                    </w:r>
                                  </w:del>
                                </w:p>
                              </w:tc>
                              <w:tc>
                                <w:tcPr>
                                  <w:tcW w:w="1004" w:type="dxa"/>
                                  <w:vAlign w:val="center"/>
                                  <w:tcPrChange w:id="3336" w:author="Maino Vieytes, Christian (NIH/NIA/IRP) [F]" w:date="2023-11-16T09:32:00Z">
                                    <w:tcPr>
                                      <w:tcW w:w="1004" w:type="dxa"/>
                                      <w:vAlign w:val="bottom"/>
                                    </w:tcPr>
                                  </w:tcPrChange>
                                </w:tcPr>
                                <w:p w14:paraId="02E2331A" w14:textId="19338231" w:rsidR="00BF7D18" w:rsidRPr="00BF7D18" w:rsidRDefault="00BF7D18" w:rsidP="00BF7D18">
                                  <w:pPr>
                                    <w:jc w:val="center"/>
                                    <w:rPr>
                                      <w:rFonts w:ascii="Times New Roman" w:hAnsi="Times New Roman" w:cs="Times New Roman"/>
                                      <w:sz w:val="18"/>
                                      <w:szCs w:val="18"/>
                                      <w:rPrChange w:id="3337" w:author="Maino Vieytes, Christian (NIH/NIA/IRP) [F]" w:date="2023-11-16T09:31:00Z">
                                        <w:rPr>
                                          <w:rFonts w:ascii="Times New Roman" w:hAnsi="Times New Roman" w:cs="Times New Roman"/>
                                          <w:sz w:val="20"/>
                                          <w:szCs w:val="20"/>
                                        </w:rPr>
                                      </w:rPrChange>
                                    </w:rPr>
                                  </w:pPr>
                                  <w:ins w:id="3338" w:author="Maino Vieytes, Christian (NIH/NIA/IRP) [F]" w:date="2023-11-16T09:31:00Z">
                                    <w:r w:rsidRPr="00BF7D18">
                                      <w:rPr>
                                        <w:rFonts w:ascii="Times New Roman" w:hAnsi="Times New Roman" w:cs="Times New Roman"/>
                                        <w:color w:val="000000"/>
                                        <w:sz w:val="18"/>
                                        <w:szCs w:val="18"/>
                                        <w:rPrChange w:id="3339" w:author="Maino Vieytes, Christian (NIH/NIA/IRP) [F]" w:date="2023-11-16T09:31:00Z">
                                          <w:rPr>
                                            <w:rFonts w:ascii="Calibri" w:hAnsi="Calibri" w:cs="Calibri"/>
                                            <w:color w:val="000000"/>
                                          </w:rPr>
                                        </w:rPrChange>
                                      </w:rPr>
                                      <w:t>0.18</w:t>
                                    </w:r>
                                  </w:ins>
                                  <w:del w:id="3340" w:author="Maino Vieytes, Christian (NIH/NIA/IRP) [F]" w:date="2023-11-15T16:31:00Z">
                                    <w:r w:rsidRPr="00BF7D18" w:rsidDel="008D619F">
                                      <w:rPr>
                                        <w:rFonts w:ascii="Times New Roman" w:hAnsi="Times New Roman" w:cs="Times New Roman"/>
                                        <w:sz w:val="18"/>
                                        <w:szCs w:val="18"/>
                                        <w:rPrChange w:id="3341" w:author="Maino Vieytes, Christian (NIH/NIA/IRP) [F]" w:date="2023-11-16T09:31:00Z">
                                          <w:rPr>
                                            <w:rFonts w:ascii="Times New Roman" w:hAnsi="Times New Roman" w:cs="Times New Roman"/>
                                            <w:sz w:val="20"/>
                                            <w:szCs w:val="20"/>
                                          </w:rPr>
                                        </w:rPrChange>
                                      </w:rPr>
                                      <w:delText>-0.13</w:delText>
                                    </w:r>
                                  </w:del>
                                </w:p>
                              </w:tc>
                              <w:tc>
                                <w:tcPr>
                                  <w:tcW w:w="1151" w:type="dxa"/>
                                  <w:noWrap/>
                                  <w:vAlign w:val="center"/>
                                  <w:hideMark/>
                                  <w:tcPrChange w:id="3342" w:author="Maino Vieytes, Christian (NIH/NIA/IRP) [F]" w:date="2023-11-16T09:32:00Z">
                                    <w:tcPr>
                                      <w:tcW w:w="1151" w:type="dxa"/>
                                      <w:noWrap/>
                                      <w:vAlign w:val="bottom"/>
                                      <w:hideMark/>
                                    </w:tcPr>
                                  </w:tcPrChange>
                                </w:tcPr>
                                <w:p w14:paraId="3ACF2EC2" w14:textId="3B694F93" w:rsidR="00BF7D18" w:rsidRPr="00BF7D18" w:rsidRDefault="00BF7D18" w:rsidP="00BF7D18">
                                  <w:pPr>
                                    <w:jc w:val="center"/>
                                    <w:rPr>
                                      <w:rFonts w:ascii="Times New Roman" w:hAnsi="Times New Roman" w:cs="Times New Roman"/>
                                      <w:sz w:val="18"/>
                                      <w:szCs w:val="18"/>
                                      <w:rPrChange w:id="3343" w:author="Maino Vieytes, Christian (NIH/NIA/IRP) [F]" w:date="2023-11-16T09:31:00Z">
                                        <w:rPr>
                                          <w:rFonts w:ascii="Times New Roman" w:hAnsi="Times New Roman" w:cs="Times New Roman"/>
                                          <w:sz w:val="20"/>
                                          <w:szCs w:val="20"/>
                                        </w:rPr>
                                      </w:rPrChange>
                                    </w:rPr>
                                  </w:pPr>
                                  <w:ins w:id="3344" w:author="Maino Vieytes, Christian (NIH/NIA/IRP) [F]" w:date="2023-11-16T09:31:00Z">
                                    <w:r w:rsidRPr="00BF7D18">
                                      <w:rPr>
                                        <w:rFonts w:ascii="Times New Roman" w:hAnsi="Times New Roman" w:cs="Times New Roman"/>
                                        <w:color w:val="000000"/>
                                        <w:sz w:val="18"/>
                                        <w:szCs w:val="18"/>
                                        <w:rPrChange w:id="3345" w:author="Maino Vieytes, Christian (NIH/NIA/IRP) [F]" w:date="2023-11-16T09:31:00Z">
                                          <w:rPr>
                                            <w:rFonts w:ascii="Calibri" w:hAnsi="Calibri" w:cs="Calibri"/>
                                            <w:color w:val="000000"/>
                                          </w:rPr>
                                        </w:rPrChange>
                                      </w:rPr>
                                      <w:t>&lt; 0.01</w:t>
                                    </w:r>
                                  </w:ins>
                                  <w:del w:id="3346" w:author="Maino Vieytes, Christian (NIH/NIA/IRP) [F]" w:date="2023-11-15T16:31:00Z">
                                    <w:r w:rsidRPr="00BF7D18" w:rsidDel="008D619F">
                                      <w:rPr>
                                        <w:rFonts w:ascii="Times New Roman" w:hAnsi="Times New Roman" w:cs="Times New Roman"/>
                                        <w:sz w:val="18"/>
                                        <w:szCs w:val="18"/>
                                        <w:rPrChange w:id="3347" w:author="Maino Vieytes, Christian (NIH/NIA/IRP) [F]" w:date="2023-11-16T09:31:00Z">
                                          <w:rPr>
                                            <w:rFonts w:ascii="Times New Roman" w:hAnsi="Times New Roman" w:cs="Times New Roman"/>
                                            <w:sz w:val="20"/>
                                            <w:szCs w:val="20"/>
                                          </w:rPr>
                                        </w:rPrChange>
                                      </w:rPr>
                                      <w:delText>0.05</w:delText>
                                    </w:r>
                                  </w:del>
                                </w:p>
                              </w:tc>
                            </w:tr>
                            <w:tr w:rsidR="00BF7D18" w:rsidRPr="00BA33A1" w14:paraId="67F79BF3" w14:textId="77777777" w:rsidTr="00BF7D18">
                              <w:tblPrEx>
                                <w:tblW w:w="0" w:type="auto"/>
                                <w:tblPrExChange w:id="3348" w:author="Maino Vieytes, Christian (NIH/NIA/IRP) [F]" w:date="2023-11-16T09:32:00Z">
                                  <w:tblPrEx>
                                    <w:tblW w:w="0" w:type="auto"/>
                                  </w:tblPrEx>
                                </w:tblPrExChange>
                              </w:tblPrEx>
                              <w:trPr>
                                <w:trHeight w:val="320"/>
                                <w:trPrChange w:id="3349" w:author="Maino Vieytes, Christian (NIH/NIA/IRP) [F]" w:date="2023-11-16T09:32:00Z">
                                  <w:trPr>
                                    <w:trHeight w:val="320"/>
                                  </w:trPr>
                                </w:trPrChange>
                              </w:trPr>
                              <w:tc>
                                <w:tcPr>
                                  <w:tcW w:w="2456" w:type="dxa"/>
                                  <w:tcBorders>
                                    <w:bottom w:val="single" w:sz="4" w:space="0" w:color="auto"/>
                                  </w:tcBorders>
                                  <w:noWrap/>
                                  <w:vAlign w:val="center"/>
                                  <w:hideMark/>
                                  <w:tcPrChange w:id="3350" w:author="Maino Vieytes, Christian (NIH/NIA/IRP) [F]" w:date="2023-11-16T09:32:00Z">
                                    <w:tcPr>
                                      <w:tcW w:w="2456" w:type="dxa"/>
                                      <w:tcBorders>
                                        <w:bottom w:val="single" w:sz="4" w:space="0" w:color="auto"/>
                                      </w:tcBorders>
                                      <w:noWrap/>
                                      <w:vAlign w:val="center"/>
                                      <w:hideMark/>
                                    </w:tcPr>
                                  </w:tcPrChange>
                                </w:tcPr>
                                <w:p w14:paraId="248FD687" w14:textId="77777777" w:rsidR="00BF7D18" w:rsidRPr="00BA33A1" w:rsidRDefault="00BF7D18" w:rsidP="00BF7D18">
                                  <w:pPr>
                                    <w:rPr>
                                      <w:rFonts w:ascii="Times New Roman" w:hAnsi="Times New Roman" w:cs="Times New Roman"/>
                                      <w:sz w:val="18"/>
                                      <w:szCs w:val="18"/>
                                      <w:rPrChange w:id="3351"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52" w:author="Maino Vieytes, Christian (NIH/NIA/IRP) [F]" w:date="2023-11-15T16:32:00Z">
                                        <w:rPr>
                                          <w:rFonts w:ascii="Times New Roman" w:hAnsi="Times New Roman" w:cs="Times New Roman"/>
                                          <w:sz w:val="20"/>
                                          <w:szCs w:val="20"/>
                                        </w:rPr>
                                      </w:rPrChange>
                                    </w:rPr>
                                    <w:t>Prudent Pattern #2</w:t>
                                  </w:r>
                                  <w:r w:rsidRPr="00BA33A1">
                                    <w:rPr>
                                      <w:rFonts w:ascii="Times New Roman" w:hAnsi="Times New Roman" w:cs="Times New Roman"/>
                                      <w:sz w:val="18"/>
                                      <w:szCs w:val="18"/>
                                      <w:lang w:bidi="en-US"/>
                                      <w:rPrChange w:id="3353" w:author="Maino Vieytes, Christian (NIH/NIA/IRP) [F]" w:date="2023-11-15T16:32:00Z">
                                        <w:rPr>
                                          <w:rFonts w:ascii="Times New Roman" w:hAnsi="Times New Roman" w:cs="Times New Roman"/>
                                          <w:sz w:val="20"/>
                                          <w:szCs w:val="20"/>
                                          <w:lang w:bidi="en-US"/>
                                        </w:rPr>
                                      </w:rPrChange>
                                    </w:rPr>
                                    <w:t>‡</w:t>
                                  </w:r>
                                </w:p>
                                <w:p w14:paraId="3D25BBA8" w14:textId="77777777" w:rsidR="00BF7D18" w:rsidRPr="00BA33A1" w:rsidRDefault="00BF7D18" w:rsidP="00BF7D18">
                                  <w:pPr>
                                    <w:rPr>
                                      <w:rFonts w:ascii="Times New Roman" w:hAnsi="Times New Roman" w:cs="Times New Roman"/>
                                      <w:sz w:val="18"/>
                                      <w:szCs w:val="18"/>
                                      <w:rPrChange w:id="3354"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55"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hideMark/>
                                  <w:tcPrChange w:id="3356" w:author="Maino Vieytes, Christian (NIH/NIA/IRP) [F]" w:date="2023-11-16T09:32:00Z">
                                    <w:tcPr>
                                      <w:tcW w:w="1952" w:type="dxa"/>
                                      <w:tcBorders>
                                        <w:bottom w:val="single" w:sz="4" w:space="0" w:color="auto"/>
                                      </w:tcBorders>
                                      <w:noWrap/>
                                      <w:vAlign w:val="center"/>
                                      <w:hideMark/>
                                    </w:tcPr>
                                  </w:tcPrChange>
                                </w:tcPr>
                                <w:p w14:paraId="6B9CE1DD" w14:textId="23EA982E" w:rsidR="00BF7D18" w:rsidRPr="00BF7D18" w:rsidDel="00B06118" w:rsidRDefault="00BF7D18">
                                  <w:pPr>
                                    <w:jc w:val="center"/>
                                    <w:rPr>
                                      <w:del w:id="3357" w:author="Maino Vieytes, Christian (NIH/NIA/IRP) [F]" w:date="2023-11-15T16:32:00Z"/>
                                      <w:rFonts w:ascii="Times New Roman" w:hAnsi="Times New Roman" w:cs="Times New Roman"/>
                                      <w:sz w:val="18"/>
                                      <w:szCs w:val="18"/>
                                      <w:rPrChange w:id="3358" w:author="Maino Vieytes, Christian (NIH/NIA/IRP) [F]" w:date="2023-11-16T09:31:00Z">
                                        <w:rPr>
                                          <w:del w:id="3359" w:author="Maino Vieytes, Christian (NIH/NIA/IRP) [F]" w:date="2023-11-15T16:32:00Z"/>
                                          <w:rFonts w:ascii="Times New Roman" w:hAnsi="Times New Roman" w:cs="Times New Roman"/>
                                          <w:sz w:val="20"/>
                                          <w:szCs w:val="20"/>
                                        </w:rPr>
                                      </w:rPrChange>
                                    </w:rPr>
                                  </w:pPr>
                                  <w:ins w:id="3360" w:author="Maino Vieytes, Christian (NIH/NIA/IRP) [F]" w:date="2023-11-16T09:31:00Z">
                                    <w:r w:rsidRPr="00BF7D18">
                                      <w:rPr>
                                        <w:rFonts w:ascii="Times New Roman" w:hAnsi="Times New Roman" w:cs="Times New Roman"/>
                                        <w:color w:val="000000"/>
                                        <w:sz w:val="18"/>
                                        <w:szCs w:val="18"/>
                                        <w:rPrChange w:id="3361" w:author="Maino Vieytes, Christian (NIH/NIA/IRP) [F]" w:date="2023-11-16T09:31:00Z">
                                          <w:rPr>
                                            <w:rFonts w:ascii="Calibri" w:hAnsi="Calibri" w:cs="Calibri"/>
                                            <w:color w:val="000000"/>
                                          </w:rPr>
                                        </w:rPrChange>
                                      </w:rPr>
                                      <w:t>0.13 (0.91)</w:t>
                                    </w:r>
                                  </w:ins>
                                </w:p>
                                <w:p w14:paraId="7C91C036" w14:textId="42FD568D" w:rsidR="00BF7D18" w:rsidRPr="00BF7D18" w:rsidRDefault="00BF7D18" w:rsidP="00BF7D18">
                                  <w:pPr>
                                    <w:jc w:val="center"/>
                                    <w:rPr>
                                      <w:rFonts w:ascii="Times New Roman" w:hAnsi="Times New Roman" w:cs="Times New Roman"/>
                                      <w:sz w:val="18"/>
                                      <w:szCs w:val="18"/>
                                      <w:rPrChange w:id="3362" w:author="Maino Vieytes, Christian (NIH/NIA/IRP) [F]" w:date="2023-11-16T09:31:00Z">
                                        <w:rPr>
                                          <w:rFonts w:ascii="Times New Roman" w:hAnsi="Times New Roman" w:cs="Times New Roman"/>
                                          <w:sz w:val="20"/>
                                          <w:szCs w:val="20"/>
                                        </w:rPr>
                                      </w:rPrChange>
                                    </w:rPr>
                                  </w:pPr>
                                  <w:del w:id="3363" w:author="Maino Vieytes, Christian (NIH/NIA/IRP) [F]" w:date="2023-11-15T16:32:00Z">
                                    <w:r w:rsidRPr="00BF7D18" w:rsidDel="00B06118">
                                      <w:rPr>
                                        <w:rFonts w:ascii="Times New Roman" w:hAnsi="Times New Roman" w:cs="Times New Roman"/>
                                        <w:sz w:val="18"/>
                                        <w:szCs w:val="18"/>
                                        <w:rPrChange w:id="3364" w:author="Maino Vieytes, Christian (NIH/NIA/IRP) [F]" w:date="2023-11-16T09:31:00Z">
                                          <w:rPr>
                                            <w:rFonts w:ascii="Times New Roman" w:hAnsi="Times New Roman" w:cs="Times New Roman"/>
                                            <w:sz w:val="20"/>
                                            <w:szCs w:val="20"/>
                                          </w:rPr>
                                        </w:rPrChange>
                                      </w:rPr>
                                      <w:delText>-0.04 (1.41)</w:delText>
                                    </w:r>
                                  </w:del>
                                </w:p>
                              </w:tc>
                              <w:tc>
                                <w:tcPr>
                                  <w:tcW w:w="1437" w:type="dxa"/>
                                  <w:tcBorders>
                                    <w:bottom w:val="single" w:sz="4" w:space="0" w:color="auto"/>
                                  </w:tcBorders>
                                  <w:noWrap/>
                                  <w:vAlign w:val="center"/>
                                  <w:hideMark/>
                                  <w:tcPrChange w:id="3365" w:author="Maino Vieytes, Christian (NIH/NIA/IRP) [F]" w:date="2023-11-16T09:32:00Z">
                                    <w:tcPr>
                                      <w:tcW w:w="1437" w:type="dxa"/>
                                      <w:tcBorders>
                                        <w:bottom w:val="single" w:sz="4" w:space="0" w:color="auto"/>
                                      </w:tcBorders>
                                      <w:noWrap/>
                                      <w:vAlign w:val="center"/>
                                      <w:hideMark/>
                                    </w:tcPr>
                                  </w:tcPrChange>
                                </w:tcPr>
                                <w:p w14:paraId="7E87CB3A" w14:textId="29A3F6A9" w:rsidR="00BF7D18" w:rsidRPr="00BF7D18" w:rsidDel="00B06118" w:rsidRDefault="00BF7D18">
                                  <w:pPr>
                                    <w:jc w:val="center"/>
                                    <w:rPr>
                                      <w:del w:id="3366" w:author="Maino Vieytes, Christian (NIH/NIA/IRP) [F]" w:date="2023-11-15T16:32:00Z"/>
                                      <w:rFonts w:ascii="Times New Roman" w:hAnsi="Times New Roman" w:cs="Times New Roman"/>
                                      <w:sz w:val="18"/>
                                      <w:szCs w:val="18"/>
                                      <w:rPrChange w:id="3367" w:author="Maino Vieytes, Christian (NIH/NIA/IRP) [F]" w:date="2023-11-16T09:31:00Z">
                                        <w:rPr>
                                          <w:del w:id="3368" w:author="Maino Vieytes, Christian (NIH/NIA/IRP) [F]" w:date="2023-11-15T16:32:00Z"/>
                                          <w:rFonts w:ascii="Times New Roman" w:hAnsi="Times New Roman" w:cs="Times New Roman"/>
                                          <w:sz w:val="20"/>
                                          <w:szCs w:val="20"/>
                                        </w:rPr>
                                      </w:rPrChange>
                                    </w:rPr>
                                  </w:pPr>
                                  <w:ins w:id="3369" w:author="Maino Vieytes, Christian (NIH/NIA/IRP) [F]" w:date="2023-11-16T09:31:00Z">
                                    <w:r w:rsidRPr="00BF7D18">
                                      <w:rPr>
                                        <w:rFonts w:ascii="Times New Roman" w:hAnsi="Times New Roman" w:cs="Times New Roman"/>
                                        <w:color w:val="000000"/>
                                        <w:sz w:val="18"/>
                                        <w:szCs w:val="18"/>
                                        <w:rPrChange w:id="3370" w:author="Maino Vieytes, Christian (NIH/NIA/IRP) [F]" w:date="2023-11-16T09:31:00Z">
                                          <w:rPr>
                                            <w:rFonts w:ascii="Calibri" w:hAnsi="Calibri" w:cs="Calibri"/>
                                            <w:color w:val="000000"/>
                                          </w:rPr>
                                        </w:rPrChange>
                                      </w:rPr>
                                      <w:t>0.23 (0.88)</w:t>
                                    </w:r>
                                  </w:ins>
                                </w:p>
                                <w:p w14:paraId="3A8C7AC3" w14:textId="5176FD0C" w:rsidR="00BF7D18" w:rsidRPr="00BF7D18" w:rsidRDefault="00BF7D18" w:rsidP="00BF7D18">
                                  <w:pPr>
                                    <w:jc w:val="center"/>
                                    <w:rPr>
                                      <w:rFonts w:ascii="Times New Roman" w:hAnsi="Times New Roman" w:cs="Times New Roman"/>
                                      <w:sz w:val="18"/>
                                      <w:szCs w:val="18"/>
                                      <w:rPrChange w:id="3371" w:author="Maino Vieytes, Christian (NIH/NIA/IRP) [F]" w:date="2023-11-16T09:31:00Z">
                                        <w:rPr>
                                          <w:rFonts w:ascii="Times New Roman" w:hAnsi="Times New Roman" w:cs="Times New Roman"/>
                                          <w:sz w:val="20"/>
                                          <w:szCs w:val="20"/>
                                        </w:rPr>
                                      </w:rPrChange>
                                    </w:rPr>
                                  </w:pPr>
                                  <w:del w:id="3372" w:author="Maino Vieytes, Christian (NIH/NIA/IRP) [F]" w:date="2023-11-15T16:32:00Z">
                                    <w:r w:rsidRPr="00BF7D18" w:rsidDel="00B06118">
                                      <w:rPr>
                                        <w:rFonts w:ascii="Times New Roman" w:hAnsi="Times New Roman" w:cs="Times New Roman"/>
                                        <w:sz w:val="18"/>
                                        <w:szCs w:val="18"/>
                                        <w:rPrChange w:id="3373" w:author="Maino Vieytes, Christian (NIH/NIA/IRP) [F]" w:date="2023-11-16T09:31:00Z">
                                          <w:rPr>
                                            <w:rFonts w:ascii="Times New Roman" w:hAnsi="Times New Roman" w:cs="Times New Roman"/>
                                            <w:sz w:val="20"/>
                                            <w:szCs w:val="20"/>
                                          </w:rPr>
                                        </w:rPrChange>
                                      </w:rPr>
                                      <w:delText>-0.35 (1.46)</w:delText>
                                    </w:r>
                                  </w:del>
                                </w:p>
                              </w:tc>
                              <w:tc>
                                <w:tcPr>
                                  <w:tcW w:w="1350" w:type="dxa"/>
                                  <w:tcBorders>
                                    <w:bottom w:val="single" w:sz="4" w:space="0" w:color="auto"/>
                                  </w:tcBorders>
                                  <w:noWrap/>
                                  <w:vAlign w:val="center"/>
                                  <w:hideMark/>
                                  <w:tcPrChange w:id="3374" w:author="Maino Vieytes, Christian (NIH/NIA/IRP) [F]" w:date="2023-11-16T09:32:00Z">
                                    <w:tcPr>
                                      <w:tcW w:w="1350" w:type="dxa"/>
                                      <w:tcBorders>
                                        <w:bottom w:val="single" w:sz="4" w:space="0" w:color="auto"/>
                                      </w:tcBorders>
                                      <w:noWrap/>
                                      <w:vAlign w:val="center"/>
                                      <w:hideMark/>
                                    </w:tcPr>
                                  </w:tcPrChange>
                                </w:tcPr>
                                <w:p w14:paraId="3A4E6D12" w14:textId="674D78E3" w:rsidR="00BF7D18" w:rsidRPr="00BF7D18" w:rsidDel="00B06118" w:rsidRDefault="00BF7D18">
                                  <w:pPr>
                                    <w:jc w:val="center"/>
                                    <w:rPr>
                                      <w:del w:id="3375" w:author="Maino Vieytes, Christian (NIH/NIA/IRP) [F]" w:date="2023-11-15T16:32:00Z"/>
                                      <w:rFonts w:ascii="Times New Roman" w:hAnsi="Times New Roman" w:cs="Times New Roman"/>
                                      <w:sz w:val="18"/>
                                      <w:szCs w:val="18"/>
                                      <w:rPrChange w:id="3376" w:author="Maino Vieytes, Christian (NIH/NIA/IRP) [F]" w:date="2023-11-16T09:31:00Z">
                                        <w:rPr>
                                          <w:del w:id="3377" w:author="Maino Vieytes, Christian (NIH/NIA/IRP) [F]" w:date="2023-11-15T16:32:00Z"/>
                                          <w:rFonts w:ascii="Times New Roman" w:hAnsi="Times New Roman" w:cs="Times New Roman"/>
                                          <w:sz w:val="20"/>
                                          <w:szCs w:val="20"/>
                                        </w:rPr>
                                      </w:rPrChange>
                                    </w:rPr>
                                  </w:pPr>
                                  <w:ins w:id="3378" w:author="Maino Vieytes, Christian (NIH/NIA/IRP) [F]" w:date="2023-11-16T09:31:00Z">
                                    <w:r w:rsidRPr="00BF7D18">
                                      <w:rPr>
                                        <w:rFonts w:ascii="Times New Roman" w:hAnsi="Times New Roman" w:cs="Times New Roman"/>
                                        <w:color w:val="000000"/>
                                        <w:sz w:val="18"/>
                                        <w:szCs w:val="18"/>
                                        <w:rPrChange w:id="3379" w:author="Maino Vieytes, Christian (NIH/NIA/IRP) [F]" w:date="2023-11-16T09:31:00Z">
                                          <w:rPr>
                                            <w:rFonts w:ascii="Calibri" w:hAnsi="Calibri" w:cs="Calibri"/>
                                            <w:color w:val="000000"/>
                                          </w:rPr>
                                        </w:rPrChange>
                                      </w:rPr>
                                      <w:t>0.12 (0.92)</w:t>
                                    </w:r>
                                  </w:ins>
                                </w:p>
                                <w:p w14:paraId="6DBB2A65" w14:textId="06FCBC57" w:rsidR="00BF7D18" w:rsidRPr="00BF7D18" w:rsidRDefault="00BF7D18" w:rsidP="00BF7D18">
                                  <w:pPr>
                                    <w:jc w:val="center"/>
                                    <w:rPr>
                                      <w:rFonts w:ascii="Times New Roman" w:hAnsi="Times New Roman" w:cs="Times New Roman"/>
                                      <w:sz w:val="18"/>
                                      <w:szCs w:val="18"/>
                                      <w:rPrChange w:id="3380" w:author="Maino Vieytes, Christian (NIH/NIA/IRP) [F]" w:date="2023-11-16T09:31:00Z">
                                        <w:rPr>
                                          <w:rFonts w:ascii="Times New Roman" w:hAnsi="Times New Roman" w:cs="Times New Roman"/>
                                          <w:sz w:val="20"/>
                                          <w:szCs w:val="20"/>
                                        </w:rPr>
                                      </w:rPrChange>
                                    </w:rPr>
                                  </w:pPr>
                                  <w:del w:id="3381" w:author="Maino Vieytes, Christian (NIH/NIA/IRP) [F]" w:date="2023-11-15T16:32:00Z">
                                    <w:r w:rsidRPr="00BF7D18" w:rsidDel="00B06118">
                                      <w:rPr>
                                        <w:rFonts w:ascii="Times New Roman" w:hAnsi="Times New Roman" w:cs="Times New Roman"/>
                                        <w:sz w:val="18"/>
                                        <w:szCs w:val="18"/>
                                        <w:rPrChange w:id="3382" w:author="Maino Vieytes, Christian (NIH/NIA/IRP) [F]" w:date="2023-11-16T09:31:00Z">
                                          <w:rPr>
                                            <w:rFonts w:ascii="Times New Roman" w:hAnsi="Times New Roman" w:cs="Times New Roman"/>
                                            <w:sz w:val="20"/>
                                            <w:szCs w:val="20"/>
                                          </w:rPr>
                                        </w:rPrChange>
                                      </w:rPr>
                                      <w:delText>-0.01 (1.40)</w:delText>
                                    </w:r>
                                  </w:del>
                                </w:p>
                              </w:tc>
                              <w:tc>
                                <w:tcPr>
                                  <w:tcW w:w="1004" w:type="dxa"/>
                                  <w:tcBorders>
                                    <w:bottom w:val="single" w:sz="4" w:space="0" w:color="auto"/>
                                  </w:tcBorders>
                                  <w:vAlign w:val="center"/>
                                  <w:tcPrChange w:id="3383" w:author="Maino Vieytes, Christian (NIH/NIA/IRP) [F]" w:date="2023-11-16T09:32:00Z">
                                    <w:tcPr>
                                      <w:tcW w:w="1004" w:type="dxa"/>
                                      <w:tcBorders>
                                        <w:bottom w:val="single" w:sz="4" w:space="0" w:color="auto"/>
                                      </w:tcBorders>
                                      <w:vAlign w:val="bottom"/>
                                    </w:tcPr>
                                  </w:tcPrChange>
                                </w:tcPr>
                                <w:p w14:paraId="4056633F" w14:textId="46C61144" w:rsidR="00BF7D18" w:rsidRPr="00BF7D18" w:rsidRDefault="00BF7D18" w:rsidP="00BF7D18">
                                  <w:pPr>
                                    <w:jc w:val="center"/>
                                    <w:rPr>
                                      <w:rFonts w:ascii="Times New Roman" w:hAnsi="Times New Roman" w:cs="Times New Roman"/>
                                      <w:sz w:val="18"/>
                                      <w:szCs w:val="18"/>
                                      <w:rPrChange w:id="3384" w:author="Maino Vieytes, Christian (NIH/NIA/IRP) [F]" w:date="2023-11-16T09:31:00Z">
                                        <w:rPr>
                                          <w:rFonts w:ascii="Times New Roman" w:hAnsi="Times New Roman" w:cs="Times New Roman"/>
                                          <w:sz w:val="20"/>
                                          <w:szCs w:val="20"/>
                                        </w:rPr>
                                      </w:rPrChange>
                                    </w:rPr>
                                  </w:pPr>
                                  <w:ins w:id="3385" w:author="Maino Vieytes, Christian (NIH/NIA/IRP) [F]" w:date="2023-11-16T09:31:00Z">
                                    <w:r w:rsidRPr="00BF7D18">
                                      <w:rPr>
                                        <w:rFonts w:ascii="Times New Roman" w:hAnsi="Times New Roman" w:cs="Times New Roman"/>
                                        <w:color w:val="000000"/>
                                        <w:sz w:val="18"/>
                                        <w:szCs w:val="18"/>
                                        <w:rPrChange w:id="3386" w:author="Maino Vieytes, Christian (NIH/NIA/IRP) [F]" w:date="2023-11-16T09:31:00Z">
                                          <w:rPr>
                                            <w:rFonts w:ascii="Calibri" w:hAnsi="Calibri" w:cs="Calibri"/>
                                            <w:color w:val="000000"/>
                                          </w:rPr>
                                        </w:rPrChange>
                                      </w:rPr>
                                      <w:t>0.12</w:t>
                                    </w:r>
                                  </w:ins>
                                  <w:del w:id="3387" w:author="Maino Vieytes, Christian (NIH/NIA/IRP) [F]" w:date="2023-11-15T16:32:00Z">
                                    <w:r w:rsidRPr="00BF7D18" w:rsidDel="00B06118">
                                      <w:rPr>
                                        <w:rFonts w:ascii="Times New Roman" w:hAnsi="Times New Roman" w:cs="Times New Roman"/>
                                        <w:sz w:val="18"/>
                                        <w:szCs w:val="18"/>
                                        <w:rPrChange w:id="3388" w:author="Maino Vieytes, Christian (NIH/NIA/IRP) [F]" w:date="2023-11-16T09:31:00Z">
                                          <w:rPr>
                                            <w:rFonts w:ascii="Times New Roman" w:hAnsi="Times New Roman" w:cs="Times New Roman"/>
                                            <w:sz w:val="20"/>
                                            <w:szCs w:val="20"/>
                                          </w:rPr>
                                        </w:rPrChange>
                                      </w:rPr>
                                      <w:delText>-0.28</w:delText>
                                    </w:r>
                                  </w:del>
                                </w:p>
                              </w:tc>
                              <w:tc>
                                <w:tcPr>
                                  <w:tcW w:w="1151" w:type="dxa"/>
                                  <w:tcBorders>
                                    <w:bottom w:val="single" w:sz="4" w:space="0" w:color="auto"/>
                                  </w:tcBorders>
                                  <w:noWrap/>
                                  <w:vAlign w:val="center"/>
                                  <w:hideMark/>
                                  <w:tcPrChange w:id="3389" w:author="Maino Vieytes, Christian (NIH/NIA/IRP) [F]" w:date="2023-11-16T09:32:00Z">
                                    <w:tcPr>
                                      <w:tcW w:w="1151" w:type="dxa"/>
                                      <w:tcBorders>
                                        <w:bottom w:val="single" w:sz="4" w:space="0" w:color="auto"/>
                                      </w:tcBorders>
                                      <w:noWrap/>
                                      <w:vAlign w:val="bottom"/>
                                      <w:hideMark/>
                                    </w:tcPr>
                                  </w:tcPrChange>
                                </w:tcPr>
                                <w:p w14:paraId="4D2A39C8" w14:textId="524AC909" w:rsidR="00BF7D18" w:rsidRPr="00BF7D18" w:rsidRDefault="00BF7D18" w:rsidP="00BF7D18">
                                  <w:pPr>
                                    <w:jc w:val="center"/>
                                    <w:rPr>
                                      <w:rFonts w:ascii="Times New Roman" w:hAnsi="Times New Roman" w:cs="Times New Roman"/>
                                      <w:sz w:val="18"/>
                                      <w:szCs w:val="18"/>
                                      <w:rPrChange w:id="3390" w:author="Maino Vieytes, Christian (NIH/NIA/IRP) [F]" w:date="2023-11-16T09:31:00Z">
                                        <w:rPr>
                                          <w:rFonts w:ascii="Times New Roman" w:hAnsi="Times New Roman" w:cs="Times New Roman"/>
                                          <w:sz w:val="20"/>
                                          <w:szCs w:val="20"/>
                                        </w:rPr>
                                      </w:rPrChange>
                                    </w:rPr>
                                  </w:pPr>
                                  <w:ins w:id="3391" w:author="Maino Vieytes, Christian (NIH/NIA/IRP) [F]" w:date="2023-11-16T09:31:00Z">
                                    <w:r w:rsidRPr="00BF7D18">
                                      <w:rPr>
                                        <w:rFonts w:ascii="Times New Roman" w:hAnsi="Times New Roman" w:cs="Times New Roman"/>
                                        <w:color w:val="000000"/>
                                        <w:sz w:val="18"/>
                                        <w:szCs w:val="18"/>
                                        <w:rPrChange w:id="3392" w:author="Maino Vieytes, Christian (NIH/NIA/IRP) [F]" w:date="2023-11-16T09:31:00Z">
                                          <w:rPr>
                                            <w:rFonts w:ascii="Calibri" w:hAnsi="Calibri" w:cs="Calibri"/>
                                            <w:color w:val="000000"/>
                                          </w:rPr>
                                        </w:rPrChange>
                                      </w:rPr>
                                      <w:t>0.1</w:t>
                                    </w:r>
                                  </w:ins>
                                  <w:ins w:id="3393" w:author="Maino Vieytes, Christian (NIH/NIA/IRP) [F]" w:date="2023-11-16T09:32:00Z">
                                    <w:r>
                                      <w:rPr>
                                        <w:rFonts w:ascii="Times New Roman" w:hAnsi="Times New Roman" w:cs="Times New Roman"/>
                                        <w:color w:val="000000"/>
                                        <w:sz w:val="18"/>
                                        <w:szCs w:val="18"/>
                                      </w:rPr>
                                      <w:t>0</w:t>
                                    </w:r>
                                  </w:ins>
                                  <w:del w:id="3394" w:author="Maino Vieytes, Christian (NIH/NIA/IRP) [F]" w:date="2023-11-15T16:32:00Z">
                                    <w:r w:rsidRPr="00BF7D18" w:rsidDel="00B06118">
                                      <w:rPr>
                                        <w:rFonts w:ascii="Times New Roman" w:hAnsi="Times New Roman" w:cs="Times New Roman"/>
                                        <w:sz w:val="18"/>
                                        <w:szCs w:val="18"/>
                                        <w:rPrChange w:id="3395" w:author="Maino Vieytes, Christian (NIH/NIA/IRP) [F]" w:date="2023-11-16T09:31:00Z">
                                          <w:rPr>
                                            <w:rFonts w:ascii="Times New Roman" w:hAnsi="Times New Roman" w:cs="Times New Roman"/>
                                            <w:sz w:val="20"/>
                                            <w:szCs w:val="20"/>
                                          </w:rPr>
                                        </w:rPrChange>
                                      </w:rPr>
                                      <w:delText>&lt; 0.01</w:delText>
                                    </w:r>
                                  </w:del>
                                </w:p>
                              </w:tc>
                            </w:tr>
                            <w:tr w:rsidR="00BF7D18" w:rsidRPr="00BA33A1" w14:paraId="2242321B" w14:textId="77777777" w:rsidTr="00BF7D18">
                              <w:tblPrEx>
                                <w:tblW w:w="0" w:type="auto"/>
                                <w:tblPrExChange w:id="3396" w:author="Maino Vieytes, Christian (NIH/NIA/IRP) [F]" w:date="2023-11-16T09:32:00Z">
                                  <w:tblPrEx>
                                    <w:tblW w:w="0" w:type="auto"/>
                                  </w:tblPrEx>
                                </w:tblPrExChange>
                              </w:tblPrEx>
                              <w:trPr>
                                <w:trHeight w:val="320"/>
                                <w:trPrChange w:id="3397" w:author="Maino Vieytes, Christian (NIH/NIA/IRP) [F]" w:date="2023-11-16T09:32:00Z">
                                  <w:trPr>
                                    <w:trHeight w:val="320"/>
                                  </w:trPr>
                                </w:trPrChange>
                              </w:trPr>
                              <w:tc>
                                <w:tcPr>
                                  <w:tcW w:w="2456" w:type="dxa"/>
                                  <w:tcBorders>
                                    <w:bottom w:val="single" w:sz="4" w:space="0" w:color="auto"/>
                                  </w:tcBorders>
                                  <w:noWrap/>
                                  <w:vAlign w:val="center"/>
                                  <w:tcPrChange w:id="3398" w:author="Maino Vieytes, Christian (NIH/NIA/IRP) [F]" w:date="2023-11-16T09:32:00Z">
                                    <w:tcPr>
                                      <w:tcW w:w="2456" w:type="dxa"/>
                                      <w:tcBorders>
                                        <w:bottom w:val="single" w:sz="4" w:space="0" w:color="auto"/>
                                      </w:tcBorders>
                                      <w:noWrap/>
                                      <w:vAlign w:val="center"/>
                                    </w:tcPr>
                                  </w:tcPrChange>
                                </w:tcPr>
                                <w:p w14:paraId="2126A181" w14:textId="77777777" w:rsidR="00BF7D18" w:rsidRPr="00BA33A1" w:rsidRDefault="00BF7D18" w:rsidP="00BF7D18">
                                  <w:pPr>
                                    <w:rPr>
                                      <w:rFonts w:ascii="Times New Roman" w:hAnsi="Times New Roman" w:cs="Times New Roman"/>
                                      <w:sz w:val="18"/>
                                      <w:szCs w:val="18"/>
                                      <w:rPrChange w:id="3399"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400" w:author="Maino Vieytes, Christian (NIH/NIA/IRP) [F]" w:date="2023-11-15T16:32:00Z">
                                        <w:rPr>
                                          <w:rFonts w:ascii="Times New Roman" w:hAnsi="Times New Roman" w:cs="Times New Roman"/>
                                          <w:sz w:val="20"/>
                                          <w:szCs w:val="20"/>
                                        </w:rPr>
                                      </w:rPrChange>
                                    </w:rPr>
                                    <w:t>HEI-2015</w:t>
                                  </w:r>
                                  <w:r w:rsidRPr="00BA33A1">
                                    <w:rPr>
                                      <w:rFonts w:ascii="Times New Roman" w:hAnsi="Times New Roman" w:cs="Times New Roman"/>
                                      <w:sz w:val="18"/>
                                      <w:szCs w:val="18"/>
                                      <w:vertAlign w:val="superscript"/>
                                      <w:rPrChange w:id="3401" w:author="Maino Vieytes, Christian (NIH/NIA/IRP) [F]" w:date="2023-11-15T16:32:00Z">
                                        <w:rPr>
                                          <w:rFonts w:ascii="Times New Roman" w:hAnsi="Times New Roman" w:cs="Times New Roman"/>
                                          <w:sz w:val="20"/>
                                          <w:szCs w:val="20"/>
                                          <w:vertAlign w:val="superscript"/>
                                        </w:rPr>
                                      </w:rPrChange>
                                    </w:rPr>
                                    <w:t>a</w:t>
                                  </w:r>
                                </w:p>
                                <w:p w14:paraId="620E9EBD" w14:textId="77777777" w:rsidR="00BF7D18" w:rsidRPr="00BA33A1" w:rsidRDefault="00BF7D18" w:rsidP="00BF7D18">
                                  <w:pPr>
                                    <w:rPr>
                                      <w:rFonts w:ascii="Times New Roman" w:hAnsi="Times New Roman" w:cs="Times New Roman"/>
                                      <w:sz w:val="18"/>
                                      <w:szCs w:val="18"/>
                                      <w:rPrChange w:id="3402"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403"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tcPrChange w:id="3404" w:author="Maino Vieytes, Christian (NIH/NIA/IRP) [F]" w:date="2023-11-16T09:32:00Z">
                                    <w:tcPr>
                                      <w:tcW w:w="1952" w:type="dxa"/>
                                      <w:tcBorders>
                                        <w:bottom w:val="single" w:sz="4" w:space="0" w:color="auto"/>
                                      </w:tcBorders>
                                      <w:noWrap/>
                                      <w:vAlign w:val="bottom"/>
                                    </w:tcPr>
                                  </w:tcPrChange>
                                </w:tcPr>
                                <w:p w14:paraId="65ECA06F" w14:textId="053B6C53" w:rsidR="00BF7D18" w:rsidRPr="00BF7D18" w:rsidRDefault="00BF7D18" w:rsidP="00BF7D18">
                                  <w:pPr>
                                    <w:jc w:val="center"/>
                                    <w:rPr>
                                      <w:rFonts w:ascii="Times New Roman" w:hAnsi="Times New Roman" w:cs="Times New Roman"/>
                                      <w:sz w:val="18"/>
                                      <w:szCs w:val="18"/>
                                      <w:rPrChange w:id="3405" w:author="Maino Vieytes, Christian (NIH/NIA/IRP) [F]" w:date="2023-11-16T09:31:00Z">
                                        <w:rPr>
                                          <w:rFonts w:ascii="Times New Roman" w:hAnsi="Times New Roman" w:cs="Times New Roman"/>
                                          <w:sz w:val="20"/>
                                          <w:szCs w:val="20"/>
                                        </w:rPr>
                                      </w:rPrChange>
                                    </w:rPr>
                                  </w:pPr>
                                  <w:ins w:id="3406" w:author="Maino Vieytes, Christian (NIH/NIA/IRP) [F]" w:date="2023-11-16T09:31:00Z">
                                    <w:r w:rsidRPr="00BF7D18">
                                      <w:rPr>
                                        <w:rFonts w:ascii="Times New Roman" w:hAnsi="Times New Roman" w:cs="Times New Roman"/>
                                        <w:color w:val="000000"/>
                                        <w:sz w:val="18"/>
                                        <w:szCs w:val="18"/>
                                        <w:rPrChange w:id="3407" w:author="Maino Vieytes, Christian (NIH/NIA/IRP) [F]" w:date="2023-11-16T09:31:00Z">
                                          <w:rPr>
                                            <w:rFonts w:ascii="Calibri" w:hAnsi="Calibri" w:cs="Calibri"/>
                                            <w:color w:val="000000"/>
                                          </w:rPr>
                                        </w:rPrChange>
                                      </w:rPr>
                                      <w:t>55.13 (14.3)</w:t>
                                    </w:r>
                                  </w:ins>
                                  <w:del w:id="3408" w:author="Maino Vieytes, Christian (NIH/NIA/IRP) [F]" w:date="2023-11-15T16:32:00Z">
                                    <w:r w:rsidRPr="00BF7D18" w:rsidDel="00E90C92">
                                      <w:rPr>
                                        <w:rFonts w:ascii="Times New Roman" w:hAnsi="Times New Roman" w:cs="Times New Roman"/>
                                        <w:color w:val="000000"/>
                                        <w:sz w:val="18"/>
                                        <w:szCs w:val="18"/>
                                        <w:rPrChange w:id="3409" w:author="Maino Vieytes, Christian (NIH/NIA/IRP) [F]" w:date="2023-11-16T09:31:00Z">
                                          <w:rPr>
                                            <w:rFonts w:ascii="Times New Roman" w:hAnsi="Times New Roman" w:cs="Times New Roman"/>
                                            <w:color w:val="000000"/>
                                            <w:sz w:val="20"/>
                                            <w:szCs w:val="20"/>
                                          </w:rPr>
                                        </w:rPrChange>
                                      </w:rPr>
                                      <w:delText>54.79 (14.24)</w:delText>
                                    </w:r>
                                  </w:del>
                                </w:p>
                              </w:tc>
                              <w:tc>
                                <w:tcPr>
                                  <w:tcW w:w="1437" w:type="dxa"/>
                                  <w:tcBorders>
                                    <w:bottom w:val="single" w:sz="4" w:space="0" w:color="auto"/>
                                  </w:tcBorders>
                                  <w:noWrap/>
                                  <w:vAlign w:val="center"/>
                                  <w:tcPrChange w:id="3410" w:author="Maino Vieytes, Christian (NIH/NIA/IRP) [F]" w:date="2023-11-16T09:32:00Z">
                                    <w:tcPr>
                                      <w:tcW w:w="1437" w:type="dxa"/>
                                      <w:tcBorders>
                                        <w:bottom w:val="single" w:sz="4" w:space="0" w:color="auto"/>
                                      </w:tcBorders>
                                      <w:noWrap/>
                                      <w:vAlign w:val="bottom"/>
                                    </w:tcPr>
                                  </w:tcPrChange>
                                </w:tcPr>
                                <w:p w14:paraId="41D3B21E" w14:textId="3B24A8F3" w:rsidR="00BF7D18" w:rsidRPr="00BF7D18" w:rsidRDefault="00BF7D18" w:rsidP="00BF7D18">
                                  <w:pPr>
                                    <w:jc w:val="center"/>
                                    <w:rPr>
                                      <w:rFonts w:ascii="Times New Roman" w:hAnsi="Times New Roman" w:cs="Times New Roman"/>
                                      <w:sz w:val="18"/>
                                      <w:szCs w:val="18"/>
                                      <w:rPrChange w:id="3411" w:author="Maino Vieytes, Christian (NIH/NIA/IRP) [F]" w:date="2023-11-16T09:31:00Z">
                                        <w:rPr>
                                          <w:rFonts w:ascii="Times New Roman" w:hAnsi="Times New Roman" w:cs="Times New Roman"/>
                                          <w:sz w:val="20"/>
                                          <w:szCs w:val="20"/>
                                        </w:rPr>
                                      </w:rPrChange>
                                    </w:rPr>
                                  </w:pPr>
                                  <w:ins w:id="3412" w:author="Maino Vieytes, Christian (NIH/NIA/IRP) [F]" w:date="2023-11-16T09:31:00Z">
                                    <w:r w:rsidRPr="00BF7D18">
                                      <w:rPr>
                                        <w:rFonts w:ascii="Times New Roman" w:hAnsi="Times New Roman" w:cs="Times New Roman"/>
                                        <w:color w:val="000000"/>
                                        <w:sz w:val="18"/>
                                        <w:szCs w:val="18"/>
                                        <w:rPrChange w:id="3413" w:author="Maino Vieytes, Christian (NIH/NIA/IRP) [F]" w:date="2023-11-16T09:31:00Z">
                                          <w:rPr>
                                            <w:rFonts w:ascii="Calibri" w:hAnsi="Calibri" w:cs="Calibri"/>
                                            <w:color w:val="000000"/>
                                          </w:rPr>
                                        </w:rPrChange>
                                      </w:rPr>
                                      <w:t>50.84 (12.44)</w:t>
                                    </w:r>
                                  </w:ins>
                                  <w:del w:id="3414" w:author="Maino Vieytes, Christian (NIH/NIA/IRP) [F]" w:date="2023-11-15T16:32:00Z">
                                    <w:r w:rsidRPr="00BF7D18" w:rsidDel="00E90C92">
                                      <w:rPr>
                                        <w:rFonts w:ascii="Times New Roman" w:hAnsi="Times New Roman" w:cs="Times New Roman"/>
                                        <w:color w:val="000000"/>
                                        <w:sz w:val="18"/>
                                        <w:szCs w:val="18"/>
                                        <w:rPrChange w:id="3415" w:author="Maino Vieytes, Christian (NIH/NIA/IRP) [F]" w:date="2023-11-16T09:31:00Z">
                                          <w:rPr>
                                            <w:rFonts w:ascii="Times New Roman" w:hAnsi="Times New Roman" w:cs="Times New Roman"/>
                                            <w:color w:val="000000"/>
                                            <w:sz w:val="20"/>
                                            <w:szCs w:val="20"/>
                                          </w:rPr>
                                        </w:rPrChange>
                                      </w:rPr>
                                      <w:delText>50.59 (12.59)</w:delText>
                                    </w:r>
                                  </w:del>
                                </w:p>
                              </w:tc>
                              <w:tc>
                                <w:tcPr>
                                  <w:tcW w:w="1350" w:type="dxa"/>
                                  <w:tcBorders>
                                    <w:bottom w:val="single" w:sz="4" w:space="0" w:color="auto"/>
                                  </w:tcBorders>
                                  <w:noWrap/>
                                  <w:vAlign w:val="center"/>
                                  <w:tcPrChange w:id="3416" w:author="Maino Vieytes, Christian (NIH/NIA/IRP) [F]" w:date="2023-11-16T09:32:00Z">
                                    <w:tcPr>
                                      <w:tcW w:w="1350" w:type="dxa"/>
                                      <w:tcBorders>
                                        <w:bottom w:val="single" w:sz="4" w:space="0" w:color="auto"/>
                                      </w:tcBorders>
                                      <w:noWrap/>
                                      <w:vAlign w:val="bottom"/>
                                    </w:tcPr>
                                  </w:tcPrChange>
                                </w:tcPr>
                                <w:p w14:paraId="71650309" w14:textId="208EF2B9" w:rsidR="00BF7D18" w:rsidRPr="00BF7D18" w:rsidRDefault="00BF7D18" w:rsidP="00BF7D18">
                                  <w:pPr>
                                    <w:jc w:val="center"/>
                                    <w:rPr>
                                      <w:rFonts w:ascii="Times New Roman" w:hAnsi="Times New Roman" w:cs="Times New Roman"/>
                                      <w:sz w:val="18"/>
                                      <w:szCs w:val="18"/>
                                      <w:rPrChange w:id="3417" w:author="Maino Vieytes, Christian (NIH/NIA/IRP) [F]" w:date="2023-11-16T09:31:00Z">
                                        <w:rPr>
                                          <w:rFonts w:ascii="Times New Roman" w:hAnsi="Times New Roman" w:cs="Times New Roman"/>
                                          <w:sz w:val="20"/>
                                          <w:szCs w:val="20"/>
                                        </w:rPr>
                                      </w:rPrChange>
                                    </w:rPr>
                                  </w:pPr>
                                  <w:ins w:id="3418" w:author="Maino Vieytes, Christian (NIH/NIA/IRP) [F]" w:date="2023-11-16T09:31:00Z">
                                    <w:r w:rsidRPr="00BF7D18">
                                      <w:rPr>
                                        <w:rFonts w:ascii="Times New Roman" w:hAnsi="Times New Roman" w:cs="Times New Roman"/>
                                        <w:color w:val="000000"/>
                                        <w:sz w:val="18"/>
                                        <w:szCs w:val="18"/>
                                        <w:rPrChange w:id="3419" w:author="Maino Vieytes, Christian (NIH/NIA/IRP) [F]" w:date="2023-11-16T09:31:00Z">
                                          <w:rPr>
                                            <w:rFonts w:ascii="Calibri" w:hAnsi="Calibri" w:cs="Calibri"/>
                                            <w:color w:val="000000"/>
                                          </w:rPr>
                                        </w:rPrChange>
                                      </w:rPr>
                                      <w:t>55.61 (14.42)</w:t>
                                    </w:r>
                                  </w:ins>
                                  <w:del w:id="3420" w:author="Maino Vieytes, Christian (NIH/NIA/IRP) [F]" w:date="2023-11-15T16:32:00Z">
                                    <w:r w:rsidRPr="00BF7D18" w:rsidDel="00E90C92">
                                      <w:rPr>
                                        <w:rFonts w:ascii="Times New Roman" w:hAnsi="Times New Roman" w:cs="Times New Roman"/>
                                        <w:color w:val="000000"/>
                                        <w:sz w:val="18"/>
                                        <w:szCs w:val="18"/>
                                        <w:rPrChange w:id="3421" w:author="Maino Vieytes, Christian (NIH/NIA/IRP) [F]" w:date="2023-11-16T09:31:00Z">
                                          <w:rPr>
                                            <w:rFonts w:ascii="Times New Roman" w:hAnsi="Times New Roman" w:cs="Times New Roman"/>
                                            <w:color w:val="000000"/>
                                            <w:sz w:val="20"/>
                                            <w:szCs w:val="20"/>
                                          </w:rPr>
                                        </w:rPrChange>
                                      </w:rPr>
                                      <w:delText>55.25 (14.34)</w:delText>
                                    </w:r>
                                  </w:del>
                                </w:p>
                              </w:tc>
                              <w:tc>
                                <w:tcPr>
                                  <w:tcW w:w="1004" w:type="dxa"/>
                                  <w:tcBorders>
                                    <w:bottom w:val="single" w:sz="4" w:space="0" w:color="auto"/>
                                  </w:tcBorders>
                                  <w:vAlign w:val="center"/>
                                  <w:tcPrChange w:id="3422" w:author="Maino Vieytes, Christian (NIH/NIA/IRP) [F]" w:date="2023-11-16T09:32:00Z">
                                    <w:tcPr>
                                      <w:tcW w:w="1004" w:type="dxa"/>
                                      <w:tcBorders>
                                        <w:bottom w:val="single" w:sz="4" w:space="0" w:color="auto"/>
                                      </w:tcBorders>
                                      <w:vAlign w:val="bottom"/>
                                    </w:tcPr>
                                  </w:tcPrChange>
                                </w:tcPr>
                                <w:p w14:paraId="4B325DD0" w14:textId="2D26CC6E" w:rsidR="00BF7D18" w:rsidRPr="00BF7D18" w:rsidRDefault="00BF7D18" w:rsidP="00BF7D18">
                                  <w:pPr>
                                    <w:jc w:val="center"/>
                                    <w:rPr>
                                      <w:rFonts w:ascii="Times New Roman" w:hAnsi="Times New Roman" w:cs="Times New Roman"/>
                                      <w:sz w:val="18"/>
                                      <w:szCs w:val="18"/>
                                      <w:rPrChange w:id="3423" w:author="Maino Vieytes, Christian (NIH/NIA/IRP) [F]" w:date="2023-11-16T09:31:00Z">
                                        <w:rPr>
                                          <w:rFonts w:ascii="Times New Roman" w:hAnsi="Times New Roman" w:cs="Times New Roman"/>
                                          <w:sz w:val="20"/>
                                          <w:szCs w:val="20"/>
                                        </w:rPr>
                                      </w:rPrChange>
                                    </w:rPr>
                                  </w:pPr>
                                  <w:ins w:id="3424" w:author="Maino Vieytes, Christian (NIH/NIA/IRP) [F]" w:date="2023-11-16T09:31:00Z">
                                    <w:r w:rsidRPr="00BF7D18">
                                      <w:rPr>
                                        <w:rFonts w:ascii="Times New Roman" w:hAnsi="Times New Roman" w:cs="Times New Roman"/>
                                        <w:color w:val="000000"/>
                                        <w:sz w:val="18"/>
                                        <w:szCs w:val="18"/>
                                        <w:rPrChange w:id="3425" w:author="Maino Vieytes, Christian (NIH/NIA/IRP) [F]" w:date="2023-11-16T09:31:00Z">
                                          <w:rPr>
                                            <w:rFonts w:ascii="Calibri" w:hAnsi="Calibri" w:cs="Calibri"/>
                                            <w:color w:val="000000"/>
                                          </w:rPr>
                                        </w:rPrChange>
                                      </w:rPr>
                                      <w:t>-1.3</w:t>
                                    </w:r>
                                  </w:ins>
                                  <w:ins w:id="3426" w:author="Maino Vieytes, Christian (NIH/NIA/IRP) [F]" w:date="2023-11-16T09:32:00Z">
                                    <w:r>
                                      <w:rPr>
                                        <w:rFonts w:ascii="Times New Roman" w:hAnsi="Times New Roman" w:cs="Times New Roman"/>
                                        <w:color w:val="000000"/>
                                        <w:sz w:val="18"/>
                                        <w:szCs w:val="18"/>
                                      </w:rPr>
                                      <w:t>0</w:t>
                                    </w:r>
                                  </w:ins>
                                  <w:del w:id="3427" w:author="Maino Vieytes, Christian (NIH/NIA/IRP) [F]" w:date="2023-11-15T16:32:00Z">
                                    <w:r w:rsidRPr="00BF7D18" w:rsidDel="00E90C92">
                                      <w:rPr>
                                        <w:rFonts w:ascii="Times New Roman" w:hAnsi="Times New Roman" w:cs="Times New Roman"/>
                                        <w:color w:val="000000"/>
                                        <w:sz w:val="18"/>
                                        <w:szCs w:val="18"/>
                                        <w:rPrChange w:id="3428" w:author="Maino Vieytes, Christian (NIH/NIA/IRP) [F]" w:date="2023-11-16T09:31:00Z">
                                          <w:rPr>
                                            <w:rFonts w:ascii="Times New Roman" w:hAnsi="Times New Roman" w:cs="Times New Roman"/>
                                            <w:color w:val="000000"/>
                                            <w:sz w:val="20"/>
                                            <w:szCs w:val="20"/>
                                          </w:rPr>
                                        </w:rPrChange>
                                      </w:rPr>
                                      <w:delText>-1.27</w:delText>
                                    </w:r>
                                  </w:del>
                                </w:p>
                              </w:tc>
                              <w:tc>
                                <w:tcPr>
                                  <w:tcW w:w="1151" w:type="dxa"/>
                                  <w:tcBorders>
                                    <w:bottom w:val="single" w:sz="4" w:space="0" w:color="auto"/>
                                  </w:tcBorders>
                                  <w:noWrap/>
                                  <w:vAlign w:val="center"/>
                                  <w:tcPrChange w:id="3429" w:author="Maino Vieytes, Christian (NIH/NIA/IRP) [F]" w:date="2023-11-16T09:32:00Z">
                                    <w:tcPr>
                                      <w:tcW w:w="1151" w:type="dxa"/>
                                      <w:tcBorders>
                                        <w:bottom w:val="single" w:sz="4" w:space="0" w:color="auto"/>
                                      </w:tcBorders>
                                      <w:noWrap/>
                                      <w:vAlign w:val="bottom"/>
                                    </w:tcPr>
                                  </w:tcPrChange>
                                </w:tcPr>
                                <w:p w14:paraId="6645E3D4" w14:textId="0B9F5B62" w:rsidR="00BF7D18" w:rsidRPr="00BF7D18" w:rsidRDefault="00BF7D18" w:rsidP="00BF7D18">
                                  <w:pPr>
                                    <w:jc w:val="center"/>
                                    <w:rPr>
                                      <w:rFonts w:ascii="Times New Roman" w:hAnsi="Times New Roman" w:cs="Times New Roman"/>
                                      <w:sz w:val="18"/>
                                      <w:szCs w:val="18"/>
                                      <w:rPrChange w:id="3430" w:author="Maino Vieytes, Christian (NIH/NIA/IRP) [F]" w:date="2023-11-16T09:31:00Z">
                                        <w:rPr>
                                          <w:rFonts w:ascii="Times New Roman" w:hAnsi="Times New Roman" w:cs="Times New Roman"/>
                                          <w:sz w:val="20"/>
                                          <w:szCs w:val="20"/>
                                        </w:rPr>
                                      </w:rPrChange>
                                    </w:rPr>
                                  </w:pPr>
                                  <w:ins w:id="3431" w:author="Maino Vieytes, Christian (NIH/NIA/IRP) [F]" w:date="2023-11-16T09:31:00Z">
                                    <w:r w:rsidRPr="00BF7D18">
                                      <w:rPr>
                                        <w:rFonts w:ascii="Times New Roman" w:hAnsi="Times New Roman" w:cs="Times New Roman"/>
                                        <w:color w:val="000000"/>
                                        <w:sz w:val="18"/>
                                        <w:szCs w:val="18"/>
                                        <w:rPrChange w:id="3432" w:author="Maino Vieytes, Christian (NIH/NIA/IRP) [F]" w:date="2023-11-16T09:31:00Z">
                                          <w:rPr>
                                            <w:rFonts w:ascii="Calibri" w:hAnsi="Calibri" w:cs="Calibri"/>
                                            <w:color w:val="000000"/>
                                          </w:rPr>
                                        </w:rPrChange>
                                      </w:rPr>
                                      <w:t>&lt; 0.01</w:t>
                                    </w:r>
                                  </w:ins>
                                  <w:del w:id="3433" w:author="Maino Vieytes, Christian (NIH/NIA/IRP) [F]" w:date="2023-11-15T16:32:00Z">
                                    <w:r w:rsidRPr="00BF7D18" w:rsidDel="00E90C92">
                                      <w:rPr>
                                        <w:rFonts w:ascii="Times New Roman" w:hAnsi="Times New Roman" w:cs="Times New Roman"/>
                                        <w:color w:val="000000"/>
                                        <w:sz w:val="18"/>
                                        <w:szCs w:val="18"/>
                                        <w:rPrChange w:id="3434" w:author="Maino Vieytes, Christian (NIH/NIA/IRP) [F]" w:date="2023-11-16T09:31:00Z">
                                          <w:rPr>
                                            <w:rFonts w:ascii="Times New Roman" w:hAnsi="Times New Roman" w:cs="Times New Roman"/>
                                            <w:color w:val="000000"/>
                                            <w:sz w:val="20"/>
                                            <w:szCs w:val="20"/>
                                          </w:rPr>
                                        </w:rPrChange>
                                      </w:rPr>
                                      <w:delText>&lt; 0.01</w:delText>
                                    </w:r>
                                  </w:del>
                                </w:p>
                              </w:tc>
                            </w:tr>
                            <w:tr w:rsidR="008E210F" w:rsidRPr="00BA33A1" w14:paraId="00C57EA8" w14:textId="77777777" w:rsidTr="00106DEE">
                              <w:trPr>
                                <w:trHeight w:val="320"/>
                              </w:trPr>
                              <w:tc>
                                <w:tcPr>
                                  <w:tcW w:w="9350" w:type="dxa"/>
                                  <w:gridSpan w:val="6"/>
                                  <w:tcBorders>
                                    <w:left w:val="nil"/>
                                    <w:bottom w:val="nil"/>
                                    <w:right w:val="nil"/>
                                  </w:tcBorders>
                                </w:tcPr>
                                <w:p w14:paraId="6088F379" w14:textId="1698EB7F" w:rsidR="008E210F" w:rsidRPr="00BA33A1" w:rsidRDefault="008E210F" w:rsidP="00371B03">
                                  <w:pPr>
                                    <w:rPr>
                                      <w:rFonts w:ascii="Times New Roman" w:hAnsi="Times New Roman" w:cs="Times New Roman"/>
                                      <w:sz w:val="18"/>
                                      <w:szCs w:val="18"/>
                                      <w:rPrChange w:id="3435"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i/>
                                      <w:iCs/>
                                      <w:sz w:val="18"/>
                                      <w:szCs w:val="18"/>
                                      <w:rPrChange w:id="3436" w:author="Maino Vieytes, Christian (NIH/NIA/IRP) [F]" w:date="2023-11-15T16:32:00Z">
                                        <w:rPr>
                                          <w:rFonts w:ascii="Times New Roman" w:hAnsi="Times New Roman" w:cs="Times New Roman"/>
                                          <w:i/>
                                          <w:iCs/>
                                          <w:sz w:val="20"/>
                                          <w:szCs w:val="20"/>
                                        </w:rPr>
                                      </w:rPrChange>
                                    </w:rPr>
                                    <w:t>p-</w:t>
                                  </w:r>
                                  <w:r w:rsidRPr="00BA33A1">
                                    <w:rPr>
                                      <w:rFonts w:ascii="Times New Roman" w:hAnsi="Times New Roman" w:cs="Times New Roman"/>
                                      <w:sz w:val="18"/>
                                      <w:szCs w:val="18"/>
                                      <w:rPrChange w:id="3437" w:author="Maino Vieytes, Christian (NIH/NIA/IRP) [F]" w:date="2023-11-15T16:32:00Z">
                                        <w:rPr>
                                          <w:rFonts w:ascii="Times New Roman" w:hAnsi="Times New Roman" w:cs="Times New Roman"/>
                                          <w:sz w:val="20"/>
                                          <w:szCs w:val="20"/>
                                        </w:rPr>
                                      </w:rPrChange>
                                    </w:rPr>
                                    <w:t>values are for survey-weighted t-tests comparing food-secure and insecure survivors</w:t>
                                  </w:r>
                                  <w:ins w:id="3438" w:author="Maino Vieytes, Christian (NIH/NIA/IRP) [F]" w:date="2023-11-15T15:46:00Z">
                                    <w:r w:rsidR="00FE4615" w:rsidRPr="00BA33A1">
                                      <w:rPr>
                                        <w:rFonts w:ascii="Times New Roman" w:hAnsi="Times New Roman" w:cs="Times New Roman"/>
                                        <w:sz w:val="18"/>
                                        <w:szCs w:val="18"/>
                                        <w:rPrChange w:id="3439" w:author="Maino Vieytes, Christian (NIH/NIA/IRP) [F]" w:date="2023-11-15T16:32:00Z">
                                          <w:rPr>
                                            <w:rFonts w:ascii="Times New Roman" w:hAnsi="Times New Roman" w:cs="Times New Roman"/>
                                            <w:sz w:val="20"/>
                                            <w:szCs w:val="20"/>
                                          </w:rPr>
                                        </w:rPrChange>
                                      </w:rPr>
                                      <w:t xml:space="preserve"> from the testing subsam</w:t>
                                    </w:r>
                                  </w:ins>
                                  <w:ins w:id="3440" w:author="Maino Vieytes, Christian (NIH/NIA/IRP) [F]" w:date="2023-11-15T15:47:00Z">
                                    <w:r w:rsidR="00FE4615" w:rsidRPr="00BA33A1">
                                      <w:rPr>
                                        <w:rFonts w:ascii="Times New Roman" w:hAnsi="Times New Roman" w:cs="Times New Roman"/>
                                        <w:sz w:val="18"/>
                                        <w:szCs w:val="18"/>
                                        <w:rPrChange w:id="3441" w:author="Maino Vieytes, Christian (NIH/NIA/IRP) [F]" w:date="2023-11-15T16:32:00Z">
                                          <w:rPr>
                                            <w:rFonts w:ascii="Times New Roman" w:hAnsi="Times New Roman" w:cs="Times New Roman"/>
                                            <w:sz w:val="20"/>
                                            <w:szCs w:val="20"/>
                                          </w:rPr>
                                        </w:rPrChange>
                                      </w:rPr>
                                      <w:t>ple described in the main text (</w:t>
                                    </w:r>
                                    <w:r w:rsidR="00FE4615" w:rsidRPr="00BA33A1">
                                      <w:rPr>
                                        <w:rFonts w:ascii="Times New Roman" w:hAnsi="Times New Roman" w:cs="Times New Roman"/>
                                        <w:i/>
                                        <w:iCs/>
                                        <w:sz w:val="18"/>
                                        <w:szCs w:val="18"/>
                                        <w:rPrChange w:id="3442" w:author="Maino Vieytes, Christian (NIH/NIA/IRP) [F]" w:date="2023-11-15T16:32:00Z">
                                          <w:rPr>
                                            <w:rFonts w:ascii="Times New Roman" w:hAnsi="Times New Roman" w:cs="Times New Roman"/>
                                            <w:i/>
                                            <w:iCs/>
                                            <w:sz w:val="20"/>
                                            <w:szCs w:val="20"/>
                                          </w:rPr>
                                        </w:rPrChange>
                                      </w:rPr>
                                      <w:t xml:space="preserve">n </w:t>
                                    </w:r>
                                    <w:r w:rsidR="00FE4615" w:rsidRPr="00BA33A1">
                                      <w:rPr>
                                        <w:rFonts w:ascii="Times New Roman" w:hAnsi="Times New Roman" w:cs="Times New Roman"/>
                                        <w:sz w:val="18"/>
                                        <w:szCs w:val="18"/>
                                        <w:rPrChange w:id="3443" w:author="Maino Vieytes, Christian (NIH/NIA/IRP) [F]" w:date="2023-11-15T16:32:00Z">
                                          <w:rPr>
                                            <w:rFonts w:ascii="Times New Roman" w:hAnsi="Times New Roman" w:cs="Times New Roman"/>
                                            <w:sz w:val="20"/>
                                            <w:szCs w:val="20"/>
                                          </w:rPr>
                                        </w:rPrChange>
                                      </w:rPr>
                                      <w:t xml:space="preserve">= </w:t>
                                    </w:r>
                                  </w:ins>
                                  <w:ins w:id="3444" w:author="Maino Vieytes, Christian (NIH/NIA/IRP) [F]" w:date="2023-11-16T08:27:00Z">
                                    <w:r w:rsidR="00E260F1">
                                      <w:rPr>
                                        <w:rFonts w:ascii="Times New Roman" w:hAnsi="Times New Roman" w:cs="Times New Roman"/>
                                        <w:sz w:val="18"/>
                                        <w:szCs w:val="18"/>
                                      </w:rPr>
                                      <w:t>1745</w:t>
                                    </w:r>
                                  </w:ins>
                                  <w:ins w:id="3445" w:author="Maino Vieytes, Christian (NIH/NIA/IRP) [F]" w:date="2023-11-15T15:47:00Z">
                                    <w:r w:rsidR="00FE4615" w:rsidRPr="00BA33A1">
                                      <w:rPr>
                                        <w:rFonts w:ascii="Times New Roman" w:hAnsi="Times New Roman" w:cs="Times New Roman"/>
                                        <w:sz w:val="18"/>
                                        <w:szCs w:val="18"/>
                                        <w:rPrChange w:id="3446" w:author="Maino Vieytes, Christian (NIH/NIA/IRP) [F]" w:date="2023-11-15T16:32:00Z">
                                          <w:rPr>
                                            <w:rFonts w:ascii="Times New Roman" w:hAnsi="Times New Roman" w:cs="Times New Roman"/>
                                            <w:sz w:val="20"/>
                                            <w:szCs w:val="20"/>
                                          </w:rPr>
                                        </w:rPrChange>
                                      </w:rPr>
                                      <w:t>)</w:t>
                                    </w:r>
                                  </w:ins>
                                  <w:r w:rsidRPr="00BA33A1">
                                    <w:rPr>
                                      <w:rFonts w:ascii="Times New Roman" w:hAnsi="Times New Roman" w:cs="Times New Roman"/>
                                      <w:sz w:val="18"/>
                                      <w:szCs w:val="18"/>
                                      <w:rPrChange w:id="3447" w:author="Maino Vieytes, Christian (NIH/NIA/IRP) [F]" w:date="2023-11-15T16:32:00Z">
                                        <w:rPr>
                                          <w:rFonts w:ascii="Times New Roman" w:hAnsi="Times New Roman" w:cs="Times New Roman"/>
                                          <w:sz w:val="20"/>
                                          <w:szCs w:val="20"/>
                                        </w:rPr>
                                      </w:rPrChange>
                                    </w:rPr>
                                    <w:t>.</w:t>
                                  </w:r>
                                </w:p>
                                <w:p w14:paraId="00F1559B" w14:textId="77777777" w:rsidR="008E210F" w:rsidRPr="00BA33A1" w:rsidRDefault="008E210F" w:rsidP="00371B03">
                                  <w:pPr>
                                    <w:rPr>
                                      <w:rFonts w:ascii="Times New Roman" w:hAnsi="Times New Roman" w:cs="Times New Roman"/>
                                      <w:sz w:val="18"/>
                                      <w:szCs w:val="18"/>
                                      <w:lang w:bidi="en-US"/>
                                      <w:rPrChange w:id="3448"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3449" w:author="Maino Vieytes, Christian (NIH/NIA/IRP) [F]" w:date="2023-11-15T16:32:00Z">
                                        <w:rPr>
                                          <w:rFonts w:ascii="Times New Roman" w:hAnsi="Times New Roman" w:cs="Times New Roman"/>
                                          <w:sz w:val="20"/>
                                          <w:szCs w:val="20"/>
                                          <w:lang w:bidi="en-US"/>
                                        </w:rPr>
                                      </w:rPrChange>
                                    </w:rPr>
                                    <w:t>† Dietary pattern obtained using penalized logistic regression; ‡ Dietary pattern obtained using principal components analysis.</w:t>
                                  </w:r>
                                </w:p>
                                <w:p w14:paraId="456DDD52" w14:textId="70DAA2AF" w:rsidR="008E210F" w:rsidRPr="00BA33A1" w:rsidRDefault="008E210F" w:rsidP="00371B03">
                                  <w:pPr>
                                    <w:rPr>
                                      <w:rFonts w:ascii="Times New Roman" w:hAnsi="Times New Roman" w:cs="Times New Roman"/>
                                      <w:sz w:val="18"/>
                                      <w:szCs w:val="18"/>
                                      <w:lang w:bidi="en-US"/>
                                      <w:rPrChange w:id="3450"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3451" w:author="Maino Vieytes, Christian (NIH/NIA/IRP) [F]" w:date="2023-11-15T16:32:00Z">
                                        <w:rPr>
                                          <w:rFonts w:ascii="Times New Roman" w:hAnsi="Times New Roman" w:cs="Times New Roman"/>
                                          <w:sz w:val="20"/>
                                          <w:szCs w:val="20"/>
                                          <w:lang w:bidi="en-US"/>
                                        </w:rPr>
                                      </w:rPrChange>
                                    </w:rPr>
                                    <w:t>Subjects were weighted, and the analysis was performed according to NCHS guidelines.</w:t>
                                  </w:r>
                                  <w:ins w:id="3452" w:author="Maino Vieytes, Christian (NIH/NIA/IRP) [F]" w:date="2023-11-15T15:49:00Z">
                                    <w:r w:rsidR="00891441" w:rsidRPr="00BA33A1">
                                      <w:rPr>
                                        <w:rFonts w:ascii="Times New Roman" w:hAnsi="Times New Roman" w:cs="Times New Roman"/>
                                        <w:sz w:val="18"/>
                                        <w:szCs w:val="18"/>
                                        <w:lang w:bidi="en-US"/>
                                        <w:rPrChange w:id="3453" w:author="Maino Vieytes, Christian (NIH/NIA/IRP) [F]" w:date="2023-11-15T16:32:00Z">
                                          <w:rPr>
                                            <w:rFonts w:ascii="Times New Roman" w:hAnsi="Times New Roman" w:cs="Times New Roman"/>
                                            <w:sz w:val="20"/>
                                            <w:szCs w:val="20"/>
                                            <w:lang w:bidi="en-US"/>
                                          </w:rPr>
                                        </w:rPrChange>
                                      </w:rPr>
                                      <w:t xml:space="preserve"> All dietary patterns extraction procedures were performed on the training subsample described in the main text (</w:t>
                                    </w:r>
                                    <w:r w:rsidR="00891441" w:rsidRPr="00BA33A1">
                                      <w:rPr>
                                        <w:rFonts w:ascii="Times New Roman" w:hAnsi="Times New Roman" w:cs="Times New Roman"/>
                                        <w:i/>
                                        <w:iCs/>
                                        <w:sz w:val="18"/>
                                        <w:szCs w:val="18"/>
                                        <w:lang w:bidi="en-US"/>
                                        <w:rPrChange w:id="3454" w:author="Maino Vieytes, Christian (NIH/NIA/IRP) [F]" w:date="2023-11-15T16:32:00Z">
                                          <w:rPr>
                                            <w:rFonts w:ascii="Times New Roman" w:hAnsi="Times New Roman" w:cs="Times New Roman"/>
                                            <w:i/>
                                            <w:iCs/>
                                            <w:sz w:val="20"/>
                                            <w:szCs w:val="20"/>
                                            <w:lang w:bidi="en-US"/>
                                          </w:rPr>
                                        </w:rPrChange>
                                      </w:rPr>
                                      <w:t xml:space="preserve">n </w:t>
                                    </w:r>
                                    <w:r w:rsidR="00891441" w:rsidRPr="00BA33A1">
                                      <w:rPr>
                                        <w:rFonts w:ascii="Times New Roman" w:hAnsi="Times New Roman" w:cs="Times New Roman"/>
                                        <w:sz w:val="18"/>
                                        <w:szCs w:val="18"/>
                                        <w:lang w:bidi="en-US"/>
                                        <w:rPrChange w:id="3455" w:author="Maino Vieytes, Christian (NIH/NIA/IRP) [F]" w:date="2023-11-15T16:32:00Z">
                                          <w:rPr>
                                            <w:rFonts w:ascii="Times New Roman" w:hAnsi="Times New Roman" w:cs="Times New Roman"/>
                                            <w:sz w:val="20"/>
                                            <w:szCs w:val="20"/>
                                            <w:lang w:bidi="en-US"/>
                                          </w:rPr>
                                        </w:rPrChange>
                                      </w:rPr>
                                      <w:t xml:space="preserve">= </w:t>
                                    </w:r>
                                  </w:ins>
                                  <w:ins w:id="3456" w:author="Maino Vieytes, Christian (NIH/NIA/IRP) [F]" w:date="2023-11-16T08:27:00Z">
                                    <w:r w:rsidR="00E260F1">
                                      <w:rPr>
                                        <w:rFonts w:ascii="Times New Roman" w:hAnsi="Times New Roman" w:cs="Times New Roman"/>
                                        <w:sz w:val="18"/>
                                        <w:szCs w:val="18"/>
                                        <w:lang w:bidi="en-US"/>
                                      </w:rPr>
                                      <w:t>748</w:t>
                                    </w:r>
                                  </w:ins>
                                  <w:ins w:id="3457" w:author="Maino Vieytes, Christian (NIH/NIA/IRP) [F]" w:date="2023-11-15T15:49:00Z">
                                    <w:r w:rsidR="00891441" w:rsidRPr="00BA33A1">
                                      <w:rPr>
                                        <w:rFonts w:ascii="Times New Roman" w:hAnsi="Times New Roman" w:cs="Times New Roman"/>
                                        <w:sz w:val="18"/>
                                        <w:szCs w:val="18"/>
                                        <w:lang w:bidi="en-US"/>
                                        <w:rPrChange w:id="3458" w:author="Maino Vieytes, Christian (NIH/NIA/IRP) [F]" w:date="2023-11-15T16:32:00Z">
                                          <w:rPr>
                                            <w:rFonts w:ascii="Times New Roman" w:hAnsi="Times New Roman" w:cs="Times New Roman"/>
                                            <w:sz w:val="20"/>
                                            <w:szCs w:val="20"/>
                                            <w:lang w:bidi="en-US"/>
                                          </w:rPr>
                                        </w:rPrChange>
                                      </w:rPr>
                                      <w:t>).</w:t>
                                    </w:r>
                                  </w:ins>
                                </w:p>
                                <w:p w14:paraId="22D06D9B" w14:textId="77777777" w:rsidR="008E210F" w:rsidRPr="00BA33A1" w:rsidRDefault="008E210F" w:rsidP="005B5303">
                                  <w:pPr>
                                    <w:rPr>
                                      <w:rFonts w:ascii="Times New Roman" w:hAnsi="Times New Roman" w:cs="Times New Roman"/>
                                      <w:sz w:val="18"/>
                                      <w:szCs w:val="18"/>
                                      <w:vertAlign w:val="superscript"/>
                                      <w:lang w:bidi="en-US"/>
                                      <w:rPrChange w:id="3459" w:author="Maino Vieytes, Christian (NIH/NIA/IRP) [F]" w:date="2023-11-15T16:32:00Z">
                                        <w:rPr>
                                          <w:rFonts w:ascii="Times New Roman" w:hAnsi="Times New Roman" w:cs="Times New Roman"/>
                                          <w:sz w:val="20"/>
                                          <w:szCs w:val="20"/>
                                          <w:vertAlign w:val="superscript"/>
                                          <w:lang w:bidi="en-US"/>
                                        </w:rPr>
                                      </w:rPrChange>
                                    </w:rPr>
                                  </w:pPr>
                                  <w:r w:rsidRPr="00BA33A1">
                                    <w:rPr>
                                      <w:rFonts w:ascii="Times New Roman" w:hAnsi="Times New Roman" w:cs="Times New Roman"/>
                                      <w:sz w:val="18"/>
                                      <w:szCs w:val="18"/>
                                      <w:vertAlign w:val="superscript"/>
                                      <w:lang w:bidi="en-US"/>
                                      <w:rPrChange w:id="3460" w:author="Maino Vieytes, Christian (NIH/NIA/IRP) [F]" w:date="2023-11-15T16:32:00Z">
                                        <w:rPr>
                                          <w:rFonts w:ascii="Times New Roman" w:hAnsi="Times New Roman" w:cs="Times New Roman"/>
                                          <w:sz w:val="20"/>
                                          <w:szCs w:val="20"/>
                                          <w:vertAlign w:val="superscript"/>
                                          <w:lang w:bidi="en-US"/>
                                        </w:rPr>
                                      </w:rPrChange>
                                    </w:rPr>
                                    <w:t xml:space="preserve">a </w:t>
                                  </w:r>
                                  <w:r w:rsidRPr="00BA33A1">
                                    <w:rPr>
                                      <w:rFonts w:ascii="Times New Roman" w:hAnsi="Times New Roman" w:cs="Times New Roman"/>
                                      <w:sz w:val="18"/>
                                      <w:szCs w:val="18"/>
                                      <w:lang w:bidi="en-US"/>
                                      <w:rPrChange w:id="3461" w:author="Maino Vieytes, Christian (NIH/NIA/IRP) [F]" w:date="2023-11-15T16:32:00Z">
                                        <w:rPr>
                                          <w:rFonts w:ascii="Times New Roman" w:hAnsi="Times New Roman" w:cs="Times New Roman"/>
                                          <w:sz w:val="20"/>
                                          <w:szCs w:val="20"/>
                                          <w:lang w:bidi="en-US"/>
                                        </w:rPr>
                                      </w:rPrChange>
                                    </w:rPr>
                                    <w:t>Healthy Eating Index 2015</w:t>
                                  </w:r>
                                </w:p>
                                <w:p w14:paraId="310997F2" w14:textId="77777777" w:rsidR="008E210F" w:rsidRPr="00BA33A1" w:rsidRDefault="008E210F" w:rsidP="00371B03">
                                  <w:pPr>
                                    <w:rPr>
                                      <w:rFonts w:ascii="Times New Roman" w:hAnsi="Times New Roman" w:cs="Times New Roman"/>
                                      <w:sz w:val="18"/>
                                      <w:szCs w:val="18"/>
                                      <w:lang w:bidi="en-US"/>
                                      <w:rPrChange w:id="3462" w:author="Maino Vieytes, Christian (NIH/NIA/IRP) [F]" w:date="2023-11-15T16:32:00Z">
                                        <w:rPr>
                                          <w:rFonts w:ascii="Times New Roman" w:hAnsi="Times New Roman" w:cs="Times New Roman"/>
                                          <w:sz w:val="20"/>
                                          <w:szCs w:val="20"/>
                                          <w:lang w:bidi="en-US"/>
                                        </w:rPr>
                                      </w:rPrChange>
                                    </w:rPr>
                                  </w:pPr>
                                </w:p>
                                <w:p w14:paraId="5816E113" w14:textId="77777777" w:rsidR="008E210F" w:rsidRPr="00BA33A1" w:rsidRDefault="008E210F" w:rsidP="00371B03">
                                  <w:pPr>
                                    <w:rPr>
                                      <w:rFonts w:ascii="Times New Roman" w:hAnsi="Times New Roman" w:cs="Times New Roman"/>
                                      <w:sz w:val="18"/>
                                      <w:szCs w:val="18"/>
                                      <w:rPrChange w:id="3463" w:author="Maino Vieytes, Christian (NIH/NIA/IRP) [F]" w:date="2023-11-15T16:32:00Z">
                                        <w:rPr>
                                          <w:rFonts w:ascii="Times New Roman" w:hAnsi="Times New Roman" w:cs="Times New Roman"/>
                                          <w:sz w:val="20"/>
                                          <w:szCs w:val="20"/>
                                        </w:rPr>
                                      </w:rPrChange>
                                    </w:rPr>
                                  </w:pPr>
                                </w:p>
                              </w:tc>
                            </w:tr>
                          </w:tbl>
                          <w:p w14:paraId="3398A3F6"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3E2A" id="_x0000_s1030" type="#_x0000_t202" style="position:absolute;left:0;text-align:left;margin-left:-9.4pt;margin-top:13.75pt;width:487.1pt;height:207.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" filled="f" stroked="f" strokeweight=".5pt">
                <v:textbox>
                  <w:txbxContent>
                    <w:tbl>
                      <w:tblPr>
                        <w:tblStyle w:val="TableGrid"/>
                        <w:tblW w:w="0" w:type="auto"/>
                        <w:tblLook w:val="04A0" w:firstRow="1" w:lastRow="0" w:firstColumn="1" w:lastColumn="0" w:noHBand="0" w:noVBand="1"/>
                      </w:tblPr>
                      <w:tblGrid>
                        <w:gridCol w:w="2456"/>
                        <w:gridCol w:w="1952"/>
                        <w:gridCol w:w="1437"/>
                        <w:gridCol w:w="1350"/>
                        <w:gridCol w:w="1004"/>
                        <w:gridCol w:w="1151"/>
                        <w:tblGridChange w:id="3464">
                          <w:tblGrid>
                            <w:gridCol w:w="2456"/>
                            <w:gridCol w:w="1952"/>
                            <w:gridCol w:w="1437"/>
                            <w:gridCol w:w="1350"/>
                            <w:gridCol w:w="1004"/>
                            <w:gridCol w:w="1151"/>
                          </w:tblGrid>
                        </w:tblGridChange>
                      </w:tblGrid>
                      <w:tr w:rsidR="008E210F" w:rsidRPr="00BA33A1" w14:paraId="3CDAE2B9" w14:textId="77777777" w:rsidTr="00106DEE">
                        <w:trPr>
                          <w:trHeight w:val="320"/>
                        </w:trPr>
                        <w:tc>
                          <w:tcPr>
                            <w:tcW w:w="9350" w:type="dxa"/>
                            <w:gridSpan w:val="6"/>
                          </w:tcPr>
                          <w:p w14:paraId="1898E6CC" w14:textId="2AB77299" w:rsidR="008E210F" w:rsidRPr="00BA33A1" w:rsidRDefault="008E210F" w:rsidP="00371B03">
                            <w:pPr>
                              <w:rPr>
                                <w:rFonts w:ascii="Times New Roman" w:hAnsi="Times New Roman" w:cs="Times New Roman"/>
                                <w:sz w:val="18"/>
                                <w:szCs w:val="18"/>
                                <w:rPrChange w:id="3465"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b/>
                                <w:bCs/>
                                <w:sz w:val="18"/>
                                <w:szCs w:val="18"/>
                                <w:rPrChange w:id="3466" w:author="Maino Vieytes, Christian (NIH/NIA/IRP) [F]" w:date="2023-11-15T16:32:00Z">
                                  <w:rPr>
                                    <w:rFonts w:ascii="Times New Roman" w:hAnsi="Times New Roman" w:cs="Times New Roman"/>
                                    <w:b/>
                                    <w:bCs/>
                                    <w:sz w:val="20"/>
                                    <w:szCs w:val="20"/>
                                  </w:rPr>
                                </w:rPrChange>
                              </w:rPr>
                              <w:t>Table 3</w:t>
                            </w:r>
                            <w:r w:rsidRPr="00BA33A1">
                              <w:rPr>
                                <w:rFonts w:ascii="Times New Roman" w:hAnsi="Times New Roman" w:cs="Times New Roman"/>
                                <w:sz w:val="18"/>
                                <w:szCs w:val="18"/>
                                <w:rPrChange w:id="3467" w:author="Maino Vieytes, Christian (NIH/NIA/IRP) [F]" w:date="2023-11-15T16:32:00Z">
                                  <w:rPr>
                                    <w:rFonts w:ascii="Times New Roman" w:hAnsi="Times New Roman" w:cs="Times New Roman"/>
                                    <w:sz w:val="20"/>
                                    <w:szCs w:val="20"/>
                                  </w:rPr>
                                </w:rPrChange>
                              </w:rPr>
                              <w:t xml:space="preserve">. Means and standard deviations of the extracted dietary patterns across levels of food </w:t>
                            </w:r>
                            <w:ins w:id="3468" w:author="Maino Vieytes, Christian (NIH/NIA/IRP) [F]" w:date="2023-11-20T10:27:00Z">
                              <w:r w:rsidR="00AD47E5">
                                <w:rPr>
                                  <w:rFonts w:ascii="Times New Roman" w:hAnsi="Times New Roman" w:cs="Times New Roman"/>
                                  <w:sz w:val="18"/>
                                  <w:szCs w:val="18"/>
                                </w:rPr>
                                <w:t>in</w:t>
                              </w:r>
                            </w:ins>
                            <w:r w:rsidRPr="00BA33A1">
                              <w:rPr>
                                <w:rFonts w:ascii="Times New Roman" w:hAnsi="Times New Roman" w:cs="Times New Roman"/>
                                <w:sz w:val="18"/>
                                <w:szCs w:val="18"/>
                                <w:rPrChange w:id="3469" w:author="Maino Vieytes, Christian (NIH/NIA/IRP) [F]" w:date="2023-11-15T16:32:00Z">
                                  <w:rPr>
                                    <w:rFonts w:ascii="Times New Roman" w:hAnsi="Times New Roman" w:cs="Times New Roman"/>
                                    <w:sz w:val="20"/>
                                    <w:szCs w:val="20"/>
                                  </w:rPr>
                                </w:rPrChange>
                              </w:rPr>
                              <w:t>security status.</w:t>
                            </w:r>
                          </w:p>
                        </w:tc>
                      </w:tr>
                      <w:tr w:rsidR="008E210F" w:rsidRPr="00BA33A1" w14:paraId="0714B56F" w14:textId="77777777" w:rsidTr="00A814E3">
                        <w:trPr>
                          <w:trHeight w:val="320"/>
                        </w:trPr>
                        <w:tc>
                          <w:tcPr>
                            <w:tcW w:w="2456" w:type="dxa"/>
                            <w:noWrap/>
                            <w:vAlign w:val="center"/>
                            <w:hideMark/>
                          </w:tcPr>
                          <w:p w14:paraId="3438990B" w14:textId="77777777" w:rsidR="008E210F" w:rsidRPr="00BA33A1" w:rsidRDefault="008E210F" w:rsidP="00371B03">
                            <w:pPr>
                              <w:spacing w:line="360" w:lineRule="auto"/>
                              <w:rPr>
                                <w:rFonts w:ascii="Times New Roman" w:hAnsi="Times New Roman" w:cs="Times New Roman"/>
                                <w:b/>
                                <w:bCs/>
                                <w:sz w:val="18"/>
                                <w:szCs w:val="18"/>
                                <w:rPrChange w:id="3470"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471" w:author="Maino Vieytes, Christian (NIH/NIA/IRP) [F]" w:date="2023-11-15T16:32:00Z">
                                  <w:rPr>
                                    <w:rFonts w:ascii="Times New Roman" w:hAnsi="Times New Roman" w:cs="Times New Roman"/>
                                    <w:b/>
                                    <w:bCs/>
                                    <w:sz w:val="20"/>
                                    <w:szCs w:val="20"/>
                                  </w:rPr>
                                </w:rPrChange>
                              </w:rPr>
                              <w:t>Dietary Pattern</w:t>
                            </w:r>
                          </w:p>
                        </w:tc>
                        <w:tc>
                          <w:tcPr>
                            <w:tcW w:w="1952" w:type="dxa"/>
                            <w:noWrap/>
                            <w:vAlign w:val="center"/>
                            <w:hideMark/>
                          </w:tcPr>
                          <w:p w14:paraId="7A53F98F" w14:textId="77777777" w:rsidR="008E210F" w:rsidRPr="00BA33A1" w:rsidRDefault="008E210F" w:rsidP="00371B03">
                            <w:pPr>
                              <w:jc w:val="center"/>
                              <w:rPr>
                                <w:rFonts w:ascii="Times New Roman" w:hAnsi="Times New Roman" w:cs="Times New Roman"/>
                                <w:b/>
                                <w:bCs/>
                                <w:sz w:val="18"/>
                                <w:szCs w:val="18"/>
                                <w:rPrChange w:id="3472"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473" w:author="Maino Vieytes, Christian (NIH/NIA/IRP) [F]" w:date="2023-11-15T16:32:00Z">
                                  <w:rPr>
                                    <w:rFonts w:ascii="Times New Roman" w:hAnsi="Times New Roman" w:cs="Times New Roman"/>
                                    <w:b/>
                                    <w:bCs/>
                                    <w:sz w:val="20"/>
                                    <w:szCs w:val="20"/>
                                  </w:rPr>
                                </w:rPrChange>
                              </w:rPr>
                              <w:t>Combined Sample</w:t>
                            </w:r>
                          </w:p>
                          <w:p w14:paraId="0299D67E" w14:textId="7802AFA6" w:rsidR="008E210F" w:rsidRPr="00BA33A1" w:rsidRDefault="008E210F" w:rsidP="00371B03">
                            <w:pPr>
                              <w:jc w:val="center"/>
                              <w:rPr>
                                <w:rFonts w:ascii="Times New Roman" w:hAnsi="Times New Roman" w:cs="Times New Roman"/>
                                <w:b/>
                                <w:bCs/>
                                <w:sz w:val="18"/>
                                <w:szCs w:val="18"/>
                                <w:rPrChange w:id="3474"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sz w:val="18"/>
                                <w:szCs w:val="18"/>
                                <w:rPrChange w:id="3475"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3476"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477" w:author="Maino Vieytes, Christian (NIH/NIA/IRP) [F]" w:date="2023-11-15T16:32:00Z">
                                  <w:rPr>
                                    <w:rFonts w:ascii="Times New Roman" w:hAnsi="Times New Roman" w:cs="Times New Roman"/>
                                    <w:sz w:val="20"/>
                                    <w:szCs w:val="20"/>
                                  </w:rPr>
                                </w:rPrChange>
                              </w:rPr>
                              <w:t xml:space="preserve"> = </w:t>
                            </w:r>
                            <w:del w:id="3478" w:author="Maino Vieytes, Christian (NIH/NIA/IRP) [F]" w:date="2023-11-15T15:46:00Z">
                              <w:r w:rsidRPr="00BA33A1" w:rsidDel="00FE4615">
                                <w:rPr>
                                  <w:rFonts w:ascii="Times New Roman" w:hAnsi="Times New Roman" w:cs="Times New Roman"/>
                                  <w:sz w:val="18"/>
                                  <w:szCs w:val="18"/>
                                  <w:rPrChange w:id="3479" w:author="Maino Vieytes, Christian (NIH/NIA/IRP) [F]" w:date="2023-11-15T16:32:00Z">
                                    <w:rPr>
                                      <w:rFonts w:ascii="Times New Roman" w:hAnsi="Times New Roman" w:cs="Times New Roman"/>
                                      <w:sz w:val="20"/>
                                      <w:szCs w:val="20"/>
                                    </w:rPr>
                                  </w:rPrChange>
                                </w:rPr>
                                <w:delText>2493</w:delText>
                              </w:r>
                            </w:del>
                            <w:ins w:id="3480" w:author="Maino Vieytes, Christian (NIH/NIA/IRP) [F]" w:date="2023-11-15T15:46:00Z">
                              <w:r w:rsidR="00FE4615" w:rsidRPr="00BA33A1">
                                <w:rPr>
                                  <w:rFonts w:ascii="Times New Roman" w:hAnsi="Times New Roman" w:cs="Times New Roman"/>
                                  <w:sz w:val="18"/>
                                  <w:szCs w:val="18"/>
                                  <w:rPrChange w:id="3481" w:author="Maino Vieytes, Christian (NIH/NIA/IRP) [F]" w:date="2023-11-15T16:32:00Z">
                                    <w:rPr>
                                      <w:rFonts w:ascii="Times New Roman" w:hAnsi="Times New Roman" w:cs="Times New Roman"/>
                                      <w:sz w:val="20"/>
                                      <w:szCs w:val="20"/>
                                    </w:rPr>
                                  </w:rPrChange>
                                </w:rPr>
                                <w:t>1</w:t>
                              </w:r>
                            </w:ins>
                            <w:ins w:id="3482" w:author="Maino Vieytes, Christian (NIH/NIA/IRP) [F]" w:date="2023-11-16T09:34:00Z">
                              <w:r w:rsidR="00BF7D18">
                                <w:rPr>
                                  <w:rFonts w:ascii="Times New Roman" w:hAnsi="Times New Roman" w:cs="Times New Roman"/>
                                  <w:sz w:val="18"/>
                                  <w:szCs w:val="18"/>
                                </w:rPr>
                                <w:t>745</w:t>
                              </w:r>
                            </w:ins>
                            <w:r w:rsidRPr="00BA33A1">
                              <w:rPr>
                                <w:rFonts w:ascii="Times New Roman" w:hAnsi="Times New Roman" w:cs="Times New Roman"/>
                                <w:sz w:val="18"/>
                                <w:szCs w:val="18"/>
                                <w:rPrChange w:id="3483" w:author="Maino Vieytes, Christian (NIH/NIA/IRP) [F]" w:date="2023-11-15T16:32:00Z">
                                  <w:rPr>
                                    <w:rFonts w:ascii="Times New Roman" w:hAnsi="Times New Roman" w:cs="Times New Roman"/>
                                    <w:sz w:val="20"/>
                                    <w:szCs w:val="20"/>
                                  </w:rPr>
                                </w:rPrChange>
                              </w:rPr>
                              <w:t>)</w:t>
                            </w:r>
                          </w:p>
                        </w:tc>
                        <w:tc>
                          <w:tcPr>
                            <w:tcW w:w="1437" w:type="dxa"/>
                            <w:noWrap/>
                            <w:vAlign w:val="center"/>
                            <w:hideMark/>
                          </w:tcPr>
                          <w:p w14:paraId="62C656B2" w14:textId="68ED7CD8" w:rsidR="008E210F" w:rsidRPr="00BA33A1" w:rsidRDefault="008E210F" w:rsidP="00371B03">
                            <w:pPr>
                              <w:jc w:val="center"/>
                              <w:rPr>
                                <w:rFonts w:ascii="Times New Roman" w:hAnsi="Times New Roman" w:cs="Times New Roman"/>
                                <w:b/>
                                <w:bCs/>
                                <w:sz w:val="18"/>
                                <w:szCs w:val="18"/>
                                <w:rPrChange w:id="3484"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485" w:author="Maino Vieytes, Christian (NIH/NIA/IRP) [F]" w:date="2023-11-15T16:32:00Z">
                                  <w:rPr>
                                    <w:rFonts w:ascii="Times New Roman" w:hAnsi="Times New Roman" w:cs="Times New Roman"/>
                                    <w:b/>
                                    <w:bCs/>
                                    <w:sz w:val="20"/>
                                    <w:szCs w:val="20"/>
                                  </w:rPr>
                                </w:rPrChange>
                              </w:rPr>
                              <w:t xml:space="preserve">Food-insecure    </w:t>
                            </w:r>
                            <w:proofErr w:type="gramStart"/>
                            <w:r w:rsidRPr="00BA33A1">
                              <w:rPr>
                                <w:rFonts w:ascii="Times New Roman" w:hAnsi="Times New Roman" w:cs="Times New Roman"/>
                                <w:b/>
                                <w:bCs/>
                                <w:sz w:val="18"/>
                                <w:szCs w:val="18"/>
                                <w:rPrChange w:id="3486"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3487"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3488"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489" w:author="Maino Vieytes, Christian (NIH/NIA/IRP) [F]" w:date="2023-11-15T16:32:00Z">
                                  <w:rPr>
                                    <w:rFonts w:ascii="Times New Roman" w:hAnsi="Times New Roman" w:cs="Times New Roman"/>
                                    <w:sz w:val="20"/>
                                    <w:szCs w:val="20"/>
                                  </w:rPr>
                                </w:rPrChange>
                              </w:rPr>
                              <w:t xml:space="preserve"> = </w:t>
                            </w:r>
                            <w:ins w:id="3490" w:author="Maino Vieytes, Christian (NIH/NIA/IRP) [F]" w:date="2023-11-16T09:33:00Z">
                              <w:r w:rsidR="00BF7D18">
                                <w:rPr>
                                  <w:rFonts w:ascii="Times New Roman" w:hAnsi="Times New Roman" w:cs="Times New Roman"/>
                                  <w:sz w:val="18"/>
                                  <w:szCs w:val="18"/>
                                </w:rPr>
                                <w:t>213</w:t>
                              </w:r>
                            </w:ins>
                            <w:del w:id="3491" w:author="Maino Vieytes, Christian (NIH/NIA/IRP) [F]" w:date="2023-11-15T15:47:00Z">
                              <w:r w:rsidRPr="00BA33A1" w:rsidDel="00FE4615">
                                <w:rPr>
                                  <w:rFonts w:ascii="Times New Roman" w:hAnsi="Times New Roman" w:cs="Times New Roman"/>
                                  <w:sz w:val="18"/>
                                  <w:szCs w:val="18"/>
                                  <w:rPrChange w:id="3492" w:author="Maino Vieytes, Christian (NIH/NIA/IRP) [F]" w:date="2023-11-15T16:32:00Z">
                                    <w:rPr>
                                      <w:rFonts w:ascii="Times New Roman" w:hAnsi="Times New Roman" w:cs="Times New Roman"/>
                                      <w:sz w:val="20"/>
                                      <w:szCs w:val="20"/>
                                    </w:rPr>
                                  </w:rPrChange>
                                </w:rPr>
                                <w:delText>317</w:delText>
                              </w:r>
                            </w:del>
                            <w:r w:rsidRPr="00BA33A1">
                              <w:rPr>
                                <w:rFonts w:ascii="Times New Roman" w:hAnsi="Times New Roman" w:cs="Times New Roman"/>
                                <w:sz w:val="18"/>
                                <w:szCs w:val="18"/>
                                <w:rPrChange w:id="3493" w:author="Maino Vieytes, Christian (NIH/NIA/IRP) [F]" w:date="2023-11-15T16:32:00Z">
                                  <w:rPr>
                                    <w:rFonts w:ascii="Times New Roman" w:hAnsi="Times New Roman" w:cs="Times New Roman"/>
                                    <w:sz w:val="20"/>
                                    <w:szCs w:val="20"/>
                                  </w:rPr>
                                </w:rPrChange>
                              </w:rPr>
                              <w:t>)</w:t>
                            </w:r>
                          </w:p>
                        </w:tc>
                        <w:tc>
                          <w:tcPr>
                            <w:tcW w:w="1350" w:type="dxa"/>
                            <w:noWrap/>
                            <w:vAlign w:val="center"/>
                            <w:hideMark/>
                          </w:tcPr>
                          <w:p w14:paraId="6DF8C9F9" w14:textId="7BE56203" w:rsidR="008E210F" w:rsidRPr="00BA33A1" w:rsidRDefault="008E210F" w:rsidP="00371B03">
                            <w:pPr>
                              <w:jc w:val="center"/>
                              <w:rPr>
                                <w:rFonts w:ascii="Times New Roman" w:hAnsi="Times New Roman" w:cs="Times New Roman"/>
                                <w:b/>
                                <w:bCs/>
                                <w:sz w:val="18"/>
                                <w:szCs w:val="18"/>
                                <w:rPrChange w:id="3494"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495" w:author="Maino Vieytes, Christian (NIH/NIA/IRP) [F]" w:date="2023-11-15T16:32:00Z">
                                  <w:rPr>
                                    <w:rFonts w:ascii="Times New Roman" w:hAnsi="Times New Roman" w:cs="Times New Roman"/>
                                    <w:b/>
                                    <w:bCs/>
                                    <w:sz w:val="20"/>
                                    <w:szCs w:val="20"/>
                                  </w:rPr>
                                </w:rPrChange>
                              </w:rPr>
                              <w:t xml:space="preserve">Food-secure      </w:t>
                            </w:r>
                            <w:proofErr w:type="gramStart"/>
                            <w:r w:rsidRPr="00BA33A1">
                              <w:rPr>
                                <w:rFonts w:ascii="Times New Roman" w:hAnsi="Times New Roman" w:cs="Times New Roman"/>
                                <w:b/>
                                <w:bCs/>
                                <w:sz w:val="18"/>
                                <w:szCs w:val="18"/>
                                <w:rPrChange w:id="3496"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3497"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3498"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499" w:author="Maino Vieytes, Christian (NIH/NIA/IRP) [F]" w:date="2023-11-15T16:32:00Z">
                                  <w:rPr>
                                    <w:rFonts w:ascii="Times New Roman" w:hAnsi="Times New Roman" w:cs="Times New Roman"/>
                                    <w:sz w:val="20"/>
                                    <w:szCs w:val="20"/>
                                  </w:rPr>
                                </w:rPrChange>
                              </w:rPr>
                              <w:t xml:space="preserve"> = </w:t>
                            </w:r>
                            <w:ins w:id="3500" w:author="Maino Vieytes, Christian (NIH/NIA/IRP) [F]" w:date="2023-11-15T15:47:00Z">
                              <w:r w:rsidR="00FE4615" w:rsidRPr="00BA33A1">
                                <w:rPr>
                                  <w:rFonts w:ascii="Times New Roman" w:hAnsi="Times New Roman" w:cs="Times New Roman"/>
                                  <w:sz w:val="18"/>
                                  <w:szCs w:val="18"/>
                                  <w:rPrChange w:id="3501" w:author="Maino Vieytes, Christian (NIH/NIA/IRP) [F]" w:date="2023-11-15T16:32:00Z">
                                    <w:rPr>
                                      <w:rFonts w:ascii="Times New Roman" w:hAnsi="Times New Roman" w:cs="Times New Roman"/>
                                      <w:sz w:val="20"/>
                                      <w:szCs w:val="20"/>
                                    </w:rPr>
                                  </w:rPrChange>
                                </w:rPr>
                                <w:t>1</w:t>
                              </w:r>
                            </w:ins>
                            <w:ins w:id="3502" w:author="Maino Vieytes, Christian (NIH/NIA/IRP) [F]" w:date="2023-11-16T09:34:00Z">
                              <w:r w:rsidR="00BF7D18">
                                <w:rPr>
                                  <w:rFonts w:ascii="Times New Roman" w:hAnsi="Times New Roman" w:cs="Times New Roman"/>
                                  <w:sz w:val="18"/>
                                  <w:szCs w:val="18"/>
                                </w:rPr>
                                <w:t>532</w:t>
                              </w:r>
                            </w:ins>
                            <w:del w:id="3503" w:author="Maino Vieytes, Christian (NIH/NIA/IRP) [F]" w:date="2023-11-15T15:47:00Z">
                              <w:r w:rsidRPr="00BA33A1" w:rsidDel="00FE4615">
                                <w:rPr>
                                  <w:rFonts w:ascii="Times New Roman" w:hAnsi="Times New Roman" w:cs="Times New Roman"/>
                                  <w:sz w:val="18"/>
                                  <w:szCs w:val="18"/>
                                  <w:rPrChange w:id="3504" w:author="Maino Vieytes, Christian (NIH/NIA/IRP) [F]" w:date="2023-11-15T16:32:00Z">
                                    <w:rPr>
                                      <w:rFonts w:ascii="Times New Roman" w:hAnsi="Times New Roman" w:cs="Times New Roman"/>
                                      <w:sz w:val="20"/>
                                      <w:szCs w:val="20"/>
                                    </w:rPr>
                                  </w:rPrChange>
                                </w:rPr>
                                <w:delText>2176</w:delText>
                              </w:r>
                            </w:del>
                            <w:r w:rsidRPr="00BA33A1">
                              <w:rPr>
                                <w:rFonts w:ascii="Times New Roman" w:hAnsi="Times New Roman" w:cs="Times New Roman"/>
                                <w:sz w:val="18"/>
                                <w:szCs w:val="18"/>
                                <w:rPrChange w:id="3505" w:author="Maino Vieytes, Christian (NIH/NIA/IRP) [F]" w:date="2023-11-15T16:32:00Z">
                                  <w:rPr>
                                    <w:rFonts w:ascii="Times New Roman" w:hAnsi="Times New Roman" w:cs="Times New Roman"/>
                                    <w:sz w:val="20"/>
                                    <w:szCs w:val="20"/>
                                  </w:rPr>
                                </w:rPrChange>
                              </w:rPr>
                              <w:t>)</w:t>
                            </w:r>
                          </w:p>
                        </w:tc>
                        <w:tc>
                          <w:tcPr>
                            <w:tcW w:w="1004" w:type="dxa"/>
                            <w:vAlign w:val="center"/>
                          </w:tcPr>
                          <w:p w14:paraId="7C694818" w14:textId="77777777" w:rsidR="008E210F" w:rsidRPr="00BA33A1" w:rsidRDefault="008E210F" w:rsidP="00371B03">
                            <w:pPr>
                              <w:jc w:val="center"/>
                              <w:rPr>
                                <w:rFonts w:ascii="Times New Roman" w:hAnsi="Times New Roman" w:cs="Times New Roman"/>
                                <w:b/>
                                <w:bCs/>
                                <w:i/>
                                <w:iCs/>
                                <w:sz w:val="18"/>
                                <w:szCs w:val="18"/>
                                <w:rPrChange w:id="3506" w:author="Maino Vieytes, Christian (NIH/NIA/IRP) [F]" w:date="2023-11-15T16:32:00Z">
                                  <w:rPr>
                                    <w:rFonts w:ascii="Times New Roman" w:hAnsi="Times New Roman" w:cs="Times New Roman"/>
                                    <w:b/>
                                    <w:bCs/>
                                    <w:i/>
                                    <w:iCs/>
                                    <w:sz w:val="20"/>
                                    <w:szCs w:val="20"/>
                                  </w:rPr>
                                </w:rPrChange>
                              </w:rPr>
                            </w:pPr>
                            <w:r w:rsidRPr="00BA33A1">
                              <w:rPr>
                                <w:rFonts w:ascii="Times New Roman" w:hAnsi="Times New Roman" w:cs="Times New Roman"/>
                                <w:b/>
                                <w:bCs/>
                                <w:sz w:val="18"/>
                                <w:szCs w:val="18"/>
                                <w:rPrChange w:id="3507" w:author="Maino Vieytes, Christian (NIH/NIA/IRP) [F]" w:date="2023-11-15T16:32:00Z">
                                  <w:rPr>
                                    <w:rFonts w:ascii="Times New Roman" w:hAnsi="Times New Roman" w:cs="Times New Roman"/>
                                    <w:b/>
                                    <w:bCs/>
                                    <w:sz w:val="20"/>
                                    <w:szCs w:val="20"/>
                                  </w:rPr>
                                </w:rPrChange>
                              </w:rPr>
                              <w:t xml:space="preserve">Cohen’s </w:t>
                            </w:r>
                            <w:r w:rsidRPr="00BA33A1">
                              <w:rPr>
                                <w:rFonts w:ascii="Times New Roman" w:hAnsi="Times New Roman" w:cs="Times New Roman"/>
                                <w:b/>
                                <w:bCs/>
                                <w:i/>
                                <w:iCs/>
                                <w:sz w:val="18"/>
                                <w:szCs w:val="18"/>
                                <w:rPrChange w:id="3508" w:author="Maino Vieytes, Christian (NIH/NIA/IRP) [F]" w:date="2023-11-15T16:32:00Z">
                                  <w:rPr>
                                    <w:rFonts w:ascii="Times New Roman" w:hAnsi="Times New Roman" w:cs="Times New Roman"/>
                                    <w:b/>
                                    <w:bCs/>
                                    <w:i/>
                                    <w:iCs/>
                                    <w:sz w:val="20"/>
                                    <w:szCs w:val="20"/>
                                  </w:rPr>
                                </w:rPrChange>
                              </w:rPr>
                              <w:t>d</w:t>
                            </w:r>
                          </w:p>
                        </w:tc>
                        <w:tc>
                          <w:tcPr>
                            <w:tcW w:w="1151" w:type="dxa"/>
                            <w:noWrap/>
                            <w:vAlign w:val="center"/>
                            <w:hideMark/>
                          </w:tcPr>
                          <w:p w14:paraId="6DFFBD79" w14:textId="77777777" w:rsidR="008E210F" w:rsidRPr="00BA33A1" w:rsidRDefault="008E210F" w:rsidP="00371B03">
                            <w:pPr>
                              <w:jc w:val="center"/>
                              <w:rPr>
                                <w:rFonts w:ascii="Times New Roman" w:hAnsi="Times New Roman" w:cs="Times New Roman"/>
                                <w:b/>
                                <w:bCs/>
                                <w:sz w:val="18"/>
                                <w:szCs w:val="18"/>
                                <w:rPrChange w:id="3509"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i/>
                                <w:iCs/>
                                <w:sz w:val="18"/>
                                <w:szCs w:val="18"/>
                                <w:rPrChange w:id="3510" w:author="Maino Vieytes, Christian (NIH/NIA/IRP) [F]" w:date="2023-11-15T16:32:00Z">
                                  <w:rPr>
                                    <w:rFonts w:ascii="Times New Roman" w:hAnsi="Times New Roman" w:cs="Times New Roman"/>
                                    <w:b/>
                                    <w:bCs/>
                                    <w:i/>
                                    <w:iCs/>
                                    <w:sz w:val="20"/>
                                    <w:szCs w:val="20"/>
                                  </w:rPr>
                                </w:rPrChange>
                              </w:rPr>
                              <w:t>p</w:t>
                            </w:r>
                          </w:p>
                        </w:tc>
                      </w:tr>
                      <w:tr w:rsidR="00BF7D18" w:rsidRPr="00BA33A1" w14:paraId="50946646" w14:textId="77777777" w:rsidTr="00BF7D18">
                        <w:tblPrEx>
                          <w:tblW w:w="0" w:type="auto"/>
                          <w:tblPrExChange w:id="3511" w:author="Maino Vieytes, Christian (NIH/NIA/IRP) [F]" w:date="2023-11-16T09:32:00Z">
                            <w:tblPrEx>
                              <w:tblW w:w="0" w:type="auto"/>
                            </w:tblPrEx>
                          </w:tblPrExChange>
                        </w:tblPrEx>
                        <w:trPr>
                          <w:trHeight w:val="320"/>
                          <w:trPrChange w:id="3512" w:author="Maino Vieytes, Christian (NIH/NIA/IRP) [F]" w:date="2023-11-16T09:32:00Z">
                            <w:trPr>
                              <w:trHeight w:val="320"/>
                            </w:trPr>
                          </w:trPrChange>
                        </w:trPr>
                        <w:tc>
                          <w:tcPr>
                            <w:tcW w:w="2456" w:type="dxa"/>
                            <w:noWrap/>
                            <w:vAlign w:val="center"/>
                            <w:hideMark/>
                            <w:tcPrChange w:id="3513" w:author="Maino Vieytes, Christian (NIH/NIA/IRP) [F]" w:date="2023-11-16T09:32:00Z">
                              <w:tcPr>
                                <w:tcW w:w="2456" w:type="dxa"/>
                                <w:noWrap/>
                                <w:vAlign w:val="center"/>
                                <w:hideMark/>
                              </w:tcPr>
                            </w:tcPrChange>
                          </w:tcPr>
                          <w:p w14:paraId="40811B25" w14:textId="41774C03" w:rsidR="00BF7D18" w:rsidRPr="00BA33A1" w:rsidRDefault="00BF7D18" w:rsidP="00BF7D18">
                            <w:pPr>
                              <w:rPr>
                                <w:rFonts w:ascii="Times New Roman" w:hAnsi="Times New Roman" w:cs="Times New Roman"/>
                                <w:sz w:val="18"/>
                                <w:szCs w:val="18"/>
                                <w:rPrChange w:id="3514"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515" w:author="Maino Vieytes, Christian (NIH/NIA/IRP) [F]" w:date="2023-11-15T16:32:00Z">
                                  <w:rPr>
                                    <w:rFonts w:ascii="Times New Roman" w:hAnsi="Times New Roman" w:cs="Times New Roman"/>
                                    <w:sz w:val="20"/>
                                    <w:szCs w:val="20"/>
                                  </w:rPr>
                                </w:rPrChange>
                              </w:rPr>
                              <w:t xml:space="preserve">Food </w:t>
                            </w:r>
                            <w:ins w:id="3516" w:author="Maino Vieytes, Christian (NIH/NIA/IRP) [F]" w:date="2023-11-15T15:48:00Z">
                              <w:r w:rsidRPr="00BA33A1">
                                <w:rPr>
                                  <w:rFonts w:ascii="Times New Roman" w:hAnsi="Times New Roman" w:cs="Times New Roman"/>
                                  <w:sz w:val="18"/>
                                  <w:szCs w:val="18"/>
                                  <w:rPrChange w:id="3517" w:author="Maino Vieytes, Christian (NIH/NIA/IRP) [F]" w:date="2023-11-15T16:32:00Z">
                                    <w:rPr>
                                      <w:rFonts w:ascii="Times New Roman" w:hAnsi="Times New Roman" w:cs="Times New Roman"/>
                                      <w:sz w:val="20"/>
                                      <w:szCs w:val="20"/>
                                    </w:rPr>
                                  </w:rPrChange>
                                </w:rPr>
                                <w:t>Ins</w:t>
                              </w:r>
                            </w:ins>
                            <w:del w:id="3518" w:author="Maino Vieytes, Christian (NIH/NIA/IRP) [F]" w:date="2023-11-15T15:48:00Z">
                              <w:r w:rsidRPr="00BA33A1" w:rsidDel="00FE4615">
                                <w:rPr>
                                  <w:rFonts w:ascii="Times New Roman" w:hAnsi="Times New Roman" w:cs="Times New Roman"/>
                                  <w:sz w:val="18"/>
                                  <w:szCs w:val="18"/>
                                  <w:rPrChange w:id="3519" w:author="Maino Vieytes, Christian (NIH/NIA/IRP) [F]" w:date="2023-11-15T16:32:00Z">
                                    <w:rPr>
                                      <w:rFonts w:ascii="Times New Roman" w:hAnsi="Times New Roman" w:cs="Times New Roman"/>
                                      <w:sz w:val="20"/>
                                      <w:szCs w:val="20"/>
                                    </w:rPr>
                                  </w:rPrChange>
                                </w:rPr>
                                <w:delText>S</w:delText>
                              </w:r>
                            </w:del>
                            <w:r w:rsidRPr="00BA33A1">
                              <w:rPr>
                                <w:rFonts w:ascii="Times New Roman" w:hAnsi="Times New Roman" w:cs="Times New Roman"/>
                                <w:sz w:val="18"/>
                                <w:szCs w:val="18"/>
                                <w:rPrChange w:id="3520" w:author="Maino Vieytes, Christian (NIH/NIA/IRP) [F]" w:date="2023-11-15T16:32:00Z">
                                  <w:rPr>
                                    <w:rFonts w:ascii="Times New Roman" w:hAnsi="Times New Roman" w:cs="Times New Roman"/>
                                    <w:sz w:val="20"/>
                                    <w:szCs w:val="20"/>
                                  </w:rPr>
                                </w:rPrChange>
                              </w:rPr>
                              <w:t>ecurity Pattern</w:t>
                            </w:r>
                            <w:r w:rsidRPr="00BA33A1">
                              <w:rPr>
                                <w:rFonts w:ascii="Times New Roman" w:hAnsi="Times New Roman" w:cs="Times New Roman"/>
                                <w:sz w:val="18"/>
                                <w:szCs w:val="18"/>
                                <w:lang w:bidi="en-US"/>
                                <w:rPrChange w:id="3521" w:author="Maino Vieytes, Christian (NIH/NIA/IRP) [F]" w:date="2023-11-15T16:32:00Z">
                                  <w:rPr>
                                    <w:rFonts w:ascii="Times New Roman" w:hAnsi="Times New Roman" w:cs="Times New Roman"/>
                                    <w:sz w:val="20"/>
                                    <w:szCs w:val="20"/>
                                    <w:lang w:bidi="en-US"/>
                                  </w:rPr>
                                </w:rPrChange>
                              </w:rPr>
                              <w:t xml:space="preserve">† </w:t>
                            </w:r>
                            <w:r w:rsidRPr="00BA33A1">
                              <w:rPr>
                                <w:rFonts w:ascii="Times New Roman" w:hAnsi="Times New Roman" w:cs="Times New Roman"/>
                                <w:sz w:val="18"/>
                                <w:szCs w:val="18"/>
                                <w:rPrChange w:id="3522" w:author="Maino Vieytes, Christian (NIH/NIA/IRP) [F]" w:date="2023-11-15T16:32:00Z">
                                  <w:rPr>
                                    <w:rFonts w:ascii="Times New Roman" w:hAnsi="Times New Roman" w:cs="Times New Roman"/>
                                    <w:sz w:val="20"/>
                                    <w:szCs w:val="20"/>
                                  </w:rPr>
                                </w:rPrChange>
                              </w:rPr>
                              <w:t xml:space="preserve"> </w:t>
                            </w:r>
                          </w:p>
                          <w:p w14:paraId="33FB40A5" w14:textId="77777777" w:rsidR="00BF7D18" w:rsidRPr="00BA33A1" w:rsidRDefault="00BF7D18" w:rsidP="00BF7D18">
                            <w:pPr>
                              <w:rPr>
                                <w:rFonts w:ascii="Times New Roman" w:hAnsi="Times New Roman" w:cs="Times New Roman"/>
                                <w:sz w:val="18"/>
                                <w:szCs w:val="18"/>
                                <w:rPrChange w:id="3523"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524"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3525" w:author="Maino Vieytes, Christian (NIH/NIA/IRP) [F]" w:date="2023-11-16T09:32:00Z">
                              <w:tcPr>
                                <w:tcW w:w="1952" w:type="dxa"/>
                                <w:noWrap/>
                                <w:vAlign w:val="center"/>
                                <w:hideMark/>
                              </w:tcPr>
                            </w:tcPrChange>
                          </w:tcPr>
                          <w:p w14:paraId="48EBCA7D" w14:textId="1490974D" w:rsidR="00BF7D18" w:rsidRPr="00BF7D18" w:rsidDel="000E04CE" w:rsidRDefault="00BF7D18">
                            <w:pPr>
                              <w:jc w:val="center"/>
                              <w:rPr>
                                <w:del w:id="3526" w:author="Maino Vieytes, Christian (NIH/NIA/IRP) [F]" w:date="2023-11-15T16:31:00Z"/>
                                <w:rFonts w:ascii="Times New Roman" w:hAnsi="Times New Roman" w:cs="Times New Roman"/>
                                <w:sz w:val="18"/>
                                <w:szCs w:val="18"/>
                                <w:rPrChange w:id="3527" w:author="Maino Vieytes, Christian (NIH/NIA/IRP) [F]" w:date="2023-11-16T09:31:00Z">
                                  <w:rPr>
                                    <w:del w:id="3528" w:author="Maino Vieytes, Christian (NIH/NIA/IRP) [F]" w:date="2023-11-15T16:31:00Z"/>
                                    <w:rFonts w:ascii="Times New Roman" w:hAnsi="Times New Roman" w:cs="Times New Roman"/>
                                    <w:sz w:val="20"/>
                                    <w:szCs w:val="20"/>
                                  </w:rPr>
                                </w:rPrChange>
                              </w:rPr>
                            </w:pPr>
                            <w:ins w:id="3529" w:author="Maino Vieytes, Christian (NIH/NIA/IRP) [F]" w:date="2023-11-16T09:30:00Z">
                              <w:r w:rsidRPr="00BF7D18">
                                <w:rPr>
                                  <w:rFonts w:ascii="Times New Roman" w:hAnsi="Times New Roman" w:cs="Times New Roman"/>
                                  <w:color w:val="000000"/>
                                  <w:sz w:val="18"/>
                                  <w:szCs w:val="18"/>
                                  <w:rPrChange w:id="3530" w:author="Maino Vieytes, Christian (NIH/NIA/IRP) [F]" w:date="2023-11-16T09:31:00Z">
                                    <w:rPr>
                                      <w:rFonts w:ascii="Calibri" w:hAnsi="Calibri" w:cs="Calibri"/>
                                      <w:color w:val="000000"/>
                                    </w:rPr>
                                  </w:rPrChange>
                                </w:rPr>
                                <w:t>-0.02 (0.17)</w:t>
                              </w:r>
                            </w:ins>
                          </w:p>
                          <w:p w14:paraId="18C4015E" w14:textId="292BF449" w:rsidR="00BF7D18" w:rsidRPr="00BF7D18" w:rsidRDefault="00BF7D18" w:rsidP="00BF7D18">
                            <w:pPr>
                              <w:jc w:val="center"/>
                              <w:rPr>
                                <w:rFonts w:ascii="Times New Roman" w:hAnsi="Times New Roman" w:cs="Times New Roman"/>
                                <w:sz w:val="18"/>
                                <w:szCs w:val="18"/>
                                <w:rPrChange w:id="3531" w:author="Maino Vieytes, Christian (NIH/NIA/IRP) [F]" w:date="2023-11-16T09:31:00Z">
                                  <w:rPr>
                                    <w:rFonts w:ascii="Times New Roman" w:hAnsi="Times New Roman" w:cs="Times New Roman"/>
                                    <w:sz w:val="20"/>
                                    <w:szCs w:val="20"/>
                                  </w:rPr>
                                </w:rPrChange>
                              </w:rPr>
                            </w:pPr>
                            <w:del w:id="3532" w:author="Maino Vieytes, Christian (NIH/NIA/IRP) [F]" w:date="2023-11-15T16:31:00Z">
                              <w:r w:rsidRPr="00BF7D18" w:rsidDel="000E04CE">
                                <w:rPr>
                                  <w:rFonts w:ascii="Times New Roman" w:hAnsi="Times New Roman" w:cs="Times New Roman"/>
                                  <w:sz w:val="18"/>
                                  <w:szCs w:val="18"/>
                                  <w:rPrChange w:id="3533" w:author="Maino Vieytes, Christian (NIH/NIA/IRP) [F]" w:date="2023-11-16T09:31:00Z">
                                    <w:rPr>
                                      <w:rFonts w:ascii="Times New Roman" w:hAnsi="Times New Roman" w:cs="Times New Roman"/>
                                      <w:sz w:val="20"/>
                                      <w:szCs w:val="20"/>
                                    </w:rPr>
                                  </w:rPrChange>
                                </w:rPr>
                                <w:delText>-0.03 (0.51)</w:delText>
                              </w:r>
                            </w:del>
                          </w:p>
                        </w:tc>
                        <w:tc>
                          <w:tcPr>
                            <w:tcW w:w="1437" w:type="dxa"/>
                            <w:noWrap/>
                            <w:vAlign w:val="center"/>
                            <w:hideMark/>
                            <w:tcPrChange w:id="3534" w:author="Maino Vieytes, Christian (NIH/NIA/IRP) [F]" w:date="2023-11-16T09:32:00Z">
                              <w:tcPr>
                                <w:tcW w:w="1437" w:type="dxa"/>
                                <w:noWrap/>
                                <w:vAlign w:val="center"/>
                                <w:hideMark/>
                              </w:tcPr>
                            </w:tcPrChange>
                          </w:tcPr>
                          <w:p w14:paraId="32753277" w14:textId="1CD024DD" w:rsidR="00BF7D18" w:rsidRPr="00BF7D18" w:rsidDel="000E04CE" w:rsidRDefault="00BF7D18">
                            <w:pPr>
                              <w:jc w:val="center"/>
                              <w:rPr>
                                <w:del w:id="3535" w:author="Maino Vieytes, Christian (NIH/NIA/IRP) [F]" w:date="2023-11-15T16:31:00Z"/>
                                <w:rFonts w:ascii="Times New Roman" w:hAnsi="Times New Roman" w:cs="Times New Roman"/>
                                <w:sz w:val="18"/>
                                <w:szCs w:val="18"/>
                                <w:rPrChange w:id="3536" w:author="Maino Vieytes, Christian (NIH/NIA/IRP) [F]" w:date="2023-11-16T09:31:00Z">
                                  <w:rPr>
                                    <w:del w:id="3537" w:author="Maino Vieytes, Christian (NIH/NIA/IRP) [F]" w:date="2023-11-15T16:31:00Z"/>
                                    <w:rFonts w:ascii="Times New Roman" w:hAnsi="Times New Roman" w:cs="Times New Roman"/>
                                    <w:sz w:val="20"/>
                                    <w:szCs w:val="20"/>
                                  </w:rPr>
                                </w:rPrChange>
                              </w:rPr>
                            </w:pPr>
                            <w:ins w:id="3538" w:author="Maino Vieytes, Christian (NIH/NIA/IRP) [F]" w:date="2023-11-16T09:30:00Z">
                              <w:r w:rsidRPr="00BF7D18">
                                <w:rPr>
                                  <w:rFonts w:ascii="Times New Roman" w:hAnsi="Times New Roman" w:cs="Times New Roman"/>
                                  <w:color w:val="000000"/>
                                  <w:sz w:val="18"/>
                                  <w:szCs w:val="18"/>
                                  <w:rPrChange w:id="3539" w:author="Maino Vieytes, Christian (NIH/NIA/IRP) [F]" w:date="2023-11-16T09:31:00Z">
                                    <w:rPr>
                                      <w:rFonts w:ascii="Calibri" w:hAnsi="Calibri" w:cs="Calibri"/>
                                      <w:color w:val="000000"/>
                                    </w:rPr>
                                  </w:rPrChange>
                                </w:rPr>
                                <w:t>0.07 (0.2)</w:t>
                              </w:r>
                            </w:ins>
                          </w:p>
                          <w:p w14:paraId="551DC55D" w14:textId="4CF8D702" w:rsidR="00BF7D18" w:rsidRPr="00BF7D18" w:rsidRDefault="00BF7D18" w:rsidP="00BF7D18">
                            <w:pPr>
                              <w:jc w:val="center"/>
                              <w:rPr>
                                <w:rFonts w:ascii="Times New Roman" w:hAnsi="Times New Roman" w:cs="Times New Roman"/>
                                <w:sz w:val="18"/>
                                <w:szCs w:val="18"/>
                                <w:rPrChange w:id="3540" w:author="Maino Vieytes, Christian (NIH/NIA/IRP) [F]" w:date="2023-11-16T09:31:00Z">
                                  <w:rPr>
                                    <w:rFonts w:ascii="Times New Roman" w:hAnsi="Times New Roman" w:cs="Times New Roman"/>
                                    <w:sz w:val="20"/>
                                    <w:szCs w:val="20"/>
                                  </w:rPr>
                                </w:rPrChange>
                              </w:rPr>
                            </w:pPr>
                            <w:del w:id="3541" w:author="Maino Vieytes, Christian (NIH/NIA/IRP) [F]" w:date="2023-11-15T16:31:00Z">
                              <w:r w:rsidRPr="00BF7D18" w:rsidDel="000E04CE">
                                <w:rPr>
                                  <w:rFonts w:ascii="Times New Roman" w:hAnsi="Times New Roman" w:cs="Times New Roman"/>
                                  <w:sz w:val="18"/>
                                  <w:szCs w:val="18"/>
                                  <w:rPrChange w:id="3542" w:author="Maino Vieytes, Christian (NIH/NIA/IRP) [F]" w:date="2023-11-16T09:31:00Z">
                                    <w:rPr>
                                      <w:rFonts w:ascii="Times New Roman" w:hAnsi="Times New Roman" w:cs="Times New Roman"/>
                                      <w:sz w:val="20"/>
                                      <w:szCs w:val="20"/>
                                    </w:rPr>
                                  </w:rPrChange>
                                </w:rPr>
                                <w:delText>0.31 (0.63)</w:delText>
                              </w:r>
                            </w:del>
                          </w:p>
                        </w:tc>
                        <w:tc>
                          <w:tcPr>
                            <w:tcW w:w="1350" w:type="dxa"/>
                            <w:noWrap/>
                            <w:vAlign w:val="center"/>
                            <w:hideMark/>
                            <w:tcPrChange w:id="3543" w:author="Maino Vieytes, Christian (NIH/NIA/IRP) [F]" w:date="2023-11-16T09:32:00Z">
                              <w:tcPr>
                                <w:tcW w:w="1350" w:type="dxa"/>
                                <w:noWrap/>
                                <w:vAlign w:val="center"/>
                                <w:hideMark/>
                              </w:tcPr>
                            </w:tcPrChange>
                          </w:tcPr>
                          <w:p w14:paraId="72295B39" w14:textId="6D5C80F1" w:rsidR="00BF7D18" w:rsidRPr="00BF7D18" w:rsidDel="000E04CE" w:rsidRDefault="00BF7D18">
                            <w:pPr>
                              <w:jc w:val="center"/>
                              <w:rPr>
                                <w:del w:id="3544" w:author="Maino Vieytes, Christian (NIH/NIA/IRP) [F]" w:date="2023-11-15T16:31:00Z"/>
                                <w:rFonts w:ascii="Times New Roman" w:hAnsi="Times New Roman" w:cs="Times New Roman"/>
                                <w:sz w:val="18"/>
                                <w:szCs w:val="18"/>
                                <w:rPrChange w:id="3545" w:author="Maino Vieytes, Christian (NIH/NIA/IRP) [F]" w:date="2023-11-16T09:31:00Z">
                                  <w:rPr>
                                    <w:del w:id="3546" w:author="Maino Vieytes, Christian (NIH/NIA/IRP) [F]" w:date="2023-11-15T16:31:00Z"/>
                                    <w:rFonts w:ascii="Times New Roman" w:hAnsi="Times New Roman" w:cs="Times New Roman"/>
                                    <w:sz w:val="20"/>
                                    <w:szCs w:val="20"/>
                                  </w:rPr>
                                </w:rPrChange>
                              </w:rPr>
                            </w:pPr>
                            <w:ins w:id="3547" w:author="Maino Vieytes, Christian (NIH/NIA/IRP) [F]" w:date="2023-11-16T09:30:00Z">
                              <w:r w:rsidRPr="00BF7D18">
                                <w:rPr>
                                  <w:rFonts w:ascii="Times New Roman" w:hAnsi="Times New Roman" w:cs="Times New Roman"/>
                                  <w:color w:val="000000"/>
                                  <w:sz w:val="18"/>
                                  <w:szCs w:val="18"/>
                                  <w:rPrChange w:id="3548" w:author="Maino Vieytes, Christian (NIH/NIA/IRP) [F]" w:date="2023-11-16T09:31:00Z">
                                    <w:rPr>
                                      <w:rFonts w:ascii="Calibri" w:hAnsi="Calibri" w:cs="Calibri"/>
                                      <w:color w:val="000000"/>
                                    </w:rPr>
                                  </w:rPrChange>
                                </w:rPr>
                                <w:t>-0.03 (0.16)</w:t>
                              </w:r>
                            </w:ins>
                          </w:p>
                          <w:p w14:paraId="379D7CC3" w14:textId="585D1F34" w:rsidR="00BF7D18" w:rsidRPr="00BF7D18" w:rsidRDefault="00BF7D18" w:rsidP="00BF7D18">
                            <w:pPr>
                              <w:jc w:val="center"/>
                              <w:rPr>
                                <w:rFonts w:ascii="Times New Roman" w:hAnsi="Times New Roman" w:cs="Times New Roman"/>
                                <w:sz w:val="18"/>
                                <w:szCs w:val="18"/>
                                <w:rPrChange w:id="3549" w:author="Maino Vieytes, Christian (NIH/NIA/IRP) [F]" w:date="2023-11-16T09:31:00Z">
                                  <w:rPr>
                                    <w:rFonts w:ascii="Times New Roman" w:hAnsi="Times New Roman" w:cs="Times New Roman"/>
                                    <w:sz w:val="20"/>
                                    <w:szCs w:val="20"/>
                                  </w:rPr>
                                </w:rPrChange>
                              </w:rPr>
                            </w:pPr>
                            <w:del w:id="3550" w:author="Maino Vieytes, Christian (NIH/NIA/IRP) [F]" w:date="2023-11-15T16:31:00Z">
                              <w:r w:rsidRPr="00BF7D18" w:rsidDel="000E04CE">
                                <w:rPr>
                                  <w:rFonts w:ascii="Times New Roman" w:hAnsi="Times New Roman" w:cs="Times New Roman"/>
                                  <w:sz w:val="18"/>
                                  <w:szCs w:val="18"/>
                                  <w:rPrChange w:id="3551" w:author="Maino Vieytes, Christian (NIH/NIA/IRP) [F]" w:date="2023-11-16T09:31:00Z">
                                    <w:rPr>
                                      <w:rFonts w:ascii="Times New Roman" w:hAnsi="Times New Roman" w:cs="Times New Roman"/>
                                      <w:sz w:val="20"/>
                                      <w:szCs w:val="20"/>
                                    </w:rPr>
                                  </w:rPrChange>
                                </w:rPr>
                                <w:delText>-0.07 (0.48)</w:delText>
                              </w:r>
                            </w:del>
                          </w:p>
                        </w:tc>
                        <w:tc>
                          <w:tcPr>
                            <w:tcW w:w="1004" w:type="dxa"/>
                            <w:vAlign w:val="center"/>
                            <w:tcPrChange w:id="3552" w:author="Maino Vieytes, Christian (NIH/NIA/IRP) [F]" w:date="2023-11-16T09:32:00Z">
                              <w:tcPr>
                                <w:tcW w:w="1004" w:type="dxa"/>
                                <w:vAlign w:val="bottom"/>
                              </w:tcPr>
                            </w:tcPrChange>
                          </w:tcPr>
                          <w:p w14:paraId="2FC823A0" w14:textId="0AC2E246" w:rsidR="00BF7D18" w:rsidRPr="00BF7D18" w:rsidRDefault="00BF7D18" w:rsidP="00BF7D18">
                            <w:pPr>
                              <w:jc w:val="center"/>
                              <w:rPr>
                                <w:rFonts w:ascii="Times New Roman" w:hAnsi="Times New Roman" w:cs="Times New Roman"/>
                                <w:sz w:val="18"/>
                                <w:szCs w:val="18"/>
                                <w:rPrChange w:id="3553" w:author="Maino Vieytes, Christian (NIH/NIA/IRP) [F]" w:date="2023-11-16T09:31:00Z">
                                  <w:rPr>
                                    <w:rFonts w:ascii="Times New Roman" w:hAnsi="Times New Roman" w:cs="Times New Roman"/>
                                    <w:sz w:val="20"/>
                                    <w:szCs w:val="20"/>
                                  </w:rPr>
                                </w:rPrChange>
                              </w:rPr>
                            </w:pPr>
                            <w:ins w:id="3554" w:author="Maino Vieytes, Christian (NIH/NIA/IRP) [F]" w:date="2023-11-16T09:30:00Z">
                              <w:r w:rsidRPr="00BF7D18">
                                <w:rPr>
                                  <w:rFonts w:ascii="Times New Roman" w:hAnsi="Times New Roman" w:cs="Times New Roman"/>
                                  <w:color w:val="000000"/>
                                  <w:sz w:val="18"/>
                                  <w:szCs w:val="18"/>
                                  <w:rPrChange w:id="3555" w:author="Maino Vieytes, Christian (NIH/NIA/IRP) [F]" w:date="2023-11-16T09:31:00Z">
                                    <w:rPr>
                                      <w:rFonts w:ascii="Calibri" w:hAnsi="Calibri" w:cs="Calibri"/>
                                      <w:color w:val="000000"/>
                                    </w:rPr>
                                  </w:rPrChange>
                                </w:rPr>
                                <w:t>0.23</w:t>
                              </w:r>
                            </w:ins>
                            <w:del w:id="3556" w:author="Maino Vieytes, Christian (NIH/NIA/IRP) [F]" w:date="2023-11-15T16:31:00Z">
                              <w:r w:rsidRPr="00BF7D18" w:rsidDel="000E04CE">
                                <w:rPr>
                                  <w:rFonts w:ascii="Times New Roman" w:hAnsi="Times New Roman" w:cs="Times New Roman"/>
                                  <w:sz w:val="18"/>
                                  <w:szCs w:val="18"/>
                                  <w:rPrChange w:id="3557" w:author="Maino Vieytes, Christian (NIH/NIA/IRP) [F]" w:date="2023-11-16T09:31:00Z">
                                    <w:rPr>
                                      <w:rFonts w:ascii="Times New Roman" w:hAnsi="Times New Roman" w:cs="Times New Roman"/>
                                      <w:sz w:val="20"/>
                                      <w:szCs w:val="20"/>
                                    </w:rPr>
                                  </w:rPrChange>
                                </w:rPr>
                                <w:delText>0.50</w:delText>
                              </w:r>
                            </w:del>
                          </w:p>
                        </w:tc>
                        <w:tc>
                          <w:tcPr>
                            <w:tcW w:w="1151" w:type="dxa"/>
                            <w:noWrap/>
                            <w:vAlign w:val="center"/>
                            <w:hideMark/>
                            <w:tcPrChange w:id="3558" w:author="Maino Vieytes, Christian (NIH/NIA/IRP) [F]" w:date="2023-11-16T09:32:00Z">
                              <w:tcPr>
                                <w:tcW w:w="1151" w:type="dxa"/>
                                <w:noWrap/>
                                <w:vAlign w:val="bottom"/>
                                <w:hideMark/>
                              </w:tcPr>
                            </w:tcPrChange>
                          </w:tcPr>
                          <w:p w14:paraId="2C0B8259" w14:textId="562371BF" w:rsidR="00BF7D18" w:rsidRPr="00BF7D18" w:rsidRDefault="00BF7D18" w:rsidP="00BF7D18">
                            <w:pPr>
                              <w:jc w:val="center"/>
                              <w:rPr>
                                <w:rFonts w:ascii="Times New Roman" w:hAnsi="Times New Roman" w:cs="Times New Roman"/>
                                <w:sz w:val="18"/>
                                <w:szCs w:val="18"/>
                                <w:rPrChange w:id="3559" w:author="Maino Vieytes, Christian (NIH/NIA/IRP) [F]" w:date="2023-11-16T09:31:00Z">
                                  <w:rPr>
                                    <w:rFonts w:ascii="Times New Roman" w:hAnsi="Times New Roman" w:cs="Times New Roman"/>
                                    <w:sz w:val="20"/>
                                    <w:szCs w:val="20"/>
                                  </w:rPr>
                                </w:rPrChange>
                              </w:rPr>
                            </w:pPr>
                            <w:ins w:id="3560" w:author="Maino Vieytes, Christian (NIH/NIA/IRP) [F]" w:date="2023-11-16T09:30:00Z">
                              <w:r w:rsidRPr="00BF7D18">
                                <w:rPr>
                                  <w:rFonts w:ascii="Times New Roman" w:hAnsi="Times New Roman" w:cs="Times New Roman"/>
                                  <w:color w:val="000000"/>
                                  <w:sz w:val="18"/>
                                  <w:szCs w:val="18"/>
                                  <w:rPrChange w:id="3561" w:author="Maino Vieytes, Christian (NIH/NIA/IRP) [F]" w:date="2023-11-16T09:31:00Z">
                                    <w:rPr>
                                      <w:rFonts w:ascii="Calibri" w:hAnsi="Calibri" w:cs="Calibri"/>
                                      <w:color w:val="000000"/>
                                    </w:rPr>
                                  </w:rPrChange>
                                </w:rPr>
                                <w:t>&lt; 0.01</w:t>
                              </w:r>
                            </w:ins>
                            <w:del w:id="3562" w:author="Maino Vieytes, Christian (NIH/NIA/IRP) [F]" w:date="2023-11-15T16:31:00Z">
                              <w:r w:rsidRPr="00BF7D18" w:rsidDel="000E04CE">
                                <w:rPr>
                                  <w:rFonts w:ascii="Times New Roman" w:hAnsi="Times New Roman" w:cs="Times New Roman"/>
                                  <w:sz w:val="18"/>
                                  <w:szCs w:val="18"/>
                                  <w:rPrChange w:id="3563"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5FC32B36" w14:textId="5CC3D0D7" w:rsidTr="00BF7D18">
                        <w:tblPrEx>
                          <w:tblW w:w="0" w:type="auto"/>
                          <w:tblPrExChange w:id="3564" w:author="Maino Vieytes, Christian (NIH/NIA/IRP) [F]" w:date="2023-11-16T09:32:00Z">
                            <w:tblPrEx>
                              <w:tblW w:w="0" w:type="auto"/>
                            </w:tblPrEx>
                          </w:tblPrExChange>
                        </w:tblPrEx>
                        <w:trPr>
                          <w:trHeight w:val="320"/>
                          <w:del w:id="3565" w:author="Maino Vieytes, Christian (NIH/NIA/IRP) [F]" w:date="2023-11-15T15:46:00Z"/>
                          <w:trPrChange w:id="3566" w:author="Maino Vieytes, Christian (NIH/NIA/IRP) [F]" w:date="2023-11-16T09:32:00Z">
                            <w:trPr>
                              <w:trHeight w:val="320"/>
                            </w:trPr>
                          </w:trPrChange>
                        </w:trPr>
                        <w:tc>
                          <w:tcPr>
                            <w:tcW w:w="2456" w:type="dxa"/>
                            <w:noWrap/>
                            <w:vAlign w:val="center"/>
                            <w:hideMark/>
                            <w:tcPrChange w:id="3567" w:author="Maino Vieytes, Christian (NIH/NIA/IRP) [F]" w:date="2023-11-16T09:32:00Z">
                              <w:tcPr>
                                <w:tcW w:w="2456" w:type="dxa"/>
                                <w:noWrap/>
                                <w:vAlign w:val="center"/>
                                <w:hideMark/>
                              </w:tcPr>
                            </w:tcPrChange>
                          </w:tcPr>
                          <w:p w14:paraId="68247261" w14:textId="5FCFEE48" w:rsidR="008E210F" w:rsidRPr="00BA33A1" w:rsidDel="00FE4615" w:rsidRDefault="008E210F" w:rsidP="00371B03">
                            <w:pPr>
                              <w:rPr>
                                <w:del w:id="3568" w:author="Maino Vieytes, Christian (NIH/NIA/IRP) [F]" w:date="2023-11-15T15:46:00Z"/>
                                <w:rFonts w:ascii="Times New Roman" w:hAnsi="Times New Roman" w:cs="Times New Roman"/>
                                <w:sz w:val="18"/>
                                <w:szCs w:val="18"/>
                                <w:rPrChange w:id="3569" w:author="Maino Vieytes, Christian (NIH/NIA/IRP) [F]" w:date="2023-11-15T16:32:00Z">
                                  <w:rPr>
                                    <w:del w:id="3570" w:author="Maino Vieytes, Christian (NIH/NIA/IRP) [F]" w:date="2023-11-15T15:46:00Z"/>
                                    <w:rFonts w:ascii="Times New Roman" w:hAnsi="Times New Roman" w:cs="Times New Roman"/>
                                    <w:sz w:val="20"/>
                                    <w:szCs w:val="20"/>
                                  </w:rPr>
                                </w:rPrChange>
                              </w:rPr>
                            </w:pPr>
                            <w:del w:id="3571" w:author="Maino Vieytes, Christian (NIH/NIA/IRP) [F]" w:date="2023-11-15T15:46:00Z">
                              <w:r w:rsidRPr="00BA33A1" w:rsidDel="00FE4615">
                                <w:rPr>
                                  <w:rFonts w:ascii="Times New Roman" w:hAnsi="Times New Roman" w:cs="Times New Roman"/>
                                  <w:sz w:val="18"/>
                                  <w:szCs w:val="18"/>
                                  <w:rPrChange w:id="3572" w:author="Maino Vieytes, Christian (NIH/NIA/IRP) [F]" w:date="2023-11-15T16:32:00Z">
                                    <w:rPr>
                                      <w:rFonts w:ascii="Times New Roman" w:hAnsi="Times New Roman" w:cs="Times New Roman"/>
                                      <w:sz w:val="20"/>
                                      <w:szCs w:val="20"/>
                                    </w:rPr>
                                  </w:rPrChange>
                                </w:rPr>
                                <w:delText>Age Pattern</w:delText>
                              </w:r>
                              <w:r w:rsidRPr="00BA33A1" w:rsidDel="00FE4615">
                                <w:rPr>
                                  <w:rFonts w:ascii="Times New Roman" w:hAnsi="Times New Roman" w:cs="Times New Roman"/>
                                  <w:sz w:val="18"/>
                                  <w:szCs w:val="18"/>
                                  <w:lang w:bidi="en-US"/>
                                  <w:rPrChange w:id="3573" w:author="Maino Vieytes, Christian (NIH/NIA/IRP) [F]" w:date="2023-11-15T16:32:00Z">
                                    <w:rPr>
                                      <w:rFonts w:ascii="Times New Roman" w:hAnsi="Times New Roman" w:cs="Times New Roman"/>
                                      <w:sz w:val="20"/>
                                      <w:szCs w:val="20"/>
                                      <w:lang w:bidi="en-US"/>
                                    </w:rPr>
                                  </w:rPrChange>
                                </w:rPr>
                                <w:delText>†</w:delText>
                              </w:r>
                            </w:del>
                          </w:p>
                          <w:p w14:paraId="5944E31B" w14:textId="44661823" w:rsidR="008E210F" w:rsidRPr="00BA33A1" w:rsidDel="00FE4615" w:rsidRDefault="008E210F" w:rsidP="00371B03">
                            <w:pPr>
                              <w:rPr>
                                <w:del w:id="3574" w:author="Maino Vieytes, Christian (NIH/NIA/IRP) [F]" w:date="2023-11-15T15:46:00Z"/>
                                <w:rFonts w:ascii="Times New Roman" w:hAnsi="Times New Roman" w:cs="Times New Roman"/>
                                <w:sz w:val="18"/>
                                <w:szCs w:val="18"/>
                                <w:rPrChange w:id="3575" w:author="Maino Vieytes, Christian (NIH/NIA/IRP) [F]" w:date="2023-11-15T16:32:00Z">
                                  <w:rPr>
                                    <w:del w:id="3576" w:author="Maino Vieytes, Christian (NIH/NIA/IRP) [F]" w:date="2023-11-15T15:46:00Z"/>
                                    <w:rFonts w:ascii="Times New Roman" w:hAnsi="Times New Roman" w:cs="Times New Roman"/>
                                    <w:sz w:val="20"/>
                                    <w:szCs w:val="20"/>
                                  </w:rPr>
                                </w:rPrChange>
                              </w:rPr>
                            </w:pPr>
                            <w:del w:id="3577" w:author="Maino Vieytes, Christian (NIH/NIA/IRP) [F]" w:date="2023-11-15T15:46:00Z">
                              <w:r w:rsidRPr="00BA33A1" w:rsidDel="00FE4615">
                                <w:rPr>
                                  <w:rFonts w:ascii="Times New Roman" w:hAnsi="Times New Roman" w:cs="Times New Roman"/>
                                  <w:sz w:val="18"/>
                                  <w:szCs w:val="18"/>
                                  <w:rPrChange w:id="3578"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579" w:author="Maino Vieytes, Christian (NIH/NIA/IRP) [F]" w:date="2023-11-16T09:32:00Z">
                              <w:tcPr>
                                <w:tcW w:w="1952" w:type="dxa"/>
                                <w:noWrap/>
                                <w:vAlign w:val="center"/>
                                <w:hideMark/>
                              </w:tcPr>
                            </w:tcPrChange>
                          </w:tcPr>
                          <w:p w14:paraId="42C963EA" w14:textId="1BB8C4B8" w:rsidR="008E210F" w:rsidRPr="00BF7D18" w:rsidDel="00FE4615" w:rsidRDefault="008E210F">
                            <w:pPr>
                              <w:jc w:val="center"/>
                              <w:rPr>
                                <w:del w:id="3580" w:author="Maino Vieytes, Christian (NIH/NIA/IRP) [F]" w:date="2023-11-15T15:46:00Z"/>
                                <w:rFonts w:ascii="Times New Roman" w:hAnsi="Times New Roman" w:cs="Times New Roman"/>
                                <w:sz w:val="18"/>
                                <w:szCs w:val="18"/>
                                <w:rPrChange w:id="3581" w:author="Maino Vieytes, Christian (NIH/NIA/IRP) [F]" w:date="2023-11-16T09:31:00Z">
                                  <w:rPr>
                                    <w:del w:id="3582" w:author="Maino Vieytes, Christian (NIH/NIA/IRP) [F]" w:date="2023-11-15T15:46:00Z"/>
                                    <w:rFonts w:ascii="Times New Roman" w:hAnsi="Times New Roman" w:cs="Times New Roman"/>
                                    <w:sz w:val="20"/>
                                    <w:szCs w:val="20"/>
                                  </w:rPr>
                                </w:rPrChange>
                              </w:rPr>
                            </w:pPr>
                          </w:p>
                          <w:p w14:paraId="430AF16F" w14:textId="2F9AC854" w:rsidR="008E210F" w:rsidRPr="00BF7D18" w:rsidDel="00FE4615" w:rsidRDefault="008E210F">
                            <w:pPr>
                              <w:jc w:val="center"/>
                              <w:rPr>
                                <w:del w:id="3583" w:author="Maino Vieytes, Christian (NIH/NIA/IRP) [F]" w:date="2023-11-15T15:46:00Z"/>
                                <w:rFonts w:ascii="Times New Roman" w:hAnsi="Times New Roman" w:cs="Times New Roman"/>
                                <w:sz w:val="18"/>
                                <w:szCs w:val="18"/>
                                <w:rPrChange w:id="3584" w:author="Maino Vieytes, Christian (NIH/NIA/IRP) [F]" w:date="2023-11-16T09:31:00Z">
                                  <w:rPr>
                                    <w:del w:id="3585" w:author="Maino Vieytes, Christian (NIH/NIA/IRP) [F]" w:date="2023-11-15T15:46:00Z"/>
                                    <w:rFonts w:ascii="Times New Roman" w:hAnsi="Times New Roman" w:cs="Times New Roman"/>
                                    <w:sz w:val="20"/>
                                    <w:szCs w:val="20"/>
                                  </w:rPr>
                                </w:rPrChange>
                              </w:rPr>
                            </w:pPr>
                            <w:del w:id="3586" w:author="Maino Vieytes, Christian (NIH/NIA/IRP) [F]" w:date="2023-11-15T15:46:00Z">
                              <w:r w:rsidRPr="00BF7D18" w:rsidDel="00FE4615">
                                <w:rPr>
                                  <w:rFonts w:ascii="Times New Roman" w:hAnsi="Times New Roman" w:cs="Times New Roman"/>
                                  <w:sz w:val="18"/>
                                  <w:szCs w:val="18"/>
                                  <w:rPrChange w:id="3587" w:author="Maino Vieytes, Christian (NIH/NIA/IRP) [F]" w:date="2023-11-16T09:31:00Z">
                                    <w:rPr>
                                      <w:rFonts w:ascii="Times New Roman" w:hAnsi="Times New Roman" w:cs="Times New Roman"/>
                                      <w:sz w:val="20"/>
                                      <w:szCs w:val="20"/>
                                    </w:rPr>
                                  </w:rPrChange>
                                </w:rPr>
                                <w:delText>-0.10 (0.61)</w:delText>
                              </w:r>
                            </w:del>
                          </w:p>
                        </w:tc>
                        <w:tc>
                          <w:tcPr>
                            <w:tcW w:w="1437" w:type="dxa"/>
                            <w:noWrap/>
                            <w:vAlign w:val="center"/>
                            <w:hideMark/>
                            <w:tcPrChange w:id="3588" w:author="Maino Vieytes, Christian (NIH/NIA/IRP) [F]" w:date="2023-11-16T09:32:00Z">
                              <w:tcPr>
                                <w:tcW w:w="1437" w:type="dxa"/>
                                <w:noWrap/>
                                <w:vAlign w:val="center"/>
                                <w:hideMark/>
                              </w:tcPr>
                            </w:tcPrChange>
                          </w:tcPr>
                          <w:p w14:paraId="15DCF89B" w14:textId="6004053F" w:rsidR="008E210F" w:rsidRPr="00BF7D18" w:rsidDel="00FE4615" w:rsidRDefault="008E210F">
                            <w:pPr>
                              <w:jc w:val="center"/>
                              <w:rPr>
                                <w:del w:id="3589" w:author="Maino Vieytes, Christian (NIH/NIA/IRP) [F]" w:date="2023-11-15T15:46:00Z"/>
                                <w:rFonts w:ascii="Times New Roman" w:hAnsi="Times New Roman" w:cs="Times New Roman"/>
                                <w:sz w:val="18"/>
                                <w:szCs w:val="18"/>
                                <w:rPrChange w:id="3590" w:author="Maino Vieytes, Christian (NIH/NIA/IRP) [F]" w:date="2023-11-16T09:31:00Z">
                                  <w:rPr>
                                    <w:del w:id="3591" w:author="Maino Vieytes, Christian (NIH/NIA/IRP) [F]" w:date="2023-11-15T15:46:00Z"/>
                                    <w:rFonts w:ascii="Times New Roman" w:hAnsi="Times New Roman" w:cs="Times New Roman"/>
                                    <w:sz w:val="20"/>
                                    <w:szCs w:val="20"/>
                                  </w:rPr>
                                </w:rPrChange>
                              </w:rPr>
                            </w:pPr>
                          </w:p>
                          <w:p w14:paraId="593A1E82" w14:textId="59C86134" w:rsidR="008E210F" w:rsidRPr="00BF7D18" w:rsidDel="00FE4615" w:rsidRDefault="008E210F">
                            <w:pPr>
                              <w:jc w:val="center"/>
                              <w:rPr>
                                <w:del w:id="3592" w:author="Maino Vieytes, Christian (NIH/NIA/IRP) [F]" w:date="2023-11-15T15:46:00Z"/>
                                <w:rFonts w:ascii="Times New Roman" w:hAnsi="Times New Roman" w:cs="Times New Roman"/>
                                <w:sz w:val="18"/>
                                <w:szCs w:val="18"/>
                                <w:rPrChange w:id="3593" w:author="Maino Vieytes, Christian (NIH/NIA/IRP) [F]" w:date="2023-11-16T09:31:00Z">
                                  <w:rPr>
                                    <w:del w:id="3594" w:author="Maino Vieytes, Christian (NIH/NIA/IRP) [F]" w:date="2023-11-15T15:46:00Z"/>
                                    <w:rFonts w:ascii="Times New Roman" w:hAnsi="Times New Roman" w:cs="Times New Roman"/>
                                    <w:sz w:val="20"/>
                                    <w:szCs w:val="20"/>
                                  </w:rPr>
                                </w:rPrChange>
                              </w:rPr>
                            </w:pPr>
                            <w:del w:id="3595" w:author="Maino Vieytes, Christian (NIH/NIA/IRP) [F]" w:date="2023-11-15T15:46:00Z">
                              <w:r w:rsidRPr="00BF7D18" w:rsidDel="00FE4615">
                                <w:rPr>
                                  <w:rFonts w:ascii="Times New Roman" w:hAnsi="Times New Roman" w:cs="Times New Roman"/>
                                  <w:sz w:val="18"/>
                                  <w:szCs w:val="18"/>
                                  <w:rPrChange w:id="3596" w:author="Maino Vieytes, Christian (NIH/NIA/IRP) [F]" w:date="2023-11-16T09:31:00Z">
                                    <w:rPr>
                                      <w:rFonts w:ascii="Times New Roman" w:hAnsi="Times New Roman" w:cs="Times New Roman"/>
                                      <w:sz w:val="20"/>
                                      <w:szCs w:val="20"/>
                                    </w:rPr>
                                  </w:rPrChange>
                                </w:rPr>
                                <w:delText>-0.26 (0.72)</w:delText>
                              </w:r>
                            </w:del>
                          </w:p>
                        </w:tc>
                        <w:tc>
                          <w:tcPr>
                            <w:tcW w:w="1350" w:type="dxa"/>
                            <w:noWrap/>
                            <w:vAlign w:val="center"/>
                            <w:hideMark/>
                            <w:tcPrChange w:id="3597" w:author="Maino Vieytes, Christian (NIH/NIA/IRP) [F]" w:date="2023-11-16T09:32:00Z">
                              <w:tcPr>
                                <w:tcW w:w="1350" w:type="dxa"/>
                                <w:noWrap/>
                                <w:vAlign w:val="center"/>
                                <w:hideMark/>
                              </w:tcPr>
                            </w:tcPrChange>
                          </w:tcPr>
                          <w:p w14:paraId="25B15704" w14:textId="7745E9AB" w:rsidR="008E210F" w:rsidRPr="00BF7D18" w:rsidDel="00FE4615" w:rsidRDefault="008E210F">
                            <w:pPr>
                              <w:jc w:val="center"/>
                              <w:rPr>
                                <w:del w:id="3598" w:author="Maino Vieytes, Christian (NIH/NIA/IRP) [F]" w:date="2023-11-15T15:46:00Z"/>
                                <w:rFonts w:ascii="Times New Roman" w:hAnsi="Times New Roman" w:cs="Times New Roman"/>
                                <w:sz w:val="18"/>
                                <w:szCs w:val="18"/>
                                <w:rPrChange w:id="3599" w:author="Maino Vieytes, Christian (NIH/NIA/IRP) [F]" w:date="2023-11-16T09:31:00Z">
                                  <w:rPr>
                                    <w:del w:id="3600" w:author="Maino Vieytes, Christian (NIH/NIA/IRP) [F]" w:date="2023-11-15T15:46:00Z"/>
                                    <w:rFonts w:ascii="Times New Roman" w:hAnsi="Times New Roman" w:cs="Times New Roman"/>
                                    <w:sz w:val="20"/>
                                    <w:szCs w:val="20"/>
                                  </w:rPr>
                                </w:rPrChange>
                              </w:rPr>
                            </w:pPr>
                          </w:p>
                          <w:p w14:paraId="1F63FC9D" w14:textId="79AD027A" w:rsidR="008E210F" w:rsidRPr="00BF7D18" w:rsidDel="00FE4615" w:rsidRDefault="008E210F">
                            <w:pPr>
                              <w:jc w:val="center"/>
                              <w:rPr>
                                <w:del w:id="3601" w:author="Maino Vieytes, Christian (NIH/NIA/IRP) [F]" w:date="2023-11-15T15:46:00Z"/>
                                <w:rFonts w:ascii="Times New Roman" w:hAnsi="Times New Roman" w:cs="Times New Roman"/>
                                <w:sz w:val="18"/>
                                <w:szCs w:val="18"/>
                                <w:rPrChange w:id="3602" w:author="Maino Vieytes, Christian (NIH/NIA/IRP) [F]" w:date="2023-11-16T09:31:00Z">
                                  <w:rPr>
                                    <w:del w:id="3603" w:author="Maino Vieytes, Christian (NIH/NIA/IRP) [F]" w:date="2023-11-15T15:46:00Z"/>
                                    <w:rFonts w:ascii="Times New Roman" w:hAnsi="Times New Roman" w:cs="Times New Roman"/>
                                    <w:sz w:val="20"/>
                                    <w:szCs w:val="20"/>
                                  </w:rPr>
                                </w:rPrChange>
                              </w:rPr>
                            </w:pPr>
                            <w:del w:id="3604" w:author="Maino Vieytes, Christian (NIH/NIA/IRP) [F]" w:date="2023-11-15T15:46:00Z">
                              <w:r w:rsidRPr="00BF7D18" w:rsidDel="00FE4615">
                                <w:rPr>
                                  <w:rFonts w:ascii="Times New Roman" w:hAnsi="Times New Roman" w:cs="Times New Roman"/>
                                  <w:sz w:val="18"/>
                                  <w:szCs w:val="18"/>
                                  <w:rPrChange w:id="3605" w:author="Maino Vieytes, Christian (NIH/NIA/IRP) [F]" w:date="2023-11-16T09:31:00Z">
                                    <w:rPr>
                                      <w:rFonts w:ascii="Times New Roman" w:hAnsi="Times New Roman" w:cs="Times New Roman"/>
                                      <w:sz w:val="20"/>
                                      <w:szCs w:val="20"/>
                                    </w:rPr>
                                  </w:rPrChange>
                                </w:rPr>
                                <w:delText>-0.08 (0.60)</w:delText>
                              </w:r>
                            </w:del>
                          </w:p>
                        </w:tc>
                        <w:tc>
                          <w:tcPr>
                            <w:tcW w:w="1004" w:type="dxa"/>
                            <w:vAlign w:val="center"/>
                            <w:tcPrChange w:id="3606" w:author="Maino Vieytes, Christian (NIH/NIA/IRP) [F]" w:date="2023-11-16T09:32:00Z">
                              <w:tcPr>
                                <w:tcW w:w="1004" w:type="dxa"/>
                                <w:vAlign w:val="bottom"/>
                              </w:tcPr>
                            </w:tcPrChange>
                          </w:tcPr>
                          <w:p w14:paraId="59DEC370" w14:textId="59CF73D3" w:rsidR="008E210F" w:rsidRPr="00BF7D18" w:rsidDel="00FE4615" w:rsidRDefault="008E210F">
                            <w:pPr>
                              <w:jc w:val="center"/>
                              <w:rPr>
                                <w:del w:id="3607" w:author="Maino Vieytes, Christian (NIH/NIA/IRP) [F]" w:date="2023-11-15T15:46:00Z"/>
                                <w:rFonts w:ascii="Times New Roman" w:hAnsi="Times New Roman" w:cs="Times New Roman"/>
                                <w:sz w:val="18"/>
                                <w:szCs w:val="18"/>
                                <w:rPrChange w:id="3608" w:author="Maino Vieytes, Christian (NIH/NIA/IRP) [F]" w:date="2023-11-16T09:31:00Z">
                                  <w:rPr>
                                    <w:del w:id="3609" w:author="Maino Vieytes, Christian (NIH/NIA/IRP) [F]" w:date="2023-11-15T15:46:00Z"/>
                                    <w:rFonts w:ascii="Times New Roman" w:hAnsi="Times New Roman" w:cs="Times New Roman"/>
                                    <w:sz w:val="20"/>
                                    <w:szCs w:val="20"/>
                                  </w:rPr>
                                </w:rPrChange>
                              </w:rPr>
                            </w:pPr>
                            <w:del w:id="3610" w:author="Maino Vieytes, Christian (NIH/NIA/IRP) [F]" w:date="2023-11-15T15:46:00Z">
                              <w:r w:rsidRPr="00BF7D18" w:rsidDel="00FE4615">
                                <w:rPr>
                                  <w:rFonts w:ascii="Times New Roman" w:hAnsi="Times New Roman" w:cs="Times New Roman"/>
                                  <w:sz w:val="18"/>
                                  <w:szCs w:val="18"/>
                                  <w:rPrChange w:id="3611" w:author="Maino Vieytes, Christian (NIH/NIA/IRP) [F]" w:date="2023-11-16T09:31:00Z">
                                    <w:rPr>
                                      <w:rFonts w:ascii="Times New Roman" w:hAnsi="Times New Roman" w:cs="Times New Roman"/>
                                      <w:sz w:val="20"/>
                                      <w:szCs w:val="20"/>
                                    </w:rPr>
                                  </w:rPrChange>
                                </w:rPr>
                                <w:delText>-0.22</w:delText>
                              </w:r>
                            </w:del>
                          </w:p>
                        </w:tc>
                        <w:tc>
                          <w:tcPr>
                            <w:tcW w:w="1151" w:type="dxa"/>
                            <w:noWrap/>
                            <w:vAlign w:val="center"/>
                            <w:hideMark/>
                            <w:tcPrChange w:id="3612" w:author="Maino Vieytes, Christian (NIH/NIA/IRP) [F]" w:date="2023-11-16T09:32:00Z">
                              <w:tcPr>
                                <w:tcW w:w="1151" w:type="dxa"/>
                                <w:noWrap/>
                                <w:vAlign w:val="bottom"/>
                                <w:hideMark/>
                              </w:tcPr>
                            </w:tcPrChange>
                          </w:tcPr>
                          <w:p w14:paraId="51FC8690" w14:textId="0E834391" w:rsidR="008E210F" w:rsidRPr="00BF7D18" w:rsidDel="00FE4615" w:rsidRDefault="008E210F">
                            <w:pPr>
                              <w:jc w:val="center"/>
                              <w:rPr>
                                <w:del w:id="3613" w:author="Maino Vieytes, Christian (NIH/NIA/IRP) [F]" w:date="2023-11-15T15:46:00Z"/>
                                <w:rFonts w:ascii="Times New Roman" w:hAnsi="Times New Roman" w:cs="Times New Roman"/>
                                <w:sz w:val="18"/>
                                <w:szCs w:val="18"/>
                                <w:rPrChange w:id="3614" w:author="Maino Vieytes, Christian (NIH/NIA/IRP) [F]" w:date="2023-11-16T09:31:00Z">
                                  <w:rPr>
                                    <w:del w:id="3615" w:author="Maino Vieytes, Christian (NIH/NIA/IRP) [F]" w:date="2023-11-15T15:46:00Z"/>
                                    <w:rFonts w:ascii="Times New Roman" w:hAnsi="Times New Roman" w:cs="Times New Roman"/>
                                    <w:sz w:val="20"/>
                                    <w:szCs w:val="20"/>
                                  </w:rPr>
                                </w:rPrChange>
                              </w:rPr>
                            </w:pPr>
                            <w:del w:id="3616" w:author="Maino Vieytes, Christian (NIH/NIA/IRP) [F]" w:date="2023-11-15T15:46:00Z">
                              <w:r w:rsidRPr="00BF7D18" w:rsidDel="00FE4615">
                                <w:rPr>
                                  <w:rFonts w:ascii="Times New Roman" w:hAnsi="Times New Roman" w:cs="Times New Roman"/>
                                  <w:sz w:val="18"/>
                                  <w:szCs w:val="18"/>
                                  <w:rPrChange w:id="3617"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72271FAE" w14:textId="38ED176D" w:rsidTr="00BF7D18">
                        <w:tblPrEx>
                          <w:tblW w:w="0" w:type="auto"/>
                          <w:tblPrExChange w:id="3618" w:author="Maino Vieytes, Christian (NIH/NIA/IRP) [F]" w:date="2023-11-16T09:32:00Z">
                            <w:tblPrEx>
                              <w:tblW w:w="0" w:type="auto"/>
                            </w:tblPrEx>
                          </w:tblPrExChange>
                        </w:tblPrEx>
                        <w:trPr>
                          <w:trHeight w:val="320"/>
                          <w:del w:id="3619" w:author="Maino Vieytes, Christian (NIH/NIA/IRP) [F]" w:date="2023-11-15T15:46:00Z"/>
                          <w:trPrChange w:id="3620" w:author="Maino Vieytes, Christian (NIH/NIA/IRP) [F]" w:date="2023-11-16T09:32:00Z">
                            <w:trPr>
                              <w:trHeight w:val="320"/>
                            </w:trPr>
                          </w:trPrChange>
                        </w:trPr>
                        <w:tc>
                          <w:tcPr>
                            <w:tcW w:w="2456" w:type="dxa"/>
                            <w:noWrap/>
                            <w:vAlign w:val="center"/>
                            <w:hideMark/>
                            <w:tcPrChange w:id="3621" w:author="Maino Vieytes, Christian (NIH/NIA/IRP) [F]" w:date="2023-11-16T09:32:00Z">
                              <w:tcPr>
                                <w:tcW w:w="2456" w:type="dxa"/>
                                <w:noWrap/>
                                <w:vAlign w:val="center"/>
                                <w:hideMark/>
                              </w:tcPr>
                            </w:tcPrChange>
                          </w:tcPr>
                          <w:p w14:paraId="5D5D9BD8" w14:textId="6DAC6CFE" w:rsidR="008E210F" w:rsidRPr="00BA33A1" w:rsidDel="00FE4615" w:rsidRDefault="008E210F">
                            <w:pPr>
                              <w:jc w:val="center"/>
                              <w:rPr>
                                <w:del w:id="3622" w:author="Maino Vieytes, Christian (NIH/NIA/IRP) [F]" w:date="2023-11-15T15:46:00Z"/>
                                <w:rFonts w:ascii="Times New Roman" w:hAnsi="Times New Roman" w:cs="Times New Roman"/>
                                <w:sz w:val="18"/>
                                <w:szCs w:val="18"/>
                                <w:rPrChange w:id="3623" w:author="Maino Vieytes, Christian (NIH/NIA/IRP) [F]" w:date="2023-11-15T16:32:00Z">
                                  <w:rPr>
                                    <w:del w:id="3624" w:author="Maino Vieytes, Christian (NIH/NIA/IRP) [F]" w:date="2023-11-15T15:46:00Z"/>
                                    <w:rFonts w:ascii="Times New Roman" w:hAnsi="Times New Roman" w:cs="Times New Roman"/>
                                    <w:sz w:val="20"/>
                                    <w:szCs w:val="20"/>
                                  </w:rPr>
                                </w:rPrChange>
                              </w:rPr>
                              <w:pPrChange w:id="3625" w:author="Maino Vieytes, Christian (NIH/NIA/IRP) [F]" w:date="2023-11-16T09:32:00Z">
                                <w:pPr/>
                              </w:pPrChange>
                            </w:pPr>
                            <w:del w:id="3626" w:author="Maino Vieytes, Christian (NIH/NIA/IRP) [F]" w:date="2023-11-15T15:46:00Z">
                              <w:r w:rsidRPr="00BA33A1" w:rsidDel="00FE4615">
                                <w:rPr>
                                  <w:rFonts w:ascii="Times New Roman" w:hAnsi="Times New Roman" w:cs="Times New Roman"/>
                                  <w:sz w:val="18"/>
                                  <w:szCs w:val="18"/>
                                  <w:rPrChange w:id="3627" w:author="Maino Vieytes, Christian (NIH/NIA/IRP) [F]" w:date="2023-11-15T16:32:00Z">
                                    <w:rPr>
                                      <w:rFonts w:ascii="Times New Roman" w:hAnsi="Times New Roman" w:cs="Times New Roman"/>
                                      <w:sz w:val="20"/>
                                      <w:szCs w:val="20"/>
                                    </w:rPr>
                                  </w:rPrChange>
                                </w:rPr>
                                <w:delText>SNAP Pattern</w:delText>
                              </w:r>
                              <w:r w:rsidRPr="00BA33A1" w:rsidDel="00FE4615">
                                <w:rPr>
                                  <w:rFonts w:ascii="Times New Roman" w:hAnsi="Times New Roman" w:cs="Times New Roman"/>
                                  <w:sz w:val="18"/>
                                  <w:szCs w:val="18"/>
                                  <w:lang w:bidi="en-US"/>
                                  <w:rPrChange w:id="3628" w:author="Maino Vieytes, Christian (NIH/NIA/IRP) [F]" w:date="2023-11-15T16:32:00Z">
                                    <w:rPr>
                                      <w:rFonts w:ascii="Times New Roman" w:hAnsi="Times New Roman" w:cs="Times New Roman"/>
                                      <w:sz w:val="20"/>
                                      <w:szCs w:val="20"/>
                                      <w:lang w:bidi="en-US"/>
                                    </w:rPr>
                                  </w:rPrChange>
                                </w:rPr>
                                <w:delText>†</w:delText>
                              </w:r>
                            </w:del>
                          </w:p>
                          <w:p w14:paraId="6B309684" w14:textId="0934E398" w:rsidR="008E210F" w:rsidRPr="00BA33A1" w:rsidDel="00FE4615" w:rsidRDefault="008E210F">
                            <w:pPr>
                              <w:jc w:val="center"/>
                              <w:rPr>
                                <w:del w:id="3629" w:author="Maino Vieytes, Christian (NIH/NIA/IRP) [F]" w:date="2023-11-15T15:46:00Z"/>
                                <w:rFonts w:ascii="Times New Roman" w:hAnsi="Times New Roman" w:cs="Times New Roman"/>
                                <w:sz w:val="18"/>
                                <w:szCs w:val="18"/>
                                <w:rPrChange w:id="3630" w:author="Maino Vieytes, Christian (NIH/NIA/IRP) [F]" w:date="2023-11-15T16:32:00Z">
                                  <w:rPr>
                                    <w:del w:id="3631" w:author="Maino Vieytes, Christian (NIH/NIA/IRP) [F]" w:date="2023-11-15T15:46:00Z"/>
                                    <w:rFonts w:ascii="Times New Roman" w:hAnsi="Times New Roman" w:cs="Times New Roman"/>
                                    <w:sz w:val="20"/>
                                    <w:szCs w:val="20"/>
                                  </w:rPr>
                                </w:rPrChange>
                              </w:rPr>
                              <w:pPrChange w:id="3632" w:author="Maino Vieytes, Christian (NIH/NIA/IRP) [F]" w:date="2023-11-16T09:32:00Z">
                                <w:pPr/>
                              </w:pPrChange>
                            </w:pPr>
                            <w:del w:id="3633" w:author="Maino Vieytes, Christian (NIH/NIA/IRP) [F]" w:date="2023-11-15T15:46:00Z">
                              <w:r w:rsidRPr="00BA33A1" w:rsidDel="00FE4615">
                                <w:rPr>
                                  <w:rFonts w:ascii="Times New Roman" w:hAnsi="Times New Roman" w:cs="Times New Roman"/>
                                  <w:sz w:val="18"/>
                                  <w:szCs w:val="18"/>
                                  <w:rPrChange w:id="3634"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635" w:author="Maino Vieytes, Christian (NIH/NIA/IRP) [F]" w:date="2023-11-16T09:32:00Z">
                              <w:tcPr>
                                <w:tcW w:w="1952" w:type="dxa"/>
                                <w:noWrap/>
                                <w:vAlign w:val="center"/>
                                <w:hideMark/>
                              </w:tcPr>
                            </w:tcPrChange>
                          </w:tcPr>
                          <w:p w14:paraId="420B391E" w14:textId="4D0BF105" w:rsidR="008E210F" w:rsidRPr="00BF7D18" w:rsidDel="00FE4615" w:rsidRDefault="008E210F">
                            <w:pPr>
                              <w:jc w:val="center"/>
                              <w:rPr>
                                <w:del w:id="3636" w:author="Maino Vieytes, Christian (NIH/NIA/IRP) [F]" w:date="2023-11-15T15:46:00Z"/>
                                <w:rFonts w:ascii="Times New Roman" w:hAnsi="Times New Roman" w:cs="Times New Roman"/>
                                <w:sz w:val="18"/>
                                <w:szCs w:val="18"/>
                                <w:rPrChange w:id="3637" w:author="Maino Vieytes, Christian (NIH/NIA/IRP) [F]" w:date="2023-11-16T09:31:00Z">
                                  <w:rPr>
                                    <w:del w:id="3638" w:author="Maino Vieytes, Christian (NIH/NIA/IRP) [F]" w:date="2023-11-15T15:46:00Z"/>
                                    <w:rFonts w:ascii="Times New Roman" w:hAnsi="Times New Roman" w:cs="Times New Roman"/>
                                    <w:sz w:val="20"/>
                                    <w:szCs w:val="20"/>
                                  </w:rPr>
                                </w:rPrChange>
                              </w:rPr>
                            </w:pPr>
                          </w:p>
                          <w:p w14:paraId="439B14C8" w14:textId="12FA029E" w:rsidR="008E210F" w:rsidRPr="00BF7D18" w:rsidDel="00FE4615" w:rsidRDefault="008E210F">
                            <w:pPr>
                              <w:jc w:val="center"/>
                              <w:rPr>
                                <w:del w:id="3639" w:author="Maino Vieytes, Christian (NIH/NIA/IRP) [F]" w:date="2023-11-15T15:46:00Z"/>
                                <w:rFonts w:ascii="Times New Roman" w:hAnsi="Times New Roman" w:cs="Times New Roman"/>
                                <w:sz w:val="18"/>
                                <w:szCs w:val="18"/>
                                <w:rPrChange w:id="3640" w:author="Maino Vieytes, Christian (NIH/NIA/IRP) [F]" w:date="2023-11-16T09:31:00Z">
                                  <w:rPr>
                                    <w:del w:id="3641" w:author="Maino Vieytes, Christian (NIH/NIA/IRP) [F]" w:date="2023-11-15T15:46:00Z"/>
                                    <w:rFonts w:ascii="Times New Roman" w:hAnsi="Times New Roman" w:cs="Times New Roman"/>
                                    <w:sz w:val="20"/>
                                    <w:szCs w:val="20"/>
                                  </w:rPr>
                                </w:rPrChange>
                              </w:rPr>
                            </w:pPr>
                            <w:del w:id="3642" w:author="Maino Vieytes, Christian (NIH/NIA/IRP) [F]" w:date="2023-11-15T15:46:00Z">
                              <w:r w:rsidRPr="00BF7D18" w:rsidDel="00FE4615">
                                <w:rPr>
                                  <w:rFonts w:ascii="Times New Roman" w:hAnsi="Times New Roman" w:cs="Times New Roman"/>
                                  <w:sz w:val="18"/>
                                  <w:szCs w:val="18"/>
                                  <w:rPrChange w:id="3643" w:author="Maino Vieytes, Christian (NIH/NIA/IRP) [F]" w:date="2023-11-16T09:31:00Z">
                                    <w:rPr>
                                      <w:rFonts w:ascii="Times New Roman" w:hAnsi="Times New Roman" w:cs="Times New Roman"/>
                                      <w:sz w:val="20"/>
                                      <w:szCs w:val="20"/>
                                    </w:rPr>
                                  </w:rPrChange>
                                </w:rPr>
                                <w:delText>-0.05 (0.84)</w:delText>
                              </w:r>
                            </w:del>
                          </w:p>
                        </w:tc>
                        <w:tc>
                          <w:tcPr>
                            <w:tcW w:w="1437" w:type="dxa"/>
                            <w:noWrap/>
                            <w:vAlign w:val="center"/>
                            <w:hideMark/>
                            <w:tcPrChange w:id="3644" w:author="Maino Vieytes, Christian (NIH/NIA/IRP) [F]" w:date="2023-11-16T09:32:00Z">
                              <w:tcPr>
                                <w:tcW w:w="1437" w:type="dxa"/>
                                <w:noWrap/>
                                <w:vAlign w:val="center"/>
                                <w:hideMark/>
                              </w:tcPr>
                            </w:tcPrChange>
                          </w:tcPr>
                          <w:p w14:paraId="2F79112D" w14:textId="1C433241" w:rsidR="008E210F" w:rsidRPr="00BF7D18" w:rsidDel="00FE4615" w:rsidRDefault="008E210F">
                            <w:pPr>
                              <w:jc w:val="center"/>
                              <w:rPr>
                                <w:del w:id="3645" w:author="Maino Vieytes, Christian (NIH/NIA/IRP) [F]" w:date="2023-11-15T15:46:00Z"/>
                                <w:rFonts w:ascii="Times New Roman" w:hAnsi="Times New Roman" w:cs="Times New Roman"/>
                                <w:sz w:val="18"/>
                                <w:szCs w:val="18"/>
                                <w:rPrChange w:id="3646" w:author="Maino Vieytes, Christian (NIH/NIA/IRP) [F]" w:date="2023-11-16T09:31:00Z">
                                  <w:rPr>
                                    <w:del w:id="3647" w:author="Maino Vieytes, Christian (NIH/NIA/IRP) [F]" w:date="2023-11-15T15:46:00Z"/>
                                    <w:rFonts w:ascii="Times New Roman" w:hAnsi="Times New Roman" w:cs="Times New Roman"/>
                                    <w:sz w:val="20"/>
                                    <w:szCs w:val="20"/>
                                  </w:rPr>
                                </w:rPrChange>
                              </w:rPr>
                            </w:pPr>
                          </w:p>
                          <w:p w14:paraId="5294C0FD" w14:textId="644D14A2" w:rsidR="008E210F" w:rsidRPr="00BF7D18" w:rsidDel="00FE4615" w:rsidRDefault="008E210F">
                            <w:pPr>
                              <w:jc w:val="center"/>
                              <w:rPr>
                                <w:del w:id="3648" w:author="Maino Vieytes, Christian (NIH/NIA/IRP) [F]" w:date="2023-11-15T15:46:00Z"/>
                                <w:rFonts w:ascii="Times New Roman" w:hAnsi="Times New Roman" w:cs="Times New Roman"/>
                                <w:sz w:val="18"/>
                                <w:szCs w:val="18"/>
                                <w:rPrChange w:id="3649" w:author="Maino Vieytes, Christian (NIH/NIA/IRP) [F]" w:date="2023-11-16T09:31:00Z">
                                  <w:rPr>
                                    <w:del w:id="3650" w:author="Maino Vieytes, Christian (NIH/NIA/IRP) [F]" w:date="2023-11-15T15:46:00Z"/>
                                    <w:rFonts w:ascii="Times New Roman" w:hAnsi="Times New Roman" w:cs="Times New Roman"/>
                                    <w:sz w:val="20"/>
                                    <w:szCs w:val="20"/>
                                  </w:rPr>
                                </w:rPrChange>
                              </w:rPr>
                            </w:pPr>
                            <w:del w:id="3651" w:author="Maino Vieytes, Christian (NIH/NIA/IRP) [F]" w:date="2023-11-15T15:46:00Z">
                              <w:r w:rsidRPr="00BF7D18" w:rsidDel="00FE4615">
                                <w:rPr>
                                  <w:rFonts w:ascii="Times New Roman" w:hAnsi="Times New Roman" w:cs="Times New Roman"/>
                                  <w:sz w:val="18"/>
                                  <w:szCs w:val="18"/>
                                  <w:rPrChange w:id="3652" w:author="Maino Vieytes, Christian (NIH/NIA/IRP) [F]" w:date="2023-11-16T09:31:00Z">
                                    <w:rPr>
                                      <w:rFonts w:ascii="Times New Roman" w:hAnsi="Times New Roman" w:cs="Times New Roman"/>
                                      <w:sz w:val="20"/>
                                      <w:szCs w:val="20"/>
                                    </w:rPr>
                                  </w:rPrChange>
                                </w:rPr>
                                <w:delText>0.44 (0.85)</w:delText>
                              </w:r>
                            </w:del>
                          </w:p>
                        </w:tc>
                        <w:tc>
                          <w:tcPr>
                            <w:tcW w:w="1350" w:type="dxa"/>
                            <w:noWrap/>
                            <w:vAlign w:val="center"/>
                            <w:hideMark/>
                            <w:tcPrChange w:id="3653" w:author="Maino Vieytes, Christian (NIH/NIA/IRP) [F]" w:date="2023-11-16T09:32:00Z">
                              <w:tcPr>
                                <w:tcW w:w="1350" w:type="dxa"/>
                                <w:noWrap/>
                                <w:vAlign w:val="center"/>
                                <w:hideMark/>
                              </w:tcPr>
                            </w:tcPrChange>
                          </w:tcPr>
                          <w:p w14:paraId="2FBC9B5A" w14:textId="7C1D813C" w:rsidR="008E210F" w:rsidRPr="00BF7D18" w:rsidDel="00FE4615" w:rsidRDefault="008E210F">
                            <w:pPr>
                              <w:jc w:val="center"/>
                              <w:rPr>
                                <w:del w:id="3654" w:author="Maino Vieytes, Christian (NIH/NIA/IRP) [F]" w:date="2023-11-15T15:46:00Z"/>
                                <w:rFonts w:ascii="Times New Roman" w:hAnsi="Times New Roman" w:cs="Times New Roman"/>
                                <w:sz w:val="18"/>
                                <w:szCs w:val="18"/>
                                <w:rPrChange w:id="3655" w:author="Maino Vieytes, Christian (NIH/NIA/IRP) [F]" w:date="2023-11-16T09:31:00Z">
                                  <w:rPr>
                                    <w:del w:id="3656" w:author="Maino Vieytes, Christian (NIH/NIA/IRP) [F]" w:date="2023-11-15T15:46:00Z"/>
                                    <w:rFonts w:ascii="Times New Roman" w:hAnsi="Times New Roman" w:cs="Times New Roman"/>
                                    <w:sz w:val="20"/>
                                    <w:szCs w:val="20"/>
                                  </w:rPr>
                                </w:rPrChange>
                              </w:rPr>
                            </w:pPr>
                          </w:p>
                          <w:p w14:paraId="71A0A5AE" w14:textId="3019E144" w:rsidR="008E210F" w:rsidRPr="00BF7D18" w:rsidDel="00FE4615" w:rsidRDefault="008E210F">
                            <w:pPr>
                              <w:jc w:val="center"/>
                              <w:rPr>
                                <w:del w:id="3657" w:author="Maino Vieytes, Christian (NIH/NIA/IRP) [F]" w:date="2023-11-15T15:46:00Z"/>
                                <w:rFonts w:ascii="Times New Roman" w:hAnsi="Times New Roman" w:cs="Times New Roman"/>
                                <w:sz w:val="18"/>
                                <w:szCs w:val="18"/>
                                <w:rPrChange w:id="3658" w:author="Maino Vieytes, Christian (NIH/NIA/IRP) [F]" w:date="2023-11-16T09:31:00Z">
                                  <w:rPr>
                                    <w:del w:id="3659" w:author="Maino Vieytes, Christian (NIH/NIA/IRP) [F]" w:date="2023-11-15T15:46:00Z"/>
                                    <w:rFonts w:ascii="Times New Roman" w:hAnsi="Times New Roman" w:cs="Times New Roman"/>
                                    <w:sz w:val="20"/>
                                    <w:szCs w:val="20"/>
                                  </w:rPr>
                                </w:rPrChange>
                              </w:rPr>
                            </w:pPr>
                            <w:del w:id="3660" w:author="Maino Vieytes, Christian (NIH/NIA/IRP) [F]" w:date="2023-11-15T15:46:00Z">
                              <w:r w:rsidRPr="00BF7D18" w:rsidDel="00FE4615">
                                <w:rPr>
                                  <w:rFonts w:ascii="Times New Roman" w:hAnsi="Times New Roman" w:cs="Times New Roman"/>
                                  <w:sz w:val="18"/>
                                  <w:szCs w:val="18"/>
                                  <w:rPrChange w:id="3661" w:author="Maino Vieytes, Christian (NIH/NIA/IRP) [F]" w:date="2023-11-16T09:31:00Z">
                                    <w:rPr>
                                      <w:rFonts w:ascii="Times New Roman" w:hAnsi="Times New Roman" w:cs="Times New Roman"/>
                                      <w:sz w:val="20"/>
                                      <w:szCs w:val="20"/>
                                    </w:rPr>
                                  </w:rPrChange>
                                </w:rPr>
                                <w:delText>-0.11 (0.82)</w:delText>
                              </w:r>
                            </w:del>
                          </w:p>
                        </w:tc>
                        <w:tc>
                          <w:tcPr>
                            <w:tcW w:w="1004" w:type="dxa"/>
                            <w:vAlign w:val="center"/>
                            <w:tcPrChange w:id="3662" w:author="Maino Vieytes, Christian (NIH/NIA/IRP) [F]" w:date="2023-11-16T09:32:00Z">
                              <w:tcPr>
                                <w:tcW w:w="1004" w:type="dxa"/>
                                <w:vAlign w:val="bottom"/>
                              </w:tcPr>
                            </w:tcPrChange>
                          </w:tcPr>
                          <w:p w14:paraId="3B010A2F" w14:textId="1A1DABAF" w:rsidR="008E210F" w:rsidRPr="00BF7D18" w:rsidDel="00FE4615" w:rsidRDefault="008E210F">
                            <w:pPr>
                              <w:jc w:val="center"/>
                              <w:rPr>
                                <w:del w:id="3663" w:author="Maino Vieytes, Christian (NIH/NIA/IRP) [F]" w:date="2023-11-15T15:46:00Z"/>
                                <w:rFonts w:ascii="Times New Roman" w:hAnsi="Times New Roman" w:cs="Times New Roman"/>
                                <w:sz w:val="18"/>
                                <w:szCs w:val="18"/>
                                <w:rPrChange w:id="3664" w:author="Maino Vieytes, Christian (NIH/NIA/IRP) [F]" w:date="2023-11-16T09:31:00Z">
                                  <w:rPr>
                                    <w:del w:id="3665" w:author="Maino Vieytes, Christian (NIH/NIA/IRP) [F]" w:date="2023-11-15T15:46:00Z"/>
                                    <w:rFonts w:ascii="Times New Roman" w:hAnsi="Times New Roman" w:cs="Times New Roman"/>
                                    <w:sz w:val="20"/>
                                    <w:szCs w:val="20"/>
                                  </w:rPr>
                                </w:rPrChange>
                              </w:rPr>
                            </w:pPr>
                            <w:del w:id="3666" w:author="Maino Vieytes, Christian (NIH/NIA/IRP) [F]" w:date="2023-11-15T15:46:00Z">
                              <w:r w:rsidRPr="00BF7D18" w:rsidDel="00FE4615">
                                <w:rPr>
                                  <w:rFonts w:ascii="Times New Roman" w:hAnsi="Times New Roman" w:cs="Times New Roman"/>
                                  <w:sz w:val="18"/>
                                  <w:szCs w:val="18"/>
                                  <w:rPrChange w:id="3667" w:author="Maino Vieytes, Christian (NIH/NIA/IRP) [F]" w:date="2023-11-16T09:31:00Z">
                                    <w:rPr>
                                      <w:rFonts w:ascii="Times New Roman" w:hAnsi="Times New Roman" w:cs="Times New Roman"/>
                                      <w:sz w:val="20"/>
                                      <w:szCs w:val="20"/>
                                    </w:rPr>
                                  </w:rPrChange>
                                </w:rPr>
                                <w:delText>0.60</w:delText>
                              </w:r>
                            </w:del>
                          </w:p>
                        </w:tc>
                        <w:tc>
                          <w:tcPr>
                            <w:tcW w:w="1151" w:type="dxa"/>
                            <w:noWrap/>
                            <w:vAlign w:val="center"/>
                            <w:hideMark/>
                            <w:tcPrChange w:id="3668" w:author="Maino Vieytes, Christian (NIH/NIA/IRP) [F]" w:date="2023-11-16T09:32:00Z">
                              <w:tcPr>
                                <w:tcW w:w="1151" w:type="dxa"/>
                                <w:noWrap/>
                                <w:vAlign w:val="bottom"/>
                                <w:hideMark/>
                              </w:tcPr>
                            </w:tcPrChange>
                          </w:tcPr>
                          <w:p w14:paraId="31F07E39" w14:textId="3CFC5F9E" w:rsidR="008E210F" w:rsidRPr="00BF7D18" w:rsidDel="00FE4615" w:rsidRDefault="008E210F">
                            <w:pPr>
                              <w:jc w:val="center"/>
                              <w:rPr>
                                <w:del w:id="3669" w:author="Maino Vieytes, Christian (NIH/NIA/IRP) [F]" w:date="2023-11-15T15:46:00Z"/>
                                <w:rFonts w:ascii="Times New Roman" w:hAnsi="Times New Roman" w:cs="Times New Roman"/>
                                <w:sz w:val="18"/>
                                <w:szCs w:val="18"/>
                                <w:rPrChange w:id="3670" w:author="Maino Vieytes, Christian (NIH/NIA/IRP) [F]" w:date="2023-11-16T09:31:00Z">
                                  <w:rPr>
                                    <w:del w:id="3671" w:author="Maino Vieytes, Christian (NIH/NIA/IRP) [F]" w:date="2023-11-15T15:46:00Z"/>
                                    <w:rFonts w:ascii="Times New Roman" w:hAnsi="Times New Roman" w:cs="Times New Roman"/>
                                    <w:sz w:val="20"/>
                                    <w:szCs w:val="20"/>
                                  </w:rPr>
                                </w:rPrChange>
                              </w:rPr>
                            </w:pPr>
                            <w:del w:id="3672" w:author="Maino Vieytes, Christian (NIH/NIA/IRP) [F]" w:date="2023-11-15T15:46:00Z">
                              <w:r w:rsidRPr="00BF7D18" w:rsidDel="00FE4615">
                                <w:rPr>
                                  <w:rFonts w:ascii="Times New Roman" w:hAnsi="Times New Roman" w:cs="Times New Roman"/>
                                  <w:sz w:val="18"/>
                                  <w:szCs w:val="18"/>
                                  <w:rPrChange w:id="3673"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1FD31E1F" w14:textId="2814D30F" w:rsidTr="00BF7D18">
                        <w:tblPrEx>
                          <w:tblW w:w="0" w:type="auto"/>
                          <w:tblPrExChange w:id="3674" w:author="Maino Vieytes, Christian (NIH/NIA/IRP) [F]" w:date="2023-11-16T09:32:00Z">
                            <w:tblPrEx>
                              <w:tblW w:w="0" w:type="auto"/>
                            </w:tblPrEx>
                          </w:tblPrExChange>
                        </w:tblPrEx>
                        <w:trPr>
                          <w:trHeight w:val="320"/>
                          <w:del w:id="3675" w:author="Maino Vieytes, Christian (NIH/NIA/IRP) [F]" w:date="2023-11-15T15:46:00Z"/>
                          <w:trPrChange w:id="3676" w:author="Maino Vieytes, Christian (NIH/NIA/IRP) [F]" w:date="2023-11-16T09:32:00Z">
                            <w:trPr>
                              <w:trHeight w:val="320"/>
                            </w:trPr>
                          </w:trPrChange>
                        </w:trPr>
                        <w:tc>
                          <w:tcPr>
                            <w:tcW w:w="2456" w:type="dxa"/>
                            <w:noWrap/>
                            <w:vAlign w:val="center"/>
                            <w:hideMark/>
                            <w:tcPrChange w:id="3677" w:author="Maino Vieytes, Christian (NIH/NIA/IRP) [F]" w:date="2023-11-16T09:32:00Z">
                              <w:tcPr>
                                <w:tcW w:w="2456" w:type="dxa"/>
                                <w:noWrap/>
                                <w:vAlign w:val="center"/>
                                <w:hideMark/>
                              </w:tcPr>
                            </w:tcPrChange>
                          </w:tcPr>
                          <w:p w14:paraId="61F74148" w14:textId="338C3A8E" w:rsidR="008E210F" w:rsidRPr="00BA33A1" w:rsidDel="00FE4615" w:rsidRDefault="008E210F">
                            <w:pPr>
                              <w:jc w:val="center"/>
                              <w:rPr>
                                <w:del w:id="3678" w:author="Maino Vieytes, Christian (NIH/NIA/IRP) [F]" w:date="2023-11-15T15:46:00Z"/>
                                <w:rFonts w:ascii="Times New Roman" w:hAnsi="Times New Roman" w:cs="Times New Roman"/>
                                <w:sz w:val="18"/>
                                <w:szCs w:val="18"/>
                                <w:rPrChange w:id="3679" w:author="Maino Vieytes, Christian (NIH/NIA/IRP) [F]" w:date="2023-11-15T16:32:00Z">
                                  <w:rPr>
                                    <w:del w:id="3680" w:author="Maino Vieytes, Christian (NIH/NIA/IRP) [F]" w:date="2023-11-15T15:46:00Z"/>
                                    <w:rFonts w:ascii="Times New Roman" w:hAnsi="Times New Roman" w:cs="Times New Roman"/>
                                    <w:sz w:val="20"/>
                                    <w:szCs w:val="20"/>
                                  </w:rPr>
                                </w:rPrChange>
                              </w:rPr>
                              <w:pPrChange w:id="3681" w:author="Maino Vieytes, Christian (NIH/NIA/IRP) [F]" w:date="2023-11-16T09:32:00Z">
                                <w:pPr/>
                              </w:pPrChange>
                            </w:pPr>
                            <w:del w:id="3682" w:author="Maino Vieytes, Christian (NIH/NIA/IRP) [F]" w:date="2023-11-15T15:46:00Z">
                              <w:r w:rsidRPr="00BA33A1" w:rsidDel="00FE4615">
                                <w:rPr>
                                  <w:rFonts w:ascii="Times New Roman" w:hAnsi="Times New Roman" w:cs="Times New Roman"/>
                                  <w:sz w:val="18"/>
                                  <w:szCs w:val="18"/>
                                  <w:rPrChange w:id="3683" w:author="Maino Vieytes, Christian (NIH/NIA/IRP) [F]" w:date="2023-11-15T16:32:00Z">
                                    <w:rPr>
                                      <w:rFonts w:ascii="Times New Roman" w:hAnsi="Times New Roman" w:cs="Times New Roman"/>
                                      <w:sz w:val="20"/>
                                      <w:szCs w:val="20"/>
                                    </w:rPr>
                                  </w:rPrChange>
                                </w:rPr>
                                <w:delText>Household Size Pattern</w:delText>
                              </w:r>
                              <w:r w:rsidRPr="00BA33A1" w:rsidDel="00FE4615">
                                <w:rPr>
                                  <w:rFonts w:ascii="Times New Roman" w:hAnsi="Times New Roman" w:cs="Times New Roman"/>
                                  <w:sz w:val="18"/>
                                  <w:szCs w:val="18"/>
                                  <w:lang w:bidi="en-US"/>
                                  <w:rPrChange w:id="3684" w:author="Maino Vieytes, Christian (NIH/NIA/IRP) [F]" w:date="2023-11-15T16:32:00Z">
                                    <w:rPr>
                                      <w:rFonts w:ascii="Times New Roman" w:hAnsi="Times New Roman" w:cs="Times New Roman"/>
                                      <w:sz w:val="20"/>
                                      <w:szCs w:val="20"/>
                                      <w:lang w:bidi="en-US"/>
                                    </w:rPr>
                                  </w:rPrChange>
                                </w:rPr>
                                <w:delText>†</w:delText>
                              </w:r>
                            </w:del>
                          </w:p>
                          <w:p w14:paraId="659056B9" w14:textId="4B5DA4E7" w:rsidR="008E210F" w:rsidRPr="00BA33A1" w:rsidDel="00FE4615" w:rsidRDefault="008E210F">
                            <w:pPr>
                              <w:jc w:val="center"/>
                              <w:rPr>
                                <w:del w:id="3685" w:author="Maino Vieytes, Christian (NIH/NIA/IRP) [F]" w:date="2023-11-15T15:46:00Z"/>
                                <w:rFonts w:ascii="Times New Roman" w:hAnsi="Times New Roman" w:cs="Times New Roman"/>
                                <w:sz w:val="18"/>
                                <w:szCs w:val="18"/>
                                <w:rPrChange w:id="3686" w:author="Maino Vieytes, Christian (NIH/NIA/IRP) [F]" w:date="2023-11-15T16:32:00Z">
                                  <w:rPr>
                                    <w:del w:id="3687" w:author="Maino Vieytes, Christian (NIH/NIA/IRP) [F]" w:date="2023-11-15T15:46:00Z"/>
                                    <w:rFonts w:ascii="Times New Roman" w:hAnsi="Times New Roman" w:cs="Times New Roman"/>
                                    <w:sz w:val="20"/>
                                    <w:szCs w:val="20"/>
                                  </w:rPr>
                                </w:rPrChange>
                              </w:rPr>
                              <w:pPrChange w:id="3688" w:author="Maino Vieytes, Christian (NIH/NIA/IRP) [F]" w:date="2023-11-16T09:32:00Z">
                                <w:pPr/>
                              </w:pPrChange>
                            </w:pPr>
                            <w:del w:id="3689" w:author="Maino Vieytes, Christian (NIH/NIA/IRP) [F]" w:date="2023-11-15T15:46:00Z">
                              <w:r w:rsidRPr="00BA33A1" w:rsidDel="00FE4615">
                                <w:rPr>
                                  <w:rFonts w:ascii="Times New Roman" w:hAnsi="Times New Roman" w:cs="Times New Roman"/>
                                  <w:sz w:val="18"/>
                                  <w:szCs w:val="18"/>
                                  <w:rPrChange w:id="3690"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691" w:author="Maino Vieytes, Christian (NIH/NIA/IRP) [F]" w:date="2023-11-16T09:32:00Z">
                              <w:tcPr>
                                <w:tcW w:w="1952" w:type="dxa"/>
                                <w:noWrap/>
                                <w:vAlign w:val="center"/>
                                <w:hideMark/>
                              </w:tcPr>
                            </w:tcPrChange>
                          </w:tcPr>
                          <w:p w14:paraId="6D5BE2CD" w14:textId="628C0397" w:rsidR="008E210F" w:rsidRPr="00BF7D18" w:rsidDel="00FE4615" w:rsidRDefault="008E210F">
                            <w:pPr>
                              <w:jc w:val="center"/>
                              <w:rPr>
                                <w:del w:id="3692" w:author="Maino Vieytes, Christian (NIH/NIA/IRP) [F]" w:date="2023-11-15T15:46:00Z"/>
                                <w:rFonts w:ascii="Times New Roman" w:hAnsi="Times New Roman" w:cs="Times New Roman"/>
                                <w:sz w:val="18"/>
                                <w:szCs w:val="18"/>
                                <w:rPrChange w:id="3693" w:author="Maino Vieytes, Christian (NIH/NIA/IRP) [F]" w:date="2023-11-16T09:31:00Z">
                                  <w:rPr>
                                    <w:del w:id="3694" w:author="Maino Vieytes, Christian (NIH/NIA/IRP) [F]" w:date="2023-11-15T15:46:00Z"/>
                                    <w:rFonts w:ascii="Times New Roman" w:hAnsi="Times New Roman" w:cs="Times New Roman"/>
                                    <w:sz w:val="20"/>
                                    <w:szCs w:val="20"/>
                                  </w:rPr>
                                </w:rPrChange>
                              </w:rPr>
                            </w:pPr>
                          </w:p>
                          <w:p w14:paraId="7918CC61" w14:textId="363AEC1D" w:rsidR="008E210F" w:rsidRPr="00BF7D18" w:rsidDel="00FE4615" w:rsidRDefault="008E210F">
                            <w:pPr>
                              <w:jc w:val="center"/>
                              <w:rPr>
                                <w:del w:id="3695" w:author="Maino Vieytes, Christian (NIH/NIA/IRP) [F]" w:date="2023-11-15T15:46:00Z"/>
                                <w:rFonts w:ascii="Times New Roman" w:hAnsi="Times New Roman" w:cs="Times New Roman"/>
                                <w:sz w:val="18"/>
                                <w:szCs w:val="18"/>
                                <w:rPrChange w:id="3696" w:author="Maino Vieytes, Christian (NIH/NIA/IRP) [F]" w:date="2023-11-16T09:31:00Z">
                                  <w:rPr>
                                    <w:del w:id="3697" w:author="Maino Vieytes, Christian (NIH/NIA/IRP) [F]" w:date="2023-11-15T15:46:00Z"/>
                                    <w:rFonts w:ascii="Times New Roman" w:hAnsi="Times New Roman" w:cs="Times New Roman"/>
                                    <w:sz w:val="20"/>
                                    <w:szCs w:val="20"/>
                                  </w:rPr>
                                </w:rPrChange>
                              </w:rPr>
                            </w:pPr>
                            <w:del w:id="3698" w:author="Maino Vieytes, Christian (NIH/NIA/IRP) [F]" w:date="2023-11-15T15:46:00Z">
                              <w:r w:rsidRPr="00BF7D18" w:rsidDel="00FE4615">
                                <w:rPr>
                                  <w:rFonts w:ascii="Times New Roman" w:hAnsi="Times New Roman" w:cs="Times New Roman"/>
                                  <w:sz w:val="18"/>
                                  <w:szCs w:val="18"/>
                                  <w:rPrChange w:id="3699" w:author="Maino Vieytes, Christian (NIH/NIA/IRP) [F]" w:date="2023-11-16T09:31:00Z">
                                    <w:rPr>
                                      <w:rFonts w:ascii="Times New Roman" w:hAnsi="Times New Roman" w:cs="Times New Roman"/>
                                      <w:sz w:val="20"/>
                                      <w:szCs w:val="20"/>
                                    </w:rPr>
                                  </w:rPrChange>
                                </w:rPr>
                                <w:delText>0.00 (0.18)</w:delText>
                              </w:r>
                            </w:del>
                          </w:p>
                        </w:tc>
                        <w:tc>
                          <w:tcPr>
                            <w:tcW w:w="1437" w:type="dxa"/>
                            <w:noWrap/>
                            <w:vAlign w:val="center"/>
                            <w:hideMark/>
                            <w:tcPrChange w:id="3700" w:author="Maino Vieytes, Christian (NIH/NIA/IRP) [F]" w:date="2023-11-16T09:32:00Z">
                              <w:tcPr>
                                <w:tcW w:w="1437" w:type="dxa"/>
                                <w:noWrap/>
                                <w:vAlign w:val="center"/>
                                <w:hideMark/>
                              </w:tcPr>
                            </w:tcPrChange>
                          </w:tcPr>
                          <w:p w14:paraId="47659375" w14:textId="0D80E04B" w:rsidR="008E210F" w:rsidRPr="00BF7D18" w:rsidDel="00FE4615" w:rsidRDefault="008E210F">
                            <w:pPr>
                              <w:jc w:val="center"/>
                              <w:rPr>
                                <w:del w:id="3701" w:author="Maino Vieytes, Christian (NIH/NIA/IRP) [F]" w:date="2023-11-15T15:46:00Z"/>
                                <w:rFonts w:ascii="Times New Roman" w:hAnsi="Times New Roman" w:cs="Times New Roman"/>
                                <w:sz w:val="18"/>
                                <w:szCs w:val="18"/>
                                <w:rPrChange w:id="3702" w:author="Maino Vieytes, Christian (NIH/NIA/IRP) [F]" w:date="2023-11-16T09:31:00Z">
                                  <w:rPr>
                                    <w:del w:id="3703" w:author="Maino Vieytes, Christian (NIH/NIA/IRP) [F]" w:date="2023-11-15T15:46:00Z"/>
                                    <w:rFonts w:ascii="Times New Roman" w:hAnsi="Times New Roman" w:cs="Times New Roman"/>
                                    <w:sz w:val="20"/>
                                    <w:szCs w:val="20"/>
                                  </w:rPr>
                                </w:rPrChange>
                              </w:rPr>
                            </w:pPr>
                          </w:p>
                          <w:p w14:paraId="1ED6D0D7" w14:textId="5DF6D2CD" w:rsidR="008E210F" w:rsidRPr="00BF7D18" w:rsidDel="00FE4615" w:rsidRDefault="008E210F">
                            <w:pPr>
                              <w:jc w:val="center"/>
                              <w:rPr>
                                <w:del w:id="3704" w:author="Maino Vieytes, Christian (NIH/NIA/IRP) [F]" w:date="2023-11-15T15:46:00Z"/>
                                <w:rFonts w:ascii="Times New Roman" w:hAnsi="Times New Roman" w:cs="Times New Roman"/>
                                <w:sz w:val="18"/>
                                <w:szCs w:val="18"/>
                                <w:rPrChange w:id="3705" w:author="Maino Vieytes, Christian (NIH/NIA/IRP) [F]" w:date="2023-11-16T09:31:00Z">
                                  <w:rPr>
                                    <w:del w:id="3706" w:author="Maino Vieytes, Christian (NIH/NIA/IRP) [F]" w:date="2023-11-15T15:46:00Z"/>
                                    <w:rFonts w:ascii="Times New Roman" w:hAnsi="Times New Roman" w:cs="Times New Roman"/>
                                    <w:sz w:val="20"/>
                                    <w:szCs w:val="20"/>
                                  </w:rPr>
                                </w:rPrChange>
                              </w:rPr>
                            </w:pPr>
                            <w:del w:id="3707" w:author="Maino Vieytes, Christian (NIH/NIA/IRP) [F]" w:date="2023-11-15T15:46:00Z">
                              <w:r w:rsidRPr="00BF7D18" w:rsidDel="00FE4615">
                                <w:rPr>
                                  <w:rFonts w:ascii="Times New Roman" w:hAnsi="Times New Roman" w:cs="Times New Roman"/>
                                  <w:sz w:val="18"/>
                                  <w:szCs w:val="18"/>
                                  <w:rPrChange w:id="3708" w:author="Maino Vieytes, Christian (NIH/NIA/IRP) [F]" w:date="2023-11-16T09:31:00Z">
                                    <w:rPr>
                                      <w:rFonts w:ascii="Times New Roman" w:hAnsi="Times New Roman" w:cs="Times New Roman"/>
                                      <w:sz w:val="20"/>
                                      <w:szCs w:val="20"/>
                                    </w:rPr>
                                  </w:rPrChange>
                                </w:rPr>
                                <w:delText>0.08 (0.19)</w:delText>
                              </w:r>
                            </w:del>
                          </w:p>
                        </w:tc>
                        <w:tc>
                          <w:tcPr>
                            <w:tcW w:w="1350" w:type="dxa"/>
                            <w:noWrap/>
                            <w:vAlign w:val="center"/>
                            <w:hideMark/>
                            <w:tcPrChange w:id="3709" w:author="Maino Vieytes, Christian (NIH/NIA/IRP) [F]" w:date="2023-11-16T09:32:00Z">
                              <w:tcPr>
                                <w:tcW w:w="1350" w:type="dxa"/>
                                <w:noWrap/>
                                <w:vAlign w:val="center"/>
                                <w:hideMark/>
                              </w:tcPr>
                            </w:tcPrChange>
                          </w:tcPr>
                          <w:p w14:paraId="321679B6" w14:textId="6101FD5A" w:rsidR="008E210F" w:rsidRPr="00BF7D18" w:rsidDel="00FE4615" w:rsidRDefault="008E210F">
                            <w:pPr>
                              <w:jc w:val="center"/>
                              <w:rPr>
                                <w:del w:id="3710" w:author="Maino Vieytes, Christian (NIH/NIA/IRP) [F]" w:date="2023-11-15T15:46:00Z"/>
                                <w:rFonts w:ascii="Times New Roman" w:hAnsi="Times New Roman" w:cs="Times New Roman"/>
                                <w:sz w:val="18"/>
                                <w:szCs w:val="18"/>
                                <w:rPrChange w:id="3711" w:author="Maino Vieytes, Christian (NIH/NIA/IRP) [F]" w:date="2023-11-16T09:31:00Z">
                                  <w:rPr>
                                    <w:del w:id="3712" w:author="Maino Vieytes, Christian (NIH/NIA/IRP) [F]" w:date="2023-11-15T15:46:00Z"/>
                                    <w:rFonts w:ascii="Times New Roman" w:hAnsi="Times New Roman" w:cs="Times New Roman"/>
                                    <w:sz w:val="20"/>
                                    <w:szCs w:val="20"/>
                                  </w:rPr>
                                </w:rPrChange>
                              </w:rPr>
                            </w:pPr>
                          </w:p>
                          <w:p w14:paraId="2347F809" w14:textId="46EE0178" w:rsidR="008E210F" w:rsidRPr="00BF7D18" w:rsidDel="00FE4615" w:rsidRDefault="008E210F">
                            <w:pPr>
                              <w:jc w:val="center"/>
                              <w:rPr>
                                <w:del w:id="3713" w:author="Maino Vieytes, Christian (NIH/NIA/IRP) [F]" w:date="2023-11-15T15:46:00Z"/>
                                <w:rFonts w:ascii="Times New Roman" w:hAnsi="Times New Roman" w:cs="Times New Roman"/>
                                <w:sz w:val="18"/>
                                <w:szCs w:val="18"/>
                                <w:rPrChange w:id="3714" w:author="Maino Vieytes, Christian (NIH/NIA/IRP) [F]" w:date="2023-11-16T09:31:00Z">
                                  <w:rPr>
                                    <w:del w:id="3715" w:author="Maino Vieytes, Christian (NIH/NIA/IRP) [F]" w:date="2023-11-15T15:46:00Z"/>
                                    <w:rFonts w:ascii="Times New Roman" w:hAnsi="Times New Roman" w:cs="Times New Roman"/>
                                    <w:sz w:val="20"/>
                                    <w:szCs w:val="20"/>
                                  </w:rPr>
                                </w:rPrChange>
                              </w:rPr>
                            </w:pPr>
                            <w:del w:id="3716" w:author="Maino Vieytes, Christian (NIH/NIA/IRP) [F]" w:date="2023-11-15T15:46:00Z">
                              <w:r w:rsidRPr="00BF7D18" w:rsidDel="00FE4615">
                                <w:rPr>
                                  <w:rFonts w:ascii="Times New Roman" w:hAnsi="Times New Roman" w:cs="Times New Roman"/>
                                  <w:sz w:val="18"/>
                                  <w:szCs w:val="18"/>
                                  <w:rPrChange w:id="3717" w:author="Maino Vieytes, Christian (NIH/NIA/IRP) [F]" w:date="2023-11-16T09:31:00Z">
                                    <w:rPr>
                                      <w:rFonts w:ascii="Times New Roman" w:hAnsi="Times New Roman" w:cs="Times New Roman"/>
                                      <w:sz w:val="20"/>
                                      <w:szCs w:val="20"/>
                                    </w:rPr>
                                  </w:rPrChange>
                                </w:rPr>
                                <w:delText>-0.01 (0.18)</w:delText>
                              </w:r>
                            </w:del>
                          </w:p>
                        </w:tc>
                        <w:tc>
                          <w:tcPr>
                            <w:tcW w:w="1004" w:type="dxa"/>
                            <w:vAlign w:val="center"/>
                            <w:tcPrChange w:id="3718" w:author="Maino Vieytes, Christian (NIH/NIA/IRP) [F]" w:date="2023-11-16T09:32:00Z">
                              <w:tcPr>
                                <w:tcW w:w="1004" w:type="dxa"/>
                                <w:vAlign w:val="bottom"/>
                              </w:tcPr>
                            </w:tcPrChange>
                          </w:tcPr>
                          <w:p w14:paraId="1B033E99" w14:textId="2F905DBD" w:rsidR="008E210F" w:rsidRPr="00BF7D18" w:rsidDel="00FE4615" w:rsidRDefault="008E210F">
                            <w:pPr>
                              <w:jc w:val="center"/>
                              <w:rPr>
                                <w:del w:id="3719" w:author="Maino Vieytes, Christian (NIH/NIA/IRP) [F]" w:date="2023-11-15T15:46:00Z"/>
                                <w:rFonts w:ascii="Times New Roman" w:hAnsi="Times New Roman" w:cs="Times New Roman"/>
                                <w:sz w:val="18"/>
                                <w:szCs w:val="18"/>
                                <w:rPrChange w:id="3720" w:author="Maino Vieytes, Christian (NIH/NIA/IRP) [F]" w:date="2023-11-16T09:31:00Z">
                                  <w:rPr>
                                    <w:del w:id="3721" w:author="Maino Vieytes, Christian (NIH/NIA/IRP) [F]" w:date="2023-11-15T15:46:00Z"/>
                                    <w:rFonts w:ascii="Times New Roman" w:hAnsi="Times New Roman" w:cs="Times New Roman"/>
                                    <w:sz w:val="20"/>
                                    <w:szCs w:val="20"/>
                                  </w:rPr>
                                </w:rPrChange>
                              </w:rPr>
                            </w:pPr>
                            <w:del w:id="3722" w:author="Maino Vieytes, Christian (NIH/NIA/IRP) [F]" w:date="2023-11-15T15:46:00Z">
                              <w:r w:rsidRPr="00BF7D18" w:rsidDel="00FE4615">
                                <w:rPr>
                                  <w:rFonts w:ascii="Times New Roman" w:hAnsi="Times New Roman" w:cs="Times New Roman"/>
                                  <w:sz w:val="18"/>
                                  <w:szCs w:val="18"/>
                                  <w:rPrChange w:id="3723" w:author="Maino Vieytes, Christian (NIH/NIA/IRP) [F]" w:date="2023-11-16T09:31:00Z">
                                    <w:rPr>
                                      <w:rFonts w:ascii="Times New Roman" w:hAnsi="Times New Roman" w:cs="Times New Roman"/>
                                      <w:sz w:val="20"/>
                                      <w:szCs w:val="20"/>
                                    </w:rPr>
                                  </w:rPrChange>
                                </w:rPr>
                                <w:delText>0.21</w:delText>
                              </w:r>
                            </w:del>
                          </w:p>
                        </w:tc>
                        <w:tc>
                          <w:tcPr>
                            <w:tcW w:w="1151" w:type="dxa"/>
                            <w:noWrap/>
                            <w:vAlign w:val="center"/>
                            <w:hideMark/>
                            <w:tcPrChange w:id="3724" w:author="Maino Vieytes, Christian (NIH/NIA/IRP) [F]" w:date="2023-11-16T09:32:00Z">
                              <w:tcPr>
                                <w:tcW w:w="1151" w:type="dxa"/>
                                <w:noWrap/>
                                <w:vAlign w:val="bottom"/>
                                <w:hideMark/>
                              </w:tcPr>
                            </w:tcPrChange>
                          </w:tcPr>
                          <w:p w14:paraId="66853870" w14:textId="6451902C" w:rsidR="008E210F" w:rsidRPr="00BF7D18" w:rsidDel="00FE4615" w:rsidRDefault="008E210F">
                            <w:pPr>
                              <w:jc w:val="center"/>
                              <w:rPr>
                                <w:del w:id="3725" w:author="Maino Vieytes, Christian (NIH/NIA/IRP) [F]" w:date="2023-11-15T15:46:00Z"/>
                                <w:rFonts w:ascii="Times New Roman" w:hAnsi="Times New Roman" w:cs="Times New Roman"/>
                                <w:sz w:val="18"/>
                                <w:szCs w:val="18"/>
                                <w:rPrChange w:id="3726" w:author="Maino Vieytes, Christian (NIH/NIA/IRP) [F]" w:date="2023-11-16T09:31:00Z">
                                  <w:rPr>
                                    <w:del w:id="3727" w:author="Maino Vieytes, Christian (NIH/NIA/IRP) [F]" w:date="2023-11-15T15:46:00Z"/>
                                    <w:rFonts w:ascii="Times New Roman" w:hAnsi="Times New Roman" w:cs="Times New Roman"/>
                                    <w:sz w:val="20"/>
                                    <w:szCs w:val="20"/>
                                  </w:rPr>
                                </w:rPrChange>
                              </w:rPr>
                            </w:pPr>
                            <w:del w:id="3728" w:author="Maino Vieytes, Christian (NIH/NIA/IRP) [F]" w:date="2023-11-15T15:46:00Z">
                              <w:r w:rsidRPr="00BF7D18" w:rsidDel="00FE4615">
                                <w:rPr>
                                  <w:rFonts w:ascii="Times New Roman" w:hAnsi="Times New Roman" w:cs="Times New Roman"/>
                                  <w:sz w:val="18"/>
                                  <w:szCs w:val="18"/>
                                  <w:rPrChange w:id="3729" w:author="Maino Vieytes, Christian (NIH/NIA/IRP) [F]" w:date="2023-11-16T09:31:00Z">
                                    <w:rPr>
                                      <w:rFonts w:ascii="Times New Roman" w:hAnsi="Times New Roman" w:cs="Times New Roman"/>
                                      <w:sz w:val="20"/>
                                      <w:szCs w:val="20"/>
                                    </w:rPr>
                                  </w:rPrChange>
                                </w:rPr>
                                <w:delText>&lt; 0.01</w:delText>
                              </w:r>
                            </w:del>
                          </w:p>
                        </w:tc>
                      </w:tr>
                      <w:tr w:rsidR="00BF7D18" w:rsidRPr="00BA33A1" w14:paraId="394198CE" w14:textId="77777777" w:rsidTr="00BF7D18">
                        <w:tblPrEx>
                          <w:tblW w:w="0" w:type="auto"/>
                          <w:tblPrExChange w:id="3730" w:author="Maino Vieytes, Christian (NIH/NIA/IRP) [F]" w:date="2023-11-16T09:32:00Z">
                            <w:tblPrEx>
                              <w:tblW w:w="0" w:type="auto"/>
                            </w:tblPrEx>
                          </w:tblPrExChange>
                        </w:tblPrEx>
                        <w:trPr>
                          <w:trHeight w:val="320"/>
                          <w:trPrChange w:id="3731" w:author="Maino Vieytes, Christian (NIH/NIA/IRP) [F]" w:date="2023-11-16T09:32:00Z">
                            <w:trPr>
                              <w:trHeight w:val="320"/>
                            </w:trPr>
                          </w:trPrChange>
                        </w:trPr>
                        <w:tc>
                          <w:tcPr>
                            <w:tcW w:w="2456" w:type="dxa"/>
                            <w:noWrap/>
                            <w:vAlign w:val="center"/>
                            <w:hideMark/>
                            <w:tcPrChange w:id="3732" w:author="Maino Vieytes, Christian (NIH/NIA/IRP) [F]" w:date="2023-11-16T09:32:00Z">
                              <w:tcPr>
                                <w:tcW w:w="2456" w:type="dxa"/>
                                <w:noWrap/>
                                <w:vAlign w:val="center"/>
                                <w:hideMark/>
                              </w:tcPr>
                            </w:tcPrChange>
                          </w:tcPr>
                          <w:p w14:paraId="0137414A" w14:textId="77777777" w:rsidR="00BF7D18" w:rsidRPr="00BA33A1" w:rsidRDefault="00BF7D18">
                            <w:pPr>
                              <w:rPr>
                                <w:rFonts w:ascii="Times New Roman" w:hAnsi="Times New Roman" w:cs="Times New Roman"/>
                                <w:sz w:val="18"/>
                                <w:szCs w:val="18"/>
                                <w:rPrChange w:id="3733"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734" w:author="Maino Vieytes, Christian (NIH/NIA/IRP) [F]" w:date="2023-11-15T16:32:00Z">
                                  <w:rPr>
                                    <w:rFonts w:ascii="Times New Roman" w:hAnsi="Times New Roman" w:cs="Times New Roman"/>
                                    <w:sz w:val="20"/>
                                    <w:szCs w:val="20"/>
                                  </w:rPr>
                                </w:rPrChange>
                              </w:rPr>
                              <w:t>Prudent Pattern #1</w:t>
                            </w:r>
                            <w:r w:rsidRPr="00BA33A1">
                              <w:rPr>
                                <w:rFonts w:ascii="Times New Roman" w:hAnsi="Times New Roman" w:cs="Times New Roman"/>
                                <w:sz w:val="18"/>
                                <w:szCs w:val="18"/>
                                <w:lang w:bidi="en-US"/>
                                <w:rPrChange w:id="3735" w:author="Maino Vieytes, Christian (NIH/NIA/IRP) [F]" w:date="2023-11-15T16:32:00Z">
                                  <w:rPr>
                                    <w:rFonts w:ascii="Times New Roman" w:hAnsi="Times New Roman" w:cs="Times New Roman"/>
                                    <w:sz w:val="20"/>
                                    <w:szCs w:val="20"/>
                                    <w:lang w:bidi="en-US"/>
                                  </w:rPr>
                                </w:rPrChange>
                              </w:rPr>
                              <w:t>‡</w:t>
                            </w:r>
                          </w:p>
                          <w:p w14:paraId="3FD065EF" w14:textId="77777777" w:rsidR="00BF7D18" w:rsidRPr="00BA33A1" w:rsidRDefault="00BF7D18" w:rsidP="00BF7D18">
                            <w:pPr>
                              <w:rPr>
                                <w:rFonts w:ascii="Times New Roman" w:hAnsi="Times New Roman" w:cs="Times New Roman"/>
                                <w:sz w:val="18"/>
                                <w:szCs w:val="18"/>
                                <w:rPrChange w:id="3736"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737"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3738" w:author="Maino Vieytes, Christian (NIH/NIA/IRP) [F]" w:date="2023-11-16T09:32:00Z">
                              <w:tcPr>
                                <w:tcW w:w="1952" w:type="dxa"/>
                                <w:noWrap/>
                                <w:vAlign w:val="center"/>
                                <w:hideMark/>
                              </w:tcPr>
                            </w:tcPrChange>
                          </w:tcPr>
                          <w:p w14:paraId="38E3688E" w14:textId="5EE8B877" w:rsidR="00BF7D18" w:rsidRPr="00BF7D18" w:rsidDel="008D619F" w:rsidRDefault="00BF7D18">
                            <w:pPr>
                              <w:jc w:val="center"/>
                              <w:rPr>
                                <w:del w:id="3739" w:author="Maino Vieytes, Christian (NIH/NIA/IRP) [F]" w:date="2023-11-15T16:31:00Z"/>
                                <w:rFonts w:ascii="Times New Roman" w:hAnsi="Times New Roman" w:cs="Times New Roman"/>
                                <w:sz w:val="18"/>
                                <w:szCs w:val="18"/>
                                <w:rPrChange w:id="3740" w:author="Maino Vieytes, Christian (NIH/NIA/IRP) [F]" w:date="2023-11-16T09:31:00Z">
                                  <w:rPr>
                                    <w:del w:id="3741" w:author="Maino Vieytes, Christian (NIH/NIA/IRP) [F]" w:date="2023-11-15T16:31:00Z"/>
                                    <w:rFonts w:ascii="Times New Roman" w:hAnsi="Times New Roman" w:cs="Times New Roman"/>
                                    <w:sz w:val="20"/>
                                    <w:szCs w:val="20"/>
                                  </w:rPr>
                                </w:rPrChange>
                              </w:rPr>
                            </w:pPr>
                            <w:ins w:id="3742" w:author="Maino Vieytes, Christian (NIH/NIA/IRP) [F]" w:date="2023-11-16T09:31:00Z">
                              <w:r w:rsidRPr="00BF7D18">
                                <w:rPr>
                                  <w:rFonts w:ascii="Times New Roman" w:hAnsi="Times New Roman" w:cs="Times New Roman"/>
                                  <w:color w:val="000000"/>
                                  <w:sz w:val="18"/>
                                  <w:szCs w:val="18"/>
                                  <w:rPrChange w:id="3743" w:author="Maino Vieytes, Christian (NIH/NIA/IRP) [F]" w:date="2023-11-16T09:31:00Z">
                                    <w:rPr>
                                      <w:rFonts w:ascii="Calibri" w:hAnsi="Calibri" w:cs="Calibri"/>
                                      <w:color w:val="000000"/>
                                    </w:rPr>
                                  </w:rPrChange>
                                </w:rPr>
                                <w:t>-0.03 (0.63)</w:t>
                              </w:r>
                            </w:ins>
                          </w:p>
                          <w:p w14:paraId="072ECFA7" w14:textId="64E04EF9" w:rsidR="00BF7D18" w:rsidRPr="00BF7D18" w:rsidRDefault="00BF7D18" w:rsidP="00BF7D18">
                            <w:pPr>
                              <w:jc w:val="center"/>
                              <w:rPr>
                                <w:rFonts w:ascii="Times New Roman" w:hAnsi="Times New Roman" w:cs="Times New Roman"/>
                                <w:sz w:val="18"/>
                                <w:szCs w:val="18"/>
                                <w:rPrChange w:id="3744" w:author="Maino Vieytes, Christian (NIH/NIA/IRP) [F]" w:date="2023-11-16T09:31:00Z">
                                  <w:rPr>
                                    <w:rFonts w:ascii="Times New Roman" w:hAnsi="Times New Roman" w:cs="Times New Roman"/>
                                    <w:sz w:val="20"/>
                                    <w:szCs w:val="20"/>
                                  </w:rPr>
                                </w:rPrChange>
                              </w:rPr>
                            </w:pPr>
                            <w:del w:id="3745" w:author="Maino Vieytes, Christian (NIH/NIA/IRP) [F]" w:date="2023-11-15T16:31:00Z">
                              <w:r w:rsidRPr="00BF7D18" w:rsidDel="008D619F">
                                <w:rPr>
                                  <w:rFonts w:ascii="Times New Roman" w:hAnsi="Times New Roman" w:cs="Times New Roman"/>
                                  <w:sz w:val="18"/>
                                  <w:szCs w:val="18"/>
                                  <w:rPrChange w:id="3746" w:author="Maino Vieytes, Christian (NIH/NIA/IRP) [F]" w:date="2023-11-16T09:31:00Z">
                                    <w:rPr>
                                      <w:rFonts w:ascii="Times New Roman" w:hAnsi="Times New Roman" w:cs="Times New Roman"/>
                                      <w:sz w:val="20"/>
                                      <w:szCs w:val="20"/>
                                    </w:rPr>
                                  </w:rPrChange>
                                </w:rPr>
                                <w:delText>0.04 (0.62)</w:delText>
                              </w:r>
                            </w:del>
                          </w:p>
                        </w:tc>
                        <w:tc>
                          <w:tcPr>
                            <w:tcW w:w="1437" w:type="dxa"/>
                            <w:noWrap/>
                            <w:vAlign w:val="center"/>
                            <w:hideMark/>
                            <w:tcPrChange w:id="3747" w:author="Maino Vieytes, Christian (NIH/NIA/IRP) [F]" w:date="2023-11-16T09:32:00Z">
                              <w:tcPr>
                                <w:tcW w:w="1437" w:type="dxa"/>
                                <w:noWrap/>
                                <w:vAlign w:val="center"/>
                                <w:hideMark/>
                              </w:tcPr>
                            </w:tcPrChange>
                          </w:tcPr>
                          <w:p w14:paraId="29E0F8C2" w14:textId="4336EDB1" w:rsidR="00BF7D18" w:rsidRPr="00BF7D18" w:rsidDel="008D619F" w:rsidRDefault="00BF7D18">
                            <w:pPr>
                              <w:jc w:val="center"/>
                              <w:rPr>
                                <w:del w:id="3748" w:author="Maino Vieytes, Christian (NIH/NIA/IRP) [F]" w:date="2023-11-15T16:31:00Z"/>
                                <w:rFonts w:ascii="Times New Roman" w:hAnsi="Times New Roman" w:cs="Times New Roman"/>
                                <w:sz w:val="18"/>
                                <w:szCs w:val="18"/>
                                <w:rPrChange w:id="3749" w:author="Maino Vieytes, Christian (NIH/NIA/IRP) [F]" w:date="2023-11-16T09:31:00Z">
                                  <w:rPr>
                                    <w:del w:id="3750" w:author="Maino Vieytes, Christian (NIH/NIA/IRP) [F]" w:date="2023-11-15T16:31:00Z"/>
                                    <w:rFonts w:ascii="Times New Roman" w:hAnsi="Times New Roman" w:cs="Times New Roman"/>
                                    <w:sz w:val="20"/>
                                    <w:szCs w:val="20"/>
                                  </w:rPr>
                                </w:rPrChange>
                              </w:rPr>
                            </w:pPr>
                            <w:ins w:id="3751" w:author="Maino Vieytes, Christian (NIH/NIA/IRP) [F]" w:date="2023-11-16T09:31:00Z">
                              <w:r w:rsidRPr="00BF7D18">
                                <w:rPr>
                                  <w:rFonts w:ascii="Times New Roman" w:hAnsi="Times New Roman" w:cs="Times New Roman"/>
                                  <w:color w:val="000000"/>
                                  <w:sz w:val="18"/>
                                  <w:szCs w:val="18"/>
                                  <w:rPrChange w:id="3752" w:author="Maino Vieytes, Christian (NIH/NIA/IRP) [F]" w:date="2023-11-16T09:31:00Z">
                                    <w:rPr>
                                      <w:rFonts w:ascii="Calibri" w:hAnsi="Calibri" w:cs="Calibri"/>
                                      <w:color w:val="000000"/>
                                    </w:rPr>
                                  </w:rPrChange>
                                </w:rPr>
                                <w:t>0.1</w:t>
                              </w:r>
                            </w:ins>
                            <w:ins w:id="3753" w:author="Maino Vieytes, Christian (NIH/NIA/IRP) [F]" w:date="2023-11-16T09:32:00Z">
                              <w:r>
                                <w:rPr>
                                  <w:rFonts w:ascii="Times New Roman" w:hAnsi="Times New Roman" w:cs="Times New Roman"/>
                                  <w:color w:val="000000"/>
                                  <w:sz w:val="18"/>
                                  <w:szCs w:val="18"/>
                                </w:rPr>
                                <w:t>0</w:t>
                              </w:r>
                            </w:ins>
                            <w:ins w:id="3754" w:author="Maino Vieytes, Christian (NIH/NIA/IRP) [F]" w:date="2023-11-16T09:31:00Z">
                              <w:r w:rsidRPr="00BF7D18">
                                <w:rPr>
                                  <w:rFonts w:ascii="Times New Roman" w:hAnsi="Times New Roman" w:cs="Times New Roman"/>
                                  <w:color w:val="000000"/>
                                  <w:sz w:val="18"/>
                                  <w:szCs w:val="18"/>
                                  <w:rPrChange w:id="3755" w:author="Maino Vieytes, Christian (NIH/NIA/IRP) [F]" w:date="2023-11-16T09:31:00Z">
                                    <w:rPr>
                                      <w:rFonts w:ascii="Calibri" w:hAnsi="Calibri" w:cs="Calibri"/>
                                      <w:color w:val="000000"/>
                                    </w:rPr>
                                  </w:rPrChange>
                                </w:rPr>
                                <w:t xml:space="preserve"> (0.52)</w:t>
                              </w:r>
                            </w:ins>
                          </w:p>
                          <w:p w14:paraId="36B40212" w14:textId="40F4EEF3" w:rsidR="00BF7D18" w:rsidRPr="00BF7D18" w:rsidRDefault="00BF7D18" w:rsidP="00BF7D18">
                            <w:pPr>
                              <w:jc w:val="center"/>
                              <w:rPr>
                                <w:rFonts w:ascii="Times New Roman" w:hAnsi="Times New Roman" w:cs="Times New Roman"/>
                                <w:sz w:val="18"/>
                                <w:szCs w:val="18"/>
                                <w:rPrChange w:id="3756" w:author="Maino Vieytes, Christian (NIH/NIA/IRP) [F]" w:date="2023-11-16T09:31:00Z">
                                  <w:rPr>
                                    <w:rFonts w:ascii="Times New Roman" w:hAnsi="Times New Roman" w:cs="Times New Roman"/>
                                    <w:sz w:val="20"/>
                                    <w:szCs w:val="20"/>
                                  </w:rPr>
                                </w:rPrChange>
                              </w:rPr>
                            </w:pPr>
                            <w:del w:id="3757" w:author="Maino Vieytes, Christian (NIH/NIA/IRP) [F]" w:date="2023-11-15T16:31:00Z">
                              <w:r w:rsidRPr="00BF7D18" w:rsidDel="008D619F">
                                <w:rPr>
                                  <w:rFonts w:ascii="Times New Roman" w:hAnsi="Times New Roman" w:cs="Times New Roman"/>
                                  <w:sz w:val="18"/>
                                  <w:szCs w:val="18"/>
                                  <w:rPrChange w:id="3758" w:author="Maino Vieytes, Christian (NIH/NIA/IRP) [F]" w:date="2023-11-16T09:31:00Z">
                                    <w:rPr>
                                      <w:rFonts w:ascii="Times New Roman" w:hAnsi="Times New Roman" w:cs="Times New Roman"/>
                                      <w:sz w:val="20"/>
                                      <w:szCs w:val="20"/>
                                    </w:rPr>
                                  </w:rPrChange>
                                </w:rPr>
                                <w:delText>-0.05 (0.62)</w:delText>
                              </w:r>
                            </w:del>
                          </w:p>
                        </w:tc>
                        <w:tc>
                          <w:tcPr>
                            <w:tcW w:w="1350" w:type="dxa"/>
                            <w:noWrap/>
                            <w:vAlign w:val="center"/>
                            <w:hideMark/>
                            <w:tcPrChange w:id="3759" w:author="Maino Vieytes, Christian (NIH/NIA/IRP) [F]" w:date="2023-11-16T09:32:00Z">
                              <w:tcPr>
                                <w:tcW w:w="1350" w:type="dxa"/>
                                <w:noWrap/>
                                <w:vAlign w:val="center"/>
                                <w:hideMark/>
                              </w:tcPr>
                            </w:tcPrChange>
                          </w:tcPr>
                          <w:p w14:paraId="32C02CFB" w14:textId="7A193736" w:rsidR="00BF7D18" w:rsidRPr="00BF7D18" w:rsidDel="008D619F" w:rsidRDefault="00BF7D18">
                            <w:pPr>
                              <w:jc w:val="center"/>
                              <w:rPr>
                                <w:del w:id="3760" w:author="Maino Vieytes, Christian (NIH/NIA/IRP) [F]" w:date="2023-11-15T16:31:00Z"/>
                                <w:rFonts w:ascii="Times New Roman" w:hAnsi="Times New Roman" w:cs="Times New Roman"/>
                                <w:sz w:val="18"/>
                                <w:szCs w:val="18"/>
                                <w:rPrChange w:id="3761" w:author="Maino Vieytes, Christian (NIH/NIA/IRP) [F]" w:date="2023-11-16T09:31:00Z">
                                  <w:rPr>
                                    <w:del w:id="3762" w:author="Maino Vieytes, Christian (NIH/NIA/IRP) [F]" w:date="2023-11-15T16:31:00Z"/>
                                    <w:rFonts w:ascii="Times New Roman" w:hAnsi="Times New Roman" w:cs="Times New Roman"/>
                                    <w:sz w:val="20"/>
                                    <w:szCs w:val="20"/>
                                  </w:rPr>
                                </w:rPrChange>
                              </w:rPr>
                            </w:pPr>
                            <w:ins w:id="3763" w:author="Maino Vieytes, Christian (NIH/NIA/IRP) [F]" w:date="2023-11-16T09:31:00Z">
                              <w:r w:rsidRPr="00BF7D18">
                                <w:rPr>
                                  <w:rFonts w:ascii="Times New Roman" w:hAnsi="Times New Roman" w:cs="Times New Roman"/>
                                  <w:color w:val="000000"/>
                                  <w:sz w:val="18"/>
                                  <w:szCs w:val="18"/>
                                  <w:rPrChange w:id="3764" w:author="Maino Vieytes, Christian (NIH/NIA/IRP) [F]" w:date="2023-11-16T09:31:00Z">
                                    <w:rPr>
                                      <w:rFonts w:ascii="Calibri" w:hAnsi="Calibri" w:cs="Calibri"/>
                                      <w:color w:val="000000"/>
                                    </w:rPr>
                                  </w:rPrChange>
                                </w:rPr>
                                <w:t>-0.04 (0.64)</w:t>
                              </w:r>
                            </w:ins>
                          </w:p>
                          <w:p w14:paraId="118A54C1" w14:textId="24CAE71C" w:rsidR="00BF7D18" w:rsidRPr="00BF7D18" w:rsidRDefault="00BF7D18" w:rsidP="00BF7D18">
                            <w:pPr>
                              <w:jc w:val="center"/>
                              <w:rPr>
                                <w:rFonts w:ascii="Times New Roman" w:hAnsi="Times New Roman" w:cs="Times New Roman"/>
                                <w:sz w:val="18"/>
                                <w:szCs w:val="18"/>
                                <w:rPrChange w:id="3765" w:author="Maino Vieytes, Christian (NIH/NIA/IRP) [F]" w:date="2023-11-16T09:31:00Z">
                                  <w:rPr>
                                    <w:rFonts w:ascii="Times New Roman" w:hAnsi="Times New Roman" w:cs="Times New Roman"/>
                                    <w:sz w:val="20"/>
                                    <w:szCs w:val="20"/>
                                  </w:rPr>
                                </w:rPrChange>
                              </w:rPr>
                            </w:pPr>
                            <w:del w:id="3766" w:author="Maino Vieytes, Christian (NIH/NIA/IRP) [F]" w:date="2023-11-15T16:31:00Z">
                              <w:r w:rsidRPr="00BF7D18" w:rsidDel="008D619F">
                                <w:rPr>
                                  <w:rFonts w:ascii="Times New Roman" w:hAnsi="Times New Roman" w:cs="Times New Roman"/>
                                  <w:sz w:val="18"/>
                                  <w:szCs w:val="18"/>
                                  <w:rPrChange w:id="3767" w:author="Maino Vieytes, Christian (NIH/NIA/IRP) [F]" w:date="2023-11-16T09:31:00Z">
                                    <w:rPr>
                                      <w:rFonts w:ascii="Times New Roman" w:hAnsi="Times New Roman" w:cs="Times New Roman"/>
                                      <w:sz w:val="20"/>
                                      <w:szCs w:val="20"/>
                                    </w:rPr>
                                  </w:rPrChange>
                                </w:rPr>
                                <w:delText>0.05 (0.62)</w:delText>
                              </w:r>
                            </w:del>
                          </w:p>
                        </w:tc>
                        <w:tc>
                          <w:tcPr>
                            <w:tcW w:w="1004" w:type="dxa"/>
                            <w:vAlign w:val="center"/>
                            <w:tcPrChange w:id="3768" w:author="Maino Vieytes, Christian (NIH/NIA/IRP) [F]" w:date="2023-11-16T09:32:00Z">
                              <w:tcPr>
                                <w:tcW w:w="1004" w:type="dxa"/>
                                <w:vAlign w:val="bottom"/>
                              </w:tcPr>
                            </w:tcPrChange>
                          </w:tcPr>
                          <w:p w14:paraId="02E2331A" w14:textId="19338231" w:rsidR="00BF7D18" w:rsidRPr="00BF7D18" w:rsidRDefault="00BF7D18" w:rsidP="00BF7D18">
                            <w:pPr>
                              <w:jc w:val="center"/>
                              <w:rPr>
                                <w:rFonts w:ascii="Times New Roman" w:hAnsi="Times New Roman" w:cs="Times New Roman"/>
                                <w:sz w:val="18"/>
                                <w:szCs w:val="18"/>
                                <w:rPrChange w:id="3769" w:author="Maino Vieytes, Christian (NIH/NIA/IRP) [F]" w:date="2023-11-16T09:31:00Z">
                                  <w:rPr>
                                    <w:rFonts w:ascii="Times New Roman" w:hAnsi="Times New Roman" w:cs="Times New Roman"/>
                                    <w:sz w:val="20"/>
                                    <w:szCs w:val="20"/>
                                  </w:rPr>
                                </w:rPrChange>
                              </w:rPr>
                            </w:pPr>
                            <w:ins w:id="3770" w:author="Maino Vieytes, Christian (NIH/NIA/IRP) [F]" w:date="2023-11-16T09:31:00Z">
                              <w:r w:rsidRPr="00BF7D18">
                                <w:rPr>
                                  <w:rFonts w:ascii="Times New Roman" w:hAnsi="Times New Roman" w:cs="Times New Roman"/>
                                  <w:color w:val="000000"/>
                                  <w:sz w:val="18"/>
                                  <w:szCs w:val="18"/>
                                  <w:rPrChange w:id="3771" w:author="Maino Vieytes, Christian (NIH/NIA/IRP) [F]" w:date="2023-11-16T09:31:00Z">
                                    <w:rPr>
                                      <w:rFonts w:ascii="Calibri" w:hAnsi="Calibri" w:cs="Calibri"/>
                                      <w:color w:val="000000"/>
                                    </w:rPr>
                                  </w:rPrChange>
                                </w:rPr>
                                <w:t>0.18</w:t>
                              </w:r>
                            </w:ins>
                            <w:del w:id="3772" w:author="Maino Vieytes, Christian (NIH/NIA/IRP) [F]" w:date="2023-11-15T16:31:00Z">
                              <w:r w:rsidRPr="00BF7D18" w:rsidDel="008D619F">
                                <w:rPr>
                                  <w:rFonts w:ascii="Times New Roman" w:hAnsi="Times New Roman" w:cs="Times New Roman"/>
                                  <w:sz w:val="18"/>
                                  <w:szCs w:val="18"/>
                                  <w:rPrChange w:id="3773" w:author="Maino Vieytes, Christian (NIH/NIA/IRP) [F]" w:date="2023-11-16T09:31:00Z">
                                    <w:rPr>
                                      <w:rFonts w:ascii="Times New Roman" w:hAnsi="Times New Roman" w:cs="Times New Roman"/>
                                      <w:sz w:val="20"/>
                                      <w:szCs w:val="20"/>
                                    </w:rPr>
                                  </w:rPrChange>
                                </w:rPr>
                                <w:delText>-0.13</w:delText>
                              </w:r>
                            </w:del>
                          </w:p>
                        </w:tc>
                        <w:tc>
                          <w:tcPr>
                            <w:tcW w:w="1151" w:type="dxa"/>
                            <w:noWrap/>
                            <w:vAlign w:val="center"/>
                            <w:hideMark/>
                            <w:tcPrChange w:id="3774" w:author="Maino Vieytes, Christian (NIH/NIA/IRP) [F]" w:date="2023-11-16T09:32:00Z">
                              <w:tcPr>
                                <w:tcW w:w="1151" w:type="dxa"/>
                                <w:noWrap/>
                                <w:vAlign w:val="bottom"/>
                                <w:hideMark/>
                              </w:tcPr>
                            </w:tcPrChange>
                          </w:tcPr>
                          <w:p w14:paraId="3ACF2EC2" w14:textId="3B694F93" w:rsidR="00BF7D18" w:rsidRPr="00BF7D18" w:rsidRDefault="00BF7D18" w:rsidP="00BF7D18">
                            <w:pPr>
                              <w:jc w:val="center"/>
                              <w:rPr>
                                <w:rFonts w:ascii="Times New Roman" w:hAnsi="Times New Roman" w:cs="Times New Roman"/>
                                <w:sz w:val="18"/>
                                <w:szCs w:val="18"/>
                                <w:rPrChange w:id="3775" w:author="Maino Vieytes, Christian (NIH/NIA/IRP) [F]" w:date="2023-11-16T09:31:00Z">
                                  <w:rPr>
                                    <w:rFonts w:ascii="Times New Roman" w:hAnsi="Times New Roman" w:cs="Times New Roman"/>
                                    <w:sz w:val="20"/>
                                    <w:szCs w:val="20"/>
                                  </w:rPr>
                                </w:rPrChange>
                              </w:rPr>
                            </w:pPr>
                            <w:ins w:id="3776" w:author="Maino Vieytes, Christian (NIH/NIA/IRP) [F]" w:date="2023-11-16T09:31:00Z">
                              <w:r w:rsidRPr="00BF7D18">
                                <w:rPr>
                                  <w:rFonts w:ascii="Times New Roman" w:hAnsi="Times New Roman" w:cs="Times New Roman"/>
                                  <w:color w:val="000000"/>
                                  <w:sz w:val="18"/>
                                  <w:szCs w:val="18"/>
                                  <w:rPrChange w:id="3777" w:author="Maino Vieytes, Christian (NIH/NIA/IRP) [F]" w:date="2023-11-16T09:31:00Z">
                                    <w:rPr>
                                      <w:rFonts w:ascii="Calibri" w:hAnsi="Calibri" w:cs="Calibri"/>
                                      <w:color w:val="000000"/>
                                    </w:rPr>
                                  </w:rPrChange>
                                </w:rPr>
                                <w:t>&lt; 0.01</w:t>
                              </w:r>
                            </w:ins>
                            <w:del w:id="3778" w:author="Maino Vieytes, Christian (NIH/NIA/IRP) [F]" w:date="2023-11-15T16:31:00Z">
                              <w:r w:rsidRPr="00BF7D18" w:rsidDel="008D619F">
                                <w:rPr>
                                  <w:rFonts w:ascii="Times New Roman" w:hAnsi="Times New Roman" w:cs="Times New Roman"/>
                                  <w:sz w:val="18"/>
                                  <w:szCs w:val="18"/>
                                  <w:rPrChange w:id="3779" w:author="Maino Vieytes, Christian (NIH/NIA/IRP) [F]" w:date="2023-11-16T09:31:00Z">
                                    <w:rPr>
                                      <w:rFonts w:ascii="Times New Roman" w:hAnsi="Times New Roman" w:cs="Times New Roman"/>
                                      <w:sz w:val="20"/>
                                      <w:szCs w:val="20"/>
                                    </w:rPr>
                                  </w:rPrChange>
                                </w:rPr>
                                <w:delText>0.05</w:delText>
                              </w:r>
                            </w:del>
                          </w:p>
                        </w:tc>
                      </w:tr>
                      <w:tr w:rsidR="00BF7D18" w:rsidRPr="00BA33A1" w14:paraId="67F79BF3" w14:textId="77777777" w:rsidTr="00BF7D18">
                        <w:tblPrEx>
                          <w:tblW w:w="0" w:type="auto"/>
                          <w:tblPrExChange w:id="3780" w:author="Maino Vieytes, Christian (NIH/NIA/IRP) [F]" w:date="2023-11-16T09:32:00Z">
                            <w:tblPrEx>
                              <w:tblW w:w="0" w:type="auto"/>
                            </w:tblPrEx>
                          </w:tblPrExChange>
                        </w:tblPrEx>
                        <w:trPr>
                          <w:trHeight w:val="320"/>
                          <w:trPrChange w:id="3781" w:author="Maino Vieytes, Christian (NIH/NIA/IRP) [F]" w:date="2023-11-16T09:32:00Z">
                            <w:trPr>
                              <w:trHeight w:val="320"/>
                            </w:trPr>
                          </w:trPrChange>
                        </w:trPr>
                        <w:tc>
                          <w:tcPr>
                            <w:tcW w:w="2456" w:type="dxa"/>
                            <w:tcBorders>
                              <w:bottom w:val="single" w:sz="4" w:space="0" w:color="auto"/>
                            </w:tcBorders>
                            <w:noWrap/>
                            <w:vAlign w:val="center"/>
                            <w:hideMark/>
                            <w:tcPrChange w:id="3782" w:author="Maino Vieytes, Christian (NIH/NIA/IRP) [F]" w:date="2023-11-16T09:32:00Z">
                              <w:tcPr>
                                <w:tcW w:w="2456" w:type="dxa"/>
                                <w:tcBorders>
                                  <w:bottom w:val="single" w:sz="4" w:space="0" w:color="auto"/>
                                </w:tcBorders>
                                <w:noWrap/>
                                <w:vAlign w:val="center"/>
                                <w:hideMark/>
                              </w:tcPr>
                            </w:tcPrChange>
                          </w:tcPr>
                          <w:p w14:paraId="248FD687" w14:textId="77777777" w:rsidR="00BF7D18" w:rsidRPr="00BA33A1" w:rsidRDefault="00BF7D18" w:rsidP="00BF7D18">
                            <w:pPr>
                              <w:rPr>
                                <w:rFonts w:ascii="Times New Roman" w:hAnsi="Times New Roman" w:cs="Times New Roman"/>
                                <w:sz w:val="18"/>
                                <w:szCs w:val="18"/>
                                <w:rPrChange w:id="3783"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784" w:author="Maino Vieytes, Christian (NIH/NIA/IRP) [F]" w:date="2023-11-15T16:32:00Z">
                                  <w:rPr>
                                    <w:rFonts w:ascii="Times New Roman" w:hAnsi="Times New Roman" w:cs="Times New Roman"/>
                                    <w:sz w:val="20"/>
                                    <w:szCs w:val="20"/>
                                  </w:rPr>
                                </w:rPrChange>
                              </w:rPr>
                              <w:t>Prudent Pattern #2</w:t>
                            </w:r>
                            <w:r w:rsidRPr="00BA33A1">
                              <w:rPr>
                                <w:rFonts w:ascii="Times New Roman" w:hAnsi="Times New Roman" w:cs="Times New Roman"/>
                                <w:sz w:val="18"/>
                                <w:szCs w:val="18"/>
                                <w:lang w:bidi="en-US"/>
                                <w:rPrChange w:id="3785" w:author="Maino Vieytes, Christian (NIH/NIA/IRP) [F]" w:date="2023-11-15T16:32:00Z">
                                  <w:rPr>
                                    <w:rFonts w:ascii="Times New Roman" w:hAnsi="Times New Roman" w:cs="Times New Roman"/>
                                    <w:sz w:val="20"/>
                                    <w:szCs w:val="20"/>
                                    <w:lang w:bidi="en-US"/>
                                  </w:rPr>
                                </w:rPrChange>
                              </w:rPr>
                              <w:t>‡</w:t>
                            </w:r>
                          </w:p>
                          <w:p w14:paraId="3D25BBA8" w14:textId="77777777" w:rsidR="00BF7D18" w:rsidRPr="00BA33A1" w:rsidRDefault="00BF7D18" w:rsidP="00BF7D18">
                            <w:pPr>
                              <w:rPr>
                                <w:rFonts w:ascii="Times New Roman" w:hAnsi="Times New Roman" w:cs="Times New Roman"/>
                                <w:sz w:val="18"/>
                                <w:szCs w:val="18"/>
                                <w:rPrChange w:id="3786"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787"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hideMark/>
                            <w:tcPrChange w:id="3788" w:author="Maino Vieytes, Christian (NIH/NIA/IRP) [F]" w:date="2023-11-16T09:32:00Z">
                              <w:tcPr>
                                <w:tcW w:w="1952" w:type="dxa"/>
                                <w:tcBorders>
                                  <w:bottom w:val="single" w:sz="4" w:space="0" w:color="auto"/>
                                </w:tcBorders>
                                <w:noWrap/>
                                <w:vAlign w:val="center"/>
                                <w:hideMark/>
                              </w:tcPr>
                            </w:tcPrChange>
                          </w:tcPr>
                          <w:p w14:paraId="6B9CE1DD" w14:textId="23EA982E" w:rsidR="00BF7D18" w:rsidRPr="00BF7D18" w:rsidDel="00B06118" w:rsidRDefault="00BF7D18">
                            <w:pPr>
                              <w:jc w:val="center"/>
                              <w:rPr>
                                <w:del w:id="3789" w:author="Maino Vieytes, Christian (NIH/NIA/IRP) [F]" w:date="2023-11-15T16:32:00Z"/>
                                <w:rFonts w:ascii="Times New Roman" w:hAnsi="Times New Roman" w:cs="Times New Roman"/>
                                <w:sz w:val="18"/>
                                <w:szCs w:val="18"/>
                                <w:rPrChange w:id="3790" w:author="Maino Vieytes, Christian (NIH/NIA/IRP) [F]" w:date="2023-11-16T09:31:00Z">
                                  <w:rPr>
                                    <w:del w:id="3791" w:author="Maino Vieytes, Christian (NIH/NIA/IRP) [F]" w:date="2023-11-15T16:32:00Z"/>
                                    <w:rFonts w:ascii="Times New Roman" w:hAnsi="Times New Roman" w:cs="Times New Roman"/>
                                    <w:sz w:val="20"/>
                                    <w:szCs w:val="20"/>
                                  </w:rPr>
                                </w:rPrChange>
                              </w:rPr>
                            </w:pPr>
                            <w:ins w:id="3792" w:author="Maino Vieytes, Christian (NIH/NIA/IRP) [F]" w:date="2023-11-16T09:31:00Z">
                              <w:r w:rsidRPr="00BF7D18">
                                <w:rPr>
                                  <w:rFonts w:ascii="Times New Roman" w:hAnsi="Times New Roman" w:cs="Times New Roman"/>
                                  <w:color w:val="000000"/>
                                  <w:sz w:val="18"/>
                                  <w:szCs w:val="18"/>
                                  <w:rPrChange w:id="3793" w:author="Maino Vieytes, Christian (NIH/NIA/IRP) [F]" w:date="2023-11-16T09:31:00Z">
                                    <w:rPr>
                                      <w:rFonts w:ascii="Calibri" w:hAnsi="Calibri" w:cs="Calibri"/>
                                      <w:color w:val="000000"/>
                                    </w:rPr>
                                  </w:rPrChange>
                                </w:rPr>
                                <w:t>0.13 (0.91)</w:t>
                              </w:r>
                            </w:ins>
                          </w:p>
                          <w:p w14:paraId="7C91C036" w14:textId="42FD568D" w:rsidR="00BF7D18" w:rsidRPr="00BF7D18" w:rsidRDefault="00BF7D18" w:rsidP="00BF7D18">
                            <w:pPr>
                              <w:jc w:val="center"/>
                              <w:rPr>
                                <w:rFonts w:ascii="Times New Roman" w:hAnsi="Times New Roman" w:cs="Times New Roman"/>
                                <w:sz w:val="18"/>
                                <w:szCs w:val="18"/>
                                <w:rPrChange w:id="3794" w:author="Maino Vieytes, Christian (NIH/NIA/IRP) [F]" w:date="2023-11-16T09:31:00Z">
                                  <w:rPr>
                                    <w:rFonts w:ascii="Times New Roman" w:hAnsi="Times New Roman" w:cs="Times New Roman"/>
                                    <w:sz w:val="20"/>
                                    <w:szCs w:val="20"/>
                                  </w:rPr>
                                </w:rPrChange>
                              </w:rPr>
                            </w:pPr>
                            <w:del w:id="3795" w:author="Maino Vieytes, Christian (NIH/NIA/IRP) [F]" w:date="2023-11-15T16:32:00Z">
                              <w:r w:rsidRPr="00BF7D18" w:rsidDel="00B06118">
                                <w:rPr>
                                  <w:rFonts w:ascii="Times New Roman" w:hAnsi="Times New Roman" w:cs="Times New Roman"/>
                                  <w:sz w:val="18"/>
                                  <w:szCs w:val="18"/>
                                  <w:rPrChange w:id="3796" w:author="Maino Vieytes, Christian (NIH/NIA/IRP) [F]" w:date="2023-11-16T09:31:00Z">
                                    <w:rPr>
                                      <w:rFonts w:ascii="Times New Roman" w:hAnsi="Times New Roman" w:cs="Times New Roman"/>
                                      <w:sz w:val="20"/>
                                      <w:szCs w:val="20"/>
                                    </w:rPr>
                                  </w:rPrChange>
                                </w:rPr>
                                <w:delText>-0.04 (1.41)</w:delText>
                              </w:r>
                            </w:del>
                          </w:p>
                        </w:tc>
                        <w:tc>
                          <w:tcPr>
                            <w:tcW w:w="1437" w:type="dxa"/>
                            <w:tcBorders>
                              <w:bottom w:val="single" w:sz="4" w:space="0" w:color="auto"/>
                            </w:tcBorders>
                            <w:noWrap/>
                            <w:vAlign w:val="center"/>
                            <w:hideMark/>
                            <w:tcPrChange w:id="3797" w:author="Maino Vieytes, Christian (NIH/NIA/IRP) [F]" w:date="2023-11-16T09:32:00Z">
                              <w:tcPr>
                                <w:tcW w:w="1437" w:type="dxa"/>
                                <w:tcBorders>
                                  <w:bottom w:val="single" w:sz="4" w:space="0" w:color="auto"/>
                                </w:tcBorders>
                                <w:noWrap/>
                                <w:vAlign w:val="center"/>
                                <w:hideMark/>
                              </w:tcPr>
                            </w:tcPrChange>
                          </w:tcPr>
                          <w:p w14:paraId="7E87CB3A" w14:textId="29A3F6A9" w:rsidR="00BF7D18" w:rsidRPr="00BF7D18" w:rsidDel="00B06118" w:rsidRDefault="00BF7D18">
                            <w:pPr>
                              <w:jc w:val="center"/>
                              <w:rPr>
                                <w:del w:id="3798" w:author="Maino Vieytes, Christian (NIH/NIA/IRP) [F]" w:date="2023-11-15T16:32:00Z"/>
                                <w:rFonts w:ascii="Times New Roman" w:hAnsi="Times New Roman" w:cs="Times New Roman"/>
                                <w:sz w:val="18"/>
                                <w:szCs w:val="18"/>
                                <w:rPrChange w:id="3799" w:author="Maino Vieytes, Christian (NIH/NIA/IRP) [F]" w:date="2023-11-16T09:31:00Z">
                                  <w:rPr>
                                    <w:del w:id="3800" w:author="Maino Vieytes, Christian (NIH/NIA/IRP) [F]" w:date="2023-11-15T16:32:00Z"/>
                                    <w:rFonts w:ascii="Times New Roman" w:hAnsi="Times New Roman" w:cs="Times New Roman"/>
                                    <w:sz w:val="20"/>
                                    <w:szCs w:val="20"/>
                                  </w:rPr>
                                </w:rPrChange>
                              </w:rPr>
                            </w:pPr>
                            <w:ins w:id="3801" w:author="Maino Vieytes, Christian (NIH/NIA/IRP) [F]" w:date="2023-11-16T09:31:00Z">
                              <w:r w:rsidRPr="00BF7D18">
                                <w:rPr>
                                  <w:rFonts w:ascii="Times New Roman" w:hAnsi="Times New Roman" w:cs="Times New Roman"/>
                                  <w:color w:val="000000"/>
                                  <w:sz w:val="18"/>
                                  <w:szCs w:val="18"/>
                                  <w:rPrChange w:id="3802" w:author="Maino Vieytes, Christian (NIH/NIA/IRP) [F]" w:date="2023-11-16T09:31:00Z">
                                    <w:rPr>
                                      <w:rFonts w:ascii="Calibri" w:hAnsi="Calibri" w:cs="Calibri"/>
                                      <w:color w:val="000000"/>
                                    </w:rPr>
                                  </w:rPrChange>
                                </w:rPr>
                                <w:t>0.23 (0.88)</w:t>
                              </w:r>
                            </w:ins>
                          </w:p>
                          <w:p w14:paraId="3A8C7AC3" w14:textId="5176FD0C" w:rsidR="00BF7D18" w:rsidRPr="00BF7D18" w:rsidRDefault="00BF7D18" w:rsidP="00BF7D18">
                            <w:pPr>
                              <w:jc w:val="center"/>
                              <w:rPr>
                                <w:rFonts w:ascii="Times New Roman" w:hAnsi="Times New Roman" w:cs="Times New Roman"/>
                                <w:sz w:val="18"/>
                                <w:szCs w:val="18"/>
                                <w:rPrChange w:id="3803" w:author="Maino Vieytes, Christian (NIH/NIA/IRP) [F]" w:date="2023-11-16T09:31:00Z">
                                  <w:rPr>
                                    <w:rFonts w:ascii="Times New Roman" w:hAnsi="Times New Roman" w:cs="Times New Roman"/>
                                    <w:sz w:val="20"/>
                                    <w:szCs w:val="20"/>
                                  </w:rPr>
                                </w:rPrChange>
                              </w:rPr>
                            </w:pPr>
                            <w:del w:id="3804" w:author="Maino Vieytes, Christian (NIH/NIA/IRP) [F]" w:date="2023-11-15T16:32:00Z">
                              <w:r w:rsidRPr="00BF7D18" w:rsidDel="00B06118">
                                <w:rPr>
                                  <w:rFonts w:ascii="Times New Roman" w:hAnsi="Times New Roman" w:cs="Times New Roman"/>
                                  <w:sz w:val="18"/>
                                  <w:szCs w:val="18"/>
                                  <w:rPrChange w:id="3805" w:author="Maino Vieytes, Christian (NIH/NIA/IRP) [F]" w:date="2023-11-16T09:31:00Z">
                                    <w:rPr>
                                      <w:rFonts w:ascii="Times New Roman" w:hAnsi="Times New Roman" w:cs="Times New Roman"/>
                                      <w:sz w:val="20"/>
                                      <w:szCs w:val="20"/>
                                    </w:rPr>
                                  </w:rPrChange>
                                </w:rPr>
                                <w:delText>-0.35 (1.46)</w:delText>
                              </w:r>
                            </w:del>
                          </w:p>
                        </w:tc>
                        <w:tc>
                          <w:tcPr>
                            <w:tcW w:w="1350" w:type="dxa"/>
                            <w:tcBorders>
                              <w:bottom w:val="single" w:sz="4" w:space="0" w:color="auto"/>
                            </w:tcBorders>
                            <w:noWrap/>
                            <w:vAlign w:val="center"/>
                            <w:hideMark/>
                            <w:tcPrChange w:id="3806" w:author="Maino Vieytes, Christian (NIH/NIA/IRP) [F]" w:date="2023-11-16T09:32:00Z">
                              <w:tcPr>
                                <w:tcW w:w="1350" w:type="dxa"/>
                                <w:tcBorders>
                                  <w:bottom w:val="single" w:sz="4" w:space="0" w:color="auto"/>
                                </w:tcBorders>
                                <w:noWrap/>
                                <w:vAlign w:val="center"/>
                                <w:hideMark/>
                              </w:tcPr>
                            </w:tcPrChange>
                          </w:tcPr>
                          <w:p w14:paraId="3A4E6D12" w14:textId="674D78E3" w:rsidR="00BF7D18" w:rsidRPr="00BF7D18" w:rsidDel="00B06118" w:rsidRDefault="00BF7D18">
                            <w:pPr>
                              <w:jc w:val="center"/>
                              <w:rPr>
                                <w:del w:id="3807" w:author="Maino Vieytes, Christian (NIH/NIA/IRP) [F]" w:date="2023-11-15T16:32:00Z"/>
                                <w:rFonts w:ascii="Times New Roman" w:hAnsi="Times New Roman" w:cs="Times New Roman"/>
                                <w:sz w:val="18"/>
                                <w:szCs w:val="18"/>
                                <w:rPrChange w:id="3808" w:author="Maino Vieytes, Christian (NIH/NIA/IRP) [F]" w:date="2023-11-16T09:31:00Z">
                                  <w:rPr>
                                    <w:del w:id="3809" w:author="Maino Vieytes, Christian (NIH/NIA/IRP) [F]" w:date="2023-11-15T16:32:00Z"/>
                                    <w:rFonts w:ascii="Times New Roman" w:hAnsi="Times New Roman" w:cs="Times New Roman"/>
                                    <w:sz w:val="20"/>
                                    <w:szCs w:val="20"/>
                                  </w:rPr>
                                </w:rPrChange>
                              </w:rPr>
                            </w:pPr>
                            <w:ins w:id="3810" w:author="Maino Vieytes, Christian (NIH/NIA/IRP) [F]" w:date="2023-11-16T09:31:00Z">
                              <w:r w:rsidRPr="00BF7D18">
                                <w:rPr>
                                  <w:rFonts w:ascii="Times New Roman" w:hAnsi="Times New Roman" w:cs="Times New Roman"/>
                                  <w:color w:val="000000"/>
                                  <w:sz w:val="18"/>
                                  <w:szCs w:val="18"/>
                                  <w:rPrChange w:id="3811" w:author="Maino Vieytes, Christian (NIH/NIA/IRP) [F]" w:date="2023-11-16T09:31:00Z">
                                    <w:rPr>
                                      <w:rFonts w:ascii="Calibri" w:hAnsi="Calibri" w:cs="Calibri"/>
                                      <w:color w:val="000000"/>
                                    </w:rPr>
                                  </w:rPrChange>
                                </w:rPr>
                                <w:t>0.12 (0.92)</w:t>
                              </w:r>
                            </w:ins>
                          </w:p>
                          <w:p w14:paraId="6DBB2A65" w14:textId="06FCBC57" w:rsidR="00BF7D18" w:rsidRPr="00BF7D18" w:rsidRDefault="00BF7D18" w:rsidP="00BF7D18">
                            <w:pPr>
                              <w:jc w:val="center"/>
                              <w:rPr>
                                <w:rFonts w:ascii="Times New Roman" w:hAnsi="Times New Roman" w:cs="Times New Roman"/>
                                <w:sz w:val="18"/>
                                <w:szCs w:val="18"/>
                                <w:rPrChange w:id="3812" w:author="Maino Vieytes, Christian (NIH/NIA/IRP) [F]" w:date="2023-11-16T09:31:00Z">
                                  <w:rPr>
                                    <w:rFonts w:ascii="Times New Roman" w:hAnsi="Times New Roman" w:cs="Times New Roman"/>
                                    <w:sz w:val="20"/>
                                    <w:szCs w:val="20"/>
                                  </w:rPr>
                                </w:rPrChange>
                              </w:rPr>
                            </w:pPr>
                            <w:del w:id="3813" w:author="Maino Vieytes, Christian (NIH/NIA/IRP) [F]" w:date="2023-11-15T16:32:00Z">
                              <w:r w:rsidRPr="00BF7D18" w:rsidDel="00B06118">
                                <w:rPr>
                                  <w:rFonts w:ascii="Times New Roman" w:hAnsi="Times New Roman" w:cs="Times New Roman"/>
                                  <w:sz w:val="18"/>
                                  <w:szCs w:val="18"/>
                                  <w:rPrChange w:id="3814" w:author="Maino Vieytes, Christian (NIH/NIA/IRP) [F]" w:date="2023-11-16T09:31:00Z">
                                    <w:rPr>
                                      <w:rFonts w:ascii="Times New Roman" w:hAnsi="Times New Roman" w:cs="Times New Roman"/>
                                      <w:sz w:val="20"/>
                                      <w:szCs w:val="20"/>
                                    </w:rPr>
                                  </w:rPrChange>
                                </w:rPr>
                                <w:delText>-0.01 (1.40)</w:delText>
                              </w:r>
                            </w:del>
                          </w:p>
                        </w:tc>
                        <w:tc>
                          <w:tcPr>
                            <w:tcW w:w="1004" w:type="dxa"/>
                            <w:tcBorders>
                              <w:bottom w:val="single" w:sz="4" w:space="0" w:color="auto"/>
                            </w:tcBorders>
                            <w:vAlign w:val="center"/>
                            <w:tcPrChange w:id="3815" w:author="Maino Vieytes, Christian (NIH/NIA/IRP) [F]" w:date="2023-11-16T09:32:00Z">
                              <w:tcPr>
                                <w:tcW w:w="1004" w:type="dxa"/>
                                <w:tcBorders>
                                  <w:bottom w:val="single" w:sz="4" w:space="0" w:color="auto"/>
                                </w:tcBorders>
                                <w:vAlign w:val="bottom"/>
                              </w:tcPr>
                            </w:tcPrChange>
                          </w:tcPr>
                          <w:p w14:paraId="4056633F" w14:textId="46C61144" w:rsidR="00BF7D18" w:rsidRPr="00BF7D18" w:rsidRDefault="00BF7D18" w:rsidP="00BF7D18">
                            <w:pPr>
                              <w:jc w:val="center"/>
                              <w:rPr>
                                <w:rFonts w:ascii="Times New Roman" w:hAnsi="Times New Roman" w:cs="Times New Roman"/>
                                <w:sz w:val="18"/>
                                <w:szCs w:val="18"/>
                                <w:rPrChange w:id="3816" w:author="Maino Vieytes, Christian (NIH/NIA/IRP) [F]" w:date="2023-11-16T09:31:00Z">
                                  <w:rPr>
                                    <w:rFonts w:ascii="Times New Roman" w:hAnsi="Times New Roman" w:cs="Times New Roman"/>
                                    <w:sz w:val="20"/>
                                    <w:szCs w:val="20"/>
                                  </w:rPr>
                                </w:rPrChange>
                              </w:rPr>
                            </w:pPr>
                            <w:ins w:id="3817" w:author="Maino Vieytes, Christian (NIH/NIA/IRP) [F]" w:date="2023-11-16T09:31:00Z">
                              <w:r w:rsidRPr="00BF7D18">
                                <w:rPr>
                                  <w:rFonts w:ascii="Times New Roman" w:hAnsi="Times New Roman" w:cs="Times New Roman"/>
                                  <w:color w:val="000000"/>
                                  <w:sz w:val="18"/>
                                  <w:szCs w:val="18"/>
                                  <w:rPrChange w:id="3818" w:author="Maino Vieytes, Christian (NIH/NIA/IRP) [F]" w:date="2023-11-16T09:31:00Z">
                                    <w:rPr>
                                      <w:rFonts w:ascii="Calibri" w:hAnsi="Calibri" w:cs="Calibri"/>
                                      <w:color w:val="000000"/>
                                    </w:rPr>
                                  </w:rPrChange>
                                </w:rPr>
                                <w:t>0.12</w:t>
                              </w:r>
                            </w:ins>
                            <w:del w:id="3819" w:author="Maino Vieytes, Christian (NIH/NIA/IRP) [F]" w:date="2023-11-15T16:32:00Z">
                              <w:r w:rsidRPr="00BF7D18" w:rsidDel="00B06118">
                                <w:rPr>
                                  <w:rFonts w:ascii="Times New Roman" w:hAnsi="Times New Roman" w:cs="Times New Roman"/>
                                  <w:sz w:val="18"/>
                                  <w:szCs w:val="18"/>
                                  <w:rPrChange w:id="3820" w:author="Maino Vieytes, Christian (NIH/NIA/IRP) [F]" w:date="2023-11-16T09:31:00Z">
                                    <w:rPr>
                                      <w:rFonts w:ascii="Times New Roman" w:hAnsi="Times New Roman" w:cs="Times New Roman"/>
                                      <w:sz w:val="20"/>
                                      <w:szCs w:val="20"/>
                                    </w:rPr>
                                  </w:rPrChange>
                                </w:rPr>
                                <w:delText>-0.28</w:delText>
                              </w:r>
                            </w:del>
                          </w:p>
                        </w:tc>
                        <w:tc>
                          <w:tcPr>
                            <w:tcW w:w="1151" w:type="dxa"/>
                            <w:tcBorders>
                              <w:bottom w:val="single" w:sz="4" w:space="0" w:color="auto"/>
                            </w:tcBorders>
                            <w:noWrap/>
                            <w:vAlign w:val="center"/>
                            <w:hideMark/>
                            <w:tcPrChange w:id="3821" w:author="Maino Vieytes, Christian (NIH/NIA/IRP) [F]" w:date="2023-11-16T09:32:00Z">
                              <w:tcPr>
                                <w:tcW w:w="1151" w:type="dxa"/>
                                <w:tcBorders>
                                  <w:bottom w:val="single" w:sz="4" w:space="0" w:color="auto"/>
                                </w:tcBorders>
                                <w:noWrap/>
                                <w:vAlign w:val="bottom"/>
                                <w:hideMark/>
                              </w:tcPr>
                            </w:tcPrChange>
                          </w:tcPr>
                          <w:p w14:paraId="4D2A39C8" w14:textId="524AC909" w:rsidR="00BF7D18" w:rsidRPr="00BF7D18" w:rsidRDefault="00BF7D18" w:rsidP="00BF7D18">
                            <w:pPr>
                              <w:jc w:val="center"/>
                              <w:rPr>
                                <w:rFonts w:ascii="Times New Roman" w:hAnsi="Times New Roman" w:cs="Times New Roman"/>
                                <w:sz w:val="18"/>
                                <w:szCs w:val="18"/>
                                <w:rPrChange w:id="3822" w:author="Maino Vieytes, Christian (NIH/NIA/IRP) [F]" w:date="2023-11-16T09:31:00Z">
                                  <w:rPr>
                                    <w:rFonts w:ascii="Times New Roman" w:hAnsi="Times New Roman" w:cs="Times New Roman"/>
                                    <w:sz w:val="20"/>
                                    <w:szCs w:val="20"/>
                                  </w:rPr>
                                </w:rPrChange>
                              </w:rPr>
                            </w:pPr>
                            <w:ins w:id="3823" w:author="Maino Vieytes, Christian (NIH/NIA/IRP) [F]" w:date="2023-11-16T09:31:00Z">
                              <w:r w:rsidRPr="00BF7D18">
                                <w:rPr>
                                  <w:rFonts w:ascii="Times New Roman" w:hAnsi="Times New Roman" w:cs="Times New Roman"/>
                                  <w:color w:val="000000"/>
                                  <w:sz w:val="18"/>
                                  <w:szCs w:val="18"/>
                                  <w:rPrChange w:id="3824" w:author="Maino Vieytes, Christian (NIH/NIA/IRP) [F]" w:date="2023-11-16T09:31:00Z">
                                    <w:rPr>
                                      <w:rFonts w:ascii="Calibri" w:hAnsi="Calibri" w:cs="Calibri"/>
                                      <w:color w:val="000000"/>
                                    </w:rPr>
                                  </w:rPrChange>
                                </w:rPr>
                                <w:t>0.1</w:t>
                              </w:r>
                            </w:ins>
                            <w:ins w:id="3825" w:author="Maino Vieytes, Christian (NIH/NIA/IRP) [F]" w:date="2023-11-16T09:32:00Z">
                              <w:r>
                                <w:rPr>
                                  <w:rFonts w:ascii="Times New Roman" w:hAnsi="Times New Roman" w:cs="Times New Roman"/>
                                  <w:color w:val="000000"/>
                                  <w:sz w:val="18"/>
                                  <w:szCs w:val="18"/>
                                </w:rPr>
                                <w:t>0</w:t>
                              </w:r>
                            </w:ins>
                            <w:del w:id="3826" w:author="Maino Vieytes, Christian (NIH/NIA/IRP) [F]" w:date="2023-11-15T16:32:00Z">
                              <w:r w:rsidRPr="00BF7D18" w:rsidDel="00B06118">
                                <w:rPr>
                                  <w:rFonts w:ascii="Times New Roman" w:hAnsi="Times New Roman" w:cs="Times New Roman"/>
                                  <w:sz w:val="18"/>
                                  <w:szCs w:val="18"/>
                                  <w:rPrChange w:id="3827" w:author="Maino Vieytes, Christian (NIH/NIA/IRP) [F]" w:date="2023-11-16T09:31:00Z">
                                    <w:rPr>
                                      <w:rFonts w:ascii="Times New Roman" w:hAnsi="Times New Roman" w:cs="Times New Roman"/>
                                      <w:sz w:val="20"/>
                                      <w:szCs w:val="20"/>
                                    </w:rPr>
                                  </w:rPrChange>
                                </w:rPr>
                                <w:delText>&lt; 0.01</w:delText>
                              </w:r>
                            </w:del>
                          </w:p>
                        </w:tc>
                      </w:tr>
                      <w:tr w:rsidR="00BF7D18" w:rsidRPr="00BA33A1" w14:paraId="2242321B" w14:textId="77777777" w:rsidTr="00BF7D18">
                        <w:tblPrEx>
                          <w:tblW w:w="0" w:type="auto"/>
                          <w:tblPrExChange w:id="3828" w:author="Maino Vieytes, Christian (NIH/NIA/IRP) [F]" w:date="2023-11-16T09:32:00Z">
                            <w:tblPrEx>
                              <w:tblW w:w="0" w:type="auto"/>
                            </w:tblPrEx>
                          </w:tblPrExChange>
                        </w:tblPrEx>
                        <w:trPr>
                          <w:trHeight w:val="320"/>
                          <w:trPrChange w:id="3829" w:author="Maino Vieytes, Christian (NIH/NIA/IRP) [F]" w:date="2023-11-16T09:32:00Z">
                            <w:trPr>
                              <w:trHeight w:val="320"/>
                            </w:trPr>
                          </w:trPrChange>
                        </w:trPr>
                        <w:tc>
                          <w:tcPr>
                            <w:tcW w:w="2456" w:type="dxa"/>
                            <w:tcBorders>
                              <w:bottom w:val="single" w:sz="4" w:space="0" w:color="auto"/>
                            </w:tcBorders>
                            <w:noWrap/>
                            <w:vAlign w:val="center"/>
                            <w:tcPrChange w:id="3830" w:author="Maino Vieytes, Christian (NIH/NIA/IRP) [F]" w:date="2023-11-16T09:32:00Z">
                              <w:tcPr>
                                <w:tcW w:w="2456" w:type="dxa"/>
                                <w:tcBorders>
                                  <w:bottom w:val="single" w:sz="4" w:space="0" w:color="auto"/>
                                </w:tcBorders>
                                <w:noWrap/>
                                <w:vAlign w:val="center"/>
                              </w:tcPr>
                            </w:tcPrChange>
                          </w:tcPr>
                          <w:p w14:paraId="2126A181" w14:textId="77777777" w:rsidR="00BF7D18" w:rsidRPr="00BA33A1" w:rsidRDefault="00BF7D18" w:rsidP="00BF7D18">
                            <w:pPr>
                              <w:rPr>
                                <w:rFonts w:ascii="Times New Roman" w:hAnsi="Times New Roman" w:cs="Times New Roman"/>
                                <w:sz w:val="18"/>
                                <w:szCs w:val="18"/>
                                <w:rPrChange w:id="3831"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832" w:author="Maino Vieytes, Christian (NIH/NIA/IRP) [F]" w:date="2023-11-15T16:32:00Z">
                                  <w:rPr>
                                    <w:rFonts w:ascii="Times New Roman" w:hAnsi="Times New Roman" w:cs="Times New Roman"/>
                                    <w:sz w:val="20"/>
                                    <w:szCs w:val="20"/>
                                  </w:rPr>
                                </w:rPrChange>
                              </w:rPr>
                              <w:t>HEI-2015</w:t>
                            </w:r>
                            <w:r w:rsidRPr="00BA33A1">
                              <w:rPr>
                                <w:rFonts w:ascii="Times New Roman" w:hAnsi="Times New Roman" w:cs="Times New Roman"/>
                                <w:sz w:val="18"/>
                                <w:szCs w:val="18"/>
                                <w:vertAlign w:val="superscript"/>
                                <w:rPrChange w:id="3833" w:author="Maino Vieytes, Christian (NIH/NIA/IRP) [F]" w:date="2023-11-15T16:32:00Z">
                                  <w:rPr>
                                    <w:rFonts w:ascii="Times New Roman" w:hAnsi="Times New Roman" w:cs="Times New Roman"/>
                                    <w:sz w:val="20"/>
                                    <w:szCs w:val="20"/>
                                    <w:vertAlign w:val="superscript"/>
                                  </w:rPr>
                                </w:rPrChange>
                              </w:rPr>
                              <w:t>a</w:t>
                            </w:r>
                          </w:p>
                          <w:p w14:paraId="620E9EBD" w14:textId="77777777" w:rsidR="00BF7D18" w:rsidRPr="00BA33A1" w:rsidRDefault="00BF7D18" w:rsidP="00BF7D18">
                            <w:pPr>
                              <w:rPr>
                                <w:rFonts w:ascii="Times New Roman" w:hAnsi="Times New Roman" w:cs="Times New Roman"/>
                                <w:sz w:val="18"/>
                                <w:szCs w:val="18"/>
                                <w:rPrChange w:id="3834"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835"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tcPrChange w:id="3836" w:author="Maino Vieytes, Christian (NIH/NIA/IRP) [F]" w:date="2023-11-16T09:32:00Z">
                              <w:tcPr>
                                <w:tcW w:w="1952" w:type="dxa"/>
                                <w:tcBorders>
                                  <w:bottom w:val="single" w:sz="4" w:space="0" w:color="auto"/>
                                </w:tcBorders>
                                <w:noWrap/>
                                <w:vAlign w:val="bottom"/>
                              </w:tcPr>
                            </w:tcPrChange>
                          </w:tcPr>
                          <w:p w14:paraId="65ECA06F" w14:textId="053B6C53" w:rsidR="00BF7D18" w:rsidRPr="00BF7D18" w:rsidRDefault="00BF7D18" w:rsidP="00BF7D18">
                            <w:pPr>
                              <w:jc w:val="center"/>
                              <w:rPr>
                                <w:rFonts w:ascii="Times New Roman" w:hAnsi="Times New Roman" w:cs="Times New Roman"/>
                                <w:sz w:val="18"/>
                                <w:szCs w:val="18"/>
                                <w:rPrChange w:id="3837" w:author="Maino Vieytes, Christian (NIH/NIA/IRP) [F]" w:date="2023-11-16T09:31:00Z">
                                  <w:rPr>
                                    <w:rFonts w:ascii="Times New Roman" w:hAnsi="Times New Roman" w:cs="Times New Roman"/>
                                    <w:sz w:val="20"/>
                                    <w:szCs w:val="20"/>
                                  </w:rPr>
                                </w:rPrChange>
                              </w:rPr>
                            </w:pPr>
                            <w:ins w:id="3838" w:author="Maino Vieytes, Christian (NIH/NIA/IRP) [F]" w:date="2023-11-16T09:31:00Z">
                              <w:r w:rsidRPr="00BF7D18">
                                <w:rPr>
                                  <w:rFonts w:ascii="Times New Roman" w:hAnsi="Times New Roman" w:cs="Times New Roman"/>
                                  <w:color w:val="000000"/>
                                  <w:sz w:val="18"/>
                                  <w:szCs w:val="18"/>
                                  <w:rPrChange w:id="3839" w:author="Maino Vieytes, Christian (NIH/NIA/IRP) [F]" w:date="2023-11-16T09:31:00Z">
                                    <w:rPr>
                                      <w:rFonts w:ascii="Calibri" w:hAnsi="Calibri" w:cs="Calibri"/>
                                      <w:color w:val="000000"/>
                                    </w:rPr>
                                  </w:rPrChange>
                                </w:rPr>
                                <w:t>55.13 (14.3)</w:t>
                              </w:r>
                            </w:ins>
                            <w:del w:id="3840" w:author="Maino Vieytes, Christian (NIH/NIA/IRP) [F]" w:date="2023-11-15T16:32:00Z">
                              <w:r w:rsidRPr="00BF7D18" w:rsidDel="00E90C92">
                                <w:rPr>
                                  <w:rFonts w:ascii="Times New Roman" w:hAnsi="Times New Roman" w:cs="Times New Roman"/>
                                  <w:color w:val="000000"/>
                                  <w:sz w:val="18"/>
                                  <w:szCs w:val="18"/>
                                  <w:rPrChange w:id="3841" w:author="Maino Vieytes, Christian (NIH/NIA/IRP) [F]" w:date="2023-11-16T09:31:00Z">
                                    <w:rPr>
                                      <w:rFonts w:ascii="Times New Roman" w:hAnsi="Times New Roman" w:cs="Times New Roman"/>
                                      <w:color w:val="000000"/>
                                      <w:sz w:val="20"/>
                                      <w:szCs w:val="20"/>
                                    </w:rPr>
                                  </w:rPrChange>
                                </w:rPr>
                                <w:delText>54.79 (14.24)</w:delText>
                              </w:r>
                            </w:del>
                          </w:p>
                        </w:tc>
                        <w:tc>
                          <w:tcPr>
                            <w:tcW w:w="1437" w:type="dxa"/>
                            <w:tcBorders>
                              <w:bottom w:val="single" w:sz="4" w:space="0" w:color="auto"/>
                            </w:tcBorders>
                            <w:noWrap/>
                            <w:vAlign w:val="center"/>
                            <w:tcPrChange w:id="3842" w:author="Maino Vieytes, Christian (NIH/NIA/IRP) [F]" w:date="2023-11-16T09:32:00Z">
                              <w:tcPr>
                                <w:tcW w:w="1437" w:type="dxa"/>
                                <w:tcBorders>
                                  <w:bottom w:val="single" w:sz="4" w:space="0" w:color="auto"/>
                                </w:tcBorders>
                                <w:noWrap/>
                                <w:vAlign w:val="bottom"/>
                              </w:tcPr>
                            </w:tcPrChange>
                          </w:tcPr>
                          <w:p w14:paraId="41D3B21E" w14:textId="3B24A8F3" w:rsidR="00BF7D18" w:rsidRPr="00BF7D18" w:rsidRDefault="00BF7D18" w:rsidP="00BF7D18">
                            <w:pPr>
                              <w:jc w:val="center"/>
                              <w:rPr>
                                <w:rFonts w:ascii="Times New Roman" w:hAnsi="Times New Roman" w:cs="Times New Roman"/>
                                <w:sz w:val="18"/>
                                <w:szCs w:val="18"/>
                                <w:rPrChange w:id="3843" w:author="Maino Vieytes, Christian (NIH/NIA/IRP) [F]" w:date="2023-11-16T09:31:00Z">
                                  <w:rPr>
                                    <w:rFonts w:ascii="Times New Roman" w:hAnsi="Times New Roman" w:cs="Times New Roman"/>
                                    <w:sz w:val="20"/>
                                    <w:szCs w:val="20"/>
                                  </w:rPr>
                                </w:rPrChange>
                              </w:rPr>
                            </w:pPr>
                            <w:ins w:id="3844" w:author="Maino Vieytes, Christian (NIH/NIA/IRP) [F]" w:date="2023-11-16T09:31:00Z">
                              <w:r w:rsidRPr="00BF7D18">
                                <w:rPr>
                                  <w:rFonts w:ascii="Times New Roman" w:hAnsi="Times New Roman" w:cs="Times New Roman"/>
                                  <w:color w:val="000000"/>
                                  <w:sz w:val="18"/>
                                  <w:szCs w:val="18"/>
                                  <w:rPrChange w:id="3845" w:author="Maino Vieytes, Christian (NIH/NIA/IRP) [F]" w:date="2023-11-16T09:31:00Z">
                                    <w:rPr>
                                      <w:rFonts w:ascii="Calibri" w:hAnsi="Calibri" w:cs="Calibri"/>
                                      <w:color w:val="000000"/>
                                    </w:rPr>
                                  </w:rPrChange>
                                </w:rPr>
                                <w:t>50.84 (12.44)</w:t>
                              </w:r>
                            </w:ins>
                            <w:del w:id="3846" w:author="Maino Vieytes, Christian (NIH/NIA/IRP) [F]" w:date="2023-11-15T16:32:00Z">
                              <w:r w:rsidRPr="00BF7D18" w:rsidDel="00E90C92">
                                <w:rPr>
                                  <w:rFonts w:ascii="Times New Roman" w:hAnsi="Times New Roman" w:cs="Times New Roman"/>
                                  <w:color w:val="000000"/>
                                  <w:sz w:val="18"/>
                                  <w:szCs w:val="18"/>
                                  <w:rPrChange w:id="3847" w:author="Maino Vieytes, Christian (NIH/NIA/IRP) [F]" w:date="2023-11-16T09:31:00Z">
                                    <w:rPr>
                                      <w:rFonts w:ascii="Times New Roman" w:hAnsi="Times New Roman" w:cs="Times New Roman"/>
                                      <w:color w:val="000000"/>
                                      <w:sz w:val="20"/>
                                      <w:szCs w:val="20"/>
                                    </w:rPr>
                                  </w:rPrChange>
                                </w:rPr>
                                <w:delText>50.59 (12.59)</w:delText>
                              </w:r>
                            </w:del>
                          </w:p>
                        </w:tc>
                        <w:tc>
                          <w:tcPr>
                            <w:tcW w:w="1350" w:type="dxa"/>
                            <w:tcBorders>
                              <w:bottom w:val="single" w:sz="4" w:space="0" w:color="auto"/>
                            </w:tcBorders>
                            <w:noWrap/>
                            <w:vAlign w:val="center"/>
                            <w:tcPrChange w:id="3848" w:author="Maino Vieytes, Christian (NIH/NIA/IRP) [F]" w:date="2023-11-16T09:32:00Z">
                              <w:tcPr>
                                <w:tcW w:w="1350" w:type="dxa"/>
                                <w:tcBorders>
                                  <w:bottom w:val="single" w:sz="4" w:space="0" w:color="auto"/>
                                </w:tcBorders>
                                <w:noWrap/>
                                <w:vAlign w:val="bottom"/>
                              </w:tcPr>
                            </w:tcPrChange>
                          </w:tcPr>
                          <w:p w14:paraId="71650309" w14:textId="208EF2B9" w:rsidR="00BF7D18" w:rsidRPr="00BF7D18" w:rsidRDefault="00BF7D18" w:rsidP="00BF7D18">
                            <w:pPr>
                              <w:jc w:val="center"/>
                              <w:rPr>
                                <w:rFonts w:ascii="Times New Roman" w:hAnsi="Times New Roman" w:cs="Times New Roman"/>
                                <w:sz w:val="18"/>
                                <w:szCs w:val="18"/>
                                <w:rPrChange w:id="3849" w:author="Maino Vieytes, Christian (NIH/NIA/IRP) [F]" w:date="2023-11-16T09:31:00Z">
                                  <w:rPr>
                                    <w:rFonts w:ascii="Times New Roman" w:hAnsi="Times New Roman" w:cs="Times New Roman"/>
                                    <w:sz w:val="20"/>
                                    <w:szCs w:val="20"/>
                                  </w:rPr>
                                </w:rPrChange>
                              </w:rPr>
                            </w:pPr>
                            <w:ins w:id="3850" w:author="Maino Vieytes, Christian (NIH/NIA/IRP) [F]" w:date="2023-11-16T09:31:00Z">
                              <w:r w:rsidRPr="00BF7D18">
                                <w:rPr>
                                  <w:rFonts w:ascii="Times New Roman" w:hAnsi="Times New Roman" w:cs="Times New Roman"/>
                                  <w:color w:val="000000"/>
                                  <w:sz w:val="18"/>
                                  <w:szCs w:val="18"/>
                                  <w:rPrChange w:id="3851" w:author="Maino Vieytes, Christian (NIH/NIA/IRP) [F]" w:date="2023-11-16T09:31:00Z">
                                    <w:rPr>
                                      <w:rFonts w:ascii="Calibri" w:hAnsi="Calibri" w:cs="Calibri"/>
                                      <w:color w:val="000000"/>
                                    </w:rPr>
                                  </w:rPrChange>
                                </w:rPr>
                                <w:t>55.61 (14.42)</w:t>
                              </w:r>
                            </w:ins>
                            <w:del w:id="3852" w:author="Maino Vieytes, Christian (NIH/NIA/IRP) [F]" w:date="2023-11-15T16:32:00Z">
                              <w:r w:rsidRPr="00BF7D18" w:rsidDel="00E90C92">
                                <w:rPr>
                                  <w:rFonts w:ascii="Times New Roman" w:hAnsi="Times New Roman" w:cs="Times New Roman"/>
                                  <w:color w:val="000000"/>
                                  <w:sz w:val="18"/>
                                  <w:szCs w:val="18"/>
                                  <w:rPrChange w:id="3853" w:author="Maino Vieytes, Christian (NIH/NIA/IRP) [F]" w:date="2023-11-16T09:31:00Z">
                                    <w:rPr>
                                      <w:rFonts w:ascii="Times New Roman" w:hAnsi="Times New Roman" w:cs="Times New Roman"/>
                                      <w:color w:val="000000"/>
                                      <w:sz w:val="20"/>
                                      <w:szCs w:val="20"/>
                                    </w:rPr>
                                  </w:rPrChange>
                                </w:rPr>
                                <w:delText>55.25 (14.34)</w:delText>
                              </w:r>
                            </w:del>
                          </w:p>
                        </w:tc>
                        <w:tc>
                          <w:tcPr>
                            <w:tcW w:w="1004" w:type="dxa"/>
                            <w:tcBorders>
                              <w:bottom w:val="single" w:sz="4" w:space="0" w:color="auto"/>
                            </w:tcBorders>
                            <w:vAlign w:val="center"/>
                            <w:tcPrChange w:id="3854" w:author="Maino Vieytes, Christian (NIH/NIA/IRP) [F]" w:date="2023-11-16T09:32:00Z">
                              <w:tcPr>
                                <w:tcW w:w="1004" w:type="dxa"/>
                                <w:tcBorders>
                                  <w:bottom w:val="single" w:sz="4" w:space="0" w:color="auto"/>
                                </w:tcBorders>
                                <w:vAlign w:val="bottom"/>
                              </w:tcPr>
                            </w:tcPrChange>
                          </w:tcPr>
                          <w:p w14:paraId="4B325DD0" w14:textId="2D26CC6E" w:rsidR="00BF7D18" w:rsidRPr="00BF7D18" w:rsidRDefault="00BF7D18" w:rsidP="00BF7D18">
                            <w:pPr>
                              <w:jc w:val="center"/>
                              <w:rPr>
                                <w:rFonts w:ascii="Times New Roman" w:hAnsi="Times New Roman" w:cs="Times New Roman"/>
                                <w:sz w:val="18"/>
                                <w:szCs w:val="18"/>
                                <w:rPrChange w:id="3855" w:author="Maino Vieytes, Christian (NIH/NIA/IRP) [F]" w:date="2023-11-16T09:31:00Z">
                                  <w:rPr>
                                    <w:rFonts w:ascii="Times New Roman" w:hAnsi="Times New Roman" w:cs="Times New Roman"/>
                                    <w:sz w:val="20"/>
                                    <w:szCs w:val="20"/>
                                  </w:rPr>
                                </w:rPrChange>
                              </w:rPr>
                            </w:pPr>
                            <w:ins w:id="3856" w:author="Maino Vieytes, Christian (NIH/NIA/IRP) [F]" w:date="2023-11-16T09:31:00Z">
                              <w:r w:rsidRPr="00BF7D18">
                                <w:rPr>
                                  <w:rFonts w:ascii="Times New Roman" w:hAnsi="Times New Roman" w:cs="Times New Roman"/>
                                  <w:color w:val="000000"/>
                                  <w:sz w:val="18"/>
                                  <w:szCs w:val="18"/>
                                  <w:rPrChange w:id="3857" w:author="Maino Vieytes, Christian (NIH/NIA/IRP) [F]" w:date="2023-11-16T09:31:00Z">
                                    <w:rPr>
                                      <w:rFonts w:ascii="Calibri" w:hAnsi="Calibri" w:cs="Calibri"/>
                                      <w:color w:val="000000"/>
                                    </w:rPr>
                                  </w:rPrChange>
                                </w:rPr>
                                <w:t>-1.3</w:t>
                              </w:r>
                            </w:ins>
                            <w:ins w:id="3858" w:author="Maino Vieytes, Christian (NIH/NIA/IRP) [F]" w:date="2023-11-16T09:32:00Z">
                              <w:r>
                                <w:rPr>
                                  <w:rFonts w:ascii="Times New Roman" w:hAnsi="Times New Roman" w:cs="Times New Roman"/>
                                  <w:color w:val="000000"/>
                                  <w:sz w:val="18"/>
                                  <w:szCs w:val="18"/>
                                </w:rPr>
                                <w:t>0</w:t>
                              </w:r>
                            </w:ins>
                            <w:del w:id="3859" w:author="Maino Vieytes, Christian (NIH/NIA/IRP) [F]" w:date="2023-11-15T16:32:00Z">
                              <w:r w:rsidRPr="00BF7D18" w:rsidDel="00E90C92">
                                <w:rPr>
                                  <w:rFonts w:ascii="Times New Roman" w:hAnsi="Times New Roman" w:cs="Times New Roman"/>
                                  <w:color w:val="000000"/>
                                  <w:sz w:val="18"/>
                                  <w:szCs w:val="18"/>
                                  <w:rPrChange w:id="3860" w:author="Maino Vieytes, Christian (NIH/NIA/IRP) [F]" w:date="2023-11-16T09:31:00Z">
                                    <w:rPr>
                                      <w:rFonts w:ascii="Times New Roman" w:hAnsi="Times New Roman" w:cs="Times New Roman"/>
                                      <w:color w:val="000000"/>
                                      <w:sz w:val="20"/>
                                      <w:szCs w:val="20"/>
                                    </w:rPr>
                                  </w:rPrChange>
                                </w:rPr>
                                <w:delText>-1.27</w:delText>
                              </w:r>
                            </w:del>
                          </w:p>
                        </w:tc>
                        <w:tc>
                          <w:tcPr>
                            <w:tcW w:w="1151" w:type="dxa"/>
                            <w:tcBorders>
                              <w:bottom w:val="single" w:sz="4" w:space="0" w:color="auto"/>
                            </w:tcBorders>
                            <w:noWrap/>
                            <w:vAlign w:val="center"/>
                            <w:tcPrChange w:id="3861" w:author="Maino Vieytes, Christian (NIH/NIA/IRP) [F]" w:date="2023-11-16T09:32:00Z">
                              <w:tcPr>
                                <w:tcW w:w="1151" w:type="dxa"/>
                                <w:tcBorders>
                                  <w:bottom w:val="single" w:sz="4" w:space="0" w:color="auto"/>
                                </w:tcBorders>
                                <w:noWrap/>
                                <w:vAlign w:val="bottom"/>
                              </w:tcPr>
                            </w:tcPrChange>
                          </w:tcPr>
                          <w:p w14:paraId="6645E3D4" w14:textId="0B9F5B62" w:rsidR="00BF7D18" w:rsidRPr="00BF7D18" w:rsidRDefault="00BF7D18" w:rsidP="00BF7D18">
                            <w:pPr>
                              <w:jc w:val="center"/>
                              <w:rPr>
                                <w:rFonts w:ascii="Times New Roman" w:hAnsi="Times New Roman" w:cs="Times New Roman"/>
                                <w:sz w:val="18"/>
                                <w:szCs w:val="18"/>
                                <w:rPrChange w:id="3862" w:author="Maino Vieytes, Christian (NIH/NIA/IRP) [F]" w:date="2023-11-16T09:31:00Z">
                                  <w:rPr>
                                    <w:rFonts w:ascii="Times New Roman" w:hAnsi="Times New Roman" w:cs="Times New Roman"/>
                                    <w:sz w:val="20"/>
                                    <w:szCs w:val="20"/>
                                  </w:rPr>
                                </w:rPrChange>
                              </w:rPr>
                            </w:pPr>
                            <w:ins w:id="3863" w:author="Maino Vieytes, Christian (NIH/NIA/IRP) [F]" w:date="2023-11-16T09:31:00Z">
                              <w:r w:rsidRPr="00BF7D18">
                                <w:rPr>
                                  <w:rFonts w:ascii="Times New Roman" w:hAnsi="Times New Roman" w:cs="Times New Roman"/>
                                  <w:color w:val="000000"/>
                                  <w:sz w:val="18"/>
                                  <w:szCs w:val="18"/>
                                  <w:rPrChange w:id="3864" w:author="Maino Vieytes, Christian (NIH/NIA/IRP) [F]" w:date="2023-11-16T09:31:00Z">
                                    <w:rPr>
                                      <w:rFonts w:ascii="Calibri" w:hAnsi="Calibri" w:cs="Calibri"/>
                                      <w:color w:val="000000"/>
                                    </w:rPr>
                                  </w:rPrChange>
                                </w:rPr>
                                <w:t>&lt; 0.01</w:t>
                              </w:r>
                            </w:ins>
                            <w:del w:id="3865" w:author="Maino Vieytes, Christian (NIH/NIA/IRP) [F]" w:date="2023-11-15T16:32:00Z">
                              <w:r w:rsidRPr="00BF7D18" w:rsidDel="00E90C92">
                                <w:rPr>
                                  <w:rFonts w:ascii="Times New Roman" w:hAnsi="Times New Roman" w:cs="Times New Roman"/>
                                  <w:color w:val="000000"/>
                                  <w:sz w:val="18"/>
                                  <w:szCs w:val="18"/>
                                  <w:rPrChange w:id="3866" w:author="Maino Vieytes, Christian (NIH/NIA/IRP) [F]" w:date="2023-11-16T09:31:00Z">
                                    <w:rPr>
                                      <w:rFonts w:ascii="Times New Roman" w:hAnsi="Times New Roman" w:cs="Times New Roman"/>
                                      <w:color w:val="000000"/>
                                      <w:sz w:val="20"/>
                                      <w:szCs w:val="20"/>
                                    </w:rPr>
                                  </w:rPrChange>
                                </w:rPr>
                                <w:delText>&lt; 0.01</w:delText>
                              </w:r>
                            </w:del>
                          </w:p>
                        </w:tc>
                      </w:tr>
                      <w:tr w:rsidR="008E210F" w:rsidRPr="00BA33A1" w14:paraId="00C57EA8" w14:textId="77777777" w:rsidTr="00106DEE">
                        <w:trPr>
                          <w:trHeight w:val="320"/>
                        </w:trPr>
                        <w:tc>
                          <w:tcPr>
                            <w:tcW w:w="9350" w:type="dxa"/>
                            <w:gridSpan w:val="6"/>
                            <w:tcBorders>
                              <w:left w:val="nil"/>
                              <w:bottom w:val="nil"/>
                              <w:right w:val="nil"/>
                            </w:tcBorders>
                          </w:tcPr>
                          <w:p w14:paraId="6088F379" w14:textId="1698EB7F" w:rsidR="008E210F" w:rsidRPr="00BA33A1" w:rsidRDefault="008E210F" w:rsidP="00371B03">
                            <w:pPr>
                              <w:rPr>
                                <w:rFonts w:ascii="Times New Roman" w:hAnsi="Times New Roman" w:cs="Times New Roman"/>
                                <w:sz w:val="18"/>
                                <w:szCs w:val="18"/>
                                <w:rPrChange w:id="3867"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i/>
                                <w:iCs/>
                                <w:sz w:val="18"/>
                                <w:szCs w:val="18"/>
                                <w:rPrChange w:id="3868" w:author="Maino Vieytes, Christian (NIH/NIA/IRP) [F]" w:date="2023-11-15T16:32:00Z">
                                  <w:rPr>
                                    <w:rFonts w:ascii="Times New Roman" w:hAnsi="Times New Roman" w:cs="Times New Roman"/>
                                    <w:i/>
                                    <w:iCs/>
                                    <w:sz w:val="20"/>
                                    <w:szCs w:val="20"/>
                                  </w:rPr>
                                </w:rPrChange>
                              </w:rPr>
                              <w:t>p-</w:t>
                            </w:r>
                            <w:r w:rsidRPr="00BA33A1">
                              <w:rPr>
                                <w:rFonts w:ascii="Times New Roman" w:hAnsi="Times New Roman" w:cs="Times New Roman"/>
                                <w:sz w:val="18"/>
                                <w:szCs w:val="18"/>
                                <w:rPrChange w:id="3869" w:author="Maino Vieytes, Christian (NIH/NIA/IRP) [F]" w:date="2023-11-15T16:32:00Z">
                                  <w:rPr>
                                    <w:rFonts w:ascii="Times New Roman" w:hAnsi="Times New Roman" w:cs="Times New Roman"/>
                                    <w:sz w:val="20"/>
                                    <w:szCs w:val="20"/>
                                  </w:rPr>
                                </w:rPrChange>
                              </w:rPr>
                              <w:t>values are for survey-weighted t-tests comparing food-secure and insecure survivors</w:t>
                            </w:r>
                            <w:ins w:id="3870" w:author="Maino Vieytes, Christian (NIH/NIA/IRP) [F]" w:date="2023-11-15T15:46:00Z">
                              <w:r w:rsidR="00FE4615" w:rsidRPr="00BA33A1">
                                <w:rPr>
                                  <w:rFonts w:ascii="Times New Roman" w:hAnsi="Times New Roman" w:cs="Times New Roman"/>
                                  <w:sz w:val="18"/>
                                  <w:szCs w:val="18"/>
                                  <w:rPrChange w:id="3871" w:author="Maino Vieytes, Christian (NIH/NIA/IRP) [F]" w:date="2023-11-15T16:32:00Z">
                                    <w:rPr>
                                      <w:rFonts w:ascii="Times New Roman" w:hAnsi="Times New Roman" w:cs="Times New Roman"/>
                                      <w:sz w:val="20"/>
                                      <w:szCs w:val="20"/>
                                    </w:rPr>
                                  </w:rPrChange>
                                </w:rPr>
                                <w:t xml:space="preserve"> from the testing subsam</w:t>
                              </w:r>
                            </w:ins>
                            <w:ins w:id="3872" w:author="Maino Vieytes, Christian (NIH/NIA/IRP) [F]" w:date="2023-11-15T15:47:00Z">
                              <w:r w:rsidR="00FE4615" w:rsidRPr="00BA33A1">
                                <w:rPr>
                                  <w:rFonts w:ascii="Times New Roman" w:hAnsi="Times New Roman" w:cs="Times New Roman"/>
                                  <w:sz w:val="18"/>
                                  <w:szCs w:val="18"/>
                                  <w:rPrChange w:id="3873" w:author="Maino Vieytes, Christian (NIH/NIA/IRP) [F]" w:date="2023-11-15T16:32:00Z">
                                    <w:rPr>
                                      <w:rFonts w:ascii="Times New Roman" w:hAnsi="Times New Roman" w:cs="Times New Roman"/>
                                      <w:sz w:val="20"/>
                                      <w:szCs w:val="20"/>
                                    </w:rPr>
                                  </w:rPrChange>
                                </w:rPr>
                                <w:t>ple described in the main text (</w:t>
                              </w:r>
                              <w:r w:rsidR="00FE4615" w:rsidRPr="00BA33A1">
                                <w:rPr>
                                  <w:rFonts w:ascii="Times New Roman" w:hAnsi="Times New Roman" w:cs="Times New Roman"/>
                                  <w:i/>
                                  <w:iCs/>
                                  <w:sz w:val="18"/>
                                  <w:szCs w:val="18"/>
                                  <w:rPrChange w:id="3874" w:author="Maino Vieytes, Christian (NIH/NIA/IRP) [F]" w:date="2023-11-15T16:32:00Z">
                                    <w:rPr>
                                      <w:rFonts w:ascii="Times New Roman" w:hAnsi="Times New Roman" w:cs="Times New Roman"/>
                                      <w:i/>
                                      <w:iCs/>
                                      <w:sz w:val="20"/>
                                      <w:szCs w:val="20"/>
                                    </w:rPr>
                                  </w:rPrChange>
                                </w:rPr>
                                <w:t xml:space="preserve">n </w:t>
                              </w:r>
                              <w:r w:rsidR="00FE4615" w:rsidRPr="00BA33A1">
                                <w:rPr>
                                  <w:rFonts w:ascii="Times New Roman" w:hAnsi="Times New Roman" w:cs="Times New Roman"/>
                                  <w:sz w:val="18"/>
                                  <w:szCs w:val="18"/>
                                  <w:rPrChange w:id="3875" w:author="Maino Vieytes, Christian (NIH/NIA/IRP) [F]" w:date="2023-11-15T16:32:00Z">
                                    <w:rPr>
                                      <w:rFonts w:ascii="Times New Roman" w:hAnsi="Times New Roman" w:cs="Times New Roman"/>
                                      <w:sz w:val="20"/>
                                      <w:szCs w:val="20"/>
                                    </w:rPr>
                                  </w:rPrChange>
                                </w:rPr>
                                <w:t xml:space="preserve">= </w:t>
                              </w:r>
                            </w:ins>
                            <w:ins w:id="3876" w:author="Maino Vieytes, Christian (NIH/NIA/IRP) [F]" w:date="2023-11-16T08:27:00Z">
                              <w:r w:rsidR="00E260F1">
                                <w:rPr>
                                  <w:rFonts w:ascii="Times New Roman" w:hAnsi="Times New Roman" w:cs="Times New Roman"/>
                                  <w:sz w:val="18"/>
                                  <w:szCs w:val="18"/>
                                </w:rPr>
                                <w:t>1745</w:t>
                              </w:r>
                            </w:ins>
                            <w:ins w:id="3877" w:author="Maino Vieytes, Christian (NIH/NIA/IRP) [F]" w:date="2023-11-15T15:47:00Z">
                              <w:r w:rsidR="00FE4615" w:rsidRPr="00BA33A1">
                                <w:rPr>
                                  <w:rFonts w:ascii="Times New Roman" w:hAnsi="Times New Roman" w:cs="Times New Roman"/>
                                  <w:sz w:val="18"/>
                                  <w:szCs w:val="18"/>
                                  <w:rPrChange w:id="3878" w:author="Maino Vieytes, Christian (NIH/NIA/IRP) [F]" w:date="2023-11-15T16:32:00Z">
                                    <w:rPr>
                                      <w:rFonts w:ascii="Times New Roman" w:hAnsi="Times New Roman" w:cs="Times New Roman"/>
                                      <w:sz w:val="20"/>
                                      <w:szCs w:val="20"/>
                                    </w:rPr>
                                  </w:rPrChange>
                                </w:rPr>
                                <w:t>)</w:t>
                              </w:r>
                            </w:ins>
                            <w:r w:rsidRPr="00BA33A1">
                              <w:rPr>
                                <w:rFonts w:ascii="Times New Roman" w:hAnsi="Times New Roman" w:cs="Times New Roman"/>
                                <w:sz w:val="18"/>
                                <w:szCs w:val="18"/>
                                <w:rPrChange w:id="3879" w:author="Maino Vieytes, Christian (NIH/NIA/IRP) [F]" w:date="2023-11-15T16:32:00Z">
                                  <w:rPr>
                                    <w:rFonts w:ascii="Times New Roman" w:hAnsi="Times New Roman" w:cs="Times New Roman"/>
                                    <w:sz w:val="20"/>
                                    <w:szCs w:val="20"/>
                                  </w:rPr>
                                </w:rPrChange>
                              </w:rPr>
                              <w:t>.</w:t>
                            </w:r>
                          </w:p>
                          <w:p w14:paraId="00F1559B" w14:textId="77777777" w:rsidR="008E210F" w:rsidRPr="00BA33A1" w:rsidRDefault="008E210F" w:rsidP="00371B03">
                            <w:pPr>
                              <w:rPr>
                                <w:rFonts w:ascii="Times New Roman" w:hAnsi="Times New Roman" w:cs="Times New Roman"/>
                                <w:sz w:val="18"/>
                                <w:szCs w:val="18"/>
                                <w:lang w:bidi="en-US"/>
                                <w:rPrChange w:id="3880"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3881" w:author="Maino Vieytes, Christian (NIH/NIA/IRP) [F]" w:date="2023-11-15T16:32:00Z">
                                  <w:rPr>
                                    <w:rFonts w:ascii="Times New Roman" w:hAnsi="Times New Roman" w:cs="Times New Roman"/>
                                    <w:sz w:val="20"/>
                                    <w:szCs w:val="20"/>
                                    <w:lang w:bidi="en-US"/>
                                  </w:rPr>
                                </w:rPrChange>
                              </w:rPr>
                              <w:t>† Dietary pattern obtained using penalized logistic regression; ‡ Dietary pattern obtained using principal components analysis.</w:t>
                            </w:r>
                          </w:p>
                          <w:p w14:paraId="456DDD52" w14:textId="70DAA2AF" w:rsidR="008E210F" w:rsidRPr="00BA33A1" w:rsidRDefault="008E210F" w:rsidP="00371B03">
                            <w:pPr>
                              <w:rPr>
                                <w:rFonts w:ascii="Times New Roman" w:hAnsi="Times New Roman" w:cs="Times New Roman"/>
                                <w:sz w:val="18"/>
                                <w:szCs w:val="18"/>
                                <w:lang w:bidi="en-US"/>
                                <w:rPrChange w:id="3882"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3883" w:author="Maino Vieytes, Christian (NIH/NIA/IRP) [F]" w:date="2023-11-15T16:32:00Z">
                                  <w:rPr>
                                    <w:rFonts w:ascii="Times New Roman" w:hAnsi="Times New Roman" w:cs="Times New Roman"/>
                                    <w:sz w:val="20"/>
                                    <w:szCs w:val="20"/>
                                    <w:lang w:bidi="en-US"/>
                                  </w:rPr>
                                </w:rPrChange>
                              </w:rPr>
                              <w:t>Subjects were weighted, and the analysis was performed according to NCHS guidelines.</w:t>
                            </w:r>
                            <w:ins w:id="3884" w:author="Maino Vieytes, Christian (NIH/NIA/IRP) [F]" w:date="2023-11-15T15:49:00Z">
                              <w:r w:rsidR="00891441" w:rsidRPr="00BA33A1">
                                <w:rPr>
                                  <w:rFonts w:ascii="Times New Roman" w:hAnsi="Times New Roman" w:cs="Times New Roman"/>
                                  <w:sz w:val="18"/>
                                  <w:szCs w:val="18"/>
                                  <w:lang w:bidi="en-US"/>
                                  <w:rPrChange w:id="3885" w:author="Maino Vieytes, Christian (NIH/NIA/IRP) [F]" w:date="2023-11-15T16:32:00Z">
                                    <w:rPr>
                                      <w:rFonts w:ascii="Times New Roman" w:hAnsi="Times New Roman" w:cs="Times New Roman"/>
                                      <w:sz w:val="20"/>
                                      <w:szCs w:val="20"/>
                                      <w:lang w:bidi="en-US"/>
                                    </w:rPr>
                                  </w:rPrChange>
                                </w:rPr>
                                <w:t xml:space="preserve"> All dietary patterns extraction procedures were performed on the training subsample described in the main text (</w:t>
                              </w:r>
                              <w:r w:rsidR="00891441" w:rsidRPr="00BA33A1">
                                <w:rPr>
                                  <w:rFonts w:ascii="Times New Roman" w:hAnsi="Times New Roman" w:cs="Times New Roman"/>
                                  <w:i/>
                                  <w:iCs/>
                                  <w:sz w:val="18"/>
                                  <w:szCs w:val="18"/>
                                  <w:lang w:bidi="en-US"/>
                                  <w:rPrChange w:id="3886" w:author="Maino Vieytes, Christian (NIH/NIA/IRP) [F]" w:date="2023-11-15T16:32:00Z">
                                    <w:rPr>
                                      <w:rFonts w:ascii="Times New Roman" w:hAnsi="Times New Roman" w:cs="Times New Roman"/>
                                      <w:i/>
                                      <w:iCs/>
                                      <w:sz w:val="20"/>
                                      <w:szCs w:val="20"/>
                                      <w:lang w:bidi="en-US"/>
                                    </w:rPr>
                                  </w:rPrChange>
                                </w:rPr>
                                <w:t xml:space="preserve">n </w:t>
                              </w:r>
                              <w:r w:rsidR="00891441" w:rsidRPr="00BA33A1">
                                <w:rPr>
                                  <w:rFonts w:ascii="Times New Roman" w:hAnsi="Times New Roman" w:cs="Times New Roman"/>
                                  <w:sz w:val="18"/>
                                  <w:szCs w:val="18"/>
                                  <w:lang w:bidi="en-US"/>
                                  <w:rPrChange w:id="3887" w:author="Maino Vieytes, Christian (NIH/NIA/IRP) [F]" w:date="2023-11-15T16:32:00Z">
                                    <w:rPr>
                                      <w:rFonts w:ascii="Times New Roman" w:hAnsi="Times New Roman" w:cs="Times New Roman"/>
                                      <w:sz w:val="20"/>
                                      <w:szCs w:val="20"/>
                                      <w:lang w:bidi="en-US"/>
                                    </w:rPr>
                                  </w:rPrChange>
                                </w:rPr>
                                <w:t xml:space="preserve">= </w:t>
                              </w:r>
                            </w:ins>
                            <w:ins w:id="3888" w:author="Maino Vieytes, Christian (NIH/NIA/IRP) [F]" w:date="2023-11-16T08:27:00Z">
                              <w:r w:rsidR="00E260F1">
                                <w:rPr>
                                  <w:rFonts w:ascii="Times New Roman" w:hAnsi="Times New Roman" w:cs="Times New Roman"/>
                                  <w:sz w:val="18"/>
                                  <w:szCs w:val="18"/>
                                  <w:lang w:bidi="en-US"/>
                                </w:rPr>
                                <w:t>748</w:t>
                              </w:r>
                            </w:ins>
                            <w:ins w:id="3889" w:author="Maino Vieytes, Christian (NIH/NIA/IRP) [F]" w:date="2023-11-15T15:49:00Z">
                              <w:r w:rsidR="00891441" w:rsidRPr="00BA33A1">
                                <w:rPr>
                                  <w:rFonts w:ascii="Times New Roman" w:hAnsi="Times New Roman" w:cs="Times New Roman"/>
                                  <w:sz w:val="18"/>
                                  <w:szCs w:val="18"/>
                                  <w:lang w:bidi="en-US"/>
                                  <w:rPrChange w:id="3890" w:author="Maino Vieytes, Christian (NIH/NIA/IRP) [F]" w:date="2023-11-15T16:32:00Z">
                                    <w:rPr>
                                      <w:rFonts w:ascii="Times New Roman" w:hAnsi="Times New Roman" w:cs="Times New Roman"/>
                                      <w:sz w:val="20"/>
                                      <w:szCs w:val="20"/>
                                      <w:lang w:bidi="en-US"/>
                                    </w:rPr>
                                  </w:rPrChange>
                                </w:rPr>
                                <w:t>).</w:t>
                              </w:r>
                            </w:ins>
                          </w:p>
                          <w:p w14:paraId="22D06D9B" w14:textId="77777777" w:rsidR="008E210F" w:rsidRPr="00BA33A1" w:rsidRDefault="008E210F" w:rsidP="005B5303">
                            <w:pPr>
                              <w:rPr>
                                <w:rFonts w:ascii="Times New Roman" w:hAnsi="Times New Roman" w:cs="Times New Roman"/>
                                <w:sz w:val="18"/>
                                <w:szCs w:val="18"/>
                                <w:vertAlign w:val="superscript"/>
                                <w:lang w:bidi="en-US"/>
                                <w:rPrChange w:id="3891" w:author="Maino Vieytes, Christian (NIH/NIA/IRP) [F]" w:date="2023-11-15T16:32:00Z">
                                  <w:rPr>
                                    <w:rFonts w:ascii="Times New Roman" w:hAnsi="Times New Roman" w:cs="Times New Roman"/>
                                    <w:sz w:val="20"/>
                                    <w:szCs w:val="20"/>
                                    <w:vertAlign w:val="superscript"/>
                                    <w:lang w:bidi="en-US"/>
                                  </w:rPr>
                                </w:rPrChange>
                              </w:rPr>
                            </w:pPr>
                            <w:r w:rsidRPr="00BA33A1">
                              <w:rPr>
                                <w:rFonts w:ascii="Times New Roman" w:hAnsi="Times New Roman" w:cs="Times New Roman"/>
                                <w:sz w:val="18"/>
                                <w:szCs w:val="18"/>
                                <w:vertAlign w:val="superscript"/>
                                <w:lang w:bidi="en-US"/>
                                <w:rPrChange w:id="3892" w:author="Maino Vieytes, Christian (NIH/NIA/IRP) [F]" w:date="2023-11-15T16:32:00Z">
                                  <w:rPr>
                                    <w:rFonts w:ascii="Times New Roman" w:hAnsi="Times New Roman" w:cs="Times New Roman"/>
                                    <w:sz w:val="20"/>
                                    <w:szCs w:val="20"/>
                                    <w:vertAlign w:val="superscript"/>
                                    <w:lang w:bidi="en-US"/>
                                  </w:rPr>
                                </w:rPrChange>
                              </w:rPr>
                              <w:t xml:space="preserve">a </w:t>
                            </w:r>
                            <w:r w:rsidRPr="00BA33A1">
                              <w:rPr>
                                <w:rFonts w:ascii="Times New Roman" w:hAnsi="Times New Roman" w:cs="Times New Roman"/>
                                <w:sz w:val="18"/>
                                <w:szCs w:val="18"/>
                                <w:lang w:bidi="en-US"/>
                                <w:rPrChange w:id="3893" w:author="Maino Vieytes, Christian (NIH/NIA/IRP) [F]" w:date="2023-11-15T16:32:00Z">
                                  <w:rPr>
                                    <w:rFonts w:ascii="Times New Roman" w:hAnsi="Times New Roman" w:cs="Times New Roman"/>
                                    <w:sz w:val="20"/>
                                    <w:szCs w:val="20"/>
                                    <w:lang w:bidi="en-US"/>
                                  </w:rPr>
                                </w:rPrChange>
                              </w:rPr>
                              <w:t>Healthy Eating Index 2015</w:t>
                            </w:r>
                          </w:p>
                          <w:p w14:paraId="310997F2" w14:textId="77777777" w:rsidR="008E210F" w:rsidRPr="00BA33A1" w:rsidRDefault="008E210F" w:rsidP="00371B03">
                            <w:pPr>
                              <w:rPr>
                                <w:rFonts w:ascii="Times New Roman" w:hAnsi="Times New Roman" w:cs="Times New Roman"/>
                                <w:sz w:val="18"/>
                                <w:szCs w:val="18"/>
                                <w:lang w:bidi="en-US"/>
                                <w:rPrChange w:id="3894" w:author="Maino Vieytes, Christian (NIH/NIA/IRP) [F]" w:date="2023-11-15T16:32:00Z">
                                  <w:rPr>
                                    <w:rFonts w:ascii="Times New Roman" w:hAnsi="Times New Roman" w:cs="Times New Roman"/>
                                    <w:sz w:val="20"/>
                                    <w:szCs w:val="20"/>
                                    <w:lang w:bidi="en-US"/>
                                  </w:rPr>
                                </w:rPrChange>
                              </w:rPr>
                            </w:pPr>
                          </w:p>
                          <w:p w14:paraId="5816E113" w14:textId="77777777" w:rsidR="008E210F" w:rsidRPr="00BA33A1" w:rsidRDefault="008E210F" w:rsidP="00371B03">
                            <w:pPr>
                              <w:rPr>
                                <w:rFonts w:ascii="Times New Roman" w:hAnsi="Times New Roman" w:cs="Times New Roman"/>
                                <w:sz w:val="18"/>
                                <w:szCs w:val="18"/>
                                <w:rPrChange w:id="3895" w:author="Maino Vieytes, Christian (NIH/NIA/IRP) [F]" w:date="2023-11-15T16:32:00Z">
                                  <w:rPr>
                                    <w:rFonts w:ascii="Times New Roman" w:hAnsi="Times New Roman" w:cs="Times New Roman"/>
                                    <w:sz w:val="20"/>
                                    <w:szCs w:val="20"/>
                                  </w:rPr>
                                </w:rPrChange>
                              </w:rPr>
                            </w:pPr>
                          </w:p>
                        </w:tc>
                      </w:tr>
                    </w:tbl>
                    <w:p w14:paraId="3398A3F6" w14:textId="77777777" w:rsidR="008E210F" w:rsidRDefault="008E210F" w:rsidP="008E210F"/>
                  </w:txbxContent>
                </v:textbox>
              </v:shape>
            </w:pict>
          </mc:Fallback>
        </mc:AlternateContent>
      </w:r>
    </w:p>
    <w:p w14:paraId="15C736BE" w14:textId="448996AB" w:rsidR="008E210F" w:rsidRDefault="008E210F" w:rsidP="00CA04BD">
      <w:pPr>
        <w:spacing w:line="360" w:lineRule="auto"/>
        <w:ind w:firstLine="720"/>
        <w:rPr>
          <w:rFonts w:ascii="Times New Roman" w:hAnsi="Times New Roman" w:cs="Times New Roman"/>
        </w:rPr>
      </w:pPr>
    </w:p>
    <w:p w14:paraId="6C63F7C9" w14:textId="77777777" w:rsidR="008E210F" w:rsidRDefault="008E210F" w:rsidP="00CA04BD">
      <w:pPr>
        <w:spacing w:line="360" w:lineRule="auto"/>
        <w:ind w:firstLine="720"/>
        <w:rPr>
          <w:rFonts w:ascii="Times New Roman" w:hAnsi="Times New Roman" w:cs="Times New Roman"/>
        </w:rPr>
      </w:pPr>
    </w:p>
    <w:p w14:paraId="09A0E5CF" w14:textId="77777777" w:rsidR="008E210F" w:rsidRDefault="008E210F" w:rsidP="00CA04BD">
      <w:pPr>
        <w:spacing w:line="360" w:lineRule="auto"/>
        <w:ind w:firstLine="720"/>
        <w:rPr>
          <w:rFonts w:ascii="Times New Roman" w:hAnsi="Times New Roman" w:cs="Times New Roman"/>
        </w:rPr>
      </w:pPr>
    </w:p>
    <w:p w14:paraId="16964ED0" w14:textId="77777777" w:rsidR="008E210F" w:rsidRDefault="008E210F" w:rsidP="00CA04BD">
      <w:pPr>
        <w:spacing w:line="360" w:lineRule="auto"/>
        <w:ind w:firstLine="720"/>
        <w:rPr>
          <w:rFonts w:ascii="Times New Roman" w:hAnsi="Times New Roman" w:cs="Times New Roman"/>
        </w:rPr>
      </w:pPr>
    </w:p>
    <w:p w14:paraId="647DAB8A" w14:textId="77777777" w:rsidR="008E210F" w:rsidRDefault="008E210F" w:rsidP="00CA04BD">
      <w:pPr>
        <w:spacing w:line="360" w:lineRule="auto"/>
        <w:ind w:firstLine="720"/>
        <w:rPr>
          <w:rFonts w:ascii="Times New Roman" w:hAnsi="Times New Roman" w:cs="Times New Roman"/>
        </w:rPr>
      </w:pPr>
    </w:p>
    <w:p w14:paraId="7D1DB1C3" w14:textId="77777777" w:rsidR="008E210F" w:rsidRDefault="008E210F" w:rsidP="00CA04BD">
      <w:pPr>
        <w:spacing w:line="360" w:lineRule="auto"/>
        <w:ind w:firstLine="720"/>
        <w:rPr>
          <w:rFonts w:ascii="Times New Roman" w:hAnsi="Times New Roman" w:cs="Times New Roman"/>
        </w:rPr>
      </w:pPr>
    </w:p>
    <w:p w14:paraId="668DE1D5" w14:textId="77777777" w:rsidR="008E210F" w:rsidRDefault="008E210F" w:rsidP="00CA04BD">
      <w:pPr>
        <w:spacing w:line="360" w:lineRule="auto"/>
        <w:ind w:firstLine="720"/>
        <w:rPr>
          <w:rFonts w:ascii="Times New Roman" w:hAnsi="Times New Roman" w:cs="Times New Roman"/>
        </w:rPr>
      </w:pPr>
    </w:p>
    <w:p w14:paraId="03E8BFC6" w14:textId="77777777" w:rsidR="008E210F" w:rsidRDefault="008E210F" w:rsidP="00CA04BD">
      <w:pPr>
        <w:spacing w:line="360" w:lineRule="auto"/>
        <w:ind w:firstLine="720"/>
        <w:rPr>
          <w:rFonts w:ascii="Times New Roman" w:hAnsi="Times New Roman" w:cs="Times New Roman"/>
        </w:rPr>
      </w:pPr>
    </w:p>
    <w:p w14:paraId="286B13B8" w14:textId="77777777" w:rsidR="008E210F" w:rsidRDefault="008E210F" w:rsidP="00CA04BD">
      <w:pPr>
        <w:spacing w:line="360" w:lineRule="auto"/>
        <w:ind w:firstLine="720"/>
        <w:rPr>
          <w:rFonts w:ascii="Times New Roman" w:hAnsi="Times New Roman" w:cs="Times New Roman"/>
        </w:rPr>
      </w:pPr>
    </w:p>
    <w:p w14:paraId="0AC70AEE" w14:textId="77777777" w:rsidR="008E210F" w:rsidDel="00FE4615" w:rsidRDefault="008E210F" w:rsidP="00CA04BD">
      <w:pPr>
        <w:spacing w:line="360" w:lineRule="auto"/>
        <w:ind w:firstLine="720"/>
        <w:rPr>
          <w:del w:id="3896" w:author="Maino Vieytes, Christian (NIH/NIA/IRP) [F]" w:date="2023-11-15T15:47:00Z"/>
          <w:rFonts w:ascii="Times New Roman" w:hAnsi="Times New Roman" w:cs="Times New Roman"/>
        </w:rPr>
      </w:pPr>
    </w:p>
    <w:p w14:paraId="4283B903" w14:textId="77777777" w:rsidR="008E210F" w:rsidDel="00FE4615" w:rsidRDefault="008E210F">
      <w:pPr>
        <w:spacing w:line="360" w:lineRule="auto"/>
        <w:rPr>
          <w:del w:id="3897" w:author="Maino Vieytes, Christian (NIH/NIA/IRP) [F]" w:date="2023-11-15T15:47:00Z"/>
          <w:rFonts w:ascii="Times New Roman" w:hAnsi="Times New Roman" w:cs="Times New Roman"/>
        </w:rPr>
        <w:pPrChange w:id="3898" w:author="Maino Vieytes, Christian (NIH/NIA/IRP) [F]" w:date="2023-11-15T15:47:00Z">
          <w:pPr>
            <w:spacing w:line="360" w:lineRule="auto"/>
            <w:ind w:firstLine="720"/>
          </w:pPr>
        </w:pPrChange>
      </w:pPr>
    </w:p>
    <w:p w14:paraId="2B5CD9D3" w14:textId="77777777" w:rsidR="008E210F" w:rsidDel="009C0AFB" w:rsidRDefault="008E210F">
      <w:pPr>
        <w:spacing w:line="360" w:lineRule="auto"/>
        <w:rPr>
          <w:del w:id="3899" w:author="Maino Vieytes, Christian (NIH/NIA/IRP) [F]" w:date="2023-11-15T16:37:00Z"/>
          <w:rFonts w:ascii="Times New Roman" w:hAnsi="Times New Roman" w:cs="Times New Roman"/>
        </w:rPr>
        <w:pPrChange w:id="3900" w:author="Maino Vieytes, Christian (NIH/NIA/IRP) [F]" w:date="2023-11-15T15:47:00Z">
          <w:pPr>
            <w:spacing w:line="360" w:lineRule="auto"/>
            <w:ind w:firstLine="720"/>
          </w:pPr>
        </w:pPrChange>
      </w:pPr>
    </w:p>
    <w:p w14:paraId="4F3D2B45" w14:textId="77777777" w:rsidR="008E210F" w:rsidRDefault="008E210F">
      <w:pPr>
        <w:spacing w:line="360" w:lineRule="auto"/>
        <w:rPr>
          <w:rFonts w:ascii="Times New Roman" w:hAnsi="Times New Roman" w:cs="Times New Roman"/>
        </w:rPr>
        <w:pPrChange w:id="3901" w:author="Maino Vieytes, Christian (NIH/NIA/IRP) [F]" w:date="2023-11-15T16:37:00Z">
          <w:pPr>
            <w:spacing w:line="360" w:lineRule="auto"/>
            <w:ind w:firstLine="720"/>
          </w:pPr>
        </w:pPrChange>
      </w:pPr>
    </w:p>
    <w:p w14:paraId="78F9BF13" w14:textId="04E333A1" w:rsidR="00CA04BD" w:rsidRDefault="00CA04BD" w:rsidP="006E531B">
      <w:pPr>
        <w:spacing w:line="360" w:lineRule="auto"/>
        <w:ind w:firstLine="720"/>
        <w:rPr>
          <w:rFonts w:ascii="Times New Roman" w:hAnsi="Times New Roman" w:cs="Times New Roman"/>
        </w:rPr>
      </w:pPr>
      <w:r w:rsidRPr="00C90B6F">
        <w:rPr>
          <w:rFonts w:ascii="Times New Roman" w:hAnsi="Times New Roman" w:cs="Times New Roman"/>
        </w:rPr>
        <w:t xml:space="preserve">In our primary analysis, and after multivariable adjustment, we found significant associations between the extracted dietary patterns and mortality (Table </w:t>
      </w:r>
      <w:r>
        <w:rPr>
          <w:rFonts w:ascii="Times New Roman" w:hAnsi="Times New Roman" w:cs="Times New Roman"/>
        </w:rPr>
        <w:t>4</w:t>
      </w:r>
      <w:r w:rsidRPr="00C90B6F">
        <w:rPr>
          <w:rFonts w:ascii="Times New Roman" w:hAnsi="Times New Roman" w:cs="Times New Roman"/>
        </w:rPr>
        <w:t xml:space="preserve"> and Supplementary Table </w:t>
      </w:r>
      <w:r>
        <w:rPr>
          <w:rFonts w:ascii="Times New Roman" w:hAnsi="Times New Roman" w:cs="Times New Roman"/>
        </w:rPr>
        <w:t>1</w:t>
      </w:r>
      <w:r w:rsidRPr="00C90B6F">
        <w:rPr>
          <w:rFonts w:ascii="Times New Roman" w:hAnsi="Times New Roman" w:cs="Times New Roman"/>
        </w:rPr>
        <w:t xml:space="preserve">). Among the </w:t>
      </w:r>
      <w:ins w:id="3902" w:author="Maino Vieytes, Christian (NIH/NIA/IRP) [F]" w:date="2023-11-19T09:25:00Z">
        <w:r w:rsidR="00387CB9">
          <w:rPr>
            <w:rFonts w:ascii="Times New Roman" w:hAnsi="Times New Roman" w:cs="Times New Roman"/>
          </w:rPr>
          <w:t xml:space="preserve">testing </w:t>
        </w:r>
      </w:ins>
      <w:r w:rsidRPr="00C90B6F">
        <w:rPr>
          <w:rFonts w:ascii="Times New Roman" w:hAnsi="Times New Roman" w:cs="Times New Roman"/>
        </w:rPr>
        <w:t>sample of all cancer survivors</w:t>
      </w:r>
      <w:ins w:id="3903" w:author="Maino Vieytes, Christian (NIH/NIA/IRP) [F]" w:date="2023-11-19T09:25:00Z">
        <w:r w:rsidR="00387CB9">
          <w:rPr>
            <w:rFonts w:ascii="Times New Roman" w:hAnsi="Times New Roman" w:cs="Times New Roman"/>
          </w:rPr>
          <w:t xml:space="preserve"> (</w:t>
        </w:r>
        <w:proofErr w:type="gramStart"/>
        <w:r w:rsidR="00387CB9">
          <w:rPr>
            <w:rFonts w:ascii="Times New Roman" w:hAnsi="Times New Roman" w:cs="Times New Roman"/>
            <w:i/>
            <w:iCs/>
          </w:rPr>
          <w:t xml:space="preserve">n </w:t>
        </w:r>
        <w:r w:rsidR="00387CB9">
          <w:rPr>
            <w:rFonts w:ascii="Times New Roman" w:hAnsi="Times New Roman" w:cs="Times New Roman"/>
          </w:rPr>
          <w:t xml:space="preserve"> =</w:t>
        </w:r>
        <w:proofErr w:type="gramEnd"/>
        <w:r w:rsidR="00387CB9">
          <w:rPr>
            <w:rFonts w:ascii="Times New Roman" w:hAnsi="Times New Roman" w:cs="Times New Roman"/>
          </w:rPr>
          <w:t xml:space="preserve"> 1745)</w:t>
        </w:r>
      </w:ins>
      <w:r w:rsidRPr="00C90B6F">
        <w:rPr>
          <w:rFonts w:ascii="Times New Roman" w:hAnsi="Times New Roman" w:cs="Times New Roman"/>
        </w:rPr>
        <w:t>, the highest quintile of the FI pattern had a 1.5</w:t>
      </w:r>
      <w:ins w:id="3904" w:author="Maino Vieytes, Christian (NIH/NIA/IRP) [F]" w:date="2023-11-19T09:14:00Z">
        <w:r w:rsidR="00B52374">
          <w:rPr>
            <w:rFonts w:ascii="Times New Roman" w:hAnsi="Times New Roman" w:cs="Times New Roman"/>
          </w:rPr>
          <w:t>3</w:t>
        </w:r>
      </w:ins>
      <w:del w:id="3905" w:author="Maino Vieytes, Christian (NIH/NIA/IRP) [F]" w:date="2023-11-19T09:14:00Z">
        <w:r w:rsidRPr="00C90B6F" w:rsidDel="00B52374">
          <w:rPr>
            <w:rFonts w:ascii="Times New Roman" w:hAnsi="Times New Roman" w:cs="Times New Roman"/>
          </w:rPr>
          <w:delText>2</w:delText>
        </w:r>
      </w:del>
      <w:r w:rsidRPr="00C90B6F">
        <w:rPr>
          <w:rFonts w:ascii="Times New Roman" w:hAnsi="Times New Roman" w:cs="Times New Roman"/>
        </w:rPr>
        <w:t>-fold greater risk of all-cause mortality than the lowest quintile</w:t>
      </w:r>
      <w:del w:id="3906" w:author="Maino Vieytes, Christian (NIH/NIA/IRP) [F]" w:date="2023-11-19T09:44:00Z">
        <w:r w:rsidRPr="00C90B6F" w:rsidDel="00CF4D17">
          <w:rPr>
            <w:rFonts w:ascii="Times New Roman" w:hAnsi="Times New Roman" w:cs="Times New Roman"/>
          </w:rPr>
          <w:delText>,</w:delText>
        </w:r>
      </w:del>
      <w:r w:rsidRPr="00C90B6F">
        <w:rPr>
          <w:rFonts w:ascii="Times New Roman" w:hAnsi="Times New Roman" w:cs="Times New Roman"/>
        </w:rPr>
        <w:t xml:space="preserve"> and a standard deviation increase in the index score was associated with a 2</w:t>
      </w:r>
      <w:ins w:id="3907" w:author="Maino Vieytes, Christian (NIH/NIA/IRP) [F]" w:date="2023-11-19T09:16:00Z">
        <w:r w:rsidR="00B52374">
          <w:rPr>
            <w:rFonts w:ascii="Times New Roman" w:hAnsi="Times New Roman" w:cs="Times New Roman"/>
          </w:rPr>
          <w:t>5</w:t>
        </w:r>
      </w:ins>
      <w:del w:id="3908" w:author="Maino Vieytes, Christian (NIH/NIA/IRP) [F]" w:date="2023-11-19T09:16:00Z">
        <w:r w:rsidRPr="00C90B6F" w:rsidDel="00B52374">
          <w:rPr>
            <w:rFonts w:ascii="Times New Roman" w:hAnsi="Times New Roman" w:cs="Times New Roman"/>
          </w:rPr>
          <w:delText>3</w:delText>
        </w:r>
      </w:del>
      <w:r w:rsidRPr="00C90B6F">
        <w:rPr>
          <w:rFonts w:ascii="Times New Roman" w:hAnsi="Times New Roman" w:cs="Times New Roman"/>
        </w:rPr>
        <w:t>% increased risk of all-cause mortality</w:t>
      </w:r>
      <w:ins w:id="3909" w:author="Maino Vieytes, Christian (NIH/NIA/IRP) [F]" w:date="2023-11-19T09:14:00Z">
        <w:r w:rsidR="00B52374">
          <w:rPr>
            <w:rFonts w:ascii="Times New Roman" w:hAnsi="Times New Roman" w:cs="Times New Roman"/>
          </w:rPr>
          <w:t xml:space="preserve"> (in the </w:t>
        </w:r>
        <w:r w:rsidR="00B52374">
          <w:rPr>
            <w:rFonts w:ascii="Times New Roman" w:hAnsi="Times New Roman" w:cs="Times New Roman"/>
            <w:i/>
            <w:iCs/>
          </w:rPr>
          <w:t>Full</w:t>
        </w:r>
        <w:r w:rsidR="00B52374">
          <w:rPr>
            <w:rFonts w:ascii="Times New Roman" w:hAnsi="Times New Roman" w:cs="Times New Roman"/>
          </w:rPr>
          <w:t xml:space="preserve"> model</w:t>
        </w:r>
      </w:ins>
      <w:ins w:id="3910" w:author="Maino Vieytes, Christian (NIH/NIA/IRP) [F]" w:date="2023-11-19T09:26:00Z">
        <w:r w:rsidR="00387CB9">
          <w:rPr>
            <w:rFonts w:ascii="Times New Roman" w:hAnsi="Times New Roman" w:cs="Times New Roman"/>
          </w:rPr>
          <w:t>—Table 4</w:t>
        </w:r>
      </w:ins>
      <w:ins w:id="3911" w:author="Maino Vieytes, Christian (NIH/NIA/IRP) [F]" w:date="2023-11-19T09:14:00Z">
        <w:r w:rsidR="00B52374">
          <w:rPr>
            <w:rFonts w:ascii="Times New Roman" w:hAnsi="Times New Roman" w:cs="Times New Roman"/>
          </w:rPr>
          <w:t>)</w:t>
        </w:r>
      </w:ins>
      <w:r w:rsidRPr="00C90B6F">
        <w:rPr>
          <w:rFonts w:ascii="Times New Roman" w:hAnsi="Times New Roman" w:cs="Times New Roman"/>
        </w:rPr>
        <w:t xml:space="preserve">. </w:t>
      </w:r>
      <w:ins w:id="3912" w:author="Maino Vieytes, Christian (NIH/NIA/IRP) [F]" w:date="2023-11-19T09:22:00Z">
        <w:r w:rsidR="00387CB9">
          <w:rPr>
            <w:rFonts w:ascii="Times New Roman" w:hAnsi="Times New Roman" w:cs="Times New Roman"/>
          </w:rPr>
          <w:t xml:space="preserve">There was a similar positive association between </w:t>
        </w:r>
      </w:ins>
      <w:ins w:id="3913" w:author="Maino Vieytes, Christian (NIH/NIA/IRP) [F]" w:date="2023-11-19T09:23:00Z">
        <w:r w:rsidR="00387CB9">
          <w:rPr>
            <w:rFonts w:ascii="Times New Roman" w:hAnsi="Times New Roman" w:cs="Times New Roman"/>
          </w:rPr>
          <w:t xml:space="preserve">Prudent #1 and all-cause mortality, but </w:t>
        </w:r>
      </w:ins>
      <w:ins w:id="3914" w:author="Maino Vieytes, Christian (NIH/NIA/IRP) [F]" w:date="2023-11-19T09:24:00Z">
        <w:r w:rsidR="00387CB9">
          <w:rPr>
            <w:rFonts w:ascii="Times New Roman" w:hAnsi="Times New Roman" w:cs="Times New Roman"/>
          </w:rPr>
          <w:t xml:space="preserve">unlike the FI pattern </w:t>
        </w:r>
      </w:ins>
      <w:ins w:id="3915" w:author="Maino Vieytes, Christian (NIH/NIA/IRP) [F]" w:date="2023-11-19T09:23:00Z">
        <w:r w:rsidR="00387CB9">
          <w:rPr>
            <w:rFonts w:ascii="Times New Roman" w:hAnsi="Times New Roman" w:cs="Times New Roman"/>
          </w:rPr>
          <w:t xml:space="preserve">the relationship </w:t>
        </w:r>
      </w:ins>
      <w:ins w:id="3916" w:author="Maino Vieytes, Christian (NIH/NIA/IRP) [F]" w:date="2023-11-19T09:26:00Z">
        <w:r w:rsidR="00387CB9">
          <w:rPr>
            <w:rFonts w:ascii="Times New Roman" w:hAnsi="Times New Roman" w:cs="Times New Roman"/>
          </w:rPr>
          <w:t>did not appear to follow a linear or dose-dependent pattern</w:t>
        </w:r>
      </w:ins>
      <w:ins w:id="3917" w:author="Maino Vieytes, Christian (NIH/NIA/IRP) [F]" w:date="2023-11-19T09:24:00Z">
        <w:r w:rsidR="00387CB9">
          <w:rPr>
            <w:rFonts w:ascii="Times New Roman" w:hAnsi="Times New Roman" w:cs="Times New Roman"/>
          </w:rPr>
          <w:t xml:space="preserve"> (</w:t>
        </w:r>
      </w:ins>
      <w:proofErr w:type="spellStart"/>
      <w:ins w:id="3918" w:author="Maino Vieytes, Christian (NIH/NIA/IRP) [F]" w:date="2023-11-19T09:25:00Z">
        <w:r w:rsidR="00387CB9">
          <w:rPr>
            <w:rFonts w:ascii="Times New Roman" w:hAnsi="Times New Roman" w:cs="Times New Roman"/>
            <w:i/>
            <w:iCs/>
          </w:rPr>
          <w:t>p</w:t>
        </w:r>
        <w:r w:rsidR="00387CB9">
          <w:rPr>
            <w:rFonts w:ascii="Times New Roman" w:hAnsi="Times New Roman" w:cs="Times New Roman"/>
            <w:vertAlign w:val="subscript"/>
          </w:rPr>
          <w:t>non</w:t>
        </w:r>
        <w:proofErr w:type="spellEnd"/>
        <w:r w:rsidR="00387CB9">
          <w:rPr>
            <w:rFonts w:ascii="Times New Roman" w:hAnsi="Times New Roman" w:cs="Times New Roman"/>
            <w:vertAlign w:val="subscript"/>
          </w:rPr>
          <w:t>-linear</w:t>
        </w:r>
        <w:r w:rsidR="00387CB9">
          <w:rPr>
            <w:rFonts w:ascii="Times New Roman" w:hAnsi="Times New Roman" w:cs="Times New Roman"/>
          </w:rPr>
          <w:t xml:space="preserve"> &lt; 0.01; Figure 3).</w:t>
        </w:r>
      </w:ins>
      <w:ins w:id="3919" w:author="Maino Vieytes, Christian (NIH/NIA/IRP) [F]" w:date="2023-11-19T09:15:00Z">
        <w:r w:rsidR="00B52374" w:rsidRPr="00C90B6F">
          <w:rPr>
            <w:rFonts w:ascii="Times New Roman" w:hAnsi="Times New Roman" w:cs="Times New Roman"/>
          </w:rPr>
          <w:t xml:space="preserve"> </w:t>
        </w:r>
      </w:ins>
      <w:ins w:id="3920" w:author="Maino Vieytes, Christian (NIH/NIA/IRP) [F]" w:date="2023-11-19T09:27:00Z">
        <w:r w:rsidR="00C75C28">
          <w:rPr>
            <w:rFonts w:ascii="Times New Roman" w:hAnsi="Times New Roman" w:cs="Times New Roman"/>
          </w:rPr>
          <w:t>We found an in</w:t>
        </w:r>
      </w:ins>
      <w:ins w:id="3921" w:author="Maino Vieytes, Christian (NIH/NIA/IRP) [F]" w:date="2023-11-19T09:28:00Z">
        <w:r w:rsidR="00C75C28">
          <w:rPr>
            <w:rFonts w:ascii="Times New Roman" w:hAnsi="Times New Roman" w:cs="Times New Roman"/>
          </w:rPr>
          <w:t>verse dose-dependent relationship between the HEI-2015 and all-cause mortality</w:t>
        </w:r>
      </w:ins>
      <w:ins w:id="3922" w:author="Maino Vieytes, Christian (NIH/NIA/IRP) [F]" w:date="2023-11-19T09:44:00Z">
        <w:r w:rsidR="00CF4D17">
          <w:rPr>
            <w:rFonts w:ascii="Times New Roman" w:hAnsi="Times New Roman" w:cs="Times New Roman"/>
          </w:rPr>
          <w:t>,</w:t>
        </w:r>
      </w:ins>
      <w:ins w:id="3923" w:author="Maino Vieytes, Christian (NIH/NIA/IRP) [F]" w:date="2023-11-19T09:28:00Z">
        <w:r w:rsidR="00C75C28">
          <w:rPr>
            <w:rFonts w:ascii="Times New Roman" w:hAnsi="Times New Roman" w:cs="Times New Roman"/>
          </w:rPr>
          <w:t xml:space="preserve"> where </w:t>
        </w:r>
      </w:ins>
      <w:ins w:id="3924" w:author="Maino Vieytes, Christian (NIH/NIA/IRP) [F]" w:date="2023-11-19T09:15:00Z">
        <w:r w:rsidR="00B52374" w:rsidRPr="00C90B6F">
          <w:rPr>
            <w:rFonts w:ascii="Times New Roman" w:hAnsi="Times New Roman" w:cs="Times New Roman"/>
          </w:rPr>
          <w:t>a standard deviation increase in the HEI-2015 score was associated with a 12% reduced risk of all-cause mortality</w:t>
        </w:r>
      </w:ins>
      <w:ins w:id="3925" w:author="Maino Vieytes, Christian (NIH/NIA/IRP) [F]" w:date="2023-11-19T09:41:00Z">
        <w:r w:rsidR="006E531B">
          <w:rPr>
            <w:rFonts w:ascii="Times New Roman" w:hAnsi="Times New Roman" w:cs="Times New Roman"/>
          </w:rPr>
          <w:t xml:space="preserve"> (Table 4; Fig</w:t>
        </w:r>
      </w:ins>
      <w:ins w:id="3926" w:author="Maino Vieytes, Christian (NIH/NIA/IRP) [F]" w:date="2023-11-19T09:42:00Z">
        <w:r w:rsidR="006E531B">
          <w:rPr>
            <w:rFonts w:ascii="Times New Roman" w:hAnsi="Times New Roman" w:cs="Times New Roman"/>
          </w:rPr>
          <w:t>ure 3)</w:t>
        </w:r>
      </w:ins>
      <w:ins w:id="3927" w:author="Maino Vieytes, Christian (NIH/NIA/IRP) [F]" w:date="2023-11-19T09:15:00Z">
        <w:r w:rsidR="00B52374" w:rsidRPr="00C90B6F">
          <w:rPr>
            <w:rFonts w:ascii="Times New Roman" w:hAnsi="Times New Roman" w:cs="Times New Roman"/>
          </w:rPr>
          <w:t xml:space="preserve">. Among </w:t>
        </w:r>
        <w:r w:rsidR="00B52374">
          <w:rPr>
            <w:rFonts w:ascii="Times New Roman" w:hAnsi="Times New Roman" w:cs="Times New Roman"/>
          </w:rPr>
          <w:t>food insecure</w:t>
        </w:r>
        <w:r w:rsidR="00B52374" w:rsidRPr="00C90B6F">
          <w:rPr>
            <w:rFonts w:ascii="Times New Roman" w:hAnsi="Times New Roman" w:cs="Times New Roman"/>
          </w:rPr>
          <w:t xml:space="preserve"> cancer survivors</w:t>
        </w:r>
      </w:ins>
      <w:ins w:id="3928" w:author="Maino Vieytes, Christian (NIH/NIA/IRP) [F]" w:date="2023-11-19T09:38:00Z">
        <w:r w:rsidR="006E531B">
          <w:rPr>
            <w:rFonts w:ascii="Times New Roman" w:hAnsi="Times New Roman" w:cs="Times New Roman"/>
          </w:rPr>
          <w:t xml:space="preserve"> only (</w:t>
        </w:r>
        <w:proofErr w:type="gramStart"/>
        <w:r w:rsidR="006E531B">
          <w:rPr>
            <w:rFonts w:ascii="Times New Roman" w:hAnsi="Times New Roman" w:cs="Times New Roman"/>
            <w:i/>
            <w:iCs/>
          </w:rPr>
          <w:t xml:space="preserve">n </w:t>
        </w:r>
        <w:r w:rsidR="006E531B">
          <w:rPr>
            <w:rFonts w:ascii="Times New Roman" w:hAnsi="Times New Roman" w:cs="Times New Roman"/>
          </w:rPr>
          <w:t xml:space="preserve"> =</w:t>
        </w:r>
        <w:proofErr w:type="gramEnd"/>
        <w:r w:rsidR="006E531B">
          <w:rPr>
            <w:rFonts w:ascii="Times New Roman" w:hAnsi="Times New Roman" w:cs="Times New Roman"/>
          </w:rPr>
          <w:t xml:space="preserve"> 213)</w:t>
        </w:r>
      </w:ins>
      <w:ins w:id="3929" w:author="Maino Vieytes, Christian (NIH/NIA/IRP) [F]" w:date="2023-11-19T09:15:00Z">
        <w:r w:rsidR="00B52374" w:rsidRPr="00C90B6F">
          <w:rPr>
            <w:rFonts w:ascii="Times New Roman" w:hAnsi="Times New Roman" w:cs="Times New Roman"/>
          </w:rPr>
          <w:t>, the</w:t>
        </w:r>
      </w:ins>
      <w:ins w:id="3930" w:author="Maino Vieytes, Christian (NIH/NIA/IRP) [F]" w:date="2023-11-19T09:31:00Z">
        <w:r w:rsidR="00C75C28">
          <w:rPr>
            <w:rFonts w:ascii="Times New Roman" w:hAnsi="Times New Roman" w:cs="Times New Roman"/>
          </w:rPr>
          <w:t>re was a 47%</w:t>
        </w:r>
      </w:ins>
      <w:ins w:id="3931" w:author="Maino Vieytes, Christian (NIH/NIA/IRP) [F]" w:date="2023-11-19T09:37:00Z">
        <w:r w:rsidR="00C75C28">
          <w:rPr>
            <w:rFonts w:ascii="Times New Roman" w:hAnsi="Times New Roman" w:cs="Times New Roman"/>
          </w:rPr>
          <w:t xml:space="preserve"> </w:t>
        </w:r>
      </w:ins>
      <w:ins w:id="3932" w:author="Maino Vieytes, Christian (NIH/NIA/IRP) [F]" w:date="2023-11-19T09:15:00Z">
        <w:r w:rsidR="00B52374" w:rsidRPr="00C90B6F">
          <w:rPr>
            <w:rFonts w:ascii="Times New Roman" w:hAnsi="Times New Roman" w:cs="Times New Roman"/>
          </w:rPr>
          <w:t xml:space="preserve">reduced risk of all-cause mortality </w:t>
        </w:r>
      </w:ins>
      <w:ins w:id="3933" w:author="Maino Vieytes, Christian (NIH/NIA/IRP) [F]" w:date="2023-11-19T09:37:00Z">
        <w:r w:rsidR="00C75C28">
          <w:rPr>
            <w:rFonts w:ascii="Times New Roman" w:hAnsi="Times New Roman" w:cs="Times New Roman"/>
          </w:rPr>
          <w:t>for every standard deviation increase in the HEI-2015 score</w:t>
        </w:r>
        <w:r w:rsidR="006E531B">
          <w:rPr>
            <w:rFonts w:ascii="Times New Roman" w:hAnsi="Times New Roman" w:cs="Times New Roman"/>
          </w:rPr>
          <w:t xml:space="preserve"> (Supplementary Table 1)</w:t>
        </w:r>
      </w:ins>
      <w:ins w:id="3934" w:author="Maino Vieytes, Christian (NIH/NIA/IRP) [F]" w:date="2023-11-19T09:15:00Z">
        <w:r w:rsidR="00B52374" w:rsidRPr="00C90B6F">
          <w:rPr>
            <w:rFonts w:ascii="Times New Roman" w:hAnsi="Times New Roman" w:cs="Times New Roman"/>
          </w:rPr>
          <w:t>.</w:t>
        </w:r>
      </w:ins>
      <w:ins w:id="3935" w:author="Maino Vieytes, Christian (NIH/NIA/IRP) [F]" w:date="2023-11-19T09:38:00Z">
        <w:r w:rsidR="006E531B">
          <w:rPr>
            <w:rFonts w:ascii="Times New Roman" w:hAnsi="Times New Roman" w:cs="Times New Roman"/>
          </w:rPr>
          <w:t xml:space="preserve"> The </w:t>
        </w:r>
      </w:ins>
      <w:ins w:id="3936" w:author="Maino Vieytes, Christian (NIH/NIA/IRP) [F]" w:date="2023-11-19T09:40:00Z">
        <w:r w:rsidR="006E531B">
          <w:rPr>
            <w:rFonts w:ascii="Times New Roman" w:hAnsi="Times New Roman" w:cs="Times New Roman"/>
          </w:rPr>
          <w:t>hazard ratio</w:t>
        </w:r>
      </w:ins>
      <w:ins w:id="3937" w:author="Maino Vieytes, Christian (NIH/NIA/IRP) [F]" w:date="2023-11-19T09:38:00Z">
        <w:r w:rsidR="006E531B">
          <w:rPr>
            <w:rFonts w:ascii="Times New Roman" w:hAnsi="Times New Roman" w:cs="Times New Roman"/>
          </w:rPr>
          <w:t xml:space="preserve"> for the FI pattern</w:t>
        </w:r>
      </w:ins>
      <w:ins w:id="3938" w:author="Maino Vieytes, Christian (NIH/NIA/IRP) [F]" w:date="2023-11-19T09:15:00Z">
        <w:r w:rsidR="00B52374" w:rsidRPr="00C90B6F">
          <w:rPr>
            <w:rFonts w:ascii="Times New Roman" w:hAnsi="Times New Roman" w:cs="Times New Roman"/>
          </w:rPr>
          <w:t xml:space="preserve"> </w:t>
        </w:r>
      </w:ins>
      <w:ins w:id="3939" w:author="Maino Vieytes, Christian (NIH/NIA/IRP) [F]" w:date="2023-11-19T09:38:00Z">
        <w:r w:rsidR="006E531B">
          <w:rPr>
            <w:rFonts w:ascii="Times New Roman" w:hAnsi="Times New Roman" w:cs="Times New Roman"/>
          </w:rPr>
          <w:t>was similar</w:t>
        </w:r>
      </w:ins>
      <w:ins w:id="3940" w:author="Maino Vieytes, Christian (NIH/NIA/IRP) [F]" w:date="2023-11-19T09:45:00Z">
        <w:r w:rsidR="00CF4D17">
          <w:rPr>
            <w:rFonts w:ascii="Times New Roman" w:hAnsi="Times New Roman" w:cs="Times New Roman"/>
          </w:rPr>
          <w:t xml:space="preserve"> to the analysis involving </w:t>
        </w:r>
        <w:r w:rsidR="00CF4D17" w:rsidRPr="00C90B6F">
          <w:rPr>
            <w:rFonts w:ascii="Times New Roman" w:hAnsi="Times New Roman" w:cs="Times New Roman"/>
          </w:rPr>
          <w:t>all cancer survivors</w:t>
        </w:r>
      </w:ins>
      <w:ins w:id="3941" w:author="Maino Vieytes, Christian (NIH/NIA/IRP) [F]" w:date="2023-11-19T09:38:00Z">
        <w:r w:rsidR="006E531B">
          <w:rPr>
            <w:rFonts w:ascii="Times New Roman" w:hAnsi="Times New Roman" w:cs="Times New Roman"/>
          </w:rPr>
          <w:t>, although it was nonsignificant</w:t>
        </w:r>
      </w:ins>
      <w:ins w:id="3942" w:author="Maino Vieytes, Christian (NIH/NIA/IRP) [F]" w:date="2023-11-19T09:41:00Z">
        <w:r w:rsidR="006E531B">
          <w:rPr>
            <w:rFonts w:ascii="Times New Roman" w:hAnsi="Times New Roman" w:cs="Times New Roman"/>
          </w:rPr>
          <w:t xml:space="preserve"> </w:t>
        </w:r>
      </w:ins>
      <w:ins w:id="3943" w:author="Maino Vieytes, Christian (NIH/NIA/IRP) [F]" w:date="2023-11-19T09:44:00Z">
        <w:r w:rsidR="00CF4D17">
          <w:rPr>
            <w:rFonts w:ascii="Times New Roman" w:hAnsi="Times New Roman" w:cs="Times New Roman"/>
          </w:rPr>
          <w:t xml:space="preserve">and </w:t>
        </w:r>
      </w:ins>
      <w:ins w:id="3944" w:author="Maino Vieytes, Christian (NIH/NIA/IRP) [F]" w:date="2023-11-19T09:41:00Z">
        <w:r w:rsidR="006E531B" w:rsidRPr="00C90B6F">
          <w:rPr>
            <w:rFonts w:ascii="Times New Roman" w:hAnsi="Times New Roman" w:cs="Times New Roman"/>
          </w:rPr>
          <w:t xml:space="preserve">had a higher variance (Supplementary Table </w:t>
        </w:r>
        <w:r w:rsidR="006E531B">
          <w:rPr>
            <w:rFonts w:ascii="Times New Roman" w:hAnsi="Times New Roman" w:cs="Times New Roman"/>
          </w:rPr>
          <w:t>1</w:t>
        </w:r>
        <w:r w:rsidR="006E531B" w:rsidRPr="00C90B6F">
          <w:rPr>
            <w:rFonts w:ascii="Times New Roman" w:hAnsi="Times New Roman" w:cs="Times New Roman"/>
          </w:rPr>
          <w:t>)</w:t>
        </w:r>
      </w:ins>
      <w:ins w:id="3945" w:author="Maino Vieytes, Christian (NIH/NIA/IRP) [F]" w:date="2023-11-19T09:38:00Z">
        <w:r w:rsidR="006E531B">
          <w:rPr>
            <w:rFonts w:ascii="Times New Roman" w:hAnsi="Times New Roman" w:cs="Times New Roman"/>
          </w:rPr>
          <w:t>.</w:t>
        </w:r>
      </w:ins>
      <w:del w:id="3946" w:author="Maino Vieytes, Christian (NIH/NIA/IRP) [F]" w:date="2023-11-19T09:15:00Z">
        <w:r w:rsidRPr="00C90B6F" w:rsidDel="00B52374">
          <w:rPr>
            <w:rFonts w:ascii="Times New Roman" w:hAnsi="Times New Roman" w:cs="Times New Roman"/>
          </w:rPr>
          <w:delText xml:space="preserve">Similarly, the highest quintile of the SNAP pattern score had a 2.17-fold increased risk of all-cause mortality compared with the lowest quintile. A standard deviation increase in the SNAP score was associated with a 1.20-fold greater risk of all-cause mortality. </w:delText>
        </w:r>
      </w:del>
      <w:del w:id="3947" w:author="Maino Vieytes, Christian (NIH/NIA/IRP) [F]" w:date="2023-11-19T09:42:00Z">
        <w:r w:rsidRPr="00C90B6F" w:rsidDel="006E531B">
          <w:rPr>
            <w:rFonts w:ascii="Times New Roman" w:hAnsi="Times New Roman" w:cs="Times New Roman"/>
          </w:rPr>
          <w:delText xml:space="preserve">Figure 3 presents survival curves and spline curves for these relationships. The parameter estimates were similar when we performed the analysis on </w:delText>
        </w:r>
      </w:del>
      <w:del w:id="3948" w:author="Maino Vieytes, Christian (NIH/NIA/IRP) [F]" w:date="2023-11-19T07:56:00Z">
        <w:r w:rsidRPr="00C90B6F" w:rsidDel="00F96675">
          <w:rPr>
            <w:rFonts w:ascii="Times New Roman" w:hAnsi="Times New Roman" w:cs="Times New Roman"/>
          </w:rPr>
          <w:delText>food-insecure</w:delText>
        </w:r>
      </w:del>
      <w:del w:id="3949" w:author="Maino Vieytes, Christian (NIH/NIA/IRP) [F]" w:date="2023-11-19T09:42:00Z">
        <w:r w:rsidRPr="00C90B6F" w:rsidDel="006E531B">
          <w:rPr>
            <w:rFonts w:ascii="Times New Roman" w:hAnsi="Times New Roman" w:cs="Times New Roman"/>
          </w:rPr>
          <w:delText xml:space="preserve"> cancer survivors, although they had a higher variance (Supplementary Table </w:delText>
        </w:r>
        <w:r w:rsidDel="006E531B">
          <w:rPr>
            <w:rFonts w:ascii="Times New Roman" w:hAnsi="Times New Roman" w:cs="Times New Roman"/>
          </w:rPr>
          <w:delText>1</w:delText>
        </w:r>
        <w:r w:rsidRPr="00C90B6F" w:rsidDel="006E531B">
          <w:rPr>
            <w:rFonts w:ascii="Times New Roman" w:hAnsi="Times New Roman" w:cs="Times New Roman"/>
          </w:rPr>
          <w:delText>).</w:delText>
        </w:r>
      </w:del>
      <w:r w:rsidRPr="00C90B6F">
        <w:rPr>
          <w:rFonts w:ascii="Times New Roman" w:hAnsi="Times New Roman" w:cs="Times New Roman"/>
        </w:rPr>
        <w:t xml:space="preserve"> </w:t>
      </w:r>
    </w:p>
    <w:p w14:paraId="74154C4E" w14:textId="77777777" w:rsidR="008E210F" w:rsidRDefault="008E210F" w:rsidP="00CA04BD">
      <w:pPr>
        <w:spacing w:line="360" w:lineRule="auto"/>
        <w:ind w:firstLine="720"/>
        <w:rPr>
          <w:rFonts w:ascii="Times New Roman" w:hAnsi="Times New Roman" w:cs="Times New Roman"/>
        </w:rPr>
      </w:pPr>
    </w:p>
    <w:p w14:paraId="5F7D26D7" w14:textId="77777777" w:rsidR="008E210F" w:rsidRDefault="008E210F" w:rsidP="00CA04BD">
      <w:pPr>
        <w:spacing w:line="360" w:lineRule="auto"/>
        <w:ind w:firstLine="720"/>
        <w:rPr>
          <w:rFonts w:ascii="Times New Roman" w:hAnsi="Times New Roman" w:cs="Times New Roman"/>
        </w:rPr>
      </w:pPr>
    </w:p>
    <w:p w14:paraId="4A3BBCF8" w14:textId="77777777" w:rsidR="008E210F" w:rsidRDefault="008E210F" w:rsidP="00CA04BD">
      <w:pPr>
        <w:spacing w:line="360" w:lineRule="auto"/>
        <w:ind w:firstLine="720"/>
        <w:rPr>
          <w:rFonts w:ascii="Times New Roman" w:hAnsi="Times New Roman" w:cs="Times New Roman"/>
        </w:rPr>
      </w:pPr>
    </w:p>
    <w:p w14:paraId="4FFEA6F7" w14:textId="77777777" w:rsidR="008E210F" w:rsidDel="00255809" w:rsidRDefault="008E210F" w:rsidP="00CA04BD">
      <w:pPr>
        <w:spacing w:line="360" w:lineRule="auto"/>
        <w:ind w:firstLine="720"/>
        <w:rPr>
          <w:del w:id="3950" w:author="Maino Vieytes, Christian (NIH/NIA/IRP) [F]" w:date="2023-11-19T09:45:00Z"/>
          <w:rFonts w:ascii="Times New Roman" w:hAnsi="Times New Roman" w:cs="Times New Roman"/>
        </w:rPr>
      </w:pPr>
    </w:p>
    <w:p w14:paraId="40A014C7" w14:textId="77777777" w:rsidR="008E210F" w:rsidRDefault="008E210F" w:rsidP="00255809">
      <w:pPr>
        <w:spacing w:line="360" w:lineRule="auto"/>
        <w:rPr>
          <w:rFonts w:ascii="Times New Roman" w:hAnsi="Times New Roman" w:cs="Times New Roman"/>
        </w:rPr>
        <w:pPrChange w:id="3951" w:author="Maino Vieytes, Christian (NIH/NIA/IRP) [F]" w:date="2023-11-19T09:45:00Z">
          <w:pPr>
            <w:spacing w:line="360" w:lineRule="auto"/>
            <w:ind w:firstLine="720"/>
          </w:pPr>
        </w:pPrChange>
      </w:pPr>
    </w:p>
    <w:p w14:paraId="032A73BB" w14:textId="77777777" w:rsidR="008E210F" w:rsidRDefault="008E210F" w:rsidP="00CA04BD">
      <w:pPr>
        <w:spacing w:line="360" w:lineRule="auto"/>
        <w:ind w:firstLine="720"/>
        <w:rPr>
          <w:rFonts w:ascii="Times New Roman" w:hAnsi="Times New Roman" w:cs="Times New Roman"/>
        </w:rPr>
      </w:pPr>
    </w:p>
    <w:p w14:paraId="6923481F" w14:textId="77777777" w:rsidR="008E210F" w:rsidRDefault="008E210F" w:rsidP="00CA04BD">
      <w:pPr>
        <w:spacing w:line="360" w:lineRule="auto"/>
        <w:ind w:firstLine="720"/>
        <w:rPr>
          <w:rFonts w:ascii="Times New Roman" w:hAnsi="Times New Roman" w:cs="Times New Roman"/>
        </w:rPr>
        <w:sectPr w:rsidR="008E210F" w:rsidSect="00C8359E">
          <w:pgSz w:w="12240" w:h="15840"/>
          <w:pgMar w:top="1440" w:right="1440" w:bottom="1440" w:left="1440" w:header="720" w:footer="720" w:gutter="0"/>
          <w:lnNumType w:countBy="1" w:restart="continuous"/>
          <w:cols w:space="720"/>
          <w:docGrid w:linePitch="360"/>
        </w:sectPr>
      </w:pPr>
    </w:p>
    <w:p w14:paraId="1B2391AF" w14:textId="6CA8CE33" w:rsidR="008E210F" w:rsidRDefault="00526CCF" w:rsidP="00CA04BD">
      <w:pPr>
        <w:spacing w:line="360" w:lineRule="auto"/>
        <w:ind w:firstLine="720"/>
        <w:rPr>
          <w:rFonts w:ascii="Times New Roman" w:hAnsi="Times New Roman" w:cs="Times New Roman"/>
        </w:rPr>
      </w:pPr>
      <w:ins w:id="3952" w:author="Maino Vieytes, Christian (NIH/NIA/IRP) [F]" w:date="2023-11-17T13:08:00Z">
        <w:r>
          <w:rPr>
            <w:rFonts w:ascii="Times New Roman" w:hAnsi="Times New Roman" w:cs="Times New Roman"/>
            <w:noProof/>
          </w:rPr>
          <w:lastRenderedPageBreak/>
          <mc:AlternateContent>
            <mc:Choice Requires="wps">
              <w:drawing>
                <wp:anchor distT="0" distB="0" distL="114300" distR="114300" simplePos="0" relativeHeight="251687936" behindDoc="0" locked="0" layoutInCell="1" allowOverlap="1" wp14:anchorId="22FB5DE2" wp14:editId="4B970490">
                  <wp:simplePos x="0" y="0"/>
                  <wp:positionH relativeFrom="column">
                    <wp:posOffset>-55245</wp:posOffset>
                  </wp:positionH>
                  <wp:positionV relativeFrom="paragraph">
                    <wp:posOffset>-222637</wp:posOffset>
                  </wp:positionV>
                  <wp:extent cx="9796007" cy="6758609"/>
                  <wp:effectExtent l="0" t="0" r="0" b="0"/>
                  <wp:wrapNone/>
                  <wp:docPr id="1397623615" name="Text Box 1397623615"/>
                  <wp:cNvGraphicFramePr/>
                  <a:graphic xmlns:a="http://schemas.openxmlformats.org/drawingml/2006/main">
                    <a:graphicData uri="http://schemas.microsoft.com/office/word/2010/wordprocessingShape">
                      <wps:wsp>
                        <wps:cNvSpPr txBox="1"/>
                        <wps:spPr>
                          <a:xfrm>
                            <a:off x="0" y="0"/>
                            <a:ext cx="9796007" cy="6758609"/>
                          </a:xfrm>
                          <a:prstGeom prst="rect">
                            <a:avLst/>
                          </a:prstGeom>
                          <a:solidFill>
                            <a:schemeClr val="lt1"/>
                          </a:solidFill>
                          <a:ln w="6350">
                            <a:noFill/>
                          </a:ln>
                        </wps:spPr>
                        <wps:txbx>
                          <w:txbxContent>
                            <w:tbl>
                              <w:tblPr>
                                <w:tblStyle w:val="TableGrid"/>
                                <w:tblW w:w="14913" w:type="dxa"/>
                                <w:tblLook w:val="04A0" w:firstRow="1" w:lastRow="0" w:firstColumn="1" w:lastColumn="0" w:noHBand="0" w:noVBand="1"/>
                              </w:tblPr>
                              <w:tblGrid>
                                <w:gridCol w:w="2317"/>
                                <w:gridCol w:w="720"/>
                                <w:gridCol w:w="788"/>
                                <w:gridCol w:w="1816"/>
                                <w:gridCol w:w="1716"/>
                                <w:gridCol w:w="1916"/>
                                <w:gridCol w:w="1816"/>
                                <w:gridCol w:w="1000"/>
                                <w:gridCol w:w="1816"/>
                                <w:gridCol w:w="1008"/>
                              </w:tblGrid>
                              <w:tr w:rsidR="00526CCF" w:rsidRPr="00526CCF" w14:paraId="0EC49CFF" w14:textId="77777777" w:rsidTr="00FB0C24">
                                <w:trPr>
                                  <w:trHeight w:val="320"/>
                                </w:trPr>
                                <w:tc>
                                  <w:tcPr>
                                    <w:tcW w:w="14913" w:type="dxa"/>
                                    <w:gridSpan w:val="10"/>
                                    <w:noWrap/>
                                    <w:vAlign w:val="center"/>
                                  </w:tcPr>
                                  <w:p w14:paraId="588C05BA" w14:textId="73CE5461" w:rsidR="00526CCF" w:rsidRPr="00526CCF" w:rsidRDefault="00526CCF" w:rsidP="00D9498C">
                                    <w:pPr>
                                      <w:rPr>
                                        <w:rFonts w:ascii="Times New Roman" w:hAnsi="Times New Roman" w:cs="Times New Roman"/>
                                        <w:i/>
                                        <w:iCs/>
                                        <w:sz w:val="18"/>
                                        <w:szCs w:val="18"/>
                                      </w:rPr>
                                    </w:pPr>
                                    <w:r w:rsidRPr="00526CCF">
                                      <w:rPr>
                                        <w:rFonts w:ascii="Times New Roman" w:hAnsi="Times New Roman" w:cs="Times New Roman"/>
                                        <w:b/>
                                        <w:bCs/>
                                        <w:sz w:val="18"/>
                                        <w:szCs w:val="18"/>
                                      </w:rPr>
                                      <w:t>Table 4</w:t>
                                    </w:r>
                                    <w:r w:rsidRPr="00526CCF">
                                      <w:rPr>
                                        <w:rFonts w:ascii="Times New Roman" w:hAnsi="Times New Roman" w:cs="Times New Roman"/>
                                        <w:sz w:val="18"/>
                                        <w:szCs w:val="18"/>
                                      </w:rPr>
                                      <w:t xml:space="preserve">. Adjusted hazard ratios (HRs) and 95% confidence intervals from the </w:t>
                                    </w:r>
                                    <w:proofErr w:type="spellStart"/>
                                    <w:r w:rsidR="00AA257A">
                                      <w:rPr>
                                        <w:rFonts w:ascii="Times New Roman" w:hAnsi="Times New Roman" w:cs="Times New Roman"/>
                                        <w:i/>
                                        <w:iCs/>
                                        <w:sz w:val="18"/>
                                        <w:szCs w:val="18"/>
                                      </w:rPr>
                                      <w:t>N</w:t>
                                    </w:r>
                                    <w:r w:rsidRPr="00526CCF">
                                      <w:rPr>
                                        <w:rFonts w:ascii="Times New Roman" w:hAnsi="Times New Roman" w:cs="Times New Roman"/>
                                        <w:i/>
                                        <w:iCs/>
                                        <w:sz w:val="18"/>
                                        <w:szCs w:val="18"/>
                                      </w:rPr>
                                      <w:t>ull</w:t>
                                    </w:r>
                                    <w:r w:rsidRPr="00526CCF">
                                      <w:rPr>
                                        <w:rFonts w:ascii="Times New Roman" w:hAnsi="Times New Roman" w:cs="Times New Roman"/>
                                        <w:sz w:val="18"/>
                                        <w:szCs w:val="18"/>
                                        <w:vertAlign w:val="superscript"/>
                                      </w:rPr>
                                      <w:t>e</w:t>
                                    </w:r>
                                    <w:proofErr w:type="spellEnd"/>
                                    <w:r w:rsidRPr="00526CCF">
                                      <w:rPr>
                                        <w:rFonts w:ascii="Times New Roman" w:hAnsi="Times New Roman" w:cs="Times New Roman"/>
                                        <w:sz w:val="18"/>
                                        <w:szCs w:val="18"/>
                                      </w:rPr>
                                      <w:t xml:space="preserve">, </w:t>
                                    </w:r>
                                    <w:proofErr w:type="spellStart"/>
                                    <w:r w:rsidR="00AA257A">
                                      <w:rPr>
                                        <w:rFonts w:ascii="Times New Roman" w:hAnsi="Times New Roman" w:cs="Times New Roman"/>
                                        <w:i/>
                                        <w:iCs/>
                                        <w:sz w:val="18"/>
                                        <w:szCs w:val="18"/>
                                      </w:rPr>
                                      <w:t>B</w:t>
                                    </w:r>
                                    <w:r w:rsidRPr="00526CCF">
                                      <w:rPr>
                                        <w:rFonts w:ascii="Times New Roman" w:hAnsi="Times New Roman" w:cs="Times New Roman"/>
                                        <w:i/>
                                        <w:iCs/>
                                        <w:sz w:val="18"/>
                                        <w:szCs w:val="18"/>
                                      </w:rPr>
                                      <w:t>asic</w:t>
                                    </w:r>
                                    <w:r w:rsidRPr="00526CCF">
                                      <w:rPr>
                                        <w:rFonts w:ascii="Times New Roman" w:hAnsi="Times New Roman" w:cs="Times New Roman"/>
                                        <w:sz w:val="18"/>
                                        <w:szCs w:val="18"/>
                                        <w:vertAlign w:val="superscript"/>
                                      </w:rPr>
                                      <w:t>f</w:t>
                                    </w:r>
                                    <w:proofErr w:type="spellEnd"/>
                                    <w:r w:rsidRPr="00526CCF">
                                      <w:rPr>
                                        <w:rFonts w:ascii="Times New Roman" w:hAnsi="Times New Roman" w:cs="Times New Roman"/>
                                        <w:sz w:val="18"/>
                                        <w:szCs w:val="18"/>
                                      </w:rPr>
                                      <w:t xml:space="preserve">, and </w:t>
                                    </w:r>
                                    <w:proofErr w:type="spellStart"/>
                                    <w:r w:rsidR="00AA257A" w:rsidRPr="00AA257A">
                                      <w:rPr>
                                        <w:rFonts w:ascii="Times New Roman" w:hAnsi="Times New Roman" w:cs="Times New Roman"/>
                                        <w:i/>
                                        <w:iCs/>
                                        <w:sz w:val="18"/>
                                        <w:szCs w:val="18"/>
                                      </w:rPr>
                                      <w:t>F</w:t>
                                    </w:r>
                                    <w:r w:rsidRPr="00526CCF">
                                      <w:rPr>
                                        <w:rFonts w:ascii="Times New Roman" w:hAnsi="Times New Roman" w:cs="Times New Roman"/>
                                        <w:i/>
                                        <w:iCs/>
                                        <w:sz w:val="18"/>
                                        <w:szCs w:val="18"/>
                                      </w:rPr>
                                      <w:t>ul</w:t>
                                    </w:r>
                                    <w:del w:id="3953" w:author="Maino Vieytes, Christian (NIH/NIA/IRP) [F]" w:date="2023-11-18T08:08:00Z">
                                      <w:r w:rsidRPr="00526CCF" w:rsidDel="00FC011B">
                                        <w:rPr>
                                          <w:rFonts w:ascii="Times New Roman" w:hAnsi="Times New Roman" w:cs="Times New Roman"/>
                                          <w:i/>
                                          <w:iCs/>
                                          <w:sz w:val="18"/>
                                          <w:szCs w:val="18"/>
                                        </w:rPr>
                                        <w:delText>l mode</w:delText>
                                      </w:r>
                                    </w:del>
                                    <w:r w:rsidRPr="00526CCF">
                                      <w:rPr>
                                        <w:rFonts w:ascii="Times New Roman" w:hAnsi="Times New Roman" w:cs="Times New Roman"/>
                                        <w:i/>
                                        <w:iCs/>
                                        <w:sz w:val="18"/>
                                        <w:szCs w:val="18"/>
                                      </w:rPr>
                                      <w:t>l</w:t>
                                    </w:r>
                                    <w:r w:rsidRPr="00526CCF">
                                      <w:rPr>
                                        <w:rFonts w:ascii="Times New Roman" w:hAnsi="Times New Roman" w:cs="Times New Roman"/>
                                        <w:sz w:val="18"/>
                                        <w:szCs w:val="18"/>
                                        <w:vertAlign w:val="superscript"/>
                                      </w:rPr>
                                      <w:t>g</w:t>
                                    </w:r>
                                    <w:proofErr w:type="spellEnd"/>
                                    <w:r w:rsidR="00FC011B">
                                      <w:rPr>
                                        <w:rFonts w:ascii="Times New Roman" w:hAnsi="Times New Roman" w:cs="Times New Roman"/>
                                        <w:sz w:val="18"/>
                                        <w:szCs w:val="18"/>
                                      </w:rPr>
                                      <w:t xml:space="preserve"> models</w:t>
                                    </w:r>
                                    <w:r w:rsidRPr="00526CCF">
                                      <w:rPr>
                                        <w:rFonts w:ascii="Times New Roman" w:hAnsi="Times New Roman" w:cs="Times New Roman"/>
                                        <w:sz w:val="18"/>
                                        <w:szCs w:val="18"/>
                                      </w:rPr>
                                      <w:t xml:space="preserve"> for the risks of all-cause and cause-specific mortalities, in relation to the dietary patterns, in the testing subsample (</w:t>
                                    </w:r>
                                    <w:r w:rsidRPr="00526CCF">
                                      <w:rPr>
                                        <w:rFonts w:ascii="Times New Roman" w:hAnsi="Times New Roman" w:cs="Times New Roman"/>
                                        <w:i/>
                                        <w:iCs/>
                                        <w:sz w:val="18"/>
                                        <w:szCs w:val="18"/>
                                      </w:rPr>
                                      <w:t xml:space="preserve">n </w:t>
                                    </w:r>
                                    <w:r w:rsidRPr="00526CCF">
                                      <w:rPr>
                                        <w:rFonts w:ascii="Times New Roman" w:hAnsi="Times New Roman" w:cs="Times New Roman"/>
                                        <w:sz w:val="18"/>
                                        <w:szCs w:val="18"/>
                                      </w:rPr>
                                      <w:t>= 1745).</w:t>
                                    </w:r>
                                  </w:p>
                                </w:tc>
                              </w:tr>
                              <w:tr w:rsidR="00526CCF" w:rsidRPr="00526CCF" w14:paraId="6772200B" w14:textId="77777777" w:rsidTr="00FB0C24">
                                <w:trPr>
                                  <w:trHeight w:val="320"/>
                                </w:trPr>
                                <w:tc>
                                  <w:tcPr>
                                    <w:tcW w:w="2317" w:type="dxa"/>
                                    <w:noWrap/>
                                    <w:vAlign w:val="center"/>
                                    <w:hideMark/>
                                  </w:tcPr>
                                  <w:p w14:paraId="27C78FBF" w14:textId="77777777" w:rsidR="00526CCF" w:rsidRPr="00526CCF" w:rsidRDefault="00526CCF" w:rsidP="00D9498C">
                                    <w:pPr>
                                      <w:rPr>
                                        <w:rFonts w:ascii="Times New Roman" w:hAnsi="Times New Roman" w:cs="Times New Roman"/>
                                        <w:sz w:val="18"/>
                                        <w:szCs w:val="18"/>
                                        <w:vertAlign w:val="superscript"/>
                                      </w:rPr>
                                    </w:pPr>
                                    <w:r w:rsidRPr="00526CCF">
                                      <w:rPr>
                                        <w:rFonts w:ascii="Times New Roman" w:hAnsi="Times New Roman" w:cs="Times New Roman"/>
                                        <w:b/>
                                        <w:bCs/>
                                        <w:sz w:val="18"/>
                                        <w:szCs w:val="18"/>
                                      </w:rPr>
                                      <w:t>Dietary Pattern</w:t>
                                    </w:r>
                                    <w:del w:id="3954" w:author="Maino Vieytes, Christian (NIH/NIA/IRP) [F]" w:date="2023-11-17T13:23:00Z">
                                      <w:r w:rsidRPr="00526CCF" w:rsidDel="003E0A82">
                                        <w:rPr>
                                          <w:rFonts w:ascii="Times New Roman" w:hAnsi="Times New Roman" w:cs="Times New Roman"/>
                                          <w:sz w:val="18"/>
                                          <w:szCs w:val="18"/>
                                          <w:vertAlign w:val="superscript"/>
                                        </w:rPr>
                                        <w:delText>d</w:delText>
                                      </w:r>
                                    </w:del>
                                  </w:p>
                                </w:tc>
                                <w:tc>
                                  <w:tcPr>
                                    <w:tcW w:w="720" w:type="dxa"/>
                                    <w:noWrap/>
                                    <w:vAlign w:val="center"/>
                                    <w:hideMark/>
                                  </w:tcPr>
                                  <w:p w14:paraId="2DE25333"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Model</w:t>
                                    </w:r>
                                  </w:p>
                                </w:tc>
                                <w:tc>
                                  <w:tcPr>
                                    <w:tcW w:w="788" w:type="dxa"/>
                                    <w:noWrap/>
                                    <w:vAlign w:val="center"/>
                                    <w:hideMark/>
                                  </w:tcPr>
                                  <w:p w14:paraId="5E9EA9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1</w:t>
                                    </w:r>
                                  </w:p>
                                </w:tc>
                                <w:tc>
                                  <w:tcPr>
                                    <w:tcW w:w="1816" w:type="dxa"/>
                                    <w:noWrap/>
                                    <w:vAlign w:val="center"/>
                                    <w:hideMark/>
                                  </w:tcPr>
                                  <w:p w14:paraId="07EA30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2</w:t>
                                    </w:r>
                                  </w:p>
                                </w:tc>
                                <w:tc>
                                  <w:tcPr>
                                    <w:tcW w:w="1716" w:type="dxa"/>
                                    <w:noWrap/>
                                    <w:vAlign w:val="center"/>
                                    <w:hideMark/>
                                  </w:tcPr>
                                  <w:p w14:paraId="3E64050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3</w:t>
                                    </w:r>
                                  </w:p>
                                </w:tc>
                                <w:tc>
                                  <w:tcPr>
                                    <w:tcW w:w="1916" w:type="dxa"/>
                                    <w:noWrap/>
                                    <w:vAlign w:val="center"/>
                                    <w:hideMark/>
                                  </w:tcPr>
                                  <w:p w14:paraId="1E2102C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4</w:t>
                                    </w:r>
                                  </w:p>
                                </w:tc>
                                <w:tc>
                                  <w:tcPr>
                                    <w:tcW w:w="1816" w:type="dxa"/>
                                    <w:noWrap/>
                                    <w:vAlign w:val="center"/>
                                    <w:hideMark/>
                                  </w:tcPr>
                                  <w:p w14:paraId="737573F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5</w:t>
                                    </w:r>
                                  </w:p>
                                </w:tc>
                                <w:tc>
                                  <w:tcPr>
                                    <w:tcW w:w="1000" w:type="dxa"/>
                                    <w:noWrap/>
                                    <w:vAlign w:val="center"/>
                                    <w:hideMark/>
                                  </w:tcPr>
                                  <w:p w14:paraId="7BEE0651"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a</w:t>
                                    </w:r>
                                    <w:r w:rsidRPr="00526CCF">
                                      <w:rPr>
                                        <w:rFonts w:ascii="Times New Roman" w:hAnsi="Times New Roman" w:cs="Times New Roman"/>
                                        <w:b/>
                                        <w:bCs/>
                                        <w:sz w:val="18"/>
                                        <w:szCs w:val="18"/>
                                        <w:vertAlign w:val="subscript"/>
                                      </w:rPr>
                                      <w:t>trend</w:t>
                                    </w:r>
                                    <w:proofErr w:type="spellEnd"/>
                                  </w:p>
                                </w:tc>
                                <w:tc>
                                  <w:tcPr>
                                    <w:tcW w:w="1816" w:type="dxa"/>
                                    <w:noWrap/>
                                    <w:vAlign w:val="center"/>
                                    <w:hideMark/>
                                  </w:tcPr>
                                  <w:p w14:paraId="757557EB"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sz w:val="18"/>
                                        <w:szCs w:val="18"/>
                                      </w:rPr>
                                      <w:t>HR</w:t>
                                    </w:r>
                                    <w:r w:rsidRPr="00526CCF">
                                      <w:rPr>
                                        <w:rFonts w:ascii="Times New Roman" w:hAnsi="Times New Roman" w:cs="Times New Roman"/>
                                        <w:sz w:val="18"/>
                                        <w:szCs w:val="18"/>
                                        <w:vertAlign w:val="superscript"/>
                                      </w:rPr>
                                      <w:t>b</w:t>
                                    </w:r>
                                    <w:r w:rsidRPr="00526CCF">
                                      <w:rPr>
                                        <w:rFonts w:ascii="Times New Roman" w:hAnsi="Times New Roman" w:cs="Times New Roman"/>
                                        <w:b/>
                                        <w:bCs/>
                                        <w:sz w:val="18"/>
                                        <w:szCs w:val="18"/>
                                        <w:vertAlign w:val="subscript"/>
                                      </w:rPr>
                                      <w:t>continuous</w:t>
                                    </w:r>
                                    <w:proofErr w:type="spellEnd"/>
                                  </w:p>
                                </w:tc>
                                <w:tc>
                                  <w:tcPr>
                                    <w:tcW w:w="1008" w:type="dxa"/>
                                    <w:noWrap/>
                                    <w:vAlign w:val="center"/>
                                    <w:hideMark/>
                                  </w:tcPr>
                                  <w:p w14:paraId="31BAD45F"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c</w:t>
                                    </w:r>
                                    <w:r w:rsidRPr="00526CCF">
                                      <w:rPr>
                                        <w:rFonts w:ascii="Times New Roman" w:hAnsi="Times New Roman" w:cs="Times New Roman"/>
                                        <w:b/>
                                        <w:bCs/>
                                        <w:sz w:val="18"/>
                                        <w:szCs w:val="18"/>
                                        <w:vertAlign w:val="subscript"/>
                                      </w:rPr>
                                      <w:t>non</w:t>
                                    </w:r>
                                    <w:proofErr w:type="spellEnd"/>
                                    <w:r w:rsidRPr="00526CCF">
                                      <w:rPr>
                                        <w:rFonts w:ascii="Times New Roman" w:hAnsi="Times New Roman" w:cs="Times New Roman"/>
                                        <w:b/>
                                        <w:bCs/>
                                        <w:sz w:val="18"/>
                                        <w:szCs w:val="18"/>
                                        <w:vertAlign w:val="subscript"/>
                                      </w:rPr>
                                      <w:t>-linear</w:t>
                                    </w:r>
                                  </w:p>
                                </w:tc>
                              </w:tr>
                              <w:tr w:rsidR="00526CCF" w:rsidRPr="00526CCF" w14:paraId="73ED1F3A" w14:textId="77777777" w:rsidTr="00FB0C24">
                                <w:trPr>
                                  <w:trHeight w:val="320"/>
                                </w:trPr>
                                <w:tc>
                                  <w:tcPr>
                                    <w:tcW w:w="14913" w:type="dxa"/>
                                    <w:gridSpan w:val="10"/>
                                    <w:tcBorders>
                                      <w:bottom w:val="single" w:sz="4" w:space="0" w:color="auto"/>
                                    </w:tcBorders>
                                    <w:noWrap/>
                                    <w:vAlign w:val="center"/>
                                  </w:tcPr>
                                  <w:p w14:paraId="2044368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i/>
                                        <w:iCs/>
                                        <w:sz w:val="18"/>
                                        <w:szCs w:val="18"/>
                                      </w:rPr>
                                      <w:t>All-Cause Mortality</w:t>
                                    </w:r>
                                  </w:p>
                                </w:tc>
                              </w:tr>
                              <w:tr w:rsidR="00526CCF" w:rsidRPr="00526CCF" w14:paraId="60390D3B" w14:textId="77777777" w:rsidTr="00AA257A">
                                <w:trPr>
                                  <w:trHeight w:val="259"/>
                                </w:trPr>
                                <w:tc>
                                  <w:tcPr>
                                    <w:tcW w:w="2317" w:type="dxa"/>
                                    <w:tcBorders>
                                      <w:bottom w:val="nil"/>
                                    </w:tcBorders>
                                    <w:noWrap/>
                                    <w:vAlign w:val="center"/>
                                    <w:hideMark/>
                                  </w:tcPr>
                                  <w:p w14:paraId="6AD3DEC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5D15F837"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2EE04F4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6E4EA6A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9 (0.50-1.24)</w:t>
                                    </w:r>
                                  </w:p>
                                </w:tc>
                                <w:tc>
                                  <w:tcPr>
                                    <w:tcW w:w="1716" w:type="dxa"/>
                                    <w:tcBorders>
                                      <w:bottom w:val="nil"/>
                                    </w:tcBorders>
                                    <w:noWrap/>
                                    <w:vAlign w:val="center"/>
                                    <w:hideMark/>
                                  </w:tcPr>
                                  <w:p w14:paraId="5A5BDC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3 (0.77-1.66)</w:t>
                                    </w:r>
                                  </w:p>
                                </w:tc>
                                <w:tc>
                                  <w:tcPr>
                                    <w:tcW w:w="1916" w:type="dxa"/>
                                    <w:tcBorders>
                                      <w:bottom w:val="nil"/>
                                    </w:tcBorders>
                                    <w:noWrap/>
                                    <w:vAlign w:val="center"/>
                                    <w:hideMark/>
                                  </w:tcPr>
                                  <w:p w14:paraId="1133CF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4 (0.91-1.97)</w:t>
                                    </w:r>
                                  </w:p>
                                </w:tc>
                                <w:tc>
                                  <w:tcPr>
                                    <w:tcW w:w="1816" w:type="dxa"/>
                                    <w:tcBorders>
                                      <w:bottom w:val="nil"/>
                                    </w:tcBorders>
                                    <w:noWrap/>
                                    <w:vAlign w:val="center"/>
                                    <w:hideMark/>
                                  </w:tcPr>
                                  <w:p w14:paraId="0BBD0DF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8 (0.80-2.03)</w:t>
                                    </w:r>
                                  </w:p>
                                </w:tc>
                                <w:tc>
                                  <w:tcPr>
                                    <w:tcW w:w="1000" w:type="dxa"/>
                                    <w:tcBorders>
                                      <w:bottom w:val="nil"/>
                                    </w:tcBorders>
                                    <w:noWrap/>
                                    <w:vAlign w:val="center"/>
                                    <w:hideMark/>
                                  </w:tcPr>
                                  <w:p w14:paraId="6ECEA10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0803E4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1-1.</w:t>
                                    </w:r>
                                    <w:proofErr w:type="gramStart"/>
                                    <w:r w:rsidRPr="00526CCF">
                                      <w:rPr>
                                        <w:rFonts w:ascii="Times New Roman" w:hAnsi="Times New Roman" w:cs="Times New Roman"/>
                                        <w:color w:val="000000"/>
                                        <w:sz w:val="18"/>
                                        <w:szCs w:val="18"/>
                                      </w:rPr>
                                      <w:t>29)*</w:t>
                                    </w:r>
                                    <w:proofErr w:type="gramEnd"/>
                                  </w:p>
                                </w:tc>
                                <w:tc>
                                  <w:tcPr>
                                    <w:tcW w:w="1008" w:type="dxa"/>
                                    <w:tcBorders>
                                      <w:bottom w:val="nil"/>
                                    </w:tcBorders>
                                    <w:noWrap/>
                                    <w:vAlign w:val="center"/>
                                    <w:hideMark/>
                                  </w:tcPr>
                                  <w:p w14:paraId="186E72D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9</w:t>
                                    </w:r>
                                  </w:p>
                                </w:tc>
                              </w:tr>
                              <w:tr w:rsidR="00526CCF" w:rsidRPr="00526CCF" w14:paraId="7F22F7C0" w14:textId="77777777" w:rsidTr="00AA257A">
                                <w:trPr>
                                  <w:trHeight w:val="259"/>
                                </w:trPr>
                                <w:tc>
                                  <w:tcPr>
                                    <w:tcW w:w="2317" w:type="dxa"/>
                                    <w:tcBorders>
                                      <w:top w:val="nil"/>
                                      <w:bottom w:val="nil"/>
                                    </w:tcBorders>
                                    <w:noWrap/>
                                    <w:vAlign w:val="center"/>
                                    <w:hideMark/>
                                  </w:tcPr>
                                  <w:p w14:paraId="07BD69D4"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089191E2"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396307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3CF1DC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 (0.54-1.42)</w:t>
                                    </w:r>
                                  </w:p>
                                </w:tc>
                                <w:tc>
                                  <w:tcPr>
                                    <w:tcW w:w="1716" w:type="dxa"/>
                                    <w:tcBorders>
                                      <w:top w:val="nil"/>
                                      <w:bottom w:val="nil"/>
                                    </w:tcBorders>
                                    <w:noWrap/>
                                    <w:vAlign w:val="center"/>
                                    <w:hideMark/>
                                  </w:tcPr>
                                  <w:p w14:paraId="7BB52FA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3 (0.84-1.82)</w:t>
                                    </w:r>
                                  </w:p>
                                </w:tc>
                                <w:tc>
                                  <w:tcPr>
                                    <w:tcW w:w="1916" w:type="dxa"/>
                                    <w:tcBorders>
                                      <w:top w:val="nil"/>
                                      <w:bottom w:val="nil"/>
                                    </w:tcBorders>
                                    <w:noWrap/>
                                    <w:vAlign w:val="center"/>
                                    <w:hideMark/>
                                  </w:tcPr>
                                  <w:p w14:paraId="70F12E5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5 (1.01-2.</w:t>
                                    </w:r>
                                    <w:proofErr w:type="gramStart"/>
                                    <w:r w:rsidRPr="00526CCF">
                                      <w:rPr>
                                        <w:rFonts w:ascii="Times New Roman" w:hAnsi="Times New Roman" w:cs="Times New Roman"/>
                                        <w:color w:val="000000"/>
                                        <w:sz w:val="18"/>
                                        <w:szCs w:val="18"/>
                                      </w:rPr>
                                      <w:t>07)*</w:t>
                                    </w:r>
                                    <w:proofErr w:type="gramEnd"/>
                                  </w:p>
                                </w:tc>
                                <w:tc>
                                  <w:tcPr>
                                    <w:tcW w:w="1816" w:type="dxa"/>
                                    <w:tcBorders>
                                      <w:top w:val="nil"/>
                                      <w:bottom w:val="nil"/>
                                    </w:tcBorders>
                                    <w:noWrap/>
                                    <w:vAlign w:val="center"/>
                                    <w:hideMark/>
                                  </w:tcPr>
                                  <w:p w14:paraId="6F8CC8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7 (1.24-3.</w:t>
                                    </w:r>
                                    <w:proofErr w:type="gramStart"/>
                                    <w:r w:rsidRPr="00526CCF">
                                      <w:rPr>
                                        <w:rFonts w:ascii="Times New Roman" w:hAnsi="Times New Roman" w:cs="Times New Roman"/>
                                        <w:color w:val="000000"/>
                                        <w:sz w:val="18"/>
                                        <w:szCs w:val="18"/>
                                      </w:rPr>
                                      <w:t>1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06E771B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780127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6 (1.17-1.</w:t>
                                    </w:r>
                                    <w:proofErr w:type="gramStart"/>
                                    <w:r w:rsidRPr="00526CCF">
                                      <w:rPr>
                                        <w:rFonts w:ascii="Times New Roman" w:hAnsi="Times New Roman" w:cs="Times New Roman"/>
                                        <w:color w:val="000000"/>
                                        <w:sz w:val="18"/>
                                        <w:szCs w:val="18"/>
                                      </w:rPr>
                                      <w:t>59)*</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5F5947C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w:t>
                                    </w:r>
                                  </w:p>
                                </w:tc>
                              </w:tr>
                              <w:tr w:rsidR="00526CCF" w:rsidRPr="00526CCF" w14:paraId="5C5FF0A8" w14:textId="77777777" w:rsidTr="00AA257A">
                                <w:trPr>
                                  <w:trHeight w:val="259"/>
                                </w:trPr>
                                <w:tc>
                                  <w:tcPr>
                                    <w:tcW w:w="2317" w:type="dxa"/>
                                    <w:tcBorders>
                                      <w:top w:val="nil"/>
                                      <w:bottom w:val="single" w:sz="4" w:space="0" w:color="auto"/>
                                    </w:tcBorders>
                                    <w:noWrap/>
                                    <w:vAlign w:val="center"/>
                                  </w:tcPr>
                                  <w:p w14:paraId="7B8780E0"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1868029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938466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2EF0C3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 (0.44-1.25)</w:t>
                                    </w:r>
                                  </w:p>
                                </w:tc>
                                <w:tc>
                                  <w:tcPr>
                                    <w:tcW w:w="1716" w:type="dxa"/>
                                    <w:tcBorders>
                                      <w:top w:val="nil"/>
                                      <w:bottom w:val="single" w:sz="4" w:space="0" w:color="auto"/>
                                    </w:tcBorders>
                                    <w:noWrap/>
                                    <w:vAlign w:val="center"/>
                                  </w:tcPr>
                                  <w:p w14:paraId="6594F4D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8 (0.72-1.62)</w:t>
                                    </w:r>
                                  </w:p>
                                </w:tc>
                                <w:tc>
                                  <w:tcPr>
                                    <w:tcW w:w="1916" w:type="dxa"/>
                                    <w:tcBorders>
                                      <w:top w:val="nil"/>
                                      <w:bottom w:val="single" w:sz="4" w:space="0" w:color="auto"/>
                                    </w:tcBorders>
                                    <w:noWrap/>
                                    <w:vAlign w:val="center"/>
                                  </w:tcPr>
                                  <w:p w14:paraId="1E8142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3 (0.82-1.85)</w:t>
                                    </w:r>
                                  </w:p>
                                </w:tc>
                                <w:tc>
                                  <w:tcPr>
                                    <w:tcW w:w="1816" w:type="dxa"/>
                                    <w:tcBorders>
                                      <w:top w:val="nil"/>
                                      <w:bottom w:val="single" w:sz="4" w:space="0" w:color="auto"/>
                                    </w:tcBorders>
                                    <w:noWrap/>
                                    <w:vAlign w:val="center"/>
                                  </w:tcPr>
                                  <w:p w14:paraId="5FF17D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53 (1.00-2.</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4E5923B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single" w:sz="4" w:space="0" w:color="auto"/>
                                    </w:tcBorders>
                                    <w:noWrap/>
                                    <w:vAlign w:val="center"/>
                                  </w:tcPr>
                                  <w:p w14:paraId="4CBBF2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5 (1.09-1.</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6142D7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w:t>
                                    </w:r>
                                  </w:p>
                                </w:tc>
                              </w:tr>
                              <w:tr w:rsidR="00526CCF" w:rsidRPr="00526CCF" w14:paraId="2E56B067" w14:textId="77777777" w:rsidTr="00AA257A">
                                <w:trPr>
                                  <w:trHeight w:val="259"/>
                                </w:trPr>
                                <w:tc>
                                  <w:tcPr>
                                    <w:tcW w:w="2317" w:type="dxa"/>
                                    <w:tcBorders>
                                      <w:bottom w:val="nil"/>
                                    </w:tcBorders>
                                    <w:noWrap/>
                                    <w:vAlign w:val="center"/>
                                    <w:hideMark/>
                                  </w:tcPr>
                                  <w:p w14:paraId="67A03FC9"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09BBEB4C"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93E7DF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D72CE1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8-2.26)</w:t>
                                    </w:r>
                                  </w:p>
                                </w:tc>
                                <w:tc>
                                  <w:tcPr>
                                    <w:tcW w:w="1716" w:type="dxa"/>
                                    <w:tcBorders>
                                      <w:bottom w:val="nil"/>
                                    </w:tcBorders>
                                    <w:noWrap/>
                                    <w:vAlign w:val="center"/>
                                    <w:hideMark/>
                                  </w:tcPr>
                                  <w:p w14:paraId="7858F0A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1.12-2.</w:t>
                                    </w:r>
                                    <w:proofErr w:type="gramStart"/>
                                    <w:r w:rsidRPr="00526CCF">
                                      <w:rPr>
                                        <w:rFonts w:ascii="Times New Roman" w:hAnsi="Times New Roman" w:cs="Times New Roman"/>
                                        <w:color w:val="000000"/>
                                        <w:sz w:val="18"/>
                                        <w:szCs w:val="18"/>
                                      </w:rPr>
                                      <w:t>82)*</w:t>
                                    </w:r>
                                    <w:proofErr w:type="gramEnd"/>
                                  </w:p>
                                </w:tc>
                                <w:tc>
                                  <w:tcPr>
                                    <w:tcW w:w="1916" w:type="dxa"/>
                                    <w:tcBorders>
                                      <w:bottom w:val="nil"/>
                                    </w:tcBorders>
                                    <w:noWrap/>
                                    <w:vAlign w:val="center"/>
                                    <w:hideMark/>
                                  </w:tcPr>
                                  <w:p w14:paraId="07159F5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4-2.37)</w:t>
                                    </w:r>
                                  </w:p>
                                </w:tc>
                                <w:tc>
                                  <w:tcPr>
                                    <w:tcW w:w="1816" w:type="dxa"/>
                                    <w:tcBorders>
                                      <w:bottom w:val="nil"/>
                                    </w:tcBorders>
                                    <w:noWrap/>
                                    <w:vAlign w:val="center"/>
                                    <w:hideMark/>
                                  </w:tcPr>
                                  <w:p w14:paraId="638DE6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2 (1.16-2.</w:t>
                                    </w:r>
                                    <w:proofErr w:type="gramStart"/>
                                    <w:r w:rsidRPr="00526CCF">
                                      <w:rPr>
                                        <w:rFonts w:ascii="Times New Roman" w:hAnsi="Times New Roman" w:cs="Times New Roman"/>
                                        <w:color w:val="000000"/>
                                        <w:sz w:val="18"/>
                                        <w:szCs w:val="18"/>
                                      </w:rPr>
                                      <w:t>85)*</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55CFC06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1*</w:t>
                                    </w:r>
                                  </w:p>
                                </w:tc>
                                <w:tc>
                                  <w:tcPr>
                                    <w:tcW w:w="1816" w:type="dxa"/>
                                    <w:tcBorders>
                                      <w:bottom w:val="nil"/>
                                    </w:tcBorders>
                                    <w:noWrap/>
                                    <w:vAlign w:val="center"/>
                                    <w:hideMark/>
                                  </w:tcPr>
                                  <w:p w14:paraId="1E15AA8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2-1.</w:t>
                                    </w:r>
                                    <w:proofErr w:type="gramStart"/>
                                    <w:r w:rsidRPr="00526CCF">
                                      <w:rPr>
                                        <w:rFonts w:ascii="Times New Roman" w:hAnsi="Times New Roman" w:cs="Times New Roman"/>
                                        <w:color w:val="000000"/>
                                        <w:sz w:val="18"/>
                                        <w:szCs w:val="18"/>
                                      </w:rPr>
                                      <w:t>27)*</w:t>
                                    </w:r>
                                    <w:proofErr w:type="gramEnd"/>
                                  </w:p>
                                </w:tc>
                                <w:tc>
                                  <w:tcPr>
                                    <w:tcW w:w="1008" w:type="dxa"/>
                                    <w:tcBorders>
                                      <w:bottom w:val="nil"/>
                                    </w:tcBorders>
                                    <w:noWrap/>
                                    <w:vAlign w:val="center"/>
                                    <w:hideMark/>
                                  </w:tcPr>
                                  <w:p w14:paraId="403AE45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r>
                              <w:tr w:rsidR="00526CCF" w:rsidRPr="00526CCF" w14:paraId="1CB32860" w14:textId="77777777" w:rsidTr="00AA257A">
                                <w:trPr>
                                  <w:trHeight w:val="259"/>
                                </w:trPr>
                                <w:tc>
                                  <w:tcPr>
                                    <w:tcW w:w="2317" w:type="dxa"/>
                                    <w:tcBorders>
                                      <w:top w:val="nil"/>
                                      <w:bottom w:val="nil"/>
                                    </w:tcBorders>
                                    <w:noWrap/>
                                    <w:vAlign w:val="center"/>
                                    <w:hideMark/>
                                  </w:tcPr>
                                  <w:p w14:paraId="4EBA2E3E"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578CDD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2206DC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11FDC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4 (1.20-2.</w:t>
                                    </w:r>
                                    <w:proofErr w:type="gramStart"/>
                                    <w:r w:rsidRPr="00526CCF">
                                      <w:rPr>
                                        <w:rFonts w:ascii="Times New Roman" w:hAnsi="Times New Roman" w:cs="Times New Roman"/>
                                        <w:color w:val="000000"/>
                                        <w:sz w:val="18"/>
                                        <w:szCs w:val="18"/>
                                      </w:rPr>
                                      <w:t>82)*</w:t>
                                    </w:r>
                                    <w:proofErr w:type="gramEnd"/>
                                    <w:r w:rsidRPr="00526CCF">
                                      <w:rPr>
                                        <w:rFonts w:ascii="Times New Roman" w:hAnsi="Times New Roman" w:cs="Times New Roman"/>
                                        <w:color w:val="000000"/>
                                        <w:sz w:val="18"/>
                                        <w:szCs w:val="18"/>
                                      </w:rPr>
                                      <w:t>*</w:t>
                                    </w:r>
                                  </w:p>
                                </w:tc>
                                <w:tc>
                                  <w:tcPr>
                                    <w:tcW w:w="1716" w:type="dxa"/>
                                    <w:tcBorders>
                                      <w:top w:val="nil"/>
                                      <w:bottom w:val="nil"/>
                                    </w:tcBorders>
                                    <w:noWrap/>
                                    <w:vAlign w:val="center"/>
                                    <w:hideMark/>
                                  </w:tcPr>
                                  <w:p w14:paraId="7E4AF05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0 (1.35-3.</w:t>
                                    </w:r>
                                    <w:proofErr w:type="gramStart"/>
                                    <w:r w:rsidRPr="00526CCF">
                                      <w:rPr>
                                        <w:rFonts w:ascii="Times New Roman" w:hAnsi="Times New Roman" w:cs="Times New Roman"/>
                                        <w:color w:val="000000"/>
                                        <w:sz w:val="18"/>
                                        <w:szCs w:val="18"/>
                                      </w:rPr>
                                      <w:t>27)*</w:t>
                                    </w:r>
                                    <w:proofErr w:type="gramEnd"/>
                                    <w:r w:rsidRPr="00526CCF">
                                      <w:rPr>
                                        <w:rFonts w:ascii="Times New Roman" w:hAnsi="Times New Roman" w:cs="Times New Roman"/>
                                        <w:color w:val="000000"/>
                                        <w:sz w:val="18"/>
                                        <w:szCs w:val="18"/>
                                      </w:rPr>
                                      <w:t>*</w:t>
                                    </w:r>
                                  </w:p>
                                </w:tc>
                                <w:tc>
                                  <w:tcPr>
                                    <w:tcW w:w="1916" w:type="dxa"/>
                                    <w:tcBorders>
                                      <w:top w:val="nil"/>
                                      <w:bottom w:val="nil"/>
                                    </w:tcBorders>
                                    <w:noWrap/>
                                    <w:vAlign w:val="center"/>
                                    <w:hideMark/>
                                  </w:tcPr>
                                  <w:p w14:paraId="1BF303D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01 (1.26-3.</w:t>
                                    </w:r>
                                    <w:proofErr w:type="gramStart"/>
                                    <w:r w:rsidRPr="00526CCF">
                                      <w:rPr>
                                        <w:rFonts w:ascii="Times New Roman" w:hAnsi="Times New Roman" w:cs="Times New Roman"/>
                                        <w:color w:val="000000"/>
                                        <w:sz w:val="18"/>
                                        <w:szCs w:val="18"/>
                                      </w:rPr>
                                      <w:t>21)*</w:t>
                                    </w:r>
                                    <w:proofErr w:type="gramEnd"/>
                                    <w:r w:rsidRPr="00526CCF">
                                      <w:rPr>
                                        <w:rFonts w:ascii="Times New Roman" w:hAnsi="Times New Roman" w:cs="Times New Roman"/>
                                        <w:color w:val="000000"/>
                                        <w:sz w:val="18"/>
                                        <w:szCs w:val="18"/>
                                      </w:rPr>
                                      <w:t>*</w:t>
                                    </w:r>
                                  </w:p>
                                </w:tc>
                                <w:tc>
                                  <w:tcPr>
                                    <w:tcW w:w="1816" w:type="dxa"/>
                                    <w:tcBorders>
                                      <w:top w:val="nil"/>
                                      <w:bottom w:val="nil"/>
                                    </w:tcBorders>
                                    <w:noWrap/>
                                    <w:vAlign w:val="center"/>
                                    <w:hideMark/>
                                  </w:tcPr>
                                  <w:p w14:paraId="54E7E90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1 (1.29-3.</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5FE4D1F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6858EC8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0 (1.06-1.</w:t>
                                    </w:r>
                                    <w:proofErr w:type="gramStart"/>
                                    <w:r w:rsidRPr="00526CCF">
                                      <w:rPr>
                                        <w:rFonts w:ascii="Times New Roman" w:hAnsi="Times New Roman" w:cs="Times New Roman"/>
                                        <w:color w:val="000000"/>
                                        <w:sz w:val="18"/>
                                        <w:szCs w:val="18"/>
                                      </w:rPr>
                                      <w:t>3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367760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r>
                              <w:tr w:rsidR="00526CCF" w:rsidRPr="00526CCF" w14:paraId="39625A55" w14:textId="77777777" w:rsidTr="00AA257A">
                                <w:trPr>
                                  <w:trHeight w:val="259"/>
                                </w:trPr>
                                <w:tc>
                                  <w:tcPr>
                                    <w:tcW w:w="2317" w:type="dxa"/>
                                    <w:tcBorders>
                                      <w:top w:val="nil"/>
                                      <w:bottom w:val="single" w:sz="4" w:space="0" w:color="auto"/>
                                    </w:tcBorders>
                                    <w:noWrap/>
                                    <w:vAlign w:val="center"/>
                                  </w:tcPr>
                                  <w:p w14:paraId="2020B129"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213933E9"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A8926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8746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1.17-2.</w:t>
                                    </w:r>
                                    <w:proofErr w:type="gramStart"/>
                                    <w:r w:rsidRPr="00526CCF">
                                      <w:rPr>
                                        <w:rFonts w:ascii="Times New Roman" w:hAnsi="Times New Roman" w:cs="Times New Roman"/>
                                        <w:color w:val="000000"/>
                                        <w:sz w:val="18"/>
                                        <w:szCs w:val="18"/>
                                      </w:rPr>
                                      <w:t>91)*</w:t>
                                    </w:r>
                                    <w:proofErr w:type="gramEnd"/>
                                    <w:r w:rsidRPr="00526CCF">
                                      <w:rPr>
                                        <w:rFonts w:ascii="Times New Roman" w:hAnsi="Times New Roman" w:cs="Times New Roman"/>
                                        <w:color w:val="000000"/>
                                        <w:sz w:val="18"/>
                                        <w:szCs w:val="18"/>
                                      </w:rPr>
                                      <w:t>*</w:t>
                                    </w:r>
                                  </w:p>
                                </w:tc>
                                <w:tc>
                                  <w:tcPr>
                                    <w:tcW w:w="1716" w:type="dxa"/>
                                    <w:tcBorders>
                                      <w:top w:val="nil"/>
                                      <w:bottom w:val="single" w:sz="4" w:space="0" w:color="auto"/>
                                    </w:tcBorders>
                                    <w:noWrap/>
                                    <w:vAlign w:val="center"/>
                                  </w:tcPr>
                                  <w:p w14:paraId="629EF5C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6 (1.27-3.</w:t>
                                    </w:r>
                                    <w:proofErr w:type="gramStart"/>
                                    <w:r w:rsidRPr="00526CCF">
                                      <w:rPr>
                                        <w:rFonts w:ascii="Times New Roman" w:hAnsi="Times New Roman" w:cs="Times New Roman"/>
                                        <w:color w:val="000000"/>
                                        <w:sz w:val="18"/>
                                        <w:szCs w:val="18"/>
                                      </w:rPr>
                                      <w:t>34)*</w:t>
                                    </w:r>
                                    <w:proofErr w:type="gramEnd"/>
                                    <w:r w:rsidRPr="00526CCF">
                                      <w:rPr>
                                        <w:rFonts w:ascii="Times New Roman" w:hAnsi="Times New Roman" w:cs="Times New Roman"/>
                                        <w:color w:val="000000"/>
                                        <w:sz w:val="18"/>
                                        <w:szCs w:val="18"/>
                                      </w:rPr>
                                      <w:t>*</w:t>
                                    </w:r>
                                  </w:p>
                                </w:tc>
                                <w:tc>
                                  <w:tcPr>
                                    <w:tcW w:w="1916" w:type="dxa"/>
                                    <w:tcBorders>
                                      <w:top w:val="nil"/>
                                      <w:bottom w:val="single" w:sz="4" w:space="0" w:color="auto"/>
                                    </w:tcBorders>
                                    <w:noWrap/>
                                    <w:vAlign w:val="center"/>
                                  </w:tcPr>
                                  <w:p w14:paraId="07483FD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3 (1.21-3.</w:t>
                                    </w:r>
                                    <w:proofErr w:type="gramStart"/>
                                    <w:r w:rsidRPr="00526CCF">
                                      <w:rPr>
                                        <w:rFonts w:ascii="Times New Roman" w:hAnsi="Times New Roman" w:cs="Times New Roman"/>
                                        <w:color w:val="000000"/>
                                        <w:sz w:val="18"/>
                                        <w:szCs w:val="18"/>
                                      </w:rPr>
                                      <w:t>41)*</w:t>
                                    </w:r>
                                    <w:proofErr w:type="gramEnd"/>
                                    <w:r w:rsidRPr="00526CCF">
                                      <w:rPr>
                                        <w:rFonts w:ascii="Times New Roman" w:hAnsi="Times New Roman" w:cs="Times New Roman"/>
                                        <w:color w:val="000000"/>
                                        <w:sz w:val="18"/>
                                        <w:szCs w:val="18"/>
                                      </w:rPr>
                                      <w:t>*</w:t>
                                    </w:r>
                                  </w:p>
                                </w:tc>
                                <w:tc>
                                  <w:tcPr>
                                    <w:tcW w:w="1816" w:type="dxa"/>
                                    <w:tcBorders>
                                      <w:top w:val="nil"/>
                                      <w:bottom w:val="single" w:sz="4" w:space="0" w:color="auto"/>
                                    </w:tcBorders>
                                    <w:noWrap/>
                                    <w:vAlign w:val="center"/>
                                  </w:tcPr>
                                  <w:p w14:paraId="79C605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98 (1.17-3.</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3CD97C7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7E899A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1.01-1.</w:t>
                                    </w:r>
                                    <w:proofErr w:type="gramStart"/>
                                    <w:r w:rsidRPr="00526CCF">
                                      <w:rPr>
                                        <w:rFonts w:ascii="Times New Roman" w:hAnsi="Times New Roman" w:cs="Times New Roman"/>
                                        <w:color w:val="000000"/>
                                        <w:sz w:val="18"/>
                                        <w:szCs w:val="18"/>
                                      </w:rPr>
                                      <w:t>31)*</w:t>
                                    </w:r>
                                    <w:proofErr w:type="gramEnd"/>
                                  </w:p>
                                </w:tc>
                                <w:tc>
                                  <w:tcPr>
                                    <w:tcW w:w="1008" w:type="dxa"/>
                                    <w:tcBorders>
                                      <w:top w:val="nil"/>
                                      <w:bottom w:val="single" w:sz="4" w:space="0" w:color="auto"/>
                                    </w:tcBorders>
                                    <w:noWrap/>
                                    <w:vAlign w:val="center"/>
                                  </w:tcPr>
                                  <w:p w14:paraId="7FF371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r>
                              <w:tr w:rsidR="00526CCF" w:rsidRPr="00526CCF" w14:paraId="69D64806" w14:textId="77777777" w:rsidTr="00AA257A">
                                <w:trPr>
                                  <w:trHeight w:val="259"/>
                                </w:trPr>
                                <w:tc>
                                  <w:tcPr>
                                    <w:tcW w:w="2317" w:type="dxa"/>
                                    <w:tcBorders>
                                      <w:bottom w:val="nil"/>
                                    </w:tcBorders>
                                    <w:noWrap/>
                                    <w:vAlign w:val="center"/>
                                    <w:hideMark/>
                                  </w:tcPr>
                                  <w:p w14:paraId="0D304F0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15401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ED03C2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75A0B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63-1.32)</w:t>
                                    </w:r>
                                  </w:p>
                                </w:tc>
                                <w:tc>
                                  <w:tcPr>
                                    <w:tcW w:w="1716" w:type="dxa"/>
                                    <w:tcBorders>
                                      <w:bottom w:val="nil"/>
                                    </w:tcBorders>
                                    <w:noWrap/>
                                    <w:vAlign w:val="center"/>
                                    <w:hideMark/>
                                  </w:tcPr>
                                  <w:p w14:paraId="31C85FE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9 (0.47-1.01)</w:t>
                                    </w:r>
                                  </w:p>
                                </w:tc>
                                <w:tc>
                                  <w:tcPr>
                                    <w:tcW w:w="1916" w:type="dxa"/>
                                    <w:tcBorders>
                                      <w:bottom w:val="nil"/>
                                    </w:tcBorders>
                                    <w:noWrap/>
                                    <w:vAlign w:val="center"/>
                                    <w:hideMark/>
                                  </w:tcPr>
                                  <w:p w14:paraId="6F145B9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 (0.37-1.05)</w:t>
                                    </w:r>
                                  </w:p>
                                </w:tc>
                                <w:tc>
                                  <w:tcPr>
                                    <w:tcW w:w="1816" w:type="dxa"/>
                                    <w:tcBorders>
                                      <w:bottom w:val="nil"/>
                                    </w:tcBorders>
                                    <w:noWrap/>
                                    <w:vAlign w:val="center"/>
                                    <w:hideMark/>
                                  </w:tcPr>
                                  <w:p w14:paraId="7B098F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1 (0.46-1.07)</w:t>
                                    </w:r>
                                  </w:p>
                                </w:tc>
                                <w:tc>
                                  <w:tcPr>
                                    <w:tcW w:w="1000" w:type="dxa"/>
                                    <w:tcBorders>
                                      <w:bottom w:val="nil"/>
                                    </w:tcBorders>
                                    <w:noWrap/>
                                    <w:vAlign w:val="center"/>
                                    <w:hideMark/>
                                  </w:tcPr>
                                  <w:p w14:paraId="38C214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4*</w:t>
                                    </w:r>
                                  </w:p>
                                </w:tc>
                                <w:tc>
                                  <w:tcPr>
                                    <w:tcW w:w="1816" w:type="dxa"/>
                                    <w:tcBorders>
                                      <w:bottom w:val="nil"/>
                                    </w:tcBorders>
                                    <w:noWrap/>
                                    <w:vAlign w:val="center"/>
                                    <w:hideMark/>
                                  </w:tcPr>
                                  <w:p w14:paraId="0889372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3 (0.71-0.</w:t>
                                    </w:r>
                                    <w:proofErr w:type="gramStart"/>
                                    <w:r w:rsidRPr="00526CCF">
                                      <w:rPr>
                                        <w:rFonts w:ascii="Times New Roman" w:hAnsi="Times New Roman" w:cs="Times New Roman"/>
                                        <w:color w:val="000000"/>
                                        <w:sz w:val="18"/>
                                        <w:szCs w:val="18"/>
                                      </w:rPr>
                                      <w:t>97)*</w:t>
                                    </w:r>
                                    <w:proofErr w:type="gramEnd"/>
                                  </w:p>
                                </w:tc>
                                <w:tc>
                                  <w:tcPr>
                                    <w:tcW w:w="1008" w:type="dxa"/>
                                    <w:tcBorders>
                                      <w:bottom w:val="nil"/>
                                    </w:tcBorders>
                                    <w:noWrap/>
                                    <w:vAlign w:val="center"/>
                                    <w:hideMark/>
                                  </w:tcPr>
                                  <w:p w14:paraId="1316B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1</w:t>
                                    </w:r>
                                  </w:p>
                                </w:tc>
                              </w:tr>
                              <w:tr w:rsidR="00526CCF" w:rsidRPr="00526CCF" w14:paraId="0E4D56C7" w14:textId="77777777" w:rsidTr="00AA257A">
                                <w:trPr>
                                  <w:trHeight w:val="259"/>
                                </w:trPr>
                                <w:tc>
                                  <w:tcPr>
                                    <w:tcW w:w="2317" w:type="dxa"/>
                                    <w:tcBorders>
                                      <w:top w:val="nil"/>
                                      <w:bottom w:val="nil"/>
                                    </w:tcBorders>
                                    <w:noWrap/>
                                    <w:vAlign w:val="center"/>
                                    <w:hideMark/>
                                  </w:tcPr>
                                  <w:p w14:paraId="5C95EBB0"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7E7FB32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0408AE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5C1905C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4 (0.67-1.32)</w:t>
                                    </w:r>
                                  </w:p>
                                </w:tc>
                                <w:tc>
                                  <w:tcPr>
                                    <w:tcW w:w="1716" w:type="dxa"/>
                                    <w:tcBorders>
                                      <w:top w:val="nil"/>
                                      <w:bottom w:val="nil"/>
                                    </w:tcBorders>
                                    <w:noWrap/>
                                    <w:vAlign w:val="center"/>
                                    <w:hideMark/>
                                  </w:tcPr>
                                  <w:p w14:paraId="46FFB6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7 (0.52-1.14)</w:t>
                                    </w:r>
                                  </w:p>
                                </w:tc>
                                <w:tc>
                                  <w:tcPr>
                                    <w:tcW w:w="1916" w:type="dxa"/>
                                    <w:tcBorders>
                                      <w:top w:val="nil"/>
                                      <w:bottom w:val="nil"/>
                                    </w:tcBorders>
                                    <w:noWrap/>
                                    <w:vAlign w:val="center"/>
                                    <w:hideMark/>
                                  </w:tcPr>
                                  <w:p w14:paraId="5B0D0FD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56-1.48)</w:t>
                                    </w:r>
                                  </w:p>
                                </w:tc>
                                <w:tc>
                                  <w:tcPr>
                                    <w:tcW w:w="1816" w:type="dxa"/>
                                    <w:tcBorders>
                                      <w:top w:val="nil"/>
                                      <w:bottom w:val="nil"/>
                                    </w:tcBorders>
                                    <w:noWrap/>
                                    <w:vAlign w:val="center"/>
                                    <w:hideMark/>
                                  </w:tcPr>
                                  <w:p w14:paraId="1F2528B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6 (0.56-1.31)</w:t>
                                    </w:r>
                                  </w:p>
                                </w:tc>
                                <w:tc>
                                  <w:tcPr>
                                    <w:tcW w:w="1000" w:type="dxa"/>
                                    <w:tcBorders>
                                      <w:top w:val="nil"/>
                                      <w:bottom w:val="nil"/>
                                    </w:tcBorders>
                                    <w:noWrap/>
                                    <w:vAlign w:val="center"/>
                                    <w:hideMark/>
                                  </w:tcPr>
                                  <w:p w14:paraId="6F9788C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3</w:t>
                                    </w:r>
                                  </w:p>
                                </w:tc>
                                <w:tc>
                                  <w:tcPr>
                                    <w:tcW w:w="1816" w:type="dxa"/>
                                    <w:tcBorders>
                                      <w:top w:val="nil"/>
                                      <w:bottom w:val="nil"/>
                                    </w:tcBorders>
                                    <w:noWrap/>
                                    <w:vAlign w:val="center"/>
                                    <w:hideMark/>
                                  </w:tcPr>
                                  <w:p w14:paraId="23676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78-1.07)</w:t>
                                    </w:r>
                                  </w:p>
                                </w:tc>
                                <w:tc>
                                  <w:tcPr>
                                    <w:tcW w:w="1008" w:type="dxa"/>
                                    <w:tcBorders>
                                      <w:top w:val="nil"/>
                                      <w:bottom w:val="nil"/>
                                    </w:tcBorders>
                                    <w:noWrap/>
                                    <w:vAlign w:val="center"/>
                                    <w:hideMark/>
                                  </w:tcPr>
                                  <w:p w14:paraId="51463AD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30</w:t>
                                    </w:r>
                                  </w:p>
                                </w:tc>
                              </w:tr>
                              <w:tr w:rsidR="00526CCF" w:rsidRPr="00526CCF" w14:paraId="4245B675" w14:textId="77777777" w:rsidTr="00AA257A">
                                <w:trPr>
                                  <w:trHeight w:val="259"/>
                                </w:trPr>
                                <w:tc>
                                  <w:tcPr>
                                    <w:tcW w:w="2317" w:type="dxa"/>
                                    <w:tcBorders>
                                      <w:top w:val="nil"/>
                                      <w:bottom w:val="single" w:sz="4" w:space="0" w:color="auto"/>
                                    </w:tcBorders>
                                    <w:noWrap/>
                                    <w:vAlign w:val="center"/>
                                  </w:tcPr>
                                  <w:p w14:paraId="4806DAF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4A0C4626"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53EBED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1D09154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8-1.42)</w:t>
                                    </w:r>
                                  </w:p>
                                </w:tc>
                                <w:tc>
                                  <w:tcPr>
                                    <w:tcW w:w="1716" w:type="dxa"/>
                                    <w:tcBorders>
                                      <w:top w:val="nil"/>
                                      <w:bottom w:val="single" w:sz="4" w:space="0" w:color="auto"/>
                                    </w:tcBorders>
                                    <w:noWrap/>
                                    <w:vAlign w:val="center"/>
                                  </w:tcPr>
                                  <w:p w14:paraId="008331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2 (0.47-1.10)</w:t>
                                    </w:r>
                                  </w:p>
                                </w:tc>
                                <w:tc>
                                  <w:tcPr>
                                    <w:tcW w:w="1916" w:type="dxa"/>
                                    <w:tcBorders>
                                      <w:top w:val="nil"/>
                                      <w:bottom w:val="single" w:sz="4" w:space="0" w:color="auto"/>
                                    </w:tcBorders>
                                    <w:noWrap/>
                                    <w:vAlign w:val="center"/>
                                  </w:tcPr>
                                  <w:p w14:paraId="441EE36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53-1.32)</w:t>
                                    </w:r>
                                  </w:p>
                                </w:tc>
                                <w:tc>
                                  <w:tcPr>
                                    <w:tcW w:w="1816" w:type="dxa"/>
                                    <w:tcBorders>
                                      <w:top w:val="nil"/>
                                      <w:bottom w:val="single" w:sz="4" w:space="0" w:color="auto"/>
                                    </w:tcBorders>
                                    <w:noWrap/>
                                    <w:vAlign w:val="center"/>
                                  </w:tcPr>
                                  <w:p w14:paraId="7005E65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0 (0.52-1.22)</w:t>
                                    </w:r>
                                  </w:p>
                                </w:tc>
                                <w:tc>
                                  <w:tcPr>
                                    <w:tcW w:w="1000" w:type="dxa"/>
                                    <w:tcBorders>
                                      <w:top w:val="nil"/>
                                      <w:bottom w:val="single" w:sz="4" w:space="0" w:color="auto"/>
                                    </w:tcBorders>
                                    <w:noWrap/>
                                    <w:vAlign w:val="center"/>
                                  </w:tcPr>
                                  <w:p w14:paraId="2D6379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22</w:t>
                                    </w:r>
                                  </w:p>
                                </w:tc>
                                <w:tc>
                                  <w:tcPr>
                                    <w:tcW w:w="1816" w:type="dxa"/>
                                    <w:tcBorders>
                                      <w:top w:val="nil"/>
                                      <w:bottom w:val="single" w:sz="4" w:space="0" w:color="auto"/>
                                    </w:tcBorders>
                                    <w:noWrap/>
                                    <w:vAlign w:val="center"/>
                                  </w:tcPr>
                                  <w:p w14:paraId="5C2D2C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5-1.02)</w:t>
                                    </w:r>
                                  </w:p>
                                </w:tc>
                                <w:tc>
                                  <w:tcPr>
                                    <w:tcW w:w="1008" w:type="dxa"/>
                                    <w:tcBorders>
                                      <w:top w:val="nil"/>
                                      <w:bottom w:val="single" w:sz="4" w:space="0" w:color="auto"/>
                                    </w:tcBorders>
                                    <w:noWrap/>
                                    <w:vAlign w:val="center"/>
                                  </w:tcPr>
                                  <w:p w14:paraId="4C21A8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8</w:t>
                                    </w:r>
                                  </w:p>
                                </w:tc>
                              </w:tr>
                              <w:tr w:rsidR="00526CCF" w:rsidRPr="00526CCF" w14:paraId="76289173" w14:textId="77777777" w:rsidTr="00AA257A">
                                <w:trPr>
                                  <w:trHeight w:val="259"/>
                                </w:trPr>
                                <w:tc>
                                  <w:tcPr>
                                    <w:tcW w:w="2317" w:type="dxa"/>
                                    <w:tcBorders>
                                      <w:bottom w:val="nil"/>
                                    </w:tcBorders>
                                    <w:noWrap/>
                                    <w:vAlign w:val="center"/>
                                  </w:tcPr>
                                  <w:p w14:paraId="07756DD7"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F03819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048F1EF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1A41B3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0.71-1.86)</w:t>
                                    </w:r>
                                  </w:p>
                                </w:tc>
                                <w:tc>
                                  <w:tcPr>
                                    <w:tcW w:w="1716" w:type="dxa"/>
                                    <w:tcBorders>
                                      <w:bottom w:val="nil"/>
                                    </w:tcBorders>
                                    <w:noWrap/>
                                    <w:vAlign w:val="center"/>
                                  </w:tcPr>
                                  <w:p w14:paraId="0FB5B26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57-1.37)</w:t>
                                    </w:r>
                                  </w:p>
                                </w:tc>
                                <w:tc>
                                  <w:tcPr>
                                    <w:tcW w:w="1916" w:type="dxa"/>
                                    <w:tcBorders>
                                      <w:bottom w:val="nil"/>
                                    </w:tcBorders>
                                    <w:noWrap/>
                                    <w:vAlign w:val="center"/>
                                  </w:tcPr>
                                  <w:p w14:paraId="4889D89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64-1.63)</w:t>
                                    </w:r>
                                  </w:p>
                                </w:tc>
                                <w:tc>
                                  <w:tcPr>
                                    <w:tcW w:w="1816" w:type="dxa"/>
                                    <w:tcBorders>
                                      <w:bottom w:val="nil"/>
                                    </w:tcBorders>
                                    <w:noWrap/>
                                    <w:vAlign w:val="center"/>
                                  </w:tcPr>
                                  <w:p w14:paraId="6B46B63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5-1.21)</w:t>
                                    </w:r>
                                  </w:p>
                                </w:tc>
                                <w:tc>
                                  <w:tcPr>
                                    <w:tcW w:w="1000" w:type="dxa"/>
                                    <w:tcBorders>
                                      <w:bottom w:val="nil"/>
                                    </w:tcBorders>
                                    <w:noWrap/>
                                    <w:vAlign w:val="center"/>
                                  </w:tcPr>
                                  <w:p w14:paraId="12C840B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4</w:t>
                                    </w:r>
                                  </w:p>
                                </w:tc>
                                <w:tc>
                                  <w:tcPr>
                                    <w:tcW w:w="1816" w:type="dxa"/>
                                    <w:tcBorders>
                                      <w:bottom w:val="nil"/>
                                    </w:tcBorders>
                                    <w:noWrap/>
                                    <w:vAlign w:val="center"/>
                                  </w:tcPr>
                                  <w:p w14:paraId="276811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3 (0.83-1.05)</w:t>
                                    </w:r>
                                  </w:p>
                                </w:tc>
                                <w:tc>
                                  <w:tcPr>
                                    <w:tcW w:w="1008" w:type="dxa"/>
                                    <w:tcBorders>
                                      <w:bottom w:val="nil"/>
                                    </w:tcBorders>
                                    <w:noWrap/>
                                    <w:vAlign w:val="center"/>
                                  </w:tcPr>
                                  <w:p w14:paraId="5E86D8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3</w:t>
                                    </w:r>
                                  </w:p>
                                </w:tc>
                              </w:tr>
                              <w:tr w:rsidR="00526CCF" w:rsidRPr="00526CCF" w14:paraId="49565F79" w14:textId="77777777" w:rsidTr="00AA257A">
                                <w:trPr>
                                  <w:trHeight w:val="259"/>
                                </w:trPr>
                                <w:tc>
                                  <w:tcPr>
                                    <w:tcW w:w="2317" w:type="dxa"/>
                                    <w:tcBorders>
                                      <w:top w:val="nil"/>
                                      <w:bottom w:val="nil"/>
                                    </w:tcBorders>
                                    <w:noWrap/>
                                    <w:vAlign w:val="center"/>
                                  </w:tcPr>
                                  <w:p w14:paraId="0D60E529"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59441D7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252AB08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71C2E6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9 (0.56-1.42)</w:t>
                                    </w:r>
                                  </w:p>
                                </w:tc>
                                <w:tc>
                                  <w:tcPr>
                                    <w:tcW w:w="1716" w:type="dxa"/>
                                    <w:tcBorders>
                                      <w:top w:val="nil"/>
                                      <w:bottom w:val="nil"/>
                                    </w:tcBorders>
                                    <w:noWrap/>
                                    <w:vAlign w:val="center"/>
                                  </w:tcPr>
                                  <w:p w14:paraId="5D0498C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7 (0.51-1.16)</w:t>
                                    </w:r>
                                  </w:p>
                                </w:tc>
                                <w:tc>
                                  <w:tcPr>
                                    <w:tcW w:w="1916" w:type="dxa"/>
                                    <w:tcBorders>
                                      <w:top w:val="nil"/>
                                      <w:bottom w:val="nil"/>
                                    </w:tcBorders>
                                    <w:noWrap/>
                                    <w:vAlign w:val="center"/>
                                  </w:tcPr>
                                  <w:p w14:paraId="1466A52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9-1.11)</w:t>
                                    </w:r>
                                  </w:p>
                                </w:tc>
                                <w:tc>
                                  <w:tcPr>
                                    <w:tcW w:w="1816" w:type="dxa"/>
                                    <w:tcBorders>
                                      <w:top w:val="nil"/>
                                      <w:bottom w:val="nil"/>
                                    </w:tcBorders>
                                    <w:noWrap/>
                                    <w:vAlign w:val="center"/>
                                  </w:tcPr>
                                  <w:p w14:paraId="40DA70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 (0.30-0.</w:t>
                                    </w:r>
                                    <w:proofErr w:type="gramStart"/>
                                    <w:r w:rsidRPr="00526CCF">
                                      <w:rPr>
                                        <w:rFonts w:ascii="Times New Roman" w:hAnsi="Times New Roman" w:cs="Times New Roman"/>
                                        <w:color w:val="000000"/>
                                        <w:sz w:val="18"/>
                                        <w:szCs w:val="18"/>
                                      </w:rPr>
                                      <w:t>79)*</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7294B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26524A9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72-0.</w:t>
                                    </w:r>
                                    <w:proofErr w:type="gramStart"/>
                                    <w:r w:rsidRPr="00526CCF">
                                      <w:rPr>
                                        <w:rFonts w:ascii="Times New Roman" w:hAnsi="Times New Roman" w:cs="Times New Roman"/>
                                        <w:color w:val="000000"/>
                                        <w:sz w:val="18"/>
                                        <w:szCs w:val="18"/>
                                      </w:rPr>
                                      <w:t>92)*</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E0462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4</w:t>
                                    </w:r>
                                  </w:p>
                                </w:tc>
                              </w:tr>
                              <w:tr w:rsidR="00526CCF" w:rsidRPr="00526CCF" w14:paraId="6BDDF14D" w14:textId="77777777" w:rsidTr="00AA257A">
                                <w:trPr>
                                  <w:trHeight w:val="259"/>
                                </w:trPr>
                                <w:tc>
                                  <w:tcPr>
                                    <w:tcW w:w="2317" w:type="dxa"/>
                                    <w:tcBorders>
                                      <w:top w:val="nil"/>
                                    </w:tcBorders>
                                    <w:noWrap/>
                                    <w:vAlign w:val="center"/>
                                  </w:tcPr>
                                  <w:p w14:paraId="11997D73"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486E6C1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F36450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700271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4-1.51)</w:t>
                                    </w:r>
                                  </w:p>
                                </w:tc>
                                <w:tc>
                                  <w:tcPr>
                                    <w:tcW w:w="1716" w:type="dxa"/>
                                    <w:tcBorders>
                                      <w:top w:val="nil"/>
                                    </w:tcBorders>
                                    <w:noWrap/>
                                    <w:vAlign w:val="center"/>
                                  </w:tcPr>
                                  <w:p w14:paraId="28D9C29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7 (0.60-1.26)</w:t>
                                    </w:r>
                                  </w:p>
                                </w:tc>
                                <w:tc>
                                  <w:tcPr>
                                    <w:tcW w:w="1916" w:type="dxa"/>
                                    <w:tcBorders>
                                      <w:top w:val="nil"/>
                                    </w:tcBorders>
                                    <w:noWrap/>
                                    <w:vAlign w:val="center"/>
                                  </w:tcPr>
                                  <w:p w14:paraId="450B739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62-1.27)</w:t>
                                    </w:r>
                                  </w:p>
                                </w:tc>
                                <w:tc>
                                  <w:tcPr>
                                    <w:tcW w:w="1816" w:type="dxa"/>
                                    <w:tcBorders>
                                      <w:top w:val="nil"/>
                                    </w:tcBorders>
                                    <w:noWrap/>
                                    <w:vAlign w:val="center"/>
                                  </w:tcPr>
                                  <w:p w14:paraId="635F87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2 (0.39-0.</w:t>
                                    </w:r>
                                    <w:proofErr w:type="gramStart"/>
                                    <w:r w:rsidRPr="00526CCF">
                                      <w:rPr>
                                        <w:rFonts w:ascii="Times New Roman" w:hAnsi="Times New Roman" w:cs="Times New Roman"/>
                                        <w:color w:val="000000"/>
                                        <w:sz w:val="18"/>
                                        <w:szCs w:val="18"/>
                                      </w:rPr>
                                      <w:t>97)*</w:t>
                                    </w:r>
                                    <w:proofErr w:type="gramEnd"/>
                                  </w:p>
                                </w:tc>
                                <w:tc>
                                  <w:tcPr>
                                    <w:tcW w:w="1000" w:type="dxa"/>
                                    <w:tcBorders>
                                      <w:top w:val="nil"/>
                                    </w:tcBorders>
                                    <w:noWrap/>
                                    <w:vAlign w:val="center"/>
                                  </w:tcPr>
                                  <w:p w14:paraId="62D4C9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tcBorders>
                                    <w:noWrap/>
                                    <w:vAlign w:val="center"/>
                                  </w:tcPr>
                                  <w:p w14:paraId="183FCA9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8-0.</w:t>
                                    </w:r>
                                    <w:proofErr w:type="gramStart"/>
                                    <w:r w:rsidRPr="00526CCF">
                                      <w:rPr>
                                        <w:rFonts w:ascii="Times New Roman" w:hAnsi="Times New Roman" w:cs="Times New Roman"/>
                                        <w:color w:val="000000"/>
                                        <w:sz w:val="18"/>
                                        <w:szCs w:val="18"/>
                                      </w:rPr>
                                      <w:t>99)*</w:t>
                                    </w:r>
                                    <w:proofErr w:type="gramEnd"/>
                                  </w:p>
                                </w:tc>
                                <w:tc>
                                  <w:tcPr>
                                    <w:tcW w:w="1008" w:type="dxa"/>
                                    <w:tcBorders>
                                      <w:top w:val="nil"/>
                                    </w:tcBorders>
                                    <w:noWrap/>
                                    <w:vAlign w:val="center"/>
                                  </w:tcPr>
                                  <w:p w14:paraId="624AD51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w:t>
                                    </w:r>
                                  </w:p>
                                </w:tc>
                              </w:tr>
                              <w:tr w:rsidR="00526CCF" w:rsidRPr="00526CCF" w14:paraId="721371D1" w14:textId="77777777" w:rsidTr="00AA257A">
                                <w:trPr>
                                  <w:trHeight w:val="259"/>
                                </w:trPr>
                                <w:tc>
                                  <w:tcPr>
                                    <w:tcW w:w="14913" w:type="dxa"/>
                                    <w:gridSpan w:val="10"/>
                                    <w:tcBorders>
                                      <w:bottom w:val="single" w:sz="4" w:space="0" w:color="auto"/>
                                    </w:tcBorders>
                                    <w:noWrap/>
                                    <w:vAlign w:val="center"/>
                                  </w:tcPr>
                                  <w:p w14:paraId="3C7F1347" w14:textId="77777777" w:rsidR="00526CCF" w:rsidRPr="00526CCF" w:rsidRDefault="00526CCF" w:rsidP="00526CCF">
                                    <w:pPr>
                                      <w:rPr>
                                        <w:rFonts w:ascii="Times New Roman" w:hAnsi="Times New Roman" w:cs="Times New Roman"/>
                                        <w:i/>
                                        <w:iCs/>
                                        <w:sz w:val="18"/>
                                        <w:szCs w:val="18"/>
                                      </w:rPr>
                                    </w:pPr>
                                    <w:r w:rsidRPr="00526CCF">
                                      <w:rPr>
                                        <w:rFonts w:ascii="Times New Roman" w:hAnsi="Times New Roman" w:cs="Times New Roman"/>
                                        <w:i/>
                                        <w:iCs/>
                                        <w:sz w:val="18"/>
                                        <w:szCs w:val="18"/>
                                      </w:rPr>
                                      <w:t>Cancer-Specific Mortality</w:t>
                                    </w:r>
                                  </w:p>
                                </w:tc>
                              </w:tr>
                              <w:tr w:rsidR="00526CCF" w:rsidRPr="00526CCF" w14:paraId="7382AB5A" w14:textId="77777777" w:rsidTr="00AA257A">
                                <w:trPr>
                                  <w:trHeight w:val="259"/>
                                </w:trPr>
                                <w:tc>
                                  <w:tcPr>
                                    <w:tcW w:w="2317" w:type="dxa"/>
                                    <w:tcBorders>
                                      <w:bottom w:val="nil"/>
                                    </w:tcBorders>
                                    <w:noWrap/>
                                    <w:vAlign w:val="center"/>
                                    <w:hideMark/>
                                  </w:tcPr>
                                  <w:p w14:paraId="6F0255C2"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47A0F6F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52FA6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100A698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7 (0.44-1.72)</w:t>
                                    </w:r>
                                  </w:p>
                                </w:tc>
                                <w:tc>
                                  <w:tcPr>
                                    <w:tcW w:w="1716" w:type="dxa"/>
                                    <w:tcBorders>
                                      <w:bottom w:val="nil"/>
                                    </w:tcBorders>
                                    <w:noWrap/>
                                    <w:vAlign w:val="center"/>
                                    <w:hideMark/>
                                  </w:tcPr>
                                  <w:p w14:paraId="7A8020C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2 (0.46-1.46)</w:t>
                                    </w:r>
                                  </w:p>
                                </w:tc>
                                <w:tc>
                                  <w:tcPr>
                                    <w:tcW w:w="1916" w:type="dxa"/>
                                    <w:tcBorders>
                                      <w:bottom w:val="nil"/>
                                    </w:tcBorders>
                                    <w:noWrap/>
                                    <w:vAlign w:val="center"/>
                                    <w:hideMark/>
                                  </w:tcPr>
                                  <w:p w14:paraId="2077963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0 (0.67-2.54)</w:t>
                                    </w:r>
                                  </w:p>
                                </w:tc>
                                <w:tc>
                                  <w:tcPr>
                                    <w:tcW w:w="1816" w:type="dxa"/>
                                    <w:tcBorders>
                                      <w:bottom w:val="nil"/>
                                    </w:tcBorders>
                                    <w:noWrap/>
                                    <w:vAlign w:val="center"/>
                                    <w:hideMark/>
                                  </w:tcPr>
                                  <w:p w14:paraId="26C9AC5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3 (0.92-4.05)</w:t>
                                    </w:r>
                                  </w:p>
                                </w:tc>
                                <w:tc>
                                  <w:tcPr>
                                    <w:tcW w:w="1000" w:type="dxa"/>
                                    <w:tcBorders>
                                      <w:bottom w:val="nil"/>
                                    </w:tcBorders>
                                    <w:noWrap/>
                                    <w:vAlign w:val="center"/>
                                    <w:hideMark/>
                                  </w:tcPr>
                                  <w:p w14:paraId="21E57D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7C1D55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7 (1.03-1.</w:t>
                                    </w:r>
                                    <w:proofErr w:type="gramStart"/>
                                    <w:r w:rsidRPr="00526CCF">
                                      <w:rPr>
                                        <w:rFonts w:ascii="Times New Roman" w:hAnsi="Times New Roman" w:cs="Times New Roman"/>
                                        <w:color w:val="000000"/>
                                        <w:sz w:val="18"/>
                                        <w:szCs w:val="18"/>
                                      </w:rPr>
                                      <w:t>57)*</w:t>
                                    </w:r>
                                    <w:proofErr w:type="gramEnd"/>
                                  </w:p>
                                </w:tc>
                                <w:tc>
                                  <w:tcPr>
                                    <w:tcW w:w="1008" w:type="dxa"/>
                                    <w:tcBorders>
                                      <w:bottom w:val="nil"/>
                                    </w:tcBorders>
                                    <w:noWrap/>
                                    <w:vAlign w:val="center"/>
                                    <w:hideMark/>
                                  </w:tcPr>
                                  <w:p w14:paraId="0C6400E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58</w:t>
                                    </w:r>
                                  </w:p>
                                </w:tc>
                              </w:tr>
                              <w:tr w:rsidR="00526CCF" w:rsidRPr="00526CCF" w14:paraId="73BE6075" w14:textId="77777777" w:rsidTr="00AA257A">
                                <w:trPr>
                                  <w:trHeight w:val="259"/>
                                </w:trPr>
                                <w:tc>
                                  <w:tcPr>
                                    <w:tcW w:w="2317" w:type="dxa"/>
                                    <w:tcBorders>
                                      <w:top w:val="nil"/>
                                      <w:bottom w:val="nil"/>
                                    </w:tcBorders>
                                    <w:noWrap/>
                                    <w:vAlign w:val="center"/>
                                    <w:hideMark/>
                                  </w:tcPr>
                                  <w:p w14:paraId="76F47FF2"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1CDD689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750339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17B0CF1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8 (0.49-1.99)</w:t>
                                    </w:r>
                                  </w:p>
                                </w:tc>
                                <w:tc>
                                  <w:tcPr>
                                    <w:tcW w:w="1716" w:type="dxa"/>
                                    <w:tcBorders>
                                      <w:top w:val="nil"/>
                                      <w:bottom w:val="nil"/>
                                    </w:tcBorders>
                                    <w:noWrap/>
                                    <w:vAlign w:val="center"/>
                                    <w:hideMark/>
                                  </w:tcPr>
                                  <w:p w14:paraId="75065D4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3 (0.51-1.67)</w:t>
                                    </w:r>
                                  </w:p>
                                </w:tc>
                                <w:tc>
                                  <w:tcPr>
                                    <w:tcW w:w="1916" w:type="dxa"/>
                                    <w:tcBorders>
                                      <w:top w:val="nil"/>
                                      <w:bottom w:val="nil"/>
                                    </w:tcBorders>
                                    <w:noWrap/>
                                    <w:vAlign w:val="center"/>
                                    <w:hideMark/>
                                  </w:tcPr>
                                  <w:p w14:paraId="1035738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8 (0.70-2.71)</w:t>
                                    </w:r>
                                  </w:p>
                                </w:tc>
                                <w:tc>
                                  <w:tcPr>
                                    <w:tcW w:w="1816" w:type="dxa"/>
                                    <w:tcBorders>
                                      <w:top w:val="nil"/>
                                      <w:bottom w:val="nil"/>
                                    </w:tcBorders>
                                    <w:noWrap/>
                                    <w:vAlign w:val="center"/>
                                    <w:hideMark/>
                                  </w:tcPr>
                                  <w:p w14:paraId="6D9D593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7 (1.33-5.</w:t>
                                    </w:r>
                                    <w:proofErr w:type="gramStart"/>
                                    <w:r w:rsidRPr="00526CCF">
                                      <w:rPr>
                                        <w:rFonts w:ascii="Times New Roman" w:hAnsi="Times New Roman" w:cs="Times New Roman"/>
                                        <w:color w:val="000000"/>
                                        <w:sz w:val="18"/>
                                        <w:szCs w:val="18"/>
                                      </w:rPr>
                                      <w:t>80)*</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4874205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hideMark/>
                                  </w:tcPr>
                                  <w:p w14:paraId="2A08AA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50 (1.15-1.</w:t>
                                    </w:r>
                                    <w:proofErr w:type="gramStart"/>
                                    <w:r w:rsidRPr="00526CCF">
                                      <w:rPr>
                                        <w:rFonts w:ascii="Times New Roman" w:hAnsi="Times New Roman" w:cs="Times New Roman"/>
                                        <w:color w:val="000000"/>
                                        <w:sz w:val="18"/>
                                        <w:szCs w:val="18"/>
                                      </w:rPr>
                                      <w:t>9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2974752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w:t>
                                    </w:r>
                                  </w:p>
                                </w:tc>
                              </w:tr>
                              <w:tr w:rsidR="00526CCF" w:rsidRPr="00526CCF" w14:paraId="630D231E" w14:textId="77777777" w:rsidTr="00AA257A">
                                <w:trPr>
                                  <w:trHeight w:val="259"/>
                                </w:trPr>
                                <w:tc>
                                  <w:tcPr>
                                    <w:tcW w:w="2317" w:type="dxa"/>
                                    <w:tcBorders>
                                      <w:top w:val="nil"/>
                                      <w:bottom w:val="single" w:sz="4" w:space="0" w:color="auto"/>
                                    </w:tcBorders>
                                    <w:noWrap/>
                                    <w:vAlign w:val="center"/>
                                  </w:tcPr>
                                  <w:p w14:paraId="698750CD"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733C2AF"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C070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5CB6BE7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43-1.80)</w:t>
                                    </w:r>
                                  </w:p>
                                </w:tc>
                                <w:tc>
                                  <w:tcPr>
                                    <w:tcW w:w="1716" w:type="dxa"/>
                                    <w:tcBorders>
                                      <w:top w:val="nil"/>
                                      <w:bottom w:val="single" w:sz="4" w:space="0" w:color="auto"/>
                                    </w:tcBorders>
                                    <w:noWrap/>
                                    <w:vAlign w:val="center"/>
                                  </w:tcPr>
                                  <w:p w14:paraId="69B53E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2 (0.51-1.68)</w:t>
                                    </w:r>
                                  </w:p>
                                </w:tc>
                                <w:tc>
                                  <w:tcPr>
                                    <w:tcW w:w="1916" w:type="dxa"/>
                                    <w:tcBorders>
                                      <w:top w:val="nil"/>
                                      <w:bottom w:val="single" w:sz="4" w:space="0" w:color="auto"/>
                                    </w:tcBorders>
                                    <w:noWrap/>
                                    <w:vAlign w:val="center"/>
                                  </w:tcPr>
                                  <w:p w14:paraId="693571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5 (0.67-2.73)</w:t>
                                    </w:r>
                                  </w:p>
                                </w:tc>
                                <w:tc>
                                  <w:tcPr>
                                    <w:tcW w:w="1816" w:type="dxa"/>
                                    <w:tcBorders>
                                      <w:top w:val="nil"/>
                                      <w:bottom w:val="single" w:sz="4" w:space="0" w:color="auto"/>
                                    </w:tcBorders>
                                    <w:noWrap/>
                                    <w:vAlign w:val="center"/>
                                  </w:tcPr>
                                  <w:p w14:paraId="424CE0A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31-3.</w:t>
                                    </w:r>
                                    <w:proofErr w:type="gramStart"/>
                                    <w:r w:rsidRPr="00526CCF">
                                      <w:rPr>
                                        <w:rFonts w:ascii="Times New Roman" w:hAnsi="Times New Roman" w:cs="Times New Roman"/>
                                        <w:color w:val="000000"/>
                                        <w:sz w:val="18"/>
                                        <w:szCs w:val="18"/>
                                      </w:rPr>
                                      <w:t>78)*</w:t>
                                    </w:r>
                                    <w:proofErr w:type="gramEnd"/>
                                    <w:r w:rsidRPr="00526CCF">
                                      <w:rPr>
                                        <w:rFonts w:ascii="Times New Roman" w:hAnsi="Times New Roman" w:cs="Times New Roman"/>
                                        <w:color w:val="000000"/>
                                        <w:sz w:val="18"/>
                                        <w:szCs w:val="18"/>
                                      </w:rPr>
                                      <w:t>*</w:t>
                                    </w:r>
                                  </w:p>
                                </w:tc>
                                <w:tc>
                                  <w:tcPr>
                                    <w:tcW w:w="1000" w:type="dxa"/>
                                    <w:tcBorders>
                                      <w:top w:val="nil"/>
                                      <w:bottom w:val="single" w:sz="4" w:space="0" w:color="auto"/>
                                    </w:tcBorders>
                                    <w:noWrap/>
                                    <w:vAlign w:val="center"/>
                                  </w:tcPr>
                                  <w:p w14:paraId="1A5324C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02B6FC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6 (1.13-1.</w:t>
                                    </w:r>
                                    <w:proofErr w:type="gramStart"/>
                                    <w:r w:rsidRPr="00526CCF">
                                      <w:rPr>
                                        <w:rFonts w:ascii="Times New Roman" w:hAnsi="Times New Roman" w:cs="Times New Roman"/>
                                        <w:color w:val="000000"/>
                                        <w:sz w:val="18"/>
                                        <w:szCs w:val="18"/>
                                      </w:rPr>
                                      <w:t>6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410B216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w:t>
                                    </w:r>
                                  </w:p>
                                </w:tc>
                              </w:tr>
                              <w:tr w:rsidR="00526CCF" w:rsidRPr="00526CCF" w14:paraId="7EC543F9" w14:textId="77777777" w:rsidTr="00AA257A">
                                <w:trPr>
                                  <w:trHeight w:val="259"/>
                                </w:trPr>
                                <w:tc>
                                  <w:tcPr>
                                    <w:tcW w:w="2317" w:type="dxa"/>
                                    <w:tcBorders>
                                      <w:bottom w:val="nil"/>
                                    </w:tcBorders>
                                    <w:noWrap/>
                                    <w:vAlign w:val="center"/>
                                    <w:hideMark/>
                                  </w:tcPr>
                                  <w:p w14:paraId="0A09174F"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9CFEA4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85B3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E88D6C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9 (0.54-1.84)</w:t>
                                    </w:r>
                                  </w:p>
                                </w:tc>
                                <w:tc>
                                  <w:tcPr>
                                    <w:tcW w:w="1716" w:type="dxa"/>
                                    <w:tcBorders>
                                      <w:bottom w:val="nil"/>
                                    </w:tcBorders>
                                    <w:noWrap/>
                                    <w:vAlign w:val="center"/>
                                    <w:hideMark/>
                                  </w:tcPr>
                                  <w:p w14:paraId="22A42B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0.97-3.29)</w:t>
                                    </w:r>
                                  </w:p>
                                </w:tc>
                                <w:tc>
                                  <w:tcPr>
                                    <w:tcW w:w="1916" w:type="dxa"/>
                                    <w:tcBorders>
                                      <w:bottom w:val="nil"/>
                                    </w:tcBorders>
                                    <w:noWrap/>
                                    <w:vAlign w:val="center"/>
                                    <w:hideMark/>
                                  </w:tcPr>
                                  <w:p w14:paraId="0F1CB88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9 (0.70-2.78)</w:t>
                                    </w:r>
                                  </w:p>
                                </w:tc>
                                <w:tc>
                                  <w:tcPr>
                                    <w:tcW w:w="1816" w:type="dxa"/>
                                    <w:tcBorders>
                                      <w:bottom w:val="nil"/>
                                    </w:tcBorders>
                                    <w:noWrap/>
                                    <w:vAlign w:val="center"/>
                                    <w:hideMark/>
                                  </w:tcPr>
                                  <w:p w14:paraId="5BDFF14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0 (1.36-5.</w:t>
                                    </w:r>
                                    <w:proofErr w:type="gramStart"/>
                                    <w:r w:rsidRPr="00526CCF">
                                      <w:rPr>
                                        <w:rFonts w:ascii="Times New Roman" w:hAnsi="Times New Roman" w:cs="Times New Roman"/>
                                        <w:color w:val="000000"/>
                                        <w:sz w:val="18"/>
                                        <w:szCs w:val="18"/>
                                      </w:rPr>
                                      <w:t>37)*</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3939042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bottom w:val="nil"/>
                                    </w:tcBorders>
                                    <w:noWrap/>
                                    <w:vAlign w:val="center"/>
                                    <w:hideMark/>
                                  </w:tcPr>
                                  <w:p w14:paraId="5B60CBD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4 (1.07-1.</w:t>
                                    </w:r>
                                    <w:proofErr w:type="gramStart"/>
                                    <w:r w:rsidRPr="00526CCF">
                                      <w:rPr>
                                        <w:rFonts w:ascii="Times New Roman" w:hAnsi="Times New Roman" w:cs="Times New Roman"/>
                                        <w:color w:val="000000"/>
                                        <w:sz w:val="18"/>
                                        <w:szCs w:val="18"/>
                                      </w:rPr>
                                      <w:t>44)*</w:t>
                                    </w:r>
                                    <w:proofErr w:type="gramEnd"/>
                                    <w:r w:rsidRPr="00526CCF">
                                      <w:rPr>
                                        <w:rFonts w:ascii="Times New Roman" w:hAnsi="Times New Roman" w:cs="Times New Roman"/>
                                        <w:color w:val="000000"/>
                                        <w:sz w:val="18"/>
                                        <w:szCs w:val="18"/>
                                      </w:rPr>
                                      <w:t>*</w:t>
                                    </w:r>
                                  </w:p>
                                </w:tc>
                                <w:tc>
                                  <w:tcPr>
                                    <w:tcW w:w="1008" w:type="dxa"/>
                                    <w:tcBorders>
                                      <w:bottom w:val="nil"/>
                                    </w:tcBorders>
                                    <w:noWrap/>
                                    <w:vAlign w:val="center"/>
                                    <w:hideMark/>
                                  </w:tcPr>
                                  <w:p w14:paraId="2B79E7F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10</w:t>
                                    </w:r>
                                  </w:p>
                                </w:tc>
                              </w:tr>
                              <w:tr w:rsidR="00526CCF" w:rsidRPr="00526CCF" w14:paraId="737C226A" w14:textId="77777777" w:rsidTr="00AA257A">
                                <w:trPr>
                                  <w:trHeight w:val="259"/>
                                </w:trPr>
                                <w:tc>
                                  <w:tcPr>
                                    <w:tcW w:w="2317" w:type="dxa"/>
                                    <w:tcBorders>
                                      <w:top w:val="nil"/>
                                      <w:bottom w:val="nil"/>
                                    </w:tcBorders>
                                    <w:noWrap/>
                                    <w:vAlign w:val="center"/>
                                  </w:tcPr>
                                  <w:p w14:paraId="70CDA5B5"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1C5B138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6D0814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A01AE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7 (0.65-2.46)</w:t>
                                    </w:r>
                                  </w:p>
                                </w:tc>
                                <w:tc>
                                  <w:tcPr>
                                    <w:tcW w:w="1716" w:type="dxa"/>
                                    <w:tcBorders>
                                      <w:top w:val="nil"/>
                                      <w:bottom w:val="nil"/>
                                    </w:tcBorders>
                                    <w:noWrap/>
                                    <w:vAlign w:val="center"/>
                                  </w:tcPr>
                                  <w:p w14:paraId="5D8C0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8 (1.10-3.</w:t>
                                    </w:r>
                                    <w:proofErr w:type="gramStart"/>
                                    <w:r w:rsidRPr="00526CCF">
                                      <w:rPr>
                                        <w:rFonts w:ascii="Times New Roman" w:hAnsi="Times New Roman" w:cs="Times New Roman"/>
                                        <w:color w:val="000000"/>
                                        <w:sz w:val="18"/>
                                        <w:szCs w:val="18"/>
                                      </w:rPr>
                                      <w:t>94)*</w:t>
                                    </w:r>
                                    <w:proofErr w:type="gramEnd"/>
                                  </w:p>
                                </w:tc>
                                <w:tc>
                                  <w:tcPr>
                                    <w:tcW w:w="1916" w:type="dxa"/>
                                    <w:tcBorders>
                                      <w:top w:val="nil"/>
                                      <w:bottom w:val="nil"/>
                                    </w:tcBorders>
                                    <w:noWrap/>
                                    <w:vAlign w:val="center"/>
                                  </w:tcPr>
                                  <w:p w14:paraId="6048A47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0.87-3.89)</w:t>
                                    </w:r>
                                  </w:p>
                                </w:tc>
                                <w:tc>
                                  <w:tcPr>
                                    <w:tcW w:w="1816" w:type="dxa"/>
                                    <w:tcBorders>
                                      <w:top w:val="nil"/>
                                      <w:bottom w:val="nil"/>
                                    </w:tcBorders>
                                    <w:noWrap/>
                                    <w:vAlign w:val="center"/>
                                  </w:tcPr>
                                  <w:p w14:paraId="5DDA4E0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95 (1.40-6.</w:t>
                                    </w:r>
                                    <w:proofErr w:type="gramStart"/>
                                    <w:r w:rsidRPr="00526CCF">
                                      <w:rPr>
                                        <w:rFonts w:ascii="Times New Roman" w:hAnsi="Times New Roman" w:cs="Times New Roman"/>
                                        <w:color w:val="000000"/>
                                        <w:sz w:val="18"/>
                                        <w:szCs w:val="18"/>
                                      </w:rPr>
                                      <w:t>22)*</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AEF885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724DE40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6 (1.09-1.</w:t>
                                    </w:r>
                                    <w:proofErr w:type="gramStart"/>
                                    <w:r w:rsidRPr="00526CCF">
                                      <w:rPr>
                                        <w:rFonts w:ascii="Times New Roman" w:hAnsi="Times New Roman" w:cs="Times New Roman"/>
                                        <w:color w:val="000000"/>
                                        <w:sz w:val="18"/>
                                        <w:szCs w:val="18"/>
                                      </w:rPr>
                                      <w:t>46)*</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132588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044D96AA" w14:textId="77777777" w:rsidTr="00AA257A">
                                <w:trPr>
                                  <w:trHeight w:val="259"/>
                                </w:trPr>
                                <w:tc>
                                  <w:tcPr>
                                    <w:tcW w:w="2317" w:type="dxa"/>
                                    <w:tcBorders>
                                      <w:top w:val="nil"/>
                                      <w:bottom w:val="single" w:sz="4" w:space="0" w:color="auto"/>
                                    </w:tcBorders>
                                    <w:noWrap/>
                                    <w:vAlign w:val="center"/>
                                  </w:tcPr>
                                  <w:p w14:paraId="7C412CB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6B5E9F7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8193A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F493B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1 (0.62-2.36)</w:t>
                                    </w:r>
                                  </w:p>
                                </w:tc>
                                <w:tc>
                                  <w:tcPr>
                                    <w:tcW w:w="1716" w:type="dxa"/>
                                    <w:tcBorders>
                                      <w:top w:val="nil"/>
                                      <w:bottom w:val="single" w:sz="4" w:space="0" w:color="auto"/>
                                    </w:tcBorders>
                                    <w:noWrap/>
                                    <w:vAlign w:val="center"/>
                                  </w:tcPr>
                                  <w:p w14:paraId="43D2D1D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12 (1.07-4.</w:t>
                                    </w:r>
                                    <w:proofErr w:type="gramStart"/>
                                    <w:r w:rsidRPr="00526CCF">
                                      <w:rPr>
                                        <w:rFonts w:ascii="Times New Roman" w:hAnsi="Times New Roman" w:cs="Times New Roman"/>
                                        <w:color w:val="000000"/>
                                        <w:sz w:val="18"/>
                                        <w:szCs w:val="18"/>
                                      </w:rPr>
                                      <w:t>20)*</w:t>
                                    </w:r>
                                    <w:proofErr w:type="gramEnd"/>
                                  </w:p>
                                </w:tc>
                                <w:tc>
                                  <w:tcPr>
                                    <w:tcW w:w="1916" w:type="dxa"/>
                                    <w:tcBorders>
                                      <w:top w:val="nil"/>
                                      <w:bottom w:val="single" w:sz="4" w:space="0" w:color="auto"/>
                                    </w:tcBorders>
                                    <w:noWrap/>
                                    <w:vAlign w:val="center"/>
                                  </w:tcPr>
                                  <w:p w14:paraId="09C98F6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72 (0.81-3.65)</w:t>
                                    </w:r>
                                  </w:p>
                                </w:tc>
                                <w:tc>
                                  <w:tcPr>
                                    <w:tcW w:w="1816" w:type="dxa"/>
                                    <w:tcBorders>
                                      <w:top w:val="nil"/>
                                      <w:bottom w:val="single" w:sz="4" w:space="0" w:color="auto"/>
                                    </w:tcBorders>
                                    <w:noWrap/>
                                    <w:vAlign w:val="center"/>
                                  </w:tcPr>
                                  <w:p w14:paraId="148F62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15-4.</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5BB8E0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1*</w:t>
                                    </w:r>
                                  </w:p>
                                </w:tc>
                                <w:tc>
                                  <w:tcPr>
                                    <w:tcW w:w="1816" w:type="dxa"/>
                                    <w:tcBorders>
                                      <w:top w:val="nil"/>
                                      <w:bottom w:val="single" w:sz="4" w:space="0" w:color="auto"/>
                                    </w:tcBorders>
                                    <w:noWrap/>
                                    <w:vAlign w:val="center"/>
                                  </w:tcPr>
                                  <w:p w14:paraId="5E794D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6 (1.00-1.</w:t>
                                    </w:r>
                                    <w:proofErr w:type="gramStart"/>
                                    <w:r w:rsidRPr="00526CCF">
                                      <w:rPr>
                                        <w:rFonts w:ascii="Times New Roman" w:hAnsi="Times New Roman" w:cs="Times New Roman"/>
                                        <w:color w:val="000000"/>
                                        <w:sz w:val="18"/>
                                        <w:szCs w:val="18"/>
                                      </w:rPr>
                                      <w:t>34)*</w:t>
                                    </w:r>
                                    <w:proofErr w:type="gramEnd"/>
                                  </w:p>
                                </w:tc>
                                <w:tc>
                                  <w:tcPr>
                                    <w:tcW w:w="1008" w:type="dxa"/>
                                    <w:tcBorders>
                                      <w:top w:val="nil"/>
                                      <w:bottom w:val="single" w:sz="4" w:space="0" w:color="auto"/>
                                    </w:tcBorders>
                                    <w:noWrap/>
                                    <w:vAlign w:val="center"/>
                                  </w:tcPr>
                                  <w:p w14:paraId="6E95CFB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8</w:t>
                                    </w:r>
                                  </w:p>
                                </w:tc>
                              </w:tr>
                              <w:tr w:rsidR="00526CCF" w:rsidRPr="00526CCF" w14:paraId="51ED2662" w14:textId="77777777" w:rsidTr="00AA257A">
                                <w:trPr>
                                  <w:trHeight w:val="259"/>
                                </w:trPr>
                                <w:tc>
                                  <w:tcPr>
                                    <w:tcW w:w="2317" w:type="dxa"/>
                                    <w:tcBorders>
                                      <w:bottom w:val="nil"/>
                                    </w:tcBorders>
                                    <w:noWrap/>
                                    <w:vAlign w:val="center"/>
                                  </w:tcPr>
                                  <w:p w14:paraId="2F99B7D3"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tcPr>
                                  <w:p w14:paraId="372DD8BE"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74E0C89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6E7D15D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4 (0.39-1.06)</w:t>
                                    </w:r>
                                  </w:p>
                                </w:tc>
                                <w:tc>
                                  <w:tcPr>
                                    <w:tcW w:w="1716" w:type="dxa"/>
                                    <w:tcBorders>
                                      <w:bottom w:val="nil"/>
                                    </w:tcBorders>
                                    <w:noWrap/>
                                    <w:vAlign w:val="center"/>
                                  </w:tcPr>
                                  <w:p w14:paraId="4FBB94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3 (0.30-0.</w:t>
                                    </w:r>
                                    <w:proofErr w:type="gramStart"/>
                                    <w:r w:rsidRPr="00526CCF">
                                      <w:rPr>
                                        <w:rFonts w:ascii="Times New Roman" w:hAnsi="Times New Roman" w:cs="Times New Roman"/>
                                        <w:color w:val="000000"/>
                                        <w:sz w:val="18"/>
                                        <w:szCs w:val="18"/>
                                      </w:rPr>
                                      <w:t>92)*</w:t>
                                    </w:r>
                                    <w:proofErr w:type="gramEnd"/>
                                  </w:p>
                                </w:tc>
                                <w:tc>
                                  <w:tcPr>
                                    <w:tcW w:w="1916" w:type="dxa"/>
                                    <w:tcBorders>
                                      <w:bottom w:val="nil"/>
                                    </w:tcBorders>
                                    <w:noWrap/>
                                    <w:vAlign w:val="center"/>
                                  </w:tcPr>
                                  <w:p w14:paraId="6A4373E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31-1.80)</w:t>
                                    </w:r>
                                  </w:p>
                                </w:tc>
                                <w:tc>
                                  <w:tcPr>
                                    <w:tcW w:w="1816" w:type="dxa"/>
                                    <w:tcBorders>
                                      <w:bottom w:val="nil"/>
                                    </w:tcBorders>
                                    <w:noWrap/>
                                    <w:vAlign w:val="center"/>
                                  </w:tcPr>
                                  <w:p w14:paraId="38C27AE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8 (0.45-1.37)</w:t>
                                    </w:r>
                                  </w:p>
                                </w:tc>
                                <w:tc>
                                  <w:tcPr>
                                    <w:tcW w:w="1000" w:type="dxa"/>
                                    <w:tcBorders>
                                      <w:bottom w:val="nil"/>
                                    </w:tcBorders>
                                    <w:noWrap/>
                                    <w:vAlign w:val="center"/>
                                  </w:tcPr>
                                  <w:p w14:paraId="17F2A24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8</w:t>
                                    </w:r>
                                  </w:p>
                                </w:tc>
                                <w:tc>
                                  <w:tcPr>
                                    <w:tcW w:w="1816" w:type="dxa"/>
                                    <w:tcBorders>
                                      <w:bottom w:val="nil"/>
                                    </w:tcBorders>
                                    <w:noWrap/>
                                    <w:vAlign w:val="center"/>
                                  </w:tcPr>
                                  <w:p w14:paraId="524933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 (0.70-1.29)</w:t>
                                    </w:r>
                                  </w:p>
                                </w:tc>
                                <w:tc>
                                  <w:tcPr>
                                    <w:tcW w:w="1008" w:type="dxa"/>
                                    <w:tcBorders>
                                      <w:bottom w:val="nil"/>
                                    </w:tcBorders>
                                    <w:noWrap/>
                                    <w:vAlign w:val="center"/>
                                  </w:tcPr>
                                  <w:p w14:paraId="5D45983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33683A75" w14:textId="77777777" w:rsidTr="00AA257A">
                                <w:trPr>
                                  <w:trHeight w:val="259"/>
                                </w:trPr>
                                <w:tc>
                                  <w:tcPr>
                                    <w:tcW w:w="2317" w:type="dxa"/>
                                    <w:tcBorders>
                                      <w:top w:val="nil"/>
                                      <w:bottom w:val="nil"/>
                                    </w:tcBorders>
                                    <w:noWrap/>
                                    <w:vAlign w:val="center"/>
                                  </w:tcPr>
                                  <w:p w14:paraId="11E6647B"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4EA9853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58689A9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3FFEBC1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0 (0.43-1.13)</w:t>
                                    </w:r>
                                  </w:p>
                                </w:tc>
                                <w:tc>
                                  <w:tcPr>
                                    <w:tcW w:w="1716" w:type="dxa"/>
                                    <w:tcBorders>
                                      <w:top w:val="nil"/>
                                      <w:bottom w:val="nil"/>
                                    </w:tcBorders>
                                    <w:noWrap/>
                                    <w:vAlign w:val="center"/>
                                  </w:tcPr>
                                  <w:p w14:paraId="2A828B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0 (0.33-1.12)</w:t>
                                    </w:r>
                                  </w:p>
                                </w:tc>
                                <w:tc>
                                  <w:tcPr>
                                    <w:tcW w:w="1916" w:type="dxa"/>
                                    <w:tcBorders>
                                      <w:top w:val="nil"/>
                                      <w:bottom w:val="nil"/>
                                    </w:tcBorders>
                                    <w:noWrap/>
                                    <w:vAlign w:val="center"/>
                                  </w:tcPr>
                                  <w:p w14:paraId="6D215E5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4 (0.45-2.44)</w:t>
                                    </w:r>
                                  </w:p>
                                </w:tc>
                                <w:tc>
                                  <w:tcPr>
                                    <w:tcW w:w="1816" w:type="dxa"/>
                                    <w:tcBorders>
                                      <w:top w:val="nil"/>
                                      <w:bottom w:val="nil"/>
                                    </w:tcBorders>
                                    <w:noWrap/>
                                    <w:vAlign w:val="center"/>
                                  </w:tcPr>
                                  <w:p w14:paraId="342CFD2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1 (0.54-1.54)</w:t>
                                    </w:r>
                                  </w:p>
                                </w:tc>
                                <w:tc>
                                  <w:tcPr>
                                    <w:tcW w:w="1000" w:type="dxa"/>
                                    <w:tcBorders>
                                      <w:top w:val="nil"/>
                                      <w:bottom w:val="nil"/>
                                    </w:tcBorders>
                                    <w:noWrap/>
                                    <w:vAlign w:val="center"/>
                                  </w:tcPr>
                                  <w:p w14:paraId="3CF8C15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w:t>
                                    </w:r>
                                  </w:p>
                                </w:tc>
                                <w:tc>
                                  <w:tcPr>
                                    <w:tcW w:w="1816" w:type="dxa"/>
                                    <w:tcBorders>
                                      <w:top w:val="nil"/>
                                      <w:bottom w:val="nil"/>
                                    </w:tcBorders>
                                    <w:noWrap/>
                                    <w:vAlign w:val="center"/>
                                  </w:tcPr>
                                  <w:p w14:paraId="2E1F2B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78-1.34)</w:t>
                                    </w:r>
                                  </w:p>
                                </w:tc>
                                <w:tc>
                                  <w:tcPr>
                                    <w:tcW w:w="1008" w:type="dxa"/>
                                    <w:tcBorders>
                                      <w:top w:val="nil"/>
                                      <w:bottom w:val="nil"/>
                                    </w:tcBorders>
                                    <w:noWrap/>
                                    <w:vAlign w:val="center"/>
                                  </w:tcPr>
                                  <w:p w14:paraId="7CC8837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6</w:t>
                                    </w:r>
                                  </w:p>
                                </w:tc>
                              </w:tr>
                              <w:tr w:rsidR="00526CCF" w:rsidRPr="00526CCF" w14:paraId="50BC2DC6" w14:textId="77777777" w:rsidTr="00AA257A">
                                <w:trPr>
                                  <w:trHeight w:val="259"/>
                                </w:trPr>
                                <w:tc>
                                  <w:tcPr>
                                    <w:tcW w:w="2317" w:type="dxa"/>
                                    <w:tcBorders>
                                      <w:top w:val="nil"/>
                                      <w:bottom w:val="single" w:sz="4" w:space="0" w:color="auto"/>
                                    </w:tcBorders>
                                    <w:noWrap/>
                                    <w:vAlign w:val="center"/>
                                  </w:tcPr>
                                  <w:p w14:paraId="40976642"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B3ABDF5"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961A8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04845B3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3 (0.44-1.21)</w:t>
                                    </w:r>
                                  </w:p>
                                </w:tc>
                                <w:tc>
                                  <w:tcPr>
                                    <w:tcW w:w="1716" w:type="dxa"/>
                                    <w:tcBorders>
                                      <w:top w:val="nil"/>
                                      <w:bottom w:val="single" w:sz="4" w:space="0" w:color="auto"/>
                                    </w:tcBorders>
                                    <w:noWrap/>
                                    <w:vAlign w:val="center"/>
                                  </w:tcPr>
                                  <w:p w14:paraId="64AB8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3 (0.33-1.20)</w:t>
                                    </w:r>
                                  </w:p>
                                </w:tc>
                                <w:tc>
                                  <w:tcPr>
                                    <w:tcW w:w="1916" w:type="dxa"/>
                                    <w:tcBorders>
                                      <w:top w:val="nil"/>
                                      <w:bottom w:val="single" w:sz="4" w:space="0" w:color="auto"/>
                                    </w:tcBorders>
                                    <w:noWrap/>
                                    <w:vAlign w:val="center"/>
                                  </w:tcPr>
                                  <w:p w14:paraId="23BA281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1)</w:t>
                                    </w:r>
                                  </w:p>
                                </w:tc>
                                <w:tc>
                                  <w:tcPr>
                                    <w:tcW w:w="1816" w:type="dxa"/>
                                    <w:tcBorders>
                                      <w:top w:val="nil"/>
                                      <w:bottom w:val="single" w:sz="4" w:space="0" w:color="auto"/>
                                    </w:tcBorders>
                                    <w:noWrap/>
                                    <w:vAlign w:val="center"/>
                                  </w:tcPr>
                                  <w:p w14:paraId="379FC7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0)</w:t>
                                    </w:r>
                                  </w:p>
                                </w:tc>
                                <w:tc>
                                  <w:tcPr>
                                    <w:tcW w:w="1000" w:type="dxa"/>
                                    <w:tcBorders>
                                      <w:top w:val="nil"/>
                                      <w:bottom w:val="single" w:sz="4" w:space="0" w:color="auto"/>
                                    </w:tcBorders>
                                    <w:noWrap/>
                                    <w:vAlign w:val="center"/>
                                  </w:tcPr>
                                  <w:p w14:paraId="07C0E31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9</w:t>
                                    </w:r>
                                  </w:p>
                                </w:tc>
                                <w:tc>
                                  <w:tcPr>
                                    <w:tcW w:w="1816" w:type="dxa"/>
                                    <w:tcBorders>
                                      <w:top w:val="nil"/>
                                      <w:bottom w:val="single" w:sz="4" w:space="0" w:color="auto"/>
                                    </w:tcBorders>
                                    <w:noWrap/>
                                    <w:vAlign w:val="center"/>
                                  </w:tcPr>
                                  <w:p w14:paraId="0DD46DC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6 (0.76-1.22)</w:t>
                                    </w:r>
                                  </w:p>
                                </w:tc>
                                <w:tc>
                                  <w:tcPr>
                                    <w:tcW w:w="1008" w:type="dxa"/>
                                    <w:tcBorders>
                                      <w:top w:val="nil"/>
                                      <w:bottom w:val="single" w:sz="4" w:space="0" w:color="auto"/>
                                    </w:tcBorders>
                                    <w:noWrap/>
                                    <w:vAlign w:val="center"/>
                                  </w:tcPr>
                                  <w:p w14:paraId="29843A4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2</w:t>
                                    </w:r>
                                  </w:p>
                                </w:tc>
                              </w:tr>
                              <w:tr w:rsidR="00526CCF" w:rsidRPr="00526CCF" w14:paraId="6BE4CE8F" w14:textId="77777777" w:rsidTr="00AA257A">
                                <w:trPr>
                                  <w:trHeight w:val="259"/>
                                </w:trPr>
                                <w:tc>
                                  <w:tcPr>
                                    <w:tcW w:w="2317" w:type="dxa"/>
                                    <w:tcBorders>
                                      <w:bottom w:val="nil"/>
                                    </w:tcBorders>
                                    <w:noWrap/>
                                    <w:vAlign w:val="center"/>
                                  </w:tcPr>
                                  <w:p w14:paraId="5E34F46C"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091B7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614770F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CC5080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3-2.37)</w:t>
                                    </w:r>
                                  </w:p>
                                </w:tc>
                                <w:tc>
                                  <w:tcPr>
                                    <w:tcW w:w="1716" w:type="dxa"/>
                                    <w:tcBorders>
                                      <w:bottom w:val="nil"/>
                                    </w:tcBorders>
                                    <w:noWrap/>
                                    <w:vAlign w:val="center"/>
                                  </w:tcPr>
                                  <w:p w14:paraId="7DD292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 (0.22-1.05)</w:t>
                                    </w:r>
                                  </w:p>
                                </w:tc>
                                <w:tc>
                                  <w:tcPr>
                                    <w:tcW w:w="1916" w:type="dxa"/>
                                    <w:tcBorders>
                                      <w:bottom w:val="nil"/>
                                    </w:tcBorders>
                                    <w:noWrap/>
                                    <w:vAlign w:val="center"/>
                                  </w:tcPr>
                                  <w:p w14:paraId="123E65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9-1.98)</w:t>
                                    </w:r>
                                  </w:p>
                                </w:tc>
                                <w:tc>
                                  <w:tcPr>
                                    <w:tcW w:w="1816" w:type="dxa"/>
                                    <w:tcBorders>
                                      <w:bottom w:val="nil"/>
                                    </w:tcBorders>
                                    <w:noWrap/>
                                    <w:vAlign w:val="center"/>
                                  </w:tcPr>
                                  <w:p w14:paraId="7EC2C6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0 (0.22-1.17)</w:t>
                                    </w:r>
                                  </w:p>
                                </w:tc>
                                <w:tc>
                                  <w:tcPr>
                                    <w:tcW w:w="1000" w:type="dxa"/>
                                    <w:tcBorders>
                                      <w:bottom w:val="nil"/>
                                    </w:tcBorders>
                                    <w:noWrap/>
                                    <w:vAlign w:val="center"/>
                                  </w:tcPr>
                                  <w:p w14:paraId="113A553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5</w:t>
                                    </w:r>
                                  </w:p>
                                </w:tc>
                                <w:tc>
                                  <w:tcPr>
                                    <w:tcW w:w="1816" w:type="dxa"/>
                                    <w:tcBorders>
                                      <w:bottom w:val="nil"/>
                                    </w:tcBorders>
                                    <w:noWrap/>
                                    <w:vAlign w:val="center"/>
                                  </w:tcPr>
                                  <w:p w14:paraId="05E3EBF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1-1.08)</w:t>
                                    </w:r>
                                  </w:p>
                                </w:tc>
                                <w:tc>
                                  <w:tcPr>
                                    <w:tcW w:w="1008" w:type="dxa"/>
                                    <w:tcBorders>
                                      <w:bottom w:val="nil"/>
                                    </w:tcBorders>
                                    <w:noWrap/>
                                    <w:vAlign w:val="center"/>
                                  </w:tcPr>
                                  <w:p w14:paraId="13DEF8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2</w:t>
                                    </w:r>
                                  </w:p>
                                </w:tc>
                              </w:tr>
                              <w:tr w:rsidR="00526CCF" w:rsidRPr="00526CCF" w14:paraId="57C364E3" w14:textId="77777777" w:rsidTr="00AA257A">
                                <w:trPr>
                                  <w:trHeight w:val="259"/>
                                </w:trPr>
                                <w:tc>
                                  <w:tcPr>
                                    <w:tcW w:w="2317" w:type="dxa"/>
                                    <w:tcBorders>
                                      <w:top w:val="nil"/>
                                      <w:bottom w:val="nil"/>
                                    </w:tcBorders>
                                    <w:noWrap/>
                                    <w:vAlign w:val="center"/>
                                  </w:tcPr>
                                  <w:p w14:paraId="43D544D3"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67BE3C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082A938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469DA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1 (0.27-1.85)</w:t>
                                    </w:r>
                                  </w:p>
                                </w:tc>
                                <w:tc>
                                  <w:tcPr>
                                    <w:tcW w:w="1716" w:type="dxa"/>
                                    <w:tcBorders>
                                      <w:top w:val="nil"/>
                                      <w:bottom w:val="nil"/>
                                    </w:tcBorders>
                                    <w:noWrap/>
                                    <w:vAlign w:val="center"/>
                                  </w:tcPr>
                                  <w:p w14:paraId="4BE435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3 (0.20-0.</w:t>
                                    </w:r>
                                    <w:proofErr w:type="gramStart"/>
                                    <w:r w:rsidRPr="00526CCF">
                                      <w:rPr>
                                        <w:rFonts w:ascii="Times New Roman" w:hAnsi="Times New Roman" w:cs="Times New Roman"/>
                                        <w:color w:val="000000"/>
                                        <w:sz w:val="18"/>
                                        <w:szCs w:val="18"/>
                                      </w:rPr>
                                      <w:t>92)*</w:t>
                                    </w:r>
                                    <w:proofErr w:type="gramEnd"/>
                                  </w:p>
                                </w:tc>
                                <w:tc>
                                  <w:tcPr>
                                    <w:tcW w:w="1916" w:type="dxa"/>
                                    <w:tcBorders>
                                      <w:top w:val="nil"/>
                                      <w:bottom w:val="nil"/>
                                    </w:tcBorders>
                                    <w:noWrap/>
                                    <w:vAlign w:val="center"/>
                                  </w:tcPr>
                                  <w:p w14:paraId="0CF30B4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 (0.33-1.44)</w:t>
                                    </w:r>
                                  </w:p>
                                </w:tc>
                                <w:tc>
                                  <w:tcPr>
                                    <w:tcW w:w="1816" w:type="dxa"/>
                                    <w:tcBorders>
                                      <w:top w:val="nil"/>
                                      <w:bottom w:val="nil"/>
                                    </w:tcBorders>
                                    <w:noWrap/>
                                    <w:vAlign w:val="center"/>
                                  </w:tcPr>
                                  <w:p w14:paraId="6304217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7 (0.17-0.</w:t>
                                    </w:r>
                                    <w:proofErr w:type="gramStart"/>
                                    <w:r w:rsidRPr="00526CCF">
                                      <w:rPr>
                                        <w:rFonts w:ascii="Times New Roman" w:hAnsi="Times New Roman" w:cs="Times New Roman"/>
                                        <w:color w:val="000000"/>
                                        <w:sz w:val="18"/>
                                        <w:szCs w:val="18"/>
                                      </w:rPr>
                                      <w:t>83)*</w:t>
                                    </w:r>
                                    <w:proofErr w:type="gramEnd"/>
                                  </w:p>
                                </w:tc>
                                <w:tc>
                                  <w:tcPr>
                                    <w:tcW w:w="1000" w:type="dxa"/>
                                    <w:tcBorders>
                                      <w:top w:val="nil"/>
                                      <w:bottom w:val="nil"/>
                                    </w:tcBorders>
                                    <w:noWrap/>
                                    <w:vAlign w:val="center"/>
                                  </w:tcPr>
                                  <w:p w14:paraId="3083E1E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tcPr>
                                  <w:p w14:paraId="4E7E9D2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9 (0.65-0.</w:t>
                                    </w:r>
                                    <w:proofErr w:type="gramStart"/>
                                    <w:r w:rsidRPr="00526CCF">
                                      <w:rPr>
                                        <w:rFonts w:ascii="Times New Roman" w:hAnsi="Times New Roman" w:cs="Times New Roman"/>
                                        <w:color w:val="000000"/>
                                        <w:sz w:val="18"/>
                                        <w:szCs w:val="18"/>
                                      </w:rPr>
                                      <w:t>97)*</w:t>
                                    </w:r>
                                    <w:proofErr w:type="gramEnd"/>
                                  </w:p>
                                </w:tc>
                                <w:tc>
                                  <w:tcPr>
                                    <w:tcW w:w="1008" w:type="dxa"/>
                                    <w:tcBorders>
                                      <w:top w:val="nil"/>
                                      <w:bottom w:val="nil"/>
                                    </w:tcBorders>
                                    <w:noWrap/>
                                    <w:vAlign w:val="center"/>
                                  </w:tcPr>
                                  <w:p w14:paraId="6A5EF3F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w:t>
                                    </w:r>
                                  </w:p>
                                </w:tc>
                              </w:tr>
                              <w:tr w:rsidR="00526CCF" w:rsidRPr="00526CCF" w14:paraId="567D81C6" w14:textId="77777777" w:rsidTr="00AA257A">
                                <w:trPr>
                                  <w:trHeight w:val="259"/>
                                </w:trPr>
                                <w:tc>
                                  <w:tcPr>
                                    <w:tcW w:w="2317" w:type="dxa"/>
                                    <w:tcBorders>
                                      <w:top w:val="nil"/>
                                    </w:tcBorders>
                                    <w:noWrap/>
                                    <w:vAlign w:val="center"/>
                                  </w:tcPr>
                                  <w:p w14:paraId="7E023DD7"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370B581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93F554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1DB766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38-1.74)</w:t>
                                    </w:r>
                                  </w:p>
                                </w:tc>
                                <w:tc>
                                  <w:tcPr>
                                    <w:tcW w:w="1716" w:type="dxa"/>
                                    <w:tcBorders>
                                      <w:top w:val="nil"/>
                                    </w:tcBorders>
                                    <w:noWrap/>
                                    <w:vAlign w:val="center"/>
                                  </w:tcPr>
                                  <w:p w14:paraId="1FDE51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2 (0.30-0.</w:t>
                                    </w:r>
                                    <w:proofErr w:type="gramStart"/>
                                    <w:r w:rsidRPr="00526CCF">
                                      <w:rPr>
                                        <w:rFonts w:ascii="Times New Roman" w:hAnsi="Times New Roman" w:cs="Times New Roman"/>
                                        <w:color w:val="000000"/>
                                        <w:sz w:val="18"/>
                                        <w:szCs w:val="18"/>
                                      </w:rPr>
                                      <w:t>89)*</w:t>
                                    </w:r>
                                    <w:proofErr w:type="gramEnd"/>
                                  </w:p>
                                </w:tc>
                                <w:tc>
                                  <w:tcPr>
                                    <w:tcW w:w="1916" w:type="dxa"/>
                                    <w:tcBorders>
                                      <w:top w:val="nil"/>
                                    </w:tcBorders>
                                    <w:noWrap/>
                                    <w:vAlign w:val="center"/>
                                  </w:tcPr>
                                  <w:p w14:paraId="2EDE0EC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3-1.35)</w:t>
                                    </w:r>
                                  </w:p>
                                </w:tc>
                                <w:tc>
                                  <w:tcPr>
                                    <w:tcW w:w="1816" w:type="dxa"/>
                                    <w:tcBorders>
                                      <w:top w:val="nil"/>
                                    </w:tcBorders>
                                    <w:noWrap/>
                                    <w:vAlign w:val="center"/>
                                  </w:tcPr>
                                  <w:p w14:paraId="17EAE9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4 (0.25-0.</w:t>
                                    </w:r>
                                    <w:proofErr w:type="gramStart"/>
                                    <w:r w:rsidRPr="00526CCF">
                                      <w:rPr>
                                        <w:rFonts w:ascii="Times New Roman" w:hAnsi="Times New Roman" w:cs="Times New Roman"/>
                                        <w:color w:val="000000"/>
                                        <w:sz w:val="18"/>
                                        <w:szCs w:val="18"/>
                                      </w:rPr>
                                      <w:t>77)*</w:t>
                                    </w:r>
                                    <w:proofErr w:type="gramEnd"/>
                                    <w:r w:rsidRPr="00526CCF">
                                      <w:rPr>
                                        <w:rFonts w:ascii="Times New Roman" w:hAnsi="Times New Roman" w:cs="Times New Roman"/>
                                        <w:color w:val="000000"/>
                                        <w:sz w:val="18"/>
                                        <w:szCs w:val="18"/>
                                      </w:rPr>
                                      <w:t>*</w:t>
                                    </w:r>
                                  </w:p>
                                </w:tc>
                                <w:tc>
                                  <w:tcPr>
                                    <w:tcW w:w="1000" w:type="dxa"/>
                                    <w:tcBorders>
                                      <w:top w:val="nil"/>
                                    </w:tcBorders>
                                    <w:noWrap/>
                                    <w:vAlign w:val="center"/>
                                  </w:tcPr>
                                  <w:p w14:paraId="2A1265F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tcBorders>
                                    <w:noWrap/>
                                    <w:vAlign w:val="center"/>
                                  </w:tcPr>
                                  <w:p w14:paraId="1EDE74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70-0.</w:t>
                                    </w:r>
                                    <w:proofErr w:type="gramStart"/>
                                    <w:r w:rsidRPr="00526CCF">
                                      <w:rPr>
                                        <w:rFonts w:ascii="Times New Roman" w:hAnsi="Times New Roman" w:cs="Times New Roman"/>
                                        <w:color w:val="000000"/>
                                        <w:sz w:val="18"/>
                                        <w:szCs w:val="18"/>
                                      </w:rPr>
                                      <w:t>97)*</w:t>
                                    </w:r>
                                    <w:proofErr w:type="gramEnd"/>
                                  </w:p>
                                </w:tc>
                                <w:tc>
                                  <w:tcPr>
                                    <w:tcW w:w="1008" w:type="dxa"/>
                                    <w:tcBorders>
                                      <w:top w:val="nil"/>
                                    </w:tcBorders>
                                    <w:noWrap/>
                                    <w:vAlign w:val="center"/>
                                  </w:tcPr>
                                  <w:p w14:paraId="572235F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w:t>
                                    </w:r>
                                  </w:p>
                                </w:tc>
                              </w:tr>
                              <w:tr w:rsidR="00526CCF" w:rsidRPr="00526CCF" w14:paraId="460CFF19" w14:textId="77777777" w:rsidTr="00FB0C24">
                                <w:trPr>
                                  <w:trHeight w:val="320"/>
                                </w:trPr>
                                <w:tc>
                                  <w:tcPr>
                                    <w:tcW w:w="14913" w:type="dxa"/>
                                    <w:gridSpan w:val="10"/>
                                    <w:tcBorders>
                                      <w:left w:val="nil"/>
                                      <w:bottom w:val="nil"/>
                                      <w:right w:val="nil"/>
                                    </w:tcBorders>
                                    <w:noWrap/>
                                    <w:vAlign w:val="center"/>
                                  </w:tcPr>
                                  <w:p w14:paraId="27E86D7C"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rPr>
                                      <w:t xml:space="preserve">**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 xml:space="preserve">&lt; 0.01; *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lt; 0.05</w:t>
                                    </w:r>
                                  </w:p>
                                  <w:p w14:paraId="1ABCFEBF"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a </w:t>
                                    </w:r>
                                    <w:r w:rsidRPr="00526CCF">
                                      <w:rPr>
                                        <w:rFonts w:ascii="Times New Roman" w:hAnsi="Times New Roman" w:cs="Times New Roman"/>
                                        <w:sz w:val="18"/>
                                        <w:szCs w:val="18"/>
                                      </w:rPr>
                                      <w:t>Test for trend across the quintiles of the dietary exposure. See Equation 2 in the main text.</w:t>
                                    </w:r>
                                  </w:p>
                                  <w:p w14:paraId="5F85B0E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b </w:t>
                                    </w:r>
                                    <w:r w:rsidRPr="00526CCF">
                                      <w:rPr>
                                        <w:rFonts w:ascii="Times New Roman" w:hAnsi="Times New Roman" w:cs="Times New Roman"/>
                                        <w:sz w:val="18"/>
                                        <w:szCs w:val="18"/>
                                      </w:rPr>
                                      <w:t>Hazard ratio for a standard deviation increase in the dietary exposure. See Equation 3 in the main text.</w:t>
                                    </w:r>
                                  </w:p>
                                  <w:p w14:paraId="26E0DE72"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c </w:t>
                                    </w:r>
                                    <w:r w:rsidRPr="00526CCF">
                                      <w:rPr>
                                        <w:rFonts w:ascii="Times New Roman" w:hAnsi="Times New Roman" w:cs="Times New Roman"/>
                                        <w:sz w:val="18"/>
                                        <w:szCs w:val="18"/>
                                      </w:rPr>
                                      <w:t xml:space="preserve">Likelihood ratio test </w:t>
                                    </w:r>
                                    <w:r w:rsidRPr="00526CCF">
                                      <w:rPr>
                                        <w:rFonts w:ascii="Times New Roman" w:hAnsi="Times New Roman" w:cs="Times New Roman"/>
                                        <w:i/>
                                        <w:iCs/>
                                        <w:sz w:val="18"/>
                                        <w:szCs w:val="18"/>
                                      </w:rPr>
                                      <w:t>p</w:t>
                                    </w:r>
                                    <w:r w:rsidRPr="00526CCF">
                                      <w:rPr>
                                        <w:rFonts w:ascii="Times New Roman" w:hAnsi="Times New Roman" w:cs="Times New Roman"/>
                                        <w:sz w:val="18"/>
                                        <w:szCs w:val="18"/>
                                      </w:rPr>
                                      <w:t>-value for a natural cubic spline model (Equation 4 in the main text) compared to specifying the model with the scaled dietary exposure (Equation 3).</w:t>
                                    </w:r>
                                  </w:p>
                                  <w:p w14:paraId="1BC2824C"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d </w:t>
                                    </w:r>
                                    <w:r w:rsidRPr="00526CCF">
                                      <w:rPr>
                                        <w:rFonts w:ascii="Times New Roman" w:hAnsi="Times New Roman" w:cs="Times New Roman"/>
                                        <w:sz w:val="18"/>
                                        <w:szCs w:val="18"/>
                                        <w:lang w:bidi="en-US"/>
                                      </w:rPr>
                                      <w:t>Healthy Eating Index 2015</w:t>
                                    </w:r>
                                  </w:p>
                                  <w:p w14:paraId="100D710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e</w:t>
                                    </w:r>
                                    <w:r w:rsidRPr="00526CCF">
                                      <w:rPr>
                                        <w:rFonts w:ascii="Times New Roman" w:hAnsi="Times New Roman" w:cs="Times New Roman"/>
                                        <w:sz w:val="18"/>
                                        <w:szCs w:val="18"/>
                                        <w:lang w:bidi="en-US"/>
                                      </w:rPr>
                                      <w:t xml:space="preserve"> Includes the dietary pattern score variable with no additional covariates that were adjusted for.</w:t>
                                    </w:r>
                                  </w:p>
                                  <w:p w14:paraId="6EB513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f</w:t>
                                    </w:r>
                                    <w:r w:rsidRPr="00526CCF">
                                      <w:rPr>
                                        <w:rFonts w:ascii="Times New Roman" w:hAnsi="Times New Roman" w:cs="Times New Roman"/>
                                        <w:sz w:val="18"/>
                                        <w:szCs w:val="18"/>
                                        <w:lang w:bidi="en-US"/>
                                      </w:rPr>
                                      <w:t xml:space="preserve"> Further adjusts for age, sex, and race.</w:t>
                                    </w:r>
                                  </w:p>
                                  <w:p w14:paraId="33BCAA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g </w:t>
                                    </w:r>
                                    <w:r w:rsidRPr="00526CCF">
                                      <w:rPr>
                                        <w:rFonts w:ascii="Times New Roman" w:hAnsi="Times New Roman" w:cs="Times New Roman"/>
                                        <w:sz w:val="18"/>
                                        <w:szCs w:val="18"/>
                                        <w:lang w:bidi="en-US"/>
                                      </w:rPr>
                                      <w:t xml:space="preserve">Further adjusts for BMI, household size, family income-to-poverty ratio, education status, health insurance status, receipt of SNAP benefits, food insecurity status, alcohol intake, smoking status, total caloric intake, weekly MET minutes, and the </w:t>
                                    </w:r>
                                    <w:proofErr w:type="spellStart"/>
                                    <w:r w:rsidRPr="00526CCF">
                                      <w:rPr>
                                        <w:rFonts w:ascii="Times New Roman" w:hAnsi="Times New Roman" w:cs="Times New Roman"/>
                                        <w:sz w:val="18"/>
                                        <w:szCs w:val="18"/>
                                        <w:lang w:bidi="en-US"/>
                                      </w:rPr>
                                      <w:t>Charlson</w:t>
                                    </w:r>
                                    <w:proofErr w:type="spellEnd"/>
                                    <w:r w:rsidRPr="00526CCF">
                                      <w:rPr>
                                        <w:rFonts w:ascii="Times New Roman" w:hAnsi="Times New Roman" w:cs="Times New Roman"/>
                                        <w:sz w:val="18"/>
                                        <w:szCs w:val="18"/>
                                        <w:lang w:bidi="en-US"/>
                                      </w:rPr>
                                      <w:t xml:space="preserve"> Comorbidity Index score</w:t>
                                    </w:r>
                                  </w:p>
                                  <w:p w14:paraId="67E8777B"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b/>
                                        <w:bCs/>
                                        <w:sz w:val="18"/>
                                        <w:szCs w:val="18"/>
                                        <w:vertAlign w:val="superscript"/>
                                        <w:lang w:bidi="en-US"/>
                                      </w:rPr>
                                      <w:t>†</w:t>
                                    </w:r>
                                    <w:r w:rsidRPr="00526CCF">
                                      <w:rPr>
                                        <w:rFonts w:ascii="Times New Roman" w:hAnsi="Times New Roman" w:cs="Times New Roman"/>
                                        <w:sz w:val="18"/>
                                        <w:szCs w:val="18"/>
                                        <w:lang w:bidi="en-US"/>
                                      </w:rPr>
                                      <w:t xml:space="preserve"> Dietary pattern obtained using penalized logistic regression; </w:t>
                                    </w:r>
                                    <w:r w:rsidRPr="00526CCF">
                                      <w:rPr>
                                        <w:rFonts w:ascii="Times New Roman" w:hAnsi="Times New Roman" w:cs="Times New Roman"/>
                                        <w:b/>
                                        <w:bCs/>
                                        <w:sz w:val="18"/>
                                        <w:szCs w:val="18"/>
                                        <w:vertAlign w:val="superscript"/>
                                        <w:lang w:bidi="en-US"/>
                                      </w:rPr>
                                      <w:t xml:space="preserve">‡ </w:t>
                                    </w:r>
                                    <w:r w:rsidRPr="00526CCF">
                                      <w:rPr>
                                        <w:rFonts w:ascii="Times New Roman" w:hAnsi="Times New Roman" w:cs="Times New Roman"/>
                                        <w:sz w:val="18"/>
                                        <w:szCs w:val="18"/>
                                        <w:lang w:bidi="en-US"/>
                                      </w:rPr>
                                      <w:t>Dietary pattern obtained using principal components analysis (PCA).</w:t>
                                    </w:r>
                                  </w:p>
                                  <w:p w14:paraId="5C3C9EB8"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sz w:val="18"/>
                                        <w:szCs w:val="18"/>
                                        <w:lang w:bidi="en-US"/>
                                      </w:rPr>
                                      <w:t>Subjects were weighted, and the analysis was performed according to NCHS guidelines.</w:t>
                                    </w:r>
                                  </w:p>
                                  <w:p w14:paraId="1CA1EE69" w14:textId="77777777" w:rsidR="00526CCF" w:rsidRPr="00526CCF" w:rsidRDefault="00526CCF" w:rsidP="00FB0C24">
                                    <w:pPr>
                                      <w:rPr>
                                        <w:rFonts w:ascii="Times New Roman" w:hAnsi="Times New Roman" w:cs="Times New Roman"/>
                                        <w:sz w:val="18"/>
                                        <w:szCs w:val="18"/>
                                        <w:lang w:bidi="en-US"/>
                                      </w:rPr>
                                    </w:pPr>
                                    <w:r w:rsidRPr="00526CCF">
                                      <w:rPr>
                                        <w:rFonts w:ascii="Times New Roman" w:hAnsi="Times New Roman" w:cs="Times New Roman"/>
                                        <w:sz w:val="18"/>
                                        <w:szCs w:val="18"/>
                                        <w:lang w:bidi="en-US"/>
                                      </w:rPr>
                                      <w:t>This survival analysis was performed on the testing subsample described in the main text (</w:t>
                                    </w:r>
                                    <w:r w:rsidRPr="00526CCF">
                                      <w:rPr>
                                        <w:rFonts w:ascii="Times New Roman" w:hAnsi="Times New Roman" w:cs="Times New Roman"/>
                                        <w:i/>
                                        <w:iCs/>
                                        <w:sz w:val="18"/>
                                        <w:szCs w:val="18"/>
                                        <w:lang w:bidi="en-US"/>
                                      </w:rPr>
                                      <w:t>n</w:t>
                                    </w:r>
                                    <w:r w:rsidRPr="00526CCF">
                                      <w:rPr>
                                        <w:rFonts w:ascii="Times New Roman" w:hAnsi="Times New Roman" w:cs="Times New Roman"/>
                                        <w:sz w:val="18"/>
                                        <w:szCs w:val="18"/>
                                        <w:lang w:bidi="en-US"/>
                                      </w:rPr>
                                      <w:t xml:space="preserve"> = 1745). All dietary patterns extraction procedures were performed on the training subsample described in the main text (</w:t>
                                    </w:r>
                                    <w:r w:rsidRPr="00526CCF">
                                      <w:rPr>
                                        <w:rFonts w:ascii="Times New Roman" w:hAnsi="Times New Roman" w:cs="Times New Roman"/>
                                        <w:i/>
                                        <w:iCs/>
                                        <w:sz w:val="18"/>
                                        <w:szCs w:val="18"/>
                                        <w:lang w:bidi="en-US"/>
                                      </w:rPr>
                                      <w:t xml:space="preserve">n </w:t>
                                    </w:r>
                                    <w:r w:rsidRPr="00526CCF">
                                      <w:rPr>
                                        <w:rFonts w:ascii="Times New Roman" w:hAnsi="Times New Roman" w:cs="Times New Roman"/>
                                        <w:sz w:val="18"/>
                                        <w:szCs w:val="18"/>
                                        <w:lang w:bidi="en-US"/>
                                      </w:rPr>
                                      <w:t>= 748).</w:t>
                                    </w:r>
                                  </w:p>
                                  <w:p w14:paraId="0B43E566" w14:textId="77777777" w:rsidR="00526CCF" w:rsidRPr="00526CCF" w:rsidRDefault="00526CCF" w:rsidP="00D84DC3">
                                    <w:pPr>
                                      <w:rPr>
                                        <w:rFonts w:ascii="Times New Roman" w:hAnsi="Times New Roman" w:cs="Times New Roman"/>
                                        <w:sz w:val="18"/>
                                        <w:szCs w:val="18"/>
                                        <w:lang w:bidi="en-US"/>
                                      </w:rPr>
                                    </w:pPr>
                                  </w:p>
                                  <w:p w14:paraId="46C436D2" w14:textId="77777777" w:rsidR="00526CCF" w:rsidRPr="00526CCF" w:rsidRDefault="00526CCF" w:rsidP="00D9498C">
                                    <w:pPr>
                                      <w:rPr>
                                        <w:rFonts w:ascii="Times New Roman" w:hAnsi="Times New Roman" w:cs="Times New Roman"/>
                                        <w:b/>
                                        <w:bCs/>
                                        <w:sz w:val="18"/>
                                        <w:szCs w:val="18"/>
                                        <w:lang w:bidi="en-US"/>
                                      </w:rPr>
                                    </w:pPr>
                                  </w:p>
                                  <w:p w14:paraId="7077FC0A" w14:textId="77777777" w:rsidR="00526CCF" w:rsidRPr="00526CCF" w:rsidRDefault="00526CCF" w:rsidP="00D9498C">
                                    <w:pPr>
                                      <w:rPr>
                                        <w:rFonts w:ascii="Times New Roman" w:hAnsi="Times New Roman" w:cs="Times New Roman"/>
                                        <w:sz w:val="18"/>
                                        <w:szCs w:val="18"/>
                                      </w:rPr>
                                    </w:pPr>
                                  </w:p>
                                </w:tc>
                              </w:tr>
                            </w:tbl>
                            <w:p w14:paraId="7BA33879" w14:textId="77777777" w:rsidR="00526CCF" w:rsidRDefault="00526CCF" w:rsidP="00526C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B5DE2" id="Text Box 1397623615" o:spid="_x0000_s1031" type="#_x0000_t202" style="position:absolute;left:0;text-align:left;margin-left:-4.35pt;margin-top:-17.55pt;width:771.35pt;height:532.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" fillcolor="white [3201]" stroked="f" strokeweight=".5pt">
                  <v:textbox>
                    <w:txbxContent>
                      <w:tbl>
                        <w:tblPr>
                          <w:tblStyle w:val="TableGrid"/>
                          <w:tblW w:w="14913" w:type="dxa"/>
                          <w:tblLook w:val="04A0" w:firstRow="1" w:lastRow="0" w:firstColumn="1" w:lastColumn="0" w:noHBand="0" w:noVBand="1"/>
                        </w:tblPr>
                        <w:tblGrid>
                          <w:gridCol w:w="2317"/>
                          <w:gridCol w:w="720"/>
                          <w:gridCol w:w="788"/>
                          <w:gridCol w:w="1816"/>
                          <w:gridCol w:w="1716"/>
                          <w:gridCol w:w="1916"/>
                          <w:gridCol w:w="1816"/>
                          <w:gridCol w:w="1000"/>
                          <w:gridCol w:w="1816"/>
                          <w:gridCol w:w="1008"/>
                        </w:tblGrid>
                        <w:tr w:rsidR="00526CCF" w:rsidRPr="00526CCF" w14:paraId="0EC49CFF" w14:textId="77777777" w:rsidTr="00FB0C24">
                          <w:trPr>
                            <w:trHeight w:val="320"/>
                          </w:trPr>
                          <w:tc>
                            <w:tcPr>
                              <w:tcW w:w="14913" w:type="dxa"/>
                              <w:gridSpan w:val="10"/>
                              <w:noWrap/>
                              <w:vAlign w:val="center"/>
                            </w:tcPr>
                            <w:p w14:paraId="588C05BA" w14:textId="73CE5461" w:rsidR="00526CCF" w:rsidRPr="00526CCF" w:rsidRDefault="00526CCF" w:rsidP="00D9498C">
                              <w:pPr>
                                <w:rPr>
                                  <w:rFonts w:ascii="Times New Roman" w:hAnsi="Times New Roman" w:cs="Times New Roman"/>
                                  <w:i/>
                                  <w:iCs/>
                                  <w:sz w:val="18"/>
                                  <w:szCs w:val="18"/>
                                </w:rPr>
                              </w:pPr>
                              <w:r w:rsidRPr="00526CCF">
                                <w:rPr>
                                  <w:rFonts w:ascii="Times New Roman" w:hAnsi="Times New Roman" w:cs="Times New Roman"/>
                                  <w:b/>
                                  <w:bCs/>
                                  <w:sz w:val="18"/>
                                  <w:szCs w:val="18"/>
                                </w:rPr>
                                <w:t>Table 4</w:t>
                              </w:r>
                              <w:r w:rsidRPr="00526CCF">
                                <w:rPr>
                                  <w:rFonts w:ascii="Times New Roman" w:hAnsi="Times New Roman" w:cs="Times New Roman"/>
                                  <w:sz w:val="18"/>
                                  <w:szCs w:val="18"/>
                                </w:rPr>
                                <w:t xml:space="preserve">. Adjusted hazard ratios (HRs) and 95% confidence intervals from the </w:t>
                              </w:r>
                              <w:proofErr w:type="spellStart"/>
                              <w:r w:rsidR="00AA257A">
                                <w:rPr>
                                  <w:rFonts w:ascii="Times New Roman" w:hAnsi="Times New Roman" w:cs="Times New Roman"/>
                                  <w:i/>
                                  <w:iCs/>
                                  <w:sz w:val="18"/>
                                  <w:szCs w:val="18"/>
                                </w:rPr>
                                <w:t>N</w:t>
                              </w:r>
                              <w:r w:rsidRPr="00526CCF">
                                <w:rPr>
                                  <w:rFonts w:ascii="Times New Roman" w:hAnsi="Times New Roman" w:cs="Times New Roman"/>
                                  <w:i/>
                                  <w:iCs/>
                                  <w:sz w:val="18"/>
                                  <w:szCs w:val="18"/>
                                </w:rPr>
                                <w:t>ull</w:t>
                              </w:r>
                              <w:r w:rsidRPr="00526CCF">
                                <w:rPr>
                                  <w:rFonts w:ascii="Times New Roman" w:hAnsi="Times New Roman" w:cs="Times New Roman"/>
                                  <w:sz w:val="18"/>
                                  <w:szCs w:val="18"/>
                                  <w:vertAlign w:val="superscript"/>
                                </w:rPr>
                                <w:t>e</w:t>
                              </w:r>
                              <w:proofErr w:type="spellEnd"/>
                              <w:r w:rsidRPr="00526CCF">
                                <w:rPr>
                                  <w:rFonts w:ascii="Times New Roman" w:hAnsi="Times New Roman" w:cs="Times New Roman"/>
                                  <w:sz w:val="18"/>
                                  <w:szCs w:val="18"/>
                                </w:rPr>
                                <w:t xml:space="preserve">, </w:t>
                              </w:r>
                              <w:proofErr w:type="spellStart"/>
                              <w:r w:rsidR="00AA257A">
                                <w:rPr>
                                  <w:rFonts w:ascii="Times New Roman" w:hAnsi="Times New Roman" w:cs="Times New Roman"/>
                                  <w:i/>
                                  <w:iCs/>
                                  <w:sz w:val="18"/>
                                  <w:szCs w:val="18"/>
                                </w:rPr>
                                <w:t>B</w:t>
                              </w:r>
                              <w:r w:rsidRPr="00526CCF">
                                <w:rPr>
                                  <w:rFonts w:ascii="Times New Roman" w:hAnsi="Times New Roman" w:cs="Times New Roman"/>
                                  <w:i/>
                                  <w:iCs/>
                                  <w:sz w:val="18"/>
                                  <w:szCs w:val="18"/>
                                </w:rPr>
                                <w:t>asic</w:t>
                              </w:r>
                              <w:r w:rsidRPr="00526CCF">
                                <w:rPr>
                                  <w:rFonts w:ascii="Times New Roman" w:hAnsi="Times New Roman" w:cs="Times New Roman"/>
                                  <w:sz w:val="18"/>
                                  <w:szCs w:val="18"/>
                                  <w:vertAlign w:val="superscript"/>
                                </w:rPr>
                                <w:t>f</w:t>
                              </w:r>
                              <w:proofErr w:type="spellEnd"/>
                              <w:r w:rsidRPr="00526CCF">
                                <w:rPr>
                                  <w:rFonts w:ascii="Times New Roman" w:hAnsi="Times New Roman" w:cs="Times New Roman"/>
                                  <w:sz w:val="18"/>
                                  <w:szCs w:val="18"/>
                                </w:rPr>
                                <w:t xml:space="preserve">, and </w:t>
                              </w:r>
                              <w:proofErr w:type="spellStart"/>
                              <w:r w:rsidR="00AA257A" w:rsidRPr="00AA257A">
                                <w:rPr>
                                  <w:rFonts w:ascii="Times New Roman" w:hAnsi="Times New Roman" w:cs="Times New Roman"/>
                                  <w:i/>
                                  <w:iCs/>
                                  <w:sz w:val="18"/>
                                  <w:szCs w:val="18"/>
                                </w:rPr>
                                <w:t>F</w:t>
                              </w:r>
                              <w:r w:rsidRPr="00526CCF">
                                <w:rPr>
                                  <w:rFonts w:ascii="Times New Roman" w:hAnsi="Times New Roman" w:cs="Times New Roman"/>
                                  <w:i/>
                                  <w:iCs/>
                                  <w:sz w:val="18"/>
                                  <w:szCs w:val="18"/>
                                </w:rPr>
                                <w:t>ul</w:t>
                              </w:r>
                              <w:del w:id="3955" w:author="Maino Vieytes, Christian (NIH/NIA/IRP) [F]" w:date="2023-11-18T08:08:00Z">
                                <w:r w:rsidRPr="00526CCF" w:rsidDel="00FC011B">
                                  <w:rPr>
                                    <w:rFonts w:ascii="Times New Roman" w:hAnsi="Times New Roman" w:cs="Times New Roman"/>
                                    <w:i/>
                                    <w:iCs/>
                                    <w:sz w:val="18"/>
                                    <w:szCs w:val="18"/>
                                  </w:rPr>
                                  <w:delText>l mode</w:delText>
                                </w:r>
                              </w:del>
                              <w:r w:rsidRPr="00526CCF">
                                <w:rPr>
                                  <w:rFonts w:ascii="Times New Roman" w:hAnsi="Times New Roman" w:cs="Times New Roman"/>
                                  <w:i/>
                                  <w:iCs/>
                                  <w:sz w:val="18"/>
                                  <w:szCs w:val="18"/>
                                </w:rPr>
                                <w:t>l</w:t>
                              </w:r>
                              <w:r w:rsidRPr="00526CCF">
                                <w:rPr>
                                  <w:rFonts w:ascii="Times New Roman" w:hAnsi="Times New Roman" w:cs="Times New Roman"/>
                                  <w:sz w:val="18"/>
                                  <w:szCs w:val="18"/>
                                  <w:vertAlign w:val="superscript"/>
                                </w:rPr>
                                <w:t>g</w:t>
                              </w:r>
                              <w:proofErr w:type="spellEnd"/>
                              <w:r w:rsidR="00FC011B">
                                <w:rPr>
                                  <w:rFonts w:ascii="Times New Roman" w:hAnsi="Times New Roman" w:cs="Times New Roman"/>
                                  <w:sz w:val="18"/>
                                  <w:szCs w:val="18"/>
                                </w:rPr>
                                <w:t xml:space="preserve"> models</w:t>
                              </w:r>
                              <w:r w:rsidRPr="00526CCF">
                                <w:rPr>
                                  <w:rFonts w:ascii="Times New Roman" w:hAnsi="Times New Roman" w:cs="Times New Roman"/>
                                  <w:sz w:val="18"/>
                                  <w:szCs w:val="18"/>
                                </w:rPr>
                                <w:t xml:space="preserve"> for the risks of all-cause and cause-specific mortalities, in relation to the dietary patterns, in the testing subsample (</w:t>
                              </w:r>
                              <w:r w:rsidRPr="00526CCF">
                                <w:rPr>
                                  <w:rFonts w:ascii="Times New Roman" w:hAnsi="Times New Roman" w:cs="Times New Roman"/>
                                  <w:i/>
                                  <w:iCs/>
                                  <w:sz w:val="18"/>
                                  <w:szCs w:val="18"/>
                                </w:rPr>
                                <w:t xml:space="preserve">n </w:t>
                              </w:r>
                              <w:r w:rsidRPr="00526CCF">
                                <w:rPr>
                                  <w:rFonts w:ascii="Times New Roman" w:hAnsi="Times New Roman" w:cs="Times New Roman"/>
                                  <w:sz w:val="18"/>
                                  <w:szCs w:val="18"/>
                                </w:rPr>
                                <w:t>= 1745).</w:t>
                              </w:r>
                            </w:p>
                          </w:tc>
                        </w:tr>
                        <w:tr w:rsidR="00526CCF" w:rsidRPr="00526CCF" w14:paraId="6772200B" w14:textId="77777777" w:rsidTr="00FB0C24">
                          <w:trPr>
                            <w:trHeight w:val="320"/>
                          </w:trPr>
                          <w:tc>
                            <w:tcPr>
                              <w:tcW w:w="2317" w:type="dxa"/>
                              <w:noWrap/>
                              <w:vAlign w:val="center"/>
                              <w:hideMark/>
                            </w:tcPr>
                            <w:p w14:paraId="27C78FBF" w14:textId="77777777" w:rsidR="00526CCF" w:rsidRPr="00526CCF" w:rsidRDefault="00526CCF" w:rsidP="00D9498C">
                              <w:pPr>
                                <w:rPr>
                                  <w:rFonts w:ascii="Times New Roman" w:hAnsi="Times New Roman" w:cs="Times New Roman"/>
                                  <w:sz w:val="18"/>
                                  <w:szCs w:val="18"/>
                                  <w:vertAlign w:val="superscript"/>
                                </w:rPr>
                              </w:pPr>
                              <w:r w:rsidRPr="00526CCF">
                                <w:rPr>
                                  <w:rFonts w:ascii="Times New Roman" w:hAnsi="Times New Roman" w:cs="Times New Roman"/>
                                  <w:b/>
                                  <w:bCs/>
                                  <w:sz w:val="18"/>
                                  <w:szCs w:val="18"/>
                                </w:rPr>
                                <w:t>Dietary Pattern</w:t>
                              </w:r>
                              <w:del w:id="3956" w:author="Maino Vieytes, Christian (NIH/NIA/IRP) [F]" w:date="2023-11-17T13:23:00Z">
                                <w:r w:rsidRPr="00526CCF" w:rsidDel="003E0A82">
                                  <w:rPr>
                                    <w:rFonts w:ascii="Times New Roman" w:hAnsi="Times New Roman" w:cs="Times New Roman"/>
                                    <w:sz w:val="18"/>
                                    <w:szCs w:val="18"/>
                                    <w:vertAlign w:val="superscript"/>
                                  </w:rPr>
                                  <w:delText>d</w:delText>
                                </w:r>
                              </w:del>
                            </w:p>
                          </w:tc>
                          <w:tc>
                            <w:tcPr>
                              <w:tcW w:w="720" w:type="dxa"/>
                              <w:noWrap/>
                              <w:vAlign w:val="center"/>
                              <w:hideMark/>
                            </w:tcPr>
                            <w:p w14:paraId="2DE25333"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Model</w:t>
                              </w:r>
                            </w:p>
                          </w:tc>
                          <w:tc>
                            <w:tcPr>
                              <w:tcW w:w="788" w:type="dxa"/>
                              <w:noWrap/>
                              <w:vAlign w:val="center"/>
                              <w:hideMark/>
                            </w:tcPr>
                            <w:p w14:paraId="5E9EA9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1</w:t>
                              </w:r>
                            </w:p>
                          </w:tc>
                          <w:tc>
                            <w:tcPr>
                              <w:tcW w:w="1816" w:type="dxa"/>
                              <w:noWrap/>
                              <w:vAlign w:val="center"/>
                              <w:hideMark/>
                            </w:tcPr>
                            <w:p w14:paraId="07EA30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2</w:t>
                              </w:r>
                            </w:p>
                          </w:tc>
                          <w:tc>
                            <w:tcPr>
                              <w:tcW w:w="1716" w:type="dxa"/>
                              <w:noWrap/>
                              <w:vAlign w:val="center"/>
                              <w:hideMark/>
                            </w:tcPr>
                            <w:p w14:paraId="3E64050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3</w:t>
                              </w:r>
                            </w:p>
                          </w:tc>
                          <w:tc>
                            <w:tcPr>
                              <w:tcW w:w="1916" w:type="dxa"/>
                              <w:noWrap/>
                              <w:vAlign w:val="center"/>
                              <w:hideMark/>
                            </w:tcPr>
                            <w:p w14:paraId="1E2102C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4</w:t>
                              </w:r>
                            </w:p>
                          </w:tc>
                          <w:tc>
                            <w:tcPr>
                              <w:tcW w:w="1816" w:type="dxa"/>
                              <w:noWrap/>
                              <w:vAlign w:val="center"/>
                              <w:hideMark/>
                            </w:tcPr>
                            <w:p w14:paraId="737573F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5</w:t>
                              </w:r>
                            </w:p>
                          </w:tc>
                          <w:tc>
                            <w:tcPr>
                              <w:tcW w:w="1000" w:type="dxa"/>
                              <w:noWrap/>
                              <w:vAlign w:val="center"/>
                              <w:hideMark/>
                            </w:tcPr>
                            <w:p w14:paraId="7BEE0651"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a</w:t>
                              </w:r>
                              <w:r w:rsidRPr="00526CCF">
                                <w:rPr>
                                  <w:rFonts w:ascii="Times New Roman" w:hAnsi="Times New Roman" w:cs="Times New Roman"/>
                                  <w:b/>
                                  <w:bCs/>
                                  <w:sz w:val="18"/>
                                  <w:szCs w:val="18"/>
                                  <w:vertAlign w:val="subscript"/>
                                </w:rPr>
                                <w:t>trend</w:t>
                              </w:r>
                              <w:proofErr w:type="spellEnd"/>
                            </w:p>
                          </w:tc>
                          <w:tc>
                            <w:tcPr>
                              <w:tcW w:w="1816" w:type="dxa"/>
                              <w:noWrap/>
                              <w:vAlign w:val="center"/>
                              <w:hideMark/>
                            </w:tcPr>
                            <w:p w14:paraId="757557EB"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sz w:val="18"/>
                                  <w:szCs w:val="18"/>
                                </w:rPr>
                                <w:t>HR</w:t>
                              </w:r>
                              <w:r w:rsidRPr="00526CCF">
                                <w:rPr>
                                  <w:rFonts w:ascii="Times New Roman" w:hAnsi="Times New Roman" w:cs="Times New Roman"/>
                                  <w:sz w:val="18"/>
                                  <w:szCs w:val="18"/>
                                  <w:vertAlign w:val="superscript"/>
                                </w:rPr>
                                <w:t>b</w:t>
                              </w:r>
                              <w:r w:rsidRPr="00526CCF">
                                <w:rPr>
                                  <w:rFonts w:ascii="Times New Roman" w:hAnsi="Times New Roman" w:cs="Times New Roman"/>
                                  <w:b/>
                                  <w:bCs/>
                                  <w:sz w:val="18"/>
                                  <w:szCs w:val="18"/>
                                  <w:vertAlign w:val="subscript"/>
                                </w:rPr>
                                <w:t>continuous</w:t>
                              </w:r>
                              <w:proofErr w:type="spellEnd"/>
                            </w:p>
                          </w:tc>
                          <w:tc>
                            <w:tcPr>
                              <w:tcW w:w="1008" w:type="dxa"/>
                              <w:noWrap/>
                              <w:vAlign w:val="center"/>
                              <w:hideMark/>
                            </w:tcPr>
                            <w:p w14:paraId="31BAD45F"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c</w:t>
                              </w:r>
                              <w:r w:rsidRPr="00526CCF">
                                <w:rPr>
                                  <w:rFonts w:ascii="Times New Roman" w:hAnsi="Times New Roman" w:cs="Times New Roman"/>
                                  <w:b/>
                                  <w:bCs/>
                                  <w:sz w:val="18"/>
                                  <w:szCs w:val="18"/>
                                  <w:vertAlign w:val="subscript"/>
                                </w:rPr>
                                <w:t>non</w:t>
                              </w:r>
                              <w:proofErr w:type="spellEnd"/>
                              <w:r w:rsidRPr="00526CCF">
                                <w:rPr>
                                  <w:rFonts w:ascii="Times New Roman" w:hAnsi="Times New Roman" w:cs="Times New Roman"/>
                                  <w:b/>
                                  <w:bCs/>
                                  <w:sz w:val="18"/>
                                  <w:szCs w:val="18"/>
                                  <w:vertAlign w:val="subscript"/>
                                </w:rPr>
                                <w:t>-linear</w:t>
                              </w:r>
                            </w:p>
                          </w:tc>
                        </w:tr>
                        <w:tr w:rsidR="00526CCF" w:rsidRPr="00526CCF" w14:paraId="73ED1F3A" w14:textId="77777777" w:rsidTr="00FB0C24">
                          <w:trPr>
                            <w:trHeight w:val="320"/>
                          </w:trPr>
                          <w:tc>
                            <w:tcPr>
                              <w:tcW w:w="14913" w:type="dxa"/>
                              <w:gridSpan w:val="10"/>
                              <w:tcBorders>
                                <w:bottom w:val="single" w:sz="4" w:space="0" w:color="auto"/>
                              </w:tcBorders>
                              <w:noWrap/>
                              <w:vAlign w:val="center"/>
                            </w:tcPr>
                            <w:p w14:paraId="2044368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i/>
                                  <w:iCs/>
                                  <w:sz w:val="18"/>
                                  <w:szCs w:val="18"/>
                                </w:rPr>
                                <w:t>All-Cause Mortality</w:t>
                              </w:r>
                            </w:p>
                          </w:tc>
                        </w:tr>
                        <w:tr w:rsidR="00526CCF" w:rsidRPr="00526CCF" w14:paraId="60390D3B" w14:textId="77777777" w:rsidTr="00AA257A">
                          <w:trPr>
                            <w:trHeight w:val="259"/>
                          </w:trPr>
                          <w:tc>
                            <w:tcPr>
                              <w:tcW w:w="2317" w:type="dxa"/>
                              <w:tcBorders>
                                <w:bottom w:val="nil"/>
                              </w:tcBorders>
                              <w:noWrap/>
                              <w:vAlign w:val="center"/>
                              <w:hideMark/>
                            </w:tcPr>
                            <w:p w14:paraId="6AD3DEC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5D15F837"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2EE04F4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6E4EA6A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9 (0.50-1.24)</w:t>
                              </w:r>
                            </w:p>
                          </w:tc>
                          <w:tc>
                            <w:tcPr>
                              <w:tcW w:w="1716" w:type="dxa"/>
                              <w:tcBorders>
                                <w:bottom w:val="nil"/>
                              </w:tcBorders>
                              <w:noWrap/>
                              <w:vAlign w:val="center"/>
                              <w:hideMark/>
                            </w:tcPr>
                            <w:p w14:paraId="5A5BDC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3 (0.77-1.66)</w:t>
                              </w:r>
                            </w:p>
                          </w:tc>
                          <w:tc>
                            <w:tcPr>
                              <w:tcW w:w="1916" w:type="dxa"/>
                              <w:tcBorders>
                                <w:bottom w:val="nil"/>
                              </w:tcBorders>
                              <w:noWrap/>
                              <w:vAlign w:val="center"/>
                              <w:hideMark/>
                            </w:tcPr>
                            <w:p w14:paraId="1133CF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4 (0.91-1.97)</w:t>
                              </w:r>
                            </w:p>
                          </w:tc>
                          <w:tc>
                            <w:tcPr>
                              <w:tcW w:w="1816" w:type="dxa"/>
                              <w:tcBorders>
                                <w:bottom w:val="nil"/>
                              </w:tcBorders>
                              <w:noWrap/>
                              <w:vAlign w:val="center"/>
                              <w:hideMark/>
                            </w:tcPr>
                            <w:p w14:paraId="0BBD0DF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8 (0.80-2.03)</w:t>
                              </w:r>
                            </w:p>
                          </w:tc>
                          <w:tc>
                            <w:tcPr>
                              <w:tcW w:w="1000" w:type="dxa"/>
                              <w:tcBorders>
                                <w:bottom w:val="nil"/>
                              </w:tcBorders>
                              <w:noWrap/>
                              <w:vAlign w:val="center"/>
                              <w:hideMark/>
                            </w:tcPr>
                            <w:p w14:paraId="6ECEA10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0803E4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1-1.</w:t>
                              </w:r>
                              <w:proofErr w:type="gramStart"/>
                              <w:r w:rsidRPr="00526CCF">
                                <w:rPr>
                                  <w:rFonts w:ascii="Times New Roman" w:hAnsi="Times New Roman" w:cs="Times New Roman"/>
                                  <w:color w:val="000000"/>
                                  <w:sz w:val="18"/>
                                  <w:szCs w:val="18"/>
                                </w:rPr>
                                <w:t>29)*</w:t>
                              </w:r>
                              <w:proofErr w:type="gramEnd"/>
                            </w:p>
                          </w:tc>
                          <w:tc>
                            <w:tcPr>
                              <w:tcW w:w="1008" w:type="dxa"/>
                              <w:tcBorders>
                                <w:bottom w:val="nil"/>
                              </w:tcBorders>
                              <w:noWrap/>
                              <w:vAlign w:val="center"/>
                              <w:hideMark/>
                            </w:tcPr>
                            <w:p w14:paraId="186E72D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9</w:t>
                              </w:r>
                            </w:p>
                          </w:tc>
                        </w:tr>
                        <w:tr w:rsidR="00526CCF" w:rsidRPr="00526CCF" w14:paraId="7F22F7C0" w14:textId="77777777" w:rsidTr="00AA257A">
                          <w:trPr>
                            <w:trHeight w:val="259"/>
                          </w:trPr>
                          <w:tc>
                            <w:tcPr>
                              <w:tcW w:w="2317" w:type="dxa"/>
                              <w:tcBorders>
                                <w:top w:val="nil"/>
                                <w:bottom w:val="nil"/>
                              </w:tcBorders>
                              <w:noWrap/>
                              <w:vAlign w:val="center"/>
                              <w:hideMark/>
                            </w:tcPr>
                            <w:p w14:paraId="07BD69D4"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089191E2"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396307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3CF1DC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 (0.54-1.42)</w:t>
                              </w:r>
                            </w:p>
                          </w:tc>
                          <w:tc>
                            <w:tcPr>
                              <w:tcW w:w="1716" w:type="dxa"/>
                              <w:tcBorders>
                                <w:top w:val="nil"/>
                                <w:bottom w:val="nil"/>
                              </w:tcBorders>
                              <w:noWrap/>
                              <w:vAlign w:val="center"/>
                              <w:hideMark/>
                            </w:tcPr>
                            <w:p w14:paraId="7BB52FA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3 (0.84-1.82)</w:t>
                              </w:r>
                            </w:p>
                          </w:tc>
                          <w:tc>
                            <w:tcPr>
                              <w:tcW w:w="1916" w:type="dxa"/>
                              <w:tcBorders>
                                <w:top w:val="nil"/>
                                <w:bottom w:val="nil"/>
                              </w:tcBorders>
                              <w:noWrap/>
                              <w:vAlign w:val="center"/>
                              <w:hideMark/>
                            </w:tcPr>
                            <w:p w14:paraId="70F12E5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5 (1.01-2.</w:t>
                              </w:r>
                              <w:proofErr w:type="gramStart"/>
                              <w:r w:rsidRPr="00526CCF">
                                <w:rPr>
                                  <w:rFonts w:ascii="Times New Roman" w:hAnsi="Times New Roman" w:cs="Times New Roman"/>
                                  <w:color w:val="000000"/>
                                  <w:sz w:val="18"/>
                                  <w:szCs w:val="18"/>
                                </w:rPr>
                                <w:t>07)*</w:t>
                              </w:r>
                              <w:proofErr w:type="gramEnd"/>
                            </w:p>
                          </w:tc>
                          <w:tc>
                            <w:tcPr>
                              <w:tcW w:w="1816" w:type="dxa"/>
                              <w:tcBorders>
                                <w:top w:val="nil"/>
                                <w:bottom w:val="nil"/>
                              </w:tcBorders>
                              <w:noWrap/>
                              <w:vAlign w:val="center"/>
                              <w:hideMark/>
                            </w:tcPr>
                            <w:p w14:paraId="6F8CC8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7 (1.24-3.</w:t>
                              </w:r>
                              <w:proofErr w:type="gramStart"/>
                              <w:r w:rsidRPr="00526CCF">
                                <w:rPr>
                                  <w:rFonts w:ascii="Times New Roman" w:hAnsi="Times New Roman" w:cs="Times New Roman"/>
                                  <w:color w:val="000000"/>
                                  <w:sz w:val="18"/>
                                  <w:szCs w:val="18"/>
                                </w:rPr>
                                <w:t>1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06E771B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780127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6 (1.17-1.</w:t>
                              </w:r>
                              <w:proofErr w:type="gramStart"/>
                              <w:r w:rsidRPr="00526CCF">
                                <w:rPr>
                                  <w:rFonts w:ascii="Times New Roman" w:hAnsi="Times New Roman" w:cs="Times New Roman"/>
                                  <w:color w:val="000000"/>
                                  <w:sz w:val="18"/>
                                  <w:szCs w:val="18"/>
                                </w:rPr>
                                <w:t>59)*</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5F5947C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w:t>
                              </w:r>
                            </w:p>
                          </w:tc>
                        </w:tr>
                        <w:tr w:rsidR="00526CCF" w:rsidRPr="00526CCF" w14:paraId="5C5FF0A8" w14:textId="77777777" w:rsidTr="00AA257A">
                          <w:trPr>
                            <w:trHeight w:val="259"/>
                          </w:trPr>
                          <w:tc>
                            <w:tcPr>
                              <w:tcW w:w="2317" w:type="dxa"/>
                              <w:tcBorders>
                                <w:top w:val="nil"/>
                                <w:bottom w:val="single" w:sz="4" w:space="0" w:color="auto"/>
                              </w:tcBorders>
                              <w:noWrap/>
                              <w:vAlign w:val="center"/>
                            </w:tcPr>
                            <w:p w14:paraId="7B8780E0"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1868029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938466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2EF0C3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 (0.44-1.25)</w:t>
                              </w:r>
                            </w:p>
                          </w:tc>
                          <w:tc>
                            <w:tcPr>
                              <w:tcW w:w="1716" w:type="dxa"/>
                              <w:tcBorders>
                                <w:top w:val="nil"/>
                                <w:bottom w:val="single" w:sz="4" w:space="0" w:color="auto"/>
                              </w:tcBorders>
                              <w:noWrap/>
                              <w:vAlign w:val="center"/>
                            </w:tcPr>
                            <w:p w14:paraId="6594F4D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8 (0.72-1.62)</w:t>
                              </w:r>
                            </w:p>
                          </w:tc>
                          <w:tc>
                            <w:tcPr>
                              <w:tcW w:w="1916" w:type="dxa"/>
                              <w:tcBorders>
                                <w:top w:val="nil"/>
                                <w:bottom w:val="single" w:sz="4" w:space="0" w:color="auto"/>
                              </w:tcBorders>
                              <w:noWrap/>
                              <w:vAlign w:val="center"/>
                            </w:tcPr>
                            <w:p w14:paraId="1E8142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3 (0.82-1.85)</w:t>
                              </w:r>
                            </w:p>
                          </w:tc>
                          <w:tc>
                            <w:tcPr>
                              <w:tcW w:w="1816" w:type="dxa"/>
                              <w:tcBorders>
                                <w:top w:val="nil"/>
                                <w:bottom w:val="single" w:sz="4" w:space="0" w:color="auto"/>
                              </w:tcBorders>
                              <w:noWrap/>
                              <w:vAlign w:val="center"/>
                            </w:tcPr>
                            <w:p w14:paraId="5FF17D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53 (1.00-2.</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4E5923B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single" w:sz="4" w:space="0" w:color="auto"/>
                              </w:tcBorders>
                              <w:noWrap/>
                              <w:vAlign w:val="center"/>
                            </w:tcPr>
                            <w:p w14:paraId="4CBBF2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5 (1.09-1.</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6142D7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w:t>
                              </w:r>
                            </w:p>
                          </w:tc>
                        </w:tr>
                        <w:tr w:rsidR="00526CCF" w:rsidRPr="00526CCF" w14:paraId="2E56B067" w14:textId="77777777" w:rsidTr="00AA257A">
                          <w:trPr>
                            <w:trHeight w:val="259"/>
                          </w:trPr>
                          <w:tc>
                            <w:tcPr>
                              <w:tcW w:w="2317" w:type="dxa"/>
                              <w:tcBorders>
                                <w:bottom w:val="nil"/>
                              </w:tcBorders>
                              <w:noWrap/>
                              <w:vAlign w:val="center"/>
                              <w:hideMark/>
                            </w:tcPr>
                            <w:p w14:paraId="67A03FC9"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09BBEB4C"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93E7DF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D72CE1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8-2.26)</w:t>
                              </w:r>
                            </w:p>
                          </w:tc>
                          <w:tc>
                            <w:tcPr>
                              <w:tcW w:w="1716" w:type="dxa"/>
                              <w:tcBorders>
                                <w:bottom w:val="nil"/>
                              </w:tcBorders>
                              <w:noWrap/>
                              <w:vAlign w:val="center"/>
                              <w:hideMark/>
                            </w:tcPr>
                            <w:p w14:paraId="7858F0A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1.12-2.</w:t>
                              </w:r>
                              <w:proofErr w:type="gramStart"/>
                              <w:r w:rsidRPr="00526CCF">
                                <w:rPr>
                                  <w:rFonts w:ascii="Times New Roman" w:hAnsi="Times New Roman" w:cs="Times New Roman"/>
                                  <w:color w:val="000000"/>
                                  <w:sz w:val="18"/>
                                  <w:szCs w:val="18"/>
                                </w:rPr>
                                <w:t>82)*</w:t>
                              </w:r>
                              <w:proofErr w:type="gramEnd"/>
                            </w:p>
                          </w:tc>
                          <w:tc>
                            <w:tcPr>
                              <w:tcW w:w="1916" w:type="dxa"/>
                              <w:tcBorders>
                                <w:bottom w:val="nil"/>
                              </w:tcBorders>
                              <w:noWrap/>
                              <w:vAlign w:val="center"/>
                              <w:hideMark/>
                            </w:tcPr>
                            <w:p w14:paraId="07159F5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4-2.37)</w:t>
                              </w:r>
                            </w:p>
                          </w:tc>
                          <w:tc>
                            <w:tcPr>
                              <w:tcW w:w="1816" w:type="dxa"/>
                              <w:tcBorders>
                                <w:bottom w:val="nil"/>
                              </w:tcBorders>
                              <w:noWrap/>
                              <w:vAlign w:val="center"/>
                              <w:hideMark/>
                            </w:tcPr>
                            <w:p w14:paraId="638DE6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2 (1.16-2.</w:t>
                              </w:r>
                              <w:proofErr w:type="gramStart"/>
                              <w:r w:rsidRPr="00526CCF">
                                <w:rPr>
                                  <w:rFonts w:ascii="Times New Roman" w:hAnsi="Times New Roman" w:cs="Times New Roman"/>
                                  <w:color w:val="000000"/>
                                  <w:sz w:val="18"/>
                                  <w:szCs w:val="18"/>
                                </w:rPr>
                                <w:t>85)*</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55CFC06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1*</w:t>
                              </w:r>
                            </w:p>
                          </w:tc>
                          <w:tc>
                            <w:tcPr>
                              <w:tcW w:w="1816" w:type="dxa"/>
                              <w:tcBorders>
                                <w:bottom w:val="nil"/>
                              </w:tcBorders>
                              <w:noWrap/>
                              <w:vAlign w:val="center"/>
                              <w:hideMark/>
                            </w:tcPr>
                            <w:p w14:paraId="1E15AA8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2-1.</w:t>
                              </w:r>
                              <w:proofErr w:type="gramStart"/>
                              <w:r w:rsidRPr="00526CCF">
                                <w:rPr>
                                  <w:rFonts w:ascii="Times New Roman" w:hAnsi="Times New Roman" w:cs="Times New Roman"/>
                                  <w:color w:val="000000"/>
                                  <w:sz w:val="18"/>
                                  <w:szCs w:val="18"/>
                                </w:rPr>
                                <w:t>27)*</w:t>
                              </w:r>
                              <w:proofErr w:type="gramEnd"/>
                            </w:p>
                          </w:tc>
                          <w:tc>
                            <w:tcPr>
                              <w:tcW w:w="1008" w:type="dxa"/>
                              <w:tcBorders>
                                <w:bottom w:val="nil"/>
                              </w:tcBorders>
                              <w:noWrap/>
                              <w:vAlign w:val="center"/>
                              <w:hideMark/>
                            </w:tcPr>
                            <w:p w14:paraId="403AE45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r>
                        <w:tr w:rsidR="00526CCF" w:rsidRPr="00526CCF" w14:paraId="1CB32860" w14:textId="77777777" w:rsidTr="00AA257A">
                          <w:trPr>
                            <w:trHeight w:val="259"/>
                          </w:trPr>
                          <w:tc>
                            <w:tcPr>
                              <w:tcW w:w="2317" w:type="dxa"/>
                              <w:tcBorders>
                                <w:top w:val="nil"/>
                                <w:bottom w:val="nil"/>
                              </w:tcBorders>
                              <w:noWrap/>
                              <w:vAlign w:val="center"/>
                              <w:hideMark/>
                            </w:tcPr>
                            <w:p w14:paraId="4EBA2E3E"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578CDD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2206DC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11FDC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4 (1.20-2.</w:t>
                              </w:r>
                              <w:proofErr w:type="gramStart"/>
                              <w:r w:rsidRPr="00526CCF">
                                <w:rPr>
                                  <w:rFonts w:ascii="Times New Roman" w:hAnsi="Times New Roman" w:cs="Times New Roman"/>
                                  <w:color w:val="000000"/>
                                  <w:sz w:val="18"/>
                                  <w:szCs w:val="18"/>
                                </w:rPr>
                                <w:t>82)*</w:t>
                              </w:r>
                              <w:proofErr w:type="gramEnd"/>
                              <w:r w:rsidRPr="00526CCF">
                                <w:rPr>
                                  <w:rFonts w:ascii="Times New Roman" w:hAnsi="Times New Roman" w:cs="Times New Roman"/>
                                  <w:color w:val="000000"/>
                                  <w:sz w:val="18"/>
                                  <w:szCs w:val="18"/>
                                </w:rPr>
                                <w:t>*</w:t>
                              </w:r>
                            </w:p>
                          </w:tc>
                          <w:tc>
                            <w:tcPr>
                              <w:tcW w:w="1716" w:type="dxa"/>
                              <w:tcBorders>
                                <w:top w:val="nil"/>
                                <w:bottom w:val="nil"/>
                              </w:tcBorders>
                              <w:noWrap/>
                              <w:vAlign w:val="center"/>
                              <w:hideMark/>
                            </w:tcPr>
                            <w:p w14:paraId="7E4AF05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0 (1.35-3.</w:t>
                              </w:r>
                              <w:proofErr w:type="gramStart"/>
                              <w:r w:rsidRPr="00526CCF">
                                <w:rPr>
                                  <w:rFonts w:ascii="Times New Roman" w:hAnsi="Times New Roman" w:cs="Times New Roman"/>
                                  <w:color w:val="000000"/>
                                  <w:sz w:val="18"/>
                                  <w:szCs w:val="18"/>
                                </w:rPr>
                                <w:t>27)*</w:t>
                              </w:r>
                              <w:proofErr w:type="gramEnd"/>
                              <w:r w:rsidRPr="00526CCF">
                                <w:rPr>
                                  <w:rFonts w:ascii="Times New Roman" w:hAnsi="Times New Roman" w:cs="Times New Roman"/>
                                  <w:color w:val="000000"/>
                                  <w:sz w:val="18"/>
                                  <w:szCs w:val="18"/>
                                </w:rPr>
                                <w:t>*</w:t>
                              </w:r>
                            </w:p>
                          </w:tc>
                          <w:tc>
                            <w:tcPr>
                              <w:tcW w:w="1916" w:type="dxa"/>
                              <w:tcBorders>
                                <w:top w:val="nil"/>
                                <w:bottom w:val="nil"/>
                              </w:tcBorders>
                              <w:noWrap/>
                              <w:vAlign w:val="center"/>
                              <w:hideMark/>
                            </w:tcPr>
                            <w:p w14:paraId="1BF303D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01 (1.26-3.</w:t>
                              </w:r>
                              <w:proofErr w:type="gramStart"/>
                              <w:r w:rsidRPr="00526CCF">
                                <w:rPr>
                                  <w:rFonts w:ascii="Times New Roman" w:hAnsi="Times New Roman" w:cs="Times New Roman"/>
                                  <w:color w:val="000000"/>
                                  <w:sz w:val="18"/>
                                  <w:szCs w:val="18"/>
                                </w:rPr>
                                <w:t>21)*</w:t>
                              </w:r>
                              <w:proofErr w:type="gramEnd"/>
                              <w:r w:rsidRPr="00526CCF">
                                <w:rPr>
                                  <w:rFonts w:ascii="Times New Roman" w:hAnsi="Times New Roman" w:cs="Times New Roman"/>
                                  <w:color w:val="000000"/>
                                  <w:sz w:val="18"/>
                                  <w:szCs w:val="18"/>
                                </w:rPr>
                                <w:t>*</w:t>
                              </w:r>
                            </w:p>
                          </w:tc>
                          <w:tc>
                            <w:tcPr>
                              <w:tcW w:w="1816" w:type="dxa"/>
                              <w:tcBorders>
                                <w:top w:val="nil"/>
                                <w:bottom w:val="nil"/>
                              </w:tcBorders>
                              <w:noWrap/>
                              <w:vAlign w:val="center"/>
                              <w:hideMark/>
                            </w:tcPr>
                            <w:p w14:paraId="54E7E90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1 (1.29-3.</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5FE4D1F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6858EC8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0 (1.06-1.</w:t>
                              </w:r>
                              <w:proofErr w:type="gramStart"/>
                              <w:r w:rsidRPr="00526CCF">
                                <w:rPr>
                                  <w:rFonts w:ascii="Times New Roman" w:hAnsi="Times New Roman" w:cs="Times New Roman"/>
                                  <w:color w:val="000000"/>
                                  <w:sz w:val="18"/>
                                  <w:szCs w:val="18"/>
                                </w:rPr>
                                <w:t>3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367760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r>
                        <w:tr w:rsidR="00526CCF" w:rsidRPr="00526CCF" w14:paraId="39625A55" w14:textId="77777777" w:rsidTr="00AA257A">
                          <w:trPr>
                            <w:trHeight w:val="259"/>
                          </w:trPr>
                          <w:tc>
                            <w:tcPr>
                              <w:tcW w:w="2317" w:type="dxa"/>
                              <w:tcBorders>
                                <w:top w:val="nil"/>
                                <w:bottom w:val="single" w:sz="4" w:space="0" w:color="auto"/>
                              </w:tcBorders>
                              <w:noWrap/>
                              <w:vAlign w:val="center"/>
                            </w:tcPr>
                            <w:p w14:paraId="2020B129"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213933E9"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A8926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8746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1.17-2.</w:t>
                              </w:r>
                              <w:proofErr w:type="gramStart"/>
                              <w:r w:rsidRPr="00526CCF">
                                <w:rPr>
                                  <w:rFonts w:ascii="Times New Roman" w:hAnsi="Times New Roman" w:cs="Times New Roman"/>
                                  <w:color w:val="000000"/>
                                  <w:sz w:val="18"/>
                                  <w:szCs w:val="18"/>
                                </w:rPr>
                                <w:t>91)*</w:t>
                              </w:r>
                              <w:proofErr w:type="gramEnd"/>
                              <w:r w:rsidRPr="00526CCF">
                                <w:rPr>
                                  <w:rFonts w:ascii="Times New Roman" w:hAnsi="Times New Roman" w:cs="Times New Roman"/>
                                  <w:color w:val="000000"/>
                                  <w:sz w:val="18"/>
                                  <w:szCs w:val="18"/>
                                </w:rPr>
                                <w:t>*</w:t>
                              </w:r>
                            </w:p>
                          </w:tc>
                          <w:tc>
                            <w:tcPr>
                              <w:tcW w:w="1716" w:type="dxa"/>
                              <w:tcBorders>
                                <w:top w:val="nil"/>
                                <w:bottom w:val="single" w:sz="4" w:space="0" w:color="auto"/>
                              </w:tcBorders>
                              <w:noWrap/>
                              <w:vAlign w:val="center"/>
                            </w:tcPr>
                            <w:p w14:paraId="629EF5C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6 (1.27-3.</w:t>
                              </w:r>
                              <w:proofErr w:type="gramStart"/>
                              <w:r w:rsidRPr="00526CCF">
                                <w:rPr>
                                  <w:rFonts w:ascii="Times New Roman" w:hAnsi="Times New Roman" w:cs="Times New Roman"/>
                                  <w:color w:val="000000"/>
                                  <w:sz w:val="18"/>
                                  <w:szCs w:val="18"/>
                                </w:rPr>
                                <w:t>34)*</w:t>
                              </w:r>
                              <w:proofErr w:type="gramEnd"/>
                              <w:r w:rsidRPr="00526CCF">
                                <w:rPr>
                                  <w:rFonts w:ascii="Times New Roman" w:hAnsi="Times New Roman" w:cs="Times New Roman"/>
                                  <w:color w:val="000000"/>
                                  <w:sz w:val="18"/>
                                  <w:szCs w:val="18"/>
                                </w:rPr>
                                <w:t>*</w:t>
                              </w:r>
                            </w:p>
                          </w:tc>
                          <w:tc>
                            <w:tcPr>
                              <w:tcW w:w="1916" w:type="dxa"/>
                              <w:tcBorders>
                                <w:top w:val="nil"/>
                                <w:bottom w:val="single" w:sz="4" w:space="0" w:color="auto"/>
                              </w:tcBorders>
                              <w:noWrap/>
                              <w:vAlign w:val="center"/>
                            </w:tcPr>
                            <w:p w14:paraId="07483FD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3 (1.21-3.</w:t>
                              </w:r>
                              <w:proofErr w:type="gramStart"/>
                              <w:r w:rsidRPr="00526CCF">
                                <w:rPr>
                                  <w:rFonts w:ascii="Times New Roman" w:hAnsi="Times New Roman" w:cs="Times New Roman"/>
                                  <w:color w:val="000000"/>
                                  <w:sz w:val="18"/>
                                  <w:szCs w:val="18"/>
                                </w:rPr>
                                <w:t>41)*</w:t>
                              </w:r>
                              <w:proofErr w:type="gramEnd"/>
                              <w:r w:rsidRPr="00526CCF">
                                <w:rPr>
                                  <w:rFonts w:ascii="Times New Roman" w:hAnsi="Times New Roman" w:cs="Times New Roman"/>
                                  <w:color w:val="000000"/>
                                  <w:sz w:val="18"/>
                                  <w:szCs w:val="18"/>
                                </w:rPr>
                                <w:t>*</w:t>
                              </w:r>
                            </w:p>
                          </w:tc>
                          <w:tc>
                            <w:tcPr>
                              <w:tcW w:w="1816" w:type="dxa"/>
                              <w:tcBorders>
                                <w:top w:val="nil"/>
                                <w:bottom w:val="single" w:sz="4" w:space="0" w:color="auto"/>
                              </w:tcBorders>
                              <w:noWrap/>
                              <w:vAlign w:val="center"/>
                            </w:tcPr>
                            <w:p w14:paraId="79C605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98 (1.17-3.</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3CD97C7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7E899A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1.01-1.</w:t>
                              </w:r>
                              <w:proofErr w:type="gramStart"/>
                              <w:r w:rsidRPr="00526CCF">
                                <w:rPr>
                                  <w:rFonts w:ascii="Times New Roman" w:hAnsi="Times New Roman" w:cs="Times New Roman"/>
                                  <w:color w:val="000000"/>
                                  <w:sz w:val="18"/>
                                  <w:szCs w:val="18"/>
                                </w:rPr>
                                <w:t>31)*</w:t>
                              </w:r>
                              <w:proofErr w:type="gramEnd"/>
                            </w:p>
                          </w:tc>
                          <w:tc>
                            <w:tcPr>
                              <w:tcW w:w="1008" w:type="dxa"/>
                              <w:tcBorders>
                                <w:top w:val="nil"/>
                                <w:bottom w:val="single" w:sz="4" w:space="0" w:color="auto"/>
                              </w:tcBorders>
                              <w:noWrap/>
                              <w:vAlign w:val="center"/>
                            </w:tcPr>
                            <w:p w14:paraId="7FF371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r>
                        <w:tr w:rsidR="00526CCF" w:rsidRPr="00526CCF" w14:paraId="69D64806" w14:textId="77777777" w:rsidTr="00AA257A">
                          <w:trPr>
                            <w:trHeight w:val="259"/>
                          </w:trPr>
                          <w:tc>
                            <w:tcPr>
                              <w:tcW w:w="2317" w:type="dxa"/>
                              <w:tcBorders>
                                <w:bottom w:val="nil"/>
                              </w:tcBorders>
                              <w:noWrap/>
                              <w:vAlign w:val="center"/>
                              <w:hideMark/>
                            </w:tcPr>
                            <w:p w14:paraId="0D304F0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15401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ED03C2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75A0B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63-1.32)</w:t>
                              </w:r>
                            </w:p>
                          </w:tc>
                          <w:tc>
                            <w:tcPr>
                              <w:tcW w:w="1716" w:type="dxa"/>
                              <w:tcBorders>
                                <w:bottom w:val="nil"/>
                              </w:tcBorders>
                              <w:noWrap/>
                              <w:vAlign w:val="center"/>
                              <w:hideMark/>
                            </w:tcPr>
                            <w:p w14:paraId="31C85FE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9 (0.47-1.01)</w:t>
                              </w:r>
                            </w:p>
                          </w:tc>
                          <w:tc>
                            <w:tcPr>
                              <w:tcW w:w="1916" w:type="dxa"/>
                              <w:tcBorders>
                                <w:bottom w:val="nil"/>
                              </w:tcBorders>
                              <w:noWrap/>
                              <w:vAlign w:val="center"/>
                              <w:hideMark/>
                            </w:tcPr>
                            <w:p w14:paraId="6F145B9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 (0.37-1.05)</w:t>
                              </w:r>
                            </w:p>
                          </w:tc>
                          <w:tc>
                            <w:tcPr>
                              <w:tcW w:w="1816" w:type="dxa"/>
                              <w:tcBorders>
                                <w:bottom w:val="nil"/>
                              </w:tcBorders>
                              <w:noWrap/>
                              <w:vAlign w:val="center"/>
                              <w:hideMark/>
                            </w:tcPr>
                            <w:p w14:paraId="7B098F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1 (0.46-1.07)</w:t>
                              </w:r>
                            </w:p>
                          </w:tc>
                          <w:tc>
                            <w:tcPr>
                              <w:tcW w:w="1000" w:type="dxa"/>
                              <w:tcBorders>
                                <w:bottom w:val="nil"/>
                              </w:tcBorders>
                              <w:noWrap/>
                              <w:vAlign w:val="center"/>
                              <w:hideMark/>
                            </w:tcPr>
                            <w:p w14:paraId="38C214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4*</w:t>
                              </w:r>
                            </w:p>
                          </w:tc>
                          <w:tc>
                            <w:tcPr>
                              <w:tcW w:w="1816" w:type="dxa"/>
                              <w:tcBorders>
                                <w:bottom w:val="nil"/>
                              </w:tcBorders>
                              <w:noWrap/>
                              <w:vAlign w:val="center"/>
                              <w:hideMark/>
                            </w:tcPr>
                            <w:p w14:paraId="0889372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3 (0.71-0.</w:t>
                              </w:r>
                              <w:proofErr w:type="gramStart"/>
                              <w:r w:rsidRPr="00526CCF">
                                <w:rPr>
                                  <w:rFonts w:ascii="Times New Roman" w:hAnsi="Times New Roman" w:cs="Times New Roman"/>
                                  <w:color w:val="000000"/>
                                  <w:sz w:val="18"/>
                                  <w:szCs w:val="18"/>
                                </w:rPr>
                                <w:t>97)*</w:t>
                              </w:r>
                              <w:proofErr w:type="gramEnd"/>
                            </w:p>
                          </w:tc>
                          <w:tc>
                            <w:tcPr>
                              <w:tcW w:w="1008" w:type="dxa"/>
                              <w:tcBorders>
                                <w:bottom w:val="nil"/>
                              </w:tcBorders>
                              <w:noWrap/>
                              <w:vAlign w:val="center"/>
                              <w:hideMark/>
                            </w:tcPr>
                            <w:p w14:paraId="1316B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1</w:t>
                              </w:r>
                            </w:p>
                          </w:tc>
                        </w:tr>
                        <w:tr w:rsidR="00526CCF" w:rsidRPr="00526CCF" w14:paraId="0E4D56C7" w14:textId="77777777" w:rsidTr="00AA257A">
                          <w:trPr>
                            <w:trHeight w:val="259"/>
                          </w:trPr>
                          <w:tc>
                            <w:tcPr>
                              <w:tcW w:w="2317" w:type="dxa"/>
                              <w:tcBorders>
                                <w:top w:val="nil"/>
                                <w:bottom w:val="nil"/>
                              </w:tcBorders>
                              <w:noWrap/>
                              <w:vAlign w:val="center"/>
                              <w:hideMark/>
                            </w:tcPr>
                            <w:p w14:paraId="5C95EBB0"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7E7FB32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0408AE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5C1905C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4 (0.67-1.32)</w:t>
                              </w:r>
                            </w:p>
                          </w:tc>
                          <w:tc>
                            <w:tcPr>
                              <w:tcW w:w="1716" w:type="dxa"/>
                              <w:tcBorders>
                                <w:top w:val="nil"/>
                                <w:bottom w:val="nil"/>
                              </w:tcBorders>
                              <w:noWrap/>
                              <w:vAlign w:val="center"/>
                              <w:hideMark/>
                            </w:tcPr>
                            <w:p w14:paraId="46FFB6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7 (0.52-1.14)</w:t>
                              </w:r>
                            </w:p>
                          </w:tc>
                          <w:tc>
                            <w:tcPr>
                              <w:tcW w:w="1916" w:type="dxa"/>
                              <w:tcBorders>
                                <w:top w:val="nil"/>
                                <w:bottom w:val="nil"/>
                              </w:tcBorders>
                              <w:noWrap/>
                              <w:vAlign w:val="center"/>
                              <w:hideMark/>
                            </w:tcPr>
                            <w:p w14:paraId="5B0D0FD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56-1.48)</w:t>
                              </w:r>
                            </w:p>
                          </w:tc>
                          <w:tc>
                            <w:tcPr>
                              <w:tcW w:w="1816" w:type="dxa"/>
                              <w:tcBorders>
                                <w:top w:val="nil"/>
                                <w:bottom w:val="nil"/>
                              </w:tcBorders>
                              <w:noWrap/>
                              <w:vAlign w:val="center"/>
                              <w:hideMark/>
                            </w:tcPr>
                            <w:p w14:paraId="1F2528B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6 (0.56-1.31)</w:t>
                              </w:r>
                            </w:p>
                          </w:tc>
                          <w:tc>
                            <w:tcPr>
                              <w:tcW w:w="1000" w:type="dxa"/>
                              <w:tcBorders>
                                <w:top w:val="nil"/>
                                <w:bottom w:val="nil"/>
                              </w:tcBorders>
                              <w:noWrap/>
                              <w:vAlign w:val="center"/>
                              <w:hideMark/>
                            </w:tcPr>
                            <w:p w14:paraId="6F9788C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3</w:t>
                              </w:r>
                            </w:p>
                          </w:tc>
                          <w:tc>
                            <w:tcPr>
                              <w:tcW w:w="1816" w:type="dxa"/>
                              <w:tcBorders>
                                <w:top w:val="nil"/>
                                <w:bottom w:val="nil"/>
                              </w:tcBorders>
                              <w:noWrap/>
                              <w:vAlign w:val="center"/>
                              <w:hideMark/>
                            </w:tcPr>
                            <w:p w14:paraId="23676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78-1.07)</w:t>
                              </w:r>
                            </w:p>
                          </w:tc>
                          <w:tc>
                            <w:tcPr>
                              <w:tcW w:w="1008" w:type="dxa"/>
                              <w:tcBorders>
                                <w:top w:val="nil"/>
                                <w:bottom w:val="nil"/>
                              </w:tcBorders>
                              <w:noWrap/>
                              <w:vAlign w:val="center"/>
                              <w:hideMark/>
                            </w:tcPr>
                            <w:p w14:paraId="51463AD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30</w:t>
                              </w:r>
                            </w:p>
                          </w:tc>
                        </w:tr>
                        <w:tr w:rsidR="00526CCF" w:rsidRPr="00526CCF" w14:paraId="4245B675" w14:textId="77777777" w:rsidTr="00AA257A">
                          <w:trPr>
                            <w:trHeight w:val="259"/>
                          </w:trPr>
                          <w:tc>
                            <w:tcPr>
                              <w:tcW w:w="2317" w:type="dxa"/>
                              <w:tcBorders>
                                <w:top w:val="nil"/>
                                <w:bottom w:val="single" w:sz="4" w:space="0" w:color="auto"/>
                              </w:tcBorders>
                              <w:noWrap/>
                              <w:vAlign w:val="center"/>
                            </w:tcPr>
                            <w:p w14:paraId="4806DAF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4A0C4626"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53EBED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1D09154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8-1.42)</w:t>
                              </w:r>
                            </w:p>
                          </w:tc>
                          <w:tc>
                            <w:tcPr>
                              <w:tcW w:w="1716" w:type="dxa"/>
                              <w:tcBorders>
                                <w:top w:val="nil"/>
                                <w:bottom w:val="single" w:sz="4" w:space="0" w:color="auto"/>
                              </w:tcBorders>
                              <w:noWrap/>
                              <w:vAlign w:val="center"/>
                            </w:tcPr>
                            <w:p w14:paraId="008331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2 (0.47-1.10)</w:t>
                              </w:r>
                            </w:p>
                          </w:tc>
                          <w:tc>
                            <w:tcPr>
                              <w:tcW w:w="1916" w:type="dxa"/>
                              <w:tcBorders>
                                <w:top w:val="nil"/>
                                <w:bottom w:val="single" w:sz="4" w:space="0" w:color="auto"/>
                              </w:tcBorders>
                              <w:noWrap/>
                              <w:vAlign w:val="center"/>
                            </w:tcPr>
                            <w:p w14:paraId="441EE36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53-1.32)</w:t>
                              </w:r>
                            </w:p>
                          </w:tc>
                          <w:tc>
                            <w:tcPr>
                              <w:tcW w:w="1816" w:type="dxa"/>
                              <w:tcBorders>
                                <w:top w:val="nil"/>
                                <w:bottom w:val="single" w:sz="4" w:space="0" w:color="auto"/>
                              </w:tcBorders>
                              <w:noWrap/>
                              <w:vAlign w:val="center"/>
                            </w:tcPr>
                            <w:p w14:paraId="7005E65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0 (0.52-1.22)</w:t>
                              </w:r>
                            </w:p>
                          </w:tc>
                          <w:tc>
                            <w:tcPr>
                              <w:tcW w:w="1000" w:type="dxa"/>
                              <w:tcBorders>
                                <w:top w:val="nil"/>
                                <w:bottom w:val="single" w:sz="4" w:space="0" w:color="auto"/>
                              </w:tcBorders>
                              <w:noWrap/>
                              <w:vAlign w:val="center"/>
                            </w:tcPr>
                            <w:p w14:paraId="2D6379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22</w:t>
                              </w:r>
                            </w:p>
                          </w:tc>
                          <w:tc>
                            <w:tcPr>
                              <w:tcW w:w="1816" w:type="dxa"/>
                              <w:tcBorders>
                                <w:top w:val="nil"/>
                                <w:bottom w:val="single" w:sz="4" w:space="0" w:color="auto"/>
                              </w:tcBorders>
                              <w:noWrap/>
                              <w:vAlign w:val="center"/>
                            </w:tcPr>
                            <w:p w14:paraId="5C2D2C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5-1.02)</w:t>
                              </w:r>
                            </w:p>
                          </w:tc>
                          <w:tc>
                            <w:tcPr>
                              <w:tcW w:w="1008" w:type="dxa"/>
                              <w:tcBorders>
                                <w:top w:val="nil"/>
                                <w:bottom w:val="single" w:sz="4" w:space="0" w:color="auto"/>
                              </w:tcBorders>
                              <w:noWrap/>
                              <w:vAlign w:val="center"/>
                            </w:tcPr>
                            <w:p w14:paraId="4C21A8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8</w:t>
                              </w:r>
                            </w:p>
                          </w:tc>
                        </w:tr>
                        <w:tr w:rsidR="00526CCF" w:rsidRPr="00526CCF" w14:paraId="76289173" w14:textId="77777777" w:rsidTr="00AA257A">
                          <w:trPr>
                            <w:trHeight w:val="259"/>
                          </w:trPr>
                          <w:tc>
                            <w:tcPr>
                              <w:tcW w:w="2317" w:type="dxa"/>
                              <w:tcBorders>
                                <w:bottom w:val="nil"/>
                              </w:tcBorders>
                              <w:noWrap/>
                              <w:vAlign w:val="center"/>
                            </w:tcPr>
                            <w:p w14:paraId="07756DD7"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F03819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048F1EF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1A41B3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0.71-1.86)</w:t>
                              </w:r>
                            </w:p>
                          </w:tc>
                          <w:tc>
                            <w:tcPr>
                              <w:tcW w:w="1716" w:type="dxa"/>
                              <w:tcBorders>
                                <w:bottom w:val="nil"/>
                              </w:tcBorders>
                              <w:noWrap/>
                              <w:vAlign w:val="center"/>
                            </w:tcPr>
                            <w:p w14:paraId="0FB5B26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57-1.37)</w:t>
                              </w:r>
                            </w:p>
                          </w:tc>
                          <w:tc>
                            <w:tcPr>
                              <w:tcW w:w="1916" w:type="dxa"/>
                              <w:tcBorders>
                                <w:bottom w:val="nil"/>
                              </w:tcBorders>
                              <w:noWrap/>
                              <w:vAlign w:val="center"/>
                            </w:tcPr>
                            <w:p w14:paraId="4889D89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64-1.63)</w:t>
                              </w:r>
                            </w:p>
                          </w:tc>
                          <w:tc>
                            <w:tcPr>
                              <w:tcW w:w="1816" w:type="dxa"/>
                              <w:tcBorders>
                                <w:bottom w:val="nil"/>
                              </w:tcBorders>
                              <w:noWrap/>
                              <w:vAlign w:val="center"/>
                            </w:tcPr>
                            <w:p w14:paraId="6B46B63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5-1.21)</w:t>
                              </w:r>
                            </w:p>
                          </w:tc>
                          <w:tc>
                            <w:tcPr>
                              <w:tcW w:w="1000" w:type="dxa"/>
                              <w:tcBorders>
                                <w:bottom w:val="nil"/>
                              </w:tcBorders>
                              <w:noWrap/>
                              <w:vAlign w:val="center"/>
                            </w:tcPr>
                            <w:p w14:paraId="12C840B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4</w:t>
                              </w:r>
                            </w:p>
                          </w:tc>
                          <w:tc>
                            <w:tcPr>
                              <w:tcW w:w="1816" w:type="dxa"/>
                              <w:tcBorders>
                                <w:bottom w:val="nil"/>
                              </w:tcBorders>
                              <w:noWrap/>
                              <w:vAlign w:val="center"/>
                            </w:tcPr>
                            <w:p w14:paraId="276811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3 (0.83-1.05)</w:t>
                              </w:r>
                            </w:p>
                          </w:tc>
                          <w:tc>
                            <w:tcPr>
                              <w:tcW w:w="1008" w:type="dxa"/>
                              <w:tcBorders>
                                <w:bottom w:val="nil"/>
                              </w:tcBorders>
                              <w:noWrap/>
                              <w:vAlign w:val="center"/>
                            </w:tcPr>
                            <w:p w14:paraId="5E86D8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3</w:t>
                              </w:r>
                            </w:p>
                          </w:tc>
                        </w:tr>
                        <w:tr w:rsidR="00526CCF" w:rsidRPr="00526CCF" w14:paraId="49565F79" w14:textId="77777777" w:rsidTr="00AA257A">
                          <w:trPr>
                            <w:trHeight w:val="259"/>
                          </w:trPr>
                          <w:tc>
                            <w:tcPr>
                              <w:tcW w:w="2317" w:type="dxa"/>
                              <w:tcBorders>
                                <w:top w:val="nil"/>
                                <w:bottom w:val="nil"/>
                              </w:tcBorders>
                              <w:noWrap/>
                              <w:vAlign w:val="center"/>
                            </w:tcPr>
                            <w:p w14:paraId="0D60E529"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59441D7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252AB08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71C2E6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9 (0.56-1.42)</w:t>
                              </w:r>
                            </w:p>
                          </w:tc>
                          <w:tc>
                            <w:tcPr>
                              <w:tcW w:w="1716" w:type="dxa"/>
                              <w:tcBorders>
                                <w:top w:val="nil"/>
                                <w:bottom w:val="nil"/>
                              </w:tcBorders>
                              <w:noWrap/>
                              <w:vAlign w:val="center"/>
                            </w:tcPr>
                            <w:p w14:paraId="5D0498C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7 (0.51-1.16)</w:t>
                              </w:r>
                            </w:p>
                          </w:tc>
                          <w:tc>
                            <w:tcPr>
                              <w:tcW w:w="1916" w:type="dxa"/>
                              <w:tcBorders>
                                <w:top w:val="nil"/>
                                <w:bottom w:val="nil"/>
                              </w:tcBorders>
                              <w:noWrap/>
                              <w:vAlign w:val="center"/>
                            </w:tcPr>
                            <w:p w14:paraId="1466A52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9-1.11)</w:t>
                              </w:r>
                            </w:p>
                          </w:tc>
                          <w:tc>
                            <w:tcPr>
                              <w:tcW w:w="1816" w:type="dxa"/>
                              <w:tcBorders>
                                <w:top w:val="nil"/>
                                <w:bottom w:val="nil"/>
                              </w:tcBorders>
                              <w:noWrap/>
                              <w:vAlign w:val="center"/>
                            </w:tcPr>
                            <w:p w14:paraId="40DA70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 (0.30-0.</w:t>
                              </w:r>
                              <w:proofErr w:type="gramStart"/>
                              <w:r w:rsidRPr="00526CCF">
                                <w:rPr>
                                  <w:rFonts w:ascii="Times New Roman" w:hAnsi="Times New Roman" w:cs="Times New Roman"/>
                                  <w:color w:val="000000"/>
                                  <w:sz w:val="18"/>
                                  <w:szCs w:val="18"/>
                                </w:rPr>
                                <w:t>79)*</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7294B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26524A9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72-0.</w:t>
                              </w:r>
                              <w:proofErr w:type="gramStart"/>
                              <w:r w:rsidRPr="00526CCF">
                                <w:rPr>
                                  <w:rFonts w:ascii="Times New Roman" w:hAnsi="Times New Roman" w:cs="Times New Roman"/>
                                  <w:color w:val="000000"/>
                                  <w:sz w:val="18"/>
                                  <w:szCs w:val="18"/>
                                </w:rPr>
                                <w:t>92)*</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E0462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4</w:t>
                              </w:r>
                            </w:p>
                          </w:tc>
                        </w:tr>
                        <w:tr w:rsidR="00526CCF" w:rsidRPr="00526CCF" w14:paraId="6BDDF14D" w14:textId="77777777" w:rsidTr="00AA257A">
                          <w:trPr>
                            <w:trHeight w:val="259"/>
                          </w:trPr>
                          <w:tc>
                            <w:tcPr>
                              <w:tcW w:w="2317" w:type="dxa"/>
                              <w:tcBorders>
                                <w:top w:val="nil"/>
                              </w:tcBorders>
                              <w:noWrap/>
                              <w:vAlign w:val="center"/>
                            </w:tcPr>
                            <w:p w14:paraId="11997D73"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486E6C1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F36450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700271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4-1.51)</w:t>
                              </w:r>
                            </w:p>
                          </w:tc>
                          <w:tc>
                            <w:tcPr>
                              <w:tcW w:w="1716" w:type="dxa"/>
                              <w:tcBorders>
                                <w:top w:val="nil"/>
                              </w:tcBorders>
                              <w:noWrap/>
                              <w:vAlign w:val="center"/>
                            </w:tcPr>
                            <w:p w14:paraId="28D9C29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7 (0.60-1.26)</w:t>
                              </w:r>
                            </w:p>
                          </w:tc>
                          <w:tc>
                            <w:tcPr>
                              <w:tcW w:w="1916" w:type="dxa"/>
                              <w:tcBorders>
                                <w:top w:val="nil"/>
                              </w:tcBorders>
                              <w:noWrap/>
                              <w:vAlign w:val="center"/>
                            </w:tcPr>
                            <w:p w14:paraId="450B739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62-1.27)</w:t>
                              </w:r>
                            </w:p>
                          </w:tc>
                          <w:tc>
                            <w:tcPr>
                              <w:tcW w:w="1816" w:type="dxa"/>
                              <w:tcBorders>
                                <w:top w:val="nil"/>
                              </w:tcBorders>
                              <w:noWrap/>
                              <w:vAlign w:val="center"/>
                            </w:tcPr>
                            <w:p w14:paraId="635F87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2 (0.39-0.</w:t>
                              </w:r>
                              <w:proofErr w:type="gramStart"/>
                              <w:r w:rsidRPr="00526CCF">
                                <w:rPr>
                                  <w:rFonts w:ascii="Times New Roman" w:hAnsi="Times New Roman" w:cs="Times New Roman"/>
                                  <w:color w:val="000000"/>
                                  <w:sz w:val="18"/>
                                  <w:szCs w:val="18"/>
                                </w:rPr>
                                <w:t>97)*</w:t>
                              </w:r>
                              <w:proofErr w:type="gramEnd"/>
                            </w:p>
                          </w:tc>
                          <w:tc>
                            <w:tcPr>
                              <w:tcW w:w="1000" w:type="dxa"/>
                              <w:tcBorders>
                                <w:top w:val="nil"/>
                              </w:tcBorders>
                              <w:noWrap/>
                              <w:vAlign w:val="center"/>
                            </w:tcPr>
                            <w:p w14:paraId="62D4C9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tcBorders>
                              <w:noWrap/>
                              <w:vAlign w:val="center"/>
                            </w:tcPr>
                            <w:p w14:paraId="183FCA9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8-0.</w:t>
                              </w:r>
                              <w:proofErr w:type="gramStart"/>
                              <w:r w:rsidRPr="00526CCF">
                                <w:rPr>
                                  <w:rFonts w:ascii="Times New Roman" w:hAnsi="Times New Roman" w:cs="Times New Roman"/>
                                  <w:color w:val="000000"/>
                                  <w:sz w:val="18"/>
                                  <w:szCs w:val="18"/>
                                </w:rPr>
                                <w:t>99)*</w:t>
                              </w:r>
                              <w:proofErr w:type="gramEnd"/>
                            </w:p>
                          </w:tc>
                          <w:tc>
                            <w:tcPr>
                              <w:tcW w:w="1008" w:type="dxa"/>
                              <w:tcBorders>
                                <w:top w:val="nil"/>
                              </w:tcBorders>
                              <w:noWrap/>
                              <w:vAlign w:val="center"/>
                            </w:tcPr>
                            <w:p w14:paraId="624AD51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w:t>
                              </w:r>
                            </w:p>
                          </w:tc>
                        </w:tr>
                        <w:tr w:rsidR="00526CCF" w:rsidRPr="00526CCF" w14:paraId="721371D1" w14:textId="77777777" w:rsidTr="00AA257A">
                          <w:trPr>
                            <w:trHeight w:val="259"/>
                          </w:trPr>
                          <w:tc>
                            <w:tcPr>
                              <w:tcW w:w="14913" w:type="dxa"/>
                              <w:gridSpan w:val="10"/>
                              <w:tcBorders>
                                <w:bottom w:val="single" w:sz="4" w:space="0" w:color="auto"/>
                              </w:tcBorders>
                              <w:noWrap/>
                              <w:vAlign w:val="center"/>
                            </w:tcPr>
                            <w:p w14:paraId="3C7F1347" w14:textId="77777777" w:rsidR="00526CCF" w:rsidRPr="00526CCF" w:rsidRDefault="00526CCF" w:rsidP="00526CCF">
                              <w:pPr>
                                <w:rPr>
                                  <w:rFonts w:ascii="Times New Roman" w:hAnsi="Times New Roman" w:cs="Times New Roman"/>
                                  <w:i/>
                                  <w:iCs/>
                                  <w:sz w:val="18"/>
                                  <w:szCs w:val="18"/>
                                </w:rPr>
                              </w:pPr>
                              <w:r w:rsidRPr="00526CCF">
                                <w:rPr>
                                  <w:rFonts w:ascii="Times New Roman" w:hAnsi="Times New Roman" w:cs="Times New Roman"/>
                                  <w:i/>
                                  <w:iCs/>
                                  <w:sz w:val="18"/>
                                  <w:szCs w:val="18"/>
                                </w:rPr>
                                <w:t>Cancer-Specific Mortality</w:t>
                              </w:r>
                            </w:p>
                          </w:tc>
                        </w:tr>
                        <w:tr w:rsidR="00526CCF" w:rsidRPr="00526CCF" w14:paraId="7382AB5A" w14:textId="77777777" w:rsidTr="00AA257A">
                          <w:trPr>
                            <w:trHeight w:val="259"/>
                          </w:trPr>
                          <w:tc>
                            <w:tcPr>
                              <w:tcW w:w="2317" w:type="dxa"/>
                              <w:tcBorders>
                                <w:bottom w:val="nil"/>
                              </w:tcBorders>
                              <w:noWrap/>
                              <w:vAlign w:val="center"/>
                              <w:hideMark/>
                            </w:tcPr>
                            <w:p w14:paraId="6F0255C2"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47A0F6F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52FA6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100A698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7 (0.44-1.72)</w:t>
                              </w:r>
                            </w:p>
                          </w:tc>
                          <w:tc>
                            <w:tcPr>
                              <w:tcW w:w="1716" w:type="dxa"/>
                              <w:tcBorders>
                                <w:bottom w:val="nil"/>
                              </w:tcBorders>
                              <w:noWrap/>
                              <w:vAlign w:val="center"/>
                              <w:hideMark/>
                            </w:tcPr>
                            <w:p w14:paraId="7A8020C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2 (0.46-1.46)</w:t>
                              </w:r>
                            </w:p>
                          </w:tc>
                          <w:tc>
                            <w:tcPr>
                              <w:tcW w:w="1916" w:type="dxa"/>
                              <w:tcBorders>
                                <w:bottom w:val="nil"/>
                              </w:tcBorders>
                              <w:noWrap/>
                              <w:vAlign w:val="center"/>
                              <w:hideMark/>
                            </w:tcPr>
                            <w:p w14:paraId="2077963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0 (0.67-2.54)</w:t>
                              </w:r>
                            </w:p>
                          </w:tc>
                          <w:tc>
                            <w:tcPr>
                              <w:tcW w:w="1816" w:type="dxa"/>
                              <w:tcBorders>
                                <w:bottom w:val="nil"/>
                              </w:tcBorders>
                              <w:noWrap/>
                              <w:vAlign w:val="center"/>
                              <w:hideMark/>
                            </w:tcPr>
                            <w:p w14:paraId="26C9AC5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3 (0.92-4.05)</w:t>
                              </w:r>
                            </w:p>
                          </w:tc>
                          <w:tc>
                            <w:tcPr>
                              <w:tcW w:w="1000" w:type="dxa"/>
                              <w:tcBorders>
                                <w:bottom w:val="nil"/>
                              </w:tcBorders>
                              <w:noWrap/>
                              <w:vAlign w:val="center"/>
                              <w:hideMark/>
                            </w:tcPr>
                            <w:p w14:paraId="21E57D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7C1D55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7 (1.03-1.</w:t>
                              </w:r>
                              <w:proofErr w:type="gramStart"/>
                              <w:r w:rsidRPr="00526CCF">
                                <w:rPr>
                                  <w:rFonts w:ascii="Times New Roman" w:hAnsi="Times New Roman" w:cs="Times New Roman"/>
                                  <w:color w:val="000000"/>
                                  <w:sz w:val="18"/>
                                  <w:szCs w:val="18"/>
                                </w:rPr>
                                <w:t>57)*</w:t>
                              </w:r>
                              <w:proofErr w:type="gramEnd"/>
                            </w:p>
                          </w:tc>
                          <w:tc>
                            <w:tcPr>
                              <w:tcW w:w="1008" w:type="dxa"/>
                              <w:tcBorders>
                                <w:bottom w:val="nil"/>
                              </w:tcBorders>
                              <w:noWrap/>
                              <w:vAlign w:val="center"/>
                              <w:hideMark/>
                            </w:tcPr>
                            <w:p w14:paraId="0C6400E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58</w:t>
                              </w:r>
                            </w:p>
                          </w:tc>
                        </w:tr>
                        <w:tr w:rsidR="00526CCF" w:rsidRPr="00526CCF" w14:paraId="73BE6075" w14:textId="77777777" w:rsidTr="00AA257A">
                          <w:trPr>
                            <w:trHeight w:val="259"/>
                          </w:trPr>
                          <w:tc>
                            <w:tcPr>
                              <w:tcW w:w="2317" w:type="dxa"/>
                              <w:tcBorders>
                                <w:top w:val="nil"/>
                                <w:bottom w:val="nil"/>
                              </w:tcBorders>
                              <w:noWrap/>
                              <w:vAlign w:val="center"/>
                              <w:hideMark/>
                            </w:tcPr>
                            <w:p w14:paraId="76F47FF2"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1CDD689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750339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17B0CF1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8 (0.49-1.99)</w:t>
                              </w:r>
                            </w:p>
                          </w:tc>
                          <w:tc>
                            <w:tcPr>
                              <w:tcW w:w="1716" w:type="dxa"/>
                              <w:tcBorders>
                                <w:top w:val="nil"/>
                                <w:bottom w:val="nil"/>
                              </w:tcBorders>
                              <w:noWrap/>
                              <w:vAlign w:val="center"/>
                              <w:hideMark/>
                            </w:tcPr>
                            <w:p w14:paraId="75065D4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3 (0.51-1.67)</w:t>
                              </w:r>
                            </w:p>
                          </w:tc>
                          <w:tc>
                            <w:tcPr>
                              <w:tcW w:w="1916" w:type="dxa"/>
                              <w:tcBorders>
                                <w:top w:val="nil"/>
                                <w:bottom w:val="nil"/>
                              </w:tcBorders>
                              <w:noWrap/>
                              <w:vAlign w:val="center"/>
                              <w:hideMark/>
                            </w:tcPr>
                            <w:p w14:paraId="1035738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8 (0.70-2.71)</w:t>
                              </w:r>
                            </w:p>
                          </w:tc>
                          <w:tc>
                            <w:tcPr>
                              <w:tcW w:w="1816" w:type="dxa"/>
                              <w:tcBorders>
                                <w:top w:val="nil"/>
                                <w:bottom w:val="nil"/>
                              </w:tcBorders>
                              <w:noWrap/>
                              <w:vAlign w:val="center"/>
                              <w:hideMark/>
                            </w:tcPr>
                            <w:p w14:paraId="6D9D593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7 (1.33-5.</w:t>
                              </w:r>
                              <w:proofErr w:type="gramStart"/>
                              <w:r w:rsidRPr="00526CCF">
                                <w:rPr>
                                  <w:rFonts w:ascii="Times New Roman" w:hAnsi="Times New Roman" w:cs="Times New Roman"/>
                                  <w:color w:val="000000"/>
                                  <w:sz w:val="18"/>
                                  <w:szCs w:val="18"/>
                                </w:rPr>
                                <w:t>80)*</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4874205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hideMark/>
                            </w:tcPr>
                            <w:p w14:paraId="2A08AA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50 (1.15-1.</w:t>
                              </w:r>
                              <w:proofErr w:type="gramStart"/>
                              <w:r w:rsidRPr="00526CCF">
                                <w:rPr>
                                  <w:rFonts w:ascii="Times New Roman" w:hAnsi="Times New Roman" w:cs="Times New Roman"/>
                                  <w:color w:val="000000"/>
                                  <w:sz w:val="18"/>
                                  <w:szCs w:val="18"/>
                                </w:rPr>
                                <w:t>9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2974752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w:t>
                              </w:r>
                            </w:p>
                          </w:tc>
                        </w:tr>
                        <w:tr w:rsidR="00526CCF" w:rsidRPr="00526CCF" w14:paraId="630D231E" w14:textId="77777777" w:rsidTr="00AA257A">
                          <w:trPr>
                            <w:trHeight w:val="259"/>
                          </w:trPr>
                          <w:tc>
                            <w:tcPr>
                              <w:tcW w:w="2317" w:type="dxa"/>
                              <w:tcBorders>
                                <w:top w:val="nil"/>
                                <w:bottom w:val="single" w:sz="4" w:space="0" w:color="auto"/>
                              </w:tcBorders>
                              <w:noWrap/>
                              <w:vAlign w:val="center"/>
                            </w:tcPr>
                            <w:p w14:paraId="698750CD"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733C2AF"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C070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5CB6BE7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43-1.80)</w:t>
                              </w:r>
                            </w:p>
                          </w:tc>
                          <w:tc>
                            <w:tcPr>
                              <w:tcW w:w="1716" w:type="dxa"/>
                              <w:tcBorders>
                                <w:top w:val="nil"/>
                                <w:bottom w:val="single" w:sz="4" w:space="0" w:color="auto"/>
                              </w:tcBorders>
                              <w:noWrap/>
                              <w:vAlign w:val="center"/>
                            </w:tcPr>
                            <w:p w14:paraId="69B53E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2 (0.51-1.68)</w:t>
                              </w:r>
                            </w:p>
                          </w:tc>
                          <w:tc>
                            <w:tcPr>
                              <w:tcW w:w="1916" w:type="dxa"/>
                              <w:tcBorders>
                                <w:top w:val="nil"/>
                                <w:bottom w:val="single" w:sz="4" w:space="0" w:color="auto"/>
                              </w:tcBorders>
                              <w:noWrap/>
                              <w:vAlign w:val="center"/>
                            </w:tcPr>
                            <w:p w14:paraId="693571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5 (0.67-2.73)</w:t>
                              </w:r>
                            </w:p>
                          </w:tc>
                          <w:tc>
                            <w:tcPr>
                              <w:tcW w:w="1816" w:type="dxa"/>
                              <w:tcBorders>
                                <w:top w:val="nil"/>
                                <w:bottom w:val="single" w:sz="4" w:space="0" w:color="auto"/>
                              </w:tcBorders>
                              <w:noWrap/>
                              <w:vAlign w:val="center"/>
                            </w:tcPr>
                            <w:p w14:paraId="424CE0A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31-3.</w:t>
                              </w:r>
                              <w:proofErr w:type="gramStart"/>
                              <w:r w:rsidRPr="00526CCF">
                                <w:rPr>
                                  <w:rFonts w:ascii="Times New Roman" w:hAnsi="Times New Roman" w:cs="Times New Roman"/>
                                  <w:color w:val="000000"/>
                                  <w:sz w:val="18"/>
                                  <w:szCs w:val="18"/>
                                </w:rPr>
                                <w:t>78)*</w:t>
                              </w:r>
                              <w:proofErr w:type="gramEnd"/>
                              <w:r w:rsidRPr="00526CCF">
                                <w:rPr>
                                  <w:rFonts w:ascii="Times New Roman" w:hAnsi="Times New Roman" w:cs="Times New Roman"/>
                                  <w:color w:val="000000"/>
                                  <w:sz w:val="18"/>
                                  <w:szCs w:val="18"/>
                                </w:rPr>
                                <w:t>*</w:t>
                              </w:r>
                            </w:p>
                          </w:tc>
                          <w:tc>
                            <w:tcPr>
                              <w:tcW w:w="1000" w:type="dxa"/>
                              <w:tcBorders>
                                <w:top w:val="nil"/>
                                <w:bottom w:val="single" w:sz="4" w:space="0" w:color="auto"/>
                              </w:tcBorders>
                              <w:noWrap/>
                              <w:vAlign w:val="center"/>
                            </w:tcPr>
                            <w:p w14:paraId="1A5324C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02B6FC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6 (1.13-1.</w:t>
                              </w:r>
                              <w:proofErr w:type="gramStart"/>
                              <w:r w:rsidRPr="00526CCF">
                                <w:rPr>
                                  <w:rFonts w:ascii="Times New Roman" w:hAnsi="Times New Roman" w:cs="Times New Roman"/>
                                  <w:color w:val="000000"/>
                                  <w:sz w:val="18"/>
                                  <w:szCs w:val="18"/>
                                </w:rPr>
                                <w:t>6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410B216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w:t>
                              </w:r>
                            </w:p>
                          </w:tc>
                        </w:tr>
                        <w:tr w:rsidR="00526CCF" w:rsidRPr="00526CCF" w14:paraId="7EC543F9" w14:textId="77777777" w:rsidTr="00AA257A">
                          <w:trPr>
                            <w:trHeight w:val="259"/>
                          </w:trPr>
                          <w:tc>
                            <w:tcPr>
                              <w:tcW w:w="2317" w:type="dxa"/>
                              <w:tcBorders>
                                <w:bottom w:val="nil"/>
                              </w:tcBorders>
                              <w:noWrap/>
                              <w:vAlign w:val="center"/>
                              <w:hideMark/>
                            </w:tcPr>
                            <w:p w14:paraId="0A09174F"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9CFEA4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85B3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E88D6C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9 (0.54-1.84)</w:t>
                              </w:r>
                            </w:p>
                          </w:tc>
                          <w:tc>
                            <w:tcPr>
                              <w:tcW w:w="1716" w:type="dxa"/>
                              <w:tcBorders>
                                <w:bottom w:val="nil"/>
                              </w:tcBorders>
                              <w:noWrap/>
                              <w:vAlign w:val="center"/>
                              <w:hideMark/>
                            </w:tcPr>
                            <w:p w14:paraId="22A42B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0.97-3.29)</w:t>
                              </w:r>
                            </w:p>
                          </w:tc>
                          <w:tc>
                            <w:tcPr>
                              <w:tcW w:w="1916" w:type="dxa"/>
                              <w:tcBorders>
                                <w:bottom w:val="nil"/>
                              </w:tcBorders>
                              <w:noWrap/>
                              <w:vAlign w:val="center"/>
                              <w:hideMark/>
                            </w:tcPr>
                            <w:p w14:paraId="0F1CB88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9 (0.70-2.78)</w:t>
                              </w:r>
                            </w:p>
                          </w:tc>
                          <w:tc>
                            <w:tcPr>
                              <w:tcW w:w="1816" w:type="dxa"/>
                              <w:tcBorders>
                                <w:bottom w:val="nil"/>
                              </w:tcBorders>
                              <w:noWrap/>
                              <w:vAlign w:val="center"/>
                              <w:hideMark/>
                            </w:tcPr>
                            <w:p w14:paraId="5BDFF14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0 (1.36-5.</w:t>
                              </w:r>
                              <w:proofErr w:type="gramStart"/>
                              <w:r w:rsidRPr="00526CCF">
                                <w:rPr>
                                  <w:rFonts w:ascii="Times New Roman" w:hAnsi="Times New Roman" w:cs="Times New Roman"/>
                                  <w:color w:val="000000"/>
                                  <w:sz w:val="18"/>
                                  <w:szCs w:val="18"/>
                                </w:rPr>
                                <w:t>37)*</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3939042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bottom w:val="nil"/>
                              </w:tcBorders>
                              <w:noWrap/>
                              <w:vAlign w:val="center"/>
                              <w:hideMark/>
                            </w:tcPr>
                            <w:p w14:paraId="5B60CBD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4 (1.07-1.</w:t>
                              </w:r>
                              <w:proofErr w:type="gramStart"/>
                              <w:r w:rsidRPr="00526CCF">
                                <w:rPr>
                                  <w:rFonts w:ascii="Times New Roman" w:hAnsi="Times New Roman" w:cs="Times New Roman"/>
                                  <w:color w:val="000000"/>
                                  <w:sz w:val="18"/>
                                  <w:szCs w:val="18"/>
                                </w:rPr>
                                <w:t>44)*</w:t>
                              </w:r>
                              <w:proofErr w:type="gramEnd"/>
                              <w:r w:rsidRPr="00526CCF">
                                <w:rPr>
                                  <w:rFonts w:ascii="Times New Roman" w:hAnsi="Times New Roman" w:cs="Times New Roman"/>
                                  <w:color w:val="000000"/>
                                  <w:sz w:val="18"/>
                                  <w:szCs w:val="18"/>
                                </w:rPr>
                                <w:t>*</w:t>
                              </w:r>
                            </w:p>
                          </w:tc>
                          <w:tc>
                            <w:tcPr>
                              <w:tcW w:w="1008" w:type="dxa"/>
                              <w:tcBorders>
                                <w:bottom w:val="nil"/>
                              </w:tcBorders>
                              <w:noWrap/>
                              <w:vAlign w:val="center"/>
                              <w:hideMark/>
                            </w:tcPr>
                            <w:p w14:paraId="2B79E7F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10</w:t>
                              </w:r>
                            </w:p>
                          </w:tc>
                        </w:tr>
                        <w:tr w:rsidR="00526CCF" w:rsidRPr="00526CCF" w14:paraId="737C226A" w14:textId="77777777" w:rsidTr="00AA257A">
                          <w:trPr>
                            <w:trHeight w:val="259"/>
                          </w:trPr>
                          <w:tc>
                            <w:tcPr>
                              <w:tcW w:w="2317" w:type="dxa"/>
                              <w:tcBorders>
                                <w:top w:val="nil"/>
                                <w:bottom w:val="nil"/>
                              </w:tcBorders>
                              <w:noWrap/>
                              <w:vAlign w:val="center"/>
                            </w:tcPr>
                            <w:p w14:paraId="70CDA5B5"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1C5B138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6D0814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A01AE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7 (0.65-2.46)</w:t>
                              </w:r>
                            </w:p>
                          </w:tc>
                          <w:tc>
                            <w:tcPr>
                              <w:tcW w:w="1716" w:type="dxa"/>
                              <w:tcBorders>
                                <w:top w:val="nil"/>
                                <w:bottom w:val="nil"/>
                              </w:tcBorders>
                              <w:noWrap/>
                              <w:vAlign w:val="center"/>
                            </w:tcPr>
                            <w:p w14:paraId="5D8C0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8 (1.10-3.</w:t>
                              </w:r>
                              <w:proofErr w:type="gramStart"/>
                              <w:r w:rsidRPr="00526CCF">
                                <w:rPr>
                                  <w:rFonts w:ascii="Times New Roman" w:hAnsi="Times New Roman" w:cs="Times New Roman"/>
                                  <w:color w:val="000000"/>
                                  <w:sz w:val="18"/>
                                  <w:szCs w:val="18"/>
                                </w:rPr>
                                <w:t>94)*</w:t>
                              </w:r>
                              <w:proofErr w:type="gramEnd"/>
                            </w:p>
                          </w:tc>
                          <w:tc>
                            <w:tcPr>
                              <w:tcW w:w="1916" w:type="dxa"/>
                              <w:tcBorders>
                                <w:top w:val="nil"/>
                                <w:bottom w:val="nil"/>
                              </w:tcBorders>
                              <w:noWrap/>
                              <w:vAlign w:val="center"/>
                            </w:tcPr>
                            <w:p w14:paraId="6048A47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0.87-3.89)</w:t>
                              </w:r>
                            </w:p>
                          </w:tc>
                          <w:tc>
                            <w:tcPr>
                              <w:tcW w:w="1816" w:type="dxa"/>
                              <w:tcBorders>
                                <w:top w:val="nil"/>
                                <w:bottom w:val="nil"/>
                              </w:tcBorders>
                              <w:noWrap/>
                              <w:vAlign w:val="center"/>
                            </w:tcPr>
                            <w:p w14:paraId="5DDA4E0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95 (1.40-6.</w:t>
                              </w:r>
                              <w:proofErr w:type="gramStart"/>
                              <w:r w:rsidRPr="00526CCF">
                                <w:rPr>
                                  <w:rFonts w:ascii="Times New Roman" w:hAnsi="Times New Roman" w:cs="Times New Roman"/>
                                  <w:color w:val="000000"/>
                                  <w:sz w:val="18"/>
                                  <w:szCs w:val="18"/>
                                </w:rPr>
                                <w:t>22)*</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AEF885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724DE40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6 (1.09-1.</w:t>
                              </w:r>
                              <w:proofErr w:type="gramStart"/>
                              <w:r w:rsidRPr="00526CCF">
                                <w:rPr>
                                  <w:rFonts w:ascii="Times New Roman" w:hAnsi="Times New Roman" w:cs="Times New Roman"/>
                                  <w:color w:val="000000"/>
                                  <w:sz w:val="18"/>
                                  <w:szCs w:val="18"/>
                                </w:rPr>
                                <w:t>46)*</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132588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044D96AA" w14:textId="77777777" w:rsidTr="00AA257A">
                          <w:trPr>
                            <w:trHeight w:val="259"/>
                          </w:trPr>
                          <w:tc>
                            <w:tcPr>
                              <w:tcW w:w="2317" w:type="dxa"/>
                              <w:tcBorders>
                                <w:top w:val="nil"/>
                                <w:bottom w:val="single" w:sz="4" w:space="0" w:color="auto"/>
                              </w:tcBorders>
                              <w:noWrap/>
                              <w:vAlign w:val="center"/>
                            </w:tcPr>
                            <w:p w14:paraId="7C412CB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6B5E9F7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8193A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F493B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1 (0.62-2.36)</w:t>
                              </w:r>
                            </w:p>
                          </w:tc>
                          <w:tc>
                            <w:tcPr>
                              <w:tcW w:w="1716" w:type="dxa"/>
                              <w:tcBorders>
                                <w:top w:val="nil"/>
                                <w:bottom w:val="single" w:sz="4" w:space="0" w:color="auto"/>
                              </w:tcBorders>
                              <w:noWrap/>
                              <w:vAlign w:val="center"/>
                            </w:tcPr>
                            <w:p w14:paraId="43D2D1D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12 (1.07-4.</w:t>
                              </w:r>
                              <w:proofErr w:type="gramStart"/>
                              <w:r w:rsidRPr="00526CCF">
                                <w:rPr>
                                  <w:rFonts w:ascii="Times New Roman" w:hAnsi="Times New Roman" w:cs="Times New Roman"/>
                                  <w:color w:val="000000"/>
                                  <w:sz w:val="18"/>
                                  <w:szCs w:val="18"/>
                                </w:rPr>
                                <w:t>20)*</w:t>
                              </w:r>
                              <w:proofErr w:type="gramEnd"/>
                            </w:p>
                          </w:tc>
                          <w:tc>
                            <w:tcPr>
                              <w:tcW w:w="1916" w:type="dxa"/>
                              <w:tcBorders>
                                <w:top w:val="nil"/>
                                <w:bottom w:val="single" w:sz="4" w:space="0" w:color="auto"/>
                              </w:tcBorders>
                              <w:noWrap/>
                              <w:vAlign w:val="center"/>
                            </w:tcPr>
                            <w:p w14:paraId="09C98F6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72 (0.81-3.65)</w:t>
                              </w:r>
                            </w:p>
                          </w:tc>
                          <w:tc>
                            <w:tcPr>
                              <w:tcW w:w="1816" w:type="dxa"/>
                              <w:tcBorders>
                                <w:top w:val="nil"/>
                                <w:bottom w:val="single" w:sz="4" w:space="0" w:color="auto"/>
                              </w:tcBorders>
                              <w:noWrap/>
                              <w:vAlign w:val="center"/>
                            </w:tcPr>
                            <w:p w14:paraId="148F62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15-4.</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5BB8E0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1*</w:t>
                              </w:r>
                            </w:p>
                          </w:tc>
                          <w:tc>
                            <w:tcPr>
                              <w:tcW w:w="1816" w:type="dxa"/>
                              <w:tcBorders>
                                <w:top w:val="nil"/>
                                <w:bottom w:val="single" w:sz="4" w:space="0" w:color="auto"/>
                              </w:tcBorders>
                              <w:noWrap/>
                              <w:vAlign w:val="center"/>
                            </w:tcPr>
                            <w:p w14:paraId="5E794D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6 (1.00-1.</w:t>
                              </w:r>
                              <w:proofErr w:type="gramStart"/>
                              <w:r w:rsidRPr="00526CCF">
                                <w:rPr>
                                  <w:rFonts w:ascii="Times New Roman" w:hAnsi="Times New Roman" w:cs="Times New Roman"/>
                                  <w:color w:val="000000"/>
                                  <w:sz w:val="18"/>
                                  <w:szCs w:val="18"/>
                                </w:rPr>
                                <w:t>34)*</w:t>
                              </w:r>
                              <w:proofErr w:type="gramEnd"/>
                            </w:p>
                          </w:tc>
                          <w:tc>
                            <w:tcPr>
                              <w:tcW w:w="1008" w:type="dxa"/>
                              <w:tcBorders>
                                <w:top w:val="nil"/>
                                <w:bottom w:val="single" w:sz="4" w:space="0" w:color="auto"/>
                              </w:tcBorders>
                              <w:noWrap/>
                              <w:vAlign w:val="center"/>
                            </w:tcPr>
                            <w:p w14:paraId="6E95CFB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8</w:t>
                              </w:r>
                            </w:p>
                          </w:tc>
                        </w:tr>
                        <w:tr w:rsidR="00526CCF" w:rsidRPr="00526CCF" w14:paraId="51ED2662" w14:textId="77777777" w:rsidTr="00AA257A">
                          <w:trPr>
                            <w:trHeight w:val="259"/>
                          </w:trPr>
                          <w:tc>
                            <w:tcPr>
                              <w:tcW w:w="2317" w:type="dxa"/>
                              <w:tcBorders>
                                <w:bottom w:val="nil"/>
                              </w:tcBorders>
                              <w:noWrap/>
                              <w:vAlign w:val="center"/>
                            </w:tcPr>
                            <w:p w14:paraId="2F99B7D3"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tcPr>
                            <w:p w14:paraId="372DD8BE"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74E0C89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6E7D15D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4 (0.39-1.06)</w:t>
                              </w:r>
                            </w:p>
                          </w:tc>
                          <w:tc>
                            <w:tcPr>
                              <w:tcW w:w="1716" w:type="dxa"/>
                              <w:tcBorders>
                                <w:bottom w:val="nil"/>
                              </w:tcBorders>
                              <w:noWrap/>
                              <w:vAlign w:val="center"/>
                            </w:tcPr>
                            <w:p w14:paraId="4FBB94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3 (0.30-0.</w:t>
                              </w:r>
                              <w:proofErr w:type="gramStart"/>
                              <w:r w:rsidRPr="00526CCF">
                                <w:rPr>
                                  <w:rFonts w:ascii="Times New Roman" w:hAnsi="Times New Roman" w:cs="Times New Roman"/>
                                  <w:color w:val="000000"/>
                                  <w:sz w:val="18"/>
                                  <w:szCs w:val="18"/>
                                </w:rPr>
                                <w:t>92)*</w:t>
                              </w:r>
                              <w:proofErr w:type="gramEnd"/>
                            </w:p>
                          </w:tc>
                          <w:tc>
                            <w:tcPr>
                              <w:tcW w:w="1916" w:type="dxa"/>
                              <w:tcBorders>
                                <w:bottom w:val="nil"/>
                              </w:tcBorders>
                              <w:noWrap/>
                              <w:vAlign w:val="center"/>
                            </w:tcPr>
                            <w:p w14:paraId="6A4373E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31-1.80)</w:t>
                              </w:r>
                            </w:p>
                          </w:tc>
                          <w:tc>
                            <w:tcPr>
                              <w:tcW w:w="1816" w:type="dxa"/>
                              <w:tcBorders>
                                <w:bottom w:val="nil"/>
                              </w:tcBorders>
                              <w:noWrap/>
                              <w:vAlign w:val="center"/>
                            </w:tcPr>
                            <w:p w14:paraId="38C27AE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8 (0.45-1.37)</w:t>
                              </w:r>
                            </w:p>
                          </w:tc>
                          <w:tc>
                            <w:tcPr>
                              <w:tcW w:w="1000" w:type="dxa"/>
                              <w:tcBorders>
                                <w:bottom w:val="nil"/>
                              </w:tcBorders>
                              <w:noWrap/>
                              <w:vAlign w:val="center"/>
                            </w:tcPr>
                            <w:p w14:paraId="17F2A24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8</w:t>
                              </w:r>
                            </w:p>
                          </w:tc>
                          <w:tc>
                            <w:tcPr>
                              <w:tcW w:w="1816" w:type="dxa"/>
                              <w:tcBorders>
                                <w:bottom w:val="nil"/>
                              </w:tcBorders>
                              <w:noWrap/>
                              <w:vAlign w:val="center"/>
                            </w:tcPr>
                            <w:p w14:paraId="524933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 (0.70-1.29)</w:t>
                              </w:r>
                            </w:p>
                          </w:tc>
                          <w:tc>
                            <w:tcPr>
                              <w:tcW w:w="1008" w:type="dxa"/>
                              <w:tcBorders>
                                <w:bottom w:val="nil"/>
                              </w:tcBorders>
                              <w:noWrap/>
                              <w:vAlign w:val="center"/>
                            </w:tcPr>
                            <w:p w14:paraId="5D45983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33683A75" w14:textId="77777777" w:rsidTr="00AA257A">
                          <w:trPr>
                            <w:trHeight w:val="259"/>
                          </w:trPr>
                          <w:tc>
                            <w:tcPr>
                              <w:tcW w:w="2317" w:type="dxa"/>
                              <w:tcBorders>
                                <w:top w:val="nil"/>
                                <w:bottom w:val="nil"/>
                              </w:tcBorders>
                              <w:noWrap/>
                              <w:vAlign w:val="center"/>
                            </w:tcPr>
                            <w:p w14:paraId="11E6647B"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4EA9853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58689A9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3FFEBC1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0 (0.43-1.13)</w:t>
                              </w:r>
                            </w:p>
                          </w:tc>
                          <w:tc>
                            <w:tcPr>
                              <w:tcW w:w="1716" w:type="dxa"/>
                              <w:tcBorders>
                                <w:top w:val="nil"/>
                                <w:bottom w:val="nil"/>
                              </w:tcBorders>
                              <w:noWrap/>
                              <w:vAlign w:val="center"/>
                            </w:tcPr>
                            <w:p w14:paraId="2A828B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0 (0.33-1.12)</w:t>
                              </w:r>
                            </w:p>
                          </w:tc>
                          <w:tc>
                            <w:tcPr>
                              <w:tcW w:w="1916" w:type="dxa"/>
                              <w:tcBorders>
                                <w:top w:val="nil"/>
                                <w:bottom w:val="nil"/>
                              </w:tcBorders>
                              <w:noWrap/>
                              <w:vAlign w:val="center"/>
                            </w:tcPr>
                            <w:p w14:paraId="6D215E5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4 (0.45-2.44)</w:t>
                              </w:r>
                            </w:p>
                          </w:tc>
                          <w:tc>
                            <w:tcPr>
                              <w:tcW w:w="1816" w:type="dxa"/>
                              <w:tcBorders>
                                <w:top w:val="nil"/>
                                <w:bottom w:val="nil"/>
                              </w:tcBorders>
                              <w:noWrap/>
                              <w:vAlign w:val="center"/>
                            </w:tcPr>
                            <w:p w14:paraId="342CFD2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1 (0.54-1.54)</w:t>
                              </w:r>
                            </w:p>
                          </w:tc>
                          <w:tc>
                            <w:tcPr>
                              <w:tcW w:w="1000" w:type="dxa"/>
                              <w:tcBorders>
                                <w:top w:val="nil"/>
                                <w:bottom w:val="nil"/>
                              </w:tcBorders>
                              <w:noWrap/>
                              <w:vAlign w:val="center"/>
                            </w:tcPr>
                            <w:p w14:paraId="3CF8C15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w:t>
                              </w:r>
                            </w:p>
                          </w:tc>
                          <w:tc>
                            <w:tcPr>
                              <w:tcW w:w="1816" w:type="dxa"/>
                              <w:tcBorders>
                                <w:top w:val="nil"/>
                                <w:bottom w:val="nil"/>
                              </w:tcBorders>
                              <w:noWrap/>
                              <w:vAlign w:val="center"/>
                            </w:tcPr>
                            <w:p w14:paraId="2E1F2B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78-1.34)</w:t>
                              </w:r>
                            </w:p>
                          </w:tc>
                          <w:tc>
                            <w:tcPr>
                              <w:tcW w:w="1008" w:type="dxa"/>
                              <w:tcBorders>
                                <w:top w:val="nil"/>
                                <w:bottom w:val="nil"/>
                              </w:tcBorders>
                              <w:noWrap/>
                              <w:vAlign w:val="center"/>
                            </w:tcPr>
                            <w:p w14:paraId="7CC8837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6</w:t>
                              </w:r>
                            </w:p>
                          </w:tc>
                        </w:tr>
                        <w:tr w:rsidR="00526CCF" w:rsidRPr="00526CCF" w14:paraId="50BC2DC6" w14:textId="77777777" w:rsidTr="00AA257A">
                          <w:trPr>
                            <w:trHeight w:val="259"/>
                          </w:trPr>
                          <w:tc>
                            <w:tcPr>
                              <w:tcW w:w="2317" w:type="dxa"/>
                              <w:tcBorders>
                                <w:top w:val="nil"/>
                                <w:bottom w:val="single" w:sz="4" w:space="0" w:color="auto"/>
                              </w:tcBorders>
                              <w:noWrap/>
                              <w:vAlign w:val="center"/>
                            </w:tcPr>
                            <w:p w14:paraId="40976642"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B3ABDF5"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961A8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04845B3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3 (0.44-1.21)</w:t>
                              </w:r>
                            </w:p>
                          </w:tc>
                          <w:tc>
                            <w:tcPr>
                              <w:tcW w:w="1716" w:type="dxa"/>
                              <w:tcBorders>
                                <w:top w:val="nil"/>
                                <w:bottom w:val="single" w:sz="4" w:space="0" w:color="auto"/>
                              </w:tcBorders>
                              <w:noWrap/>
                              <w:vAlign w:val="center"/>
                            </w:tcPr>
                            <w:p w14:paraId="64AB8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3 (0.33-1.20)</w:t>
                              </w:r>
                            </w:p>
                          </w:tc>
                          <w:tc>
                            <w:tcPr>
                              <w:tcW w:w="1916" w:type="dxa"/>
                              <w:tcBorders>
                                <w:top w:val="nil"/>
                                <w:bottom w:val="single" w:sz="4" w:space="0" w:color="auto"/>
                              </w:tcBorders>
                              <w:noWrap/>
                              <w:vAlign w:val="center"/>
                            </w:tcPr>
                            <w:p w14:paraId="23BA281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1)</w:t>
                              </w:r>
                            </w:p>
                          </w:tc>
                          <w:tc>
                            <w:tcPr>
                              <w:tcW w:w="1816" w:type="dxa"/>
                              <w:tcBorders>
                                <w:top w:val="nil"/>
                                <w:bottom w:val="single" w:sz="4" w:space="0" w:color="auto"/>
                              </w:tcBorders>
                              <w:noWrap/>
                              <w:vAlign w:val="center"/>
                            </w:tcPr>
                            <w:p w14:paraId="379FC7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0)</w:t>
                              </w:r>
                            </w:p>
                          </w:tc>
                          <w:tc>
                            <w:tcPr>
                              <w:tcW w:w="1000" w:type="dxa"/>
                              <w:tcBorders>
                                <w:top w:val="nil"/>
                                <w:bottom w:val="single" w:sz="4" w:space="0" w:color="auto"/>
                              </w:tcBorders>
                              <w:noWrap/>
                              <w:vAlign w:val="center"/>
                            </w:tcPr>
                            <w:p w14:paraId="07C0E31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9</w:t>
                              </w:r>
                            </w:p>
                          </w:tc>
                          <w:tc>
                            <w:tcPr>
                              <w:tcW w:w="1816" w:type="dxa"/>
                              <w:tcBorders>
                                <w:top w:val="nil"/>
                                <w:bottom w:val="single" w:sz="4" w:space="0" w:color="auto"/>
                              </w:tcBorders>
                              <w:noWrap/>
                              <w:vAlign w:val="center"/>
                            </w:tcPr>
                            <w:p w14:paraId="0DD46DC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6 (0.76-1.22)</w:t>
                              </w:r>
                            </w:p>
                          </w:tc>
                          <w:tc>
                            <w:tcPr>
                              <w:tcW w:w="1008" w:type="dxa"/>
                              <w:tcBorders>
                                <w:top w:val="nil"/>
                                <w:bottom w:val="single" w:sz="4" w:space="0" w:color="auto"/>
                              </w:tcBorders>
                              <w:noWrap/>
                              <w:vAlign w:val="center"/>
                            </w:tcPr>
                            <w:p w14:paraId="29843A4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2</w:t>
                              </w:r>
                            </w:p>
                          </w:tc>
                        </w:tr>
                        <w:tr w:rsidR="00526CCF" w:rsidRPr="00526CCF" w14:paraId="6BE4CE8F" w14:textId="77777777" w:rsidTr="00AA257A">
                          <w:trPr>
                            <w:trHeight w:val="259"/>
                          </w:trPr>
                          <w:tc>
                            <w:tcPr>
                              <w:tcW w:w="2317" w:type="dxa"/>
                              <w:tcBorders>
                                <w:bottom w:val="nil"/>
                              </w:tcBorders>
                              <w:noWrap/>
                              <w:vAlign w:val="center"/>
                            </w:tcPr>
                            <w:p w14:paraId="5E34F46C"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091B7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614770F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CC5080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3-2.37)</w:t>
                              </w:r>
                            </w:p>
                          </w:tc>
                          <w:tc>
                            <w:tcPr>
                              <w:tcW w:w="1716" w:type="dxa"/>
                              <w:tcBorders>
                                <w:bottom w:val="nil"/>
                              </w:tcBorders>
                              <w:noWrap/>
                              <w:vAlign w:val="center"/>
                            </w:tcPr>
                            <w:p w14:paraId="7DD292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 (0.22-1.05)</w:t>
                              </w:r>
                            </w:p>
                          </w:tc>
                          <w:tc>
                            <w:tcPr>
                              <w:tcW w:w="1916" w:type="dxa"/>
                              <w:tcBorders>
                                <w:bottom w:val="nil"/>
                              </w:tcBorders>
                              <w:noWrap/>
                              <w:vAlign w:val="center"/>
                            </w:tcPr>
                            <w:p w14:paraId="123E65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9-1.98)</w:t>
                              </w:r>
                            </w:p>
                          </w:tc>
                          <w:tc>
                            <w:tcPr>
                              <w:tcW w:w="1816" w:type="dxa"/>
                              <w:tcBorders>
                                <w:bottom w:val="nil"/>
                              </w:tcBorders>
                              <w:noWrap/>
                              <w:vAlign w:val="center"/>
                            </w:tcPr>
                            <w:p w14:paraId="7EC2C6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0 (0.22-1.17)</w:t>
                              </w:r>
                            </w:p>
                          </w:tc>
                          <w:tc>
                            <w:tcPr>
                              <w:tcW w:w="1000" w:type="dxa"/>
                              <w:tcBorders>
                                <w:bottom w:val="nil"/>
                              </w:tcBorders>
                              <w:noWrap/>
                              <w:vAlign w:val="center"/>
                            </w:tcPr>
                            <w:p w14:paraId="113A553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5</w:t>
                              </w:r>
                            </w:p>
                          </w:tc>
                          <w:tc>
                            <w:tcPr>
                              <w:tcW w:w="1816" w:type="dxa"/>
                              <w:tcBorders>
                                <w:bottom w:val="nil"/>
                              </w:tcBorders>
                              <w:noWrap/>
                              <w:vAlign w:val="center"/>
                            </w:tcPr>
                            <w:p w14:paraId="05E3EBF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1-1.08)</w:t>
                              </w:r>
                            </w:p>
                          </w:tc>
                          <w:tc>
                            <w:tcPr>
                              <w:tcW w:w="1008" w:type="dxa"/>
                              <w:tcBorders>
                                <w:bottom w:val="nil"/>
                              </w:tcBorders>
                              <w:noWrap/>
                              <w:vAlign w:val="center"/>
                            </w:tcPr>
                            <w:p w14:paraId="13DEF8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2</w:t>
                              </w:r>
                            </w:p>
                          </w:tc>
                        </w:tr>
                        <w:tr w:rsidR="00526CCF" w:rsidRPr="00526CCF" w14:paraId="57C364E3" w14:textId="77777777" w:rsidTr="00AA257A">
                          <w:trPr>
                            <w:trHeight w:val="259"/>
                          </w:trPr>
                          <w:tc>
                            <w:tcPr>
                              <w:tcW w:w="2317" w:type="dxa"/>
                              <w:tcBorders>
                                <w:top w:val="nil"/>
                                <w:bottom w:val="nil"/>
                              </w:tcBorders>
                              <w:noWrap/>
                              <w:vAlign w:val="center"/>
                            </w:tcPr>
                            <w:p w14:paraId="43D544D3"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67BE3C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082A938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469DA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1 (0.27-1.85)</w:t>
                              </w:r>
                            </w:p>
                          </w:tc>
                          <w:tc>
                            <w:tcPr>
                              <w:tcW w:w="1716" w:type="dxa"/>
                              <w:tcBorders>
                                <w:top w:val="nil"/>
                                <w:bottom w:val="nil"/>
                              </w:tcBorders>
                              <w:noWrap/>
                              <w:vAlign w:val="center"/>
                            </w:tcPr>
                            <w:p w14:paraId="4BE435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3 (0.20-0.</w:t>
                              </w:r>
                              <w:proofErr w:type="gramStart"/>
                              <w:r w:rsidRPr="00526CCF">
                                <w:rPr>
                                  <w:rFonts w:ascii="Times New Roman" w:hAnsi="Times New Roman" w:cs="Times New Roman"/>
                                  <w:color w:val="000000"/>
                                  <w:sz w:val="18"/>
                                  <w:szCs w:val="18"/>
                                </w:rPr>
                                <w:t>92)*</w:t>
                              </w:r>
                              <w:proofErr w:type="gramEnd"/>
                            </w:p>
                          </w:tc>
                          <w:tc>
                            <w:tcPr>
                              <w:tcW w:w="1916" w:type="dxa"/>
                              <w:tcBorders>
                                <w:top w:val="nil"/>
                                <w:bottom w:val="nil"/>
                              </w:tcBorders>
                              <w:noWrap/>
                              <w:vAlign w:val="center"/>
                            </w:tcPr>
                            <w:p w14:paraId="0CF30B4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 (0.33-1.44)</w:t>
                              </w:r>
                            </w:p>
                          </w:tc>
                          <w:tc>
                            <w:tcPr>
                              <w:tcW w:w="1816" w:type="dxa"/>
                              <w:tcBorders>
                                <w:top w:val="nil"/>
                                <w:bottom w:val="nil"/>
                              </w:tcBorders>
                              <w:noWrap/>
                              <w:vAlign w:val="center"/>
                            </w:tcPr>
                            <w:p w14:paraId="6304217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7 (0.17-0.</w:t>
                              </w:r>
                              <w:proofErr w:type="gramStart"/>
                              <w:r w:rsidRPr="00526CCF">
                                <w:rPr>
                                  <w:rFonts w:ascii="Times New Roman" w:hAnsi="Times New Roman" w:cs="Times New Roman"/>
                                  <w:color w:val="000000"/>
                                  <w:sz w:val="18"/>
                                  <w:szCs w:val="18"/>
                                </w:rPr>
                                <w:t>83)*</w:t>
                              </w:r>
                              <w:proofErr w:type="gramEnd"/>
                            </w:p>
                          </w:tc>
                          <w:tc>
                            <w:tcPr>
                              <w:tcW w:w="1000" w:type="dxa"/>
                              <w:tcBorders>
                                <w:top w:val="nil"/>
                                <w:bottom w:val="nil"/>
                              </w:tcBorders>
                              <w:noWrap/>
                              <w:vAlign w:val="center"/>
                            </w:tcPr>
                            <w:p w14:paraId="3083E1E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tcPr>
                            <w:p w14:paraId="4E7E9D2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9 (0.65-0.</w:t>
                              </w:r>
                              <w:proofErr w:type="gramStart"/>
                              <w:r w:rsidRPr="00526CCF">
                                <w:rPr>
                                  <w:rFonts w:ascii="Times New Roman" w:hAnsi="Times New Roman" w:cs="Times New Roman"/>
                                  <w:color w:val="000000"/>
                                  <w:sz w:val="18"/>
                                  <w:szCs w:val="18"/>
                                </w:rPr>
                                <w:t>97)*</w:t>
                              </w:r>
                              <w:proofErr w:type="gramEnd"/>
                            </w:p>
                          </w:tc>
                          <w:tc>
                            <w:tcPr>
                              <w:tcW w:w="1008" w:type="dxa"/>
                              <w:tcBorders>
                                <w:top w:val="nil"/>
                                <w:bottom w:val="nil"/>
                              </w:tcBorders>
                              <w:noWrap/>
                              <w:vAlign w:val="center"/>
                            </w:tcPr>
                            <w:p w14:paraId="6A5EF3F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w:t>
                              </w:r>
                            </w:p>
                          </w:tc>
                        </w:tr>
                        <w:tr w:rsidR="00526CCF" w:rsidRPr="00526CCF" w14:paraId="567D81C6" w14:textId="77777777" w:rsidTr="00AA257A">
                          <w:trPr>
                            <w:trHeight w:val="259"/>
                          </w:trPr>
                          <w:tc>
                            <w:tcPr>
                              <w:tcW w:w="2317" w:type="dxa"/>
                              <w:tcBorders>
                                <w:top w:val="nil"/>
                              </w:tcBorders>
                              <w:noWrap/>
                              <w:vAlign w:val="center"/>
                            </w:tcPr>
                            <w:p w14:paraId="7E023DD7"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370B581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93F554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1DB766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38-1.74)</w:t>
                              </w:r>
                            </w:p>
                          </w:tc>
                          <w:tc>
                            <w:tcPr>
                              <w:tcW w:w="1716" w:type="dxa"/>
                              <w:tcBorders>
                                <w:top w:val="nil"/>
                              </w:tcBorders>
                              <w:noWrap/>
                              <w:vAlign w:val="center"/>
                            </w:tcPr>
                            <w:p w14:paraId="1FDE51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2 (0.30-0.</w:t>
                              </w:r>
                              <w:proofErr w:type="gramStart"/>
                              <w:r w:rsidRPr="00526CCF">
                                <w:rPr>
                                  <w:rFonts w:ascii="Times New Roman" w:hAnsi="Times New Roman" w:cs="Times New Roman"/>
                                  <w:color w:val="000000"/>
                                  <w:sz w:val="18"/>
                                  <w:szCs w:val="18"/>
                                </w:rPr>
                                <w:t>89)*</w:t>
                              </w:r>
                              <w:proofErr w:type="gramEnd"/>
                            </w:p>
                          </w:tc>
                          <w:tc>
                            <w:tcPr>
                              <w:tcW w:w="1916" w:type="dxa"/>
                              <w:tcBorders>
                                <w:top w:val="nil"/>
                              </w:tcBorders>
                              <w:noWrap/>
                              <w:vAlign w:val="center"/>
                            </w:tcPr>
                            <w:p w14:paraId="2EDE0EC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3-1.35)</w:t>
                              </w:r>
                            </w:p>
                          </w:tc>
                          <w:tc>
                            <w:tcPr>
                              <w:tcW w:w="1816" w:type="dxa"/>
                              <w:tcBorders>
                                <w:top w:val="nil"/>
                              </w:tcBorders>
                              <w:noWrap/>
                              <w:vAlign w:val="center"/>
                            </w:tcPr>
                            <w:p w14:paraId="17EAE9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4 (0.25-0.</w:t>
                              </w:r>
                              <w:proofErr w:type="gramStart"/>
                              <w:r w:rsidRPr="00526CCF">
                                <w:rPr>
                                  <w:rFonts w:ascii="Times New Roman" w:hAnsi="Times New Roman" w:cs="Times New Roman"/>
                                  <w:color w:val="000000"/>
                                  <w:sz w:val="18"/>
                                  <w:szCs w:val="18"/>
                                </w:rPr>
                                <w:t>77)*</w:t>
                              </w:r>
                              <w:proofErr w:type="gramEnd"/>
                              <w:r w:rsidRPr="00526CCF">
                                <w:rPr>
                                  <w:rFonts w:ascii="Times New Roman" w:hAnsi="Times New Roman" w:cs="Times New Roman"/>
                                  <w:color w:val="000000"/>
                                  <w:sz w:val="18"/>
                                  <w:szCs w:val="18"/>
                                </w:rPr>
                                <w:t>*</w:t>
                              </w:r>
                            </w:p>
                          </w:tc>
                          <w:tc>
                            <w:tcPr>
                              <w:tcW w:w="1000" w:type="dxa"/>
                              <w:tcBorders>
                                <w:top w:val="nil"/>
                              </w:tcBorders>
                              <w:noWrap/>
                              <w:vAlign w:val="center"/>
                            </w:tcPr>
                            <w:p w14:paraId="2A1265F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tcBorders>
                              <w:noWrap/>
                              <w:vAlign w:val="center"/>
                            </w:tcPr>
                            <w:p w14:paraId="1EDE74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70-0.</w:t>
                              </w:r>
                              <w:proofErr w:type="gramStart"/>
                              <w:r w:rsidRPr="00526CCF">
                                <w:rPr>
                                  <w:rFonts w:ascii="Times New Roman" w:hAnsi="Times New Roman" w:cs="Times New Roman"/>
                                  <w:color w:val="000000"/>
                                  <w:sz w:val="18"/>
                                  <w:szCs w:val="18"/>
                                </w:rPr>
                                <w:t>97)*</w:t>
                              </w:r>
                              <w:proofErr w:type="gramEnd"/>
                            </w:p>
                          </w:tc>
                          <w:tc>
                            <w:tcPr>
                              <w:tcW w:w="1008" w:type="dxa"/>
                              <w:tcBorders>
                                <w:top w:val="nil"/>
                              </w:tcBorders>
                              <w:noWrap/>
                              <w:vAlign w:val="center"/>
                            </w:tcPr>
                            <w:p w14:paraId="572235F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w:t>
                              </w:r>
                            </w:p>
                          </w:tc>
                        </w:tr>
                        <w:tr w:rsidR="00526CCF" w:rsidRPr="00526CCF" w14:paraId="460CFF19" w14:textId="77777777" w:rsidTr="00FB0C24">
                          <w:trPr>
                            <w:trHeight w:val="320"/>
                          </w:trPr>
                          <w:tc>
                            <w:tcPr>
                              <w:tcW w:w="14913" w:type="dxa"/>
                              <w:gridSpan w:val="10"/>
                              <w:tcBorders>
                                <w:left w:val="nil"/>
                                <w:bottom w:val="nil"/>
                                <w:right w:val="nil"/>
                              </w:tcBorders>
                              <w:noWrap/>
                              <w:vAlign w:val="center"/>
                            </w:tcPr>
                            <w:p w14:paraId="27E86D7C"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rPr>
                                <w:t xml:space="preserve">**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 xml:space="preserve">&lt; 0.01; *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lt; 0.05</w:t>
                              </w:r>
                            </w:p>
                            <w:p w14:paraId="1ABCFEBF"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a </w:t>
                              </w:r>
                              <w:r w:rsidRPr="00526CCF">
                                <w:rPr>
                                  <w:rFonts w:ascii="Times New Roman" w:hAnsi="Times New Roman" w:cs="Times New Roman"/>
                                  <w:sz w:val="18"/>
                                  <w:szCs w:val="18"/>
                                </w:rPr>
                                <w:t>Test for trend across the quintiles of the dietary exposure. See Equation 2 in the main text.</w:t>
                              </w:r>
                            </w:p>
                            <w:p w14:paraId="5F85B0E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b </w:t>
                              </w:r>
                              <w:r w:rsidRPr="00526CCF">
                                <w:rPr>
                                  <w:rFonts w:ascii="Times New Roman" w:hAnsi="Times New Roman" w:cs="Times New Roman"/>
                                  <w:sz w:val="18"/>
                                  <w:szCs w:val="18"/>
                                </w:rPr>
                                <w:t>Hazard ratio for a standard deviation increase in the dietary exposure. See Equation 3 in the main text.</w:t>
                              </w:r>
                            </w:p>
                            <w:p w14:paraId="26E0DE72"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c </w:t>
                              </w:r>
                              <w:r w:rsidRPr="00526CCF">
                                <w:rPr>
                                  <w:rFonts w:ascii="Times New Roman" w:hAnsi="Times New Roman" w:cs="Times New Roman"/>
                                  <w:sz w:val="18"/>
                                  <w:szCs w:val="18"/>
                                </w:rPr>
                                <w:t xml:space="preserve">Likelihood ratio test </w:t>
                              </w:r>
                              <w:r w:rsidRPr="00526CCF">
                                <w:rPr>
                                  <w:rFonts w:ascii="Times New Roman" w:hAnsi="Times New Roman" w:cs="Times New Roman"/>
                                  <w:i/>
                                  <w:iCs/>
                                  <w:sz w:val="18"/>
                                  <w:szCs w:val="18"/>
                                </w:rPr>
                                <w:t>p</w:t>
                              </w:r>
                              <w:r w:rsidRPr="00526CCF">
                                <w:rPr>
                                  <w:rFonts w:ascii="Times New Roman" w:hAnsi="Times New Roman" w:cs="Times New Roman"/>
                                  <w:sz w:val="18"/>
                                  <w:szCs w:val="18"/>
                                </w:rPr>
                                <w:t>-value for a natural cubic spline model (Equation 4 in the main text) compared to specifying the model with the scaled dietary exposure (Equation 3).</w:t>
                              </w:r>
                            </w:p>
                            <w:p w14:paraId="1BC2824C"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d </w:t>
                              </w:r>
                              <w:r w:rsidRPr="00526CCF">
                                <w:rPr>
                                  <w:rFonts w:ascii="Times New Roman" w:hAnsi="Times New Roman" w:cs="Times New Roman"/>
                                  <w:sz w:val="18"/>
                                  <w:szCs w:val="18"/>
                                  <w:lang w:bidi="en-US"/>
                                </w:rPr>
                                <w:t>Healthy Eating Index 2015</w:t>
                              </w:r>
                            </w:p>
                            <w:p w14:paraId="100D710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e</w:t>
                              </w:r>
                              <w:r w:rsidRPr="00526CCF">
                                <w:rPr>
                                  <w:rFonts w:ascii="Times New Roman" w:hAnsi="Times New Roman" w:cs="Times New Roman"/>
                                  <w:sz w:val="18"/>
                                  <w:szCs w:val="18"/>
                                  <w:lang w:bidi="en-US"/>
                                </w:rPr>
                                <w:t xml:space="preserve"> Includes the dietary pattern score variable with no additional covariates that were adjusted for.</w:t>
                              </w:r>
                            </w:p>
                            <w:p w14:paraId="6EB513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f</w:t>
                              </w:r>
                              <w:r w:rsidRPr="00526CCF">
                                <w:rPr>
                                  <w:rFonts w:ascii="Times New Roman" w:hAnsi="Times New Roman" w:cs="Times New Roman"/>
                                  <w:sz w:val="18"/>
                                  <w:szCs w:val="18"/>
                                  <w:lang w:bidi="en-US"/>
                                </w:rPr>
                                <w:t xml:space="preserve"> Further adjusts for age, sex, and race.</w:t>
                              </w:r>
                            </w:p>
                            <w:p w14:paraId="33BCAA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g </w:t>
                              </w:r>
                              <w:r w:rsidRPr="00526CCF">
                                <w:rPr>
                                  <w:rFonts w:ascii="Times New Roman" w:hAnsi="Times New Roman" w:cs="Times New Roman"/>
                                  <w:sz w:val="18"/>
                                  <w:szCs w:val="18"/>
                                  <w:lang w:bidi="en-US"/>
                                </w:rPr>
                                <w:t xml:space="preserve">Further adjusts for BMI, household size, family income-to-poverty ratio, education status, health insurance status, receipt of SNAP benefits, food insecurity status, alcohol intake, smoking status, total caloric intake, weekly MET minutes, and the </w:t>
                              </w:r>
                              <w:proofErr w:type="spellStart"/>
                              <w:r w:rsidRPr="00526CCF">
                                <w:rPr>
                                  <w:rFonts w:ascii="Times New Roman" w:hAnsi="Times New Roman" w:cs="Times New Roman"/>
                                  <w:sz w:val="18"/>
                                  <w:szCs w:val="18"/>
                                  <w:lang w:bidi="en-US"/>
                                </w:rPr>
                                <w:t>Charlson</w:t>
                              </w:r>
                              <w:proofErr w:type="spellEnd"/>
                              <w:r w:rsidRPr="00526CCF">
                                <w:rPr>
                                  <w:rFonts w:ascii="Times New Roman" w:hAnsi="Times New Roman" w:cs="Times New Roman"/>
                                  <w:sz w:val="18"/>
                                  <w:szCs w:val="18"/>
                                  <w:lang w:bidi="en-US"/>
                                </w:rPr>
                                <w:t xml:space="preserve"> Comorbidity Index score</w:t>
                              </w:r>
                            </w:p>
                            <w:p w14:paraId="67E8777B"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b/>
                                  <w:bCs/>
                                  <w:sz w:val="18"/>
                                  <w:szCs w:val="18"/>
                                  <w:vertAlign w:val="superscript"/>
                                  <w:lang w:bidi="en-US"/>
                                </w:rPr>
                                <w:t>†</w:t>
                              </w:r>
                              <w:r w:rsidRPr="00526CCF">
                                <w:rPr>
                                  <w:rFonts w:ascii="Times New Roman" w:hAnsi="Times New Roman" w:cs="Times New Roman"/>
                                  <w:sz w:val="18"/>
                                  <w:szCs w:val="18"/>
                                  <w:lang w:bidi="en-US"/>
                                </w:rPr>
                                <w:t xml:space="preserve"> Dietary pattern obtained using penalized logistic regression; </w:t>
                              </w:r>
                              <w:r w:rsidRPr="00526CCF">
                                <w:rPr>
                                  <w:rFonts w:ascii="Times New Roman" w:hAnsi="Times New Roman" w:cs="Times New Roman"/>
                                  <w:b/>
                                  <w:bCs/>
                                  <w:sz w:val="18"/>
                                  <w:szCs w:val="18"/>
                                  <w:vertAlign w:val="superscript"/>
                                  <w:lang w:bidi="en-US"/>
                                </w:rPr>
                                <w:t xml:space="preserve">‡ </w:t>
                              </w:r>
                              <w:r w:rsidRPr="00526CCF">
                                <w:rPr>
                                  <w:rFonts w:ascii="Times New Roman" w:hAnsi="Times New Roman" w:cs="Times New Roman"/>
                                  <w:sz w:val="18"/>
                                  <w:szCs w:val="18"/>
                                  <w:lang w:bidi="en-US"/>
                                </w:rPr>
                                <w:t>Dietary pattern obtained using principal components analysis (PCA).</w:t>
                              </w:r>
                            </w:p>
                            <w:p w14:paraId="5C3C9EB8"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sz w:val="18"/>
                                  <w:szCs w:val="18"/>
                                  <w:lang w:bidi="en-US"/>
                                </w:rPr>
                                <w:t>Subjects were weighted, and the analysis was performed according to NCHS guidelines.</w:t>
                              </w:r>
                            </w:p>
                            <w:p w14:paraId="1CA1EE69" w14:textId="77777777" w:rsidR="00526CCF" w:rsidRPr="00526CCF" w:rsidRDefault="00526CCF" w:rsidP="00FB0C24">
                              <w:pPr>
                                <w:rPr>
                                  <w:rFonts w:ascii="Times New Roman" w:hAnsi="Times New Roman" w:cs="Times New Roman"/>
                                  <w:sz w:val="18"/>
                                  <w:szCs w:val="18"/>
                                  <w:lang w:bidi="en-US"/>
                                </w:rPr>
                              </w:pPr>
                              <w:r w:rsidRPr="00526CCF">
                                <w:rPr>
                                  <w:rFonts w:ascii="Times New Roman" w:hAnsi="Times New Roman" w:cs="Times New Roman"/>
                                  <w:sz w:val="18"/>
                                  <w:szCs w:val="18"/>
                                  <w:lang w:bidi="en-US"/>
                                </w:rPr>
                                <w:t>This survival analysis was performed on the testing subsample described in the main text (</w:t>
                              </w:r>
                              <w:r w:rsidRPr="00526CCF">
                                <w:rPr>
                                  <w:rFonts w:ascii="Times New Roman" w:hAnsi="Times New Roman" w:cs="Times New Roman"/>
                                  <w:i/>
                                  <w:iCs/>
                                  <w:sz w:val="18"/>
                                  <w:szCs w:val="18"/>
                                  <w:lang w:bidi="en-US"/>
                                </w:rPr>
                                <w:t>n</w:t>
                              </w:r>
                              <w:r w:rsidRPr="00526CCF">
                                <w:rPr>
                                  <w:rFonts w:ascii="Times New Roman" w:hAnsi="Times New Roman" w:cs="Times New Roman"/>
                                  <w:sz w:val="18"/>
                                  <w:szCs w:val="18"/>
                                  <w:lang w:bidi="en-US"/>
                                </w:rPr>
                                <w:t xml:space="preserve"> = 1745). All dietary patterns extraction procedures were performed on the training subsample described in the main text (</w:t>
                              </w:r>
                              <w:r w:rsidRPr="00526CCF">
                                <w:rPr>
                                  <w:rFonts w:ascii="Times New Roman" w:hAnsi="Times New Roman" w:cs="Times New Roman"/>
                                  <w:i/>
                                  <w:iCs/>
                                  <w:sz w:val="18"/>
                                  <w:szCs w:val="18"/>
                                  <w:lang w:bidi="en-US"/>
                                </w:rPr>
                                <w:t xml:space="preserve">n </w:t>
                              </w:r>
                              <w:r w:rsidRPr="00526CCF">
                                <w:rPr>
                                  <w:rFonts w:ascii="Times New Roman" w:hAnsi="Times New Roman" w:cs="Times New Roman"/>
                                  <w:sz w:val="18"/>
                                  <w:szCs w:val="18"/>
                                  <w:lang w:bidi="en-US"/>
                                </w:rPr>
                                <w:t>= 748).</w:t>
                              </w:r>
                            </w:p>
                            <w:p w14:paraId="0B43E566" w14:textId="77777777" w:rsidR="00526CCF" w:rsidRPr="00526CCF" w:rsidRDefault="00526CCF" w:rsidP="00D84DC3">
                              <w:pPr>
                                <w:rPr>
                                  <w:rFonts w:ascii="Times New Roman" w:hAnsi="Times New Roman" w:cs="Times New Roman"/>
                                  <w:sz w:val="18"/>
                                  <w:szCs w:val="18"/>
                                  <w:lang w:bidi="en-US"/>
                                </w:rPr>
                              </w:pPr>
                            </w:p>
                            <w:p w14:paraId="46C436D2" w14:textId="77777777" w:rsidR="00526CCF" w:rsidRPr="00526CCF" w:rsidRDefault="00526CCF" w:rsidP="00D9498C">
                              <w:pPr>
                                <w:rPr>
                                  <w:rFonts w:ascii="Times New Roman" w:hAnsi="Times New Roman" w:cs="Times New Roman"/>
                                  <w:b/>
                                  <w:bCs/>
                                  <w:sz w:val="18"/>
                                  <w:szCs w:val="18"/>
                                  <w:lang w:bidi="en-US"/>
                                </w:rPr>
                              </w:pPr>
                            </w:p>
                            <w:p w14:paraId="7077FC0A" w14:textId="77777777" w:rsidR="00526CCF" w:rsidRPr="00526CCF" w:rsidRDefault="00526CCF" w:rsidP="00D9498C">
                              <w:pPr>
                                <w:rPr>
                                  <w:rFonts w:ascii="Times New Roman" w:hAnsi="Times New Roman" w:cs="Times New Roman"/>
                                  <w:sz w:val="18"/>
                                  <w:szCs w:val="18"/>
                                </w:rPr>
                              </w:pPr>
                            </w:p>
                          </w:tc>
                        </w:tr>
                      </w:tbl>
                      <w:p w14:paraId="7BA33879" w14:textId="77777777" w:rsidR="00526CCF" w:rsidRDefault="00526CCF" w:rsidP="00526CCF"/>
                    </w:txbxContent>
                  </v:textbox>
                </v:shape>
              </w:pict>
            </mc:Fallback>
          </mc:AlternateContent>
        </w:r>
      </w:ins>
      <w:del w:id="3957" w:author="Maino Vieytes, Christian (NIH/NIA/IRP) [F]" w:date="2023-11-17T13:08:00Z">
        <w:r w:rsidR="008E210F" w:rsidRPr="00C90B6F" w:rsidDel="00526CCF">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0876222C" wp14:editId="5FD7D82C">
                  <wp:simplePos x="0" y="0"/>
                  <wp:positionH relativeFrom="column">
                    <wp:posOffset>-159026</wp:posOffset>
                  </wp:positionH>
                  <wp:positionV relativeFrom="paragraph">
                    <wp:posOffset>-262393</wp:posOffset>
                  </wp:positionV>
                  <wp:extent cx="9355455" cy="4508390"/>
                  <wp:effectExtent l="0" t="0" r="4445" b="635"/>
                  <wp:wrapNone/>
                  <wp:docPr id="8" name="Text Box 8"/>
                  <wp:cNvGraphicFramePr/>
                  <a:graphic xmlns:a="http://schemas.openxmlformats.org/drawingml/2006/main">
                    <a:graphicData uri="http://schemas.microsoft.com/office/word/2010/wordprocessingShape">
                      <wps:wsp>
                        <wps:cNvSpPr txBox="1"/>
                        <wps:spPr>
                          <a:xfrm>
                            <a:off x="0" y="0"/>
                            <a:ext cx="9355455" cy="4508390"/>
                          </a:xfrm>
                          <a:prstGeom prst="rect">
                            <a:avLst/>
                          </a:prstGeom>
                          <a:solidFill>
                            <a:schemeClr val="lt1"/>
                          </a:solidFill>
                          <a:ln w="6350">
                            <a:noFill/>
                          </a:ln>
                        </wps:spPr>
                        <wps:txbx>
                          <w:txbxContent>
                            <w:tbl>
                              <w:tblPr>
                                <w:tblStyle w:val="TableGrid"/>
                                <w:tblW w:w="15091" w:type="dxa"/>
                                <w:tblLook w:val="04A0" w:firstRow="1" w:lastRow="0" w:firstColumn="1" w:lastColumn="0" w:noHBand="0" w:noVBand="1"/>
                                <w:tblPrChange w:id="3958" w:author="Maino Vieytes, Christian (NIH/NIA/IRP) [F]" w:date="2023-11-15T16:23:00Z">
                                  <w:tblPr>
                                    <w:tblStyle w:val="TableGrid"/>
                                    <w:tblW w:w="14395" w:type="dxa"/>
                                    <w:tblLook w:val="04A0" w:firstRow="1" w:lastRow="0" w:firstColumn="1" w:lastColumn="0" w:noHBand="0" w:noVBand="1"/>
                                  </w:tblPr>
                                </w:tblPrChange>
                              </w:tblPr>
                              <w:tblGrid>
                                <w:gridCol w:w="2317"/>
                                <w:gridCol w:w="936"/>
                                <w:gridCol w:w="846"/>
                                <w:gridCol w:w="1616"/>
                                <w:gridCol w:w="1716"/>
                                <w:gridCol w:w="1716"/>
                                <w:gridCol w:w="1816"/>
                                <w:gridCol w:w="1196"/>
                                <w:gridCol w:w="1622"/>
                                <w:gridCol w:w="1310"/>
                                <w:tblGridChange w:id="3959">
                                  <w:tblGrid>
                                    <w:gridCol w:w="2317"/>
                                    <w:gridCol w:w="936"/>
                                    <w:gridCol w:w="5"/>
                                    <w:gridCol w:w="841"/>
                                    <w:gridCol w:w="10"/>
                                    <w:gridCol w:w="1606"/>
                                    <w:gridCol w:w="10"/>
                                    <w:gridCol w:w="1706"/>
                                    <w:gridCol w:w="10"/>
                                    <w:gridCol w:w="1706"/>
                                    <w:gridCol w:w="10"/>
                                    <w:gridCol w:w="1806"/>
                                    <w:gridCol w:w="10"/>
                                    <w:gridCol w:w="990"/>
                                    <w:gridCol w:w="116"/>
                                    <w:gridCol w:w="80"/>
                                    <w:gridCol w:w="10"/>
                                    <w:gridCol w:w="1532"/>
                                    <w:gridCol w:w="78"/>
                                    <w:gridCol w:w="2"/>
                                    <w:gridCol w:w="10"/>
                                    <w:gridCol w:w="1104"/>
                                    <w:gridCol w:w="116"/>
                                    <w:gridCol w:w="80"/>
                                    <w:gridCol w:w="10"/>
                                  </w:tblGrid>
                                </w:tblGridChange>
                              </w:tblGrid>
                              <w:tr w:rsidR="008E210F" w:rsidRPr="008A6C8D" w14:paraId="4DFC16C1" w14:textId="77777777" w:rsidTr="002B4FE9">
                                <w:trPr>
                                  <w:trHeight w:val="320"/>
                                  <w:trPrChange w:id="3960" w:author="Maino Vieytes, Christian (NIH/NIA/IRP) [F]" w:date="2023-11-15T16:23:00Z">
                                    <w:trPr>
                                      <w:gridAfter w:val="0"/>
                                      <w:trHeight w:val="320"/>
                                    </w:trPr>
                                  </w:trPrChange>
                                </w:trPr>
                                <w:tc>
                                  <w:tcPr>
                                    <w:tcW w:w="15091" w:type="dxa"/>
                                    <w:gridSpan w:val="10"/>
                                    <w:noWrap/>
                                    <w:vAlign w:val="center"/>
                                    <w:tcPrChange w:id="3961" w:author="Maino Vieytes, Christian (NIH/NIA/IRP) [F]" w:date="2023-11-15T16:23:00Z">
                                      <w:tcPr>
                                        <w:tcW w:w="14395" w:type="dxa"/>
                                        <w:gridSpan w:val="22"/>
                                        <w:noWrap/>
                                        <w:vAlign w:val="center"/>
                                      </w:tcPr>
                                    </w:tcPrChange>
                                  </w:tcPr>
                                  <w:p w14:paraId="488268D2" w14:textId="3B649B0F" w:rsidR="008E210F" w:rsidRPr="008A6C8D" w:rsidRDefault="008E210F" w:rsidP="00D9498C">
                                    <w:pPr>
                                      <w:rPr>
                                        <w:rFonts w:ascii="Times New Roman" w:hAnsi="Times New Roman" w:cs="Times New Roman"/>
                                        <w:b/>
                                        <w:bCs/>
                                        <w:sz w:val="18"/>
                                        <w:szCs w:val="18"/>
                                        <w:rPrChange w:id="3962"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963" w:author="Maino Vieytes, Christian (NIH/NIA/IRP) [F]" w:date="2023-11-15T15:57:00Z">
                                          <w:rPr>
                                            <w:rFonts w:ascii="Times New Roman" w:hAnsi="Times New Roman" w:cs="Times New Roman"/>
                                            <w:b/>
                                            <w:bCs/>
                                            <w:sz w:val="20"/>
                                            <w:szCs w:val="20"/>
                                          </w:rPr>
                                        </w:rPrChange>
                                      </w:rPr>
                                      <w:t>Table 4</w:t>
                                    </w:r>
                                    <w:r w:rsidRPr="008A6C8D">
                                      <w:rPr>
                                        <w:rFonts w:ascii="Times New Roman" w:hAnsi="Times New Roman" w:cs="Times New Roman"/>
                                        <w:sz w:val="18"/>
                                        <w:szCs w:val="18"/>
                                        <w:rPrChange w:id="3964" w:author="Maino Vieytes, Christian (NIH/NIA/IRP) [F]" w:date="2023-11-15T15:57:00Z">
                                          <w:rPr>
                                            <w:rFonts w:ascii="Times New Roman" w:hAnsi="Times New Roman" w:cs="Times New Roman"/>
                                            <w:sz w:val="20"/>
                                            <w:szCs w:val="20"/>
                                          </w:rPr>
                                        </w:rPrChange>
                                      </w:rPr>
                                      <w:t>. Adjusted hazard ratios</w:t>
                                    </w:r>
                                    <w:ins w:id="3965" w:author="Maino Vieytes, Christian (NIH/NIA/IRP) [F]" w:date="2023-11-17T08:00:00Z">
                                      <w:r w:rsidR="000A7AA1">
                                        <w:rPr>
                                          <w:rFonts w:ascii="Times New Roman" w:hAnsi="Times New Roman" w:cs="Times New Roman"/>
                                          <w:sz w:val="18"/>
                                          <w:szCs w:val="18"/>
                                        </w:rPr>
                                        <w:t xml:space="preserve"> (HRs)</w:t>
                                      </w:r>
                                    </w:ins>
                                    <w:r w:rsidRPr="008A6C8D">
                                      <w:rPr>
                                        <w:rFonts w:ascii="Times New Roman" w:hAnsi="Times New Roman" w:cs="Times New Roman"/>
                                        <w:sz w:val="18"/>
                                        <w:szCs w:val="18"/>
                                        <w:rPrChange w:id="3966" w:author="Maino Vieytes, Christian (NIH/NIA/IRP) [F]" w:date="2023-11-15T15:57:00Z">
                                          <w:rPr>
                                            <w:rFonts w:ascii="Times New Roman" w:hAnsi="Times New Roman" w:cs="Times New Roman"/>
                                            <w:sz w:val="20"/>
                                            <w:szCs w:val="20"/>
                                          </w:rPr>
                                        </w:rPrChange>
                                      </w:rPr>
                                      <w:t xml:space="preserve"> and 95% confidence intervals</w:t>
                                    </w:r>
                                    <w:ins w:id="3967" w:author="Maino Vieytes, Christian (NIH/NIA/IRP) [F]" w:date="2023-11-17T10:10:00Z">
                                      <w:r w:rsidR="00E95C91">
                                        <w:rPr>
                                          <w:rFonts w:ascii="Times New Roman" w:hAnsi="Times New Roman" w:cs="Times New Roman"/>
                                          <w:sz w:val="18"/>
                                          <w:szCs w:val="18"/>
                                        </w:rPr>
                                        <w:t xml:space="preserve"> from the </w:t>
                                      </w:r>
                                      <w:r w:rsidR="00E95C91">
                                        <w:rPr>
                                          <w:rFonts w:ascii="Times New Roman" w:hAnsi="Times New Roman" w:cs="Times New Roman"/>
                                          <w:i/>
                                          <w:iCs/>
                                          <w:sz w:val="18"/>
                                          <w:szCs w:val="18"/>
                                        </w:rPr>
                                        <w:t xml:space="preserve">full </w:t>
                                      </w:r>
                                      <w:proofErr w:type="spellStart"/>
                                      <w:r w:rsidR="00E95C91">
                                        <w:rPr>
                                          <w:rFonts w:ascii="Times New Roman" w:hAnsi="Times New Roman" w:cs="Times New Roman"/>
                                          <w:i/>
                                          <w:iCs/>
                                          <w:sz w:val="18"/>
                                          <w:szCs w:val="18"/>
                                        </w:rPr>
                                        <w:t>model</w:t>
                                      </w:r>
                                      <w:r w:rsidR="00E95C91" w:rsidRPr="00E95C91">
                                        <w:rPr>
                                          <w:rFonts w:ascii="Times New Roman" w:hAnsi="Times New Roman" w:cs="Times New Roman"/>
                                          <w:sz w:val="18"/>
                                          <w:szCs w:val="18"/>
                                          <w:vertAlign w:val="superscript"/>
                                          <w:rPrChange w:id="3968" w:author="Maino Vieytes, Christian (NIH/NIA/IRP) [F]" w:date="2023-11-17T10:10:00Z">
                                            <w:rPr>
                                              <w:rFonts w:ascii="Times New Roman" w:hAnsi="Times New Roman" w:cs="Times New Roman"/>
                                              <w:sz w:val="18"/>
                                              <w:szCs w:val="18"/>
                                            </w:rPr>
                                          </w:rPrChange>
                                        </w:rPr>
                                        <w:t>d</w:t>
                                      </w:r>
                                      <w:proofErr w:type="spellEnd"/>
                                      <w:r w:rsidR="00E95C91">
                                        <w:rPr>
                                          <w:rFonts w:ascii="Times New Roman" w:hAnsi="Times New Roman" w:cs="Times New Roman"/>
                                          <w:sz w:val="18"/>
                                          <w:szCs w:val="18"/>
                                        </w:rPr>
                                        <w:t xml:space="preserve"> </w:t>
                                      </w:r>
                                    </w:ins>
                                    <w:del w:id="3969" w:author="Maino Vieytes, Christian (NIH/NIA/IRP) [F]" w:date="2023-11-17T10:10:00Z">
                                      <w:r w:rsidRPr="00E95C91" w:rsidDel="00E95C91">
                                        <w:rPr>
                                          <w:rFonts w:ascii="Times New Roman" w:hAnsi="Times New Roman" w:cs="Times New Roman"/>
                                          <w:sz w:val="18"/>
                                          <w:szCs w:val="18"/>
                                          <w:vertAlign w:val="superscript"/>
                                          <w:rPrChange w:id="3970" w:author="Maino Vieytes, Christian (NIH/NIA/IRP) [F]" w:date="2023-11-17T10:10:00Z">
                                            <w:rPr>
                                              <w:rFonts w:ascii="Times New Roman" w:hAnsi="Times New Roman" w:cs="Times New Roman"/>
                                              <w:sz w:val="20"/>
                                              <w:szCs w:val="20"/>
                                            </w:rPr>
                                          </w:rPrChange>
                                        </w:rPr>
                                        <w:delText xml:space="preserve"> </w:delText>
                                      </w:r>
                                    </w:del>
                                    <w:r w:rsidRPr="008A6C8D">
                                      <w:rPr>
                                        <w:rFonts w:ascii="Times New Roman" w:hAnsi="Times New Roman" w:cs="Times New Roman"/>
                                        <w:sz w:val="18"/>
                                        <w:szCs w:val="18"/>
                                        <w:rPrChange w:id="3971" w:author="Maino Vieytes, Christian (NIH/NIA/IRP) [F]" w:date="2023-11-15T15:57:00Z">
                                          <w:rPr>
                                            <w:rFonts w:ascii="Times New Roman" w:hAnsi="Times New Roman" w:cs="Times New Roman"/>
                                            <w:sz w:val="20"/>
                                            <w:szCs w:val="20"/>
                                          </w:rPr>
                                        </w:rPrChange>
                                      </w:rPr>
                                      <w:t xml:space="preserve">for the risks of all-cause and cause-specific mortalities, in relation to the dietary patterns, in the </w:t>
                                    </w:r>
                                    <w:del w:id="3972" w:author="Maino Vieytes, Christian (NIH/NIA/IRP) [F]" w:date="2023-11-15T15:55:00Z">
                                      <w:r w:rsidRPr="008A6C8D" w:rsidDel="008A6C8D">
                                        <w:rPr>
                                          <w:rFonts w:ascii="Times New Roman" w:hAnsi="Times New Roman" w:cs="Times New Roman"/>
                                          <w:sz w:val="18"/>
                                          <w:szCs w:val="18"/>
                                          <w:rPrChange w:id="3973" w:author="Maino Vieytes, Christian (NIH/NIA/IRP) [F]" w:date="2023-11-15T15:57:00Z">
                                            <w:rPr>
                                              <w:rFonts w:ascii="Times New Roman" w:hAnsi="Times New Roman" w:cs="Times New Roman"/>
                                              <w:sz w:val="20"/>
                                              <w:szCs w:val="20"/>
                                            </w:rPr>
                                          </w:rPrChange>
                                        </w:rPr>
                                        <w:delText>cancer survivor</w:delText>
                                      </w:r>
                                    </w:del>
                                    <w:ins w:id="3974" w:author="Maino Vieytes, Christian (NIH/NIA/IRP) [F]" w:date="2023-11-15T15:55:00Z">
                                      <w:r w:rsidR="008A6C8D" w:rsidRPr="008A6C8D">
                                        <w:rPr>
                                          <w:rFonts w:ascii="Times New Roman" w:hAnsi="Times New Roman" w:cs="Times New Roman"/>
                                          <w:sz w:val="18"/>
                                          <w:szCs w:val="18"/>
                                        </w:rPr>
                                        <w:t>testing</w:t>
                                      </w:r>
                                    </w:ins>
                                    <w:r w:rsidRPr="008A6C8D">
                                      <w:rPr>
                                        <w:rFonts w:ascii="Times New Roman" w:hAnsi="Times New Roman" w:cs="Times New Roman"/>
                                        <w:sz w:val="18"/>
                                        <w:szCs w:val="18"/>
                                        <w:rPrChange w:id="3975" w:author="Maino Vieytes, Christian (NIH/NIA/IRP) [F]" w:date="2023-11-15T15:57:00Z">
                                          <w:rPr>
                                            <w:rFonts w:ascii="Times New Roman" w:hAnsi="Times New Roman" w:cs="Times New Roman"/>
                                            <w:sz w:val="20"/>
                                            <w:szCs w:val="20"/>
                                          </w:rPr>
                                        </w:rPrChange>
                                      </w:rPr>
                                      <w:t xml:space="preserve"> </w:t>
                                    </w:r>
                                    <w:ins w:id="3976" w:author="Maino Vieytes, Christian (NIH/NIA/IRP) [F]" w:date="2023-11-15T15:55:00Z">
                                      <w:r w:rsidR="008A6C8D" w:rsidRPr="008A6C8D">
                                        <w:rPr>
                                          <w:rFonts w:ascii="Times New Roman" w:hAnsi="Times New Roman" w:cs="Times New Roman"/>
                                          <w:sz w:val="18"/>
                                          <w:szCs w:val="18"/>
                                        </w:rPr>
                                        <w:t>sub</w:t>
                                      </w:r>
                                    </w:ins>
                                    <w:r w:rsidRPr="008A6C8D">
                                      <w:rPr>
                                        <w:rFonts w:ascii="Times New Roman" w:hAnsi="Times New Roman" w:cs="Times New Roman"/>
                                        <w:sz w:val="18"/>
                                        <w:szCs w:val="18"/>
                                        <w:rPrChange w:id="3977" w:author="Maino Vieytes, Christian (NIH/NIA/IRP) [F]" w:date="2023-11-15T15:57:00Z">
                                          <w:rPr>
                                            <w:rFonts w:ascii="Times New Roman" w:hAnsi="Times New Roman" w:cs="Times New Roman"/>
                                            <w:sz w:val="20"/>
                                            <w:szCs w:val="20"/>
                                          </w:rPr>
                                        </w:rPrChange>
                                      </w:rPr>
                                      <w:t>sample (</w:t>
                                    </w:r>
                                    <w:r w:rsidRPr="008A6C8D">
                                      <w:rPr>
                                        <w:rFonts w:ascii="Times New Roman" w:hAnsi="Times New Roman" w:cs="Times New Roman"/>
                                        <w:i/>
                                        <w:iCs/>
                                        <w:sz w:val="18"/>
                                        <w:szCs w:val="18"/>
                                        <w:rPrChange w:id="3978" w:author="Maino Vieytes, Christian (NIH/NIA/IRP) [F]" w:date="2023-11-15T15:57:00Z">
                                          <w:rPr>
                                            <w:rFonts w:ascii="Times New Roman" w:hAnsi="Times New Roman" w:cs="Times New Roman"/>
                                            <w:i/>
                                            <w:iCs/>
                                            <w:sz w:val="20"/>
                                            <w:szCs w:val="20"/>
                                          </w:rPr>
                                        </w:rPrChange>
                                      </w:rPr>
                                      <w:t xml:space="preserve">n </w:t>
                                    </w:r>
                                    <w:r w:rsidRPr="008A6C8D">
                                      <w:rPr>
                                        <w:rFonts w:ascii="Times New Roman" w:hAnsi="Times New Roman" w:cs="Times New Roman"/>
                                        <w:sz w:val="18"/>
                                        <w:szCs w:val="18"/>
                                        <w:rPrChange w:id="3979" w:author="Maino Vieytes, Christian (NIH/NIA/IRP) [F]" w:date="2023-11-15T15:57:00Z">
                                          <w:rPr>
                                            <w:rFonts w:ascii="Times New Roman" w:hAnsi="Times New Roman" w:cs="Times New Roman"/>
                                            <w:sz w:val="20"/>
                                            <w:szCs w:val="20"/>
                                          </w:rPr>
                                        </w:rPrChange>
                                      </w:rPr>
                                      <w:t xml:space="preserve">= </w:t>
                                    </w:r>
                                    <w:del w:id="3980" w:author="Maino Vieytes, Christian (NIH/NIA/IRP) [F]" w:date="2023-11-15T15:55:00Z">
                                      <w:r w:rsidRPr="008A6C8D" w:rsidDel="008A6C8D">
                                        <w:rPr>
                                          <w:rFonts w:ascii="Times New Roman" w:hAnsi="Times New Roman" w:cs="Times New Roman"/>
                                          <w:sz w:val="18"/>
                                          <w:szCs w:val="18"/>
                                          <w:rPrChange w:id="3981" w:author="Maino Vieytes, Christian (NIH/NIA/IRP) [F]" w:date="2023-11-15T15:57:00Z">
                                            <w:rPr>
                                              <w:rFonts w:ascii="Times New Roman" w:hAnsi="Times New Roman" w:cs="Times New Roman"/>
                                              <w:sz w:val="20"/>
                                              <w:szCs w:val="20"/>
                                            </w:rPr>
                                          </w:rPrChange>
                                        </w:rPr>
                                        <w:delText>2493</w:delText>
                                      </w:r>
                                    </w:del>
                                    <w:ins w:id="3982" w:author="Maino Vieytes, Christian (NIH/NIA/IRP) [F]" w:date="2023-11-15T15:55:00Z">
                                      <w:r w:rsidR="008A6C8D" w:rsidRPr="008A6C8D">
                                        <w:rPr>
                                          <w:rFonts w:ascii="Times New Roman" w:hAnsi="Times New Roman" w:cs="Times New Roman"/>
                                          <w:sz w:val="18"/>
                                          <w:szCs w:val="18"/>
                                        </w:rPr>
                                        <w:t>1</w:t>
                                      </w:r>
                                    </w:ins>
                                    <w:ins w:id="3983" w:author="Maino Vieytes, Christian (NIH/NIA/IRP) [F]" w:date="2023-11-16T09:36:00Z">
                                      <w:r w:rsidR="0049435F">
                                        <w:rPr>
                                          <w:rFonts w:ascii="Times New Roman" w:hAnsi="Times New Roman" w:cs="Times New Roman"/>
                                          <w:sz w:val="18"/>
                                          <w:szCs w:val="18"/>
                                        </w:rPr>
                                        <w:t>745</w:t>
                                      </w:r>
                                    </w:ins>
                                    <w:r w:rsidRPr="008A6C8D">
                                      <w:rPr>
                                        <w:rFonts w:ascii="Times New Roman" w:hAnsi="Times New Roman" w:cs="Times New Roman"/>
                                        <w:sz w:val="18"/>
                                        <w:szCs w:val="18"/>
                                        <w:rPrChange w:id="3984" w:author="Maino Vieytes, Christian (NIH/NIA/IRP) [F]" w:date="2023-11-15T15:57:00Z">
                                          <w:rPr>
                                            <w:rFonts w:ascii="Times New Roman" w:hAnsi="Times New Roman" w:cs="Times New Roman"/>
                                            <w:sz w:val="20"/>
                                            <w:szCs w:val="20"/>
                                          </w:rPr>
                                        </w:rPrChange>
                                      </w:rPr>
                                      <w:t>).</w:t>
                                    </w:r>
                                    <w:r w:rsidRPr="008A6C8D">
                                      <w:rPr>
                                        <w:rFonts w:ascii="Times New Roman" w:hAnsi="Times New Roman" w:cs="Times New Roman"/>
                                        <w:i/>
                                        <w:iCs/>
                                        <w:sz w:val="18"/>
                                        <w:szCs w:val="18"/>
                                        <w:rPrChange w:id="3985" w:author="Maino Vieytes, Christian (NIH/NIA/IRP) [F]" w:date="2023-11-15T15:57:00Z">
                                          <w:rPr>
                                            <w:rFonts w:ascii="Times New Roman" w:hAnsi="Times New Roman" w:cs="Times New Roman"/>
                                            <w:i/>
                                            <w:iCs/>
                                            <w:sz w:val="20"/>
                                            <w:szCs w:val="20"/>
                                          </w:rPr>
                                        </w:rPrChange>
                                      </w:rPr>
                                      <w:t xml:space="preserve"> </w:t>
                                    </w:r>
                                  </w:p>
                                </w:tc>
                              </w:tr>
                              <w:tr w:rsidR="008E210F" w:rsidRPr="008A6C8D" w14:paraId="024835C6" w14:textId="77777777" w:rsidTr="002B4FE9">
                                <w:trPr>
                                  <w:trHeight w:val="320"/>
                                  <w:trPrChange w:id="3986" w:author="Maino Vieytes, Christian (NIH/NIA/IRP) [F]" w:date="2023-11-15T16:23:00Z">
                                    <w:trPr>
                                      <w:gridAfter w:val="0"/>
                                      <w:trHeight w:val="320"/>
                                    </w:trPr>
                                  </w:trPrChange>
                                </w:trPr>
                                <w:tc>
                                  <w:tcPr>
                                    <w:tcW w:w="2317" w:type="dxa"/>
                                    <w:noWrap/>
                                    <w:vAlign w:val="center"/>
                                    <w:hideMark/>
                                    <w:tcPrChange w:id="3987" w:author="Maino Vieytes, Christian (NIH/NIA/IRP) [F]" w:date="2023-11-15T16:23:00Z">
                                      <w:tcPr>
                                        <w:tcW w:w="2317" w:type="dxa"/>
                                        <w:noWrap/>
                                        <w:vAlign w:val="center"/>
                                        <w:hideMark/>
                                      </w:tcPr>
                                    </w:tcPrChange>
                                  </w:tcPr>
                                  <w:p w14:paraId="5B01DB7A" w14:textId="77777777" w:rsidR="008E210F" w:rsidRPr="008A6C8D" w:rsidRDefault="008E210F" w:rsidP="00D9498C">
                                    <w:pPr>
                                      <w:rPr>
                                        <w:rFonts w:ascii="Times New Roman" w:hAnsi="Times New Roman" w:cs="Times New Roman"/>
                                        <w:sz w:val="18"/>
                                        <w:szCs w:val="18"/>
                                        <w:vertAlign w:val="superscript"/>
                                        <w:rPrChange w:id="3988" w:author="Maino Vieytes, Christian (NIH/NIA/IRP) [F]" w:date="2023-11-15T15:57:00Z">
                                          <w:rPr>
                                            <w:rFonts w:ascii="Times New Roman" w:hAnsi="Times New Roman" w:cs="Times New Roman"/>
                                            <w:sz w:val="20"/>
                                            <w:szCs w:val="20"/>
                                            <w:vertAlign w:val="superscript"/>
                                          </w:rPr>
                                        </w:rPrChange>
                                      </w:rPr>
                                    </w:pPr>
                                    <w:r w:rsidRPr="008A6C8D">
                                      <w:rPr>
                                        <w:rFonts w:ascii="Times New Roman" w:hAnsi="Times New Roman" w:cs="Times New Roman"/>
                                        <w:b/>
                                        <w:bCs/>
                                        <w:sz w:val="18"/>
                                        <w:szCs w:val="18"/>
                                        <w:rPrChange w:id="3989" w:author="Maino Vieytes, Christian (NIH/NIA/IRP) [F]" w:date="2023-11-15T15:57:00Z">
                                          <w:rPr>
                                            <w:rFonts w:ascii="Times New Roman" w:hAnsi="Times New Roman" w:cs="Times New Roman"/>
                                            <w:b/>
                                            <w:bCs/>
                                            <w:sz w:val="20"/>
                                            <w:szCs w:val="20"/>
                                          </w:rPr>
                                        </w:rPrChange>
                                      </w:rPr>
                                      <w:t>Dietary Pattern</w:t>
                                    </w:r>
                                    <w:del w:id="3990" w:author="Maino Vieytes, Christian (NIH/NIA/IRP) [F]" w:date="2023-11-17T10:10:00Z">
                                      <w:r w:rsidRPr="008A6C8D" w:rsidDel="00E95C91">
                                        <w:rPr>
                                          <w:rFonts w:ascii="Times New Roman" w:hAnsi="Times New Roman" w:cs="Times New Roman"/>
                                          <w:sz w:val="18"/>
                                          <w:szCs w:val="18"/>
                                          <w:vertAlign w:val="superscript"/>
                                          <w:rPrChange w:id="3991" w:author="Maino Vieytes, Christian (NIH/NIA/IRP) [F]" w:date="2023-11-15T15:57:00Z">
                                            <w:rPr>
                                              <w:rFonts w:ascii="Times New Roman" w:hAnsi="Times New Roman" w:cs="Times New Roman"/>
                                              <w:sz w:val="20"/>
                                              <w:szCs w:val="20"/>
                                              <w:vertAlign w:val="superscript"/>
                                            </w:rPr>
                                          </w:rPrChange>
                                        </w:rPr>
                                        <w:delText>d</w:delText>
                                      </w:r>
                                    </w:del>
                                  </w:p>
                                </w:tc>
                                <w:tc>
                                  <w:tcPr>
                                    <w:tcW w:w="936" w:type="dxa"/>
                                    <w:noWrap/>
                                    <w:vAlign w:val="center"/>
                                    <w:hideMark/>
                                    <w:tcPrChange w:id="3992" w:author="Maino Vieytes, Christian (NIH/NIA/IRP) [F]" w:date="2023-11-15T16:23:00Z">
                                      <w:tcPr>
                                        <w:tcW w:w="720" w:type="dxa"/>
                                        <w:noWrap/>
                                        <w:vAlign w:val="center"/>
                                        <w:hideMark/>
                                      </w:tcPr>
                                    </w:tcPrChange>
                                  </w:tcPr>
                                  <w:p w14:paraId="714DD0B4" w14:textId="77777777" w:rsidR="008E210F" w:rsidRPr="008A6C8D" w:rsidRDefault="008E210F" w:rsidP="00D9498C">
                                    <w:pPr>
                                      <w:jc w:val="center"/>
                                      <w:rPr>
                                        <w:rFonts w:ascii="Times New Roman" w:hAnsi="Times New Roman" w:cs="Times New Roman"/>
                                        <w:b/>
                                        <w:bCs/>
                                        <w:i/>
                                        <w:iCs/>
                                        <w:sz w:val="18"/>
                                        <w:szCs w:val="18"/>
                                        <w:rPrChange w:id="3993" w:author="Maino Vieytes, Christian (NIH/NIA/IRP) [F]" w:date="2023-11-15T15:57:00Z">
                                          <w:rPr>
                                            <w:rFonts w:ascii="Times New Roman" w:hAnsi="Times New Roman" w:cs="Times New Roman"/>
                                            <w:b/>
                                            <w:bCs/>
                                            <w:i/>
                                            <w:iCs/>
                                            <w:sz w:val="20"/>
                                            <w:szCs w:val="20"/>
                                          </w:rPr>
                                        </w:rPrChange>
                                      </w:rPr>
                                    </w:pPr>
                                    <w:r w:rsidRPr="008A6C8D">
                                      <w:rPr>
                                        <w:rFonts w:ascii="Times New Roman" w:hAnsi="Times New Roman" w:cs="Times New Roman"/>
                                        <w:b/>
                                        <w:bCs/>
                                        <w:i/>
                                        <w:iCs/>
                                        <w:sz w:val="18"/>
                                        <w:szCs w:val="18"/>
                                        <w:rPrChange w:id="3994" w:author="Maino Vieytes, Christian (NIH/NIA/IRP) [F]" w:date="2023-11-15T15:57:00Z">
                                          <w:rPr>
                                            <w:rFonts w:ascii="Times New Roman" w:hAnsi="Times New Roman" w:cs="Times New Roman"/>
                                            <w:b/>
                                            <w:bCs/>
                                            <w:i/>
                                            <w:iCs/>
                                            <w:sz w:val="20"/>
                                            <w:szCs w:val="20"/>
                                          </w:rPr>
                                        </w:rPrChange>
                                      </w:rPr>
                                      <w:t>n</w:t>
                                    </w:r>
                                  </w:p>
                                </w:tc>
                                <w:tc>
                                  <w:tcPr>
                                    <w:tcW w:w="846" w:type="dxa"/>
                                    <w:noWrap/>
                                    <w:vAlign w:val="center"/>
                                    <w:hideMark/>
                                    <w:tcPrChange w:id="3995" w:author="Maino Vieytes, Christian (NIH/NIA/IRP) [F]" w:date="2023-11-15T16:23:00Z">
                                      <w:tcPr>
                                        <w:tcW w:w="720" w:type="dxa"/>
                                        <w:gridSpan w:val="2"/>
                                        <w:noWrap/>
                                        <w:vAlign w:val="center"/>
                                        <w:hideMark/>
                                      </w:tcPr>
                                    </w:tcPrChange>
                                  </w:tcPr>
                                  <w:p w14:paraId="514C6D1F" w14:textId="77777777" w:rsidR="008E210F" w:rsidRPr="008A6C8D" w:rsidRDefault="008E210F" w:rsidP="00D9498C">
                                    <w:pPr>
                                      <w:jc w:val="center"/>
                                      <w:rPr>
                                        <w:rFonts w:ascii="Times New Roman" w:hAnsi="Times New Roman" w:cs="Times New Roman"/>
                                        <w:b/>
                                        <w:bCs/>
                                        <w:sz w:val="18"/>
                                        <w:szCs w:val="18"/>
                                        <w:rPrChange w:id="3996"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997" w:author="Maino Vieytes, Christian (NIH/NIA/IRP) [F]" w:date="2023-11-15T15:57:00Z">
                                          <w:rPr>
                                            <w:rFonts w:ascii="Times New Roman" w:hAnsi="Times New Roman" w:cs="Times New Roman"/>
                                            <w:b/>
                                            <w:bCs/>
                                            <w:sz w:val="20"/>
                                            <w:szCs w:val="20"/>
                                          </w:rPr>
                                        </w:rPrChange>
                                      </w:rPr>
                                      <w:t>Q1</w:t>
                                    </w:r>
                                  </w:p>
                                </w:tc>
                                <w:tc>
                                  <w:tcPr>
                                    <w:tcW w:w="1616" w:type="dxa"/>
                                    <w:noWrap/>
                                    <w:vAlign w:val="center"/>
                                    <w:hideMark/>
                                    <w:tcPrChange w:id="3998" w:author="Maino Vieytes, Christian (NIH/NIA/IRP) [F]" w:date="2023-11-15T16:23:00Z">
                                      <w:tcPr>
                                        <w:tcW w:w="1616" w:type="dxa"/>
                                        <w:gridSpan w:val="2"/>
                                        <w:noWrap/>
                                        <w:vAlign w:val="center"/>
                                        <w:hideMark/>
                                      </w:tcPr>
                                    </w:tcPrChange>
                                  </w:tcPr>
                                  <w:p w14:paraId="7C030F1B" w14:textId="77777777" w:rsidR="008E210F" w:rsidRPr="008A6C8D" w:rsidRDefault="008E210F" w:rsidP="00D9498C">
                                    <w:pPr>
                                      <w:jc w:val="center"/>
                                      <w:rPr>
                                        <w:rFonts w:ascii="Times New Roman" w:hAnsi="Times New Roman" w:cs="Times New Roman"/>
                                        <w:b/>
                                        <w:bCs/>
                                        <w:sz w:val="18"/>
                                        <w:szCs w:val="18"/>
                                        <w:rPrChange w:id="3999"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4000" w:author="Maino Vieytes, Christian (NIH/NIA/IRP) [F]" w:date="2023-11-15T15:57:00Z">
                                          <w:rPr>
                                            <w:rFonts w:ascii="Times New Roman" w:hAnsi="Times New Roman" w:cs="Times New Roman"/>
                                            <w:b/>
                                            <w:bCs/>
                                            <w:sz w:val="20"/>
                                            <w:szCs w:val="20"/>
                                          </w:rPr>
                                        </w:rPrChange>
                                      </w:rPr>
                                      <w:t>Q2</w:t>
                                    </w:r>
                                  </w:p>
                                </w:tc>
                                <w:tc>
                                  <w:tcPr>
                                    <w:tcW w:w="1716" w:type="dxa"/>
                                    <w:noWrap/>
                                    <w:vAlign w:val="center"/>
                                    <w:hideMark/>
                                    <w:tcPrChange w:id="4001" w:author="Maino Vieytes, Christian (NIH/NIA/IRP) [F]" w:date="2023-11-15T16:23:00Z">
                                      <w:tcPr>
                                        <w:tcW w:w="1716" w:type="dxa"/>
                                        <w:gridSpan w:val="2"/>
                                        <w:noWrap/>
                                        <w:vAlign w:val="center"/>
                                        <w:hideMark/>
                                      </w:tcPr>
                                    </w:tcPrChange>
                                  </w:tcPr>
                                  <w:p w14:paraId="1C677EA4" w14:textId="77777777" w:rsidR="008E210F" w:rsidRPr="008A6C8D" w:rsidRDefault="008E210F" w:rsidP="00D9498C">
                                    <w:pPr>
                                      <w:jc w:val="center"/>
                                      <w:rPr>
                                        <w:rFonts w:ascii="Times New Roman" w:hAnsi="Times New Roman" w:cs="Times New Roman"/>
                                        <w:b/>
                                        <w:bCs/>
                                        <w:sz w:val="18"/>
                                        <w:szCs w:val="18"/>
                                        <w:rPrChange w:id="4002"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4003" w:author="Maino Vieytes, Christian (NIH/NIA/IRP) [F]" w:date="2023-11-15T15:57:00Z">
                                          <w:rPr>
                                            <w:rFonts w:ascii="Times New Roman" w:hAnsi="Times New Roman" w:cs="Times New Roman"/>
                                            <w:b/>
                                            <w:bCs/>
                                            <w:sz w:val="20"/>
                                            <w:szCs w:val="20"/>
                                          </w:rPr>
                                        </w:rPrChange>
                                      </w:rPr>
                                      <w:t>Q3</w:t>
                                    </w:r>
                                  </w:p>
                                </w:tc>
                                <w:tc>
                                  <w:tcPr>
                                    <w:tcW w:w="1716" w:type="dxa"/>
                                    <w:noWrap/>
                                    <w:vAlign w:val="center"/>
                                    <w:hideMark/>
                                    <w:tcPrChange w:id="4004" w:author="Maino Vieytes, Christian (NIH/NIA/IRP) [F]" w:date="2023-11-15T16:23:00Z">
                                      <w:tcPr>
                                        <w:tcW w:w="1716" w:type="dxa"/>
                                        <w:gridSpan w:val="2"/>
                                        <w:noWrap/>
                                        <w:vAlign w:val="center"/>
                                        <w:hideMark/>
                                      </w:tcPr>
                                    </w:tcPrChange>
                                  </w:tcPr>
                                  <w:p w14:paraId="49720868" w14:textId="77777777" w:rsidR="008E210F" w:rsidRPr="008A6C8D" w:rsidRDefault="008E210F" w:rsidP="00D9498C">
                                    <w:pPr>
                                      <w:jc w:val="center"/>
                                      <w:rPr>
                                        <w:rFonts w:ascii="Times New Roman" w:hAnsi="Times New Roman" w:cs="Times New Roman"/>
                                        <w:b/>
                                        <w:bCs/>
                                        <w:sz w:val="18"/>
                                        <w:szCs w:val="18"/>
                                        <w:rPrChange w:id="4005"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4006" w:author="Maino Vieytes, Christian (NIH/NIA/IRP) [F]" w:date="2023-11-15T15:57:00Z">
                                          <w:rPr>
                                            <w:rFonts w:ascii="Times New Roman" w:hAnsi="Times New Roman" w:cs="Times New Roman"/>
                                            <w:b/>
                                            <w:bCs/>
                                            <w:sz w:val="20"/>
                                            <w:szCs w:val="20"/>
                                          </w:rPr>
                                        </w:rPrChange>
                                      </w:rPr>
                                      <w:t>Q4</w:t>
                                    </w:r>
                                  </w:p>
                                </w:tc>
                                <w:tc>
                                  <w:tcPr>
                                    <w:tcW w:w="1816" w:type="dxa"/>
                                    <w:noWrap/>
                                    <w:vAlign w:val="center"/>
                                    <w:hideMark/>
                                    <w:tcPrChange w:id="4007" w:author="Maino Vieytes, Christian (NIH/NIA/IRP) [F]" w:date="2023-11-15T16:23:00Z">
                                      <w:tcPr>
                                        <w:tcW w:w="1816" w:type="dxa"/>
                                        <w:gridSpan w:val="2"/>
                                        <w:noWrap/>
                                        <w:vAlign w:val="center"/>
                                        <w:hideMark/>
                                      </w:tcPr>
                                    </w:tcPrChange>
                                  </w:tcPr>
                                  <w:p w14:paraId="36B96BC7" w14:textId="77777777" w:rsidR="008E210F" w:rsidRPr="008A6C8D" w:rsidRDefault="008E210F" w:rsidP="00D9498C">
                                    <w:pPr>
                                      <w:jc w:val="center"/>
                                      <w:rPr>
                                        <w:rFonts w:ascii="Times New Roman" w:hAnsi="Times New Roman" w:cs="Times New Roman"/>
                                        <w:b/>
                                        <w:bCs/>
                                        <w:sz w:val="18"/>
                                        <w:szCs w:val="18"/>
                                        <w:rPrChange w:id="4008"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4009" w:author="Maino Vieytes, Christian (NIH/NIA/IRP) [F]" w:date="2023-11-15T15:57:00Z">
                                          <w:rPr>
                                            <w:rFonts w:ascii="Times New Roman" w:hAnsi="Times New Roman" w:cs="Times New Roman"/>
                                            <w:b/>
                                            <w:bCs/>
                                            <w:sz w:val="20"/>
                                            <w:szCs w:val="20"/>
                                          </w:rPr>
                                        </w:rPrChange>
                                      </w:rPr>
                                      <w:t>Q5</w:t>
                                    </w:r>
                                  </w:p>
                                </w:tc>
                                <w:tc>
                                  <w:tcPr>
                                    <w:tcW w:w="1196" w:type="dxa"/>
                                    <w:noWrap/>
                                    <w:vAlign w:val="center"/>
                                    <w:hideMark/>
                                    <w:tcPrChange w:id="4010" w:author="Maino Vieytes, Christian (NIH/NIA/IRP) [F]" w:date="2023-11-15T16:23:00Z">
                                      <w:tcPr>
                                        <w:tcW w:w="1000" w:type="dxa"/>
                                        <w:gridSpan w:val="2"/>
                                        <w:noWrap/>
                                        <w:vAlign w:val="center"/>
                                        <w:hideMark/>
                                      </w:tcPr>
                                    </w:tcPrChange>
                                  </w:tcPr>
                                  <w:p w14:paraId="02687DA6" w14:textId="77777777" w:rsidR="008E210F" w:rsidRPr="008A6C8D" w:rsidRDefault="008E210F" w:rsidP="00D9498C">
                                    <w:pPr>
                                      <w:jc w:val="center"/>
                                      <w:rPr>
                                        <w:rFonts w:ascii="Times New Roman" w:hAnsi="Times New Roman" w:cs="Times New Roman"/>
                                        <w:b/>
                                        <w:bCs/>
                                        <w:sz w:val="18"/>
                                        <w:szCs w:val="18"/>
                                        <w:vertAlign w:val="subscript"/>
                                        <w:rPrChange w:id="4011"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4012"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4013" w:author="Maino Vieytes, Christian (NIH/NIA/IRP) [F]" w:date="2023-11-15T15:57:00Z">
                                          <w:rPr>
                                            <w:rFonts w:ascii="Times New Roman" w:hAnsi="Times New Roman" w:cs="Times New Roman"/>
                                            <w:sz w:val="20"/>
                                            <w:szCs w:val="20"/>
                                            <w:vertAlign w:val="superscript"/>
                                          </w:rPr>
                                        </w:rPrChange>
                                      </w:rPr>
                                      <w:t>a</w:t>
                                    </w:r>
                                    <w:r w:rsidRPr="008A6C8D">
                                      <w:rPr>
                                        <w:rFonts w:ascii="Times New Roman" w:hAnsi="Times New Roman" w:cs="Times New Roman"/>
                                        <w:b/>
                                        <w:bCs/>
                                        <w:sz w:val="18"/>
                                        <w:szCs w:val="18"/>
                                        <w:vertAlign w:val="subscript"/>
                                        <w:rPrChange w:id="4014" w:author="Maino Vieytes, Christian (NIH/NIA/IRP) [F]" w:date="2023-11-15T15:57:00Z">
                                          <w:rPr>
                                            <w:rFonts w:ascii="Times New Roman" w:hAnsi="Times New Roman" w:cs="Times New Roman"/>
                                            <w:b/>
                                            <w:bCs/>
                                            <w:sz w:val="20"/>
                                            <w:szCs w:val="20"/>
                                            <w:vertAlign w:val="subscript"/>
                                          </w:rPr>
                                        </w:rPrChange>
                                      </w:rPr>
                                      <w:t>trend</w:t>
                                    </w:r>
                                    <w:proofErr w:type="spellEnd"/>
                                  </w:p>
                                </w:tc>
                                <w:tc>
                                  <w:tcPr>
                                    <w:tcW w:w="1622" w:type="dxa"/>
                                    <w:noWrap/>
                                    <w:vAlign w:val="center"/>
                                    <w:hideMark/>
                                    <w:tcPrChange w:id="4015" w:author="Maino Vieytes, Christian (NIH/NIA/IRP) [F]" w:date="2023-11-15T16:23:00Z">
                                      <w:tcPr>
                                        <w:tcW w:w="1816" w:type="dxa"/>
                                        <w:gridSpan w:val="5"/>
                                        <w:noWrap/>
                                        <w:vAlign w:val="center"/>
                                        <w:hideMark/>
                                      </w:tcPr>
                                    </w:tcPrChange>
                                  </w:tcPr>
                                  <w:p w14:paraId="7DA9004C" w14:textId="77777777" w:rsidR="008E210F" w:rsidRPr="008A6C8D" w:rsidRDefault="008E210F" w:rsidP="00D9498C">
                                    <w:pPr>
                                      <w:jc w:val="center"/>
                                      <w:rPr>
                                        <w:rFonts w:ascii="Times New Roman" w:hAnsi="Times New Roman" w:cs="Times New Roman"/>
                                        <w:b/>
                                        <w:bCs/>
                                        <w:sz w:val="18"/>
                                        <w:szCs w:val="18"/>
                                        <w:vertAlign w:val="subscript"/>
                                        <w:rPrChange w:id="4016"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sz w:val="18"/>
                                        <w:szCs w:val="18"/>
                                        <w:rPrChange w:id="4017" w:author="Maino Vieytes, Christian (NIH/NIA/IRP) [F]" w:date="2023-11-15T15:57:00Z">
                                          <w:rPr>
                                            <w:rFonts w:ascii="Times New Roman" w:hAnsi="Times New Roman" w:cs="Times New Roman"/>
                                            <w:b/>
                                            <w:bCs/>
                                            <w:sz w:val="20"/>
                                            <w:szCs w:val="20"/>
                                          </w:rPr>
                                        </w:rPrChange>
                                      </w:rPr>
                                      <w:t>HR</w:t>
                                    </w:r>
                                    <w:r w:rsidRPr="008A6C8D">
                                      <w:rPr>
                                        <w:rFonts w:ascii="Times New Roman" w:hAnsi="Times New Roman" w:cs="Times New Roman"/>
                                        <w:sz w:val="18"/>
                                        <w:szCs w:val="18"/>
                                        <w:vertAlign w:val="superscript"/>
                                        <w:rPrChange w:id="4018" w:author="Maino Vieytes, Christian (NIH/NIA/IRP) [F]" w:date="2023-11-15T15:57:00Z">
                                          <w:rPr>
                                            <w:rFonts w:ascii="Times New Roman" w:hAnsi="Times New Roman" w:cs="Times New Roman"/>
                                            <w:sz w:val="20"/>
                                            <w:szCs w:val="20"/>
                                            <w:vertAlign w:val="superscript"/>
                                          </w:rPr>
                                        </w:rPrChange>
                                      </w:rPr>
                                      <w:t>b</w:t>
                                    </w:r>
                                    <w:r w:rsidRPr="008A6C8D">
                                      <w:rPr>
                                        <w:rFonts w:ascii="Times New Roman" w:hAnsi="Times New Roman" w:cs="Times New Roman"/>
                                        <w:b/>
                                        <w:bCs/>
                                        <w:sz w:val="18"/>
                                        <w:szCs w:val="18"/>
                                        <w:vertAlign w:val="subscript"/>
                                        <w:rPrChange w:id="4019" w:author="Maino Vieytes, Christian (NIH/NIA/IRP) [F]" w:date="2023-11-15T15:57:00Z">
                                          <w:rPr>
                                            <w:rFonts w:ascii="Times New Roman" w:hAnsi="Times New Roman" w:cs="Times New Roman"/>
                                            <w:b/>
                                            <w:bCs/>
                                            <w:sz w:val="20"/>
                                            <w:szCs w:val="20"/>
                                            <w:vertAlign w:val="subscript"/>
                                          </w:rPr>
                                        </w:rPrChange>
                                      </w:rPr>
                                      <w:t>continuous</w:t>
                                    </w:r>
                                    <w:proofErr w:type="spellEnd"/>
                                  </w:p>
                                </w:tc>
                                <w:tc>
                                  <w:tcPr>
                                    <w:tcW w:w="1310" w:type="dxa"/>
                                    <w:noWrap/>
                                    <w:vAlign w:val="center"/>
                                    <w:hideMark/>
                                    <w:tcPrChange w:id="4020" w:author="Maino Vieytes, Christian (NIH/NIA/IRP) [F]" w:date="2023-11-15T16:23:00Z">
                                      <w:tcPr>
                                        <w:tcW w:w="958" w:type="dxa"/>
                                        <w:gridSpan w:val="3"/>
                                        <w:noWrap/>
                                        <w:vAlign w:val="center"/>
                                        <w:hideMark/>
                                      </w:tcPr>
                                    </w:tcPrChange>
                                  </w:tcPr>
                                  <w:p w14:paraId="577D7040" w14:textId="77777777" w:rsidR="008E210F" w:rsidRPr="008A6C8D" w:rsidRDefault="008E210F" w:rsidP="00D9498C">
                                    <w:pPr>
                                      <w:jc w:val="center"/>
                                      <w:rPr>
                                        <w:rFonts w:ascii="Times New Roman" w:hAnsi="Times New Roman" w:cs="Times New Roman"/>
                                        <w:b/>
                                        <w:bCs/>
                                        <w:sz w:val="18"/>
                                        <w:szCs w:val="18"/>
                                        <w:vertAlign w:val="subscript"/>
                                        <w:rPrChange w:id="4021"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4022"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4023" w:author="Maino Vieytes, Christian (NIH/NIA/IRP) [F]" w:date="2023-11-15T15:57:00Z">
                                          <w:rPr>
                                            <w:rFonts w:ascii="Times New Roman" w:hAnsi="Times New Roman" w:cs="Times New Roman"/>
                                            <w:sz w:val="20"/>
                                            <w:szCs w:val="20"/>
                                            <w:vertAlign w:val="superscript"/>
                                          </w:rPr>
                                        </w:rPrChange>
                                      </w:rPr>
                                      <w:t>c</w:t>
                                    </w:r>
                                    <w:r w:rsidRPr="008A6C8D">
                                      <w:rPr>
                                        <w:rFonts w:ascii="Times New Roman" w:hAnsi="Times New Roman" w:cs="Times New Roman"/>
                                        <w:b/>
                                        <w:bCs/>
                                        <w:sz w:val="18"/>
                                        <w:szCs w:val="18"/>
                                        <w:vertAlign w:val="subscript"/>
                                        <w:rPrChange w:id="4024" w:author="Maino Vieytes, Christian (NIH/NIA/IRP) [F]" w:date="2023-11-15T15:57:00Z">
                                          <w:rPr>
                                            <w:rFonts w:ascii="Times New Roman" w:hAnsi="Times New Roman" w:cs="Times New Roman"/>
                                            <w:b/>
                                            <w:bCs/>
                                            <w:sz w:val="20"/>
                                            <w:szCs w:val="20"/>
                                            <w:vertAlign w:val="subscript"/>
                                          </w:rPr>
                                        </w:rPrChange>
                                      </w:rPr>
                                      <w:t>non</w:t>
                                    </w:r>
                                    <w:proofErr w:type="spellEnd"/>
                                    <w:r w:rsidRPr="008A6C8D">
                                      <w:rPr>
                                        <w:rFonts w:ascii="Times New Roman" w:hAnsi="Times New Roman" w:cs="Times New Roman"/>
                                        <w:b/>
                                        <w:bCs/>
                                        <w:sz w:val="18"/>
                                        <w:szCs w:val="18"/>
                                        <w:vertAlign w:val="subscript"/>
                                        <w:rPrChange w:id="4025" w:author="Maino Vieytes, Christian (NIH/NIA/IRP) [F]" w:date="2023-11-15T15:57:00Z">
                                          <w:rPr>
                                            <w:rFonts w:ascii="Times New Roman" w:hAnsi="Times New Roman" w:cs="Times New Roman"/>
                                            <w:b/>
                                            <w:bCs/>
                                            <w:sz w:val="20"/>
                                            <w:szCs w:val="20"/>
                                            <w:vertAlign w:val="subscript"/>
                                          </w:rPr>
                                        </w:rPrChange>
                                      </w:rPr>
                                      <w:t>-linear</w:t>
                                    </w:r>
                                  </w:p>
                                </w:tc>
                              </w:tr>
                              <w:tr w:rsidR="008E210F" w:rsidRPr="008A6C8D" w14:paraId="67F7ACC1" w14:textId="77777777" w:rsidTr="002B4FE9">
                                <w:trPr>
                                  <w:trHeight w:val="320"/>
                                  <w:trPrChange w:id="4026" w:author="Maino Vieytes, Christian (NIH/NIA/IRP) [F]" w:date="2023-11-15T16:23:00Z">
                                    <w:trPr>
                                      <w:gridAfter w:val="0"/>
                                      <w:trHeight w:val="320"/>
                                    </w:trPr>
                                  </w:trPrChange>
                                </w:trPr>
                                <w:tc>
                                  <w:tcPr>
                                    <w:tcW w:w="15091" w:type="dxa"/>
                                    <w:gridSpan w:val="10"/>
                                    <w:noWrap/>
                                    <w:vAlign w:val="center"/>
                                    <w:tcPrChange w:id="4027" w:author="Maino Vieytes, Christian (NIH/NIA/IRP) [F]" w:date="2023-11-15T16:23:00Z">
                                      <w:tcPr>
                                        <w:tcW w:w="14395" w:type="dxa"/>
                                        <w:gridSpan w:val="22"/>
                                        <w:noWrap/>
                                        <w:vAlign w:val="center"/>
                                      </w:tcPr>
                                    </w:tcPrChange>
                                  </w:tcPr>
                                  <w:p w14:paraId="27439D56" w14:textId="77777777" w:rsidR="008E210F" w:rsidRPr="008A6C8D" w:rsidRDefault="008E210F" w:rsidP="00D9498C">
                                    <w:pPr>
                                      <w:rPr>
                                        <w:rFonts w:ascii="Times New Roman" w:hAnsi="Times New Roman" w:cs="Times New Roman"/>
                                        <w:sz w:val="18"/>
                                        <w:szCs w:val="18"/>
                                        <w:rPrChange w:id="4028"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i/>
                                        <w:iCs/>
                                        <w:sz w:val="18"/>
                                        <w:szCs w:val="18"/>
                                        <w:rPrChange w:id="4029" w:author="Maino Vieytes, Christian (NIH/NIA/IRP) [F]" w:date="2023-11-15T15:57:00Z">
                                          <w:rPr>
                                            <w:rFonts w:ascii="Times New Roman" w:hAnsi="Times New Roman" w:cs="Times New Roman"/>
                                            <w:i/>
                                            <w:iCs/>
                                            <w:sz w:val="20"/>
                                            <w:szCs w:val="20"/>
                                          </w:rPr>
                                        </w:rPrChange>
                                      </w:rPr>
                                      <w:t>All-Cause Mortality</w:t>
                                    </w:r>
                                  </w:p>
                                </w:tc>
                              </w:tr>
                              <w:tr w:rsidR="0049435F" w:rsidRPr="0049435F" w14:paraId="74696C57" w14:textId="77777777" w:rsidTr="0049435F">
                                <w:tblPrEx>
                                  <w:tblPrExChange w:id="4030" w:author="Maino Vieytes, Christian (NIH/NIA/IRP) [F]" w:date="2023-11-16T09:36:00Z">
                                    <w:tblPrEx>
                                      <w:tblW w:w="15091" w:type="dxa"/>
                                    </w:tblPrEx>
                                  </w:tblPrExChange>
                                </w:tblPrEx>
                                <w:trPr>
                                  <w:trHeight w:val="320"/>
                                  <w:trPrChange w:id="4031" w:author="Maino Vieytes, Christian (NIH/NIA/IRP) [F]" w:date="2023-11-16T09:36:00Z">
                                    <w:trPr>
                                      <w:trHeight w:val="320"/>
                                    </w:trPr>
                                  </w:trPrChange>
                                </w:trPr>
                                <w:tc>
                                  <w:tcPr>
                                    <w:tcW w:w="2317" w:type="dxa"/>
                                    <w:noWrap/>
                                    <w:vAlign w:val="center"/>
                                    <w:hideMark/>
                                    <w:tcPrChange w:id="4032" w:author="Maino Vieytes, Christian (NIH/NIA/IRP) [F]" w:date="2023-11-16T09:36:00Z">
                                      <w:tcPr>
                                        <w:tcW w:w="2317" w:type="dxa"/>
                                        <w:noWrap/>
                                        <w:vAlign w:val="center"/>
                                        <w:hideMark/>
                                      </w:tcPr>
                                    </w:tcPrChange>
                                  </w:tcPr>
                                  <w:p w14:paraId="23AB6805" w14:textId="77777777" w:rsidR="0049435F" w:rsidRPr="008A6C8D" w:rsidRDefault="0049435F" w:rsidP="0049435F">
                                    <w:pPr>
                                      <w:rPr>
                                        <w:rFonts w:ascii="Times New Roman" w:hAnsi="Times New Roman" w:cs="Times New Roman"/>
                                        <w:sz w:val="18"/>
                                        <w:szCs w:val="18"/>
                                        <w:rPrChange w:id="4033"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034"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4035"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036" w:author="Maino Vieytes, Christian (NIH/NIA/IRP) [F]" w:date="2023-11-16T09:36:00Z">
                                      <w:tcPr>
                                        <w:tcW w:w="936" w:type="dxa"/>
                                        <w:gridSpan w:val="2"/>
                                        <w:noWrap/>
                                        <w:vAlign w:val="bottom"/>
                                        <w:hideMark/>
                                      </w:tcPr>
                                    </w:tcPrChange>
                                  </w:tcPr>
                                  <w:p w14:paraId="01C23D9E" w14:textId="392E73A4" w:rsidR="0049435F" w:rsidRPr="0049435F" w:rsidRDefault="0049435F" w:rsidP="0049435F">
                                    <w:pPr>
                                      <w:jc w:val="center"/>
                                      <w:rPr>
                                        <w:rFonts w:ascii="Times New Roman" w:hAnsi="Times New Roman" w:cs="Times New Roman"/>
                                        <w:sz w:val="18"/>
                                        <w:szCs w:val="18"/>
                                        <w:rPrChange w:id="4037" w:author="Maino Vieytes, Christian (NIH/NIA/IRP) [F]" w:date="2023-11-16T09:36:00Z">
                                          <w:rPr>
                                            <w:rFonts w:ascii="Times New Roman" w:hAnsi="Times New Roman" w:cs="Times New Roman"/>
                                            <w:sz w:val="20"/>
                                            <w:szCs w:val="20"/>
                                          </w:rPr>
                                        </w:rPrChange>
                                      </w:rPr>
                                    </w:pPr>
                                    <w:ins w:id="4038" w:author="Maino Vieytes, Christian (NIH/NIA/IRP) [F]" w:date="2023-11-16T09:36:00Z">
                                      <w:r w:rsidRPr="0049435F">
                                        <w:rPr>
                                          <w:rFonts w:ascii="Times New Roman" w:hAnsi="Times New Roman" w:cs="Times New Roman"/>
                                          <w:color w:val="000000"/>
                                          <w:sz w:val="18"/>
                                          <w:szCs w:val="18"/>
                                          <w:rPrChange w:id="4039" w:author="Maino Vieytes, Christian (NIH/NIA/IRP) [F]" w:date="2023-11-16T09:36:00Z">
                                            <w:rPr>
                                              <w:rFonts w:ascii="Calibri" w:hAnsi="Calibri" w:cs="Calibri"/>
                                              <w:color w:val="000000"/>
                                            </w:rPr>
                                          </w:rPrChange>
                                        </w:rPr>
                                        <w:t>1745</w:t>
                                      </w:r>
                                    </w:ins>
                                    <w:del w:id="4040" w:author="Maino Vieytes, Christian (NIH/NIA/IRP) [F]" w:date="2023-11-15T15:54:00Z">
                                      <w:r w:rsidRPr="0049435F" w:rsidDel="00A12FDA">
                                        <w:rPr>
                                          <w:rFonts w:ascii="Times New Roman" w:hAnsi="Times New Roman" w:cs="Times New Roman"/>
                                          <w:sz w:val="18"/>
                                          <w:szCs w:val="18"/>
                                          <w:rPrChange w:id="4041"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4042" w:author="Maino Vieytes, Christian (NIH/NIA/IRP) [F]" w:date="2023-11-16T09:36:00Z">
                                      <w:tcPr>
                                        <w:tcW w:w="846" w:type="dxa"/>
                                        <w:gridSpan w:val="2"/>
                                        <w:noWrap/>
                                        <w:vAlign w:val="bottom"/>
                                        <w:hideMark/>
                                      </w:tcPr>
                                    </w:tcPrChange>
                                  </w:tcPr>
                                  <w:p w14:paraId="13C299E9" w14:textId="00CD3ADF" w:rsidR="0049435F" w:rsidRPr="0049435F" w:rsidRDefault="0049435F" w:rsidP="0049435F">
                                    <w:pPr>
                                      <w:jc w:val="center"/>
                                      <w:rPr>
                                        <w:rFonts w:ascii="Times New Roman" w:hAnsi="Times New Roman" w:cs="Times New Roman"/>
                                        <w:sz w:val="18"/>
                                        <w:szCs w:val="18"/>
                                        <w:rPrChange w:id="4043" w:author="Maino Vieytes, Christian (NIH/NIA/IRP) [F]" w:date="2023-11-16T09:36:00Z">
                                          <w:rPr>
                                            <w:rFonts w:ascii="Times New Roman" w:hAnsi="Times New Roman" w:cs="Times New Roman"/>
                                            <w:sz w:val="20"/>
                                            <w:szCs w:val="20"/>
                                          </w:rPr>
                                        </w:rPrChange>
                                      </w:rPr>
                                    </w:pPr>
                                    <w:ins w:id="4044" w:author="Maino Vieytes, Christian (NIH/NIA/IRP) [F]" w:date="2023-11-16T09:36:00Z">
                                      <w:r w:rsidRPr="0049435F">
                                        <w:rPr>
                                          <w:rFonts w:ascii="Times New Roman" w:hAnsi="Times New Roman" w:cs="Times New Roman"/>
                                          <w:color w:val="000000"/>
                                          <w:sz w:val="18"/>
                                          <w:szCs w:val="18"/>
                                          <w:rPrChange w:id="4045" w:author="Maino Vieytes, Christian (NIH/NIA/IRP) [F]" w:date="2023-11-16T09:36:00Z">
                                            <w:rPr>
                                              <w:rFonts w:ascii="Calibri" w:hAnsi="Calibri" w:cs="Calibri"/>
                                              <w:color w:val="000000"/>
                                            </w:rPr>
                                          </w:rPrChange>
                                        </w:rPr>
                                        <w:t>1.00</w:t>
                                      </w:r>
                                    </w:ins>
                                    <w:del w:id="4046" w:author="Maino Vieytes, Christian (NIH/NIA/IRP) [F]" w:date="2023-11-15T15:54:00Z">
                                      <w:r w:rsidRPr="0049435F" w:rsidDel="00A12FDA">
                                        <w:rPr>
                                          <w:rFonts w:ascii="Times New Roman" w:hAnsi="Times New Roman" w:cs="Times New Roman"/>
                                          <w:sz w:val="18"/>
                                          <w:szCs w:val="18"/>
                                          <w:rPrChange w:id="4047"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4048" w:author="Maino Vieytes, Christian (NIH/NIA/IRP) [F]" w:date="2023-11-16T09:36:00Z">
                                      <w:tcPr>
                                        <w:tcW w:w="1616" w:type="dxa"/>
                                        <w:gridSpan w:val="2"/>
                                        <w:noWrap/>
                                        <w:vAlign w:val="bottom"/>
                                        <w:hideMark/>
                                      </w:tcPr>
                                    </w:tcPrChange>
                                  </w:tcPr>
                                  <w:p w14:paraId="2B974C60" w14:textId="3B7D3D49" w:rsidR="0049435F" w:rsidRPr="0049435F" w:rsidRDefault="0049435F" w:rsidP="0049435F">
                                    <w:pPr>
                                      <w:jc w:val="center"/>
                                      <w:rPr>
                                        <w:rFonts w:ascii="Times New Roman" w:hAnsi="Times New Roman" w:cs="Times New Roman"/>
                                        <w:sz w:val="18"/>
                                        <w:szCs w:val="18"/>
                                        <w:rPrChange w:id="4049" w:author="Maino Vieytes, Christian (NIH/NIA/IRP) [F]" w:date="2023-11-16T09:36:00Z">
                                          <w:rPr>
                                            <w:rFonts w:ascii="Times New Roman" w:hAnsi="Times New Roman" w:cs="Times New Roman"/>
                                            <w:sz w:val="20"/>
                                            <w:szCs w:val="20"/>
                                          </w:rPr>
                                        </w:rPrChange>
                                      </w:rPr>
                                    </w:pPr>
                                    <w:ins w:id="4050" w:author="Maino Vieytes, Christian (NIH/NIA/IRP) [F]" w:date="2023-11-16T09:36:00Z">
                                      <w:r w:rsidRPr="0049435F">
                                        <w:rPr>
                                          <w:rFonts w:ascii="Times New Roman" w:hAnsi="Times New Roman" w:cs="Times New Roman"/>
                                          <w:color w:val="000000"/>
                                          <w:sz w:val="18"/>
                                          <w:szCs w:val="18"/>
                                          <w:rPrChange w:id="4051" w:author="Maino Vieytes, Christian (NIH/NIA/IRP) [F]" w:date="2023-11-16T09:36:00Z">
                                            <w:rPr>
                                              <w:rFonts w:ascii="Calibri" w:hAnsi="Calibri" w:cs="Calibri"/>
                                              <w:color w:val="000000"/>
                                            </w:rPr>
                                          </w:rPrChange>
                                        </w:rPr>
                                        <w:t>0.75 (0.44-1.25)</w:t>
                                      </w:r>
                                    </w:ins>
                                    <w:del w:id="4052" w:author="Maino Vieytes, Christian (NIH/NIA/IRP) [F]" w:date="2023-11-15T15:54:00Z">
                                      <w:r w:rsidRPr="0049435F" w:rsidDel="00A12FDA">
                                        <w:rPr>
                                          <w:rFonts w:ascii="Times New Roman" w:hAnsi="Times New Roman" w:cs="Times New Roman"/>
                                          <w:sz w:val="18"/>
                                          <w:szCs w:val="18"/>
                                          <w:rPrChange w:id="4053" w:author="Maino Vieytes, Christian (NIH/NIA/IRP) [F]" w:date="2023-11-16T09:36:00Z">
                                            <w:rPr>
                                              <w:rFonts w:ascii="Times New Roman" w:hAnsi="Times New Roman" w:cs="Times New Roman"/>
                                              <w:sz w:val="20"/>
                                              <w:szCs w:val="20"/>
                                            </w:rPr>
                                          </w:rPrChange>
                                        </w:rPr>
                                        <w:delText>0.91 (0.66-1.24)</w:delText>
                                      </w:r>
                                    </w:del>
                                  </w:p>
                                </w:tc>
                                <w:tc>
                                  <w:tcPr>
                                    <w:tcW w:w="1716" w:type="dxa"/>
                                    <w:noWrap/>
                                    <w:vAlign w:val="center"/>
                                    <w:hideMark/>
                                    <w:tcPrChange w:id="4054" w:author="Maino Vieytes, Christian (NIH/NIA/IRP) [F]" w:date="2023-11-16T09:36:00Z">
                                      <w:tcPr>
                                        <w:tcW w:w="1716" w:type="dxa"/>
                                        <w:gridSpan w:val="2"/>
                                        <w:noWrap/>
                                        <w:vAlign w:val="bottom"/>
                                        <w:hideMark/>
                                      </w:tcPr>
                                    </w:tcPrChange>
                                  </w:tcPr>
                                  <w:p w14:paraId="6659C95A" w14:textId="294C9FC4" w:rsidR="0049435F" w:rsidRPr="0049435F" w:rsidRDefault="0049435F" w:rsidP="0049435F">
                                    <w:pPr>
                                      <w:jc w:val="center"/>
                                      <w:rPr>
                                        <w:rFonts w:ascii="Times New Roman" w:hAnsi="Times New Roman" w:cs="Times New Roman"/>
                                        <w:sz w:val="18"/>
                                        <w:szCs w:val="18"/>
                                        <w:rPrChange w:id="4055" w:author="Maino Vieytes, Christian (NIH/NIA/IRP) [F]" w:date="2023-11-16T09:36:00Z">
                                          <w:rPr>
                                            <w:rFonts w:ascii="Times New Roman" w:hAnsi="Times New Roman" w:cs="Times New Roman"/>
                                            <w:sz w:val="20"/>
                                            <w:szCs w:val="20"/>
                                          </w:rPr>
                                        </w:rPrChange>
                                      </w:rPr>
                                    </w:pPr>
                                    <w:ins w:id="4056" w:author="Maino Vieytes, Christian (NIH/NIA/IRP) [F]" w:date="2023-11-16T09:36:00Z">
                                      <w:r w:rsidRPr="0049435F">
                                        <w:rPr>
                                          <w:rFonts w:ascii="Times New Roman" w:hAnsi="Times New Roman" w:cs="Times New Roman"/>
                                          <w:color w:val="000000"/>
                                          <w:sz w:val="18"/>
                                          <w:szCs w:val="18"/>
                                          <w:rPrChange w:id="4057" w:author="Maino Vieytes, Christian (NIH/NIA/IRP) [F]" w:date="2023-11-16T09:36:00Z">
                                            <w:rPr>
                                              <w:rFonts w:ascii="Calibri" w:hAnsi="Calibri" w:cs="Calibri"/>
                                              <w:color w:val="000000"/>
                                            </w:rPr>
                                          </w:rPrChange>
                                        </w:rPr>
                                        <w:t>1.08 (0.72-1.62)</w:t>
                                      </w:r>
                                    </w:ins>
                                    <w:del w:id="4058" w:author="Maino Vieytes, Christian (NIH/NIA/IRP) [F]" w:date="2023-11-15T15:54:00Z">
                                      <w:r w:rsidRPr="0049435F" w:rsidDel="00A12FDA">
                                        <w:rPr>
                                          <w:rFonts w:ascii="Times New Roman" w:hAnsi="Times New Roman" w:cs="Times New Roman"/>
                                          <w:sz w:val="18"/>
                                          <w:szCs w:val="18"/>
                                          <w:rPrChange w:id="4059" w:author="Maino Vieytes, Christian (NIH/NIA/IRP) [F]" w:date="2023-11-16T09:36:00Z">
                                            <w:rPr>
                                              <w:rFonts w:ascii="Times New Roman" w:hAnsi="Times New Roman" w:cs="Times New Roman"/>
                                              <w:sz w:val="20"/>
                                              <w:szCs w:val="20"/>
                                            </w:rPr>
                                          </w:rPrChange>
                                        </w:rPr>
                                        <w:delText>0.90 (0.65-1.25)</w:delText>
                                      </w:r>
                                    </w:del>
                                  </w:p>
                                </w:tc>
                                <w:tc>
                                  <w:tcPr>
                                    <w:tcW w:w="1716" w:type="dxa"/>
                                    <w:noWrap/>
                                    <w:vAlign w:val="center"/>
                                    <w:hideMark/>
                                    <w:tcPrChange w:id="4060" w:author="Maino Vieytes, Christian (NIH/NIA/IRP) [F]" w:date="2023-11-16T09:36:00Z">
                                      <w:tcPr>
                                        <w:tcW w:w="1716" w:type="dxa"/>
                                        <w:gridSpan w:val="2"/>
                                        <w:noWrap/>
                                        <w:vAlign w:val="bottom"/>
                                        <w:hideMark/>
                                      </w:tcPr>
                                    </w:tcPrChange>
                                  </w:tcPr>
                                  <w:p w14:paraId="1D8E70AB" w14:textId="5DB7800C" w:rsidR="0049435F" w:rsidRPr="0049435F" w:rsidRDefault="0049435F" w:rsidP="0049435F">
                                    <w:pPr>
                                      <w:jc w:val="center"/>
                                      <w:rPr>
                                        <w:rFonts w:ascii="Times New Roman" w:hAnsi="Times New Roman" w:cs="Times New Roman"/>
                                        <w:sz w:val="18"/>
                                        <w:szCs w:val="18"/>
                                        <w:rPrChange w:id="4061" w:author="Maino Vieytes, Christian (NIH/NIA/IRP) [F]" w:date="2023-11-16T09:36:00Z">
                                          <w:rPr>
                                            <w:rFonts w:ascii="Times New Roman" w:hAnsi="Times New Roman" w:cs="Times New Roman"/>
                                            <w:sz w:val="20"/>
                                            <w:szCs w:val="20"/>
                                          </w:rPr>
                                        </w:rPrChange>
                                      </w:rPr>
                                    </w:pPr>
                                    <w:ins w:id="4062" w:author="Maino Vieytes, Christian (NIH/NIA/IRP) [F]" w:date="2023-11-16T09:36:00Z">
                                      <w:r w:rsidRPr="0049435F">
                                        <w:rPr>
                                          <w:rFonts w:ascii="Times New Roman" w:hAnsi="Times New Roman" w:cs="Times New Roman"/>
                                          <w:color w:val="000000"/>
                                          <w:sz w:val="18"/>
                                          <w:szCs w:val="18"/>
                                          <w:rPrChange w:id="4063" w:author="Maino Vieytes, Christian (NIH/NIA/IRP) [F]" w:date="2023-11-16T09:36:00Z">
                                            <w:rPr>
                                              <w:rFonts w:ascii="Calibri" w:hAnsi="Calibri" w:cs="Calibri"/>
                                              <w:color w:val="000000"/>
                                            </w:rPr>
                                          </w:rPrChange>
                                        </w:rPr>
                                        <w:t>1.23 (0.82-1.85)</w:t>
                                      </w:r>
                                    </w:ins>
                                    <w:del w:id="4064" w:author="Maino Vieytes, Christian (NIH/NIA/IRP) [F]" w:date="2023-11-15T15:54:00Z">
                                      <w:r w:rsidRPr="0049435F" w:rsidDel="00A12FDA">
                                        <w:rPr>
                                          <w:rFonts w:ascii="Times New Roman" w:hAnsi="Times New Roman" w:cs="Times New Roman"/>
                                          <w:sz w:val="18"/>
                                          <w:szCs w:val="18"/>
                                          <w:rPrChange w:id="4065" w:author="Maino Vieytes, Christian (NIH/NIA/IRP) [F]" w:date="2023-11-16T09:36:00Z">
                                            <w:rPr>
                                              <w:rFonts w:ascii="Times New Roman" w:hAnsi="Times New Roman" w:cs="Times New Roman"/>
                                              <w:sz w:val="20"/>
                                              <w:szCs w:val="20"/>
                                            </w:rPr>
                                          </w:rPrChange>
                                        </w:rPr>
                                        <w:delText>1.05 (0.72-1.53)</w:delText>
                                      </w:r>
                                    </w:del>
                                  </w:p>
                                </w:tc>
                                <w:tc>
                                  <w:tcPr>
                                    <w:tcW w:w="1816" w:type="dxa"/>
                                    <w:noWrap/>
                                    <w:vAlign w:val="center"/>
                                    <w:hideMark/>
                                    <w:tcPrChange w:id="4066" w:author="Maino Vieytes, Christian (NIH/NIA/IRP) [F]" w:date="2023-11-16T09:36:00Z">
                                      <w:tcPr>
                                        <w:tcW w:w="1816" w:type="dxa"/>
                                        <w:gridSpan w:val="2"/>
                                        <w:noWrap/>
                                        <w:vAlign w:val="bottom"/>
                                        <w:hideMark/>
                                      </w:tcPr>
                                    </w:tcPrChange>
                                  </w:tcPr>
                                  <w:p w14:paraId="7C8503F8" w14:textId="2A87453C" w:rsidR="0049435F" w:rsidRPr="0049435F" w:rsidRDefault="0049435F" w:rsidP="0049435F">
                                    <w:pPr>
                                      <w:jc w:val="center"/>
                                      <w:rPr>
                                        <w:rFonts w:ascii="Times New Roman" w:hAnsi="Times New Roman" w:cs="Times New Roman"/>
                                        <w:sz w:val="18"/>
                                        <w:szCs w:val="18"/>
                                        <w:rPrChange w:id="4067" w:author="Maino Vieytes, Christian (NIH/NIA/IRP) [F]" w:date="2023-11-16T09:36:00Z">
                                          <w:rPr>
                                            <w:rFonts w:ascii="Times New Roman" w:hAnsi="Times New Roman" w:cs="Times New Roman"/>
                                            <w:sz w:val="20"/>
                                            <w:szCs w:val="20"/>
                                          </w:rPr>
                                        </w:rPrChange>
                                      </w:rPr>
                                    </w:pPr>
                                    <w:ins w:id="4068" w:author="Maino Vieytes, Christian (NIH/NIA/IRP) [F]" w:date="2023-11-16T09:36:00Z">
                                      <w:r w:rsidRPr="0049435F">
                                        <w:rPr>
                                          <w:rFonts w:ascii="Times New Roman" w:hAnsi="Times New Roman" w:cs="Times New Roman"/>
                                          <w:color w:val="000000"/>
                                          <w:sz w:val="18"/>
                                          <w:szCs w:val="18"/>
                                          <w:rPrChange w:id="4069" w:author="Maino Vieytes, Christian (NIH/NIA/IRP) [F]" w:date="2023-11-16T09:36:00Z">
                                            <w:rPr>
                                              <w:rFonts w:ascii="Calibri" w:hAnsi="Calibri" w:cs="Calibri"/>
                                              <w:color w:val="000000"/>
                                            </w:rPr>
                                          </w:rPrChange>
                                        </w:rPr>
                                        <w:t>1.53 (1.00-2.</w:t>
                                      </w:r>
                                      <w:proofErr w:type="gramStart"/>
                                      <w:r w:rsidRPr="0049435F">
                                        <w:rPr>
                                          <w:rFonts w:ascii="Times New Roman" w:hAnsi="Times New Roman" w:cs="Times New Roman"/>
                                          <w:color w:val="000000"/>
                                          <w:sz w:val="18"/>
                                          <w:szCs w:val="18"/>
                                          <w:rPrChange w:id="4070" w:author="Maino Vieytes, Christian (NIH/NIA/IRP) [F]" w:date="2023-11-16T09:36:00Z">
                                            <w:rPr>
                                              <w:rFonts w:ascii="Calibri" w:hAnsi="Calibri" w:cs="Calibri"/>
                                              <w:color w:val="000000"/>
                                            </w:rPr>
                                          </w:rPrChange>
                                        </w:rPr>
                                        <w:t>35)*</w:t>
                                      </w:r>
                                    </w:ins>
                                    <w:proofErr w:type="gramEnd"/>
                                    <w:del w:id="4071" w:author="Maino Vieytes, Christian (NIH/NIA/IRP) [F]" w:date="2023-11-15T15:54:00Z">
                                      <w:r w:rsidRPr="0049435F" w:rsidDel="00A12FDA">
                                        <w:rPr>
                                          <w:rFonts w:ascii="Times New Roman" w:hAnsi="Times New Roman" w:cs="Times New Roman"/>
                                          <w:sz w:val="18"/>
                                          <w:szCs w:val="18"/>
                                          <w:rPrChange w:id="4072" w:author="Maino Vieytes, Christian (NIH/NIA/IRP) [F]" w:date="2023-11-16T09:36:00Z">
                                            <w:rPr>
                                              <w:rFonts w:ascii="Times New Roman" w:hAnsi="Times New Roman" w:cs="Times New Roman"/>
                                              <w:sz w:val="20"/>
                                              <w:szCs w:val="20"/>
                                            </w:rPr>
                                          </w:rPrChange>
                                        </w:rPr>
                                        <w:delText>1.52 (1.01-2.29)*</w:delText>
                                      </w:r>
                                    </w:del>
                                  </w:p>
                                </w:tc>
                                <w:tc>
                                  <w:tcPr>
                                    <w:tcW w:w="1196" w:type="dxa"/>
                                    <w:noWrap/>
                                    <w:vAlign w:val="center"/>
                                    <w:hideMark/>
                                    <w:tcPrChange w:id="4073" w:author="Maino Vieytes, Christian (NIH/NIA/IRP) [F]" w:date="2023-11-16T09:36:00Z">
                                      <w:tcPr>
                                        <w:tcW w:w="1196" w:type="dxa"/>
                                        <w:gridSpan w:val="4"/>
                                        <w:noWrap/>
                                        <w:vAlign w:val="bottom"/>
                                        <w:hideMark/>
                                      </w:tcPr>
                                    </w:tcPrChange>
                                  </w:tcPr>
                                  <w:p w14:paraId="15F6359C" w14:textId="6C4450F9" w:rsidR="0049435F" w:rsidRPr="0049435F" w:rsidRDefault="0049435F" w:rsidP="0049435F">
                                    <w:pPr>
                                      <w:jc w:val="center"/>
                                      <w:rPr>
                                        <w:rFonts w:ascii="Times New Roman" w:hAnsi="Times New Roman" w:cs="Times New Roman"/>
                                        <w:sz w:val="18"/>
                                        <w:szCs w:val="18"/>
                                        <w:rPrChange w:id="4074" w:author="Maino Vieytes, Christian (NIH/NIA/IRP) [F]" w:date="2023-11-16T09:36:00Z">
                                          <w:rPr>
                                            <w:rFonts w:ascii="Times New Roman" w:hAnsi="Times New Roman" w:cs="Times New Roman"/>
                                            <w:sz w:val="20"/>
                                            <w:szCs w:val="20"/>
                                          </w:rPr>
                                        </w:rPrChange>
                                      </w:rPr>
                                    </w:pPr>
                                    <w:ins w:id="4075" w:author="Maino Vieytes, Christian (NIH/NIA/IRP) [F]" w:date="2023-11-16T09:36:00Z">
                                      <w:r w:rsidRPr="0049435F">
                                        <w:rPr>
                                          <w:rFonts w:ascii="Times New Roman" w:hAnsi="Times New Roman" w:cs="Times New Roman"/>
                                          <w:color w:val="000000"/>
                                          <w:sz w:val="18"/>
                                          <w:szCs w:val="18"/>
                                          <w:rPrChange w:id="4076" w:author="Maino Vieytes, Christian (NIH/NIA/IRP) [F]" w:date="2023-11-16T09:36:00Z">
                                            <w:rPr>
                                              <w:rFonts w:ascii="Calibri" w:hAnsi="Calibri" w:cs="Calibri"/>
                                              <w:color w:val="000000"/>
                                            </w:rPr>
                                          </w:rPrChange>
                                        </w:rPr>
                                        <w:t>0.02*</w:t>
                                      </w:r>
                                    </w:ins>
                                    <w:del w:id="4077" w:author="Maino Vieytes, Christian (NIH/NIA/IRP) [F]" w:date="2023-11-15T15:54:00Z">
                                      <w:r w:rsidRPr="0049435F" w:rsidDel="00A12FDA">
                                        <w:rPr>
                                          <w:rFonts w:ascii="Times New Roman" w:hAnsi="Times New Roman" w:cs="Times New Roman"/>
                                          <w:sz w:val="18"/>
                                          <w:szCs w:val="18"/>
                                          <w:rPrChange w:id="4078" w:author="Maino Vieytes, Christian (NIH/NIA/IRP) [F]" w:date="2023-11-16T09:36:00Z">
                                            <w:rPr>
                                              <w:rFonts w:ascii="Times New Roman" w:hAnsi="Times New Roman" w:cs="Times New Roman"/>
                                              <w:sz w:val="20"/>
                                              <w:szCs w:val="20"/>
                                            </w:rPr>
                                          </w:rPrChange>
                                        </w:rPr>
                                        <w:delText>0.03*</w:delText>
                                      </w:r>
                                    </w:del>
                                  </w:p>
                                </w:tc>
                                <w:tc>
                                  <w:tcPr>
                                    <w:tcW w:w="1622" w:type="dxa"/>
                                    <w:noWrap/>
                                    <w:vAlign w:val="center"/>
                                    <w:hideMark/>
                                    <w:tcPrChange w:id="4079" w:author="Maino Vieytes, Christian (NIH/NIA/IRP) [F]" w:date="2023-11-16T09:36:00Z">
                                      <w:tcPr>
                                        <w:tcW w:w="1622" w:type="dxa"/>
                                        <w:gridSpan w:val="4"/>
                                        <w:noWrap/>
                                        <w:vAlign w:val="bottom"/>
                                        <w:hideMark/>
                                      </w:tcPr>
                                    </w:tcPrChange>
                                  </w:tcPr>
                                  <w:p w14:paraId="21736688" w14:textId="115CAF0C" w:rsidR="0049435F" w:rsidRPr="0049435F" w:rsidRDefault="0049435F" w:rsidP="0049435F">
                                    <w:pPr>
                                      <w:jc w:val="center"/>
                                      <w:rPr>
                                        <w:rFonts w:ascii="Times New Roman" w:hAnsi="Times New Roman" w:cs="Times New Roman"/>
                                        <w:sz w:val="18"/>
                                        <w:szCs w:val="18"/>
                                        <w:rPrChange w:id="4080" w:author="Maino Vieytes, Christian (NIH/NIA/IRP) [F]" w:date="2023-11-16T09:36:00Z">
                                          <w:rPr>
                                            <w:rFonts w:ascii="Times New Roman" w:hAnsi="Times New Roman" w:cs="Times New Roman"/>
                                            <w:sz w:val="20"/>
                                            <w:szCs w:val="20"/>
                                          </w:rPr>
                                        </w:rPrChange>
                                      </w:rPr>
                                    </w:pPr>
                                    <w:ins w:id="4081" w:author="Maino Vieytes, Christian (NIH/NIA/IRP) [F]" w:date="2023-11-16T09:36:00Z">
                                      <w:r w:rsidRPr="0049435F">
                                        <w:rPr>
                                          <w:rFonts w:ascii="Times New Roman" w:hAnsi="Times New Roman" w:cs="Times New Roman"/>
                                          <w:color w:val="000000"/>
                                          <w:sz w:val="18"/>
                                          <w:szCs w:val="18"/>
                                          <w:rPrChange w:id="4082" w:author="Maino Vieytes, Christian (NIH/NIA/IRP) [F]" w:date="2023-11-16T09:36:00Z">
                                            <w:rPr>
                                              <w:rFonts w:ascii="Calibri" w:hAnsi="Calibri" w:cs="Calibri"/>
                                              <w:color w:val="000000"/>
                                            </w:rPr>
                                          </w:rPrChange>
                                        </w:rPr>
                                        <w:t>1.25 (1.09-1.</w:t>
                                      </w:r>
                                      <w:proofErr w:type="gramStart"/>
                                      <w:r w:rsidRPr="0049435F">
                                        <w:rPr>
                                          <w:rFonts w:ascii="Times New Roman" w:hAnsi="Times New Roman" w:cs="Times New Roman"/>
                                          <w:color w:val="000000"/>
                                          <w:sz w:val="18"/>
                                          <w:szCs w:val="18"/>
                                          <w:rPrChange w:id="4083" w:author="Maino Vieytes, Christian (NIH/NIA/IRP) [F]" w:date="2023-11-16T09:36:00Z">
                                            <w:rPr>
                                              <w:rFonts w:ascii="Calibri" w:hAnsi="Calibri" w:cs="Calibri"/>
                                              <w:color w:val="000000"/>
                                            </w:rPr>
                                          </w:rPrChange>
                                        </w:rPr>
                                        <w:t>43)*</w:t>
                                      </w:r>
                                      <w:proofErr w:type="gramEnd"/>
                                      <w:r w:rsidRPr="0049435F">
                                        <w:rPr>
                                          <w:rFonts w:ascii="Times New Roman" w:hAnsi="Times New Roman" w:cs="Times New Roman"/>
                                          <w:color w:val="000000"/>
                                          <w:sz w:val="18"/>
                                          <w:szCs w:val="18"/>
                                          <w:rPrChange w:id="4084" w:author="Maino Vieytes, Christian (NIH/NIA/IRP) [F]" w:date="2023-11-16T09:36:00Z">
                                            <w:rPr>
                                              <w:rFonts w:ascii="Calibri" w:hAnsi="Calibri" w:cs="Calibri"/>
                                              <w:color w:val="000000"/>
                                            </w:rPr>
                                          </w:rPrChange>
                                        </w:rPr>
                                        <w:t>*</w:t>
                                      </w:r>
                                    </w:ins>
                                    <w:del w:id="4085" w:author="Maino Vieytes, Christian (NIH/NIA/IRP) [F]" w:date="2023-11-15T15:54:00Z">
                                      <w:r w:rsidRPr="0049435F" w:rsidDel="00A12FDA">
                                        <w:rPr>
                                          <w:rFonts w:ascii="Times New Roman" w:hAnsi="Times New Roman" w:cs="Times New Roman"/>
                                          <w:sz w:val="18"/>
                                          <w:szCs w:val="18"/>
                                          <w:rPrChange w:id="4086" w:author="Maino Vieytes, Christian (NIH/NIA/IRP) [F]" w:date="2023-11-16T09:36:00Z">
                                            <w:rPr>
                                              <w:rFonts w:ascii="Times New Roman" w:hAnsi="Times New Roman" w:cs="Times New Roman"/>
                                              <w:sz w:val="20"/>
                                              <w:szCs w:val="20"/>
                                            </w:rPr>
                                          </w:rPrChange>
                                        </w:rPr>
                                        <w:delText>1.23 (1.06-1.42)**</w:delText>
                                      </w:r>
                                    </w:del>
                                  </w:p>
                                </w:tc>
                                <w:tc>
                                  <w:tcPr>
                                    <w:tcW w:w="1310" w:type="dxa"/>
                                    <w:noWrap/>
                                    <w:vAlign w:val="center"/>
                                    <w:hideMark/>
                                    <w:tcPrChange w:id="4087" w:author="Maino Vieytes, Christian (NIH/NIA/IRP) [F]" w:date="2023-11-16T09:36:00Z">
                                      <w:tcPr>
                                        <w:tcW w:w="1310" w:type="dxa"/>
                                        <w:gridSpan w:val="4"/>
                                        <w:noWrap/>
                                        <w:vAlign w:val="bottom"/>
                                        <w:hideMark/>
                                      </w:tcPr>
                                    </w:tcPrChange>
                                  </w:tcPr>
                                  <w:p w14:paraId="63314679" w14:textId="361E0F19" w:rsidR="0049435F" w:rsidRPr="0049435F" w:rsidRDefault="0049435F" w:rsidP="0049435F">
                                    <w:pPr>
                                      <w:jc w:val="center"/>
                                      <w:rPr>
                                        <w:rFonts w:ascii="Times New Roman" w:hAnsi="Times New Roman" w:cs="Times New Roman"/>
                                        <w:sz w:val="18"/>
                                        <w:szCs w:val="18"/>
                                        <w:rPrChange w:id="4088" w:author="Maino Vieytes, Christian (NIH/NIA/IRP) [F]" w:date="2023-11-16T09:36:00Z">
                                          <w:rPr>
                                            <w:rFonts w:ascii="Times New Roman" w:hAnsi="Times New Roman" w:cs="Times New Roman"/>
                                            <w:sz w:val="20"/>
                                            <w:szCs w:val="20"/>
                                          </w:rPr>
                                        </w:rPrChange>
                                      </w:rPr>
                                    </w:pPr>
                                    <w:ins w:id="4089" w:author="Maino Vieytes, Christian (NIH/NIA/IRP) [F]" w:date="2023-11-16T09:36:00Z">
                                      <w:r w:rsidRPr="0049435F">
                                        <w:rPr>
                                          <w:rFonts w:ascii="Times New Roman" w:hAnsi="Times New Roman" w:cs="Times New Roman"/>
                                          <w:color w:val="000000"/>
                                          <w:sz w:val="18"/>
                                          <w:szCs w:val="18"/>
                                          <w:rPrChange w:id="4090" w:author="Maino Vieytes, Christian (NIH/NIA/IRP) [F]" w:date="2023-11-16T09:36:00Z">
                                            <w:rPr>
                                              <w:rFonts w:ascii="Calibri" w:hAnsi="Calibri" w:cs="Calibri"/>
                                              <w:color w:val="000000"/>
                                            </w:rPr>
                                          </w:rPrChange>
                                        </w:rPr>
                                        <w:t>0.45</w:t>
                                      </w:r>
                                    </w:ins>
                                    <w:del w:id="4091" w:author="Maino Vieytes, Christian (NIH/NIA/IRP) [F]" w:date="2023-11-15T15:54:00Z">
                                      <w:r w:rsidRPr="0049435F" w:rsidDel="00A12FDA">
                                        <w:rPr>
                                          <w:rFonts w:ascii="Times New Roman" w:hAnsi="Times New Roman" w:cs="Times New Roman"/>
                                          <w:color w:val="000000"/>
                                          <w:sz w:val="18"/>
                                          <w:szCs w:val="18"/>
                                          <w:rPrChange w:id="4092" w:author="Maino Vieytes, Christian (NIH/NIA/IRP) [F]" w:date="2023-11-16T09:36:00Z">
                                            <w:rPr>
                                              <w:rFonts w:ascii="Times New Roman" w:hAnsi="Times New Roman" w:cs="Times New Roman"/>
                                              <w:color w:val="000000"/>
                                              <w:sz w:val="20"/>
                                              <w:szCs w:val="20"/>
                                            </w:rPr>
                                          </w:rPrChange>
                                        </w:rPr>
                                        <w:delText>0.48</w:delText>
                                      </w:r>
                                    </w:del>
                                  </w:p>
                                </w:tc>
                              </w:tr>
                              <w:tr w:rsidR="0049435F" w:rsidRPr="0049435F" w:rsidDel="002B4FE9" w14:paraId="2A803884" w14:textId="08604213" w:rsidTr="0049435F">
                                <w:tblPrEx>
                                  <w:tblPrExChange w:id="4093" w:author="Maino Vieytes, Christian (NIH/NIA/IRP) [F]" w:date="2023-11-16T09:36:00Z">
                                    <w:tblPrEx>
                                      <w:tblW w:w="15091" w:type="dxa"/>
                                    </w:tblPrEx>
                                  </w:tblPrExChange>
                                </w:tblPrEx>
                                <w:trPr>
                                  <w:trHeight w:val="320"/>
                                  <w:del w:id="4094" w:author="Maino Vieytes, Christian (NIH/NIA/IRP) [F]" w:date="2023-11-15T16:23:00Z"/>
                                  <w:trPrChange w:id="4095" w:author="Maino Vieytes, Christian (NIH/NIA/IRP) [F]" w:date="2023-11-16T09:36:00Z">
                                    <w:trPr>
                                      <w:gridAfter w:val="0"/>
                                      <w:trHeight w:val="320"/>
                                    </w:trPr>
                                  </w:trPrChange>
                                </w:trPr>
                                <w:tc>
                                  <w:tcPr>
                                    <w:tcW w:w="2317" w:type="dxa"/>
                                    <w:noWrap/>
                                    <w:vAlign w:val="center"/>
                                    <w:hideMark/>
                                    <w:tcPrChange w:id="4096" w:author="Maino Vieytes, Christian (NIH/NIA/IRP) [F]" w:date="2023-11-16T09:36:00Z">
                                      <w:tcPr>
                                        <w:tcW w:w="2317" w:type="dxa"/>
                                        <w:noWrap/>
                                        <w:vAlign w:val="center"/>
                                        <w:hideMark/>
                                      </w:tcPr>
                                    </w:tcPrChange>
                                  </w:tcPr>
                                  <w:p w14:paraId="0B6E4463" w14:textId="526496B9" w:rsidR="0049435F" w:rsidRPr="008A6C8D" w:rsidDel="002B4FE9" w:rsidRDefault="0049435F" w:rsidP="0049435F">
                                    <w:pPr>
                                      <w:rPr>
                                        <w:del w:id="4097" w:author="Maino Vieytes, Christian (NIH/NIA/IRP) [F]" w:date="2023-11-15T16:23:00Z"/>
                                        <w:rFonts w:ascii="Times New Roman" w:hAnsi="Times New Roman" w:cs="Times New Roman"/>
                                        <w:sz w:val="18"/>
                                        <w:szCs w:val="18"/>
                                        <w:rPrChange w:id="4098" w:author="Maino Vieytes, Christian (NIH/NIA/IRP) [F]" w:date="2023-11-15T15:57:00Z">
                                          <w:rPr>
                                            <w:del w:id="4099" w:author="Maino Vieytes, Christian (NIH/NIA/IRP) [F]" w:date="2023-11-15T16:23:00Z"/>
                                            <w:rFonts w:ascii="Times New Roman" w:hAnsi="Times New Roman" w:cs="Times New Roman"/>
                                            <w:sz w:val="20"/>
                                            <w:szCs w:val="20"/>
                                          </w:rPr>
                                        </w:rPrChange>
                                      </w:rPr>
                                    </w:pPr>
                                    <w:del w:id="4100" w:author="Maino Vieytes, Christian (NIH/NIA/IRP) [F]" w:date="2023-11-15T16:23:00Z">
                                      <w:r w:rsidRPr="008A6C8D" w:rsidDel="002B4FE9">
                                        <w:rPr>
                                          <w:rFonts w:ascii="Times New Roman" w:hAnsi="Times New Roman" w:cs="Times New Roman"/>
                                          <w:sz w:val="18"/>
                                          <w:szCs w:val="18"/>
                                          <w:rPrChange w:id="4101"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4102"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103" w:author="Maino Vieytes, Christian (NIH/NIA/IRP) [F]" w:date="2023-11-16T09:36:00Z">
                                      <w:tcPr>
                                        <w:tcW w:w="936" w:type="dxa"/>
                                        <w:noWrap/>
                                        <w:vAlign w:val="center"/>
                                        <w:hideMark/>
                                      </w:tcPr>
                                    </w:tcPrChange>
                                  </w:tcPr>
                                  <w:p w14:paraId="20424A55" w14:textId="3A35F452" w:rsidR="0049435F" w:rsidRPr="0049435F" w:rsidDel="002B4FE9" w:rsidRDefault="0049435F">
                                    <w:pPr>
                                      <w:jc w:val="center"/>
                                      <w:rPr>
                                        <w:del w:id="4104" w:author="Maino Vieytes, Christian (NIH/NIA/IRP) [F]" w:date="2023-11-15T16:23:00Z"/>
                                        <w:rFonts w:ascii="Times New Roman" w:hAnsi="Times New Roman" w:cs="Times New Roman"/>
                                        <w:sz w:val="18"/>
                                        <w:szCs w:val="18"/>
                                        <w:rPrChange w:id="4105" w:author="Maino Vieytes, Christian (NIH/NIA/IRP) [F]" w:date="2023-11-16T09:36:00Z">
                                          <w:rPr>
                                            <w:del w:id="4106" w:author="Maino Vieytes, Christian (NIH/NIA/IRP) [F]" w:date="2023-11-15T16:23:00Z"/>
                                            <w:rFonts w:ascii="Times New Roman" w:hAnsi="Times New Roman" w:cs="Times New Roman"/>
                                            <w:sz w:val="20"/>
                                            <w:szCs w:val="20"/>
                                          </w:rPr>
                                        </w:rPrChange>
                                      </w:rPr>
                                    </w:pPr>
                                    <w:ins w:id="4107" w:author="Maino Vieytes, Christian (NIH/NIA/IRP) [F]" w:date="2023-11-16T09:36:00Z">
                                      <w:r w:rsidRPr="0049435F">
                                        <w:rPr>
                                          <w:rFonts w:ascii="Times New Roman" w:hAnsi="Times New Roman" w:cs="Times New Roman"/>
                                          <w:color w:val="000000"/>
                                          <w:sz w:val="18"/>
                                          <w:szCs w:val="18"/>
                                          <w:rPrChange w:id="4108" w:author="Maino Vieytes, Christian (NIH/NIA/IRP) [F]" w:date="2023-11-16T09:36:00Z">
                                            <w:rPr>
                                              <w:rFonts w:ascii="Calibri" w:hAnsi="Calibri" w:cs="Calibri"/>
                                              <w:color w:val="000000"/>
                                            </w:rPr>
                                          </w:rPrChange>
                                        </w:rPr>
                                        <w:t>1745</w:t>
                                      </w:r>
                                    </w:ins>
                                    <w:del w:id="4109" w:author="Maino Vieytes, Christian (NIH/NIA/IRP) [F]" w:date="2023-11-15T15:54:00Z">
                                      <w:r w:rsidRPr="0049435F" w:rsidDel="00A12FDA">
                                        <w:rPr>
                                          <w:rFonts w:ascii="Times New Roman" w:hAnsi="Times New Roman" w:cs="Times New Roman"/>
                                          <w:sz w:val="18"/>
                                          <w:szCs w:val="18"/>
                                          <w:rPrChange w:id="4110"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4111" w:author="Maino Vieytes, Christian (NIH/NIA/IRP) [F]" w:date="2023-11-16T09:36:00Z">
                                      <w:tcPr>
                                        <w:tcW w:w="846" w:type="dxa"/>
                                        <w:gridSpan w:val="2"/>
                                        <w:noWrap/>
                                        <w:vAlign w:val="center"/>
                                        <w:hideMark/>
                                      </w:tcPr>
                                    </w:tcPrChange>
                                  </w:tcPr>
                                  <w:p w14:paraId="2A2A537B" w14:textId="42EAB725" w:rsidR="0049435F" w:rsidRPr="0049435F" w:rsidDel="002B4FE9" w:rsidRDefault="0049435F">
                                    <w:pPr>
                                      <w:jc w:val="center"/>
                                      <w:rPr>
                                        <w:del w:id="4112" w:author="Maino Vieytes, Christian (NIH/NIA/IRP) [F]" w:date="2023-11-15T16:23:00Z"/>
                                        <w:rFonts w:ascii="Times New Roman" w:hAnsi="Times New Roman" w:cs="Times New Roman"/>
                                        <w:sz w:val="18"/>
                                        <w:szCs w:val="18"/>
                                        <w:rPrChange w:id="4113" w:author="Maino Vieytes, Christian (NIH/NIA/IRP) [F]" w:date="2023-11-16T09:36:00Z">
                                          <w:rPr>
                                            <w:del w:id="4114" w:author="Maino Vieytes, Christian (NIH/NIA/IRP) [F]" w:date="2023-11-15T16:23:00Z"/>
                                            <w:rFonts w:ascii="Times New Roman" w:hAnsi="Times New Roman" w:cs="Times New Roman"/>
                                            <w:sz w:val="20"/>
                                            <w:szCs w:val="20"/>
                                          </w:rPr>
                                        </w:rPrChange>
                                      </w:rPr>
                                    </w:pPr>
                                    <w:ins w:id="4115" w:author="Maino Vieytes, Christian (NIH/NIA/IRP) [F]" w:date="2023-11-16T09:36:00Z">
                                      <w:r w:rsidRPr="0049435F">
                                        <w:rPr>
                                          <w:rFonts w:ascii="Times New Roman" w:hAnsi="Times New Roman" w:cs="Times New Roman"/>
                                          <w:color w:val="000000"/>
                                          <w:sz w:val="18"/>
                                          <w:szCs w:val="18"/>
                                          <w:rPrChange w:id="4116" w:author="Maino Vieytes, Christian (NIH/NIA/IRP) [F]" w:date="2023-11-16T09:36:00Z">
                                            <w:rPr>
                                              <w:rFonts w:ascii="Calibri" w:hAnsi="Calibri" w:cs="Calibri"/>
                                              <w:color w:val="000000"/>
                                            </w:rPr>
                                          </w:rPrChange>
                                        </w:rPr>
                                        <w:t>1.00</w:t>
                                      </w:r>
                                    </w:ins>
                                    <w:del w:id="4117" w:author="Maino Vieytes, Christian (NIH/NIA/IRP) [F]" w:date="2023-11-15T15:54:00Z">
                                      <w:r w:rsidRPr="0049435F" w:rsidDel="00A12FDA">
                                        <w:rPr>
                                          <w:rFonts w:ascii="Times New Roman" w:hAnsi="Times New Roman" w:cs="Times New Roman"/>
                                          <w:sz w:val="18"/>
                                          <w:szCs w:val="18"/>
                                          <w:rPrChange w:id="4118"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4119" w:author="Maino Vieytes, Christian (NIH/NIA/IRP) [F]" w:date="2023-11-16T09:36:00Z">
                                      <w:tcPr>
                                        <w:tcW w:w="1616" w:type="dxa"/>
                                        <w:gridSpan w:val="2"/>
                                        <w:noWrap/>
                                        <w:vAlign w:val="center"/>
                                        <w:hideMark/>
                                      </w:tcPr>
                                    </w:tcPrChange>
                                  </w:tcPr>
                                  <w:p w14:paraId="34D15CCB" w14:textId="07292758" w:rsidR="0049435F" w:rsidRPr="0049435F" w:rsidDel="002B4FE9" w:rsidRDefault="0049435F">
                                    <w:pPr>
                                      <w:jc w:val="center"/>
                                      <w:rPr>
                                        <w:del w:id="4120" w:author="Maino Vieytes, Christian (NIH/NIA/IRP) [F]" w:date="2023-11-15T16:23:00Z"/>
                                        <w:rFonts w:ascii="Times New Roman" w:hAnsi="Times New Roman" w:cs="Times New Roman"/>
                                        <w:sz w:val="18"/>
                                        <w:szCs w:val="18"/>
                                        <w:rPrChange w:id="4121" w:author="Maino Vieytes, Christian (NIH/NIA/IRP) [F]" w:date="2023-11-16T09:36:00Z">
                                          <w:rPr>
                                            <w:del w:id="4122" w:author="Maino Vieytes, Christian (NIH/NIA/IRP) [F]" w:date="2023-11-15T16:23:00Z"/>
                                            <w:rFonts w:ascii="Times New Roman" w:hAnsi="Times New Roman" w:cs="Times New Roman"/>
                                            <w:sz w:val="20"/>
                                            <w:szCs w:val="20"/>
                                          </w:rPr>
                                        </w:rPrChange>
                                      </w:rPr>
                                    </w:pPr>
                                    <w:ins w:id="4123" w:author="Maino Vieytes, Christian (NIH/NIA/IRP) [F]" w:date="2023-11-16T09:36:00Z">
                                      <w:r w:rsidRPr="0049435F">
                                        <w:rPr>
                                          <w:rFonts w:ascii="Times New Roman" w:hAnsi="Times New Roman" w:cs="Times New Roman"/>
                                          <w:color w:val="000000"/>
                                          <w:sz w:val="18"/>
                                          <w:szCs w:val="18"/>
                                          <w:rPrChange w:id="4124" w:author="Maino Vieytes, Christian (NIH/NIA/IRP) [F]" w:date="2023-11-16T09:36: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4125" w:author="Maino Vieytes, Christian (NIH/NIA/IRP) [F]" w:date="2023-11-16T09:36: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4126" w:author="Maino Vieytes, Christian (NIH/NIA/IRP) [F]" w:date="2023-11-16T09:36:00Z">
                                            <w:rPr>
                                              <w:rFonts w:ascii="Calibri" w:hAnsi="Calibri" w:cs="Calibri"/>
                                              <w:color w:val="000000"/>
                                            </w:rPr>
                                          </w:rPrChange>
                                        </w:rPr>
                                        <w:t>*</w:t>
                                      </w:r>
                                    </w:ins>
                                    <w:del w:id="4127" w:author="Maino Vieytes, Christian (NIH/NIA/IRP) [F]" w:date="2023-11-15T15:54:00Z">
                                      <w:r w:rsidRPr="0049435F" w:rsidDel="00A12FDA">
                                        <w:rPr>
                                          <w:rFonts w:ascii="Times New Roman" w:hAnsi="Times New Roman" w:cs="Times New Roman"/>
                                          <w:sz w:val="18"/>
                                          <w:szCs w:val="18"/>
                                          <w:rPrChange w:id="4128" w:author="Maino Vieytes, Christian (NIH/NIA/IRP) [F]" w:date="2023-11-16T09:36:00Z">
                                            <w:rPr>
                                              <w:rFonts w:ascii="Times New Roman" w:hAnsi="Times New Roman" w:cs="Times New Roman"/>
                                              <w:sz w:val="20"/>
                                              <w:szCs w:val="20"/>
                                            </w:rPr>
                                          </w:rPrChange>
                                        </w:rPr>
                                        <w:delText>0.85 (0.57-1.27)</w:delText>
                                      </w:r>
                                    </w:del>
                                  </w:p>
                                </w:tc>
                                <w:tc>
                                  <w:tcPr>
                                    <w:tcW w:w="1716" w:type="dxa"/>
                                    <w:noWrap/>
                                    <w:vAlign w:val="center"/>
                                    <w:hideMark/>
                                    <w:tcPrChange w:id="4129" w:author="Maino Vieytes, Christian (NIH/NIA/IRP) [F]" w:date="2023-11-16T09:36:00Z">
                                      <w:tcPr>
                                        <w:tcW w:w="1716" w:type="dxa"/>
                                        <w:gridSpan w:val="2"/>
                                        <w:noWrap/>
                                        <w:vAlign w:val="center"/>
                                        <w:hideMark/>
                                      </w:tcPr>
                                    </w:tcPrChange>
                                  </w:tcPr>
                                  <w:p w14:paraId="5EE199AE" w14:textId="62B9FAF5" w:rsidR="0049435F" w:rsidRPr="0049435F" w:rsidDel="002B4FE9" w:rsidRDefault="0049435F">
                                    <w:pPr>
                                      <w:jc w:val="center"/>
                                      <w:rPr>
                                        <w:del w:id="4130" w:author="Maino Vieytes, Christian (NIH/NIA/IRP) [F]" w:date="2023-11-15T16:23:00Z"/>
                                        <w:rFonts w:ascii="Times New Roman" w:hAnsi="Times New Roman" w:cs="Times New Roman"/>
                                        <w:sz w:val="18"/>
                                        <w:szCs w:val="18"/>
                                        <w:rPrChange w:id="4131" w:author="Maino Vieytes, Christian (NIH/NIA/IRP) [F]" w:date="2023-11-16T09:36:00Z">
                                          <w:rPr>
                                            <w:del w:id="4132" w:author="Maino Vieytes, Christian (NIH/NIA/IRP) [F]" w:date="2023-11-15T16:23:00Z"/>
                                            <w:rFonts w:ascii="Times New Roman" w:hAnsi="Times New Roman" w:cs="Times New Roman"/>
                                            <w:sz w:val="20"/>
                                            <w:szCs w:val="20"/>
                                          </w:rPr>
                                        </w:rPrChange>
                                      </w:rPr>
                                    </w:pPr>
                                    <w:ins w:id="4133" w:author="Maino Vieytes, Christian (NIH/NIA/IRP) [F]" w:date="2023-11-16T09:36:00Z">
                                      <w:r w:rsidRPr="0049435F">
                                        <w:rPr>
                                          <w:rFonts w:ascii="Times New Roman" w:hAnsi="Times New Roman" w:cs="Times New Roman"/>
                                          <w:color w:val="000000"/>
                                          <w:sz w:val="18"/>
                                          <w:szCs w:val="18"/>
                                          <w:rPrChange w:id="4134" w:author="Maino Vieytes, Christian (NIH/NIA/IRP) [F]" w:date="2023-11-16T09:36: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4135" w:author="Maino Vieytes, Christian (NIH/NIA/IRP) [F]" w:date="2023-11-16T09:36: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4136" w:author="Maino Vieytes, Christian (NIH/NIA/IRP) [F]" w:date="2023-11-16T09:36:00Z">
                                            <w:rPr>
                                              <w:rFonts w:ascii="Calibri" w:hAnsi="Calibri" w:cs="Calibri"/>
                                              <w:color w:val="000000"/>
                                            </w:rPr>
                                          </w:rPrChange>
                                        </w:rPr>
                                        <w:t>*</w:t>
                                      </w:r>
                                    </w:ins>
                                    <w:del w:id="4137" w:author="Maino Vieytes, Christian (NIH/NIA/IRP) [F]" w:date="2023-11-15T15:54:00Z">
                                      <w:r w:rsidRPr="0049435F" w:rsidDel="00A12FDA">
                                        <w:rPr>
                                          <w:rFonts w:ascii="Times New Roman" w:hAnsi="Times New Roman" w:cs="Times New Roman"/>
                                          <w:sz w:val="18"/>
                                          <w:szCs w:val="18"/>
                                          <w:rPrChange w:id="4138" w:author="Maino Vieytes, Christian (NIH/NIA/IRP) [F]" w:date="2023-11-16T09:36:00Z">
                                            <w:rPr>
                                              <w:rFonts w:ascii="Times New Roman" w:hAnsi="Times New Roman" w:cs="Times New Roman"/>
                                              <w:sz w:val="20"/>
                                              <w:szCs w:val="20"/>
                                            </w:rPr>
                                          </w:rPrChange>
                                        </w:rPr>
                                        <w:delText>1.05 (0.67-1.65)</w:delText>
                                      </w:r>
                                    </w:del>
                                  </w:p>
                                </w:tc>
                                <w:tc>
                                  <w:tcPr>
                                    <w:tcW w:w="1716" w:type="dxa"/>
                                    <w:noWrap/>
                                    <w:vAlign w:val="center"/>
                                    <w:hideMark/>
                                    <w:tcPrChange w:id="4139" w:author="Maino Vieytes, Christian (NIH/NIA/IRP) [F]" w:date="2023-11-16T09:36:00Z">
                                      <w:tcPr>
                                        <w:tcW w:w="1716" w:type="dxa"/>
                                        <w:gridSpan w:val="2"/>
                                        <w:noWrap/>
                                        <w:vAlign w:val="center"/>
                                        <w:hideMark/>
                                      </w:tcPr>
                                    </w:tcPrChange>
                                  </w:tcPr>
                                  <w:p w14:paraId="0FD1A26C" w14:textId="33C334FD" w:rsidR="0049435F" w:rsidRPr="0049435F" w:rsidDel="002B4FE9" w:rsidRDefault="0049435F">
                                    <w:pPr>
                                      <w:jc w:val="center"/>
                                      <w:rPr>
                                        <w:del w:id="4140" w:author="Maino Vieytes, Christian (NIH/NIA/IRP) [F]" w:date="2023-11-15T16:23:00Z"/>
                                        <w:rFonts w:ascii="Times New Roman" w:hAnsi="Times New Roman" w:cs="Times New Roman"/>
                                        <w:sz w:val="18"/>
                                        <w:szCs w:val="18"/>
                                        <w:rPrChange w:id="4141" w:author="Maino Vieytes, Christian (NIH/NIA/IRP) [F]" w:date="2023-11-16T09:36:00Z">
                                          <w:rPr>
                                            <w:del w:id="4142" w:author="Maino Vieytes, Christian (NIH/NIA/IRP) [F]" w:date="2023-11-15T16:23:00Z"/>
                                            <w:rFonts w:ascii="Times New Roman" w:hAnsi="Times New Roman" w:cs="Times New Roman"/>
                                            <w:sz w:val="20"/>
                                            <w:szCs w:val="20"/>
                                          </w:rPr>
                                        </w:rPrChange>
                                      </w:rPr>
                                    </w:pPr>
                                    <w:ins w:id="4143" w:author="Maino Vieytes, Christian (NIH/NIA/IRP) [F]" w:date="2023-11-16T09:36:00Z">
                                      <w:r w:rsidRPr="0049435F">
                                        <w:rPr>
                                          <w:rFonts w:ascii="Times New Roman" w:hAnsi="Times New Roman" w:cs="Times New Roman"/>
                                          <w:color w:val="000000"/>
                                          <w:sz w:val="18"/>
                                          <w:szCs w:val="18"/>
                                          <w:rPrChange w:id="4144" w:author="Maino Vieytes, Christian (NIH/NIA/IRP) [F]" w:date="2023-11-16T09:36: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4145" w:author="Maino Vieytes, Christian (NIH/NIA/IRP) [F]" w:date="2023-11-16T09:36: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4146" w:author="Maino Vieytes, Christian (NIH/NIA/IRP) [F]" w:date="2023-11-16T09:36:00Z">
                                            <w:rPr>
                                              <w:rFonts w:ascii="Calibri" w:hAnsi="Calibri" w:cs="Calibri"/>
                                              <w:color w:val="000000"/>
                                            </w:rPr>
                                          </w:rPrChange>
                                        </w:rPr>
                                        <w:t>*</w:t>
                                      </w:r>
                                    </w:ins>
                                    <w:del w:id="4147" w:author="Maino Vieytes, Christian (NIH/NIA/IRP) [F]" w:date="2023-11-15T15:54:00Z">
                                      <w:r w:rsidRPr="0049435F" w:rsidDel="00A12FDA">
                                        <w:rPr>
                                          <w:rFonts w:ascii="Times New Roman" w:hAnsi="Times New Roman" w:cs="Times New Roman"/>
                                          <w:sz w:val="18"/>
                                          <w:szCs w:val="18"/>
                                          <w:rPrChange w:id="4148" w:author="Maino Vieytes, Christian (NIH/NIA/IRP) [F]" w:date="2023-11-16T09:36:00Z">
                                            <w:rPr>
                                              <w:rFonts w:ascii="Times New Roman" w:hAnsi="Times New Roman" w:cs="Times New Roman"/>
                                              <w:sz w:val="20"/>
                                              <w:szCs w:val="20"/>
                                            </w:rPr>
                                          </w:rPrChange>
                                        </w:rPr>
                                        <w:delText>0.94 (0.64-1.40)</w:delText>
                                      </w:r>
                                    </w:del>
                                  </w:p>
                                </w:tc>
                                <w:tc>
                                  <w:tcPr>
                                    <w:tcW w:w="1816" w:type="dxa"/>
                                    <w:noWrap/>
                                    <w:vAlign w:val="center"/>
                                    <w:hideMark/>
                                    <w:tcPrChange w:id="4149" w:author="Maino Vieytes, Christian (NIH/NIA/IRP) [F]" w:date="2023-11-16T09:36:00Z">
                                      <w:tcPr>
                                        <w:tcW w:w="1816" w:type="dxa"/>
                                        <w:gridSpan w:val="2"/>
                                        <w:noWrap/>
                                        <w:vAlign w:val="center"/>
                                        <w:hideMark/>
                                      </w:tcPr>
                                    </w:tcPrChange>
                                  </w:tcPr>
                                  <w:p w14:paraId="7850C686" w14:textId="1610ADB4" w:rsidR="0049435F" w:rsidRPr="0049435F" w:rsidDel="002B4FE9" w:rsidRDefault="0049435F">
                                    <w:pPr>
                                      <w:jc w:val="center"/>
                                      <w:rPr>
                                        <w:del w:id="4150" w:author="Maino Vieytes, Christian (NIH/NIA/IRP) [F]" w:date="2023-11-15T16:23:00Z"/>
                                        <w:rFonts w:ascii="Times New Roman" w:hAnsi="Times New Roman" w:cs="Times New Roman"/>
                                        <w:sz w:val="18"/>
                                        <w:szCs w:val="18"/>
                                        <w:rPrChange w:id="4151" w:author="Maino Vieytes, Christian (NIH/NIA/IRP) [F]" w:date="2023-11-16T09:36:00Z">
                                          <w:rPr>
                                            <w:del w:id="4152" w:author="Maino Vieytes, Christian (NIH/NIA/IRP) [F]" w:date="2023-11-15T16:23:00Z"/>
                                            <w:rFonts w:ascii="Times New Roman" w:hAnsi="Times New Roman" w:cs="Times New Roman"/>
                                            <w:sz w:val="20"/>
                                            <w:szCs w:val="20"/>
                                          </w:rPr>
                                        </w:rPrChange>
                                      </w:rPr>
                                    </w:pPr>
                                    <w:ins w:id="4153" w:author="Maino Vieytes, Christian (NIH/NIA/IRP) [F]" w:date="2023-11-16T09:36:00Z">
                                      <w:r w:rsidRPr="0049435F">
                                        <w:rPr>
                                          <w:rFonts w:ascii="Times New Roman" w:hAnsi="Times New Roman" w:cs="Times New Roman"/>
                                          <w:color w:val="000000"/>
                                          <w:sz w:val="18"/>
                                          <w:szCs w:val="18"/>
                                          <w:rPrChange w:id="4154" w:author="Maino Vieytes, Christian (NIH/NIA/IRP) [F]" w:date="2023-11-16T09:36: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4155" w:author="Maino Vieytes, Christian (NIH/NIA/IRP) [F]" w:date="2023-11-16T09:36:00Z">
                                            <w:rPr>
                                              <w:rFonts w:ascii="Calibri" w:hAnsi="Calibri" w:cs="Calibri"/>
                                              <w:color w:val="000000"/>
                                            </w:rPr>
                                          </w:rPrChange>
                                        </w:rPr>
                                        <w:t>35)*</w:t>
                                      </w:r>
                                    </w:ins>
                                    <w:proofErr w:type="gramEnd"/>
                                    <w:del w:id="4156" w:author="Maino Vieytes, Christian (NIH/NIA/IRP) [F]" w:date="2023-11-15T15:54:00Z">
                                      <w:r w:rsidRPr="0049435F" w:rsidDel="00A12FDA">
                                        <w:rPr>
                                          <w:rFonts w:ascii="Times New Roman" w:hAnsi="Times New Roman" w:cs="Times New Roman"/>
                                          <w:sz w:val="18"/>
                                          <w:szCs w:val="18"/>
                                          <w:rPrChange w:id="4157" w:author="Maino Vieytes, Christian (NIH/NIA/IRP) [F]" w:date="2023-11-16T09:36:00Z">
                                            <w:rPr>
                                              <w:rFonts w:ascii="Times New Roman" w:hAnsi="Times New Roman" w:cs="Times New Roman"/>
                                              <w:sz w:val="20"/>
                                              <w:szCs w:val="20"/>
                                            </w:rPr>
                                          </w:rPrChange>
                                        </w:rPr>
                                        <w:delText>1.13 (0.74-1.72)</w:delText>
                                      </w:r>
                                    </w:del>
                                  </w:p>
                                </w:tc>
                                <w:tc>
                                  <w:tcPr>
                                    <w:tcW w:w="1196" w:type="dxa"/>
                                    <w:noWrap/>
                                    <w:vAlign w:val="center"/>
                                    <w:hideMark/>
                                    <w:tcPrChange w:id="4158" w:author="Maino Vieytes, Christian (NIH/NIA/IRP) [F]" w:date="2023-11-16T09:36:00Z">
                                      <w:tcPr>
                                        <w:tcW w:w="1196" w:type="dxa"/>
                                        <w:gridSpan w:val="4"/>
                                        <w:noWrap/>
                                        <w:vAlign w:val="center"/>
                                        <w:hideMark/>
                                      </w:tcPr>
                                    </w:tcPrChange>
                                  </w:tcPr>
                                  <w:p w14:paraId="4DDCF2D9" w14:textId="1149AED3" w:rsidR="0049435F" w:rsidRPr="0049435F" w:rsidDel="002B4FE9" w:rsidRDefault="0049435F">
                                    <w:pPr>
                                      <w:jc w:val="center"/>
                                      <w:rPr>
                                        <w:del w:id="4159" w:author="Maino Vieytes, Christian (NIH/NIA/IRP) [F]" w:date="2023-11-15T16:23:00Z"/>
                                        <w:rFonts w:ascii="Times New Roman" w:hAnsi="Times New Roman" w:cs="Times New Roman"/>
                                        <w:sz w:val="18"/>
                                        <w:szCs w:val="18"/>
                                        <w:rPrChange w:id="4160" w:author="Maino Vieytes, Christian (NIH/NIA/IRP) [F]" w:date="2023-11-16T09:36:00Z">
                                          <w:rPr>
                                            <w:del w:id="4161" w:author="Maino Vieytes, Christian (NIH/NIA/IRP) [F]" w:date="2023-11-15T16:23:00Z"/>
                                            <w:rFonts w:ascii="Times New Roman" w:hAnsi="Times New Roman" w:cs="Times New Roman"/>
                                            <w:sz w:val="20"/>
                                            <w:szCs w:val="20"/>
                                          </w:rPr>
                                        </w:rPrChange>
                                      </w:rPr>
                                    </w:pPr>
                                    <w:ins w:id="4162" w:author="Maino Vieytes, Christian (NIH/NIA/IRP) [F]" w:date="2023-11-16T09:36:00Z">
                                      <w:r w:rsidRPr="0049435F">
                                        <w:rPr>
                                          <w:rFonts w:ascii="Times New Roman" w:hAnsi="Times New Roman" w:cs="Times New Roman"/>
                                          <w:color w:val="000000"/>
                                          <w:sz w:val="18"/>
                                          <w:szCs w:val="18"/>
                                          <w:rPrChange w:id="4163" w:author="Maino Vieytes, Christian (NIH/NIA/IRP) [F]" w:date="2023-11-16T09:36:00Z">
                                            <w:rPr>
                                              <w:rFonts w:ascii="Calibri" w:hAnsi="Calibri" w:cs="Calibri"/>
                                              <w:color w:val="000000"/>
                                            </w:rPr>
                                          </w:rPrChange>
                                        </w:rPr>
                                        <w:t>&lt; 0.01**</w:t>
                                      </w:r>
                                    </w:ins>
                                    <w:del w:id="4164" w:author="Maino Vieytes, Christian (NIH/NIA/IRP) [F]" w:date="2023-11-15T15:54:00Z">
                                      <w:r w:rsidRPr="0049435F" w:rsidDel="00A12FDA">
                                        <w:rPr>
                                          <w:rFonts w:ascii="Times New Roman" w:hAnsi="Times New Roman" w:cs="Times New Roman"/>
                                          <w:sz w:val="18"/>
                                          <w:szCs w:val="18"/>
                                          <w:rPrChange w:id="4165" w:author="Maino Vieytes, Christian (NIH/NIA/IRP) [F]" w:date="2023-11-16T09:36:00Z">
                                            <w:rPr>
                                              <w:rFonts w:ascii="Times New Roman" w:hAnsi="Times New Roman" w:cs="Times New Roman"/>
                                              <w:sz w:val="20"/>
                                              <w:szCs w:val="20"/>
                                            </w:rPr>
                                          </w:rPrChange>
                                        </w:rPr>
                                        <w:delText>0.41</w:delText>
                                      </w:r>
                                    </w:del>
                                  </w:p>
                                </w:tc>
                                <w:tc>
                                  <w:tcPr>
                                    <w:tcW w:w="1622" w:type="dxa"/>
                                    <w:noWrap/>
                                    <w:vAlign w:val="center"/>
                                    <w:hideMark/>
                                    <w:tcPrChange w:id="4166" w:author="Maino Vieytes, Christian (NIH/NIA/IRP) [F]" w:date="2023-11-16T09:36:00Z">
                                      <w:tcPr>
                                        <w:tcW w:w="1622" w:type="dxa"/>
                                        <w:gridSpan w:val="4"/>
                                        <w:noWrap/>
                                        <w:vAlign w:val="center"/>
                                        <w:hideMark/>
                                      </w:tcPr>
                                    </w:tcPrChange>
                                  </w:tcPr>
                                  <w:p w14:paraId="305D4586" w14:textId="59E91D2D" w:rsidR="0049435F" w:rsidRPr="0049435F" w:rsidDel="002B4FE9" w:rsidRDefault="0049435F">
                                    <w:pPr>
                                      <w:jc w:val="center"/>
                                      <w:rPr>
                                        <w:del w:id="4167" w:author="Maino Vieytes, Christian (NIH/NIA/IRP) [F]" w:date="2023-11-15T16:23:00Z"/>
                                        <w:rFonts w:ascii="Times New Roman" w:hAnsi="Times New Roman" w:cs="Times New Roman"/>
                                        <w:sz w:val="18"/>
                                        <w:szCs w:val="18"/>
                                        <w:rPrChange w:id="4168" w:author="Maino Vieytes, Christian (NIH/NIA/IRP) [F]" w:date="2023-11-16T09:36:00Z">
                                          <w:rPr>
                                            <w:del w:id="4169" w:author="Maino Vieytes, Christian (NIH/NIA/IRP) [F]" w:date="2023-11-15T16:23:00Z"/>
                                            <w:rFonts w:ascii="Times New Roman" w:hAnsi="Times New Roman" w:cs="Times New Roman"/>
                                            <w:sz w:val="20"/>
                                            <w:szCs w:val="20"/>
                                          </w:rPr>
                                        </w:rPrChange>
                                      </w:rPr>
                                    </w:pPr>
                                    <w:ins w:id="4170" w:author="Maino Vieytes, Christian (NIH/NIA/IRP) [F]" w:date="2023-11-16T09:36:00Z">
                                      <w:r w:rsidRPr="0049435F">
                                        <w:rPr>
                                          <w:rFonts w:ascii="Times New Roman" w:hAnsi="Times New Roman" w:cs="Times New Roman"/>
                                          <w:color w:val="000000"/>
                                          <w:sz w:val="18"/>
                                          <w:szCs w:val="18"/>
                                          <w:rPrChange w:id="4171" w:author="Maino Vieytes, Christian (NIH/NIA/IRP) [F]" w:date="2023-11-16T09:36: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4172" w:author="Maino Vieytes, Christian (NIH/NIA/IRP) [F]" w:date="2023-11-16T09:36:00Z">
                                            <w:rPr>
                                              <w:rFonts w:ascii="Calibri" w:hAnsi="Calibri" w:cs="Calibri"/>
                                              <w:color w:val="000000"/>
                                            </w:rPr>
                                          </w:rPrChange>
                                        </w:rPr>
                                        <w:t>31)*</w:t>
                                      </w:r>
                                    </w:ins>
                                    <w:proofErr w:type="gramEnd"/>
                                    <w:del w:id="4173" w:author="Maino Vieytes, Christian (NIH/NIA/IRP) [F]" w:date="2023-11-15T15:54:00Z">
                                      <w:r w:rsidRPr="0049435F" w:rsidDel="00A12FDA">
                                        <w:rPr>
                                          <w:rFonts w:ascii="Times New Roman" w:hAnsi="Times New Roman" w:cs="Times New Roman"/>
                                          <w:sz w:val="18"/>
                                          <w:szCs w:val="18"/>
                                          <w:rPrChange w:id="4174" w:author="Maino Vieytes, Christian (NIH/NIA/IRP) [F]" w:date="2023-11-16T09:36:00Z">
                                            <w:rPr>
                                              <w:rFonts w:ascii="Times New Roman" w:hAnsi="Times New Roman" w:cs="Times New Roman"/>
                                              <w:sz w:val="20"/>
                                              <w:szCs w:val="20"/>
                                            </w:rPr>
                                          </w:rPrChange>
                                        </w:rPr>
                                        <w:delText>1.08 (0.94-1.24)</w:delText>
                                      </w:r>
                                    </w:del>
                                  </w:p>
                                </w:tc>
                                <w:tc>
                                  <w:tcPr>
                                    <w:tcW w:w="1310" w:type="dxa"/>
                                    <w:noWrap/>
                                    <w:vAlign w:val="center"/>
                                    <w:hideMark/>
                                    <w:tcPrChange w:id="4175" w:author="Maino Vieytes, Christian (NIH/NIA/IRP) [F]" w:date="2023-11-16T09:36:00Z">
                                      <w:tcPr>
                                        <w:tcW w:w="1310" w:type="dxa"/>
                                        <w:gridSpan w:val="4"/>
                                        <w:noWrap/>
                                        <w:vAlign w:val="center"/>
                                        <w:hideMark/>
                                      </w:tcPr>
                                    </w:tcPrChange>
                                  </w:tcPr>
                                  <w:p w14:paraId="05410598" w14:textId="2EF3C2F5" w:rsidR="0049435F" w:rsidRPr="0049435F" w:rsidDel="002B4FE9" w:rsidRDefault="0049435F">
                                    <w:pPr>
                                      <w:jc w:val="center"/>
                                      <w:rPr>
                                        <w:del w:id="4176" w:author="Maino Vieytes, Christian (NIH/NIA/IRP) [F]" w:date="2023-11-15T16:23:00Z"/>
                                        <w:rFonts w:ascii="Times New Roman" w:hAnsi="Times New Roman" w:cs="Times New Roman"/>
                                        <w:sz w:val="18"/>
                                        <w:szCs w:val="18"/>
                                        <w:rPrChange w:id="4177" w:author="Maino Vieytes, Christian (NIH/NIA/IRP) [F]" w:date="2023-11-16T09:36:00Z">
                                          <w:rPr>
                                            <w:del w:id="4178" w:author="Maino Vieytes, Christian (NIH/NIA/IRP) [F]" w:date="2023-11-15T16:23:00Z"/>
                                            <w:rFonts w:ascii="Times New Roman" w:hAnsi="Times New Roman" w:cs="Times New Roman"/>
                                            <w:sz w:val="20"/>
                                            <w:szCs w:val="20"/>
                                          </w:rPr>
                                        </w:rPrChange>
                                      </w:rPr>
                                    </w:pPr>
                                    <w:ins w:id="4179" w:author="Maino Vieytes, Christian (NIH/NIA/IRP) [F]" w:date="2023-11-16T09:36:00Z">
                                      <w:r w:rsidRPr="0049435F">
                                        <w:rPr>
                                          <w:rFonts w:ascii="Times New Roman" w:hAnsi="Times New Roman" w:cs="Times New Roman"/>
                                          <w:color w:val="000000"/>
                                          <w:sz w:val="18"/>
                                          <w:szCs w:val="18"/>
                                          <w:rPrChange w:id="4180" w:author="Maino Vieytes, Christian (NIH/NIA/IRP) [F]" w:date="2023-11-16T09:36:00Z">
                                            <w:rPr>
                                              <w:rFonts w:ascii="Calibri" w:hAnsi="Calibri" w:cs="Calibri"/>
                                              <w:color w:val="000000"/>
                                            </w:rPr>
                                          </w:rPrChange>
                                        </w:rPr>
                                        <w:t>&lt; 0.01**</w:t>
                                      </w:r>
                                    </w:ins>
                                    <w:del w:id="4181" w:author="Maino Vieytes, Christian (NIH/NIA/IRP) [F]" w:date="2023-11-15T15:54:00Z">
                                      <w:r w:rsidRPr="0049435F" w:rsidDel="00A12FDA">
                                        <w:rPr>
                                          <w:rFonts w:ascii="Times New Roman" w:hAnsi="Times New Roman" w:cs="Times New Roman"/>
                                          <w:color w:val="000000"/>
                                          <w:sz w:val="18"/>
                                          <w:szCs w:val="18"/>
                                          <w:rPrChange w:id="4182" w:author="Maino Vieytes, Christian (NIH/NIA/IRP) [F]" w:date="2023-11-16T09:36:00Z">
                                            <w:rPr>
                                              <w:rFonts w:ascii="Times New Roman" w:hAnsi="Times New Roman" w:cs="Times New Roman"/>
                                              <w:color w:val="000000"/>
                                              <w:sz w:val="20"/>
                                              <w:szCs w:val="20"/>
                                            </w:rPr>
                                          </w:rPrChange>
                                        </w:rPr>
                                        <w:delText>0.82</w:delText>
                                      </w:r>
                                    </w:del>
                                  </w:p>
                                </w:tc>
                              </w:tr>
                              <w:tr w:rsidR="0049435F" w:rsidRPr="0049435F" w:rsidDel="002B4FE9" w14:paraId="551B88DB" w14:textId="0BA3ABC0" w:rsidTr="0049435F">
                                <w:tblPrEx>
                                  <w:tblPrExChange w:id="4183" w:author="Maino Vieytes, Christian (NIH/NIA/IRP) [F]" w:date="2023-11-16T09:36:00Z">
                                    <w:tblPrEx>
                                      <w:tblW w:w="15091" w:type="dxa"/>
                                    </w:tblPrEx>
                                  </w:tblPrExChange>
                                </w:tblPrEx>
                                <w:trPr>
                                  <w:trHeight w:val="320"/>
                                  <w:del w:id="4184" w:author="Maino Vieytes, Christian (NIH/NIA/IRP) [F]" w:date="2023-11-15T16:23:00Z"/>
                                  <w:trPrChange w:id="4185" w:author="Maino Vieytes, Christian (NIH/NIA/IRP) [F]" w:date="2023-11-16T09:36:00Z">
                                    <w:trPr>
                                      <w:gridAfter w:val="0"/>
                                      <w:trHeight w:val="320"/>
                                    </w:trPr>
                                  </w:trPrChange>
                                </w:trPr>
                                <w:tc>
                                  <w:tcPr>
                                    <w:tcW w:w="2317" w:type="dxa"/>
                                    <w:noWrap/>
                                    <w:vAlign w:val="center"/>
                                    <w:hideMark/>
                                    <w:tcPrChange w:id="4186" w:author="Maino Vieytes, Christian (NIH/NIA/IRP) [F]" w:date="2023-11-16T09:36:00Z">
                                      <w:tcPr>
                                        <w:tcW w:w="2317" w:type="dxa"/>
                                        <w:noWrap/>
                                        <w:vAlign w:val="center"/>
                                        <w:hideMark/>
                                      </w:tcPr>
                                    </w:tcPrChange>
                                  </w:tcPr>
                                  <w:p w14:paraId="1404DE72" w14:textId="4AF87C61" w:rsidR="0049435F" w:rsidRPr="008A6C8D" w:rsidDel="002B4FE9" w:rsidRDefault="0049435F">
                                    <w:pPr>
                                      <w:jc w:val="center"/>
                                      <w:rPr>
                                        <w:del w:id="4187" w:author="Maino Vieytes, Christian (NIH/NIA/IRP) [F]" w:date="2023-11-15T16:23:00Z"/>
                                        <w:rFonts w:ascii="Times New Roman" w:hAnsi="Times New Roman" w:cs="Times New Roman"/>
                                        <w:sz w:val="18"/>
                                        <w:szCs w:val="18"/>
                                        <w:rPrChange w:id="4188" w:author="Maino Vieytes, Christian (NIH/NIA/IRP) [F]" w:date="2023-11-15T15:57:00Z">
                                          <w:rPr>
                                            <w:del w:id="4189" w:author="Maino Vieytes, Christian (NIH/NIA/IRP) [F]" w:date="2023-11-15T16:23:00Z"/>
                                            <w:rFonts w:ascii="Times New Roman" w:hAnsi="Times New Roman" w:cs="Times New Roman"/>
                                            <w:sz w:val="20"/>
                                            <w:szCs w:val="20"/>
                                          </w:rPr>
                                        </w:rPrChange>
                                      </w:rPr>
                                      <w:pPrChange w:id="4190" w:author="Maino Vieytes, Christian (NIH/NIA/IRP) [F]" w:date="2023-11-16T09:36:00Z">
                                        <w:pPr/>
                                      </w:pPrChange>
                                    </w:pPr>
                                    <w:del w:id="4191" w:author="Maino Vieytes, Christian (NIH/NIA/IRP) [F]" w:date="2023-11-15T16:23:00Z">
                                      <w:r w:rsidRPr="008A6C8D" w:rsidDel="002B4FE9">
                                        <w:rPr>
                                          <w:rFonts w:ascii="Times New Roman" w:hAnsi="Times New Roman" w:cs="Times New Roman"/>
                                          <w:sz w:val="18"/>
                                          <w:szCs w:val="18"/>
                                          <w:rPrChange w:id="4192"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4193"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194" w:author="Maino Vieytes, Christian (NIH/NIA/IRP) [F]" w:date="2023-11-16T09:36:00Z">
                                      <w:tcPr>
                                        <w:tcW w:w="936" w:type="dxa"/>
                                        <w:noWrap/>
                                        <w:vAlign w:val="center"/>
                                        <w:hideMark/>
                                      </w:tcPr>
                                    </w:tcPrChange>
                                  </w:tcPr>
                                  <w:p w14:paraId="19D681A0" w14:textId="588AF1F7" w:rsidR="0049435F" w:rsidRPr="0049435F" w:rsidDel="002B4FE9" w:rsidRDefault="0049435F">
                                    <w:pPr>
                                      <w:jc w:val="center"/>
                                      <w:rPr>
                                        <w:del w:id="4195" w:author="Maino Vieytes, Christian (NIH/NIA/IRP) [F]" w:date="2023-11-15T16:23:00Z"/>
                                        <w:rFonts w:ascii="Times New Roman" w:hAnsi="Times New Roman" w:cs="Times New Roman"/>
                                        <w:sz w:val="18"/>
                                        <w:szCs w:val="18"/>
                                        <w:rPrChange w:id="4196" w:author="Maino Vieytes, Christian (NIH/NIA/IRP) [F]" w:date="2023-11-16T09:36:00Z">
                                          <w:rPr>
                                            <w:del w:id="4197" w:author="Maino Vieytes, Christian (NIH/NIA/IRP) [F]" w:date="2023-11-15T16:23:00Z"/>
                                            <w:rFonts w:ascii="Times New Roman" w:hAnsi="Times New Roman" w:cs="Times New Roman"/>
                                            <w:sz w:val="20"/>
                                            <w:szCs w:val="20"/>
                                          </w:rPr>
                                        </w:rPrChange>
                                      </w:rPr>
                                    </w:pPr>
                                    <w:ins w:id="4198" w:author="Maino Vieytes, Christian (NIH/NIA/IRP) [F]" w:date="2023-11-16T09:36:00Z">
                                      <w:r w:rsidRPr="0049435F">
                                        <w:rPr>
                                          <w:rFonts w:ascii="Times New Roman" w:hAnsi="Times New Roman" w:cs="Times New Roman"/>
                                          <w:color w:val="000000"/>
                                          <w:sz w:val="18"/>
                                          <w:szCs w:val="18"/>
                                          <w:rPrChange w:id="4199" w:author="Maino Vieytes, Christian (NIH/NIA/IRP) [F]" w:date="2023-11-16T09:36:00Z">
                                            <w:rPr>
                                              <w:rFonts w:ascii="Calibri" w:hAnsi="Calibri" w:cs="Calibri"/>
                                              <w:color w:val="000000"/>
                                            </w:rPr>
                                          </w:rPrChange>
                                        </w:rPr>
                                        <w:t>1745</w:t>
                                      </w:r>
                                    </w:ins>
                                    <w:del w:id="4200" w:author="Maino Vieytes, Christian (NIH/NIA/IRP) [F]" w:date="2023-11-15T15:54:00Z">
                                      <w:r w:rsidRPr="0049435F" w:rsidDel="00A12FDA">
                                        <w:rPr>
                                          <w:rFonts w:ascii="Times New Roman" w:hAnsi="Times New Roman" w:cs="Times New Roman"/>
                                          <w:sz w:val="18"/>
                                          <w:szCs w:val="18"/>
                                          <w:rPrChange w:id="4201"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4202" w:author="Maino Vieytes, Christian (NIH/NIA/IRP) [F]" w:date="2023-11-16T09:36:00Z">
                                      <w:tcPr>
                                        <w:tcW w:w="846" w:type="dxa"/>
                                        <w:gridSpan w:val="2"/>
                                        <w:noWrap/>
                                        <w:vAlign w:val="center"/>
                                        <w:hideMark/>
                                      </w:tcPr>
                                    </w:tcPrChange>
                                  </w:tcPr>
                                  <w:p w14:paraId="5537922B" w14:textId="65717D13" w:rsidR="0049435F" w:rsidRPr="0049435F" w:rsidDel="002B4FE9" w:rsidRDefault="0049435F">
                                    <w:pPr>
                                      <w:jc w:val="center"/>
                                      <w:rPr>
                                        <w:del w:id="4203" w:author="Maino Vieytes, Christian (NIH/NIA/IRP) [F]" w:date="2023-11-15T16:23:00Z"/>
                                        <w:rFonts w:ascii="Times New Roman" w:hAnsi="Times New Roman" w:cs="Times New Roman"/>
                                        <w:sz w:val="18"/>
                                        <w:szCs w:val="18"/>
                                        <w:rPrChange w:id="4204" w:author="Maino Vieytes, Christian (NIH/NIA/IRP) [F]" w:date="2023-11-16T09:36:00Z">
                                          <w:rPr>
                                            <w:del w:id="4205" w:author="Maino Vieytes, Christian (NIH/NIA/IRP) [F]" w:date="2023-11-15T16:23:00Z"/>
                                            <w:rFonts w:ascii="Times New Roman" w:hAnsi="Times New Roman" w:cs="Times New Roman"/>
                                            <w:sz w:val="20"/>
                                            <w:szCs w:val="20"/>
                                          </w:rPr>
                                        </w:rPrChange>
                                      </w:rPr>
                                    </w:pPr>
                                    <w:ins w:id="4206" w:author="Maino Vieytes, Christian (NIH/NIA/IRP) [F]" w:date="2023-11-16T09:36:00Z">
                                      <w:r w:rsidRPr="0049435F">
                                        <w:rPr>
                                          <w:rFonts w:ascii="Times New Roman" w:hAnsi="Times New Roman" w:cs="Times New Roman"/>
                                          <w:color w:val="000000"/>
                                          <w:sz w:val="18"/>
                                          <w:szCs w:val="18"/>
                                          <w:rPrChange w:id="4207" w:author="Maino Vieytes, Christian (NIH/NIA/IRP) [F]" w:date="2023-11-16T09:36:00Z">
                                            <w:rPr>
                                              <w:rFonts w:ascii="Calibri" w:hAnsi="Calibri" w:cs="Calibri"/>
                                              <w:color w:val="000000"/>
                                            </w:rPr>
                                          </w:rPrChange>
                                        </w:rPr>
                                        <w:t>1.00</w:t>
                                      </w:r>
                                    </w:ins>
                                    <w:del w:id="4208" w:author="Maino Vieytes, Christian (NIH/NIA/IRP) [F]" w:date="2023-11-15T15:54:00Z">
                                      <w:r w:rsidRPr="0049435F" w:rsidDel="00A12FDA">
                                        <w:rPr>
                                          <w:rFonts w:ascii="Times New Roman" w:hAnsi="Times New Roman" w:cs="Times New Roman"/>
                                          <w:sz w:val="18"/>
                                          <w:szCs w:val="18"/>
                                          <w:rPrChange w:id="4209"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4210" w:author="Maino Vieytes, Christian (NIH/NIA/IRP) [F]" w:date="2023-11-16T09:36:00Z">
                                      <w:tcPr>
                                        <w:tcW w:w="1616" w:type="dxa"/>
                                        <w:gridSpan w:val="2"/>
                                        <w:noWrap/>
                                        <w:vAlign w:val="center"/>
                                        <w:hideMark/>
                                      </w:tcPr>
                                    </w:tcPrChange>
                                  </w:tcPr>
                                  <w:p w14:paraId="4FEF5A8E" w14:textId="7A6D2E7F" w:rsidR="0049435F" w:rsidRPr="0049435F" w:rsidDel="002B4FE9" w:rsidRDefault="0049435F">
                                    <w:pPr>
                                      <w:jc w:val="center"/>
                                      <w:rPr>
                                        <w:del w:id="4211" w:author="Maino Vieytes, Christian (NIH/NIA/IRP) [F]" w:date="2023-11-15T16:23:00Z"/>
                                        <w:rFonts w:ascii="Times New Roman" w:hAnsi="Times New Roman" w:cs="Times New Roman"/>
                                        <w:sz w:val="18"/>
                                        <w:szCs w:val="18"/>
                                        <w:rPrChange w:id="4212" w:author="Maino Vieytes, Christian (NIH/NIA/IRP) [F]" w:date="2023-11-16T09:36:00Z">
                                          <w:rPr>
                                            <w:del w:id="4213" w:author="Maino Vieytes, Christian (NIH/NIA/IRP) [F]" w:date="2023-11-15T16:23:00Z"/>
                                            <w:rFonts w:ascii="Times New Roman" w:hAnsi="Times New Roman" w:cs="Times New Roman"/>
                                            <w:sz w:val="20"/>
                                            <w:szCs w:val="20"/>
                                          </w:rPr>
                                        </w:rPrChange>
                                      </w:rPr>
                                    </w:pPr>
                                    <w:ins w:id="4214" w:author="Maino Vieytes, Christian (NIH/NIA/IRP) [F]" w:date="2023-11-16T09:36:00Z">
                                      <w:r w:rsidRPr="0049435F">
                                        <w:rPr>
                                          <w:rFonts w:ascii="Times New Roman" w:hAnsi="Times New Roman" w:cs="Times New Roman"/>
                                          <w:color w:val="000000"/>
                                          <w:sz w:val="18"/>
                                          <w:szCs w:val="18"/>
                                          <w:rPrChange w:id="4215" w:author="Maino Vieytes, Christian (NIH/NIA/IRP) [F]" w:date="2023-11-16T09:36:00Z">
                                            <w:rPr>
                                              <w:rFonts w:ascii="Calibri" w:hAnsi="Calibri" w:cs="Calibri"/>
                                              <w:color w:val="000000"/>
                                            </w:rPr>
                                          </w:rPrChange>
                                        </w:rPr>
                                        <w:t>0.98 (0.68-1.42)</w:t>
                                      </w:r>
                                    </w:ins>
                                    <w:del w:id="4216" w:author="Maino Vieytes, Christian (NIH/NIA/IRP) [F]" w:date="2023-11-15T15:54:00Z">
                                      <w:r w:rsidRPr="0049435F" w:rsidDel="00A12FDA">
                                        <w:rPr>
                                          <w:rFonts w:ascii="Times New Roman" w:hAnsi="Times New Roman" w:cs="Times New Roman"/>
                                          <w:sz w:val="18"/>
                                          <w:szCs w:val="18"/>
                                          <w:rPrChange w:id="4217" w:author="Maino Vieytes, Christian (NIH/NIA/IRP) [F]" w:date="2023-11-16T09:36:00Z">
                                            <w:rPr>
                                              <w:rFonts w:ascii="Times New Roman" w:hAnsi="Times New Roman" w:cs="Times New Roman"/>
                                              <w:sz w:val="20"/>
                                              <w:szCs w:val="20"/>
                                            </w:rPr>
                                          </w:rPrChange>
                                        </w:rPr>
                                        <w:delText>0.99 (0.75-1.32)</w:delText>
                                      </w:r>
                                    </w:del>
                                  </w:p>
                                </w:tc>
                                <w:tc>
                                  <w:tcPr>
                                    <w:tcW w:w="1716" w:type="dxa"/>
                                    <w:noWrap/>
                                    <w:vAlign w:val="center"/>
                                    <w:hideMark/>
                                    <w:tcPrChange w:id="4218" w:author="Maino Vieytes, Christian (NIH/NIA/IRP) [F]" w:date="2023-11-16T09:36:00Z">
                                      <w:tcPr>
                                        <w:tcW w:w="1716" w:type="dxa"/>
                                        <w:gridSpan w:val="2"/>
                                        <w:noWrap/>
                                        <w:vAlign w:val="center"/>
                                        <w:hideMark/>
                                      </w:tcPr>
                                    </w:tcPrChange>
                                  </w:tcPr>
                                  <w:p w14:paraId="2C71D8BF" w14:textId="443CDA1C" w:rsidR="0049435F" w:rsidRPr="0049435F" w:rsidDel="002B4FE9" w:rsidRDefault="0049435F">
                                    <w:pPr>
                                      <w:jc w:val="center"/>
                                      <w:rPr>
                                        <w:del w:id="4219" w:author="Maino Vieytes, Christian (NIH/NIA/IRP) [F]" w:date="2023-11-15T16:23:00Z"/>
                                        <w:rFonts w:ascii="Times New Roman" w:hAnsi="Times New Roman" w:cs="Times New Roman"/>
                                        <w:sz w:val="18"/>
                                        <w:szCs w:val="18"/>
                                        <w:rPrChange w:id="4220" w:author="Maino Vieytes, Christian (NIH/NIA/IRP) [F]" w:date="2023-11-16T09:36:00Z">
                                          <w:rPr>
                                            <w:del w:id="4221" w:author="Maino Vieytes, Christian (NIH/NIA/IRP) [F]" w:date="2023-11-15T16:23:00Z"/>
                                            <w:rFonts w:ascii="Times New Roman" w:hAnsi="Times New Roman" w:cs="Times New Roman"/>
                                            <w:sz w:val="20"/>
                                            <w:szCs w:val="20"/>
                                          </w:rPr>
                                        </w:rPrChange>
                                      </w:rPr>
                                    </w:pPr>
                                    <w:ins w:id="4222" w:author="Maino Vieytes, Christian (NIH/NIA/IRP) [F]" w:date="2023-11-16T09:36:00Z">
                                      <w:r w:rsidRPr="0049435F">
                                        <w:rPr>
                                          <w:rFonts w:ascii="Times New Roman" w:hAnsi="Times New Roman" w:cs="Times New Roman"/>
                                          <w:color w:val="000000"/>
                                          <w:sz w:val="18"/>
                                          <w:szCs w:val="18"/>
                                          <w:rPrChange w:id="4223" w:author="Maino Vieytes, Christian (NIH/NIA/IRP) [F]" w:date="2023-11-16T09:36:00Z">
                                            <w:rPr>
                                              <w:rFonts w:ascii="Calibri" w:hAnsi="Calibri" w:cs="Calibri"/>
                                              <w:color w:val="000000"/>
                                            </w:rPr>
                                          </w:rPrChange>
                                        </w:rPr>
                                        <w:t>0.72 (0.47-1.10)</w:t>
                                      </w:r>
                                    </w:ins>
                                    <w:del w:id="4224" w:author="Maino Vieytes, Christian (NIH/NIA/IRP) [F]" w:date="2023-11-15T15:54:00Z">
                                      <w:r w:rsidRPr="0049435F" w:rsidDel="00A12FDA">
                                        <w:rPr>
                                          <w:rFonts w:ascii="Times New Roman" w:hAnsi="Times New Roman" w:cs="Times New Roman"/>
                                          <w:sz w:val="18"/>
                                          <w:szCs w:val="18"/>
                                          <w:rPrChange w:id="4225" w:author="Maino Vieytes, Christian (NIH/NIA/IRP) [F]" w:date="2023-11-16T09:36:00Z">
                                            <w:rPr>
                                              <w:rFonts w:ascii="Times New Roman" w:hAnsi="Times New Roman" w:cs="Times New Roman"/>
                                              <w:sz w:val="20"/>
                                              <w:szCs w:val="20"/>
                                            </w:rPr>
                                          </w:rPrChange>
                                        </w:rPr>
                                        <w:delText>1.05 (0.76-1.45)</w:delText>
                                      </w:r>
                                    </w:del>
                                  </w:p>
                                </w:tc>
                                <w:tc>
                                  <w:tcPr>
                                    <w:tcW w:w="1716" w:type="dxa"/>
                                    <w:noWrap/>
                                    <w:vAlign w:val="center"/>
                                    <w:hideMark/>
                                    <w:tcPrChange w:id="4226" w:author="Maino Vieytes, Christian (NIH/NIA/IRP) [F]" w:date="2023-11-16T09:36:00Z">
                                      <w:tcPr>
                                        <w:tcW w:w="1716" w:type="dxa"/>
                                        <w:gridSpan w:val="2"/>
                                        <w:noWrap/>
                                        <w:vAlign w:val="center"/>
                                        <w:hideMark/>
                                      </w:tcPr>
                                    </w:tcPrChange>
                                  </w:tcPr>
                                  <w:p w14:paraId="2694E517" w14:textId="1FA2E08C" w:rsidR="0049435F" w:rsidRPr="0049435F" w:rsidDel="002B4FE9" w:rsidRDefault="0049435F">
                                    <w:pPr>
                                      <w:jc w:val="center"/>
                                      <w:rPr>
                                        <w:del w:id="4227" w:author="Maino Vieytes, Christian (NIH/NIA/IRP) [F]" w:date="2023-11-15T16:23:00Z"/>
                                        <w:rFonts w:ascii="Times New Roman" w:hAnsi="Times New Roman" w:cs="Times New Roman"/>
                                        <w:sz w:val="18"/>
                                        <w:szCs w:val="18"/>
                                        <w:rPrChange w:id="4228" w:author="Maino Vieytes, Christian (NIH/NIA/IRP) [F]" w:date="2023-11-16T09:36:00Z">
                                          <w:rPr>
                                            <w:del w:id="4229" w:author="Maino Vieytes, Christian (NIH/NIA/IRP) [F]" w:date="2023-11-15T16:23:00Z"/>
                                            <w:rFonts w:ascii="Times New Roman" w:hAnsi="Times New Roman" w:cs="Times New Roman"/>
                                            <w:sz w:val="20"/>
                                            <w:szCs w:val="20"/>
                                          </w:rPr>
                                        </w:rPrChange>
                                      </w:rPr>
                                    </w:pPr>
                                    <w:ins w:id="4230" w:author="Maino Vieytes, Christian (NIH/NIA/IRP) [F]" w:date="2023-11-16T09:36:00Z">
                                      <w:r w:rsidRPr="0049435F">
                                        <w:rPr>
                                          <w:rFonts w:ascii="Times New Roman" w:hAnsi="Times New Roman" w:cs="Times New Roman"/>
                                          <w:color w:val="000000"/>
                                          <w:sz w:val="18"/>
                                          <w:szCs w:val="18"/>
                                          <w:rPrChange w:id="4231" w:author="Maino Vieytes, Christian (NIH/NIA/IRP) [F]" w:date="2023-11-16T09:36:00Z">
                                            <w:rPr>
                                              <w:rFonts w:ascii="Calibri" w:hAnsi="Calibri" w:cs="Calibri"/>
                                              <w:color w:val="000000"/>
                                            </w:rPr>
                                          </w:rPrChange>
                                        </w:rPr>
                                        <w:t>0.83 (0.53-1.32)</w:t>
                                      </w:r>
                                    </w:ins>
                                    <w:del w:id="4232" w:author="Maino Vieytes, Christian (NIH/NIA/IRP) [F]" w:date="2023-11-15T15:54:00Z">
                                      <w:r w:rsidRPr="0049435F" w:rsidDel="00A12FDA">
                                        <w:rPr>
                                          <w:rFonts w:ascii="Times New Roman" w:hAnsi="Times New Roman" w:cs="Times New Roman"/>
                                          <w:sz w:val="18"/>
                                          <w:szCs w:val="18"/>
                                          <w:rPrChange w:id="4233" w:author="Maino Vieytes, Christian (NIH/NIA/IRP) [F]" w:date="2023-11-16T09:36:00Z">
                                            <w:rPr>
                                              <w:rFonts w:ascii="Times New Roman" w:hAnsi="Times New Roman" w:cs="Times New Roman"/>
                                              <w:sz w:val="20"/>
                                              <w:szCs w:val="20"/>
                                            </w:rPr>
                                          </w:rPrChange>
                                        </w:rPr>
                                        <w:delText>1.05 (0.76-1.45)</w:delText>
                                      </w:r>
                                    </w:del>
                                  </w:p>
                                </w:tc>
                                <w:tc>
                                  <w:tcPr>
                                    <w:tcW w:w="1816" w:type="dxa"/>
                                    <w:noWrap/>
                                    <w:vAlign w:val="center"/>
                                    <w:hideMark/>
                                    <w:tcPrChange w:id="4234" w:author="Maino Vieytes, Christian (NIH/NIA/IRP) [F]" w:date="2023-11-16T09:36:00Z">
                                      <w:tcPr>
                                        <w:tcW w:w="1816" w:type="dxa"/>
                                        <w:gridSpan w:val="2"/>
                                        <w:noWrap/>
                                        <w:vAlign w:val="center"/>
                                        <w:hideMark/>
                                      </w:tcPr>
                                    </w:tcPrChange>
                                  </w:tcPr>
                                  <w:p w14:paraId="392564B2" w14:textId="2F51698D" w:rsidR="0049435F" w:rsidRPr="0049435F" w:rsidDel="002B4FE9" w:rsidRDefault="0049435F">
                                    <w:pPr>
                                      <w:jc w:val="center"/>
                                      <w:rPr>
                                        <w:del w:id="4235" w:author="Maino Vieytes, Christian (NIH/NIA/IRP) [F]" w:date="2023-11-15T16:23:00Z"/>
                                        <w:rFonts w:ascii="Times New Roman" w:hAnsi="Times New Roman" w:cs="Times New Roman"/>
                                        <w:sz w:val="18"/>
                                        <w:szCs w:val="18"/>
                                        <w:rPrChange w:id="4236" w:author="Maino Vieytes, Christian (NIH/NIA/IRP) [F]" w:date="2023-11-16T09:36:00Z">
                                          <w:rPr>
                                            <w:del w:id="4237" w:author="Maino Vieytes, Christian (NIH/NIA/IRP) [F]" w:date="2023-11-15T16:23:00Z"/>
                                            <w:rFonts w:ascii="Times New Roman" w:hAnsi="Times New Roman" w:cs="Times New Roman"/>
                                            <w:sz w:val="20"/>
                                            <w:szCs w:val="20"/>
                                          </w:rPr>
                                        </w:rPrChange>
                                      </w:rPr>
                                    </w:pPr>
                                    <w:ins w:id="4238" w:author="Maino Vieytes, Christian (NIH/NIA/IRP) [F]" w:date="2023-11-16T09:36:00Z">
                                      <w:r w:rsidRPr="0049435F">
                                        <w:rPr>
                                          <w:rFonts w:ascii="Times New Roman" w:hAnsi="Times New Roman" w:cs="Times New Roman"/>
                                          <w:color w:val="000000"/>
                                          <w:sz w:val="18"/>
                                          <w:szCs w:val="18"/>
                                          <w:rPrChange w:id="4239" w:author="Maino Vieytes, Christian (NIH/NIA/IRP) [F]" w:date="2023-11-16T09:36:00Z">
                                            <w:rPr>
                                              <w:rFonts w:ascii="Calibri" w:hAnsi="Calibri" w:cs="Calibri"/>
                                              <w:color w:val="000000"/>
                                            </w:rPr>
                                          </w:rPrChange>
                                        </w:rPr>
                                        <w:t>0.80 (0.52-1.22)</w:t>
                                      </w:r>
                                    </w:ins>
                                    <w:del w:id="4240" w:author="Maino Vieytes, Christian (NIH/NIA/IRP) [F]" w:date="2023-11-15T15:54:00Z">
                                      <w:r w:rsidRPr="0049435F" w:rsidDel="00A12FDA">
                                        <w:rPr>
                                          <w:rFonts w:ascii="Times New Roman" w:hAnsi="Times New Roman" w:cs="Times New Roman"/>
                                          <w:sz w:val="18"/>
                                          <w:szCs w:val="18"/>
                                          <w:rPrChange w:id="4241" w:author="Maino Vieytes, Christian (NIH/NIA/IRP) [F]" w:date="2023-11-16T09:36:00Z">
                                            <w:rPr>
                                              <w:rFonts w:ascii="Times New Roman" w:hAnsi="Times New Roman" w:cs="Times New Roman"/>
                                              <w:sz w:val="20"/>
                                              <w:szCs w:val="20"/>
                                            </w:rPr>
                                          </w:rPrChange>
                                        </w:rPr>
                                        <w:delText>1.17 (0.74-1.86)</w:delText>
                                      </w:r>
                                    </w:del>
                                  </w:p>
                                </w:tc>
                                <w:tc>
                                  <w:tcPr>
                                    <w:tcW w:w="1196" w:type="dxa"/>
                                    <w:noWrap/>
                                    <w:vAlign w:val="center"/>
                                    <w:hideMark/>
                                    <w:tcPrChange w:id="4242" w:author="Maino Vieytes, Christian (NIH/NIA/IRP) [F]" w:date="2023-11-16T09:36:00Z">
                                      <w:tcPr>
                                        <w:tcW w:w="1196" w:type="dxa"/>
                                        <w:gridSpan w:val="4"/>
                                        <w:noWrap/>
                                        <w:vAlign w:val="center"/>
                                        <w:hideMark/>
                                      </w:tcPr>
                                    </w:tcPrChange>
                                  </w:tcPr>
                                  <w:p w14:paraId="6A94C320" w14:textId="15EC8799" w:rsidR="0049435F" w:rsidRPr="0049435F" w:rsidDel="002B4FE9" w:rsidRDefault="0049435F">
                                    <w:pPr>
                                      <w:jc w:val="center"/>
                                      <w:rPr>
                                        <w:del w:id="4243" w:author="Maino Vieytes, Christian (NIH/NIA/IRP) [F]" w:date="2023-11-15T16:23:00Z"/>
                                        <w:rFonts w:ascii="Times New Roman" w:hAnsi="Times New Roman" w:cs="Times New Roman"/>
                                        <w:sz w:val="18"/>
                                        <w:szCs w:val="18"/>
                                        <w:rPrChange w:id="4244" w:author="Maino Vieytes, Christian (NIH/NIA/IRP) [F]" w:date="2023-11-16T09:36:00Z">
                                          <w:rPr>
                                            <w:del w:id="4245" w:author="Maino Vieytes, Christian (NIH/NIA/IRP) [F]" w:date="2023-11-15T16:23:00Z"/>
                                            <w:rFonts w:ascii="Times New Roman" w:hAnsi="Times New Roman" w:cs="Times New Roman"/>
                                            <w:sz w:val="20"/>
                                            <w:szCs w:val="20"/>
                                          </w:rPr>
                                        </w:rPrChange>
                                      </w:rPr>
                                    </w:pPr>
                                    <w:ins w:id="4246" w:author="Maino Vieytes, Christian (NIH/NIA/IRP) [F]" w:date="2023-11-16T09:36:00Z">
                                      <w:r w:rsidRPr="0049435F">
                                        <w:rPr>
                                          <w:rFonts w:ascii="Times New Roman" w:hAnsi="Times New Roman" w:cs="Times New Roman"/>
                                          <w:color w:val="000000"/>
                                          <w:sz w:val="18"/>
                                          <w:szCs w:val="18"/>
                                          <w:rPrChange w:id="4247" w:author="Maino Vieytes, Christian (NIH/NIA/IRP) [F]" w:date="2023-11-16T09:36:00Z">
                                            <w:rPr>
                                              <w:rFonts w:ascii="Calibri" w:hAnsi="Calibri" w:cs="Calibri"/>
                                              <w:color w:val="000000"/>
                                            </w:rPr>
                                          </w:rPrChange>
                                        </w:rPr>
                                        <w:t>0.22</w:t>
                                      </w:r>
                                    </w:ins>
                                    <w:del w:id="4248" w:author="Maino Vieytes, Christian (NIH/NIA/IRP) [F]" w:date="2023-11-15T15:54:00Z">
                                      <w:r w:rsidRPr="0049435F" w:rsidDel="00A12FDA">
                                        <w:rPr>
                                          <w:rFonts w:ascii="Times New Roman" w:hAnsi="Times New Roman" w:cs="Times New Roman"/>
                                          <w:sz w:val="18"/>
                                          <w:szCs w:val="18"/>
                                          <w:rPrChange w:id="4249" w:author="Maino Vieytes, Christian (NIH/NIA/IRP) [F]" w:date="2023-11-16T09:36:00Z">
                                            <w:rPr>
                                              <w:rFonts w:ascii="Times New Roman" w:hAnsi="Times New Roman" w:cs="Times New Roman"/>
                                              <w:sz w:val="20"/>
                                              <w:szCs w:val="20"/>
                                            </w:rPr>
                                          </w:rPrChange>
                                        </w:rPr>
                                        <w:delText>0.46</w:delText>
                                      </w:r>
                                    </w:del>
                                  </w:p>
                                </w:tc>
                                <w:tc>
                                  <w:tcPr>
                                    <w:tcW w:w="1622" w:type="dxa"/>
                                    <w:noWrap/>
                                    <w:vAlign w:val="center"/>
                                    <w:hideMark/>
                                    <w:tcPrChange w:id="4250" w:author="Maino Vieytes, Christian (NIH/NIA/IRP) [F]" w:date="2023-11-16T09:36:00Z">
                                      <w:tcPr>
                                        <w:tcW w:w="1622" w:type="dxa"/>
                                        <w:gridSpan w:val="4"/>
                                        <w:noWrap/>
                                        <w:vAlign w:val="center"/>
                                        <w:hideMark/>
                                      </w:tcPr>
                                    </w:tcPrChange>
                                  </w:tcPr>
                                  <w:p w14:paraId="680E80E2" w14:textId="4FFCD07C" w:rsidR="0049435F" w:rsidRPr="0049435F" w:rsidDel="002B4FE9" w:rsidRDefault="0049435F">
                                    <w:pPr>
                                      <w:jc w:val="center"/>
                                      <w:rPr>
                                        <w:del w:id="4251" w:author="Maino Vieytes, Christian (NIH/NIA/IRP) [F]" w:date="2023-11-15T16:23:00Z"/>
                                        <w:rFonts w:ascii="Times New Roman" w:hAnsi="Times New Roman" w:cs="Times New Roman"/>
                                        <w:sz w:val="18"/>
                                        <w:szCs w:val="18"/>
                                        <w:rPrChange w:id="4252" w:author="Maino Vieytes, Christian (NIH/NIA/IRP) [F]" w:date="2023-11-16T09:36:00Z">
                                          <w:rPr>
                                            <w:del w:id="4253" w:author="Maino Vieytes, Christian (NIH/NIA/IRP) [F]" w:date="2023-11-15T16:23:00Z"/>
                                            <w:rFonts w:ascii="Times New Roman" w:hAnsi="Times New Roman" w:cs="Times New Roman"/>
                                            <w:sz w:val="20"/>
                                            <w:szCs w:val="20"/>
                                          </w:rPr>
                                        </w:rPrChange>
                                      </w:rPr>
                                    </w:pPr>
                                    <w:ins w:id="4254" w:author="Maino Vieytes, Christian (NIH/NIA/IRP) [F]" w:date="2023-11-16T09:36:00Z">
                                      <w:r w:rsidRPr="0049435F">
                                        <w:rPr>
                                          <w:rFonts w:ascii="Times New Roman" w:hAnsi="Times New Roman" w:cs="Times New Roman"/>
                                          <w:color w:val="000000"/>
                                          <w:sz w:val="18"/>
                                          <w:szCs w:val="18"/>
                                          <w:rPrChange w:id="4255" w:author="Maino Vieytes, Christian (NIH/NIA/IRP) [F]" w:date="2023-11-16T09:36:00Z">
                                            <w:rPr>
                                              <w:rFonts w:ascii="Calibri" w:hAnsi="Calibri" w:cs="Calibri"/>
                                              <w:color w:val="000000"/>
                                            </w:rPr>
                                          </w:rPrChange>
                                        </w:rPr>
                                        <w:t>0.88 (0.75-1.02)</w:t>
                                      </w:r>
                                    </w:ins>
                                    <w:del w:id="4256" w:author="Maino Vieytes, Christian (NIH/NIA/IRP) [F]" w:date="2023-11-15T15:54:00Z">
                                      <w:r w:rsidRPr="0049435F" w:rsidDel="00A12FDA">
                                        <w:rPr>
                                          <w:rFonts w:ascii="Times New Roman" w:hAnsi="Times New Roman" w:cs="Times New Roman"/>
                                          <w:sz w:val="18"/>
                                          <w:szCs w:val="18"/>
                                          <w:rPrChange w:id="4257" w:author="Maino Vieytes, Christian (NIH/NIA/IRP) [F]" w:date="2023-11-16T09:36:00Z">
                                            <w:rPr>
                                              <w:rFonts w:ascii="Times New Roman" w:hAnsi="Times New Roman" w:cs="Times New Roman"/>
                                              <w:sz w:val="20"/>
                                              <w:szCs w:val="20"/>
                                            </w:rPr>
                                          </w:rPrChange>
                                        </w:rPr>
                                        <w:delText>1.06 (0.91-1.23)</w:delText>
                                      </w:r>
                                    </w:del>
                                  </w:p>
                                </w:tc>
                                <w:tc>
                                  <w:tcPr>
                                    <w:tcW w:w="1310" w:type="dxa"/>
                                    <w:noWrap/>
                                    <w:vAlign w:val="center"/>
                                    <w:hideMark/>
                                    <w:tcPrChange w:id="4258" w:author="Maino Vieytes, Christian (NIH/NIA/IRP) [F]" w:date="2023-11-16T09:36:00Z">
                                      <w:tcPr>
                                        <w:tcW w:w="1310" w:type="dxa"/>
                                        <w:gridSpan w:val="4"/>
                                        <w:noWrap/>
                                        <w:vAlign w:val="center"/>
                                        <w:hideMark/>
                                      </w:tcPr>
                                    </w:tcPrChange>
                                  </w:tcPr>
                                  <w:p w14:paraId="0F734B46" w14:textId="41BB2A9F" w:rsidR="0049435F" w:rsidRPr="0049435F" w:rsidDel="002B4FE9" w:rsidRDefault="0049435F">
                                    <w:pPr>
                                      <w:jc w:val="center"/>
                                      <w:rPr>
                                        <w:del w:id="4259" w:author="Maino Vieytes, Christian (NIH/NIA/IRP) [F]" w:date="2023-11-15T16:23:00Z"/>
                                        <w:rFonts w:ascii="Times New Roman" w:hAnsi="Times New Roman" w:cs="Times New Roman"/>
                                        <w:sz w:val="18"/>
                                        <w:szCs w:val="18"/>
                                        <w:rPrChange w:id="4260" w:author="Maino Vieytes, Christian (NIH/NIA/IRP) [F]" w:date="2023-11-16T09:36:00Z">
                                          <w:rPr>
                                            <w:del w:id="4261" w:author="Maino Vieytes, Christian (NIH/NIA/IRP) [F]" w:date="2023-11-15T16:23:00Z"/>
                                            <w:rFonts w:ascii="Times New Roman" w:hAnsi="Times New Roman" w:cs="Times New Roman"/>
                                            <w:sz w:val="20"/>
                                            <w:szCs w:val="20"/>
                                          </w:rPr>
                                        </w:rPrChange>
                                      </w:rPr>
                                    </w:pPr>
                                    <w:ins w:id="4262" w:author="Maino Vieytes, Christian (NIH/NIA/IRP) [F]" w:date="2023-11-16T09:36:00Z">
                                      <w:r w:rsidRPr="0049435F">
                                        <w:rPr>
                                          <w:rFonts w:ascii="Times New Roman" w:hAnsi="Times New Roman" w:cs="Times New Roman"/>
                                          <w:color w:val="000000"/>
                                          <w:sz w:val="18"/>
                                          <w:szCs w:val="18"/>
                                          <w:rPrChange w:id="4263" w:author="Maino Vieytes, Christian (NIH/NIA/IRP) [F]" w:date="2023-11-16T09:36:00Z">
                                            <w:rPr>
                                              <w:rFonts w:ascii="Calibri" w:hAnsi="Calibri" w:cs="Calibri"/>
                                              <w:color w:val="000000"/>
                                            </w:rPr>
                                          </w:rPrChange>
                                        </w:rPr>
                                        <w:t>0.42</w:t>
                                      </w:r>
                                    </w:ins>
                                    <w:del w:id="4264" w:author="Maino Vieytes, Christian (NIH/NIA/IRP) [F]" w:date="2023-11-15T15:54:00Z">
                                      <w:r w:rsidRPr="0049435F" w:rsidDel="00A12FDA">
                                        <w:rPr>
                                          <w:rFonts w:ascii="Times New Roman" w:hAnsi="Times New Roman" w:cs="Times New Roman"/>
                                          <w:color w:val="000000"/>
                                          <w:sz w:val="18"/>
                                          <w:szCs w:val="18"/>
                                          <w:rPrChange w:id="4265" w:author="Maino Vieytes, Christian (NIH/NIA/IRP) [F]" w:date="2023-11-16T09:36:00Z">
                                            <w:rPr>
                                              <w:rFonts w:ascii="Times New Roman" w:hAnsi="Times New Roman" w:cs="Times New Roman"/>
                                              <w:color w:val="000000"/>
                                              <w:sz w:val="20"/>
                                              <w:szCs w:val="20"/>
                                            </w:rPr>
                                          </w:rPrChange>
                                        </w:rPr>
                                        <w:delText>0.97</w:delText>
                                      </w:r>
                                    </w:del>
                                  </w:p>
                                </w:tc>
                              </w:tr>
                              <w:tr w:rsidR="0049435F" w:rsidRPr="0049435F" w:rsidDel="002B4FE9" w14:paraId="794ED8CF" w14:textId="622E8843" w:rsidTr="0049435F">
                                <w:tblPrEx>
                                  <w:tblPrExChange w:id="4266" w:author="Maino Vieytes, Christian (NIH/NIA/IRP) [F]" w:date="2023-11-16T09:36:00Z">
                                    <w:tblPrEx>
                                      <w:tblW w:w="15091" w:type="dxa"/>
                                    </w:tblPrEx>
                                  </w:tblPrExChange>
                                </w:tblPrEx>
                                <w:trPr>
                                  <w:trHeight w:val="320"/>
                                  <w:del w:id="4267" w:author="Maino Vieytes, Christian (NIH/NIA/IRP) [F]" w:date="2023-11-15T16:23:00Z"/>
                                  <w:trPrChange w:id="4268" w:author="Maino Vieytes, Christian (NIH/NIA/IRP) [F]" w:date="2023-11-16T09:36:00Z">
                                    <w:trPr>
                                      <w:gridAfter w:val="0"/>
                                      <w:trHeight w:val="320"/>
                                    </w:trPr>
                                  </w:trPrChange>
                                </w:trPr>
                                <w:tc>
                                  <w:tcPr>
                                    <w:tcW w:w="2317" w:type="dxa"/>
                                    <w:noWrap/>
                                    <w:vAlign w:val="center"/>
                                    <w:hideMark/>
                                    <w:tcPrChange w:id="4269" w:author="Maino Vieytes, Christian (NIH/NIA/IRP) [F]" w:date="2023-11-16T09:36:00Z">
                                      <w:tcPr>
                                        <w:tcW w:w="2317" w:type="dxa"/>
                                        <w:noWrap/>
                                        <w:vAlign w:val="center"/>
                                        <w:hideMark/>
                                      </w:tcPr>
                                    </w:tcPrChange>
                                  </w:tcPr>
                                  <w:p w14:paraId="1C5E1DE4" w14:textId="5D595428" w:rsidR="0049435F" w:rsidRPr="008A6C8D" w:rsidDel="002B4FE9" w:rsidRDefault="0049435F">
                                    <w:pPr>
                                      <w:jc w:val="center"/>
                                      <w:rPr>
                                        <w:del w:id="4270" w:author="Maino Vieytes, Christian (NIH/NIA/IRP) [F]" w:date="2023-11-15T16:23:00Z"/>
                                        <w:rFonts w:ascii="Times New Roman" w:hAnsi="Times New Roman" w:cs="Times New Roman"/>
                                        <w:sz w:val="18"/>
                                        <w:szCs w:val="18"/>
                                        <w:rPrChange w:id="4271" w:author="Maino Vieytes, Christian (NIH/NIA/IRP) [F]" w:date="2023-11-15T15:57:00Z">
                                          <w:rPr>
                                            <w:del w:id="4272" w:author="Maino Vieytes, Christian (NIH/NIA/IRP) [F]" w:date="2023-11-15T16:23:00Z"/>
                                            <w:rFonts w:ascii="Times New Roman" w:hAnsi="Times New Roman" w:cs="Times New Roman"/>
                                            <w:sz w:val="20"/>
                                            <w:szCs w:val="20"/>
                                          </w:rPr>
                                        </w:rPrChange>
                                      </w:rPr>
                                      <w:pPrChange w:id="4273" w:author="Maino Vieytes, Christian (NIH/NIA/IRP) [F]" w:date="2023-11-16T09:36:00Z">
                                        <w:pPr/>
                                      </w:pPrChange>
                                    </w:pPr>
                                    <w:del w:id="4274" w:author="Maino Vieytes, Christian (NIH/NIA/IRP) [F]" w:date="2023-11-15T16:23:00Z">
                                      <w:r w:rsidRPr="008A6C8D" w:rsidDel="002B4FE9">
                                        <w:rPr>
                                          <w:rFonts w:ascii="Times New Roman" w:hAnsi="Times New Roman" w:cs="Times New Roman"/>
                                          <w:sz w:val="18"/>
                                          <w:szCs w:val="18"/>
                                          <w:rPrChange w:id="4275"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4276"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4277" w:author="Maino Vieytes, Christian (NIH/NIA/IRP) [F]" w:date="2023-11-16T09:36:00Z">
                                      <w:tcPr>
                                        <w:tcW w:w="936" w:type="dxa"/>
                                        <w:noWrap/>
                                        <w:vAlign w:val="center"/>
                                        <w:hideMark/>
                                      </w:tcPr>
                                    </w:tcPrChange>
                                  </w:tcPr>
                                  <w:p w14:paraId="61AD6F9F" w14:textId="445EF05A" w:rsidR="0049435F" w:rsidRPr="0049435F" w:rsidDel="002B4FE9" w:rsidRDefault="0049435F">
                                    <w:pPr>
                                      <w:jc w:val="center"/>
                                      <w:rPr>
                                        <w:del w:id="4278" w:author="Maino Vieytes, Christian (NIH/NIA/IRP) [F]" w:date="2023-11-15T16:23:00Z"/>
                                        <w:rFonts w:ascii="Times New Roman" w:hAnsi="Times New Roman" w:cs="Times New Roman"/>
                                        <w:sz w:val="18"/>
                                        <w:szCs w:val="18"/>
                                        <w:rPrChange w:id="4279" w:author="Maino Vieytes, Christian (NIH/NIA/IRP) [F]" w:date="2023-11-16T09:36:00Z">
                                          <w:rPr>
                                            <w:del w:id="4280" w:author="Maino Vieytes, Christian (NIH/NIA/IRP) [F]" w:date="2023-11-15T16:23:00Z"/>
                                            <w:rFonts w:ascii="Times New Roman" w:hAnsi="Times New Roman" w:cs="Times New Roman"/>
                                            <w:sz w:val="20"/>
                                            <w:szCs w:val="20"/>
                                          </w:rPr>
                                        </w:rPrChange>
                                      </w:rPr>
                                    </w:pPr>
                                    <w:ins w:id="4281" w:author="Maino Vieytes, Christian (NIH/NIA/IRP) [F]" w:date="2023-11-16T09:36:00Z">
                                      <w:r w:rsidRPr="0049435F">
                                        <w:rPr>
                                          <w:rFonts w:ascii="Times New Roman" w:hAnsi="Times New Roman" w:cs="Times New Roman"/>
                                          <w:color w:val="000000"/>
                                          <w:sz w:val="18"/>
                                          <w:szCs w:val="18"/>
                                          <w:rPrChange w:id="4282" w:author="Maino Vieytes, Christian (NIH/NIA/IRP) [F]" w:date="2023-11-16T09:36:00Z">
                                            <w:rPr>
                                              <w:rFonts w:ascii="Calibri" w:hAnsi="Calibri" w:cs="Calibri"/>
                                              <w:color w:val="000000"/>
                                            </w:rPr>
                                          </w:rPrChange>
                                        </w:rPr>
                                        <w:t>1745</w:t>
                                      </w:r>
                                    </w:ins>
                                    <w:del w:id="4283" w:author="Maino Vieytes, Christian (NIH/NIA/IRP) [F]" w:date="2023-11-15T15:54:00Z">
                                      <w:r w:rsidRPr="0049435F" w:rsidDel="00A12FDA">
                                        <w:rPr>
                                          <w:rFonts w:ascii="Times New Roman" w:hAnsi="Times New Roman" w:cs="Times New Roman"/>
                                          <w:sz w:val="18"/>
                                          <w:szCs w:val="18"/>
                                          <w:rPrChange w:id="4284"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4285" w:author="Maino Vieytes, Christian (NIH/NIA/IRP) [F]" w:date="2023-11-16T09:36:00Z">
                                      <w:tcPr>
                                        <w:tcW w:w="846" w:type="dxa"/>
                                        <w:gridSpan w:val="2"/>
                                        <w:noWrap/>
                                        <w:vAlign w:val="center"/>
                                        <w:hideMark/>
                                      </w:tcPr>
                                    </w:tcPrChange>
                                  </w:tcPr>
                                  <w:p w14:paraId="559FFEA7" w14:textId="09377754" w:rsidR="0049435F" w:rsidRPr="0049435F" w:rsidDel="002B4FE9" w:rsidRDefault="0049435F">
                                    <w:pPr>
                                      <w:jc w:val="center"/>
                                      <w:rPr>
                                        <w:del w:id="4286" w:author="Maino Vieytes, Christian (NIH/NIA/IRP) [F]" w:date="2023-11-15T16:23:00Z"/>
                                        <w:rFonts w:ascii="Times New Roman" w:hAnsi="Times New Roman" w:cs="Times New Roman"/>
                                        <w:sz w:val="18"/>
                                        <w:szCs w:val="18"/>
                                        <w:rPrChange w:id="4287" w:author="Maino Vieytes, Christian (NIH/NIA/IRP) [F]" w:date="2023-11-16T09:36:00Z">
                                          <w:rPr>
                                            <w:del w:id="4288" w:author="Maino Vieytes, Christian (NIH/NIA/IRP) [F]" w:date="2023-11-15T16:23:00Z"/>
                                            <w:rFonts w:ascii="Times New Roman" w:hAnsi="Times New Roman" w:cs="Times New Roman"/>
                                            <w:sz w:val="20"/>
                                            <w:szCs w:val="20"/>
                                          </w:rPr>
                                        </w:rPrChange>
                                      </w:rPr>
                                    </w:pPr>
                                    <w:ins w:id="4289" w:author="Maino Vieytes, Christian (NIH/NIA/IRP) [F]" w:date="2023-11-16T09:36:00Z">
                                      <w:r w:rsidRPr="0049435F">
                                        <w:rPr>
                                          <w:rFonts w:ascii="Times New Roman" w:hAnsi="Times New Roman" w:cs="Times New Roman"/>
                                          <w:color w:val="000000"/>
                                          <w:sz w:val="18"/>
                                          <w:szCs w:val="18"/>
                                          <w:rPrChange w:id="4290" w:author="Maino Vieytes, Christian (NIH/NIA/IRP) [F]" w:date="2023-11-16T09:36:00Z">
                                            <w:rPr>
                                              <w:rFonts w:ascii="Calibri" w:hAnsi="Calibri" w:cs="Calibri"/>
                                              <w:color w:val="000000"/>
                                            </w:rPr>
                                          </w:rPrChange>
                                        </w:rPr>
                                        <w:t>1.00</w:t>
                                      </w:r>
                                    </w:ins>
                                    <w:del w:id="4291" w:author="Maino Vieytes, Christian (NIH/NIA/IRP) [F]" w:date="2023-11-15T15:54:00Z">
                                      <w:r w:rsidRPr="0049435F" w:rsidDel="00A12FDA">
                                        <w:rPr>
                                          <w:rFonts w:ascii="Times New Roman" w:hAnsi="Times New Roman" w:cs="Times New Roman"/>
                                          <w:sz w:val="18"/>
                                          <w:szCs w:val="18"/>
                                          <w:rPrChange w:id="4292"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4293" w:author="Maino Vieytes, Christian (NIH/NIA/IRP) [F]" w:date="2023-11-16T09:36:00Z">
                                      <w:tcPr>
                                        <w:tcW w:w="1616" w:type="dxa"/>
                                        <w:gridSpan w:val="2"/>
                                        <w:noWrap/>
                                        <w:vAlign w:val="center"/>
                                        <w:hideMark/>
                                      </w:tcPr>
                                    </w:tcPrChange>
                                  </w:tcPr>
                                  <w:p w14:paraId="75F928FA" w14:textId="2C215BA3" w:rsidR="0049435F" w:rsidRPr="0049435F" w:rsidDel="002B4FE9" w:rsidRDefault="0049435F">
                                    <w:pPr>
                                      <w:jc w:val="center"/>
                                      <w:rPr>
                                        <w:del w:id="4294" w:author="Maino Vieytes, Christian (NIH/NIA/IRP) [F]" w:date="2023-11-15T16:23:00Z"/>
                                        <w:rFonts w:ascii="Times New Roman" w:hAnsi="Times New Roman" w:cs="Times New Roman"/>
                                        <w:sz w:val="18"/>
                                        <w:szCs w:val="18"/>
                                        <w:rPrChange w:id="4295" w:author="Maino Vieytes, Christian (NIH/NIA/IRP) [F]" w:date="2023-11-16T09:36:00Z">
                                          <w:rPr>
                                            <w:del w:id="4296" w:author="Maino Vieytes, Christian (NIH/NIA/IRP) [F]" w:date="2023-11-15T16:23:00Z"/>
                                            <w:rFonts w:ascii="Times New Roman" w:hAnsi="Times New Roman" w:cs="Times New Roman"/>
                                            <w:sz w:val="20"/>
                                            <w:szCs w:val="20"/>
                                          </w:rPr>
                                        </w:rPrChange>
                                      </w:rPr>
                                    </w:pPr>
                                    <w:ins w:id="4297" w:author="Maino Vieytes, Christian (NIH/NIA/IRP) [F]" w:date="2023-11-16T09:36:00Z">
                                      <w:r w:rsidRPr="0049435F">
                                        <w:rPr>
                                          <w:rFonts w:ascii="Times New Roman" w:hAnsi="Times New Roman" w:cs="Times New Roman"/>
                                          <w:color w:val="000000"/>
                                          <w:sz w:val="18"/>
                                          <w:szCs w:val="18"/>
                                          <w:rPrChange w:id="4298" w:author="Maino Vieytes, Christian (NIH/NIA/IRP) [F]" w:date="2023-11-16T09:36:00Z">
                                            <w:rPr>
                                              <w:rFonts w:ascii="Calibri" w:hAnsi="Calibri" w:cs="Calibri"/>
                                              <w:color w:val="000000"/>
                                            </w:rPr>
                                          </w:rPrChange>
                                        </w:rPr>
                                        <w:t>0.98 (0.64-1.51)</w:t>
                                      </w:r>
                                    </w:ins>
                                    <w:del w:id="4299" w:author="Maino Vieytes, Christian (NIH/NIA/IRP) [F]" w:date="2023-11-15T15:54:00Z">
                                      <w:r w:rsidRPr="0049435F" w:rsidDel="00A12FDA">
                                        <w:rPr>
                                          <w:rFonts w:ascii="Times New Roman" w:hAnsi="Times New Roman" w:cs="Times New Roman"/>
                                          <w:sz w:val="18"/>
                                          <w:szCs w:val="18"/>
                                          <w:rPrChange w:id="4300" w:author="Maino Vieytes, Christian (NIH/NIA/IRP) [F]" w:date="2023-11-16T09:36:00Z">
                                            <w:rPr>
                                              <w:rFonts w:ascii="Times New Roman" w:hAnsi="Times New Roman" w:cs="Times New Roman"/>
                                              <w:sz w:val="20"/>
                                              <w:szCs w:val="20"/>
                                            </w:rPr>
                                          </w:rPrChange>
                                        </w:rPr>
                                        <w:delText>1.21 (0.90-1.62)</w:delText>
                                      </w:r>
                                    </w:del>
                                  </w:p>
                                </w:tc>
                                <w:tc>
                                  <w:tcPr>
                                    <w:tcW w:w="1716" w:type="dxa"/>
                                    <w:noWrap/>
                                    <w:vAlign w:val="center"/>
                                    <w:hideMark/>
                                    <w:tcPrChange w:id="4301" w:author="Maino Vieytes, Christian (NIH/NIA/IRP) [F]" w:date="2023-11-16T09:36:00Z">
                                      <w:tcPr>
                                        <w:tcW w:w="1716" w:type="dxa"/>
                                        <w:gridSpan w:val="2"/>
                                        <w:noWrap/>
                                        <w:vAlign w:val="center"/>
                                        <w:hideMark/>
                                      </w:tcPr>
                                    </w:tcPrChange>
                                  </w:tcPr>
                                  <w:p w14:paraId="72A5F6A1" w14:textId="29DF7BA4" w:rsidR="0049435F" w:rsidRPr="0049435F" w:rsidDel="002B4FE9" w:rsidRDefault="0049435F">
                                    <w:pPr>
                                      <w:jc w:val="center"/>
                                      <w:rPr>
                                        <w:del w:id="4302" w:author="Maino Vieytes, Christian (NIH/NIA/IRP) [F]" w:date="2023-11-15T16:23:00Z"/>
                                        <w:rFonts w:ascii="Times New Roman" w:hAnsi="Times New Roman" w:cs="Times New Roman"/>
                                        <w:sz w:val="18"/>
                                        <w:szCs w:val="18"/>
                                        <w:rPrChange w:id="4303" w:author="Maino Vieytes, Christian (NIH/NIA/IRP) [F]" w:date="2023-11-16T09:36:00Z">
                                          <w:rPr>
                                            <w:del w:id="4304" w:author="Maino Vieytes, Christian (NIH/NIA/IRP) [F]" w:date="2023-11-15T16:23:00Z"/>
                                            <w:rFonts w:ascii="Times New Roman" w:hAnsi="Times New Roman" w:cs="Times New Roman"/>
                                            <w:sz w:val="20"/>
                                            <w:szCs w:val="20"/>
                                          </w:rPr>
                                        </w:rPrChange>
                                      </w:rPr>
                                    </w:pPr>
                                    <w:ins w:id="4305" w:author="Maino Vieytes, Christian (NIH/NIA/IRP) [F]" w:date="2023-11-16T09:36:00Z">
                                      <w:r w:rsidRPr="0049435F">
                                        <w:rPr>
                                          <w:rFonts w:ascii="Times New Roman" w:hAnsi="Times New Roman" w:cs="Times New Roman"/>
                                          <w:color w:val="000000"/>
                                          <w:sz w:val="18"/>
                                          <w:szCs w:val="18"/>
                                          <w:rPrChange w:id="4306" w:author="Maino Vieytes, Christian (NIH/NIA/IRP) [F]" w:date="2023-11-16T09:36:00Z">
                                            <w:rPr>
                                              <w:rFonts w:ascii="Calibri" w:hAnsi="Calibri" w:cs="Calibri"/>
                                              <w:color w:val="000000"/>
                                            </w:rPr>
                                          </w:rPrChange>
                                        </w:rPr>
                                        <w:t>0.87 (0.60-1.26)</w:t>
                                      </w:r>
                                    </w:ins>
                                    <w:del w:id="4307" w:author="Maino Vieytes, Christian (NIH/NIA/IRP) [F]" w:date="2023-11-15T15:54:00Z">
                                      <w:r w:rsidRPr="0049435F" w:rsidDel="00A12FDA">
                                        <w:rPr>
                                          <w:rFonts w:ascii="Times New Roman" w:hAnsi="Times New Roman" w:cs="Times New Roman"/>
                                          <w:sz w:val="18"/>
                                          <w:szCs w:val="18"/>
                                          <w:rPrChange w:id="4308" w:author="Maino Vieytes, Christian (NIH/NIA/IRP) [F]" w:date="2023-11-16T09:36:00Z">
                                            <w:rPr>
                                              <w:rFonts w:ascii="Times New Roman" w:hAnsi="Times New Roman" w:cs="Times New Roman"/>
                                              <w:sz w:val="20"/>
                                              <w:szCs w:val="20"/>
                                            </w:rPr>
                                          </w:rPrChange>
                                        </w:rPr>
                                        <w:delText>1.05 (0.76-1.44)</w:delText>
                                      </w:r>
                                    </w:del>
                                  </w:p>
                                </w:tc>
                                <w:tc>
                                  <w:tcPr>
                                    <w:tcW w:w="1716" w:type="dxa"/>
                                    <w:noWrap/>
                                    <w:vAlign w:val="center"/>
                                    <w:hideMark/>
                                    <w:tcPrChange w:id="4309" w:author="Maino Vieytes, Christian (NIH/NIA/IRP) [F]" w:date="2023-11-16T09:36:00Z">
                                      <w:tcPr>
                                        <w:tcW w:w="1716" w:type="dxa"/>
                                        <w:gridSpan w:val="2"/>
                                        <w:noWrap/>
                                        <w:vAlign w:val="center"/>
                                        <w:hideMark/>
                                      </w:tcPr>
                                    </w:tcPrChange>
                                  </w:tcPr>
                                  <w:p w14:paraId="63F36969" w14:textId="27471C46" w:rsidR="0049435F" w:rsidRPr="0049435F" w:rsidDel="002B4FE9" w:rsidRDefault="0049435F">
                                    <w:pPr>
                                      <w:jc w:val="center"/>
                                      <w:rPr>
                                        <w:del w:id="4310" w:author="Maino Vieytes, Christian (NIH/NIA/IRP) [F]" w:date="2023-11-15T16:23:00Z"/>
                                        <w:rFonts w:ascii="Times New Roman" w:hAnsi="Times New Roman" w:cs="Times New Roman"/>
                                        <w:sz w:val="18"/>
                                        <w:szCs w:val="18"/>
                                        <w:rPrChange w:id="4311" w:author="Maino Vieytes, Christian (NIH/NIA/IRP) [F]" w:date="2023-11-16T09:36:00Z">
                                          <w:rPr>
                                            <w:del w:id="4312" w:author="Maino Vieytes, Christian (NIH/NIA/IRP) [F]" w:date="2023-11-15T16:23:00Z"/>
                                            <w:rFonts w:ascii="Times New Roman" w:hAnsi="Times New Roman" w:cs="Times New Roman"/>
                                            <w:sz w:val="20"/>
                                            <w:szCs w:val="20"/>
                                          </w:rPr>
                                        </w:rPrChange>
                                      </w:rPr>
                                    </w:pPr>
                                    <w:ins w:id="4313" w:author="Maino Vieytes, Christian (NIH/NIA/IRP) [F]" w:date="2023-11-16T09:36:00Z">
                                      <w:r w:rsidRPr="0049435F">
                                        <w:rPr>
                                          <w:rFonts w:ascii="Times New Roman" w:hAnsi="Times New Roman" w:cs="Times New Roman"/>
                                          <w:color w:val="000000"/>
                                          <w:sz w:val="18"/>
                                          <w:szCs w:val="18"/>
                                          <w:rPrChange w:id="4314" w:author="Maino Vieytes, Christian (NIH/NIA/IRP) [F]" w:date="2023-11-16T09:36:00Z">
                                            <w:rPr>
                                              <w:rFonts w:ascii="Calibri" w:hAnsi="Calibri" w:cs="Calibri"/>
                                              <w:color w:val="000000"/>
                                            </w:rPr>
                                          </w:rPrChange>
                                        </w:rPr>
                                        <w:t>0.88 (0.62-1.27)</w:t>
                                      </w:r>
                                    </w:ins>
                                    <w:del w:id="4315" w:author="Maino Vieytes, Christian (NIH/NIA/IRP) [F]" w:date="2023-11-15T15:54:00Z">
                                      <w:r w:rsidRPr="0049435F" w:rsidDel="00A12FDA">
                                        <w:rPr>
                                          <w:rFonts w:ascii="Times New Roman" w:hAnsi="Times New Roman" w:cs="Times New Roman"/>
                                          <w:sz w:val="18"/>
                                          <w:szCs w:val="18"/>
                                          <w:rPrChange w:id="4316" w:author="Maino Vieytes, Christian (NIH/NIA/IRP) [F]" w:date="2023-11-16T09:36:00Z">
                                            <w:rPr>
                                              <w:rFonts w:ascii="Times New Roman" w:hAnsi="Times New Roman" w:cs="Times New Roman"/>
                                              <w:sz w:val="20"/>
                                              <w:szCs w:val="20"/>
                                            </w:rPr>
                                          </w:rPrChange>
                                        </w:rPr>
                                        <w:delText>1.25 (0.90-1.73)</w:delText>
                                      </w:r>
                                    </w:del>
                                  </w:p>
                                </w:tc>
                                <w:tc>
                                  <w:tcPr>
                                    <w:tcW w:w="1816" w:type="dxa"/>
                                    <w:noWrap/>
                                    <w:vAlign w:val="center"/>
                                    <w:hideMark/>
                                    <w:tcPrChange w:id="4317" w:author="Maino Vieytes, Christian (NIH/NIA/IRP) [F]" w:date="2023-11-16T09:36:00Z">
                                      <w:tcPr>
                                        <w:tcW w:w="1816" w:type="dxa"/>
                                        <w:gridSpan w:val="2"/>
                                        <w:noWrap/>
                                        <w:vAlign w:val="center"/>
                                        <w:hideMark/>
                                      </w:tcPr>
                                    </w:tcPrChange>
                                  </w:tcPr>
                                  <w:p w14:paraId="0C1FC2C8" w14:textId="1E767F5E" w:rsidR="0049435F" w:rsidRPr="0049435F" w:rsidDel="002B4FE9" w:rsidRDefault="0049435F">
                                    <w:pPr>
                                      <w:jc w:val="center"/>
                                      <w:rPr>
                                        <w:del w:id="4318" w:author="Maino Vieytes, Christian (NIH/NIA/IRP) [F]" w:date="2023-11-15T16:23:00Z"/>
                                        <w:rFonts w:ascii="Times New Roman" w:hAnsi="Times New Roman" w:cs="Times New Roman"/>
                                        <w:sz w:val="18"/>
                                        <w:szCs w:val="18"/>
                                        <w:rPrChange w:id="4319" w:author="Maino Vieytes, Christian (NIH/NIA/IRP) [F]" w:date="2023-11-16T09:36:00Z">
                                          <w:rPr>
                                            <w:del w:id="4320" w:author="Maino Vieytes, Christian (NIH/NIA/IRP) [F]" w:date="2023-11-15T16:23:00Z"/>
                                            <w:rFonts w:ascii="Times New Roman" w:hAnsi="Times New Roman" w:cs="Times New Roman"/>
                                            <w:sz w:val="20"/>
                                            <w:szCs w:val="20"/>
                                          </w:rPr>
                                        </w:rPrChange>
                                      </w:rPr>
                                    </w:pPr>
                                    <w:ins w:id="4321" w:author="Maino Vieytes, Christian (NIH/NIA/IRP) [F]" w:date="2023-11-16T09:36:00Z">
                                      <w:r w:rsidRPr="0049435F">
                                        <w:rPr>
                                          <w:rFonts w:ascii="Times New Roman" w:hAnsi="Times New Roman" w:cs="Times New Roman"/>
                                          <w:color w:val="000000"/>
                                          <w:sz w:val="18"/>
                                          <w:szCs w:val="18"/>
                                          <w:rPrChange w:id="4322" w:author="Maino Vieytes, Christian (NIH/NIA/IRP) [F]" w:date="2023-11-16T09:36: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4323" w:author="Maino Vieytes, Christian (NIH/NIA/IRP) [F]" w:date="2023-11-16T09:36:00Z">
                                            <w:rPr>
                                              <w:rFonts w:ascii="Calibri" w:hAnsi="Calibri" w:cs="Calibri"/>
                                              <w:color w:val="000000"/>
                                            </w:rPr>
                                          </w:rPrChange>
                                        </w:rPr>
                                        <w:t>97)*</w:t>
                                      </w:r>
                                    </w:ins>
                                    <w:proofErr w:type="gramEnd"/>
                                    <w:del w:id="4324" w:author="Maino Vieytes, Christian (NIH/NIA/IRP) [F]" w:date="2023-11-15T15:54:00Z">
                                      <w:r w:rsidRPr="0049435F" w:rsidDel="00A12FDA">
                                        <w:rPr>
                                          <w:rFonts w:ascii="Times New Roman" w:hAnsi="Times New Roman" w:cs="Times New Roman"/>
                                          <w:sz w:val="18"/>
                                          <w:szCs w:val="18"/>
                                          <w:rPrChange w:id="4325" w:author="Maino Vieytes, Christian (NIH/NIA/IRP) [F]" w:date="2023-11-16T09:36:00Z">
                                            <w:rPr>
                                              <w:rFonts w:ascii="Times New Roman" w:hAnsi="Times New Roman" w:cs="Times New Roman"/>
                                              <w:sz w:val="20"/>
                                              <w:szCs w:val="20"/>
                                            </w:rPr>
                                          </w:rPrChange>
                                        </w:rPr>
                                        <w:delText>2.17 (1.45-3.24)**</w:delText>
                                      </w:r>
                                    </w:del>
                                  </w:p>
                                </w:tc>
                                <w:tc>
                                  <w:tcPr>
                                    <w:tcW w:w="1196" w:type="dxa"/>
                                    <w:noWrap/>
                                    <w:vAlign w:val="center"/>
                                    <w:hideMark/>
                                    <w:tcPrChange w:id="4326" w:author="Maino Vieytes, Christian (NIH/NIA/IRP) [F]" w:date="2023-11-16T09:36:00Z">
                                      <w:tcPr>
                                        <w:tcW w:w="1196" w:type="dxa"/>
                                        <w:gridSpan w:val="4"/>
                                        <w:noWrap/>
                                        <w:vAlign w:val="center"/>
                                        <w:hideMark/>
                                      </w:tcPr>
                                    </w:tcPrChange>
                                  </w:tcPr>
                                  <w:p w14:paraId="398019C5" w14:textId="1A5C4FEE" w:rsidR="0049435F" w:rsidRPr="0049435F" w:rsidDel="002B4FE9" w:rsidRDefault="0049435F">
                                    <w:pPr>
                                      <w:jc w:val="center"/>
                                      <w:rPr>
                                        <w:del w:id="4327" w:author="Maino Vieytes, Christian (NIH/NIA/IRP) [F]" w:date="2023-11-15T16:23:00Z"/>
                                        <w:rFonts w:ascii="Times New Roman" w:hAnsi="Times New Roman" w:cs="Times New Roman"/>
                                        <w:sz w:val="18"/>
                                        <w:szCs w:val="18"/>
                                        <w:rPrChange w:id="4328" w:author="Maino Vieytes, Christian (NIH/NIA/IRP) [F]" w:date="2023-11-16T09:36:00Z">
                                          <w:rPr>
                                            <w:del w:id="4329" w:author="Maino Vieytes, Christian (NIH/NIA/IRP) [F]" w:date="2023-11-15T16:23:00Z"/>
                                            <w:rFonts w:ascii="Times New Roman" w:hAnsi="Times New Roman" w:cs="Times New Roman"/>
                                            <w:sz w:val="20"/>
                                            <w:szCs w:val="20"/>
                                          </w:rPr>
                                        </w:rPrChange>
                                      </w:rPr>
                                    </w:pPr>
                                    <w:ins w:id="4330" w:author="Maino Vieytes, Christian (NIH/NIA/IRP) [F]" w:date="2023-11-16T09:36:00Z">
                                      <w:r w:rsidRPr="0049435F">
                                        <w:rPr>
                                          <w:rFonts w:ascii="Times New Roman" w:hAnsi="Times New Roman" w:cs="Times New Roman"/>
                                          <w:color w:val="000000"/>
                                          <w:sz w:val="18"/>
                                          <w:szCs w:val="18"/>
                                          <w:rPrChange w:id="4331" w:author="Maino Vieytes, Christian (NIH/NIA/IRP) [F]" w:date="2023-11-16T09:36:00Z">
                                            <w:rPr>
                                              <w:rFonts w:ascii="Calibri" w:hAnsi="Calibri" w:cs="Calibri"/>
                                              <w:color w:val="000000"/>
                                            </w:rPr>
                                          </w:rPrChange>
                                        </w:rPr>
                                        <w:t>0.02*</w:t>
                                      </w:r>
                                    </w:ins>
                                    <w:del w:id="4332" w:author="Maino Vieytes, Christian (NIH/NIA/IRP) [F]" w:date="2023-11-15T15:54:00Z">
                                      <w:r w:rsidRPr="0049435F" w:rsidDel="00A12FDA">
                                        <w:rPr>
                                          <w:rFonts w:ascii="Times New Roman" w:hAnsi="Times New Roman" w:cs="Times New Roman"/>
                                          <w:sz w:val="18"/>
                                          <w:szCs w:val="18"/>
                                          <w:rPrChange w:id="4333" w:author="Maino Vieytes, Christian (NIH/NIA/IRP) [F]" w:date="2023-11-16T09:36:00Z">
                                            <w:rPr>
                                              <w:rFonts w:ascii="Times New Roman" w:hAnsi="Times New Roman" w:cs="Times New Roman"/>
                                              <w:sz w:val="20"/>
                                              <w:szCs w:val="20"/>
                                            </w:rPr>
                                          </w:rPrChange>
                                        </w:rPr>
                                        <w:delText>&lt; 0.01**</w:delText>
                                      </w:r>
                                    </w:del>
                                  </w:p>
                                </w:tc>
                                <w:tc>
                                  <w:tcPr>
                                    <w:tcW w:w="1622" w:type="dxa"/>
                                    <w:noWrap/>
                                    <w:vAlign w:val="center"/>
                                    <w:hideMark/>
                                    <w:tcPrChange w:id="4334" w:author="Maino Vieytes, Christian (NIH/NIA/IRP) [F]" w:date="2023-11-16T09:36:00Z">
                                      <w:tcPr>
                                        <w:tcW w:w="1622" w:type="dxa"/>
                                        <w:gridSpan w:val="4"/>
                                        <w:noWrap/>
                                        <w:vAlign w:val="center"/>
                                        <w:hideMark/>
                                      </w:tcPr>
                                    </w:tcPrChange>
                                  </w:tcPr>
                                  <w:p w14:paraId="02696D5E" w14:textId="76B63251" w:rsidR="0049435F" w:rsidRPr="0049435F" w:rsidDel="002B4FE9" w:rsidRDefault="0049435F">
                                    <w:pPr>
                                      <w:jc w:val="center"/>
                                      <w:rPr>
                                        <w:del w:id="4335" w:author="Maino Vieytes, Christian (NIH/NIA/IRP) [F]" w:date="2023-11-15T16:23:00Z"/>
                                        <w:rFonts w:ascii="Times New Roman" w:hAnsi="Times New Roman" w:cs="Times New Roman"/>
                                        <w:sz w:val="18"/>
                                        <w:szCs w:val="18"/>
                                        <w:rPrChange w:id="4336" w:author="Maino Vieytes, Christian (NIH/NIA/IRP) [F]" w:date="2023-11-16T09:36:00Z">
                                          <w:rPr>
                                            <w:del w:id="4337" w:author="Maino Vieytes, Christian (NIH/NIA/IRP) [F]" w:date="2023-11-15T16:23:00Z"/>
                                            <w:rFonts w:ascii="Times New Roman" w:hAnsi="Times New Roman" w:cs="Times New Roman"/>
                                            <w:sz w:val="20"/>
                                            <w:szCs w:val="20"/>
                                          </w:rPr>
                                        </w:rPrChange>
                                      </w:rPr>
                                    </w:pPr>
                                    <w:ins w:id="4338" w:author="Maino Vieytes, Christian (NIH/NIA/IRP) [F]" w:date="2023-11-16T09:36:00Z">
                                      <w:r w:rsidRPr="0049435F">
                                        <w:rPr>
                                          <w:rFonts w:ascii="Times New Roman" w:hAnsi="Times New Roman" w:cs="Times New Roman"/>
                                          <w:color w:val="000000"/>
                                          <w:sz w:val="18"/>
                                          <w:szCs w:val="18"/>
                                          <w:rPrChange w:id="4339" w:author="Maino Vieytes, Christian (NIH/NIA/IRP) [F]" w:date="2023-11-16T09:36: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4340" w:author="Maino Vieytes, Christian (NIH/NIA/IRP) [F]" w:date="2023-11-16T09:36:00Z">
                                            <w:rPr>
                                              <w:rFonts w:ascii="Calibri" w:hAnsi="Calibri" w:cs="Calibri"/>
                                              <w:color w:val="000000"/>
                                            </w:rPr>
                                          </w:rPrChange>
                                        </w:rPr>
                                        <w:t>99)*</w:t>
                                      </w:r>
                                    </w:ins>
                                    <w:proofErr w:type="gramEnd"/>
                                    <w:del w:id="4341" w:author="Maino Vieytes, Christian (NIH/NIA/IRP) [F]" w:date="2023-11-15T15:54:00Z">
                                      <w:r w:rsidRPr="0049435F" w:rsidDel="00A12FDA">
                                        <w:rPr>
                                          <w:rFonts w:ascii="Times New Roman" w:hAnsi="Times New Roman" w:cs="Times New Roman"/>
                                          <w:sz w:val="18"/>
                                          <w:szCs w:val="18"/>
                                          <w:rPrChange w:id="4342" w:author="Maino Vieytes, Christian (NIH/NIA/IRP) [F]" w:date="2023-11-16T09:36:00Z">
                                            <w:rPr>
                                              <w:rFonts w:ascii="Times New Roman" w:hAnsi="Times New Roman" w:cs="Times New Roman"/>
                                              <w:sz w:val="20"/>
                                              <w:szCs w:val="20"/>
                                            </w:rPr>
                                          </w:rPrChange>
                                        </w:rPr>
                                        <w:delText>1.20 (1.03-1.40)*</w:delText>
                                      </w:r>
                                    </w:del>
                                  </w:p>
                                </w:tc>
                                <w:tc>
                                  <w:tcPr>
                                    <w:tcW w:w="1310" w:type="dxa"/>
                                    <w:noWrap/>
                                    <w:vAlign w:val="center"/>
                                    <w:hideMark/>
                                    <w:tcPrChange w:id="4343" w:author="Maino Vieytes, Christian (NIH/NIA/IRP) [F]" w:date="2023-11-16T09:36:00Z">
                                      <w:tcPr>
                                        <w:tcW w:w="1310" w:type="dxa"/>
                                        <w:gridSpan w:val="4"/>
                                        <w:noWrap/>
                                        <w:vAlign w:val="center"/>
                                        <w:hideMark/>
                                      </w:tcPr>
                                    </w:tcPrChange>
                                  </w:tcPr>
                                  <w:p w14:paraId="2195579D" w14:textId="344D6CCA" w:rsidR="0049435F" w:rsidRPr="0049435F" w:rsidDel="002B4FE9" w:rsidRDefault="0049435F">
                                    <w:pPr>
                                      <w:jc w:val="center"/>
                                      <w:rPr>
                                        <w:del w:id="4344" w:author="Maino Vieytes, Christian (NIH/NIA/IRP) [F]" w:date="2023-11-15T16:23:00Z"/>
                                        <w:rFonts w:ascii="Times New Roman" w:hAnsi="Times New Roman" w:cs="Times New Roman"/>
                                        <w:sz w:val="18"/>
                                        <w:szCs w:val="18"/>
                                        <w:rPrChange w:id="4345" w:author="Maino Vieytes, Christian (NIH/NIA/IRP) [F]" w:date="2023-11-16T09:36:00Z">
                                          <w:rPr>
                                            <w:del w:id="4346" w:author="Maino Vieytes, Christian (NIH/NIA/IRP) [F]" w:date="2023-11-15T16:23:00Z"/>
                                            <w:rFonts w:ascii="Times New Roman" w:hAnsi="Times New Roman" w:cs="Times New Roman"/>
                                            <w:sz w:val="20"/>
                                            <w:szCs w:val="20"/>
                                          </w:rPr>
                                        </w:rPrChange>
                                      </w:rPr>
                                    </w:pPr>
                                    <w:ins w:id="4347" w:author="Maino Vieytes, Christian (NIH/NIA/IRP) [F]" w:date="2023-11-16T09:36:00Z">
                                      <w:r w:rsidRPr="0049435F">
                                        <w:rPr>
                                          <w:rFonts w:ascii="Times New Roman" w:hAnsi="Times New Roman" w:cs="Times New Roman"/>
                                          <w:color w:val="000000"/>
                                          <w:sz w:val="18"/>
                                          <w:szCs w:val="18"/>
                                          <w:rPrChange w:id="4348" w:author="Maino Vieytes, Christian (NIH/NIA/IRP) [F]" w:date="2023-11-16T09:36:00Z">
                                            <w:rPr>
                                              <w:rFonts w:ascii="Calibri" w:hAnsi="Calibri" w:cs="Calibri"/>
                                              <w:color w:val="000000"/>
                                            </w:rPr>
                                          </w:rPrChange>
                                        </w:rPr>
                                        <w:t>0.58</w:t>
                                      </w:r>
                                    </w:ins>
                                    <w:del w:id="4349" w:author="Maino Vieytes, Christian (NIH/NIA/IRP) [F]" w:date="2023-11-15T15:54:00Z">
                                      <w:r w:rsidRPr="0049435F" w:rsidDel="00A12FDA">
                                        <w:rPr>
                                          <w:rFonts w:ascii="Times New Roman" w:hAnsi="Times New Roman" w:cs="Times New Roman"/>
                                          <w:color w:val="000000"/>
                                          <w:sz w:val="18"/>
                                          <w:szCs w:val="18"/>
                                          <w:rPrChange w:id="4350" w:author="Maino Vieytes, Christian (NIH/NIA/IRP) [F]" w:date="2023-11-16T09:36:00Z">
                                            <w:rPr>
                                              <w:rFonts w:ascii="Times New Roman" w:hAnsi="Times New Roman" w:cs="Times New Roman"/>
                                              <w:color w:val="000000"/>
                                              <w:sz w:val="20"/>
                                              <w:szCs w:val="20"/>
                                            </w:rPr>
                                          </w:rPrChange>
                                        </w:rPr>
                                        <w:delText>0.42</w:delText>
                                      </w:r>
                                    </w:del>
                                  </w:p>
                                </w:tc>
                              </w:tr>
                              <w:tr w:rsidR="0049435F" w:rsidRPr="0049435F" w14:paraId="37FAD29C" w14:textId="77777777" w:rsidTr="0049435F">
                                <w:tblPrEx>
                                  <w:tblPrExChange w:id="4351" w:author="Maino Vieytes, Christian (NIH/NIA/IRP) [F]" w:date="2023-11-16T09:39:00Z">
                                    <w:tblPrEx>
                                      <w:tblW w:w="15011" w:type="dxa"/>
                                    </w:tblPrEx>
                                  </w:tblPrExChange>
                                </w:tblPrEx>
                                <w:trPr>
                                  <w:trHeight w:val="320"/>
                                  <w:trPrChange w:id="4352" w:author="Maino Vieytes, Christian (NIH/NIA/IRP) [F]" w:date="2023-11-16T09:39:00Z">
                                    <w:trPr>
                                      <w:gridAfter w:val="0"/>
                                      <w:trHeight w:val="320"/>
                                    </w:trPr>
                                  </w:trPrChange>
                                </w:trPr>
                                <w:tc>
                                  <w:tcPr>
                                    <w:tcW w:w="2317" w:type="dxa"/>
                                    <w:noWrap/>
                                    <w:vAlign w:val="center"/>
                                    <w:hideMark/>
                                    <w:tcPrChange w:id="4353" w:author="Maino Vieytes, Christian (NIH/NIA/IRP) [F]" w:date="2023-11-16T09:39:00Z">
                                      <w:tcPr>
                                        <w:tcW w:w="2317" w:type="dxa"/>
                                        <w:noWrap/>
                                        <w:vAlign w:val="center"/>
                                        <w:hideMark/>
                                      </w:tcPr>
                                    </w:tcPrChange>
                                  </w:tcPr>
                                  <w:p w14:paraId="60E06593" w14:textId="77777777" w:rsidR="0049435F" w:rsidRPr="008A6C8D" w:rsidRDefault="0049435F" w:rsidP="0049435F">
                                    <w:pPr>
                                      <w:rPr>
                                        <w:rFonts w:ascii="Times New Roman" w:hAnsi="Times New Roman" w:cs="Times New Roman"/>
                                        <w:sz w:val="18"/>
                                        <w:szCs w:val="18"/>
                                        <w:rPrChange w:id="435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355"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4356"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357" w:author="Maino Vieytes, Christian (NIH/NIA/IRP) [F]" w:date="2023-11-16T09:39:00Z">
                                      <w:tcPr>
                                        <w:tcW w:w="936" w:type="dxa"/>
                                        <w:noWrap/>
                                        <w:vAlign w:val="center"/>
                                        <w:hideMark/>
                                      </w:tcPr>
                                    </w:tcPrChange>
                                  </w:tcPr>
                                  <w:p w14:paraId="1BA5934B" w14:textId="2AC32F34" w:rsidR="0049435F" w:rsidRPr="0049435F" w:rsidRDefault="0049435F" w:rsidP="0049435F">
                                    <w:pPr>
                                      <w:jc w:val="center"/>
                                      <w:rPr>
                                        <w:rFonts w:ascii="Times New Roman" w:hAnsi="Times New Roman" w:cs="Times New Roman"/>
                                        <w:sz w:val="18"/>
                                        <w:szCs w:val="18"/>
                                        <w:rPrChange w:id="4358" w:author="Maino Vieytes, Christian (NIH/NIA/IRP) [F]" w:date="2023-11-16T09:36:00Z">
                                          <w:rPr>
                                            <w:rFonts w:ascii="Times New Roman" w:hAnsi="Times New Roman" w:cs="Times New Roman"/>
                                            <w:sz w:val="20"/>
                                            <w:szCs w:val="20"/>
                                          </w:rPr>
                                        </w:rPrChange>
                                      </w:rPr>
                                    </w:pPr>
                                    <w:ins w:id="4359" w:author="Maino Vieytes, Christian (NIH/NIA/IRP) [F]" w:date="2023-11-16T09:36:00Z">
                                      <w:r w:rsidRPr="0049435F">
                                        <w:rPr>
                                          <w:rFonts w:ascii="Times New Roman" w:hAnsi="Times New Roman" w:cs="Times New Roman"/>
                                          <w:color w:val="000000"/>
                                          <w:sz w:val="18"/>
                                          <w:szCs w:val="18"/>
                                          <w:rPrChange w:id="4360" w:author="Maino Vieytes, Christian (NIH/NIA/IRP) [F]" w:date="2023-11-16T09:36:00Z">
                                            <w:rPr>
                                              <w:rFonts w:ascii="Calibri" w:hAnsi="Calibri" w:cs="Calibri"/>
                                              <w:color w:val="000000"/>
                                            </w:rPr>
                                          </w:rPrChange>
                                        </w:rPr>
                                        <w:t>1745</w:t>
                                      </w:r>
                                    </w:ins>
                                    <w:del w:id="4361" w:author="Maino Vieytes, Christian (NIH/NIA/IRP) [F]" w:date="2023-11-15T15:54:00Z">
                                      <w:r w:rsidRPr="0049435F" w:rsidDel="00A12FDA">
                                        <w:rPr>
                                          <w:rFonts w:ascii="Times New Roman" w:hAnsi="Times New Roman" w:cs="Times New Roman"/>
                                          <w:sz w:val="18"/>
                                          <w:szCs w:val="18"/>
                                          <w:rPrChange w:id="4362"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4363" w:author="Maino Vieytes, Christian (NIH/NIA/IRP) [F]" w:date="2023-11-16T09:39:00Z">
                                      <w:tcPr>
                                        <w:tcW w:w="846" w:type="dxa"/>
                                        <w:gridSpan w:val="2"/>
                                        <w:noWrap/>
                                        <w:vAlign w:val="center"/>
                                        <w:hideMark/>
                                      </w:tcPr>
                                    </w:tcPrChange>
                                  </w:tcPr>
                                  <w:p w14:paraId="3A106463" w14:textId="3E7AC38C" w:rsidR="0049435F" w:rsidRPr="0049435F" w:rsidRDefault="0049435F" w:rsidP="0049435F">
                                    <w:pPr>
                                      <w:jc w:val="center"/>
                                      <w:rPr>
                                        <w:rFonts w:ascii="Times New Roman" w:hAnsi="Times New Roman" w:cs="Times New Roman"/>
                                        <w:sz w:val="18"/>
                                        <w:szCs w:val="18"/>
                                        <w:rPrChange w:id="4364" w:author="Maino Vieytes, Christian (NIH/NIA/IRP) [F]" w:date="2023-11-16T09:36:00Z">
                                          <w:rPr>
                                            <w:rFonts w:ascii="Times New Roman" w:hAnsi="Times New Roman" w:cs="Times New Roman"/>
                                            <w:sz w:val="20"/>
                                            <w:szCs w:val="20"/>
                                          </w:rPr>
                                        </w:rPrChange>
                                      </w:rPr>
                                    </w:pPr>
                                    <w:ins w:id="4365" w:author="Maino Vieytes, Christian (NIH/NIA/IRP) [F]" w:date="2023-11-16T09:36:00Z">
                                      <w:r w:rsidRPr="0049435F">
                                        <w:rPr>
                                          <w:rFonts w:ascii="Times New Roman" w:hAnsi="Times New Roman" w:cs="Times New Roman"/>
                                          <w:color w:val="000000"/>
                                          <w:sz w:val="18"/>
                                          <w:szCs w:val="18"/>
                                          <w:rPrChange w:id="4366" w:author="Maino Vieytes, Christian (NIH/NIA/IRP) [F]" w:date="2023-11-16T09:36:00Z">
                                            <w:rPr>
                                              <w:rFonts w:ascii="Calibri" w:hAnsi="Calibri" w:cs="Calibri"/>
                                              <w:color w:val="000000"/>
                                            </w:rPr>
                                          </w:rPrChange>
                                        </w:rPr>
                                        <w:t>1.00</w:t>
                                      </w:r>
                                    </w:ins>
                                    <w:del w:id="4367" w:author="Maino Vieytes, Christian (NIH/NIA/IRP) [F]" w:date="2023-11-15T15:54:00Z">
                                      <w:r w:rsidRPr="0049435F" w:rsidDel="00A12FDA">
                                        <w:rPr>
                                          <w:rFonts w:ascii="Times New Roman" w:hAnsi="Times New Roman" w:cs="Times New Roman"/>
                                          <w:sz w:val="18"/>
                                          <w:szCs w:val="18"/>
                                          <w:rPrChange w:id="4368"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4369" w:author="Maino Vieytes, Christian (NIH/NIA/IRP) [F]" w:date="2023-11-16T09:39:00Z">
                                      <w:tcPr>
                                        <w:tcW w:w="1616" w:type="dxa"/>
                                        <w:gridSpan w:val="2"/>
                                        <w:noWrap/>
                                        <w:vAlign w:val="bottom"/>
                                        <w:hideMark/>
                                      </w:tcPr>
                                    </w:tcPrChange>
                                  </w:tcPr>
                                  <w:p w14:paraId="21E7F006" w14:textId="50101983" w:rsidR="0049435F" w:rsidRPr="0049435F" w:rsidRDefault="0049435F" w:rsidP="0049435F">
                                    <w:pPr>
                                      <w:jc w:val="center"/>
                                      <w:rPr>
                                        <w:rFonts w:ascii="Times New Roman" w:hAnsi="Times New Roman" w:cs="Times New Roman"/>
                                        <w:sz w:val="18"/>
                                        <w:szCs w:val="18"/>
                                        <w:rPrChange w:id="4370" w:author="Maino Vieytes, Christian (NIH/NIA/IRP) [F]" w:date="2023-11-16T09:38:00Z">
                                          <w:rPr>
                                            <w:rFonts w:ascii="Times New Roman" w:hAnsi="Times New Roman" w:cs="Times New Roman"/>
                                            <w:sz w:val="20"/>
                                            <w:szCs w:val="20"/>
                                          </w:rPr>
                                        </w:rPrChange>
                                      </w:rPr>
                                    </w:pPr>
                                    <w:ins w:id="4371" w:author="Maino Vieytes, Christian (NIH/NIA/IRP) [F]" w:date="2023-11-16T09:38:00Z">
                                      <w:r w:rsidRPr="0049435F">
                                        <w:rPr>
                                          <w:rFonts w:ascii="Times New Roman" w:hAnsi="Times New Roman" w:cs="Times New Roman"/>
                                          <w:color w:val="000000"/>
                                          <w:sz w:val="18"/>
                                          <w:szCs w:val="18"/>
                                          <w:rPrChange w:id="4372" w:author="Maino Vieytes, Christian (NIH/NIA/IRP) [F]" w:date="2023-11-16T09:38: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4373" w:author="Maino Vieytes, Christian (NIH/NIA/IRP) [F]" w:date="2023-11-16T09:38: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4374" w:author="Maino Vieytes, Christian (NIH/NIA/IRP) [F]" w:date="2023-11-16T09:38:00Z">
                                            <w:rPr>
                                              <w:rFonts w:ascii="Calibri" w:hAnsi="Calibri" w:cs="Calibri"/>
                                              <w:color w:val="000000"/>
                                            </w:rPr>
                                          </w:rPrChange>
                                        </w:rPr>
                                        <w:t>*</w:t>
                                      </w:r>
                                    </w:ins>
                                    <w:del w:id="4375" w:author="Maino Vieytes, Christian (NIH/NIA/IRP) [F]" w:date="2023-11-15T15:54:00Z">
                                      <w:r w:rsidRPr="0049435F" w:rsidDel="00A12FDA">
                                        <w:rPr>
                                          <w:rFonts w:ascii="Times New Roman" w:hAnsi="Times New Roman" w:cs="Times New Roman"/>
                                          <w:sz w:val="18"/>
                                          <w:szCs w:val="18"/>
                                          <w:rPrChange w:id="4376" w:author="Maino Vieytes, Christian (NIH/NIA/IRP) [F]" w:date="2023-11-16T09:38:00Z">
                                            <w:rPr>
                                              <w:rFonts w:ascii="Times New Roman" w:hAnsi="Times New Roman" w:cs="Times New Roman"/>
                                              <w:sz w:val="20"/>
                                              <w:szCs w:val="20"/>
                                            </w:rPr>
                                          </w:rPrChange>
                                        </w:rPr>
                                        <w:delText>0.92 (0.68-1.25)</w:delText>
                                      </w:r>
                                    </w:del>
                                  </w:p>
                                </w:tc>
                                <w:tc>
                                  <w:tcPr>
                                    <w:tcW w:w="1716" w:type="dxa"/>
                                    <w:noWrap/>
                                    <w:vAlign w:val="center"/>
                                    <w:hideMark/>
                                    <w:tcPrChange w:id="4377" w:author="Maino Vieytes, Christian (NIH/NIA/IRP) [F]" w:date="2023-11-16T09:39:00Z">
                                      <w:tcPr>
                                        <w:tcW w:w="1716" w:type="dxa"/>
                                        <w:gridSpan w:val="2"/>
                                        <w:noWrap/>
                                        <w:vAlign w:val="bottom"/>
                                        <w:hideMark/>
                                      </w:tcPr>
                                    </w:tcPrChange>
                                  </w:tcPr>
                                  <w:p w14:paraId="59EFE9A6" w14:textId="2E6CDBD3" w:rsidR="0049435F" w:rsidRPr="0049435F" w:rsidRDefault="0049435F" w:rsidP="0049435F">
                                    <w:pPr>
                                      <w:jc w:val="center"/>
                                      <w:rPr>
                                        <w:rFonts w:ascii="Times New Roman" w:hAnsi="Times New Roman" w:cs="Times New Roman"/>
                                        <w:sz w:val="18"/>
                                        <w:szCs w:val="18"/>
                                        <w:rPrChange w:id="4378" w:author="Maino Vieytes, Christian (NIH/NIA/IRP) [F]" w:date="2023-11-16T09:38:00Z">
                                          <w:rPr>
                                            <w:rFonts w:ascii="Times New Roman" w:hAnsi="Times New Roman" w:cs="Times New Roman"/>
                                            <w:sz w:val="20"/>
                                            <w:szCs w:val="20"/>
                                          </w:rPr>
                                        </w:rPrChange>
                                      </w:rPr>
                                    </w:pPr>
                                    <w:ins w:id="4379" w:author="Maino Vieytes, Christian (NIH/NIA/IRP) [F]" w:date="2023-11-16T09:38:00Z">
                                      <w:r w:rsidRPr="0049435F">
                                        <w:rPr>
                                          <w:rFonts w:ascii="Times New Roman" w:hAnsi="Times New Roman" w:cs="Times New Roman"/>
                                          <w:color w:val="000000"/>
                                          <w:sz w:val="18"/>
                                          <w:szCs w:val="18"/>
                                          <w:rPrChange w:id="4380" w:author="Maino Vieytes, Christian (NIH/NIA/IRP) [F]" w:date="2023-11-16T09:38: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4381" w:author="Maino Vieytes, Christian (NIH/NIA/IRP) [F]" w:date="2023-11-16T09:38: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4382" w:author="Maino Vieytes, Christian (NIH/NIA/IRP) [F]" w:date="2023-11-16T09:38:00Z">
                                            <w:rPr>
                                              <w:rFonts w:ascii="Calibri" w:hAnsi="Calibri" w:cs="Calibri"/>
                                              <w:color w:val="000000"/>
                                            </w:rPr>
                                          </w:rPrChange>
                                        </w:rPr>
                                        <w:t>*</w:t>
                                      </w:r>
                                    </w:ins>
                                    <w:del w:id="4383" w:author="Maino Vieytes, Christian (NIH/NIA/IRP) [F]" w:date="2023-11-15T15:54:00Z">
                                      <w:r w:rsidRPr="0049435F" w:rsidDel="00A12FDA">
                                        <w:rPr>
                                          <w:rFonts w:ascii="Times New Roman" w:hAnsi="Times New Roman" w:cs="Times New Roman"/>
                                          <w:sz w:val="18"/>
                                          <w:szCs w:val="18"/>
                                          <w:rPrChange w:id="4384" w:author="Maino Vieytes, Christian (NIH/NIA/IRP) [F]" w:date="2023-11-16T09:38:00Z">
                                            <w:rPr>
                                              <w:rFonts w:ascii="Times New Roman" w:hAnsi="Times New Roman" w:cs="Times New Roman"/>
                                              <w:sz w:val="20"/>
                                              <w:szCs w:val="20"/>
                                            </w:rPr>
                                          </w:rPrChange>
                                        </w:rPr>
                                        <w:delText>0.95 (0.69-1.32)</w:delText>
                                      </w:r>
                                    </w:del>
                                  </w:p>
                                </w:tc>
                                <w:tc>
                                  <w:tcPr>
                                    <w:tcW w:w="1716" w:type="dxa"/>
                                    <w:noWrap/>
                                    <w:vAlign w:val="center"/>
                                    <w:hideMark/>
                                    <w:tcPrChange w:id="4385" w:author="Maino Vieytes, Christian (NIH/NIA/IRP) [F]" w:date="2023-11-16T09:39:00Z">
                                      <w:tcPr>
                                        <w:tcW w:w="1716" w:type="dxa"/>
                                        <w:gridSpan w:val="2"/>
                                        <w:noWrap/>
                                        <w:vAlign w:val="bottom"/>
                                        <w:hideMark/>
                                      </w:tcPr>
                                    </w:tcPrChange>
                                  </w:tcPr>
                                  <w:p w14:paraId="63E36C7B" w14:textId="47476096" w:rsidR="0049435F" w:rsidRPr="0049435F" w:rsidRDefault="0049435F" w:rsidP="0049435F">
                                    <w:pPr>
                                      <w:jc w:val="center"/>
                                      <w:rPr>
                                        <w:rFonts w:ascii="Times New Roman" w:hAnsi="Times New Roman" w:cs="Times New Roman"/>
                                        <w:sz w:val="18"/>
                                        <w:szCs w:val="18"/>
                                        <w:rPrChange w:id="4386" w:author="Maino Vieytes, Christian (NIH/NIA/IRP) [F]" w:date="2023-11-16T09:38:00Z">
                                          <w:rPr>
                                            <w:rFonts w:ascii="Times New Roman" w:hAnsi="Times New Roman" w:cs="Times New Roman"/>
                                            <w:sz w:val="20"/>
                                            <w:szCs w:val="20"/>
                                          </w:rPr>
                                        </w:rPrChange>
                                      </w:rPr>
                                    </w:pPr>
                                    <w:ins w:id="4387" w:author="Maino Vieytes, Christian (NIH/NIA/IRP) [F]" w:date="2023-11-16T09:38:00Z">
                                      <w:r w:rsidRPr="0049435F">
                                        <w:rPr>
                                          <w:rFonts w:ascii="Times New Roman" w:hAnsi="Times New Roman" w:cs="Times New Roman"/>
                                          <w:color w:val="000000"/>
                                          <w:sz w:val="18"/>
                                          <w:szCs w:val="18"/>
                                          <w:rPrChange w:id="4388" w:author="Maino Vieytes, Christian (NIH/NIA/IRP) [F]" w:date="2023-11-16T09:38: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4389" w:author="Maino Vieytes, Christian (NIH/NIA/IRP) [F]" w:date="2023-11-16T09:38: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4390" w:author="Maino Vieytes, Christian (NIH/NIA/IRP) [F]" w:date="2023-11-16T09:38:00Z">
                                            <w:rPr>
                                              <w:rFonts w:ascii="Calibri" w:hAnsi="Calibri" w:cs="Calibri"/>
                                              <w:color w:val="000000"/>
                                            </w:rPr>
                                          </w:rPrChange>
                                        </w:rPr>
                                        <w:t>*</w:t>
                                      </w:r>
                                    </w:ins>
                                    <w:del w:id="4391" w:author="Maino Vieytes, Christian (NIH/NIA/IRP) [F]" w:date="2023-11-15T15:54:00Z">
                                      <w:r w:rsidRPr="0049435F" w:rsidDel="00A12FDA">
                                        <w:rPr>
                                          <w:rFonts w:ascii="Times New Roman" w:hAnsi="Times New Roman" w:cs="Times New Roman"/>
                                          <w:sz w:val="18"/>
                                          <w:szCs w:val="18"/>
                                          <w:rPrChange w:id="4392" w:author="Maino Vieytes, Christian (NIH/NIA/IRP) [F]" w:date="2023-11-16T09:38:00Z">
                                            <w:rPr>
                                              <w:rFonts w:ascii="Times New Roman" w:hAnsi="Times New Roman" w:cs="Times New Roman"/>
                                              <w:sz w:val="20"/>
                                              <w:szCs w:val="20"/>
                                            </w:rPr>
                                          </w:rPrChange>
                                        </w:rPr>
                                        <w:delText>0.68 (0.46-1.00)</w:delText>
                                      </w:r>
                                    </w:del>
                                  </w:p>
                                </w:tc>
                                <w:tc>
                                  <w:tcPr>
                                    <w:tcW w:w="1816" w:type="dxa"/>
                                    <w:noWrap/>
                                    <w:vAlign w:val="center"/>
                                    <w:hideMark/>
                                    <w:tcPrChange w:id="4393" w:author="Maino Vieytes, Christian (NIH/NIA/IRP) [F]" w:date="2023-11-16T09:39:00Z">
                                      <w:tcPr>
                                        <w:tcW w:w="1816" w:type="dxa"/>
                                        <w:gridSpan w:val="2"/>
                                        <w:noWrap/>
                                        <w:vAlign w:val="bottom"/>
                                        <w:hideMark/>
                                      </w:tcPr>
                                    </w:tcPrChange>
                                  </w:tcPr>
                                  <w:p w14:paraId="26C58918" w14:textId="00511B89" w:rsidR="0049435F" w:rsidRPr="0049435F" w:rsidRDefault="0049435F" w:rsidP="0049435F">
                                    <w:pPr>
                                      <w:jc w:val="center"/>
                                      <w:rPr>
                                        <w:rFonts w:ascii="Times New Roman" w:hAnsi="Times New Roman" w:cs="Times New Roman"/>
                                        <w:sz w:val="18"/>
                                        <w:szCs w:val="18"/>
                                        <w:rPrChange w:id="4394" w:author="Maino Vieytes, Christian (NIH/NIA/IRP) [F]" w:date="2023-11-16T09:38:00Z">
                                          <w:rPr>
                                            <w:rFonts w:ascii="Times New Roman" w:hAnsi="Times New Roman" w:cs="Times New Roman"/>
                                            <w:sz w:val="20"/>
                                            <w:szCs w:val="20"/>
                                          </w:rPr>
                                        </w:rPrChange>
                                      </w:rPr>
                                    </w:pPr>
                                    <w:ins w:id="4395" w:author="Maino Vieytes, Christian (NIH/NIA/IRP) [F]" w:date="2023-11-16T09:38:00Z">
                                      <w:r w:rsidRPr="0049435F">
                                        <w:rPr>
                                          <w:rFonts w:ascii="Times New Roman" w:hAnsi="Times New Roman" w:cs="Times New Roman"/>
                                          <w:color w:val="000000"/>
                                          <w:sz w:val="18"/>
                                          <w:szCs w:val="18"/>
                                          <w:rPrChange w:id="4396" w:author="Maino Vieytes, Christian (NIH/NIA/IRP) [F]" w:date="2023-11-16T09:38: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4397" w:author="Maino Vieytes, Christian (NIH/NIA/IRP) [F]" w:date="2023-11-16T09:38:00Z">
                                            <w:rPr>
                                              <w:rFonts w:ascii="Calibri" w:hAnsi="Calibri" w:cs="Calibri"/>
                                              <w:color w:val="000000"/>
                                            </w:rPr>
                                          </w:rPrChange>
                                        </w:rPr>
                                        <w:t>35)*</w:t>
                                      </w:r>
                                    </w:ins>
                                    <w:proofErr w:type="gramEnd"/>
                                    <w:del w:id="4398" w:author="Maino Vieytes, Christian (NIH/NIA/IRP) [F]" w:date="2023-11-15T15:54:00Z">
                                      <w:r w:rsidRPr="0049435F" w:rsidDel="00A12FDA">
                                        <w:rPr>
                                          <w:rFonts w:ascii="Times New Roman" w:hAnsi="Times New Roman" w:cs="Times New Roman"/>
                                          <w:sz w:val="18"/>
                                          <w:szCs w:val="18"/>
                                          <w:rPrChange w:id="4399" w:author="Maino Vieytes, Christian (NIH/NIA/IRP) [F]" w:date="2023-11-16T09:38:00Z">
                                            <w:rPr>
                                              <w:rFonts w:ascii="Times New Roman" w:hAnsi="Times New Roman" w:cs="Times New Roman"/>
                                              <w:sz w:val="20"/>
                                              <w:szCs w:val="20"/>
                                            </w:rPr>
                                          </w:rPrChange>
                                        </w:rPr>
                                        <w:delText>0.54 (0.36-0.82)**</w:delText>
                                      </w:r>
                                    </w:del>
                                  </w:p>
                                </w:tc>
                                <w:tc>
                                  <w:tcPr>
                                    <w:tcW w:w="1196" w:type="dxa"/>
                                    <w:noWrap/>
                                    <w:vAlign w:val="center"/>
                                    <w:hideMark/>
                                    <w:tcPrChange w:id="4400" w:author="Maino Vieytes, Christian (NIH/NIA/IRP) [F]" w:date="2023-11-16T09:39:00Z">
                                      <w:tcPr>
                                        <w:tcW w:w="1116" w:type="dxa"/>
                                        <w:gridSpan w:val="3"/>
                                        <w:noWrap/>
                                        <w:vAlign w:val="bottom"/>
                                        <w:hideMark/>
                                      </w:tcPr>
                                    </w:tcPrChange>
                                  </w:tcPr>
                                  <w:p w14:paraId="03293277" w14:textId="29C46D5B" w:rsidR="0049435F" w:rsidRPr="0049435F" w:rsidRDefault="0049435F" w:rsidP="0049435F">
                                    <w:pPr>
                                      <w:jc w:val="center"/>
                                      <w:rPr>
                                        <w:rFonts w:ascii="Times New Roman" w:hAnsi="Times New Roman" w:cs="Times New Roman"/>
                                        <w:sz w:val="18"/>
                                        <w:szCs w:val="18"/>
                                        <w:rPrChange w:id="4401" w:author="Maino Vieytes, Christian (NIH/NIA/IRP) [F]" w:date="2023-11-16T09:38:00Z">
                                          <w:rPr>
                                            <w:rFonts w:ascii="Times New Roman" w:hAnsi="Times New Roman" w:cs="Times New Roman"/>
                                            <w:sz w:val="20"/>
                                            <w:szCs w:val="20"/>
                                          </w:rPr>
                                        </w:rPrChange>
                                      </w:rPr>
                                    </w:pPr>
                                    <w:ins w:id="4402" w:author="Maino Vieytes, Christian (NIH/NIA/IRP) [F]" w:date="2023-11-16T09:38:00Z">
                                      <w:r w:rsidRPr="0049435F">
                                        <w:rPr>
                                          <w:rFonts w:ascii="Times New Roman" w:hAnsi="Times New Roman" w:cs="Times New Roman"/>
                                          <w:color w:val="000000"/>
                                          <w:sz w:val="18"/>
                                          <w:szCs w:val="18"/>
                                          <w:rPrChange w:id="4403" w:author="Maino Vieytes, Christian (NIH/NIA/IRP) [F]" w:date="2023-11-16T09:38:00Z">
                                            <w:rPr>
                                              <w:rFonts w:ascii="Calibri" w:hAnsi="Calibri" w:cs="Calibri"/>
                                              <w:color w:val="000000"/>
                                            </w:rPr>
                                          </w:rPrChange>
                                        </w:rPr>
                                        <w:t>&lt; 0.01**</w:t>
                                      </w:r>
                                    </w:ins>
                                    <w:del w:id="4404" w:author="Maino Vieytes, Christian (NIH/NIA/IRP) [F]" w:date="2023-11-15T15:54:00Z">
                                      <w:r w:rsidRPr="0049435F" w:rsidDel="00A12FDA">
                                        <w:rPr>
                                          <w:rFonts w:ascii="Times New Roman" w:hAnsi="Times New Roman" w:cs="Times New Roman"/>
                                          <w:sz w:val="18"/>
                                          <w:szCs w:val="18"/>
                                          <w:rPrChange w:id="4405" w:author="Maino Vieytes, Christian (NIH/NIA/IRP) [F]" w:date="2023-11-16T09:38:00Z">
                                            <w:rPr>
                                              <w:rFonts w:ascii="Times New Roman" w:hAnsi="Times New Roman" w:cs="Times New Roman"/>
                                              <w:sz w:val="20"/>
                                              <w:szCs w:val="20"/>
                                            </w:rPr>
                                          </w:rPrChange>
                                        </w:rPr>
                                        <w:delText>&lt; 0.01**</w:delText>
                                      </w:r>
                                    </w:del>
                                  </w:p>
                                </w:tc>
                                <w:tc>
                                  <w:tcPr>
                                    <w:tcW w:w="1622" w:type="dxa"/>
                                    <w:noWrap/>
                                    <w:vAlign w:val="center"/>
                                    <w:hideMark/>
                                    <w:tcPrChange w:id="4406" w:author="Maino Vieytes, Christian (NIH/NIA/IRP) [F]" w:date="2023-11-16T09:39:00Z">
                                      <w:tcPr>
                                        <w:tcW w:w="1622" w:type="dxa"/>
                                        <w:gridSpan w:val="3"/>
                                        <w:noWrap/>
                                        <w:vAlign w:val="bottom"/>
                                        <w:hideMark/>
                                      </w:tcPr>
                                    </w:tcPrChange>
                                  </w:tcPr>
                                  <w:p w14:paraId="5E81C36A" w14:textId="03004037" w:rsidR="0049435F" w:rsidRPr="0049435F" w:rsidRDefault="0049435F" w:rsidP="0049435F">
                                    <w:pPr>
                                      <w:jc w:val="center"/>
                                      <w:rPr>
                                        <w:rFonts w:ascii="Times New Roman" w:hAnsi="Times New Roman" w:cs="Times New Roman"/>
                                        <w:sz w:val="18"/>
                                        <w:szCs w:val="18"/>
                                        <w:rPrChange w:id="4407" w:author="Maino Vieytes, Christian (NIH/NIA/IRP) [F]" w:date="2023-11-16T09:38:00Z">
                                          <w:rPr>
                                            <w:rFonts w:ascii="Times New Roman" w:hAnsi="Times New Roman" w:cs="Times New Roman"/>
                                            <w:sz w:val="20"/>
                                            <w:szCs w:val="20"/>
                                          </w:rPr>
                                        </w:rPrChange>
                                      </w:rPr>
                                    </w:pPr>
                                    <w:ins w:id="4408" w:author="Maino Vieytes, Christian (NIH/NIA/IRP) [F]" w:date="2023-11-16T09:38:00Z">
                                      <w:r w:rsidRPr="0049435F">
                                        <w:rPr>
                                          <w:rFonts w:ascii="Times New Roman" w:hAnsi="Times New Roman" w:cs="Times New Roman"/>
                                          <w:color w:val="000000"/>
                                          <w:sz w:val="18"/>
                                          <w:szCs w:val="18"/>
                                          <w:rPrChange w:id="4409" w:author="Maino Vieytes, Christian (NIH/NIA/IRP) [F]" w:date="2023-11-16T09:38: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4410" w:author="Maino Vieytes, Christian (NIH/NIA/IRP) [F]" w:date="2023-11-16T09:38:00Z">
                                            <w:rPr>
                                              <w:rFonts w:ascii="Calibri" w:hAnsi="Calibri" w:cs="Calibri"/>
                                              <w:color w:val="000000"/>
                                            </w:rPr>
                                          </w:rPrChange>
                                        </w:rPr>
                                        <w:t>31)*</w:t>
                                      </w:r>
                                    </w:ins>
                                    <w:proofErr w:type="gramEnd"/>
                                    <w:del w:id="4411" w:author="Maino Vieytes, Christian (NIH/NIA/IRP) [F]" w:date="2023-11-15T15:54:00Z">
                                      <w:r w:rsidRPr="0049435F" w:rsidDel="00A12FDA">
                                        <w:rPr>
                                          <w:rFonts w:ascii="Times New Roman" w:hAnsi="Times New Roman" w:cs="Times New Roman"/>
                                          <w:sz w:val="18"/>
                                          <w:szCs w:val="18"/>
                                          <w:rPrChange w:id="4412" w:author="Maino Vieytes, Christian (NIH/NIA/IRP) [F]" w:date="2023-11-16T09:38:00Z">
                                            <w:rPr>
                                              <w:rFonts w:ascii="Times New Roman" w:hAnsi="Times New Roman" w:cs="Times New Roman"/>
                                              <w:sz w:val="20"/>
                                              <w:szCs w:val="20"/>
                                            </w:rPr>
                                          </w:rPrChange>
                                        </w:rPr>
                                        <w:delText>0.80 (0.70-0.92)**</w:delText>
                                      </w:r>
                                    </w:del>
                                  </w:p>
                                </w:tc>
                                <w:tc>
                                  <w:tcPr>
                                    <w:tcW w:w="1310" w:type="dxa"/>
                                    <w:noWrap/>
                                    <w:vAlign w:val="center"/>
                                    <w:hideMark/>
                                    <w:tcPrChange w:id="4413" w:author="Maino Vieytes, Christian (NIH/NIA/IRP) [F]" w:date="2023-11-16T09:39:00Z">
                                      <w:tcPr>
                                        <w:tcW w:w="1310" w:type="dxa"/>
                                        <w:gridSpan w:val="5"/>
                                        <w:noWrap/>
                                        <w:vAlign w:val="bottom"/>
                                        <w:hideMark/>
                                      </w:tcPr>
                                    </w:tcPrChange>
                                  </w:tcPr>
                                  <w:p w14:paraId="33329E97" w14:textId="596216A0" w:rsidR="0049435F" w:rsidRPr="0049435F" w:rsidRDefault="0049435F" w:rsidP="0049435F">
                                    <w:pPr>
                                      <w:jc w:val="center"/>
                                      <w:rPr>
                                        <w:rFonts w:ascii="Times New Roman" w:hAnsi="Times New Roman" w:cs="Times New Roman"/>
                                        <w:sz w:val="18"/>
                                        <w:szCs w:val="18"/>
                                        <w:rPrChange w:id="4414" w:author="Maino Vieytes, Christian (NIH/NIA/IRP) [F]" w:date="2023-11-16T09:38:00Z">
                                          <w:rPr>
                                            <w:rFonts w:ascii="Times New Roman" w:hAnsi="Times New Roman" w:cs="Times New Roman"/>
                                            <w:sz w:val="20"/>
                                            <w:szCs w:val="20"/>
                                          </w:rPr>
                                        </w:rPrChange>
                                      </w:rPr>
                                    </w:pPr>
                                    <w:ins w:id="4415" w:author="Maino Vieytes, Christian (NIH/NIA/IRP) [F]" w:date="2023-11-16T09:38:00Z">
                                      <w:r w:rsidRPr="0049435F">
                                        <w:rPr>
                                          <w:rFonts w:ascii="Times New Roman" w:hAnsi="Times New Roman" w:cs="Times New Roman"/>
                                          <w:color w:val="000000"/>
                                          <w:sz w:val="18"/>
                                          <w:szCs w:val="18"/>
                                          <w:rPrChange w:id="4416" w:author="Maino Vieytes, Christian (NIH/NIA/IRP) [F]" w:date="2023-11-16T09:38:00Z">
                                            <w:rPr>
                                              <w:rFonts w:ascii="Calibri" w:hAnsi="Calibri" w:cs="Calibri"/>
                                              <w:color w:val="000000"/>
                                            </w:rPr>
                                          </w:rPrChange>
                                        </w:rPr>
                                        <w:t>&lt; 0.01**</w:t>
                                      </w:r>
                                    </w:ins>
                                    <w:del w:id="4417" w:author="Maino Vieytes, Christian (NIH/NIA/IRP) [F]" w:date="2023-11-15T15:54:00Z">
                                      <w:r w:rsidRPr="0049435F" w:rsidDel="00A12FDA">
                                        <w:rPr>
                                          <w:rFonts w:ascii="Times New Roman" w:hAnsi="Times New Roman" w:cs="Times New Roman"/>
                                          <w:color w:val="000000"/>
                                          <w:sz w:val="18"/>
                                          <w:szCs w:val="18"/>
                                          <w:rPrChange w:id="4418" w:author="Maino Vieytes, Christian (NIH/NIA/IRP) [F]" w:date="2023-11-16T09:38:00Z">
                                            <w:rPr>
                                              <w:rFonts w:ascii="Times New Roman" w:hAnsi="Times New Roman" w:cs="Times New Roman"/>
                                              <w:color w:val="000000"/>
                                              <w:sz w:val="20"/>
                                              <w:szCs w:val="20"/>
                                            </w:rPr>
                                          </w:rPrChange>
                                        </w:rPr>
                                        <w:delText>0.02*</w:delText>
                                      </w:r>
                                    </w:del>
                                  </w:p>
                                </w:tc>
                              </w:tr>
                              <w:tr w:rsidR="0049435F" w:rsidRPr="0049435F" w14:paraId="7C6CAB81" w14:textId="77777777" w:rsidTr="0049435F">
                                <w:tblPrEx>
                                  <w:tblPrExChange w:id="4419" w:author="Maino Vieytes, Christian (NIH/NIA/IRP) [F]" w:date="2023-11-16T09:39:00Z">
                                    <w:tblPrEx>
                                      <w:tblW w:w="15091" w:type="dxa"/>
                                    </w:tblPrEx>
                                  </w:tblPrExChange>
                                </w:tblPrEx>
                                <w:trPr>
                                  <w:trHeight w:val="320"/>
                                  <w:trPrChange w:id="4420" w:author="Maino Vieytes, Christian (NIH/NIA/IRP) [F]" w:date="2023-11-16T09:39:00Z">
                                    <w:trPr>
                                      <w:gridAfter w:val="0"/>
                                      <w:trHeight w:val="320"/>
                                    </w:trPr>
                                  </w:trPrChange>
                                </w:trPr>
                                <w:tc>
                                  <w:tcPr>
                                    <w:tcW w:w="2317" w:type="dxa"/>
                                    <w:noWrap/>
                                    <w:vAlign w:val="center"/>
                                    <w:hideMark/>
                                    <w:tcPrChange w:id="4421" w:author="Maino Vieytes, Christian (NIH/NIA/IRP) [F]" w:date="2023-11-16T09:39:00Z">
                                      <w:tcPr>
                                        <w:tcW w:w="2317" w:type="dxa"/>
                                        <w:noWrap/>
                                        <w:vAlign w:val="center"/>
                                        <w:hideMark/>
                                      </w:tcPr>
                                    </w:tcPrChange>
                                  </w:tcPr>
                                  <w:p w14:paraId="2C6E76A7" w14:textId="77777777" w:rsidR="0049435F" w:rsidRPr="008A6C8D" w:rsidRDefault="0049435F" w:rsidP="0049435F">
                                    <w:pPr>
                                      <w:rPr>
                                        <w:rFonts w:ascii="Times New Roman" w:hAnsi="Times New Roman" w:cs="Times New Roman"/>
                                        <w:sz w:val="18"/>
                                        <w:szCs w:val="18"/>
                                        <w:rPrChange w:id="4422" w:author="Maino Vieytes, Christian (NIH/NIA/IRP) [F]" w:date="2023-11-15T15:57:00Z">
                                          <w:rPr>
                                            <w:rFonts w:ascii="Times New Roman" w:hAnsi="Times New Roman" w:cs="Times New Roman"/>
                                            <w:sz w:val="20"/>
                                            <w:szCs w:val="20"/>
                                          </w:rPr>
                                        </w:rPrChange>
                                      </w:rPr>
                                    </w:pPr>
                                    <w:r w:rsidRPr="000F274E">
                                      <w:rPr>
                                        <w:rFonts w:ascii="Times New Roman" w:hAnsi="Times New Roman" w:cs="Times New Roman"/>
                                        <w:sz w:val="18"/>
                                        <w:szCs w:val="18"/>
                                      </w:rPr>
                                      <w:t>Prudent #2</w:t>
                                    </w:r>
                                    <w:r w:rsidRPr="000F274E">
                                      <w:rPr>
                                        <w:rFonts w:ascii="Times New Roman" w:hAnsi="Times New Roman" w:cs="Times New Roman"/>
                                        <w:b/>
                                        <w:bCs/>
                                        <w:sz w:val="18"/>
                                        <w:szCs w:val="18"/>
                                        <w:vertAlign w:val="superscript"/>
                                        <w:lang w:bidi="en-US"/>
                                      </w:rPr>
                                      <w:t>‡</w:t>
                                    </w:r>
                                  </w:p>
                                </w:tc>
                                <w:tc>
                                  <w:tcPr>
                                    <w:tcW w:w="936" w:type="dxa"/>
                                    <w:noWrap/>
                                    <w:vAlign w:val="center"/>
                                    <w:hideMark/>
                                    <w:tcPrChange w:id="4423" w:author="Maino Vieytes, Christian (NIH/NIA/IRP) [F]" w:date="2023-11-16T09:39:00Z">
                                      <w:tcPr>
                                        <w:tcW w:w="936" w:type="dxa"/>
                                        <w:noWrap/>
                                        <w:vAlign w:val="center"/>
                                        <w:hideMark/>
                                      </w:tcPr>
                                    </w:tcPrChange>
                                  </w:tcPr>
                                  <w:p w14:paraId="24CA9F30" w14:textId="1FD86565" w:rsidR="0049435F" w:rsidRPr="0049435F" w:rsidRDefault="0049435F" w:rsidP="0049435F">
                                    <w:pPr>
                                      <w:jc w:val="center"/>
                                      <w:rPr>
                                        <w:rFonts w:ascii="Times New Roman" w:hAnsi="Times New Roman" w:cs="Times New Roman"/>
                                        <w:sz w:val="18"/>
                                        <w:szCs w:val="18"/>
                                        <w:rPrChange w:id="4424" w:author="Maino Vieytes, Christian (NIH/NIA/IRP) [F]" w:date="2023-11-16T09:36:00Z">
                                          <w:rPr>
                                            <w:rFonts w:ascii="Times New Roman" w:hAnsi="Times New Roman" w:cs="Times New Roman"/>
                                            <w:sz w:val="20"/>
                                            <w:szCs w:val="20"/>
                                          </w:rPr>
                                        </w:rPrChange>
                                      </w:rPr>
                                    </w:pPr>
                                    <w:ins w:id="4425" w:author="Maino Vieytes, Christian (NIH/NIA/IRP) [F]" w:date="2023-11-16T09:36:00Z">
                                      <w:r w:rsidRPr="0049435F">
                                        <w:rPr>
                                          <w:rFonts w:ascii="Times New Roman" w:hAnsi="Times New Roman" w:cs="Times New Roman"/>
                                          <w:color w:val="000000"/>
                                          <w:sz w:val="18"/>
                                          <w:szCs w:val="18"/>
                                          <w:rPrChange w:id="4426" w:author="Maino Vieytes, Christian (NIH/NIA/IRP) [F]" w:date="2023-11-16T09:36:00Z">
                                            <w:rPr>
                                              <w:rFonts w:ascii="Calibri" w:hAnsi="Calibri" w:cs="Calibri"/>
                                              <w:color w:val="000000"/>
                                            </w:rPr>
                                          </w:rPrChange>
                                        </w:rPr>
                                        <w:t>1745</w:t>
                                      </w:r>
                                    </w:ins>
                                    <w:del w:id="4427" w:author="Maino Vieytes, Christian (NIH/NIA/IRP) [F]" w:date="2023-11-15T15:54:00Z">
                                      <w:r w:rsidRPr="0049435F" w:rsidDel="00A12FDA">
                                        <w:rPr>
                                          <w:rFonts w:ascii="Times New Roman" w:hAnsi="Times New Roman" w:cs="Times New Roman"/>
                                          <w:sz w:val="18"/>
                                          <w:szCs w:val="18"/>
                                          <w:rPrChange w:id="4428"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4429" w:author="Maino Vieytes, Christian (NIH/NIA/IRP) [F]" w:date="2023-11-16T09:39:00Z">
                                      <w:tcPr>
                                        <w:tcW w:w="846" w:type="dxa"/>
                                        <w:gridSpan w:val="2"/>
                                        <w:noWrap/>
                                        <w:vAlign w:val="center"/>
                                        <w:hideMark/>
                                      </w:tcPr>
                                    </w:tcPrChange>
                                  </w:tcPr>
                                  <w:p w14:paraId="0C49C8F6" w14:textId="35AE3FCF" w:rsidR="0049435F" w:rsidRPr="0049435F" w:rsidRDefault="0049435F" w:rsidP="0049435F">
                                    <w:pPr>
                                      <w:jc w:val="center"/>
                                      <w:rPr>
                                        <w:rFonts w:ascii="Times New Roman" w:hAnsi="Times New Roman" w:cs="Times New Roman"/>
                                        <w:sz w:val="18"/>
                                        <w:szCs w:val="18"/>
                                        <w:rPrChange w:id="4430" w:author="Maino Vieytes, Christian (NIH/NIA/IRP) [F]" w:date="2023-11-16T09:36:00Z">
                                          <w:rPr>
                                            <w:rFonts w:ascii="Times New Roman" w:hAnsi="Times New Roman" w:cs="Times New Roman"/>
                                            <w:sz w:val="20"/>
                                            <w:szCs w:val="20"/>
                                          </w:rPr>
                                        </w:rPrChange>
                                      </w:rPr>
                                    </w:pPr>
                                    <w:ins w:id="4431" w:author="Maino Vieytes, Christian (NIH/NIA/IRP) [F]" w:date="2023-11-16T09:36:00Z">
                                      <w:r w:rsidRPr="0049435F">
                                        <w:rPr>
                                          <w:rFonts w:ascii="Times New Roman" w:hAnsi="Times New Roman" w:cs="Times New Roman"/>
                                          <w:color w:val="000000"/>
                                          <w:sz w:val="18"/>
                                          <w:szCs w:val="18"/>
                                          <w:rPrChange w:id="4432" w:author="Maino Vieytes, Christian (NIH/NIA/IRP) [F]" w:date="2023-11-16T09:36:00Z">
                                            <w:rPr>
                                              <w:rFonts w:ascii="Calibri" w:hAnsi="Calibri" w:cs="Calibri"/>
                                              <w:color w:val="000000"/>
                                            </w:rPr>
                                          </w:rPrChange>
                                        </w:rPr>
                                        <w:t>1.00</w:t>
                                      </w:r>
                                    </w:ins>
                                    <w:del w:id="4433" w:author="Maino Vieytes, Christian (NIH/NIA/IRP) [F]" w:date="2023-11-15T15:54:00Z">
                                      <w:r w:rsidRPr="0049435F" w:rsidDel="00A12FDA">
                                        <w:rPr>
                                          <w:rFonts w:ascii="Times New Roman" w:hAnsi="Times New Roman" w:cs="Times New Roman"/>
                                          <w:sz w:val="18"/>
                                          <w:szCs w:val="18"/>
                                          <w:rPrChange w:id="4434"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4435" w:author="Maino Vieytes, Christian (NIH/NIA/IRP) [F]" w:date="2023-11-16T09:39:00Z">
                                      <w:tcPr>
                                        <w:tcW w:w="1616" w:type="dxa"/>
                                        <w:gridSpan w:val="2"/>
                                        <w:noWrap/>
                                        <w:vAlign w:val="center"/>
                                        <w:hideMark/>
                                      </w:tcPr>
                                    </w:tcPrChange>
                                  </w:tcPr>
                                  <w:p w14:paraId="05AF34A7" w14:textId="70372D22" w:rsidR="0049435F" w:rsidRPr="0049435F" w:rsidRDefault="0049435F" w:rsidP="0049435F">
                                    <w:pPr>
                                      <w:jc w:val="center"/>
                                      <w:rPr>
                                        <w:rFonts w:ascii="Times New Roman" w:hAnsi="Times New Roman" w:cs="Times New Roman"/>
                                        <w:sz w:val="18"/>
                                        <w:szCs w:val="18"/>
                                        <w:rPrChange w:id="4436" w:author="Maino Vieytes, Christian (NIH/NIA/IRP) [F]" w:date="2023-11-16T09:38:00Z">
                                          <w:rPr>
                                            <w:rFonts w:ascii="Times New Roman" w:hAnsi="Times New Roman" w:cs="Times New Roman"/>
                                            <w:sz w:val="20"/>
                                            <w:szCs w:val="20"/>
                                          </w:rPr>
                                        </w:rPrChange>
                                      </w:rPr>
                                    </w:pPr>
                                    <w:ins w:id="4437" w:author="Maino Vieytes, Christian (NIH/NIA/IRP) [F]" w:date="2023-11-16T09:38:00Z">
                                      <w:r w:rsidRPr="0049435F">
                                        <w:rPr>
                                          <w:rFonts w:ascii="Times New Roman" w:hAnsi="Times New Roman" w:cs="Times New Roman"/>
                                          <w:color w:val="000000"/>
                                          <w:sz w:val="18"/>
                                          <w:szCs w:val="18"/>
                                          <w:rPrChange w:id="4438" w:author="Maino Vieytes, Christian (NIH/NIA/IRP) [F]" w:date="2023-11-16T09:38:00Z">
                                            <w:rPr>
                                              <w:rFonts w:ascii="Calibri" w:hAnsi="Calibri" w:cs="Calibri"/>
                                              <w:color w:val="000000"/>
                                            </w:rPr>
                                          </w:rPrChange>
                                        </w:rPr>
                                        <w:t>0.98 (0.68-1.42)</w:t>
                                      </w:r>
                                    </w:ins>
                                    <w:del w:id="4439" w:author="Maino Vieytes, Christian (NIH/NIA/IRP) [F]" w:date="2023-11-15T15:54:00Z">
                                      <w:r w:rsidRPr="0049435F" w:rsidDel="00A12FDA">
                                        <w:rPr>
                                          <w:rFonts w:ascii="Times New Roman" w:hAnsi="Times New Roman" w:cs="Times New Roman"/>
                                          <w:sz w:val="18"/>
                                          <w:szCs w:val="18"/>
                                          <w:rPrChange w:id="4440" w:author="Maino Vieytes, Christian (NIH/NIA/IRP) [F]" w:date="2023-11-16T09:38:00Z">
                                            <w:rPr>
                                              <w:rFonts w:ascii="Times New Roman" w:hAnsi="Times New Roman" w:cs="Times New Roman"/>
                                              <w:sz w:val="20"/>
                                              <w:szCs w:val="20"/>
                                            </w:rPr>
                                          </w:rPrChange>
                                        </w:rPr>
                                        <w:delText>1.32 (0.88-1.99)</w:delText>
                                      </w:r>
                                    </w:del>
                                  </w:p>
                                </w:tc>
                                <w:tc>
                                  <w:tcPr>
                                    <w:tcW w:w="1716" w:type="dxa"/>
                                    <w:noWrap/>
                                    <w:vAlign w:val="center"/>
                                    <w:hideMark/>
                                    <w:tcPrChange w:id="4441" w:author="Maino Vieytes, Christian (NIH/NIA/IRP) [F]" w:date="2023-11-16T09:39:00Z">
                                      <w:tcPr>
                                        <w:tcW w:w="1716" w:type="dxa"/>
                                        <w:gridSpan w:val="2"/>
                                        <w:noWrap/>
                                        <w:vAlign w:val="center"/>
                                        <w:hideMark/>
                                      </w:tcPr>
                                    </w:tcPrChange>
                                  </w:tcPr>
                                  <w:p w14:paraId="2D838F62" w14:textId="52E40677" w:rsidR="0049435F" w:rsidRPr="0049435F" w:rsidRDefault="0049435F" w:rsidP="0049435F">
                                    <w:pPr>
                                      <w:jc w:val="center"/>
                                      <w:rPr>
                                        <w:rFonts w:ascii="Times New Roman" w:hAnsi="Times New Roman" w:cs="Times New Roman"/>
                                        <w:sz w:val="18"/>
                                        <w:szCs w:val="18"/>
                                        <w:rPrChange w:id="4442" w:author="Maino Vieytes, Christian (NIH/NIA/IRP) [F]" w:date="2023-11-16T09:38:00Z">
                                          <w:rPr>
                                            <w:rFonts w:ascii="Times New Roman" w:hAnsi="Times New Roman" w:cs="Times New Roman"/>
                                            <w:sz w:val="20"/>
                                            <w:szCs w:val="20"/>
                                          </w:rPr>
                                        </w:rPrChange>
                                      </w:rPr>
                                    </w:pPr>
                                    <w:ins w:id="4443" w:author="Maino Vieytes, Christian (NIH/NIA/IRP) [F]" w:date="2023-11-16T09:38:00Z">
                                      <w:r w:rsidRPr="0049435F">
                                        <w:rPr>
                                          <w:rFonts w:ascii="Times New Roman" w:hAnsi="Times New Roman" w:cs="Times New Roman"/>
                                          <w:color w:val="000000"/>
                                          <w:sz w:val="18"/>
                                          <w:szCs w:val="18"/>
                                          <w:rPrChange w:id="4444" w:author="Maino Vieytes, Christian (NIH/NIA/IRP) [F]" w:date="2023-11-16T09:38:00Z">
                                            <w:rPr>
                                              <w:rFonts w:ascii="Calibri" w:hAnsi="Calibri" w:cs="Calibri"/>
                                              <w:color w:val="000000"/>
                                            </w:rPr>
                                          </w:rPrChange>
                                        </w:rPr>
                                        <w:t>0.72 (0.47-1.10)</w:t>
                                      </w:r>
                                    </w:ins>
                                    <w:del w:id="4445" w:author="Maino Vieytes, Christian (NIH/NIA/IRP) [F]" w:date="2023-11-15T15:54:00Z">
                                      <w:r w:rsidRPr="0049435F" w:rsidDel="00A12FDA">
                                        <w:rPr>
                                          <w:rFonts w:ascii="Times New Roman" w:hAnsi="Times New Roman" w:cs="Times New Roman"/>
                                          <w:sz w:val="18"/>
                                          <w:szCs w:val="18"/>
                                          <w:rPrChange w:id="4446" w:author="Maino Vieytes, Christian (NIH/NIA/IRP) [F]" w:date="2023-11-16T09:38:00Z">
                                            <w:rPr>
                                              <w:rFonts w:ascii="Times New Roman" w:hAnsi="Times New Roman" w:cs="Times New Roman"/>
                                              <w:sz w:val="20"/>
                                              <w:szCs w:val="20"/>
                                            </w:rPr>
                                          </w:rPrChange>
                                        </w:rPr>
                                        <w:delText>0.92 (0.61-1.40)</w:delText>
                                      </w:r>
                                    </w:del>
                                  </w:p>
                                </w:tc>
                                <w:tc>
                                  <w:tcPr>
                                    <w:tcW w:w="1716" w:type="dxa"/>
                                    <w:noWrap/>
                                    <w:vAlign w:val="center"/>
                                    <w:hideMark/>
                                    <w:tcPrChange w:id="4447" w:author="Maino Vieytes, Christian (NIH/NIA/IRP) [F]" w:date="2023-11-16T09:39:00Z">
                                      <w:tcPr>
                                        <w:tcW w:w="1716" w:type="dxa"/>
                                        <w:gridSpan w:val="2"/>
                                        <w:noWrap/>
                                        <w:vAlign w:val="center"/>
                                        <w:hideMark/>
                                      </w:tcPr>
                                    </w:tcPrChange>
                                  </w:tcPr>
                                  <w:p w14:paraId="2B207C98" w14:textId="6AAB8CF3" w:rsidR="0049435F" w:rsidRPr="0049435F" w:rsidRDefault="0049435F" w:rsidP="0049435F">
                                    <w:pPr>
                                      <w:jc w:val="center"/>
                                      <w:rPr>
                                        <w:rFonts w:ascii="Times New Roman" w:hAnsi="Times New Roman" w:cs="Times New Roman"/>
                                        <w:sz w:val="18"/>
                                        <w:szCs w:val="18"/>
                                        <w:rPrChange w:id="4448" w:author="Maino Vieytes, Christian (NIH/NIA/IRP) [F]" w:date="2023-11-16T09:38:00Z">
                                          <w:rPr>
                                            <w:rFonts w:ascii="Times New Roman" w:hAnsi="Times New Roman" w:cs="Times New Roman"/>
                                            <w:sz w:val="20"/>
                                            <w:szCs w:val="20"/>
                                          </w:rPr>
                                        </w:rPrChange>
                                      </w:rPr>
                                    </w:pPr>
                                    <w:ins w:id="4449" w:author="Maino Vieytes, Christian (NIH/NIA/IRP) [F]" w:date="2023-11-16T09:38:00Z">
                                      <w:r w:rsidRPr="0049435F">
                                        <w:rPr>
                                          <w:rFonts w:ascii="Times New Roman" w:hAnsi="Times New Roman" w:cs="Times New Roman"/>
                                          <w:color w:val="000000"/>
                                          <w:sz w:val="18"/>
                                          <w:szCs w:val="18"/>
                                          <w:rPrChange w:id="4450" w:author="Maino Vieytes, Christian (NIH/NIA/IRP) [F]" w:date="2023-11-16T09:38:00Z">
                                            <w:rPr>
                                              <w:rFonts w:ascii="Calibri" w:hAnsi="Calibri" w:cs="Calibri"/>
                                              <w:color w:val="000000"/>
                                            </w:rPr>
                                          </w:rPrChange>
                                        </w:rPr>
                                        <w:t>0.83 (0.53-1.32)</w:t>
                                      </w:r>
                                    </w:ins>
                                    <w:del w:id="4451" w:author="Maino Vieytes, Christian (NIH/NIA/IRP) [F]" w:date="2023-11-15T15:54:00Z">
                                      <w:r w:rsidRPr="0049435F" w:rsidDel="00A12FDA">
                                        <w:rPr>
                                          <w:rFonts w:ascii="Times New Roman" w:hAnsi="Times New Roman" w:cs="Times New Roman"/>
                                          <w:sz w:val="18"/>
                                          <w:szCs w:val="18"/>
                                          <w:rPrChange w:id="4452" w:author="Maino Vieytes, Christian (NIH/NIA/IRP) [F]" w:date="2023-11-16T09:38:00Z">
                                            <w:rPr>
                                              <w:rFonts w:ascii="Times New Roman" w:hAnsi="Times New Roman" w:cs="Times New Roman"/>
                                              <w:sz w:val="20"/>
                                              <w:szCs w:val="20"/>
                                            </w:rPr>
                                          </w:rPrChange>
                                        </w:rPr>
                                        <w:delText>0.96 (0.63-1.46)</w:delText>
                                      </w:r>
                                    </w:del>
                                  </w:p>
                                </w:tc>
                                <w:tc>
                                  <w:tcPr>
                                    <w:tcW w:w="1816" w:type="dxa"/>
                                    <w:noWrap/>
                                    <w:vAlign w:val="center"/>
                                    <w:hideMark/>
                                    <w:tcPrChange w:id="4453" w:author="Maino Vieytes, Christian (NIH/NIA/IRP) [F]" w:date="2023-11-16T09:39:00Z">
                                      <w:tcPr>
                                        <w:tcW w:w="1816" w:type="dxa"/>
                                        <w:gridSpan w:val="2"/>
                                        <w:noWrap/>
                                        <w:vAlign w:val="center"/>
                                        <w:hideMark/>
                                      </w:tcPr>
                                    </w:tcPrChange>
                                  </w:tcPr>
                                  <w:p w14:paraId="18588C77" w14:textId="2B8E3D5C" w:rsidR="0049435F" w:rsidRPr="0049435F" w:rsidRDefault="0049435F" w:rsidP="0049435F">
                                    <w:pPr>
                                      <w:jc w:val="center"/>
                                      <w:rPr>
                                        <w:rFonts w:ascii="Times New Roman" w:hAnsi="Times New Roman" w:cs="Times New Roman"/>
                                        <w:sz w:val="18"/>
                                        <w:szCs w:val="18"/>
                                        <w:rPrChange w:id="4454" w:author="Maino Vieytes, Christian (NIH/NIA/IRP) [F]" w:date="2023-11-16T09:38:00Z">
                                          <w:rPr>
                                            <w:rFonts w:ascii="Times New Roman" w:hAnsi="Times New Roman" w:cs="Times New Roman"/>
                                            <w:sz w:val="20"/>
                                            <w:szCs w:val="20"/>
                                          </w:rPr>
                                        </w:rPrChange>
                                      </w:rPr>
                                    </w:pPr>
                                    <w:ins w:id="4455" w:author="Maino Vieytes, Christian (NIH/NIA/IRP) [F]" w:date="2023-11-16T09:38:00Z">
                                      <w:r w:rsidRPr="0049435F">
                                        <w:rPr>
                                          <w:rFonts w:ascii="Times New Roman" w:hAnsi="Times New Roman" w:cs="Times New Roman"/>
                                          <w:color w:val="000000"/>
                                          <w:sz w:val="18"/>
                                          <w:szCs w:val="18"/>
                                          <w:rPrChange w:id="4456" w:author="Maino Vieytes, Christian (NIH/NIA/IRP) [F]" w:date="2023-11-16T09:38:00Z">
                                            <w:rPr>
                                              <w:rFonts w:ascii="Calibri" w:hAnsi="Calibri" w:cs="Calibri"/>
                                              <w:color w:val="000000"/>
                                            </w:rPr>
                                          </w:rPrChange>
                                        </w:rPr>
                                        <w:t>0.80 (0.52-1.22)</w:t>
                                      </w:r>
                                    </w:ins>
                                    <w:del w:id="4457" w:author="Maino Vieytes, Christian (NIH/NIA/IRP) [F]" w:date="2023-11-15T15:54:00Z">
                                      <w:r w:rsidRPr="0049435F" w:rsidDel="00A12FDA">
                                        <w:rPr>
                                          <w:rFonts w:ascii="Times New Roman" w:hAnsi="Times New Roman" w:cs="Times New Roman"/>
                                          <w:sz w:val="18"/>
                                          <w:szCs w:val="18"/>
                                          <w:rPrChange w:id="4458" w:author="Maino Vieytes, Christian (NIH/NIA/IRP) [F]" w:date="2023-11-16T09:38:00Z">
                                            <w:rPr>
                                              <w:rFonts w:ascii="Times New Roman" w:hAnsi="Times New Roman" w:cs="Times New Roman"/>
                                              <w:sz w:val="20"/>
                                              <w:szCs w:val="20"/>
                                            </w:rPr>
                                          </w:rPrChange>
                                        </w:rPr>
                                        <w:delText>0.94 (0.61-1.44)</w:delText>
                                      </w:r>
                                    </w:del>
                                  </w:p>
                                </w:tc>
                                <w:tc>
                                  <w:tcPr>
                                    <w:tcW w:w="1196" w:type="dxa"/>
                                    <w:noWrap/>
                                    <w:vAlign w:val="center"/>
                                    <w:hideMark/>
                                    <w:tcPrChange w:id="4459" w:author="Maino Vieytes, Christian (NIH/NIA/IRP) [F]" w:date="2023-11-16T09:39:00Z">
                                      <w:tcPr>
                                        <w:tcW w:w="1196" w:type="dxa"/>
                                        <w:gridSpan w:val="4"/>
                                        <w:noWrap/>
                                        <w:vAlign w:val="center"/>
                                        <w:hideMark/>
                                      </w:tcPr>
                                    </w:tcPrChange>
                                  </w:tcPr>
                                  <w:p w14:paraId="18118261" w14:textId="1D825C7C" w:rsidR="0049435F" w:rsidRPr="0049435F" w:rsidRDefault="0049435F" w:rsidP="0049435F">
                                    <w:pPr>
                                      <w:jc w:val="center"/>
                                      <w:rPr>
                                        <w:rFonts w:ascii="Times New Roman" w:hAnsi="Times New Roman" w:cs="Times New Roman"/>
                                        <w:sz w:val="18"/>
                                        <w:szCs w:val="18"/>
                                        <w:rPrChange w:id="4460" w:author="Maino Vieytes, Christian (NIH/NIA/IRP) [F]" w:date="2023-11-16T09:38:00Z">
                                          <w:rPr>
                                            <w:rFonts w:ascii="Times New Roman" w:hAnsi="Times New Roman" w:cs="Times New Roman"/>
                                            <w:sz w:val="20"/>
                                            <w:szCs w:val="20"/>
                                          </w:rPr>
                                        </w:rPrChange>
                                      </w:rPr>
                                    </w:pPr>
                                    <w:ins w:id="4461" w:author="Maino Vieytes, Christian (NIH/NIA/IRP) [F]" w:date="2023-11-16T09:38:00Z">
                                      <w:r w:rsidRPr="0049435F">
                                        <w:rPr>
                                          <w:rFonts w:ascii="Times New Roman" w:hAnsi="Times New Roman" w:cs="Times New Roman"/>
                                          <w:color w:val="000000"/>
                                          <w:sz w:val="18"/>
                                          <w:szCs w:val="18"/>
                                          <w:rPrChange w:id="4462" w:author="Maino Vieytes, Christian (NIH/NIA/IRP) [F]" w:date="2023-11-16T09:38:00Z">
                                            <w:rPr>
                                              <w:rFonts w:ascii="Calibri" w:hAnsi="Calibri" w:cs="Calibri"/>
                                              <w:color w:val="000000"/>
                                            </w:rPr>
                                          </w:rPrChange>
                                        </w:rPr>
                                        <w:t>0.22</w:t>
                                      </w:r>
                                    </w:ins>
                                    <w:del w:id="4463" w:author="Maino Vieytes, Christian (NIH/NIA/IRP) [F]" w:date="2023-11-15T15:54:00Z">
                                      <w:r w:rsidRPr="0049435F" w:rsidDel="00A12FDA">
                                        <w:rPr>
                                          <w:rFonts w:ascii="Times New Roman" w:hAnsi="Times New Roman" w:cs="Times New Roman"/>
                                          <w:sz w:val="18"/>
                                          <w:szCs w:val="18"/>
                                          <w:rPrChange w:id="4464" w:author="Maino Vieytes, Christian (NIH/NIA/IRP) [F]" w:date="2023-11-16T09:38:00Z">
                                            <w:rPr>
                                              <w:rFonts w:ascii="Times New Roman" w:hAnsi="Times New Roman" w:cs="Times New Roman"/>
                                              <w:sz w:val="20"/>
                                              <w:szCs w:val="20"/>
                                            </w:rPr>
                                          </w:rPrChange>
                                        </w:rPr>
                                        <w:delText>0.34</w:delText>
                                      </w:r>
                                    </w:del>
                                  </w:p>
                                </w:tc>
                                <w:tc>
                                  <w:tcPr>
                                    <w:tcW w:w="1622" w:type="dxa"/>
                                    <w:noWrap/>
                                    <w:vAlign w:val="center"/>
                                    <w:hideMark/>
                                    <w:tcPrChange w:id="4465" w:author="Maino Vieytes, Christian (NIH/NIA/IRP) [F]" w:date="2023-11-16T09:39:00Z">
                                      <w:tcPr>
                                        <w:tcW w:w="1622" w:type="dxa"/>
                                        <w:gridSpan w:val="4"/>
                                        <w:noWrap/>
                                        <w:vAlign w:val="center"/>
                                        <w:hideMark/>
                                      </w:tcPr>
                                    </w:tcPrChange>
                                  </w:tcPr>
                                  <w:p w14:paraId="72C39236" w14:textId="291237BB" w:rsidR="0049435F" w:rsidRPr="0049435F" w:rsidRDefault="0049435F" w:rsidP="0049435F">
                                    <w:pPr>
                                      <w:jc w:val="center"/>
                                      <w:rPr>
                                        <w:rFonts w:ascii="Times New Roman" w:hAnsi="Times New Roman" w:cs="Times New Roman"/>
                                        <w:sz w:val="18"/>
                                        <w:szCs w:val="18"/>
                                        <w:rPrChange w:id="4466" w:author="Maino Vieytes, Christian (NIH/NIA/IRP) [F]" w:date="2023-11-16T09:38:00Z">
                                          <w:rPr>
                                            <w:rFonts w:ascii="Times New Roman" w:hAnsi="Times New Roman" w:cs="Times New Roman"/>
                                            <w:sz w:val="20"/>
                                            <w:szCs w:val="20"/>
                                          </w:rPr>
                                        </w:rPrChange>
                                      </w:rPr>
                                    </w:pPr>
                                    <w:ins w:id="4467" w:author="Maino Vieytes, Christian (NIH/NIA/IRP) [F]" w:date="2023-11-16T09:38:00Z">
                                      <w:r w:rsidRPr="0049435F">
                                        <w:rPr>
                                          <w:rFonts w:ascii="Times New Roman" w:hAnsi="Times New Roman" w:cs="Times New Roman"/>
                                          <w:color w:val="000000"/>
                                          <w:sz w:val="18"/>
                                          <w:szCs w:val="18"/>
                                          <w:rPrChange w:id="4468" w:author="Maino Vieytes, Christian (NIH/NIA/IRP) [F]" w:date="2023-11-16T09:38:00Z">
                                            <w:rPr>
                                              <w:rFonts w:ascii="Calibri" w:hAnsi="Calibri" w:cs="Calibri"/>
                                              <w:color w:val="000000"/>
                                            </w:rPr>
                                          </w:rPrChange>
                                        </w:rPr>
                                        <w:t>0.88 (0.75-1.02)</w:t>
                                      </w:r>
                                    </w:ins>
                                    <w:del w:id="4469" w:author="Maino Vieytes, Christian (NIH/NIA/IRP) [F]" w:date="2023-11-15T15:54:00Z">
                                      <w:r w:rsidRPr="0049435F" w:rsidDel="00A12FDA">
                                        <w:rPr>
                                          <w:rFonts w:ascii="Times New Roman" w:hAnsi="Times New Roman" w:cs="Times New Roman"/>
                                          <w:sz w:val="18"/>
                                          <w:szCs w:val="18"/>
                                          <w:rPrChange w:id="4470" w:author="Maino Vieytes, Christian (NIH/NIA/IRP) [F]" w:date="2023-11-16T09:38:00Z">
                                            <w:rPr>
                                              <w:rFonts w:ascii="Times New Roman" w:hAnsi="Times New Roman" w:cs="Times New Roman"/>
                                              <w:sz w:val="20"/>
                                              <w:szCs w:val="20"/>
                                            </w:rPr>
                                          </w:rPrChange>
                                        </w:rPr>
                                        <w:delText>0.97 (0.86-1.09)</w:delText>
                                      </w:r>
                                    </w:del>
                                  </w:p>
                                </w:tc>
                                <w:tc>
                                  <w:tcPr>
                                    <w:tcW w:w="1310" w:type="dxa"/>
                                    <w:noWrap/>
                                    <w:vAlign w:val="center"/>
                                    <w:hideMark/>
                                    <w:tcPrChange w:id="4471" w:author="Maino Vieytes, Christian (NIH/NIA/IRP) [F]" w:date="2023-11-16T09:39:00Z">
                                      <w:tcPr>
                                        <w:tcW w:w="1310" w:type="dxa"/>
                                        <w:gridSpan w:val="4"/>
                                        <w:noWrap/>
                                        <w:vAlign w:val="center"/>
                                        <w:hideMark/>
                                      </w:tcPr>
                                    </w:tcPrChange>
                                  </w:tcPr>
                                  <w:p w14:paraId="53CD0CB0" w14:textId="42428F6A" w:rsidR="0049435F" w:rsidRPr="0049435F" w:rsidRDefault="0049435F" w:rsidP="0049435F">
                                    <w:pPr>
                                      <w:jc w:val="center"/>
                                      <w:rPr>
                                        <w:rFonts w:ascii="Times New Roman" w:hAnsi="Times New Roman" w:cs="Times New Roman"/>
                                        <w:sz w:val="18"/>
                                        <w:szCs w:val="18"/>
                                        <w:rPrChange w:id="4472" w:author="Maino Vieytes, Christian (NIH/NIA/IRP) [F]" w:date="2023-11-16T09:38:00Z">
                                          <w:rPr>
                                            <w:rFonts w:ascii="Times New Roman" w:hAnsi="Times New Roman" w:cs="Times New Roman"/>
                                            <w:sz w:val="20"/>
                                            <w:szCs w:val="20"/>
                                          </w:rPr>
                                        </w:rPrChange>
                                      </w:rPr>
                                    </w:pPr>
                                    <w:ins w:id="4473" w:author="Maino Vieytes, Christian (NIH/NIA/IRP) [F]" w:date="2023-11-16T09:38:00Z">
                                      <w:r w:rsidRPr="0049435F">
                                        <w:rPr>
                                          <w:rFonts w:ascii="Times New Roman" w:hAnsi="Times New Roman" w:cs="Times New Roman"/>
                                          <w:color w:val="000000"/>
                                          <w:sz w:val="18"/>
                                          <w:szCs w:val="18"/>
                                          <w:rPrChange w:id="4474" w:author="Maino Vieytes, Christian (NIH/NIA/IRP) [F]" w:date="2023-11-16T09:38:00Z">
                                            <w:rPr>
                                              <w:rFonts w:ascii="Calibri" w:hAnsi="Calibri" w:cs="Calibri"/>
                                              <w:color w:val="000000"/>
                                            </w:rPr>
                                          </w:rPrChange>
                                        </w:rPr>
                                        <w:t>0.42</w:t>
                                      </w:r>
                                    </w:ins>
                                    <w:del w:id="4475" w:author="Maino Vieytes, Christian (NIH/NIA/IRP) [F]" w:date="2023-11-15T15:54:00Z">
                                      <w:r w:rsidRPr="0049435F" w:rsidDel="00A12FDA">
                                        <w:rPr>
                                          <w:rFonts w:ascii="Times New Roman" w:hAnsi="Times New Roman" w:cs="Times New Roman"/>
                                          <w:color w:val="000000"/>
                                          <w:sz w:val="18"/>
                                          <w:szCs w:val="18"/>
                                          <w:rPrChange w:id="4476" w:author="Maino Vieytes, Christian (NIH/NIA/IRP) [F]" w:date="2023-11-16T09:38:00Z">
                                            <w:rPr>
                                              <w:rFonts w:ascii="Times New Roman" w:hAnsi="Times New Roman" w:cs="Times New Roman"/>
                                              <w:color w:val="000000"/>
                                              <w:sz w:val="20"/>
                                              <w:szCs w:val="20"/>
                                            </w:rPr>
                                          </w:rPrChange>
                                        </w:rPr>
                                        <w:delText>0.70</w:delText>
                                      </w:r>
                                    </w:del>
                                  </w:p>
                                </w:tc>
                              </w:tr>
                              <w:tr w:rsidR="0049435F" w:rsidRPr="0049435F" w14:paraId="7AA751EA" w14:textId="77777777" w:rsidTr="0049435F">
                                <w:tblPrEx>
                                  <w:tblPrExChange w:id="4477" w:author="Maino Vieytes, Christian (NIH/NIA/IRP) [F]" w:date="2023-11-16T09:39:00Z">
                                    <w:tblPrEx>
                                      <w:tblW w:w="15011" w:type="dxa"/>
                                    </w:tblPrEx>
                                  </w:tblPrExChange>
                                </w:tblPrEx>
                                <w:trPr>
                                  <w:trHeight w:val="320"/>
                                  <w:trPrChange w:id="4478" w:author="Maino Vieytes, Christian (NIH/NIA/IRP) [F]" w:date="2023-11-16T09:39:00Z">
                                    <w:trPr>
                                      <w:gridAfter w:val="0"/>
                                      <w:trHeight w:val="320"/>
                                    </w:trPr>
                                  </w:trPrChange>
                                </w:trPr>
                                <w:tc>
                                  <w:tcPr>
                                    <w:tcW w:w="2317" w:type="dxa"/>
                                    <w:noWrap/>
                                    <w:vAlign w:val="center"/>
                                    <w:tcPrChange w:id="4479" w:author="Maino Vieytes, Christian (NIH/NIA/IRP) [F]" w:date="2023-11-16T09:39:00Z">
                                      <w:tcPr>
                                        <w:tcW w:w="2317" w:type="dxa"/>
                                        <w:noWrap/>
                                        <w:vAlign w:val="center"/>
                                      </w:tcPr>
                                    </w:tcPrChange>
                                  </w:tcPr>
                                  <w:p w14:paraId="6FFC5F75" w14:textId="77777777" w:rsidR="0049435F" w:rsidRPr="008A6C8D" w:rsidRDefault="0049435F" w:rsidP="0049435F">
                                    <w:pPr>
                                      <w:rPr>
                                        <w:rFonts w:ascii="Times New Roman" w:hAnsi="Times New Roman" w:cs="Times New Roman"/>
                                        <w:sz w:val="18"/>
                                        <w:szCs w:val="18"/>
                                        <w:rPrChange w:id="448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481"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4482"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4483" w:author="Maino Vieytes, Christian (NIH/NIA/IRP) [F]" w:date="2023-11-16T09:39:00Z">
                                      <w:tcPr>
                                        <w:tcW w:w="936" w:type="dxa"/>
                                        <w:noWrap/>
                                        <w:vAlign w:val="center"/>
                                      </w:tcPr>
                                    </w:tcPrChange>
                                  </w:tcPr>
                                  <w:p w14:paraId="3FE7056A" w14:textId="4718F5CA" w:rsidR="0049435F" w:rsidRPr="0049435F" w:rsidRDefault="0049435F" w:rsidP="0049435F">
                                    <w:pPr>
                                      <w:jc w:val="center"/>
                                      <w:rPr>
                                        <w:rFonts w:ascii="Times New Roman" w:hAnsi="Times New Roman" w:cs="Times New Roman"/>
                                        <w:sz w:val="18"/>
                                        <w:szCs w:val="18"/>
                                        <w:rPrChange w:id="4484" w:author="Maino Vieytes, Christian (NIH/NIA/IRP) [F]" w:date="2023-11-16T09:36:00Z">
                                          <w:rPr>
                                            <w:rFonts w:ascii="Times New Roman" w:hAnsi="Times New Roman" w:cs="Times New Roman"/>
                                            <w:sz w:val="20"/>
                                            <w:szCs w:val="20"/>
                                          </w:rPr>
                                        </w:rPrChange>
                                      </w:rPr>
                                    </w:pPr>
                                    <w:ins w:id="4485" w:author="Maino Vieytes, Christian (NIH/NIA/IRP) [F]" w:date="2023-11-16T09:36:00Z">
                                      <w:r w:rsidRPr="0049435F">
                                        <w:rPr>
                                          <w:rFonts w:ascii="Times New Roman" w:hAnsi="Times New Roman" w:cs="Times New Roman"/>
                                          <w:color w:val="000000"/>
                                          <w:sz w:val="18"/>
                                          <w:szCs w:val="18"/>
                                          <w:rPrChange w:id="4486" w:author="Maino Vieytes, Christian (NIH/NIA/IRP) [F]" w:date="2023-11-16T09:36:00Z">
                                            <w:rPr>
                                              <w:rFonts w:ascii="Calibri" w:hAnsi="Calibri" w:cs="Calibri"/>
                                              <w:color w:val="000000"/>
                                            </w:rPr>
                                          </w:rPrChange>
                                        </w:rPr>
                                        <w:t>1745</w:t>
                                      </w:r>
                                    </w:ins>
                                    <w:del w:id="4487" w:author="Maino Vieytes, Christian (NIH/NIA/IRP) [F]" w:date="2023-11-15T15:54:00Z">
                                      <w:r w:rsidRPr="0049435F" w:rsidDel="00A12FDA">
                                        <w:rPr>
                                          <w:rFonts w:ascii="Times New Roman" w:hAnsi="Times New Roman" w:cs="Times New Roman"/>
                                          <w:color w:val="000000"/>
                                          <w:sz w:val="18"/>
                                          <w:szCs w:val="18"/>
                                          <w:rPrChange w:id="4488" w:author="Maino Vieytes, Christian (NIH/NIA/IRP) [F]" w:date="2023-11-16T09:36:00Z">
                                            <w:rPr>
                                              <w:rFonts w:ascii="Times New Roman" w:hAnsi="Times New Roman" w:cs="Times New Roman"/>
                                              <w:color w:val="000000"/>
                                              <w:sz w:val="20"/>
                                              <w:szCs w:val="20"/>
                                            </w:rPr>
                                          </w:rPrChange>
                                        </w:rPr>
                                        <w:delText>2493</w:delText>
                                      </w:r>
                                    </w:del>
                                  </w:p>
                                </w:tc>
                                <w:tc>
                                  <w:tcPr>
                                    <w:tcW w:w="846" w:type="dxa"/>
                                    <w:noWrap/>
                                    <w:vAlign w:val="center"/>
                                    <w:tcPrChange w:id="4489" w:author="Maino Vieytes, Christian (NIH/NIA/IRP) [F]" w:date="2023-11-16T09:39:00Z">
                                      <w:tcPr>
                                        <w:tcW w:w="846" w:type="dxa"/>
                                        <w:gridSpan w:val="2"/>
                                        <w:noWrap/>
                                        <w:vAlign w:val="center"/>
                                      </w:tcPr>
                                    </w:tcPrChange>
                                  </w:tcPr>
                                  <w:p w14:paraId="1CC77B5E" w14:textId="6A8DFF7B" w:rsidR="0049435F" w:rsidRPr="0049435F" w:rsidRDefault="0049435F" w:rsidP="0049435F">
                                    <w:pPr>
                                      <w:jc w:val="center"/>
                                      <w:rPr>
                                        <w:rFonts w:ascii="Times New Roman" w:hAnsi="Times New Roman" w:cs="Times New Roman"/>
                                        <w:sz w:val="18"/>
                                        <w:szCs w:val="18"/>
                                        <w:rPrChange w:id="4490" w:author="Maino Vieytes, Christian (NIH/NIA/IRP) [F]" w:date="2023-11-16T09:36:00Z">
                                          <w:rPr>
                                            <w:rFonts w:ascii="Times New Roman" w:hAnsi="Times New Roman" w:cs="Times New Roman"/>
                                            <w:sz w:val="20"/>
                                            <w:szCs w:val="20"/>
                                          </w:rPr>
                                        </w:rPrChange>
                                      </w:rPr>
                                    </w:pPr>
                                    <w:ins w:id="4491" w:author="Maino Vieytes, Christian (NIH/NIA/IRP) [F]" w:date="2023-11-16T09:36:00Z">
                                      <w:r w:rsidRPr="0049435F">
                                        <w:rPr>
                                          <w:rFonts w:ascii="Times New Roman" w:hAnsi="Times New Roman" w:cs="Times New Roman"/>
                                          <w:color w:val="000000"/>
                                          <w:sz w:val="18"/>
                                          <w:szCs w:val="18"/>
                                          <w:rPrChange w:id="4492" w:author="Maino Vieytes, Christian (NIH/NIA/IRP) [F]" w:date="2023-11-16T09:36:00Z">
                                            <w:rPr>
                                              <w:rFonts w:ascii="Calibri" w:hAnsi="Calibri" w:cs="Calibri"/>
                                              <w:color w:val="000000"/>
                                            </w:rPr>
                                          </w:rPrChange>
                                        </w:rPr>
                                        <w:t>1.00</w:t>
                                      </w:r>
                                    </w:ins>
                                    <w:del w:id="4493" w:author="Maino Vieytes, Christian (NIH/NIA/IRP) [F]" w:date="2023-11-15T15:54:00Z">
                                      <w:r w:rsidRPr="0049435F" w:rsidDel="00A12FDA">
                                        <w:rPr>
                                          <w:rFonts w:ascii="Times New Roman" w:hAnsi="Times New Roman" w:cs="Times New Roman"/>
                                          <w:color w:val="000000"/>
                                          <w:sz w:val="18"/>
                                          <w:szCs w:val="18"/>
                                          <w:rPrChange w:id="4494" w:author="Maino Vieytes, Christian (NIH/NIA/IRP) [F]" w:date="2023-11-16T09:36:00Z">
                                            <w:rPr>
                                              <w:rFonts w:ascii="Times New Roman" w:hAnsi="Times New Roman" w:cs="Times New Roman"/>
                                              <w:color w:val="000000"/>
                                              <w:sz w:val="20"/>
                                              <w:szCs w:val="20"/>
                                            </w:rPr>
                                          </w:rPrChange>
                                        </w:rPr>
                                        <w:delText>1.00</w:delText>
                                      </w:r>
                                    </w:del>
                                  </w:p>
                                </w:tc>
                                <w:tc>
                                  <w:tcPr>
                                    <w:tcW w:w="1616" w:type="dxa"/>
                                    <w:noWrap/>
                                    <w:vAlign w:val="center"/>
                                    <w:tcPrChange w:id="4495" w:author="Maino Vieytes, Christian (NIH/NIA/IRP) [F]" w:date="2023-11-16T09:39:00Z">
                                      <w:tcPr>
                                        <w:tcW w:w="1616" w:type="dxa"/>
                                        <w:gridSpan w:val="2"/>
                                        <w:noWrap/>
                                        <w:vAlign w:val="bottom"/>
                                      </w:tcPr>
                                    </w:tcPrChange>
                                  </w:tcPr>
                                  <w:p w14:paraId="2BD4800B" w14:textId="15A91F97" w:rsidR="0049435F" w:rsidRPr="0049435F" w:rsidRDefault="0049435F" w:rsidP="0049435F">
                                    <w:pPr>
                                      <w:jc w:val="center"/>
                                      <w:rPr>
                                        <w:rFonts w:ascii="Times New Roman" w:hAnsi="Times New Roman" w:cs="Times New Roman"/>
                                        <w:sz w:val="18"/>
                                        <w:szCs w:val="18"/>
                                        <w:rPrChange w:id="4496" w:author="Maino Vieytes, Christian (NIH/NIA/IRP) [F]" w:date="2023-11-16T09:38:00Z">
                                          <w:rPr>
                                            <w:rFonts w:ascii="Times New Roman" w:hAnsi="Times New Roman" w:cs="Times New Roman"/>
                                            <w:sz w:val="20"/>
                                            <w:szCs w:val="20"/>
                                          </w:rPr>
                                        </w:rPrChange>
                                      </w:rPr>
                                    </w:pPr>
                                    <w:ins w:id="4497" w:author="Maino Vieytes, Christian (NIH/NIA/IRP) [F]" w:date="2023-11-16T09:38:00Z">
                                      <w:r w:rsidRPr="0049435F">
                                        <w:rPr>
                                          <w:rFonts w:ascii="Times New Roman" w:hAnsi="Times New Roman" w:cs="Times New Roman"/>
                                          <w:color w:val="000000"/>
                                          <w:sz w:val="18"/>
                                          <w:szCs w:val="18"/>
                                          <w:rPrChange w:id="4498" w:author="Maino Vieytes, Christian (NIH/NIA/IRP) [F]" w:date="2023-11-16T09:38:00Z">
                                            <w:rPr>
                                              <w:rFonts w:ascii="Calibri" w:hAnsi="Calibri" w:cs="Calibri"/>
                                              <w:color w:val="000000"/>
                                            </w:rPr>
                                          </w:rPrChange>
                                        </w:rPr>
                                        <w:t>0.98 (0.64-1.51)</w:t>
                                      </w:r>
                                    </w:ins>
                                    <w:del w:id="4499" w:author="Maino Vieytes, Christian (NIH/NIA/IRP) [F]" w:date="2023-11-15T15:54:00Z">
                                      <w:r w:rsidRPr="0049435F" w:rsidDel="00A12FDA">
                                        <w:rPr>
                                          <w:rFonts w:ascii="Times New Roman" w:hAnsi="Times New Roman" w:cs="Times New Roman"/>
                                          <w:color w:val="000000"/>
                                          <w:sz w:val="18"/>
                                          <w:szCs w:val="18"/>
                                          <w:rPrChange w:id="4500" w:author="Maino Vieytes, Christian (NIH/NIA/IRP) [F]" w:date="2023-11-16T09:38:00Z">
                                            <w:rPr>
                                              <w:rFonts w:ascii="Times New Roman" w:hAnsi="Times New Roman" w:cs="Times New Roman"/>
                                              <w:color w:val="000000"/>
                                              <w:sz w:val="20"/>
                                              <w:szCs w:val="20"/>
                                            </w:rPr>
                                          </w:rPrChange>
                                        </w:rPr>
                                        <w:delText>1.00 (0.68-1.45)</w:delText>
                                      </w:r>
                                    </w:del>
                                  </w:p>
                                </w:tc>
                                <w:tc>
                                  <w:tcPr>
                                    <w:tcW w:w="1716" w:type="dxa"/>
                                    <w:noWrap/>
                                    <w:vAlign w:val="center"/>
                                    <w:tcPrChange w:id="4501" w:author="Maino Vieytes, Christian (NIH/NIA/IRP) [F]" w:date="2023-11-16T09:39:00Z">
                                      <w:tcPr>
                                        <w:tcW w:w="1716" w:type="dxa"/>
                                        <w:gridSpan w:val="2"/>
                                        <w:noWrap/>
                                        <w:vAlign w:val="bottom"/>
                                      </w:tcPr>
                                    </w:tcPrChange>
                                  </w:tcPr>
                                  <w:p w14:paraId="1240F6FF" w14:textId="354F9B53" w:rsidR="0049435F" w:rsidRPr="0049435F" w:rsidRDefault="0049435F" w:rsidP="0049435F">
                                    <w:pPr>
                                      <w:jc w:val="center"/>
                                      <w:rPr>
                                        <w:rFonts w:ascii="Times New Roman" w:hAnsi="Times New Roman" w:cs="Times New Roman"/>
                                        <w:sz w:val="18"/>
                                        <w:szCs w:val="18"/>
                                        <w:rPrChange w:id="4502" w:author="Maino Vieytes, Christian (NIH/NIA/IRP) [F]" w:date="2023-11-16T09:38:00Z">
                                          <w:rPr>
                                            <w:rFonts w:ascii="Times New Roman" w:hAnsi="Times New Roman" w:cs="Times New Roman"/>
                                            <w:sz w:val="20"/>
                                            <w:szCs w:val="20"/>
                                          </w:rPr>
                                        </w:rPrChange>
                                      </w:rPr>
                                    </w:pPr>
                                    <w:ins w:id="4503" w:author="Maino Vieytes, Christian (NIH/NIA/IRP) [F]" w:date="2023-11-16T09:38:00Z">
                                      <w:r w:rsidRPr="0049435F">
                                        <w:rPr>
                                          <w:rFonts w:ascii="Times New Roman" w:hAnsi="Times New Roman" w:cs="Times New Roman"/>
                                          <w:color w:val="000000"/>
                                          <w:sz w:val="18"/>
                                          <w:szCs w:val="18"/>
                                          <w:rPrChange w:id="4504" w:author="Maino Vieytes, Christian (NIH/NIA/IRP) [F]" w:date="2023-11-16T09:38:00Z">
                                            <w:rPr>
                                              <w:rFonts w:ascii="Calibri" w:hAnsi="Calibri" w:cs="Calibri"/>
                                              <w:color w:val="000000"/>
                                            </w:rPr>
                                          </w:rPrChange>
                                        </w:rPr>
                                        <w:t>0.87 (0.60-1.26)</w:t>
                                      </w:r>
                                    </w:ins>
                                    <w:del w:id="4505" w:author="Maino Vieytes, Christian (NIH/NIA/IRP) [F]" w:date="2023-11-15T15:54:00Z">
                                      <w:r w:rsidRPr="0049435F" w:rsidDel="00A12FDA">
                                        <w:rPr>
                                          <w:rFonts w:ascii="Times New Roman" w:hAnsi="Times New Roman" w:cs="Times New Roman"/>
                                          <w:color w:val="000000"/>
                                          <w:sz w:val="18"/>
                                          <w:szCs w:val="18"/>
                                          <w:rPrChange w:id="4506" w:author="Maino Vieytes, Christian (NIH/NIA/IRP) [F]" w:date="2023-11-16T09:38:00Z">
                                            <w:rPr>
                                              <w:rFonts w:ascii="Times New Roman" w:hAnsi="Times New Roman" w:cs="Times New Roman"/>
                                              <w:color w:val="000000"/>
                                              <w:sz w:val="20"/>
                                              <w:szCs w:val="20"/>
                                            </w:rPr>
                                          </w:rPrChange>
                                        </w:rPr>
                                        <w:delText>0.73 (0.48-1.10)</w:delText>
                                      </w:r>
                                    </w:del>
                                  </w:p>
                                </w:tc>
                                <w:tc>
                                  <w:tcPr>
                                    <w:tcW w:w="1716" w:type="dxa"/>
                                    <w:noWrap/>
                                    <w:vAlign w:val="center"/>
                                    <w:tcPrChange w:id="4507" w:author="Maino Vieytes, Christian (NIH/NIA/IRP) [F]" w:date="2023-11-16T09:39:00Z">
                                      <w:tcPr>
                                        <w:tcW w:w="1716" w:type="dxa"/>
                                        <w:gridSpan w:val="2"/>
                                        <w:noWrap/>
                                        <w:vAlign w:val="bottom"/>
                                      </w:tcPr>
                                    </w:tcPrChange>
                                  </w:tcPr>
                                  <w:p w14:paraId="615055AC" w14:textId="7B250E90" w:rsidR="0049435F" w:rsidRPr="0049435F" w:rsidRDefault="0049435F" w:rsidP="0049435F">
                                    <w:pPr>
                                      <w:jc w:val="center"/>
                                      <w:rPr>
                                        <w:rFonts w:ascii="Times New Roman" w:hAnsi="Times New Roman" w:cs="Times New Roman"/>
                                        <w:sz w:val="18"/>
                                        <w:szCs w:val="18"/>
                                        <w:rPrChange w:id="4508" w:author="Maino Vieytes, Christian (NIH/NIA/IRP) [F]" w:date="2023-11-16T09:38:00Z">
                                          <w:rPr>
                                            <w:rFonts w:ascii="Times New Roman" w:hAnsi="Times New Roman" w:cs="Times New Roman"/>
                                            <w:sz w:val="20"/>
                                            <w:szCs w:val="20"/>
                                          </w:rPr>
                                        </w:rPrChange>
                                      </w:rPr>
                                    </w:pPr>
                                    <w:ins w:id="4509" w:author="Maino Vieytes, Christian (NIH/NIA/IRP) [F]" w:date="2023-11-16T09:38:00Z">
                                      <w:r w:rsidRPr="0049435F">
                                        <w:rPr>
                                          <w:rFonts w:ascii="Times New Roman" w:hAnsi="Times New Roman" w:cs="Times New Roman"/>
                                          <w:color w:val="000000"/>
                                          <w:sz w:val="18"/>
                                          <w:szCs w:val="18"/>
                                          <w:rPrChange w:id="4510" w:author="Maino Vieytes, Christian (NIH/NIA/IRP) [F]" w:date="2023-11-16T09:38:00Z">
                                            <w:rPr>
                                              <w:rFonts w:ascii="Calibri" w:hAnsi="Calibri" w:cs="Calibri"/>
                                              <w:color w:val="000000"/>
                                            </w:rPr>
                                          </w:rPrChange>
                                        </w:rPr>
                                        <w:t>0.88 (0.62-1.27)</w:t>
                                      </w:r>
                                    </w:ins>
                                    <w:del w:id="4511" w:author="Maino Vieytes, Christian (NIH/NIA/IRP) [F]" w:date="2023-11-15T15:54:00Z">
                                      <w:r w:rsidRPr="0049435F" w:rsidDel="00A12FDA">
                                        <w:rPr>
                                          <w:rFonts w:ascii="Times New Roman" w:hAnsi="Times New Roman" w:cs="Times New Roman"/>
                                          <w:color w:val="000000"/>
                                          <w:sz w:val="18"/>
                                          <w:szCs w:val="18"/>
                                          <w:rPrChange w:id="4512" w:author="Maino Vieytes, Christian (NIH/NIA/IRP) [F]" w:date="2023-11-16T09:38:00Z">
                                            <w:rPr>
                                              <w:rFonts w:ascii="Times New Roman" w:hAnsi="Times New Roman" w:cs="Times New Roman"/>
                                              <w:color w:val="000000"/>
                                              <w:sz w:val="20"/>
                                              <w:szCs w:val="20"/>
                                            </w:rPr>
                                          </w:rPrChange>
                                        </w:rPr>
                                        <w:delText>0.74 (0.51-1.08)</w:delText>
                                      </w:r>
                                    </w:del>
                                  </w:p>
                                </w:tc>
                                <w:tc>
                                  <w:tcPr>
                                    <w:tcW w:w="1816" w:type="dxa"/>
                                    <w:noWrap/>
                                    <w:vAlign w:val="center"/>
                                    <w:tcPrChange w:id="4513" w:author="Maino Vieytes, Christian (NIH/NIA/IRP) [F]" w:date="2023-11-16T09:39:00Z">
                                      <w:tcPr>
                                        <w:tcW w:w="1816" w:type="dxa"/>
                                        <w:gridSpan w:val="2"/>
                                        <w:noWrap/>
                                        <w:vAlign w:val="bottom"/>
                                      </w:tcPr>
                                    </w:tcPrChange>
                                  </w:tcPr>
                                  <w:p w14:paraId="61F39ACC" w14:textId="136A3A7C" w:rsidR="0049435F" w:rsidRPr="0049435F" w:rsidRDefault="0049435F" w:rsidP="0049435F">
                                    <w:pPr>
                                      <w:jc w:val="center"/>
                                      <w:rPr>
                                        <w:rFonts w:ascii="Times New Roman" w:hAnsi="Times New Roman" w:cs="Times New Roman"/>
                                        <w:sz w:val="18"/>
                                        <w:szCs w:val="18"/>
                                        <w:rPrChange w:id="4514" w:author="Maino Vieytes, Christian (NIH/NIA/IRP) [F]" w:date="2023-11-16T09:38:00Z">
                                          <w:rPr>
                                            <w:rFonts w:ascii="Times New Roman" w:hAnsi="Times New Roman" w:cs="Times New Roman"/>
                                            <w:sz w:val="20"/>
                                            <w:szCs w:val="20"/>
                                          </w:rPr>
                                        </w:rPrChange>
                                      </w:rPr>
                                    </w:pPr>
                                    <w:ins w:id="4515" w:author="Maino Vieytes, Christian (NIH/NIA/IRP) [F]" w:date="2023-11-16T09:38:00Z">
                                      <w:r w:rsidRPr="0049435F">
                                        <w:rPr>
                                          <w:rFonts w:ascii="Times New Roman" w:hAnsi="Times New Roman" w:cs="Times New Roman"/>
                                          <w:color w:val="000000"/>
                                          <w:sz w:val="18"/>
                                          <w:szCs w:val="18"/>
                                          <w:rPrChange w:id="4516" w:author="Maino Vieytes, Christian (NIH/NIA/IRP) [F]" w:date="2023-11-16T09:38: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4517" w:author="Maino Vieytes, Christian (NIH/NIA/IRP) [F]" w:date="2023-11-16T09:38:00Z">
                                            <w:rPr>
                                              <w:rFonts w:ascii="Calibri" w:hAnsi="Calibri" w:cs="Calibri"/>
                                              <w:color w:val="000000"/>
                                            </w:rPr>
                                          </w:rPrChange>
                                        </w:rPr>
                                        <w:t>97)*</w:t>
                                      </w:r>
                                    </w:ins>
                                    <w:proofErr w:type="gramEnd"/>
                                    <w:del w:id="4518" w:author="Maino Vieytes, Christian (NIH/NIA/IRP) [F]" w:date="2023-11-15T15:54:00Z">
                                      <w:r w:rsidRPr="0049435F" w:rsidDel="00A12FDA">
                                        <w:rPr>
                                          <w:rFonts w:ascii="Times New Roman" w:hAnsi="Times New Roman" w:cs="Times New Roman"/>
                                          <w:color w:val="000000"/>
                                          <w:sz w:val="18"/>
                                          <w:szCs w:val="18"/>
                                          <w:rPrChange w:id="4519" w:author="Maino Vieytes, Christian (NIH/NIA/IRP) [F]" w:date="2023-11-16T09:38:00Z">
                                            <w:rPr>
                                              <w:rFonts w:ascii="Times New Roman" w:hAnsi="Times New Roman" w:cs="Times New Roman"/>
                                              <w:color w:val="000000"/>
                                              <w:sz w:val="20"/>
                                              <w:szCs w:val="20"/>
                                            </w:rPr>
                                          </w:rPrChange>
                                        </w:rPr>
                                        <w:delText>0.63 (0.41-0.96)*</w:delText>
                                      </w:r>
                                    </w:del>
                                  </w:p>
                                </w:tc>
                                <w:tc>
                                  <w:tcPr>
                                    <w:tcW w:w="1196" w:type="dxa"/>
                                    <w:noWrap/>
                                    <w:vAlign w:val="center"/>
                                    <w:tcPrChange w:id="4520" w:author="Maino Vieytes, Christian (NIH/NIA/IRP) [F]" w:date="2023-11-16T09:39:00Z">
                                      <w:tcPr>
                                        <w:tcW w:w="1116" w:type="dxa"/>
                                        <w:gridSpan w:val="3"/>
                                        <w:noWrap/>
                                        <w:vAlign w:val="bottom"/>
                                      </w:tcPr>
                                    </w:tcPrChange>
                                  </w:tcPr>
                                  <w:p w14:paraId="598672DA" w14:textId="09E389D0" w:rsidR="0049435F" w:rsidRPr="0049435F" w:rsidRDefault="0049435F" w:rsidP="0049435F">
                                    <w:pPr>
                                      <w:jc w:val="center"/>
                                      <w:rPr>
                                        <w:rFonts w:ascii="Times New Roman" w:hAnsi="Times New Roman" w:cs="Times New Roman"/>
                                        <w:sz w:val="18"/>
                                        <w:szCs w:val="18"/>
                                        <w:rPrChange w:id="4521" w:author="Maino Vieytes, Christian (NIH/NIA/IRP) [F]" w:date="2023-11-16T09:38:00Z">
                                          <w:rPr>
                                            <w:rFonts w:ascii="Times New Roman" w:hAnsi="Times New Roman" w:cs="Times New Roman"/>
                                            <w:sz w:val="20"/>
                                            <w:szCs w:val="20"/>
                                          </w:rPr>
                                        </w:rPrChange>
                                      </w:rPr>
                                    </w:pPr>
                                    <w:ins w:id="4522" w:author="Maino Vieytes, Christian (NIH/NIA/IRP) [F]" w:date="2023-11-16T09:38:00Z">
                                      <w:r w:rsidRPr="0049435F">
                                        <w:rPr>
                                          <w:rFonts w:ascii="Times New Roman" w:hAnsi="Times New Roman" w:cs="Times New Roman"/>
                                          <w:color w:val="000000"/>
                                          <w:sz w:val="18"/>
                                          <w:szCs w:val="18"/>
                                          <w:rPrChange w:id="4523" w:author="Maino Vieytes, Christian (NIH/NIA/IRP) [F]" w:date="2023-11-16T09:38:00Z">
                                            <w:rPr>
                                              <w:rFonts w:ascii="Calibri" w:hAnsi="Calibri" w:cs="Calibri"/>
                                              <w:color w:val="000000"/>
                                            </w:rPr>
                                          </w:rPrChange>
                                        </w:rPr>
                                        <w:t>0.02*</w:t>
                                      </w:r>
                                    </w:ins>
                                    <w:del w:id="4524" w:author="Maino Vieytes, Christian (NIH/NIA/IRP) [F]" w:date="2023-11-15T15:54:00Z">
                                      <w:r w:rsidRPr="0049435F" w:rsidDel="00A12FDA">
                                        <w:rPr>
                                          <w:rFonts w:ascii="Times New Roman" w:hAnsi="Times New Roman" w:cs="Times New Roman"/>
                                          <w:color w:val="000000"/>
                                          <w:sz w:val="18"/>
                                          <w:szCs w:val="18"/>
                                          <w:rPrChange w:id="4525" w:author="Maino Vieytes, Christian (NIH/NIA/IRP) [F]" w:date="2023-11-16T09:38:00Z">
                                            <w:rPr>
                                              <w:rFonts w:ascii="Times New Roman" w:hAnsi="Times New Roman" w:cs="Times New Roman"/>
                                              <w:color w:val="000000"/>
                                              <w:sz w:val="20"/>
                                              <w:szCs w:val="20"/>
                                            </w:rPr>
                                          </w:rPrChange>
                                        </w:rPr>
                                        <w:delText>&lt; 0.01**</w:delText>
                                      </w:r>
                                    </w:del>
                                  </w:p>
                                </w:tc>
                                <w:tc>
                                  <w:tcPr>
                                    <w:tcW w:w="1622" w:type="dxa"/>
                                    <w:noWrap/>
                                    <w:vAlign w:val="center"/>
                                    <w:tcPrChange w:id="4526" w:author="Maino Vieytes, Christian (NIH/NIA/IRP) [F]" w:date="2023-11-16T09:39:00Z">
                                      <w:tcPr>
                                        <w:tcW w:w="1622" w:type="dxa"/>
                                        <w:gridSpan w:val="3"/>
                                        <w:noWrap/>
                                        <w:vAlign w:val="bottom"/>
                                      </w:tcPr>
                                    </w:tcPrChange>
                                  </w:tcPr>
                                  <w:p w14:paraId="15F100DF" w14:textId="76B844B6" w:rsidR="0049435F" w:rsidRPr="0049435F" w:rsidRDefault="0049435F" w:rsidP="0049435F">
                                    <w:pPr>
                                      <w:jc w:val="center"/>
                                      <w:rPr>
                                        <w:rFonts w:ascii="Times New Roman" w:hAnsi="Times New Roman" w:cs="Times New Roman"/>
                                        <w:sz w:val="18"/>
                                        <w:szCs w:val="18"/>
                                        <w:rPrChange w:id="4527" w:author="Maino Vieytes, Christian (NIH/NIA/IRP) [F]" w:date="2023-11-16T09:38:00Z">
                                          <w:rPr>
                                            <w:rFonts w:ascii="Times New Roman" w:hAnsi="Times New Roman" w:cs="Times New Roman"/>
                                            <w:sz w:val="20"/>
                                            <w:szCs w:val="20"/>
                                          </w:rPr>
                                        </w:rPrChange>
                                      </w:rPr>
                                    </w:pPr>
                                    <w:ins w:id="4528" w:author="Maino Vieytes, Christian (NIH/NIA/IRP) [F]" w:date="2023-11-16T09:38:00Z">
                                      <w:r w:rsidRPr="0049435F">
                                        <w:rPr>
                                          <w:rFonts w:ascii="Times New Roman" w:hAnsi="Times New Roman" w:cs="Times New Roman"/>
                                          <w:color w:val="000000"/>
                                          <w:sz w:val="18"/>
                                          <w:szCs w:val="18"/>
                                          <w:rPrChange w:id="4529" w:author="Maino Vieytes, Christian (NIH/NIA/IRP) [F]" w:date="2023-11-16T09:38: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4530" w:author="Maino Vieytes, Christian (NIH/NIA/IRP) [F]" w:date="2023-11-16T09:38:00Z">
                                            <w:rPr>
                                              <w:rFonts w:ascii="Calibri" w:hAnsi="Calibri" w:cs="Calibri"/>
                                              <w:color w:val="000000"/>
                                            </w:rPr>
                                          </w:rPrChange>
                                        </w:rPr>
                                        <w:t>99)*</w:t>
                                      </w:r>
                                    </w:ins>
                                    <w:proofErr w:type="gramEnd"/>
                                    <w:del w:id="4531" w:author="Maino Vieytes, Christian (NIH/NIA/IRP) [F]" w:date="2023-11-15T15:54:00Z">
                                      <w:r w:rsidRPr="0049435F" w:rsidDel="00A12FDA">
                                        <w:rPr>
                                          <w:rFonts w:ascii="Times New Roman" w:hAnsi="Times New Roman" w:cs="Times New Roman"/>
                                          <w:color w:val="000000"/>
                                          <w:sz w:val="18"/>
                                          <w:szCs w:val="18"/>
                                          <w:rPrChange w:id="4532" w:author="Maino Vieytes, Christian (NIH/NIA/IRP) [F]" w:date="2023-11-16T09:38:00Z">
                                            <w:rPr>
                                              <w:rFonts w:ascii="Times New Roman" w:hAnsi="Times New Roman" w:cs="Times New Roman"/>
                                              <w:color w:val="000000"/>
                                              <w:sz w:val="20"/>
                                              <w:szCs w:val="20"/>
                                            </w:rPr>
                                          </w:rPrChange>
                                        </w:rPr>
                                        <w:delText>0.88 (0.78-0.99)*</w:delText>
                                      </w:r>
                                    </w:del>
                                  </w:p>
                                </w:tc>
                                <w:tc>
                                  <w:tcPr>
                                    <w:tcW w:w="1310" w:type="dxa"/>
                                    <w:noWrap/>
                                    <w:vAlign w:val="center"/>
                                    <w:tcPrChange w:id="4533" w:author="Maino Vieytes, Christian (NIH/NIA/IRP) [F]" w:date="2023-11-16T09:39:00Z">
                                      <w:tcPr>
                                        <w:tcW w:w="1310" w:type="dxa"/>
                                        <w:gridSpan w:val="5"/>
                                        <w:noWrap/>
                                        <w:vAlign w:val="bottom"/>
                                      </w:tcPr>
                                    </w:tcPrChange>
                                  </w:tcPr>
                                  <w:p w14:paraId="59BB1F29" w14:textId="6F8CF2B5" w:rsidR="0049435F" w:rsidRPr="0049435F" w:rsidRDefault="0049435F" w:rsidP="0049435F">
                                    <w:pPr>
                                      <w:jc w:val="center"/>
                                      <w:rPr>
                                        <w:rFonts w:ascii="Times New Roman" w:hAnsi="Times New Roman" w:cs="Times New Roman"/>
                                        <w:color w:val="000000"/>
                                        <w:sz w:val="18"/>
                                        <w:szCs w:val="18"/>
                                        <w:rPrChange w:id="4534" w:author="Maino Vieytes, Christian (NIH/NIA/IRP) [F]" w:date="2023-11-16T09:38:00Z">
                                          <w:rPr>
                                            <w:rFonts w:ascii="Times New Roman" w:hAnsi="Times New Roman" w:cs="Times New Roman"/>
                                            <w:color w:val="000000"/>
                                            <w:sz w:val="20"/>
                                            <w:szCs w:val="20"/>
                                          </w:rPr>
                                        </w:rPrChange>
                                      </w:rPr>
                                    </w:pPr>
                                    <w:ins w:id="4535" w:author="Maino Vieytes, Christian (NIH/NIA/IRP) [F]" w:date="2023-11-16T09:38:00Z">
                                      <w:r w:rsidRPr="0049435F">
                                        <w:rPr>
                                          <w:rFonts w:ascii="Times New Roman" w:hAnsi="Times New Roman" w:cs="Times New Roman"/>
                                          <w:color w:val="000000"/>
                                          <w:sz w:val="18"/>
                                          <w:szCs w:val="18"/>
                                          <w:rPrChange w:id="4536" w:author="Maino Vieytes, Christian (NIH/NIA/IRP) [F]" w:date="2023-11-16T09:38:00Z">
                                            <w:rPr>
                                              <w:rFonts w:ascii="Calibri" w:hAnsi="Calibri" w:cs="Calibri"/>
                                              <w:color w:val="000000"/>
                                            </w:rPr>
                                          </w:rPrChange>
                                        </w:rPr>
                                        <w:t>0.58</w:t>
                                      </w:r>
                                    </w:ins>
                                    <w:del w:id="4537" w:author="Maino Vieytes, Christian (NIH/NIA/IRP) [F]" w:date="2023-11-15T15:54:00Z">
                                      <w:r w:rsidRPr="0049435F" w:rsidDel="00A12FDA">
                                        <w:rPr>
                                          <w:rFonts w:ascii="Times New Roman" w:hAnsi="Times New Roman" w:cs="Times New Roman"/>
                                          <w:color w:val="000000"/>
                                          <w:sz w:val="18"/>
                                          <w:szCs w:val="18"/>
                                          <w:rPrChange w:id="4538" w:author="Maino Vieytes, Christian (NIH/NIA/IRP) [F]" w:date="2023-11-16T09:38:00Z">
                                            <w:rPr>
                                              <w:rFonts w:ascii="Times New Roman" w:hAnsi="Times New Roman" w:cs="Times New Roman"/>
                                              <w:color w:val="000000"/>
                                              <w:sz w:val="20"/>
                                              <w:szCs w:val="20"/>
                                            </w:rPr>
                                          </w:rPrChange>
                                        </w:rPr>
                                        <w:delText>0.09</w:delText>
                                      </w:r>
                                    </w:del>
                                  </w:p>
                                </w:tc>
                              </w:tr>
                              <w:tr w:rsidR="008E210F" w:rsidRPr="008A6C8D" w14:paraId="615C4DDD" w14:textId="77777777" w:rsidTr="002B4FE9">
                                <w:trPr>
                                  <w:trHeight w:val="320"/>
                                  <w:trPrChange w:id="4539" w:author="Maino Vieytes, Christian (NIH/NIA/IRP) [F]" w:date="2023-11-15T16:23:00Z">
                                    <w:trPr>
                                      <w:gridAfter w:val="0"/>
                                      <w:trHeight w:val="320"/>
                                    </w:trPr>
                                  </w:trPrChange>
                                </w:trPr>
                                <w:tc>
                                  <w:tcPr>
                                    <w:tcW w:w="15091" w:type="dxa"/>
                                    <w:gridSpan w:val="10"/>
                                    <w:noWrap/>
                                    <w:vAlign w:val="center"/>
                                    <w:tcPrChange w:id="4540" w:author="Maino Vieytes, Christian (NIH/NIA/IRP) [F]" w:date="2023-11-15T16:23:00Z">
                                      <w:tcPr>
                                        <w:tcW w:w="14395" w:type="dxa"/>
                                        <w:gridSpan w:val="22"/>
                                        <w:noWrap/>
                                        <w:vAlign w:val="center"/>
                                      </w:tcPr>
                                    </w:tcPrChange>
                                  </w:tcPr>
                                  <w:p w14:paraId="7FFE7F08" w14:textId="77777777" w:rsidR="008E210F" w:rsidRPr="008A6C8D" w:rsidRDefault="008E210F" w:rsidP="00D9498C">
                                    <w:pPr>
                                      <w:rPr>
                                        <w:rFonts w:ascii="Times New Roman" w:hAnsi="Times New Roman" w:cs="Times New Roman"/>
                                        <w:i/>
                                        <w:iCs/>
                                        <w:sz w:val="18"/>
                                        <w:szCs w:val="18"/>
                                        <w:rPrChange w:id="4541" w:author="Maino Vieytes, Christian (NIH/NIA/IRP) [F]" w:date="2023-11-15T15:57:00Z">
                                          <w:rPr>
                                            <w:rFonts w:ascii="Times New Roman" w:hAnsi="Times New Roman" w:cs="Times New Roman"/>
                                            <w:i/>
                                            <w:iCs/>
                                            <w:sz w:val="20"/>
                                            <w:szCs w:val="20"/>
                                          </w:rPr>
                                        </w:rPrChange>
                                      </w:rPr>
                                    </w:pPr>
                                    <w:r w:rsidRPr="008A6C8D">
                                      <w:rPr>
                                        <w:rFonts w:ascii="Times New Roman" w:hAnsi="Times New Roman" w:cs="Times New Roman"/>
                                        <w:i/>
                                        <w:iCs/>
                                        <w:sz w:val="18"/>
                                        <w:szCs w:val="18"/>
                                        <w:rPrChange w:id="4542" w:author="Maino Vieytes, Christian (NIH/NIA/IRP) [F]" w:date="2023-11-15T15:57:00Z">
                                          <w:rPr>
                                            <w:rFonts w:ascii="Times New Roman" w:hAnsi="Times New Roman" w:cs="Times New Roman"/>
                                            <w:i/>
                                            <w:iCs/>
                                            <w:sz w:val="20"/>
                                            <w:szCs w:val="20"/>
                                          </w:rPr>
                                        </w:rPrChange>
                                      </w:rPr>
                                      <w:t>Cancer-Specific Mortality</w:t>
                                    </w:r>
                                  </w:p>
                                </w:tc>
                              </w:tr>
                              <w:tr w:rsidR="0049435F" w:rsidRPr="0049435F" w14:paraId="6E4C8180" w14:textId="77777777" w:rsidTr="0049435F">
                                <w:tblPrEx>
                                  <w:tblPrExChange w:id="4543" w:author="Maino Vieytes, Christian (NIH/NIA/IRP) [F]" w:date="2023-11-16T09:37:00Z">
                                    <w:tblPrEx>
                                      <w:tblW w:w="15091" w:type="dxa"/>
                                    </w:tblPrEx>
                                  </w:tblPrExChange>
                                </w:tblPrEx>
                                <w:trPr>
                                  <w:trHeight w:val="320"/>
                                  <w:trPrChange w:id="4544" w:author="Maino Vieytes, Christian (NIH/NIA/IRP) [F]" w:date="2023-11-16T09:37:00Z">
                                    <w:trPr>
                                      <w:gridAfter w:val="0"/>
                                      <w:trHeight w:val="320"/>
                                    </w:trPr>
                                  </w:trPrChange>
                                </w:trPr>
                                <w:tc>
                                  <w:tcPr>
                                    <w:tcW w:w="2317" w:type="dxa"/>
                                    <w:noWrap/>
                                    <w:vAlign w:val="center"/>
                                    <w:hideMark/>
                                    <w:tcPrChange w:id="4545" w:author="Maino Vieytes, Christian (NIH/NIA/IRP) [F]" w:date="2023-11-16T09:37:00Z">
                                      <w:tcPr>
                                        <w:tcW w:w="2317" w:type="dxa"/>
                                        <w:noWrap/>
                                        <w:vAlign w:val="center"/>
                                        <w:hideMark/>
                                      </w:tcPr>
                                    </w:tcPrChange>
                                  </w:tcPr>
                                  <w:p w14:paraId="2D241025" w14:textId="77777777" w:rsidR="0049435F" w:rsidRPr="008A6C8D" w:rsidRDefault="0049435F" w:rsidP="0049435F">
                                    <w:pPr>
                                      <w:rPr>
                                        <w:rFonts w:ascii="Times New Roman" w:hAnsi="Times New Roman" w:cs="Times New Roman"/>
                                        <w:sz w:val="18"/>
                                        <w:szCs w:val="18"/>
                                        <w:rPrChange w:id="4546"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547"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4548"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549" w:author="Maino Vieytes, Christian (NIH/NIA/IRP) [F]" w:date="2023-11-16T09:37:00Z">
                                      <w:tcPr>
                                        <w:tcW w:w="936" w:type="dxa"/>
                                        <w:noWrap/>
                                        <w:vAlign w:val="center"/>
                                        <w:hideMark/>
                                      </w:tcPr>
                                    </w:tcPrChange>
                                  </w:tcPr>
                                  <w:p w14:paraId="5B8C34C1" w14:textId="06582AF7" w:rsidR="0049435F" w:rsidRPr="0049435F" w:rsidRDefault="0049435F" w:rsidP="0049435F">
                                    <w:pPr>
                                      <w:jc w:val="center"/>
                                      <w:rPr>
                                        <w:rFonts w:ascii="Times New Roman" w:hAnsi="Times New Roman" w:cs="Times New Roman"/>
                                        <w:sz w:val="18"/>
                                        <w:szCs w:val="18"/>
                                        <w:rPrChange w:id="4550" w:author="Maino Vieytes, Christian (NIH/NIA/IRP) [F]" w:date="2023-11-16T09:37:00Z">
                                          <w:rPr>
                                            <w:rFonts w:ascii="Times New Roman" w:hAnsi="Times New Roman" w:cs="Times New Roman"/>
                                            <w:sz w:val="20"/>
                                            <w:szCs w:val="20"/>
                                          </w:rPr>
                                        </w:rPrChange>
                                      </w:rPr>
                                    </w:pPr>
                                    <w:ins w:id="4551" w:author="Maino Vieytes, Christian (NIH/NIA/IRP) [F]" w:date="2023-11-16T09:37:00Z">
                                      <w:r w:rsidRPr="0049435F">
                                        <w:rPr>
                                          <w:rFonts w:ascii="Times New Roman" w:hAnsi="Times New Roman" w:cs="Times New Roman"/>
                                          <w:color w:val="000000"/>
                                          <w:sz w:val="18"/>
                                          <w:szCs w:val="18"/>
                                          <w:rPrChange w:id="4552" w:author="Maino Vieytes, Christian (NIH/NIA/IRP) [F]" w:date="2023-11-16T09:37:00Z">
                                            <w:rPr>
                                              <w:rFonts w:ascii="Calibri" w:hAnsi="Calibri" w:cs="Calibri"/>
                                              <w:color w:val="000000"/>
                                            </w:rPr>
                                          </w:rPrChange>
                                        </w:rPr>
                                        <w:t>1745</w:t>
                                      </w:r>
                                    </w:ins>
                                    <w:del w:id="4553" w:author="Maino Vieytes, Christian (NIH/NIA/IRP) [F]" w:date="2023-11-15T15:57:00Z">
                                      <w:r w:rsidRPr="0049435F" w:rsidDel="0055657D">
                                        <w:rPr>
                                          <w:rFonts w:ascii="Times New Roman" w:hAnsi="Times New Roman" w:cs="Times New Roman"/>
                                          <w:sz w:val="18"/>
                                          <w:szCs w:val="18"/>
                                          <w:rPrChange w:id="4554"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555" w:author="Maino Vieytes, Christian (NIH/NIA/IRP) [F]" w:date="2023-11-16T09:37:00Z">
                                      <w:tcPr>
                                        <w:tcW w:w="846" w:type="dxa"/>
                                        <w:gridSpan w:val="2"/>
                                        <w:noWrap/>
                                        <w:vAlign w:val="center"/>
                                        <w:hideMark/>
                                      </w:tcPr>
                                    </w:tcPrChange>
                                  </w:tcPr>
                                  <w:p w14:paraId="2CD0BDBC" w14:textId="45B455FC" w:rsidR="0049435F" w:rsidRPr="0049435F" w:rsidRDefault="0049435F" w:rsidP="0049435F">
                                    <w:pPr>
                                      <w:jc w:val="center"/>
                                      <w:rPr>
                                        <w:rFonts w:ascii="Times New Roman" w:hAnsi="Times New Roman" w:cs="Times New Roman"/>
                                        <w:sz w:val="18"/>
                                        <w:szCs w:val="18"/>
                                        <w:rPrChange w:id="4556" w:author="Maino Vieytes, Christian (NIH/NIA/IRP) [F]" w:date="2023-11-16T09:37:00Z">
                                          <w:rPr>
                                            <w:rFonts w:ascii="Times New Roman" w:hAnsi="Times New Roman" w:cs="Times New Roman"/>
                                            <w:sz w:val="20"/>
                                            <w:szCs w:val="20"/>
                                          </w:rPr>
                                        </w:rPrChange>
                                      </w:rPr>
                                    </w:pPr>
                                    <w:ins w:id="4557" w:author="Maino Vieytes, Christian (NIH/NIA/IRP) [F]" w:date="2023-11-16T09:37:00Z">
                                      <w:r w:rsidRPr="0049435F">
                                        <w:rPr>
                                          <w:rFonts w:ascii="Times New Roman" w:hAnsi="Times New Roman" w:cs="Times New Roman"/>
                                          <w:color w:val="000000"/>
                                          <w:sz w:val="18"/>
                                          <w:szCs w:val="18"/>
                                          <w:rPrChange w:id="4558" w:author="Maino Vieytes, Christian (NIH/NIA/IRP) [F]" w:date="2023-11-16T09:37:00Z">
                                            <w:rPr>
                                              <w:rFonts w:ascii="Calibri" w:hAnsi="Calibri" w:cs="Calibri"/>
                                              <w:color w:val="000000"/>
                                            </w:rPr>
                                          </w:rPrChange>
                                        </w:rPr>
                                        <w:t>1.00</w:t>
                                      </w:r>
                                    </w:ins>
                                    <w:del w:id="4559" w:author="Maino Vieytes, Christian (NIH/NIA/IRP) [F]" w:date="2023-11-15T15:57:00Z">
                                      <w:r w:rsidRPr="0049435F" w:rsidDel="0055657D">
                                        <w:rPr>
                                          <w:rFonts w:ascii="Times New Roman" w:hAnsi="Times New Roman" w:cs="Times New Roman"/>
                                          <w:sz w:val="18"/>
                                          <w:szCs w:val="18"/>
                                          <w:rPrChange w:id="4560"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561" w:author="Maino Vieytes, Christian (NIH/NIA/IRP) [F]" w:date="2023-11-16T09:37:00Z">
                                      <w:tcPr>
                                        <w:tcW w:w="1616" w:type="dxa"/>
                                        <w:gridSpan w:val="2"/>
                                        <w:noWrap/>
                                        <w:vAlign w:val="center"/>
                                        <w:hideMark/>
                                      </w:tcPr>
                                    </w:tcPrChange>
                                  </w:tcPr>
                                  <w:p w14:paraId="5F0BA52B" w14:textId="4A52148C" w:rsidR="0049435F" w:rsidRPr="0049435F" w:rsidRDefault="0049435F" w:rsidP="0049435F">
                                    <w:pPr>
                                      <w:jc w:val="center"/>
                                      <w:rPr>
                                        <w:rFonts w:ascii="Times New Roman" w:hAnsi="Times New Roman" w:cs="Times New Roman"/>
                                        <w:sz w:val="18"/>
                                        <w:szCs w:val="18"/>
                                        <w:rPrChange w:id="4562" w:author="Maino Vieytes, Christian (NIH/NIA/IRP) [F]" w:date="2023-11-16T09:37:00Z">
                                          <w:rPr>
                                            <w:rFonts w:ascii="Times New Roman" w:hAnsi="Times New Roman" w:cs="Times New Roman"/>
                                            <w:sz w:val="20"/>
                                            <w:szCs w:val="20"/>
                                          </w:rPr>
                                        </w:rPrChange>
                                      </w:rPr>
                                    </w:pPr>
                                    <w:ins w:id="4563" w:author="Maino Vieytes, Christian (NIH/NIA/IRP) [F]" w:date="2023-11-16T09:37:00Z">
                                      <w:r w:rsidRPr="0049435F">
                                        <w:rPr>
                                          <w:rFonts w:ascii="Times New Roman" w:hAnsi="Times New Roman" w:cs="Times New Roman"/>
                                          <w:color w:val="000000"/>
                                          <w:sz w:val="18"/>
                                          <w:szCs w:val="18"/>
                                          <w:rPrChange w:id="4564" w:author="Maino Vieytes, Christian (NIH/NIA/IRP) [F]" w:date="2023-11-16T09:37:00Z">
                                            <w:rPr>
                                              <w:rFonts w:ascii="Calibri" w:hAnsi="Calibri" w:cs="Calibri"/>
                                              <w:color w:val="000000"/>
                                            </w:rPr>
                                          </w:rPrChange>
                                        </w:rPr>
                                        <w:t>0.88 (0.43-1.80)</w:t>
                                      </w:r>
                                    </w:ins>
                                    <w:del w:id="4565" w:author="Maino Vieytes, Christian (NIH/NIA/IRP) [F]" w:date="2023-11-15T15:57:00Z">
                                      <w:r w:rsidRPr="0049435F" w:rsidDel="0055657D">
                                        <w:rPr>
                                          <w:rFonts w:ascii="Times New Roman" w:hAnsi="Times New Roman" w:cs="Times New Roman"/>
                                          <w:sz w:val="18"/>
                                          <w:szCs w:val="18"/>
                                          <w:rPrChange w:id="4566" w:author="Maino Vieytes, Christian (NIH/NIA/IRP) [F]" w:date="2023-11-16T09:37:00Z">
                                            <w:rPr>
                                              <w:rFonts w:ascii="Times New Roman" w:hAnsi="Times New Roman" w:cs="Times New Roman"/>
                                              <w:sz w:val="20"/>
                                              <w:szCs w:val="20"/>
                                            </w:rPr>
                                          </w:rPrChange>
                                        </w:rPr>
                                        <w:delText>0.83 (0.50-1.37)</w:delText>
                                      </w:r>
                                    </w:del>
                                  </w:p>
                                </w:tc>
                                <w:tc>
                                  <w:tcPr>
                                    <w:tcW w:w="1716" w:type="dxa"/>
                                    <w:noWrap/>
                                    <w:vAlign w:val="center"/>
                                    <w:hideMark/>
                                    <w:tcPrChange w:id="4567" w:author="Maino Vieytes, Christian (NIH/NIA/IRP) [F]" w:date="2023-11-16T09:37:00Z">
                                      <w:tcPr>
                                        <w:tcW w:w="1716" w:type="dxa"/>
                                        <w:gridSpan w:val="2"/>
                                        <w:noWrap/>
                                        <w:vAlign w:val="center"/>
                                        <w:hideMark/>
                                      </w:tcPr>
                                    </w:tcPrChange>
                                  </w:tcPr>
                                  <w:p w14:paraId="5CCC5496" w14:textId="5BF9D2DE" w:rsidR="0049435F" w:rsidRPr="0049435F" w:rsidRDefault="0049435F" w:rsidP="0049435F">
                                    <w:pPr>
                                      <w:jc w:val="center"/>
                                      <w:rPr>
                                        <w:rFonts w:ascii="Times New Roman" w:hAnsi="Times New Roman" w:cs="Times New Roman"/>
                                        <w:sz w:val="18"/>
                                        <w:szCs w:val="18"/>
                                        <w:rPrChange w:id="4568" w:author="Maino Vieytes, Christian (NIH/NIA/IRP) [F]" w:date="2023-11-16T09:37:00Z">
                                          <w:rPr>
                                            <w:rFonts w:ascii="Times New Roman" w:hAnsi="Times New Roman" w:cs="Times New Roman"/>
                                            <w:sz w:val="20"/>
                                            <w:szCs w:val="20"/>
                                          </w:rPr>
                                        </w:rPrChange>
                                      </w:rPr>
                                    </w:pPr>
                                    <w:ins w:id="4569" w:author="Maino Vieytes, Christian (NIH/NIA/IRP) [F]" w:date="2023-11-16T09:37:00Z">
                                      <w:r w:rsidRPr="0049435F">
                                        <w:rPr>
                                          <w:rFonts w:ascii="Times New Roman" w:hAnsi="Times New Roman" w:cs="Times New Roman"/>
                                          <w:color w:val="000000"/>
                                          <w:sz w:val="18"/>
                                          <w:szCs w:val="18"/>
                                          <w:rPrChange w:id="4570" w:author="Maino Vieytes, Christian (NIH/NIA/IRP) [F]" w:date="2023-11-16T09:37:00Z">
                                            <w:rPr>
                                              <w:rFonts w:ascii="Calibri" w:hAnsi="Calibri" w:cs="Calibri"/>
                                              <w:color w:val="000000"/>
                                            </w:rPr>
                                          </w:rPrChange>
                                        </w:rPr>
                                        <w:t>0.92 (0.51-1.68)</w:t>
                                      </w:r>
                                    </w:ins>
                                    <w:del w:id="4571" w:author="Maino Vieytes, Christian (NIH/NIA/IRP) [F]" w:date="2023-11-15T15:57:00Z">
                                      <w:r w:rsidRPr="0049435F" w:rsidDel="0055657D">
                                        <w:rPr>
                                          <w:rFonts w:ascii="Times New Roman" w:hAnsi="Times New Roman" w:cs="Times New Roman"/>
                                          <w:sz w:val="18"/>
                                          <w:szCs w:val="18"/>
                                          <w:rPrChange w:id="4572" w:author="Maino Vieytes, Christian (NIH/NIA/IRP) [F]" w:date="2023-11-16T09:37:00Z">
                                            <w:rPr>
                                              <w:rFonts w:ascii="Times New Roman" w:hAnsi="Times New Roman" w:cs="Times New Roman"/>
                                              <w:sz w:val="20"/>
                                              <w:szCs w:val="20"/>
                                            </w:rPr>
                                          </w:rPrChange>
                                        </w:rPr>
                                        <w:delText>0.93 (0.58-1.49)</w:delText>
                                      </w:r>
                                    </w:del>
                                  </w:p>
                                </w:tc>
                                <w:tc>
                                  <w:tcPr>
                                    <w:tcW w:w="1716" w:type="dxa"/>
                                    <w:noWrap/>
                                    <w:vAlign w:val="center"/>
                                    <w:hideMark/>
                                    <w:tcPrChange w:id="4573" w:author="Maino Vieytes, Christian (NIH/NIA/IRP) [F]" w:date="2023-11-16T09:37:00Z">
                                      <w:tcPr>
                                        <w:tcW w:w="1716" w:type="dxa"/>
                                        <w:gridSpan w:val="2"/>
                                        <w:noWrap/>
                                        <w:vAlign w:val="center"/>
                                        <w:hideMark/>
                                      </w:tcPr>
                                    </w:tcPrChange>
                                  </w:tcPr>
                                  <w:p w14:paraId="25D5E2E6" w14:textId="2D415E82" w:rsidR="0049435F" w:rsidRPr="0049435F" w:rsidRDefault="0049435F" w:rsidP="0049435F">
                                    <w:pPr>
                                      <w:jc w:val="center"/>
                                      <w:rPr>
                                        <w:rFonts w:ascii="Times New Roman" w:hAnsi="Times New Roman" w:cs="Times New Roman"/>
                                        <w:sz w:val="18"/>
                                        <w:szCs w:val="18"/>
                                        <w:rPrChange w:id="4574" w:author="Maino Vieytes, Christian (NIH/NIA/IRP) [F]" w:date="2023-11-16T09:37:00Z">
                                          <w:rPr>
                                            <w:rFonts w:ascii="Times New Roman" w:hAnsi="Times New Roman" w:cs="Times New Roman"/>
                                            <w:sz w:val="20"/>
                                            <w:szCs w:val="20"/>
                                          </w:rPr>
                                        </w:rPrChange>
                                      </w:rPr>
                                    </w:pPr>
                                    <w:ins w:id="4575" w:author="Maino Vieytes, Christian (NIH/NIA/IRP) [F]" w:date="2023-11-16T09:37:00Z">
                                      <w:r w:rsidRPr="0049435F">
                                        <w:rPr>
                                          <w:rFonts w:ascii="Times New Roman" w:hAnsi="Times New Roman" w:cs="Times New Roman"/>
                                          <w:color w:val="000000"/>
                                          <w:sz w:val="18"/>
                                          <w:szCs w:val="18"/>
                                          <w:rPrChange w:id="4576" w:author="Maino Vieytes, Christian (NIH/NIA/IRP) [F]" w:date="2023-11-16T09:37:00Z">
                                            <w:rPr>
                                              <w:rFonts w:ascii="Calibri" w:hAnsi="Calibri" w:cs="Calibri"/>
                                              <w:color w:val="000000"/>
                                            </w:rPr>
                                          </w:rPrChange>
                                        </w:rPr>
                                        <w:t>1.35 (0.67-2.73)</w:t>
                                      </w:r>
                                    </w:ins>
                                    <w:del w:id="4577" w:author="Maino Vieytes, Christian (NIH/NIA/IRP) [F]" w:date="2023-11-15T15:57:00Z">
                                      <w:r w:rsidRPr="0049435F" w:rsidDel="0055657D">
                                        <w:rPr>
                                          <w:rFonts w:ascii="Times New Roman" w:hAnsi="Times New Roman" w:cs="Times New Roman"/>
                                          <w:sz w:val="18"/>
                                          <w:szCs w:val="18"/>
                                          <w:rPrChange w:id="4578" w:author="Maino Vieytes, Christian (NIH/NIA/IRP) [F]" w:date="2023-11-16T09:37:00Z">
                                            <w:rPr>
                                              <w:rFonts w:ascii="Times New Roman" w:hAnsi="Times New Roman" w:cs="Times New Roman"/>
                                              <w:sz w:val="20"/>
                                              <w:szCs w:val="20"/>
                                            </w:rPr>
                                          </w:rPrChange>
                                        </w:rPr>
                                        <w:delText>0.93 (0.55-1.58)</w:delText>
                                      </w:r>
                                    </w:del>
                                  </w:p>
                                </w:tc>
                                <w:tc>
                                  <w:tcPr>
                                    <w:tcW w:w="1816" w:type="dxa"/>
                                    <w:noWrap/>
                                    <w:vAlign w:val="center"/>
                                    <w:hideMark/>
                                    <w:tcPrChange w:id="4579" w:author="Maino Vieytes, Christian (NIH/NIA/IRP) [F]" w:date="2023-11-16T09:37:00Z">
                                      <w:tcPr>
                                        <w:tcW w:w="1816" w:type="dxa"/>
                                        <w:gridSpan w:val="2"/>
                                        <w:noWrap/>
                                        <w:vAlign w:val="center"/>
                                        <w:hideMark/>
                                      </w:tcPr>
                                    </w:tcPrChange>
                                  </w:tcPr>
                                  <w:p w14:paraId="196E5452" w14:textId="2D2B239C" w:rsidR="0049435F" w:rsidRPr="0049435F" w:rsidRDefault="0049435F" w:rsidP="0049435F">
                                    <w:pPr>
                                      <w:jc w:val="center"/>
                                      <w:rPr>
                                        <w:rFonts w:ascii="Times New Roman" w:hAnsi="Times New Roman" w:cs="Times New Roman"/>
                                        <w:sz w:val="18"/>
                                        <w:szCs w:val="18"/>
                                        <w:rPrChange w:id="4580" w:author="Maino Vieytes, Christian (NIH/NIA/IRP) [F]" w:date="2023-11-16T09:37:00Z">
                                          <w:rPr>
                                            <w:rFonts w:ascii="Times New Roman" w:hAnsi="Times New Roman" w:cs="Times New Roman"/>
                                            <w:sz w:val="20"/>
                                            <w:szCs w:val="20"/>
                                          </w:rPr>
                                        </w:rPrChange>
                                      </w:rPr>
                                    </w:pPr>
                                    <w:ins w:id="4581" w:author="Maino Vieytes, Christian (NIH/NIA/IRP) [F]" w:date="2023-11-16T09:37:00Z">
                                      <w:r w:rsidRPr="0049435F">
                                        <w:rPr>
                                          <w:rFonts w:ascii="Times New Roman" w:hAnsi="Times New Roman" w:cs="Times New Roman"/>
                                          <w:color w:val="000000"/>
                                          <w:sz w:val="18"/>
                                          <w:szCs w:val="18"/>
                                          <w:rPrChange w:id="4582" w:author="Maino Vieytes, Christian (NIH/NIA/IRP) [F]" w:date="2023-11-16T09:37:00Z">
                                            <w:rPr>
                                              <w:rFonts w:ascii="Calibri" w:hAnsi="Calibri" w:cs="Calibri"/>
                                              <w:color w:val="000000"/>
                                            </w:rPr>
                                          </w:rPrChange>
                                        </w:rPr>
                                        <w:t>2.23 (1.31-3.</w:t>
                                      </w:r>
                                      <w:proofErr w:type="gramStart"/>
                                      <w:r w:rsidRPr="0049435F">
                                        <w:rPr>
                                          <w:rFonts w:ascii="Times New Roman" w:hAnsi="Times New Roman" w:cs="Times New Roman"/>
                                          <w:color w:val="000000"/>
                                          <w:sz w:val="18"/>
                                          <w:szCs w:val="18"/>
                                          <w:rPrChange w:id="4583" w:author="Maino Vieytes, Christian (NIH/NIA/IRP) [F]" w:date="2023-11-16T09:37:00Z">
                                            <w:rPr>
                                              <w:rFonts w:ascii="Calibri" w:hAnsi="Calibri" w:cs="Calibri"/>
                                              <w:color w:val="000000"/>
                                            </w:rPr>
                                          </w:rPrChange>
                                        </w:rPr>
                                        <w:t>78)*</w:t>
                                      </w:r>
                                      <w:proofErr w:type="gramEnd"/>
                                      <w:r w:rsidRPr="0049435F">
                                        <w:rPr>
                                          <w:rFonts w:ascii="Times New Roman" w:hAnsi="Times New Roman" w:cs="Times New Roman"/>
                                          <w:color w:val="000000"/>
                                          <w:sz w:val="18"/>
                                          <w:szCs w:val="18"/>
                                          <w:rPrChange w:id="4584" w:author="Maino Vieytes, Christian (NIH/NIA/IRP) [F]" w:date="2023-11-16T09:37:00Z">
                                            <w:rPr>
                                              <w:rFonts w:ascii="Calibri" w:hAnsi="Calibri" w:cs="Calibri"/>
                                              <w:color w:val="000000"/>
                                            </w:rPr>
                                          </w:rPrChange>
                                        </w:rPr>
                                        <w:t>*</w:t>
                                      </w:r>
                                    </w:ins>
                                    <w:del w:id="4585" w:author="Maino Vieytes, Christian (NIH/NIA/IRP) [F]" w:date="2023-11-15T15:57:00Z">
                                      <w:r w:rsidRPr="0049435F" w:rsidDel="0055657D">
                                        <w:rPr>
                                          <w:rFonts w:ascii="Times New Roman" w:hAnsi="Times New Roman" w:cs="Times New Roman"/>
                                          <w:sz w:val="18"/>
                                          <w:szCs w:val="18"/>
                                          <w:rPrChange w:id="4586" w:author="Maino Vieytes, Christian (NIH/NIA/IRP) [F]" w:date="2023-11-16T09:37:00Z">
                                            <w:rPr>
                                              <w:rFonts w:ascii="Times New Roman" w:hAnsi="Times New Roman" w:cs="Times New Roman"/>
                                              <w:sz w:val="20"/>
                                              <w:szCs w:val="20"/>
                                            </w:rPr>
                                          </w:rPrChange>
                                        </w:rPr>
                                        <w:delText>1.49 (0.87-2.57)</w:delText>
                                      </w:r>
                                    </w:del>
                                  </w:p>
                                </w:tc>
                                <w:tc>
                                  <w:tcPr>
                                    <w:tcW w:w="1196" w:type="dxa"/>
                                    <w:noWrap/>
                                    <w:vAlign w:val="center"/>
                                    <w:hideMark/>
                                    <w:tcPrChange w:id="4587" w:author="Maino Vieytes, Christian (NIH/NIA/IRP) [F]" w:date="2023-11-16T09:37:00Z">
                                      <w:tcPr>
                                        <w:tcW w:w="1196" w:type="dxa"/>
                                        <w:gridSpan w:val="4"/>
                                        <w:noWrap/>
                                        <w:vAlign w:val="center"/>
                                        <w:hideMark/>
                                      </w:tcPr>
                                    </w:tcPrChange>
                                  </w:tcPr>
                                  <w:p w14:paraId="38A57B32" w14:textId="43FFC73F" w:rsidR="0049435F" w:rsidRPr="0049435F" w:rsidRDefault="0049435F" w:rsidP="0049435F">
                                    <w:pPr>
                                      <w:jc w:val="center"/>
                                      <w:rPr>
                                        <w:rFonts w:ascii="Times New Roman" w:hAnsi="Times New Roman" w:cs="Times New Roman"/>
                                        <w:sz w:val="18"/>
                                        <w:szCs w:val="18"/>
                                        <w:rPrChange w:id="4588" w:author="Maino Vieytes, Christian (NIH/NIA/IRP) [F]" w:date="2023-11-16T09:37:00Z">
                                          <w:rPr>
                                            <w:rFonts w:ascii="Times New Roman" w:hAnsi="Times New Roman" w:cs="Times New Roman"/>
                                            <w:sz w:val="20"/>
                                            <w:szCs w:val="20"/>
                                          </w:rPr>
                                        </w:rPrChange>
                                      </w:rPr>
                                    </w:pPr>
                                    <w:ins w:id="4589" w:author="Maino Vieytes, Christian (NIH/NIA/IRP) [F]" w:date="2023-11-16T09:37:00Z">
                                      <w:r w:rsidRPr="0049435F">
                                        <w:rPr>
                                          <w:rFonts w:ascii="Times New Roman" w:hAnsi="Times New Roman" w:cs="Times New Roman"/>
                                          <w:color w:val="000000"/>
                                          <w:sz w:val="18"/>
                                          <w:szCs w:val="18"/>
                                          <w:rPrChange w:id="4590" w:author="Maino Vieytes, Christian (NIH/NIA/IRP) [F]" w:date="2023-11-16T09:37:00Z">
                                            <w:rPr>
                                              <w:rFonts w:ascii="Calibri" w:hAnsi="Calibri" w:cs="Calibri"/>
                                              <w:color w:val="000000"/>
                                            </w:rPr>
                                          </w:rPrChange>
                                        </w:rPr>
                                        <w:t>&lt; 0.01**</w:t>
                                      </w:r>
                                    </w:ins>
                                    <w:del w:id="4591" w:author="Maino Vieytes, Christian (NIH/NIA/IRP) [F]" w:date="2023-11-15T15:57:00Z">
                                      <w:r w:rsidRPr="0049435F" w:rsidDel="0055657D">
                                        <w:rPr>
                                          <w:rFonts w:ascii="Times New Roman" w:hAnsi="Times New Roman" w:cs="Times New Roman"/>
                                          <w:sz w:val="18"/>
                                          <w:szCs w:val="18"/>
                                          <w:rPrChange w:id="4592" w:author="Maino Vieytes, Christian (NIH/NIA/IRP) [F]" w:date="2023-11-16T09:37:00Z">
                                            <w:rPr>
                                              <w:rFonts w:ascii="Times New Roman" w:hAnsi="Times New Roman" w:cs="Times New Roman"/>
                                              <w:sz w:val="20"/>
                                              <w:szCs w:val="20"/>
                                            </w:rPr>
                                          </w:rPrChange>
                                        </w:rPr>
                                        <w:delText>0.13</w:delText>
                                      </w:r>
                                    </w:del>
                                  </w:p>
                                </w:tc>
                                <w:tc>
                                  <w:tcPr>
                                    <w:tcW w:w="1622" w:type="dxa"/>
                                    <w:noWrap/>
                                    <w:vAlign w:val="center"/>
                                    <w:hideMark/>
                                    <w:tcPrChange w:id="4593" w:author="Maino Vieytes, Christian (NIH/NIA/IRP) [F]" w:date="2023-11-16T09:37:00Z">
                                      <w:tcPr>
                                        <w:tcW w:w="1622" w:type="dxa"/>
                                        <w:gridSpan w:val="4"/>
                                        <w:noWrap/>
                                        <w:vAlign w:val="center"/>
                                        <w:hideMark/>
                                      </w:tcPr>
                                    </w:tcPrChange>
                                  </w:tcPr>
                                  <w:p w14:paraId="3F7409DA" w14:textId="72C56035" w:rsidR="0049435F" w:rsidRPr="0049435F" w:rsidRDefault="0049435F" w:rsidP="0049435F">
                                    <w:pPr>
                                      <w:jc w:val="center"/>
                                      <w:rPr>
                                        <w:rFonts w:ascii="Times New Roman" w:hAnsi="Times New Roman" w:cs="Times New Roman"/>
                                        <w:sz w:val="18"/>
                                        <w:szCs w:val="18"/>
                                        <w:rPrChange w:id="4594" w:author="Maino Vieytes, Christian (NIH/NIA/IRP) [F]" w:date="2023-11-16T09:37:00Z">
                                          <w:rPr>
                                            <w:rFonts w:ascii="Times New Roman" w:hAnsi="Times New Roman" w:cs="Times New Roman"/>
                                            <w:sz w:val="20"/>
                                            <w:szCs w:val="20"/>
                                          </w:rPr>
                                        </w:rPrChange>
                                      </w:rPr>
                                    </w:pPr>
                                    <w:ins w:id="4595" w:author="Maino Vieytes, Christian (NIH/NIA/IRP) [F]" w:date="2023-11-16T09:37:00Z">
                                      <w:r w:rsidRPr="0049435F">
                                        <w:rPr>
                                          <w:rFonts w:ascii="Times New Roman" w:hAnsi="Times New Roman" w:cs="Times New Roman"/>
                                          <w:color w:val="000000"/>
                                          <w:sz w:val="18"/>
                                          <w:szCs w:val="18"/>
                                          <w:rPrChange w:id="4596" w:author="Maino Vieytes, Christian (NIH/NIA/IRP) [F]" w:date="2023-11-16T09:37:00Z">
                                            <w:rPr>
                                              <w:rFonts w:ascii="Calibri" w:hAnsi="Calibri" w:cs="Calibri"/>
                                              <w:color w:val="000000"/>
                                            </w:rPr>
                                          </w:rPrChange>
                                        </w:rPr>
                                        <w:t>1.36 (1.13-1.</w:t>
                                      </w:r>
                                      <w:proofErr w:type="gramStart"/>
                                      <w:r w:rsidRPr="0049435F">
                                        <w:rPr>
                                          <w:rFonts w:ascii="Times New Roman" w:hAnsi="Times New Roman" w:cs="Times New Roman"/>
                                          <w:color w:val="000000"/>
                                          <w:sz w:val="18"/>
                                          <w:szCs w:val="18"/>
                                          <w:rPrChange w:id="4597" w:author="Maino Vieytes, Christian (NIH/NIA/IRP) [F]" w:date="2023-11-16T09:37:00Z">
                                            <w:rPr>
                                              <w:rFonts w:ascii="Calibri" w:hAnsi="Calibri" w:cs="Calibri"/>
                                              <w:color w:val="000000"/>
                                            </w:rPr>
                                          </w:rPrChange>
                                        </w:rPr>
                                        <w:t>63)*</w:t>
                                      </w:r>
                                      <w:proofErr w:type="gramEnd"/>
                                      <w:r w:rsidRPr="0049435F">
                                        <w:rPr>
                                          <w:rFonts w:ascii="Times New Roman" w:hAnsi="Times New Roman" w:cs="Times New Roman"/>
                                          <w:color w:val="000000"/>
                                          <w:sz w:val="18"/>
                                          <w:szCs w:val="18"/>
                                          <w:rPrChange w:id="4598" w:author="Maino Vieytes, Christian (NIH/NIA/IRP) [F]" w:date="2023-11-16T09:37:00Z">
                                            <w:rPr>
                                              <w:rFonts w:ascii="Calibri" w:hAnsi="Calibri" w:cs="Calibri"/>
                                              <w:color w:val="000000"/>
                                            </w:rPr>
                                          </w:rPrChange>
                                        </w:rPr>
                                        <w:t>*</w:t>
                                      </w:r>
                                    </w:ins>
                                    <w:del w:id="4599" w:author="Maino Vieytes, Christian (NIH/NIA/IRP) [F]" w:date="2023-11-15T15:57:00Z">
                                      <w:r w:rsidRPr="0049435F" w:rsidDel="0055657D">
                                        <w:rPr>
                                          <w:rFonts w:ascii="Times New Roman" w:hAnsi="Times New Roman" w:cs="Times New Roman"/>
                                          <w:sz w:val="18"/>
                                          <w:szCs w:val="18"/>
                                          <w:rPrChange w:id="4600" w:author="Maino Vieytes, Christian (NIH/NIA/IRP) [F]" w:date="2023-11-16T09:37:00Z">
                                            <w:rPr>
                                              <w:rFonts w:ascii="Times New Roman" w:hAnsi="Times New Roman" w:cs="Times New Roman"/>
                                              <w:sz w:val="20"/>
                                              <w:szCs w:val="20"/>
                                            </w:rPr>
                                          </w:rPrChange>
                                        </w:rPr>
                                        <w:delText>1.23 (0.99-1.51)</w:delText>
                                      </w:r>
                                    </w:del>
                                  </w:p>
                                </w:tc>
                                <w:tc>
                                  <w:tcPr>
                                    <w:tcW w:w="1310" w:type="dxa"/>
                                    <w:noWrap/>
                                    <w:vAlign w:val="center"/>
                                    <w:hideMark/>
                                    <w:tcPrChange w:id="4601" w:author="Maino Vieytes, Christian (NIH/NIA/IRP) [F]" w:date="2023-11-16T09:37:00Z">
                                      <w:tcPr>
                                        <w:tcW w:w="1310" w:type="dxa"/>
                                        <w:gridSpan w:val="4"/>
                                        <w:noWrap/>
                                        <w:vAlign w:val="center"/>
                                        <w:hideMark/>
                                      </w:tcPr>
                                    </w:tcPrChange>
                                  </w:tcPr>
                                  <w:p w14:paraId="61AABE1E" w14:textId="7FFCA268" w:rsidR="0049435F" w:rsidRPr="0049435F" w:rsidRDefault="0049435F" w:rsidP="0049435F">
                                    <w:pPr>
                                      <w:jc w:val="center"/>
                                      <w:rPr>
                                        <w:rFonts w:ascii="Times New Roman" w:hAnsi="Times New Roman" w:cs="Times New Roman"/>
                                        <w:sz w:val="18"/>
                                        <w:szCs w:val="18"/>
                                        <w:rPrChange w:id="4602" w:author="Maino Vieytes, Christian (NIH/NIA/IRP) [F]" w:date="2023-11-16T09:37:00Z">
                                          <w:rPr>
                                            <w:rFonts w:ascii="Times New Roman" w:hAnsi="Times New Roman" w:cs="Times New Roman"/>
                                            <w:sz w:val="20"/>
                                            <w:szCs w:val="20"/>
                                          </w:rPr>
                                        </w:rPrChange>
                                      </w:rPr>
                                    </w:pPr>
                                    <w:ins w:id="4603" w:author="Maino Vieytes, Christian (NIH/NIA/IRP) [F]" w:date="2023-11-16T09:37:00Z">
                                      <w:r w:rsidRPr="0049435F">
                                        <w:rPr>
                                          <w:rFonts w:ascii="Times New Roman" w:hAnsi="Times New Roman" w:cs="Times New Roman"/>
                                          <w:color w:val="000000"/>
                                          <w:sz w:val="18"/>
                                          <w:szCs w:val="18"/>
                                          <w:rPrChange w:id="4604" w:author="Maino Vieytes, Christian (NIH/NIA/IRP) [F]" w:date="2023-11-16T09:37:00Z">
                                            <w:rPr>
                                              <w:rFonts w:ascii="Calibri" w:hAnsi="Calibri" w:cs="Calibri"/>
                                              <w:color w:val="000000"/>
                                            </w:rPr>
                                          </w:rPrChange>
                                        </w:rPr>
                                        <w:t>0.80</w:t>
                                      </w:r>
                                    </w:ins>
                                    <w:del w:id="4605" w:author="Maino Vieytes, Christian (NIH/NIA/IRP) [F]" w:date="2023-11-15T15:57:00Z">
                                      <w:r w:rsidRPr="0049435F" w:rsidDel="0055657D">
                                        <w:rPr>
                                          <w:rFonts w:ascii="Times New Roman" w:hAnsi="Times New Roman" w:cs="Times New Roman"/>
                                          <w:color w:val="000000"/>
                                          <w:sz w:val="18"/>
                                          <w:szCs w:val="18"/>
                                          <w:rPrChange w:id="4606" w:author="Maino Vieytes, Christian (NIH/NIA/IRP) [F]" w:date="2023-11-16T09:37:00Z">
                                            <w:rPr>
                                              <w:rFonts w:ascii="Times New Roman" w:hAnsi="Times New Roman" w:cs="Times New Roman"/>
                                              <w:color w:val="000000"/>
                                              <w:sz w:val="20"/>
                                              <w:szCs w:val="20"/>
                                            </w:rPr>
                                          </w:rPrChange>
                                        </w:rPr>
                                        <w:delText>0.75</w:delText>
                                      </w:r>
                                    </w:del>
                                  </w:p>
                                </w:tc>
                              </w:tr>
                              <w:tr w:rsidR="0049435F" w:rsidRPr="002B4FE9" w:rsidDel="002B4FE9" w14:paraId="7F5F0809" w14:textId="77777777" w:rsidTr="0049435F">
                                <w:tblPrEx>
                                  <w:tblPrExChange w:id="4607" w:author="Maino Vieytes, Christian (NIH/NIA/IRP) [F]" w:date="2023-11-16T09:37:00Z">
                                    <w:tblPrEx>
                                      <w:tblW w:w="15091" w:type="dxa"/>
                                    </w:tblPrEx>
                                  </w:tblPrExChange>
                                </w:tblPrEx>
                                <w:trPr>
                                  <w:trHeight w:val="320"/>
                                  <w:del w:id="4608" w:author="Maino Vieytes, Christian (NIH/NIA/IRP) [F]" w:date="2023-11-15T16:27:00Z"/>
                                  <w:trPrChange w:id="4609" w:author="Maino Vieytes, Christian (NIH/NIA/IRP) [F]" w:date="2023-11-16T09:37:00Z">
                                    <w:trPr>
                                      <w:gridAfter w:val="0"/>
                                      <w:trHeight w:val="320"/>
                                    </w:trPr>
                                  </w:trPrChange>
                                </w:trPr>
                                <w:tc>
                                  <w:tcPr>
                                    <w:tcW w:w="2317" w:type="dxa"/>
                                    <w:noWrap/>
                                    <w:vAlign w:val="center"/>
                                    <w:hideMark/>
                                    <w:tcPrChange w:id="4610" w:author="Maino Vieytes, Christian (NIH/NIA/IRP) [F]" w:date="2023-11-16T09:37:00Z">
                                      <w:tcPr>
                                        <w:tcW w:w="2317" w:type="dxa"/>
                                        <w:noWrap/>
                                        <w:vAlign w:val="center"/>
                                        <w:hideMark/>
                                      </w:tcPr>
                                    </w:tcPrChange>
                                  </w:tcPr>
                                  <w:p w14:paraId="08110E54" w14:textId="3A59B12C" w:rsidR="0049435F" w:rsidRPr="008A6C8D" w:rsidDel="002B4FE9" w:rsidRDefault="0049435F" w:rsidP="0049435F">
                                    <w:pPr>
                                      <w:rPr>
                                        <w:del w:id="4611" w:author="Maino Vieytes, Christian (NIH/NIA/IRP) [F]" w:date="2023-11-15T16:27:00Z"/>
                                        <w:rFonts w:ascii="Times New Roman" w:hAnsi="Times New Roman" w:cs="Times New Roman"/>
                                        <w:sz w:val="18"/>
                                        <w:szCs w:val="18"/>
                                        <w:rPrChange w:id="4612" w:author="Maino Vieytes, Christian (NIH/NIA/IRP) [F]" w:date="2023-11-15T15:57:00Z">
                                          <w:rPr>
                                            <w:del w:id="4613" w:author="Maino Vieytes, Christian (NIH/NIA/IRP) [F]" w:date="2023-11-15T16:27:00Z"/>
                                            <w:rFonts w:ascii="Times New Roman" w:hAnsi="Times New Roman" w:cs="Times New Roman"/>
                                            <w:sz w:val="20"/>
                                            <w:szCs w:val="20"/>
                                          </w:rPr>
                                        </w:rPrChange>
                                      </w:rPr>
                                    </w:pPr>
                                    <w:del w:id="4614" w:author="Maino Vieytes, Christian (NIH/NIA/IRP) [F]" w:date="2023-11-15T16:27:00Z">
                                      <w:r w:rsidRPr="008A6C8D" w:rsidDel="002B4FE9">
                                        <w:rPr>
                                          <w:rFonts w:ascii="Times New Roman" w:hAnsi="Times New Roman" w:cs="Times New Roman"/>
                                          <w:sz w:val="18"/>
                                          <w:szCs w:val="18"/>
                                          <w:rPrChange w:id="4615"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4616"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617" w:author="Maino Vieytes, Christian (NIH/NIA/IRP) [F]" w:date="2023-11-16T09:37:00Z">
                                      <w:tcPr>
                                        <w:tcW w:w="936" w:type="dxa"/>
                                        <w:noWrap/>
                                        <w:vAlign w:val="center"/>
                                        <w:hideMark/>
                                      </w:tcPr>
                                    </w:tcPrChange>
                                  </w:tcPr>
                                  <w:p w14:paraId="115F658A" w14:textId="19EF6592" w:rsidR="0049435F" w:rsidRPr="0049435F" w:rsidDel="002B4FE9" w:rsidRDefault="0049435F">
                                    <w:pPr>
                                      <w:jc w:val="center"/>
                                      <w:rPr>
                                        <w:del w:id="4618" w:author="Maino Vieytes, Christian (NIH/NIA/IRP) [F]" w:date="2023-11-15T16:27:00Z"/>
                                        <w:rFonts w:ascii="Times New Roman" w:hAnsi="Times New Roman" w:cs="Times New Roman"/>
                                        <w:sz w:val="18"/>
                                        <w:szCs w:val="18"/>
                                        <w:rPrChange w:id="4619" w:author="Maino Vieytes, Christian (NIH/NIA/IRP) [F]" w:date="2023-11-16T09:37:00Z">
                                          <w:rPr>
                                            <w:del w:id="4620" w:author="Maino Vieytes, Christian (NIH/NIA/IRP) [F]" w:date="2023-11-15T16:27:00Z"/>
                                            <w:rFonts w:ascii="Times New Roman" w:hAnsi="Times New Roman" w:cs="Times New Roman"/>
                                            <w:sz w:val="20"/>
                                            <w:szCs w:val="20"/>
                                          </w:rPr>
                                        </w:rPrChange>
                                      </w:rPr>
                                    </w:pPr>
                                    <w:ins w:id="4621" w:author="Maino Vieytes, Christian (NIH/NIA/IRP) [F]" w:date="2023-11-16T09:37:00Z">
                                      <w:r w:rsidRPr="0049435F">
                                        <w:rPr>
                                          <w:rFonts w:ascii="Times New Roman" w:hAnsi="Times New Roman" w:cs="Times New Roman"/>
                                          <w:color w:val="000000"/>
                                          <w:sz w:val="18"/>
                                          <w:szCs w:val="18"/>
                                          <w:rPrChange w:id="4622" w:author="Maino Vieytes, Christian (NIH/NIA/IRP) [F]" w:date="2023-11-16T09:37:00Z">
                                            <w:rPr>
                                              <w:rFonts w:ascii="Calibri" w:hAnsi="Calibri" w:cs="Calibri"/>
                                              <w:color w:val="000000"/>
                                            </w:rPr>
                                          </w:rPrChange>
                                        </w:rPr>
                                        <w:t>1745</w:t>
                                      </w:r>
                                    </w:ins>
                                    <w:del w:id="4623" w:author="Maino Vieytes, Christian (NIH/NIA/IRP) [F]" w:date="2023-11-15T15:57:00Z">
                                      <w:r w:rsidRPr="0049435F" w:rsidDel="0055657D">
                                        <w:rPr>
                                          <w:rFonts w:ascii="Times New Roman" w:hAnsi="Times New Roman" w:cs="Times New Roman"/>
                                          <w:sz w:val="18"/>
                                          <w:szCs w:val="18"/>
                                          <w:rPrChange w:id="4624"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625" w:author="Maino Vieytes, Christian (NIH/NIA/IRP) [F]" w:date="2023-11-16T09:37:00Z">
                                      <w:tcPr>
                                        <w:tcW w:w="846" w:type="dxa"/>
                                        <w:gridSpan w:val="2"/>
                                        <w:noWrap/>
                                        <w:vAlign w:val="center"/>
                                        <w:hideMark/>
                                      </w:tcPr>
                                    </w:tcPrChange>
                                  </w:tcPr>
                                  <w:p w14:paraId="13C71B61" w14:textId="10185A33" w:rsidR="0049435F" w:rsidRPr="0049435F" w:rsidDel="002B4FE9" w:rsidRDefault="0049435F">
                                    <w:pPr>
                                      <w:jc w:val="center"/>
                                      <w:rPr>
                                        <w:del w:id="4626" w:author="Maino Vieytes, Christian (NIH/NIA/IRP) [F]" w:date="2023-11-15T16:27:00Z"/>
                                        <w:rFonts w:ascii="Times New Roman" w:hAnsi="Times New Roman" w:cs="Times New Roman"/>
                                        <w:sz w:val="18"/>
                                        <w:szCs w:val="18"/>
                                        <w:rPrChange w:id="4627" w:author="Maino Vieytes, Christian (NIH/NIA/IRP) [F]" w:date="2023-11-16T09:37:00Z">
                                          <w:rPr>
                                            <w:del w:id="4628" w:author="Maino Vieytes, Christian (NIH/NIA/IRP) [F]" w:date="2023-11-15T16:27:00Z"/>
                                            <w:rFonts w:ascii="Times New Roman" w:hAnsi="Times New Roman" w:cs="Times New Roman"/>
                                            <w:sz w:val="20"/>
                                            <w:szCs w:val="20"/>
                                          </w:rPr>
                                        </w:rPrChange>
                                      </w:rPr>
                                    </w:pPr>
                                    <w:ins w:id="4629" w:author="Maino Vieytes, Christian (NIH/NIA/IRP) [F]" w:date="2023-11-16T09:37:00Z">
                                      <w:r w:rsidRPr="0049435F">
                                        <w:rPr>
                                          <w:rFonts w:ascii="Times New Roman" w:hAnsi="Times New Roman" w:cs="Times New Roman"/>
                                          <w:color w:val="000000"/>
                                          <w:sz w:val="18"/>
                                          <w:szCs w:val="18"/>
                                          <w:rPrChange w:id="4630" w:author="Maino Vieytes, Christian (NIH/NIA/IRP) [F]" w:date="2023-11-16T09:37:00Z">
                                            <w:rPr>
                                              <w:rFonts w:ascii="Calibri" w:hAnsi="Calibri" w:cs="Calibri"/>
                                              <w:color w:val="000000"/>
                                            </w:rPr>
                                          </w:rPrChange>
                                        </w:rPr>
                                        <w:t>1.00</w:t>
                                      </w:r>
                                    </w:ins>
                                    <w:del w:id="4631" w:author="Maino Vieytes, Christian (NIH/NIA/IRP) [F]" w:date="2023-11-15T15:57:00Z">
                                      <w:r w:rsidRPr="0049435F" w:rsidDel="0055657D">
                                        <w:rPr>
                                          <w:rFonts w:ascii="Times New Roman" w:hAnsi="Times New Roman" w:cs="Times New Roman"/>
                                          <w:sz w:val="18"/>
                                          <w:szCs w:val="18"/>
                                          <w:rPrChange w:id="4632"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633" w:author="Maino Vieytes, Christian (NIH/NIA/IRP) [F]" w:date="2023-11-16T09:37:00Z">
                                      <w:tcPr>
                                        <w:tcW w:w="1616" w:type="dxa"/>
                                        <w:gridSpan w:val="2"/>
                                        <w:noWrap/>
                                        <w:vAlign w:val="bottom"/>
                                        <w:hideMark/>
                                      </w:tcPr>
                                    </w:tcPrChange>
                                  </w:tcPr>
                                  <w:p w14:paraId="58720D36" w14:textId="399BBF57" w:rsidR="0049435F" w:rsidRPr="0049435F" w:rsidDel="002B4FE9" w:rsidRDefault="0049435F">
                                    <w:pPr>
                                      <w:jc w:val="center"/>
                                      <w:rPr>
                                        <w:del w:id="4634" w:author="Maino Vieytes, Christian (NIH/NIA/IRP) [F]" w:date="2023-11-15T16:27:00Z"/>
                                        <w:rFonts w:ascii="Times New Roman" w:hAnsi="Times New Roman" w:cs="Times New Roman"/>
                                        <w:sz w:val="18"/>
                                        <w:szCs w:val="18"/>
                                        <w:rPrChange w:id="4635" w:author="Maino Vieytes, Christian (NIH/NIA/IRP) [F]" w:date="2023-11-16T09:37:00Z">
                                          <w:rPr>
                                            <w:del w:id="4636" w:author="Maino Vieytes, Christian (NIH/NIA/IRP) [F]" w:date="2023-11-15T16:27:00Z"/>
                                            <w:rFonts w:ascii="Times New Roman" w:hAnsi="Times New Roman" w:cs="Times New Roman"/>
                                            <w:sz w:val="20"/>
                                            <w:szCs w:val="20"/>
                                          </w:rPr>
                                        </w:rPrChange>
                                      </w:rPr>
                                    </w:pPr>
                                    <w:ins w:id="4637" w:author="Maino Vieytes, Christian (NIH/NIA/IRP) [F]" w:date="2023-11-16T09:37:00Z">
                                      <w:r w:rsidRPr="0049435F">
                                        <w:rPr>
                                          <w:rFonts w:ascii="Times New Roman" w:hAnsi="Times New Roman" w:cs="Times New Roman"/>
                                          <w:color w:val="000000"/>
                                          <w:sz w:val="18"/>
                                          <w:szCs w:val="18"/>
                                          <w:rPrChange w:id="4638" w:author="Maino Vieytes, Christian (NIH/NIA/IRP) [F]" w:date="2023-11-16T09:37:00Z">
                                            <w:rPr>
                                              <w:rFonts w:ascii="Calibri" w:hAnsi="Calibri" w:cs="Calibri"/>
                                              <w:color w:val="000000"/>
                                            </w:rPr>
                                          </w:rPrChange>
                                        </w:rPr>
                                        <w:t>1.21 (0.62-2.36)</w:t>
                                      </w:r>
                                    </w:ins>
                                    <w:del w:id="4639" w:author="Maino Vieytes, Christian (NIH/NIA/IRP) [F]" w:date="2023-11-15T15:57:00Z">
                                      <w:r w:rsidRPr="0049435F" w:rsidDel="0055657D">
                                        <w:rPr>
                                          <w:rFonts w:ascii="Times New Roman" w:hAnsi="Times New Roman" w:cs="Times New Roman"/>
                                          <w:sz w:val="18"/>
                                          <w:szCs w:val="18"/>
                                          <w:rPrChange w:id="4640" w:author="Maino Vieytes, Christian (NIH/NIA/IRP) [F]" w:date="2023-11-16T09:37:00Z">
                                            <w:rPr>
                                              <w:rFonts w:ascii="Times New Roman" w:hAnsi="Times New Roman" w:cs="Times New Roman"/>
                                              <w:sz w:val="20"/>
                                              <w:szCs w:val="20"/>
                                            </w:rPr>
                                          </w:rPrChange>
                                        </w:rPr>
                                        <w:delText>0.64 (0.37-1.11)</w:delText>
                                      </w:r>
                                    </w:del>
                                  </w:p>
                                </w:tc>
                                <w:tc>
                                  <w:tcPr>
                                    <w:tcW w:w="1716" w:type="dxa"/>
                                    <w:noWrap/>
                                    <w:vAlign w:val="center"/>
                                    <w:hideMark/>
                                    <w:tcPrChange w:id="4641" w:author="Maino Vieytes, Christian (NIH/NIA/IRP) [F]" w:date="2023-11-16T09:37:00Z">
                                      <w:tcPr>
                                        <w:tcW w:w="1716" w:type="dxa"/>
                                        <w:gridSpan w:val="2"/>
                                        <w:noWrap/>
                                        <w:vAlign w:val="bottom"/>
                                        <w:hideMark/>
                                      </w:tcPr>
                                    </w:tcPrChange>
                                  </w:tcPr>
                                  <w:p w14:paraId="2A71BA91" w14:textId="00055D4F" w:rsidR="0049435F" w:rsidRPr="0049435F" w:rsidDel="002B4FE9" w:rsidRDefault="0049435F">
                                    <w:pPr>
                                      <w:jc w:val="center"/>
                                      <w:rPr>
                                        <w:del w:id="4642" w:author="Maino Vieytes, Christian (NIH/NIA/IRP) [F]" w:date="2023-11-15T16:27:00Z"/>
                                        <w:rFonts w:ascii="Times New Roman" w:hAnsi="Times New Roman" w:cs="Times New Roman"/>
                                        <w:sz w:val="18"/>
                                        <w:szCs w:val="18"/>
                                        <w:rPrChange w:id="4643" w:author="Maino Vieytes, Christian (NIH/NIA/IRP) [F]" w:date="2023-11-16T09:37:00Z">
                                          <w:rPr>
                                            <w:del w:id="4644" w:author="Maino Vieytes, Christian (NIH/NIA/IRP) [F]" w:date="2023-11-15T16:27:00Z"/>
                                            <w:rFonts w:ascii="Times New Roman" w:hAnsi="Times New Roman" w:cs="Times New Roman"/>
                                            <w:sz w:val="20"/>
                                            <w:szCs w:val="20"/>
                                          </w:rPr>
                                        </w:rPrChange>
                                      </w:rPr>
                                    </w:pPr>
                                    <w:ins w:id="4645" w:author="Maino Vieytes, Christian (NIH/NIA/IRP) [F]" w:date="2023-11-16T09:37:00Z">
                                      <w:r w:rsidRPr="0049435F">
                                        <w:rPr>
                                          <w:rFonts w:ascii="Times New Roman" w:hAnsi="Times New Roman" w:cs="Times New Roman"/>
                                          <w:color w:val="000000"/>
                                          <w:sz w:val="18"/>
                                          <w:szCs w:val="18"/>
                                          <w:rPrChange w:id="4646" w:author="Maino Vieytes, Christian (NIH/NIA/IRP) [F]" w:date="2023-11-16T09:37: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4647" w:author="Maino Vieytes, Christian (NIH/NIA/IRP) [F]" w:date="2023-11-16T09:37:00Z">
                                            <w:rPr>
                                              <w:rFonts w:ascii="Calibri" w:hAnsi="Calibri" w:cs="Calibri"/>
                                              <w:color w:val="000000"/>
                                            </w:rPr>
                                          </w:rPrChange>
                                        </w:rPr>
                                        <w:t>20)*</w:t>
                                      </w:r>
                                    </w:ins>
                                    <w:proofErr w:type="gramEnd"/>
                                    <w:del w:id="4648" w:author="Maino Vieytes, Christian (NIH/NIA/IRP) [F]" w:date="2023-11-15T15:57:00Z">
                                      <w:r w:rsidRPr="0049435F" w:rsidDel="0055657D">
                                        <w:rPr>
                                          <w:rFonts w:ascii="Times New Roman" w:hAnsi="Times New Roman" w:cs="Times New Roman"/>
                                          <w:sz w:val="18"/>
                                          <w:szCs w:val="18"/>
                                          <w:rPrChange w:id="4649" w:author="Maino Vieytes, Christian (NIH/NIA/IRP) [F]" w:date="2023-11-16T09:37:00Z">
                                            <w:rPr>
                                              <w:rFonts w:ascii="Times New Roman" w:hAnsi="Times New Roman" w:cs="Times New Roman"/>
                                              <w:sz w:val="20"/>
                                              <w:szCs w:val="20"/>
                                            </w:rPr>
                                          </w:rPrChange>
                                        </w:rPr>
                                        <w:delText>0.69 (0.36-1.29)</w:delText>
                                      </w:r>
                                    </w:del>
                                  </w:p>
                                </w:tc>
                                <w:tc>
                                  <w:tcPr>
                                    <w:tcW w:w="1716" w:type="dxa"/>
                                    <w:noWrap/>
                                    <w:vAlign w:val="center"/>
                                    <w:hideMark/>
                                    <w:tcPrChange w:id="4650" w:author="Maino Vieytes, Christian (NIH/NIA/IRP) [F]" w:date="2023-11-16T09:37:00Z">
                                      <w:tcPr>
                                        <w:tcW w:w="1716" w:type="dxa"/>
                                        <w:gridSpan w:val="2"/>
                                        <w:noWrap/>
                                        <w:vAlign w:val="bottom"/>
                                        <w:hideMark/>
                                      </w:tcPr>
                                    </w:tcPrChange>
                                  </w:tcPr>
                                  <w:p w14:paraId="680F205E" w14:textId="76A03CC4" w:rsidR="0049435F" w:rsidRPr="0049435F" w:rsidDel="002B4FE9" w:rsidRDefault="0049435F">
                                    <w:pPr>
                                      <w:jc w:val="center"/>
                                      <w:rPr>
                                        <w:del w:id="4651" w:author="Maino Vieytes, Christian (NIH/NIA/IRP) [F]" w:date="2023-11-15T16:27:00Z"/>
                                        <w:rFonts w:ascii="Times New Roman" w:hAnsi="Times New Roman" w:cs="Times New Roman"/>
                                        <w:sz w:val="18"/>
                                        <w:szCs w:val="18"/>
                                        <w:rPrChange w:id="4652" w:author="Maino Vieytes, Christian (NIH/NIA/IRP) [F]" w:date="2023-11-16T09:37:00Z">
                                          <w:rPr>
                                            <w:del w:id="4653" w:author="Maino Vieytes, Christian (NIH/NIA/IRP) [F]" w:date="2023-11-15T16:27:00Z"/>
                                            <w:rFonts w:ascii="Times New Roman" w:hAnsi="Times New Roman" w:cs="Times New Roman"/>
                                            <w:sz w:val="20"/>
                                            <w:szCs w:val="20"/>
                                          </w:rPr>
                                        </w:rPrChange>
                                      </w:rPr>
                                    </w:pPr>
                                    <w:ins w:id="4654" w:author="Maino Vieytes, Christian (NIH/NIA/IRP) [F]" w:date="2023-11-16T09:37:00Z">
                                      <w:r w:rsidRPr="0049435F">
                                        <w:rPr>
                                          <w:rFonts w:ascii="Times New Roman" w:hAnsi="Times New Roman" w:cs="Times New Roman"/>
                                          <w:color w:val="000000"/>
                                          <w:sz w:val="18"/>
                                          <w:szCs w:val="18"/>
                                          <w:rPrChange w:id="4655" w:author="Maino Vieytes, Christian (NIH/NIA/IRP) [F]" w:date="2023-11-16T09:37:00Z">
                                            <w:rPr>
                                              <w:rFonts w:ascii="Calibri" w:hAnsi="Calibri" w:cs="Calibri"/>
                                              <w:color w:val="000000"/>
                                            </w:rPr>
                                          </w:rPrChange>
                                        </w:rPr>
                                        <w:t>1.72 (0.81-3.65)</w:t>
                                      </w:r>
                                    </w:ins>
                                    <w:del w:id="4656" w:author="Maino Vieytes, Christian (NIH/NIA/IRP) [F]" w:date="2023-11-15T15:57:00Z">
                                      <w:r w:rsidRPr="0049435F" w:rsidDel="0055657D">
                                        <w:rPr>
                                          <w:rFonts w:ascii="Times New Roman" w:hAnsi="Times New Roman" w:cs="Times New Roman"/>
                                          <w:sz w:val="18"/>
                                          <w:szCs w:val="18"/>
                                          <w:rPrChange w:id="4657" w:author="Maino Vieytes, Christian (NIH/NIA/IRP) [F]" w:date="2023-11-16T09:37:00Z">
                                            <w:rPr>
                                              <w:rFonts w:ascii="Times New Roman" w:hAnsi="Times New Roman" w:cs="Times New Roman"/>
                                              <w:sz w:val="20"/>
                                              <w:szCs w:val="20"/>
                                            </w:rPr>
                                          </w:rPrChange>
                                        </w:rPr>
                                        <w:delText>0.88 (0.53-1.47)</w:delText>
                                      </w:r>
                                    </w:del>
                                  </w:p>
                                </w:tc>
                                <w:tc>
                                  <w:tcPr>
                                    <w:tcW w:w="1816" w:type="dxa"/>
                                    <w:noWrap/>
                                    <w:vAlign w:val="center"/>
                                    <w:hideMark/>
                                    <w:tcPrChange w:id="4658" w:author="Maino Vieytes, Christian (NIH/NIA/IRP) [F]" w:date="2023-11-16T09:37:00Z">
                                      <w:tcPr>
                                        <w:tcW w:w="1816" w:type="dxa"/>
                                        <w:gridSpan w:val="2"/>
                                        <w:noWrap/>
                                        <w:vAlign w:val="bottom"/>
                                        <w:hideMark/>
                                      </w:tcPr>
                                    </w:tcPrChange>
                                  </w:tcPr>
                                  <w:p w14:paraId="2759B23B" w14:textId="751564CA" w:rsidR="0049435F" w:rsidRPr="0049435F" w:rsidDel="002B4FE9" w:rsidRDefault="0049435F">
                                    <w:pPr>
                                      <w:jc w:val="center"/>
                                      <w:rPr>
                                        <w:del w:id="4659" w:author="Maino Vieytes, Christian (NIH/NIA/IRP) [F]" w:date="2023-11-15T16:27:00Z"/>
                                        <w:rFonts w:ascii="Times New Roman" w:hAnsi="Times New Roman" w:cs="Times New Roman"/>
                                        <w:sz w:val="18"/>
                                        <w:szCs w:val="18"/>
                                        <w:rPrChange w:id="4660" w:author="Maino Vieytes, Christian (NIH/NIA/IRP) [F]" w:date="2023-11-16T09:37:00Z">
                                          <w:rPr>
                                            <w:del w:id="4661" w:author="Maino Vieytes, Christian (NIH/NIA/IRP) [F]" w:date="2023-11-15T16:27:00Z"/>
                                            <w:rFonts w:ascii="Times New Roman" w:hAnsi="Times New Roman" w:cs="Times New Roman"/>
                                            <w:sz w:val="20"/>
                                            <w:szCs w:val="20"/>
                                          </w:rPr>
                                        </w:rPrChange>
                                      </w:rPr>
                                    </w:pPr>
                                    <w:ins w:id="4662" w:author="Maino Vieytes, Christian (NIH/NIA/IRP) [F]" w:date="2023-11-16T09:37:00Z">
                                      <w:r w:rsidRPr="0049435F">
                                        <w:rPr>
                                          <w:rFonts w:ascii="Times New Roman" w:hAnsi="Times New Roman" w:cs="Times New Roman"/>
                                          <w:color w:val="000000"/>
                                          <w:sz w:val="18"/>
                                          <w:szCs w:val="18"/>
                                          <w:rPrChange w:id="4663" w:author="Maino Vieytes, Christian (NIH/NIA/IRP) [F]" w:date="2023-11-16T09:37: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4664" w:author="Maino Vieytes, Christian (NIH/NIA/IRP) [F]" w:date="2023-11-16T09:37:00Z">
                                            <w:rPr>
                                              <w:rFonts w:ascii="Calibri" w:hAnsi="Calibri" w:cs="Calibri"/>
                                              <w:color w:val="000000"/>
                                            </w:rPr>
                                          </w:rPrChange>
                                        </w:rPr>
                                        <w:t>35)*</w:t>
                                      </w:r>
                                    </w:ins>
                                    <w:proofErr w:type="gramEnd"/>
                                    <w:del w:id="4665" w:author="Maino Vieytes, Christian (NIH/NIA/IRP) [F]" w:date="2023-11-15T15:57:00Z">
                                      <w:r w:rsidRPr="0049435F" w:rsidDel="0055657D">
                                        <w:rPr>
                                          <w:rFonts w:ascii="Times New Roman" w:hAnsi="Times New Roman" w:cs="Times New Roman"/>
                                          <w:sz w:val="18"/>
                                          <w:szCs w:val="18"/>
                                          <w:rPrChange w:id="4666" w:author="Maino Vieytes, Christian (NIH/NIA/IRP) [F]" w:date="2023-11-16T09:37:00Z">
                                            <w:rPr>
                                              <w:rFonts w:ascii="Times New Roman" w:hAnsi="Times New Roman" w:cs="Times New Roman"/>
                                              <w:sz w:val="20"/>
                                              <w:szCs w:val="20"/>
                                            </w:rPr>
                                          </w:rPrChange>
                                        </w:rPr>
                                        <w:delText>0.62 (0.35-1.10)</w:delText>
                                      </w:r>
                                    </w:del>
                                  </w:p>
                                </w:tc>
                                <w:tc>
                                  <w:tcPr>
                                    <w:tcW w:w="1196" w:type="dxa"/>
                                    <w:noWrap/>
                                    <w:vAlign w:val="center"/>
                                    <w:hideMark/>
                                    <w:tcPrChange w:id="4667" w:author="Maino Vieytes, Christian (NIH/NIA/IRP) [F]" w:date="2023-11-16T09:37:00Z">
                                      <w:tcPr>
                                        <w:tcW w:w="1196" w:type="dxa"/>
                                        <w:gridSpan w:val="4"/>
                                        <w:noWrap/>
                                        <w:vAlign w:val="bottom"/>
                                        <w:hideMark/>
                                      </w:tcPr>
                                    </w:tcPrChange>
                                  </w:tcPr>
                                  <w:p w14:paraId="3717537B" w14:textId="36BF4F05" w:rsidR="0049435F" w:rsidRPr="0049435F" w:rsidDel="002B4FE9" w:rsidRDefault="0049435F">
                                    <w:pPr>
                                      <w:jc w:val="center"/>
                                      <w:rPr>
                                        <w:del w:id="4668" w:author="Maino Vieytes, Christian (NIH/NIA/IRP) [F]" w:date="2023-11-15T16:27:00Z"/>
                                        <w:rFonts w:ascii="Times New Roman" w:hAnsi="Times New Roman" w:cs="Times New Roman"/>
                                        <w:sz w:val="18"/>
                                        <w:szCs w:val="18"/>
                                        <w:rPrChange w:id="4669" w:author="Maino Vieytes, Christian (NIH/NIA/IRP) [F]" w:date="2023-11-16T09:37:00Z">
                                          <w:rPr>
                                            <w:del w:id="4670" w:author="Maino Vieytes, Christian (NIH/NIA/IRP) [F]" w:date="2023-11-15T16:27:00Z"/>
                                            <w:rFonts w:ascii="Times New Roman" w:hAnsi="Times New Roman" w:cs="Times New Roman"/>
                                            <w:sz w:val="20"/>
                                            <w:szCs w:val="20"/>
                                          </w:rPr>
                                        </w:rPrChange>
                                      </w:rPr>
                                    </w:pPr>
                                    <w:ins w:id="4671" w:author="Maino Vieytes, Christian (NIH/NIA/IRP) [F]" w:date="2023-11-16T09:37:00Z">
                                      <w:r w:rsidRPr="0049435F">
                                        <w:rPr>
                                          <w:rFonts w:ascii="Times New Roman" w:hAnsi="Times New Roman" w:cs="Times New Roman"/>
                                          <w:color w:val="000000"/>
                                          <w:sz w:val="18"/>
                                          <w:szCs w:val="18"/>
                                          <w:rPrChange w:id="4672" w:author="Maino Vieytes, Christian (NIH/NIA/IRP) [F]" w:date="2023-11-16T09:37:00Z">
                                            <w:rPr>
                                              <w:rFonts w:ascii="Calibri" w:hAnsi="Calibri" w:cs="Calibri"/>
                                              <w:color w:val="000000"/>
                                            </w:rPr>
                                          </w:rPrChange>
                                        </w:rPr>
                                        <w:t>0.01*</w:t>
                                      </w:r>
                                    </w:ins>
                                    <w:del w:id="4673" w:author="Maino Vieytes, Christian (NIH/NIA/IRP) [F]" w:date="2023-11-15T15:57:00Z">
                                      <w:r w:rsidRPr="0049435F" w:rsidDel="0055657D">
                                        <w:rPr>
                                          <w:rFonts w:ascii="Times New Roman" w:hAnsi="Times New Roman" w:cs="Times New Roman"/>
                                          <w:sz w:val="18"/>
                                          <w:szCs w:val="18"/>
                                          <w:rPrChange w:id="4674" w:author="Maino Vieytes, Christian (NIH/NIA/IRP) [F]" w:date="2023-11-16T09:37:00Z">
                                            <w:rPr>
                                              <w:rFonts w:ascii="Times New Roman" w:hAnsi="Times New Roman" w:cs="Times New Roman"/>
                                              <w:sz w:val="20"/>
                                              <w:szCs w:val="20"/>
                                            </w:rPr>
                                          </w:rPrChange>
                                        </w:rPr>
                                        <w:delText>0.30</w:delText>
                                      </w:r>
                                    </w:del>
                                  </w:p>
                                </w:tc>
                                <w:tc>
                                  <w:tcPr>
                                    <w:tcW w:w="1622" w:type="dxa"/>
                                    <w:noWrap/>
                                    <w:vAlign w:val="center"/>
                                    <w:hideMark/>
                                    <w:tcPrChange w:id="4675" w:author="Maino Vieytes, Christian (NIH/NIA/IRP) [F]" w:date="2023-11-16T09:37:00Z">
                                      <w:tcPr>
                                        <w:tcW w:w="1622" w:type="dxa"/>
                                        <w:gridSpan w:val="4"/>
                                        <w:noWrap/>
                                        <w:vAlign w:val="bottom"/>
                                        <w:hideMark/>
                                      </w:tcPr>
                                    </w:tcPrChange>
                                  </w:tcPr>
                                  <w:p w14:paraId="14EA6B8E" w14:textId="1F76EDA5" w:rsidR="0049435F" w:rsidRPr="0049435F" w:rsidDel="002B4FE9" w:rsidRDefault="0049435F">
                                    <w:pPr>
                                      <w:jc w:val="center"/>
                                      <w:rPr>
                                        <w:del w:id="4676" w:author="Maino Vieytes, Christian (NIH/NIA/IRP) [F]" w:date="2023-11-15T16:27:00Z"/>
                                        <w:rFonts w:ascii="Times New Roman" w:hAnsi="Times New Roman" w:cs="Times New Roman"/>
                                        <w:sz w:val="18"/>
                                        <w:szCs w:val="18"/>
                                        <w:rPrChange w:id="4677" w:author="Maino Vieytes, Christian (NIH/NIA/IRP) [F]" w:date="2023-11-16T09:37:00Z">
                                          <w:rPr>
                                            <w:del w:id="4678" w:author="Maino Vieytes, Christian (NIH/NIA/IRP) [F]" w:date="2023-11-15T16:27:00Z"/>
                                            <w:rFonts w:ascii="Times New Roman" w:hAnsi="Times New Roman" w:cs="Times New Roman"/>
                                            <w:sz w:val="20"/>
                                            <w:szCs w:val="20"/>
                                          </w:rPr>
                                        </w:rPrChange>
                                      </w:rPr>
                                    </w:pPr>
                                    <w:ins w:id="4679" w:author="Maino Vieytes, Christian (NIH/NIA/IRP) [F]" w:date="2023-11-16T09:37:00Z">
                                      <w:r w:rsidRPr="0049435F">
                                        <w:rPr>
                                          <w:rFonts w:ascii="Times New Roman" w:hAnsi="Times New Roman" w:cs="Times New Roman"/>
                                          <w:color w:val="000000"/>
                                          <w:sz w:val="18"/>
                                          <w:szCs w:val="18"/>
                                          <w:rPrChange w:id="4680" w:author="Maino Vieytes, Christian (NIH/NIA/IRP) [F]" w:date="2023-11-16T09:37: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4681" w:author="Maino Vieytes, Christian (NIH/NIA/IRP) [F]" w:date="2023-11-16T09:37:00Z">
                                            <w:rPr>
                                              <w:rFonts w:ascii="Calibri" w:hAnsi="Calibri" w:cs="Calibri"/>
                                              <w:color w:val="000000"/>
                                            </w:rPr>
                                          </w:rPrChange>
                                        </w:rPr>
                                        <w:t>34)*</w:t>
                                      </w:r>
                                    </w:ins>
                                    <w:proofErr w:type="gramEnd"/>
                                    <w:del w:id="4682" w:author="Maino Vieytes, Christian (NIH/NIA/IRP) [F]" w:date="2023-11-15T15:57:00Z">
                                      <w:r w:rsidRPr="0049435F" w:rsidDel="0055657D">
                                        <w:rPr>
                                          <w:rFonts w:ascii="Times New Roman" w:hAnsi="Times New Roman" w:cs="Times New Roman"/>
                                          <w:sz w:val="18"/>
                                          <w:szCs w:val="18"/>
                                          <w:rPrChange w:id="4683" w:author="Maino Vieytes, Christian (NIH/NIA/IRP) [F]" w:date="2023-11-16T09:37:00Z">
                                            <w:rPr>
                                              <w:rFonts w:ascii="Times New Roman" w:hAnsi="Times New Roman" w:cs="Times New Roman"/>
                                              <w:sz w:val="20"/>
                                              <w:szCs w:val="20"/>
                                            </w:rPr>
                                          </w:rPrChange>
                                        </w:rPr>
                                        <w:delText>0.92 (0.76-1.11)</w:delText>
                                      </w:r>
                                    </w:del>
                                  </w:p>
                                </w:tc>
                                <w:tc>
                                  <w:tcPr>
                                    <w:tcW w:w="1310" w:type="dxa"/>
                                    <w:noWrap/>
                                    <w:vAlign w:val="center"/>
                                    <w:hideMark/>
                                    <w:tcPrChange w:id="4684" w:author="Maino Vieytes, Christian (NIH/NIA/IRP) [F]" w:date="2023-11-16T09:37:00Z">
                                      <w:tcPr>
                                        <w:tcW w:w="1310" w:type="dxa"/>
                                        <w:gridSpan w:val="4"/>
                                        <w:noWrap/>
                                        <w:vAlign w:val="bottom"/>
                                        <w:hideMark/>
                                      </w:tcPr>
                                    </w:tcPrChange>
                                  </w:tcPr>
                                  <w:p w14:paraId="002CE036" w14:textId="5B089F5C" w:rsidR="0049435F" w:rsidRPr="0049435F" w:rsidDel="002B4FE9" w:rsidRDefault="0049435F">
                                    <w:pPr>
                                      <w:jc w:val="center"/>
                                      <w:rPr>
                                        <w:del w:id="4685" w:author="Maino Vieytes, Christian (NIH/NIA/IRP) [F]" w:date="2023-11-15T16:27:00Z"/>
                                        <w:rFonts w:ascii="Times New Roman" w:hAnsi="Times New Roman" w:cs="Times New Roman"/>
                                        <w:sz w:val="18"/>
                                        <w:szCs w:val="18"/>
                                        <w:rPrChange w:id="4686" w:author="Maino Vieytes, Christian (NIH/NIA/IRP) [F]" w:date="2023-11-16T09:37:00Z">
                                          <w:rPr>
                                            <w:del w:id="4687" w:author="Maino Vieytes, Christian (NIH/NIA/IRP) [F]" w:date="2023-11-15T16:27:00Z"/>
                                            <w:rFonts w:ascii="Times New Roman" w:hAnsi="Times New Roman" w:cs="Times New Roman"/>
                                            <w:sz w:val="20"/>
                                            <w:szCs w:val="20"/>
                                          </w:rPr>
                                        </w:rPrChange>
                                      </w:rPr>
                                    </w:pPr>
                                    <w:ins w:id="4688" w:author="Maino Vieytes, Christian (NIH/NIA/IRP) [F]" w:date="2023-11-16T09:37:00Z">
                                      <w:r w:rsidRPr="0049435F">
                                        <w:rPr>
                                          <w:rFonts w:ascii="Times New Roman" w:hAnsi="Times New Roman" w:cs="Times New Roman"/>
                                          <w:color w:val="000000"/>
                                          <w:sz w:val="18"/>
                                          <w:szCs w:val="18"/>
                                          <w:rPrChange w:id="4689" w:author="Maino Vieytes, Christian (NIH/NIA/IRP) [F]" w:date="2023-11-16T09:37:00Z">
                                            <w:rPr>
                                              <w:rFonts w:ascii="Calibri" w:hAnsi="Calibri" w:cs="Calibri"/>
                                              <w:color w:val="000000"/>
                                            </w:rPr>
                                          </w:rPrChange>
                                        </w:rPr>
                                        <w:t>0.15</w:t>
                                      </w:r>
                                    </w:ins>
                                    <w:del w:id="4690" w:author="Maino Vieytes, Christian (NIH/NIA/IRP) [F]" w:date="2023-11-15T15:57:00Z">
                                      <w:r w:rsidRPr="0049435F" w:rsidDel="0055657D">
                                        <w:rPr>
                                          <w:rFonts w:ascii="Times New Roman" w:hAnsi="Times New Roman" w:cs="Times New Roman"/>
                                          <w:color w:val="000000"/>
                                          <w:sz w:val="18"/>
                                          <w:szCs w:val="18"/>
                                          <w:rPrChange w:id="4691" w:author="Maino Vieytes, Christian (NIH/NIA/IRP) [F]" w:date="2023-11-16T09:37:00Z">
                                            <w:rPr>
                                              <w:rFonts w:ascii="Times New Roman" w:hAnsi="Times New Roman" w:cs="Times New Roman"/>
                                              <w:color w:val="000000"/>
                                              <w:sz w:val="20"/>
                                              <w:szCs w:val="20"/>
                                            </w:rPr>
                                          </w:rPrChange>
                                        </w:rPr>
                                        <w:delText>0.93</w:delText>
                                      </w:r>
                                    </w:del>
                                  </w:p>
                                </w:tc>
                              </w:tr>
                              <w:tr w:rsidR="0049435F" w:rsidRPr="002B4FE9" w:rsidDel="002B4FE9" w14:paraId="4E3F9669" w14:textId="77777777" w:rsidTr="0049435F">
                                <w:tblPrEx>
                                  <w:tblPrExChange w:id="4692" w:author="Maino Vieytes, Christian (NIH/NIA/IRP) [F]" w:date="2023-11-16T09:37:00Z">
                                    <w:tblPrEx>
                                      <w:tblW w:w="15091" w:type="dxa"/>
                                    </w:tblPrEx>
                                  </w:tblPrExChange>
                                </w:tblPrEx>
                                <w:trPr>
                                  <w:trHeight w:val="320"/>
                                  <w:del w:id="4693" w:author="Maino Vieytes, Christian (NIH/NIA/IRP) [F]" w:date="2023-11-15T16:27:00Z"/>
                                  <w:trPrChange w:id="4694" w:author="Maino Vieytes, Christian (NIH/NIA/IRP) [F]" w:date="2023-11-16T09:37:00Z">
                                    <w:trPr>
                                      <w:gridAfter w:val="0"/>
                                      <w:trHeight w:val="320"/>
                                    </w:trPr>
                                  </w:trPrChange>
                                </w:trPr>
                                <w:tc>
                                  <w:tcPr>
                                    <w:tcW w:w="2317" w:type="dxa"/>
                                    <w:noWrap/>
                                    <w:vAlign w:val="center"/>
                                    <w:hideMark/>
                                    <w:tcPrChange w:id="4695" w:author="Maino Vieytes, Christian (NIH/NIA/IRP) [F]" w:date="2023-11-16T09:37:00Z">
                                      <w:tcPr>
                                        <w:tcW w:w="2317" w:type="dxa"/>
                                        <w:noWrap/>
                                        <w:vAlign w:val="center"/>
                                        <w:hideMark/>
                                      </w:tcPr>
                                    </w:tcPrChange>
                                  </w:tcPr>
                                  <w:p w14:paraId="6A877E78" w14:textId="41E818A7" w:rsidR="0049435F" w:rsidRPr="008A6C8D" w:rsidDel="002B4FE9" w:rsidRDefault="0049435F">
                                    <w:pPr>
                                      <w:jc w:val="center"/>
                                      <w:rPr>
                                        <w:del w:id="4696" w:author="Maino Vieytes, Christian (NIH/NIA/IRP) [F]" w:date="2023-11-15T16:27:00Z"/>
                                        <w:rFonts w:ascii="Times New Roman" w:hAnsi="Times New Roman" w:cs="Times New Roman"/>
                                        <w:sz w:val="18"/>
                                        <w:szCs w:val="18"/>
                                        <w:rPrChange w:id="4697" w:author="Maino Vieytes, Christian (NIH/NIA/IRP) [F]" w:date="2023-11-15T15:57:00Z">
                                          <w:rPr>
                                            <w:del w:id="4698" w:author="Maino Vieytes, Christian (NIH/NIA/IRP) [F]" w:date="2023-11-15T16:27:00Z"/>
                                            <w:rFonts w:ascii="Times New Roman" w:hAnsi="Times New Roman" w:cs="Times New Roman"/>
                                            <w:sz w:val="20"/>
                                            <w:szCs w:val="20"/>
                                          </w:rPr>
                                        </w:rPrChange>
                                      </w:rPr>
                                      <w:pPrChange w:id="4699" w:author="Maino Vieytes, Christian (NIH/NIA/IRP) [F]" w:date="2023-11-16T09:37:00Z">
                                        <w:pPr/>
                                      </w:pPrChange>
                                    </w:pPr>
                                    <w:del w:id="4700" w:author="Maino Vieytes, Christian (NIH/NIA/IRP) [F]" w:date="2023-11-15T16:27:00Z">
                                      <w:r w:rsidRPr="008A6C8D" w:rsidDel="002B4FE9">
                                        <w:rPr>
                                          <w:rFonts w:ascii="Times New Roman" w:hAnsi="Times New Roman" w:cs="Times New Roman"/>
                                          <w:sz w:val="18"/>
                                          <w:szCs w:val="18"/>
                                          <w:rPrChange w:id="4701"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4702"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703" w:author="Maino Vieytes, Christian (NIH/NIA/IRP) [F]" w:date="2023-11-16T09:37:00Z">
                                      <w:tcPr>
                                        <w:tcW w:w="936" w:type="dxa"/>
                                        <w:noWrap/>
                                        <w:vAlign w:val="center"/>
                                        <w:hideMark/>
                                      </w:tcPr>
                                    </w:tcPrChange>
                                  </w:tcPr>
                                  <w:p w14:paraId="6B0BBCEC" w14:textId="74D6741F" w:rsidR="0049435F" w:rsidRPr="0049435F" w:rsidDel="002B4FE9" w:rsidRDefault="0049435F">
                                    <w:pPr>
                                      <w:jc w:val="center"/>
                                      <w:rPr>
                                        <w:del w:id="4704" w:author="Maino Vieytes, Christian (NIH/NIA/IRP) [F]" w:date="2023-11-15T16:27:00Z"/>
                                        <w:rFonts w:ascii="Times New Roman" w:hAnsi="Times New Roman" w:cs="Times New Roman"/>
                                        <w:sz w:val="18"/>
                                        <w:szCs w:val="18"/>
                                        <w:rPrChange w:id="4705" w:author="Maino Vieytes, Christian (NIH/NIA/IRP) [F]" w:date="2023-11-16T09:37:00Z">
                                          <w:rPr>
                                            <w:del w:id="4706" w:author="Maino Vieytes, Christian (NIH/NIA/IRP) [F]" w:date="2023-11-15T16:27:00Z"/>
                                            <w:rFonts w:ascii="Times New Roman" w:hAnsi="Times New Roman" w:cs="Times New Roman"/>
                                            <w:sz w:val="20"/>
                                            <w:szCs w:val="20"/>
                                          </w:rPr>
                                        </w:rPrChange>
                                      </w:rPr>
                                    </w:pPr>
                                    <w:ins w:id="4707" w:author="Maino Vieytes, Christian (NIH/NIA/IRP) [F]" w:date="2023-11-16T09:37:00Z">
                                      <w:r w:rsidRPr="0049435F">
                                        <w:rPr>
                                          <w:rFonts w:ascii="Times New Roman" w:hAnsi="Times New Roman" w:cs="Times New Roman"/>
                                          <w:color w:val="000000"/>
                                          <w:sz w:val="18"/>
                                          <w:szCs w:val="18"/>
                                          <w:rPrChange w:id="4708" w:author="Maino Vieytes, Christian (NIH/NIA/IRP) [F]" w:date="2023-11-16T09:37:00Z">
                                            <w:rPr>
                                              <w:rFonts w:ascii="Calibri" w:hAnsi="Calibri" w:cs="Calibri"/>
                                              <w:color w:val="000000"/>
                                            </w:rPr>
                                          </w:rPrChange>
                                        </w:rPr>
                                        <w:t>1745</w:t>
                                      </w:r>
                                    </w:ins>
                                    <w:del w:id="4709" w:author="Maino Vieytes, Christian (NIH/NIA/IRP) [F]" w:date="2023-11-15T15:57:00Z">
                                      <w:r w:rsidRPr="0049435F" w:rsidDel="0055657D">
                                        <w:rPr>
                                          <w:rFonts w:ascii="Times New Roman" w:hAnsi="Times New Roman" w:cs="Times New Roman"/>
                                          <w:sz w:val="18"/>
                                          <w:szCs w:val="18"/>
                                          <w:rPrChange w:id="4710"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711" w:author="Maino Vieytes, Christian (NIH/NIA/IRP) [F]" w:date="2023-11-16T09:37:00Z">
                                      <w:tcPr>
                                        <w:tcW w:w="846" w:type="dxa"/>
                                        <w:gridSpan w:val="2"/>
                                        <w:noWrap/>
                                        <w:vAlign w:val="center"/>
                                        <w:hideMark/>
                                      </w:tcPr>
                                    </w:tcPrChange>
                                  </w:tcPr>
                                  <w:p w14:paraId="3C5BA930" w14:textId="6231B216" w:rsidR="0049435F" w:rsidRPr="0049435F" w:rsidDel="002B4FE9" w:rsidRDefault="0049435F">
                                    <w:pPr>
                                      <w:jc w:val="center"/>
                                      <w:rPr>
                                        <w:del w:id="4712" w:author="Maino Vieytes, Christian (NIH/NIA/IRP) [F]" w:date="2023-11-15T16:27:00Z"/>
                                        <w:rFonts w:ascii="Times New Roman" w:hAnsi="Times New Roman" w:cs="Times New Roman"/>
                                        <w:sz w:val="18"/>
                                        <w:szCs w:val="18"/>
                                        <w:rPrChange w:id="4713" w:author="Maino Vieytes, Christian (NIH/NIA/IRP) [F]" w:date="2023-11-16T09:37:00Z">
                                          <w:rPr>
                                            <w:del w:id="4714" w:author="Maino Vieytes, Christian (NIH/NIA/IRP) [F]" w:date="2023-11-15T16:27:00Z"/>
                                            <w:rFonts w:ascii="Times New Roman" w:hAnsi="Times New Roman" w:cs="Times New Roman"/>
                                            <w:sz w:val="20"/>
                                            <w:szCs w:val="20"/>
                                          </w:rPr>
                                        </w:rPrChange>
                                      </w:rPr>
                                    </w:pPr>
                                    <w:ins w:id="4715" w:author="Maino Vieytes, Christian (NIH/NIA/IRP) [F]" w:date="2023-11-16T09:37:00Z">
                                      <w:r w:rsidRPr="0049435F">
                                        <w:rPr>
                                          <w:rFonts w:ascii="Times New Roman" w:hAnsi="Times New Roman" w:cs="Times New Roman"/>
                                          <w:color w:val="000000"/>
                                          <w:sz w:val="18"/>
                                          <w:szCs w:val="18"/>
                                          <w:rPrChange w:id="4716" w:author="Maino Vieytes, Christian (NIH/NIA/IRP) [F]" w:date="2023-11-16T09:37:00Z">
                                            <w:rPr>
                                              <w:rFonts w:ascii="Calibri" w:hAnsi="Calibri" w:cs="Calibri"/>
                                              <w:color w:val="000000"/>
                                            </w:rPr>
                                          </w:rPrChange>
                                        </w:rPr>
                                        <w:t>1.00</w:t>
                                      </w:r>
                                    </w:ins>
                                    <w:del w:id="4717" w:author="Maino Vieytes, Christian (NIH/NIA/IRP) [F]" w:date="2023-11-15T15:57:00Z">
                                      <w:r w:rsidRPr="0049435F" w:rsidDel="0055657D">
                                        <w:rPr>
                                          <w:rFonts w:ascii="Times New Roman" w:hAnsi="Times New Roman" w:cs="Times New Roman"/>
                                          <w:sz w:val="18"/>
                                          <w:szCs w:val="18"/>
                                          <w:rPrChange w:id="4718"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719" w:author="Maino Vieytes, Christian (NIH/NIA/IRP) [F]" w:date="2023-11-16T09:37:00Z">
                                      <w:tcPr>
                                        <w:tcW w:w="1616" w:type="dxa"/>
                                        <w:gridSpan w:val="2"/>
                                        <w:noWrap/>
                                        <w:vAlign w:val="bottom"/>
                                        <w:hideMark/>
                                      </w:tcPr>
                                    </w:tcPrChange>
                                  </w:tcPr>
                                  <w:p w14:paraId="23766F3B" w14:textId="6DA3684A" w:rsidR="0049435F" w:rsidRPr="0049435F" w:rsidDel="002B4FE9" w:rsidRDefault="0049435F">
                                    <w:pPr>
                                      <w:jc w:val="center"/>
                                      <w:rPr>
                                        <w:del w:id="4720" w:author="Maino Vieytes, Christian (NIH/NIA/IRP) [F]" w:date="2023-11-15T16:27:00Z"/>
                                        <w:rFonts w:ascii="Times New Roman" w:hAnsi="Times New Roman" w:cs="Times New Roman"/>
                                        <w:sz w:val="18"/>
                                        <w:szCs w:val="18"/>
                                        <w:rPrChange w:id="4721" w:author="Maino Vieytes, Christian (NIH/NIA/IRP) [F]" w:date="2023-11-16T09:37:00Z">
                                          <w:rPr>
                                            <w:del w:id="4722" w:author="Maino Vieytes, Christian (NIH/NIA/IRP) [F]" w:date="2023-11-15T16:27:00Z"/>
                                            <w:rFonts w:ascii="Times New Roman" w:hAnsi="Times New Roman" w:cs="Times New Roman"/>
                                            <w:sz w:val="20"/>
                                            <w:szCs w:val="20"/>
                                          </w:rPr>
                                        </w:rPrChange>
                                      </w:rPr>
                                    </w:pPr>
                                    <w:ins w:id="4723" w:author="Maino Vieytes, Christian (NIH/NIA/IRP) [F]" w:date="2023-11-16T09:37:00Z">
                                      <w:r w:rsidRPr="0049435F">
                                        <w:rPr>
                                          <w:rFonts w:ascii="Times New Roman" w:hAnsi="Times New Roman" w:cs="Times New Roman"/>
                                          <w:color w:val="000000"/>
                                          <w:sz w:val="18"/>
                                          <w:szCs w:val="18"/>
                                          <w:rPrChange w:id="4724" w:author="Maino Vieytes, Christian (NIH/NIA/IRP) [F]" w:date="2023-11-16T09:37:00Z">
                                            <w:rPr>
                                              <w:rFonts w:ascii="Calibri" w:hAnsi="Calibri" w:cs="Calibri"/>
                                              <w:color w:val="000000"/>
                                            </w:rPr>
                                          </w:rPrChange>
                                        </w:rPr>
                                        <w:t>0.73 (0.44-1.21)</w:t>
                                      </w:r>
                                    </w:ins>
                                    <w:del w:id="4725" w:author="Maino Vieytes, Christian (NIH/NIA/IRP) [F]" w:date="2023-11-15T15:57:00Z">
                                      <w:r w:rsidRPr="0049435F" w:rsidDel="0055657D">
                                        <w:rPr>
                                          <w:rFonts w:ascii="Times New Roman" w:hAnsi="Times New Roman" w:cs="Times New Roman"/>
                                          <w:sz w:val="18"/>
                                          <w:szCs w:val="18"/>
                                          <w:rPrChange w:id="4726" w:author="Maino Vieytes, Christian (NIH/NIA/IRP) [F]" w:date="2023-11-16T09:37:00Z">
                                            <w:rPr>
                                              <w:rFonts w:ascii="Times New Roman" w:hAnsi="Times New Roman" w:cs="Times New Roman"/>
                                              <w:sz w:val="20"/>
                                              <w:szCs w:val="20"/>
                                            </w:rPr>
                                          </w:rPrChange>
                                        </w:rPr>
                                        <w:delText>0.84 (0.49-1.43)</w:delText>
                                      </w:r>
                                    </w:del>
                                  </w:p>
                                </w:tc>
                                <w:tc>
                                  <w:tcPr>
                                    <w:tcW w:w="1716" w:type="dxa"/>
                                    <w:noWrap/>
                                    <w:vAlign w:val="center"/>
                                    <w:hideMark/>
                                    <w:tcPrChange w:id="4727" w:author="Maino Vieytes, Christian (NIH/NIA/IRP) [F]" w:date="2023-11-16T09:37:00Z">
                                      <w:tcPr>
                                        <w:tcW w:w="1716" w:type="dxa"/>
                                        <w:gridSpan w:val="2"/>
                                        <w:noWrap/>
                                        <w:vAlign w:val="bottom"/>
                                        <w:hideMark/>
                                      </w:tcPr>
                                    </w:tcPrChange>
                                  </w:tcPr>
                                  <w:p w14:paraId="1195E747" w14:textId="54AE7F00" w:rsidR="0049435F" w:rsidRPr="0049435F" w:rsidDel="002B4FE9" w:rsidRDefault="0049435F">
                                    <w:pPr>
                                      <w:jc w:val="center"/>
                                      <w:rPr>
                                        <w:del w:id="4728" w:author="Maino Vieytes, Christian (NIH/NIA/IRP) [F]" w:date="2023-11-15T16:27:00Z"/>
                                        <w:rFonts w:ascii="Times New Roman" w:hAnsi="Times New Roman" w:cs="Times New Roman"/>
                                        <w:sz w:val="18"/>
                                        <w:szCs w:val="18"/>
                                        <w:rPrChange w:id="4729" w:author="Maino Vieytes, Christian (NIH/NIA/IRP) [F]" w:date="2023-11-16T09:37:00Z">
                                          <w:rPr>
                                            <w:del w:id="4730" w:author="Maino Vieytes, Christian (NIH/NIA/IRP) [F]" w:date="2023-11-15T16:27:00Z"/>
                                            <w:rFonts w:ascii="Times New Roman" w:hAnsi="Times New Roman" w:cs="Times New Roman"/>
                                            <w:sz w:val="20"/>
                                            <w:szCs w:val="20"/>
                                          </w:rPr>
                                        </w:rPrChange>
                                      </w:rPr>
                                    </w:pPr>
                                    <w:ins w:id="4731" w:author="Maino Vieytes, Christian (NIH/NIA/IRP) [F]" w:date="2023-11-16T09:37:00Z">
                                      <w:r w:rsidRPr="0049435F">
                                        <w:rPr>
                                          <w:rFonts w:ascii="Times New Roman" w:hAnsi="Times New Roman" w:cs="Times New Roman"/>
                                          <w:color w:val="000000"/>
                                          <w:sz w:val="18"/>
                                          <w:szCs w:val="18"/>
                                          <w:rPrChange w:id="4732" w:author="Maino Vieytes, Christian (NIH/NIA/IRP) [F]" w:date="2023-11-16T09:37:00Z">
                                            <w:rPr>
                                              <w:rFonts w:ascii="Calibri" w:hAnsi="Calibri" w:cs="Calibri"/>
                                              <w:color w:val="000000"/>
                                            </w:rPr>
                                          </w:rPrChange>
                                        </w:rPr>
                                        <w:t>0.63 (0.33-1.20)</w:t>
                                      </w:r>
                                    </w:ins>
                                    <w:del w:id="4733" w:author="Maino Vieytes, Christian (NIH/NIA/IRP) [F]" w:date="2023-11-15T15:57:00Z">
                                      <w:r w:rsidRPr="0049435F" w:rsidDel="0055657D">
                                        <w:rPr>
                                          <w:rFonts w:ascii="Times New Roman" w:hAnsi="Times New Roman" w:cs="Times New Roman"/>
                                          <w:sz w:val="18"/>
                                          <w:szCs w:val="18"/>
                                          <w:rPrChange w:id="4734" w:author="Maino Vieytes, Christian (NIH/NIA/IRP) [F]" w:date="2023-11-16T09:37:00Z">
                                            <w:rPr>
                                              <w:rFonts w:ascii="Times New Roman" w:hAnsi="Times New Roman" w:cs="Times New Roman"/>
                                              <w:sz w:val="20"/>
                                              <w:szCs w:val="20"/>
                                            </w:rPr>
                                          </w:rPrChange>
                                        </w:rPr>
                                        <w:delText>0.97 (0.62-1.52)</w:delText>
                                      </w:r>
                                    </w:del>
                                  </w:p>
                                </w:tc>
                                <w:tc>
                                  <w:tcPr>
                                    <w:tcW w:w="1716" w:type="dxa"/>
                                    <w:noWrap/>
                                    <w:vAlign w:val="center"/>
                                    <w:hideMark/>
                                    <w:tcPrChange w:id="4735" w:author="Maino Vieytes, Christian (NIH/NIA/IRP) [F]" w:date="2023-11-16T09:37:00Z">
                                      <w:tcPr>
                                        <w:tcW w:w="1716" w:type="dxa"/>
                                        <w:gridSpan w:val="2"/>
                                        <w:noWrap/>
                                        <w:vAlign w:val="bottom"/>
                                        <w:hideMark/>
                                      </w:tcPr>
                                    </w:tcPrChange>
                                  </w:tcPr>
                                  <w:p w14:paraId="3ED65527" w14:textId="6A95E179" w:rsidR="0049435F" w:rsidRPr="0049435F" w:rsidDel="002B4FE9" w:rsidRDefault="0049435F">
                                    <w:pPr>
                                      <w:jc w:val="center"/>
                                      <w:rPr>
                                        <w:del w:id="4736" w:author="Maino Vieytes, Christian (NIH/NIA/IRP) [F]" w:date="2023-11-15T16:27:00Z"/>
                                        <w:rFonts w:ascii="Times New Roman" w:hAnsi="Times New Roman" w:cs="Times New Roman"/>
                                        <w:sz w:val="18"/>
                                        <w:szCs w:val="18"/>
                                        <w:rPrChange w:id="4737" w:author="Maino Vieytes, Christian (NIH/NIA/IRP) [F]" w:date="2023-11-16T09:37:00Z">
                                          <w:rPr>
                                            <w:del w:id="4738" w:author="Maino Vieytes, Christian (NIH/NIA/IRP) [F]" w:date="2023-11-15T16:27:00Z"/>
                                            <w:rFonts w:ascii="Times New Roman" w:hAnsi="Times New Roman" w:cs="Times New Roman"/>
                                            <w:sz w:val="20"/>
                                            <w:szCs w:val="20"/>
                                          </w:rPr>
                                        </w:rPrChange>
                                      </w:rPr>
                                    </w:pPr>
                                    <w:ins w:id="4739" w:author="Maino Vieytes, Christian (NIH/NIA/IRP) [F]" w:date="2023-11-16T09:37:00Z">
                                      <w:r w:rsidRPr="0049435F">
                                        <w:rPr>
                                          <w:rFonts w:ascii="Times New Roman" w:hAnsi="Times New Roman" w:cs="Times New Roman"/>
                                          <w:color w:val="000000"/>
                                          <w:sz w:val="18"/>
                                          <w:szCs w:val="18"/>
                                          <w:rPrChange w:id="4740" w:author="Maino Vieytes, Christian (NIH/NIA/IRP) [F]" w:date="2023-11-16T09:37:00Z">
                                            <w:rPr>
                                              <w:rFonts w:ascii="Calibri" w:hAnsi="Calibri" w:cs="Calibri"/>
                                              <w:color w:val="000000"/>
                                            </w:rPr>
                                          </w:rPrChange>
                                        </w:rPr>
                                        <w:t>0.84 (0.50-1.41)</w:t>
                                      </w:r>
                                    </w:ins>
                                    <w:del w:id="4741" w:author="Maino Vieytes, Christian (NIH/NIA/IRP) [F]" w:date="2023-11-15T15:57:00Z">
                                      <w:r w:rsidRPr="0049435F" w:rsidDel="0055657D">
                                        <w:rPr>
                                          <w:rFonts w:ascii="Times New Roman" w:hAnsi="Times New Roman" w:cs="Times New Roman"/>
                                          <w:sz w:val="18"/>
                                          <w:szCs w:val="18"/>
                                          <w:rPrChange w:id="4742" w:author="Maino Vieytes, Christian (NIH/NIA/IRP) [F]" w:date="2023-11-16T09:37:00Z">
                                            <w:rPr>
                                              <w:rFonts w:ascii="Times New Roman" w:hAnsi="Times New Roman" w:cs="Times New Roman"/>
                                              <w:sz w:val="20"/>
                                              <w:szCs w:val="20"/>
                                            </w:rPr>
                                          </w:rPrChange>
                                        </w:rPr>
                                        <w:delText>0.76 (0.48-1.20)</w:delText>
                                      </w:r>
                                    </w:del>
                                  </w:p>
                                </w:tc>
                                <w:tc>
                                  <w:tcPr>
                                    <w:tcW w:w="1816" w:type="dxa"/>
                                    <w:noWrap/>
                                    <w:vAlign w:val="center"/>
                                    <w:hideMark/>
                                    <w:tcPrChange w:id="4743" w:author="Maino Vieytes, Christian (NIH/NIA/IRP) [F]" w:date="2023-11-16T09:37:00Z">
                                      <w:tcPr>
                                        <w:tcW w:w="1816" w:type="dxa"/>
                                        <w:gridSpan w:val="2"/>
                                        <w:noWrap/>
                                        <w:vAlign w:val="bottom"/>
                                        <w:hideMark/>
                                      </w:tcPr>
                                    </w:tcPrChange>
                                  </w:tcPr>
                                  <w:p w14:paraId="3F8D8226" w14:textId="452E53A2" w:rsidR="0049435F" w:rsidRPr="0049435F" w:rsidDel="002B4FE9" w:rsidRDefault="0049435F">
                                    <w:pPr>
                                      <w:jc w:val="center"/>
                                      <w:rPr>
                                        <w:del w:id="4744" w:author="Maino Vieytes, Christian (NIH/NIA/IRP) [F]" w:date="2023-11-15T16:27:00Z"/>
                                        <w:rFonts w:ascii="Times New Roman" w:hAnsi="Times New Roman" w:cs="Times New Roman"/>
                                        <w:sz w:val="18"/>
                                        <w:szCs w:val="18"/>
                                        <w:rPrChange w:id="4745" w:author="Maino Vieytes, Christian (NIH/NIA/IRP) [F]" w:date="2023-11-16T09:37:00Z">
                                          <w:rPr>
                                            <w:del w:id="4746" w:author="Maino Vieytes, Christian (NIH/NIA/IRP) [F]" w:date="2023-11-15T16:27:00Z"/>
                                            <w:rFonts w:ascii="Times New Roman" w:hAnsi="Times New Roman" w:cs="Times New Roman"/>
                                            <w:sz w:val="20"/>
                                            <w:szCs w:val="20"/>
                                          </w:rPr>
                                        </w:rPrChange>
                                      </w:rPr>
                                    </w:pPr>
                                    <w:ins w:id="4747" w:author="Maino Vieytes, Christian (NIH/NIA/IRP) [F]" w:date="2023-11-16T09:37:00Z">
                                      <w:r w:rsidRPr="0049435F">
                                        <w:rPr>
                                          <w:rFonts w:ascii="Times New Roman" w:hAnsi="Times New Roman" w:cs="Times New Roman"/>
                                          <w:color w:val="000000"/>
                                          <w:sz w:val="18"/>
                                          <w:szCs w:val="18"/>
                                          <w:rPrChange w:id="4748" w:author="Maino Vieytes, Christian (NIH/NIA/IRP) [F]" w:date="2023-11-16T09:37:00Z">
                                            <w:rPr>
                                              <w:rFonts w:ascii="Calibri" w:hAnsi="Calibri" w:cs="Calibri"/>
                                              <w:color w:val="000000"/>
                                            </w:rPr>
                                          </w:rPrChange>
                                        </w:rPr>
                                        <w:t>0.84 (0.50-1.40)</w:t>
                                      </w:r>
                                    </w:ins>
                                    <w:del w:id="4749" w:author="Maino Vieytes, Christian (NIH/NIA/IRP) [F]" w:date="2023-11-15T15:57:00Z">
                                      <w:r w:rsidRPr="0049435F" w:rsidDel="0055657D">
                                        <w:rPr>
                                          <w:rFonts w:ascii="Times New Roman" w:hAnsi="Times New Roman" w:cs="Times New Roman"/>
                                          <w:sz w:val="18"/>
                                          <w:szCs w:val="18"/>
                                          <w:rPrChange w:id="4750" w:author="Maino Vieytes, Christian (NIH/NIA/IRP) [F]" w:date="2023-11-16T09:37:00Z">
                                            <w:rPr>
                                              <w:rFonts w:ascii="Times New Roman" w:hAnsi="Times New Roman" w:cs="Times New Roman"/>
                                              <w:sz w:val="20"/>
                                              <w:szCs w:val="20"/>
                                            </w:rPr>
                                          </w:rPrChange>
                                        </w:rPr>
                                        <w:delText>1.00 (0.53-1.91)</w:delText>
                                      </w:r>
                                    </w:del>
                                  </w:p>
                                </w:tc>
                                <w:tc>
                                  <w:tcPr>
                                    <w:tcW w:w="1196" w:type="dxa"/>
                                    <w:noWrap/>
                                    <w:vAlign w:val="center"/>
                                    <w:hideMark/>
                                    <w:tcPrChange w:id="4751" w:author="Maino Vieytes, Christian (NIH/NIA/IRP) [F]" w:date="2023-11-16T09:37:00Z">
                                      <w:tcPr>
                                        <w:tcW w:w="1196" w:type="dxa"/>
                                        <w:gridSpan w:val="4"/>
                                        <w:noWrap/>
                                        <w:vAlign w:val="bottom"/>
                                        <w:hideMark/>
                                      </w:tcPr>
                                    </w:tcPrChange>
                                  </w:tcPr>
                                  <w:p w14:paraId="32C6C27F" w14:textId="6D4EF45B" w:rsidR="0049435F" w:rsidRPr="0049435F" w:rsidDel="002B4FE9" w:rsidRDefault="0049435F">
                                    <w:pPr>
                                      <w:jc w:val="center"/>
                                      <w:rPr>
                                        <w:del w:id="4752" w:author="Maino Vieytes, Christian (NIH/NIA/IRP) [F]" w:date="2023-11-15T16:27:00Z"/>
                                        <w:rFonts w:ascii="Times New Roman" w:hAnsi="Times New Roman" w:cs="Times New Roman"/>
                                        <w:sz w:val="18"/>
                                        <w:szCs w:val="18"/>
                                        <w:rPrChange w:id="4753" w:author="Maino Vieytes, Christian (NIH/NIA/IRP) [F]" w:date="2023-11-16T09:37:00Z">
                                          <w:rPr>
                                            <w:del w:id="4754" w:author="Maino Vieytes, Christian (NIH/NIA/IRP) [F]" w:date="2023-11-15T16:27:00Z"/>
                                            <w:rFonts w:ascii="Times New Roman" w:hAnsi="Times New Roman" w:cs="Times New Roman"/>
                                            <w:sz w:val="20"/>
                                            <w:szCs w:val="20"/>
                                          </w:rPr>
                                        </w:rPrChange>
                                      </w:rPr>
                                    </w:pPr>
                                    <w:ins w:id="4755" w:author="Maino Vieytes, Christian (NIH/NIA/IRP) [F]" w:date="2023-11-16T09:37:00Z">
                                      <w:r w:rsidRPr="0049435F">
                                        <w:rPr>
                                          <w:rFonts w:ascii="Times New Roman" w:hAnsi="Times New Roman" w:cs="Times New Roman"/>
                                          <w:color w:val="000000"/>
                                          <w:sz w:val="18"/>
                                          <w:szCs w:val="18"/>
                                          <w:rPrChange w:id="4756" w:author="Maino Vieytes, Christian (NIH/NIA/IRP) [F]" w:date="2023-11-16T09:37:00Z">
                                            <w:rPr>
                                              <w:rFonts w:ascii="Calibri" w:hAnsi="Calibri" w:cs="Calibri"/>
                                              <w:color w:val="000000"/>
                                            </w:rPr>
                                          </w:rPrChange>
                                        </w:rPr>
                                        <w:t>0.59</w:t>
                                      </w:r>
                                    </w:ins>
                                    <w:del w:id="4757" w:author="Maino Vieytes, Christian (NIH/NIA/IRP) [F]" w:date="2023-11-15T15:57:00Z">
                                      <w:r w:rsidRPr="0049435F" w:rsidDel="0055657D">
                                        <w:rPr>
                                          <w:rFonts w:ascii="Times New Roman" w:hAnsi="Times New Roman" w:cs="Times New Roman"/>
                                          <w:sz w:val="18"/>
                                          <w:szCs w:val="18"/>
                                          <w:rPrChange w:id="4758" w:author="Maino Vieytes, Christian (NIH/NIA/IRP) [F]" w:date="2023-11-16T09:37:00Z">
                                            <w:rPr>
                                              <w:rFonts w:ascii="Times New Roman" w:hAnsi="Times New Roman" w:cs="Times New Roman"/>
                                              <w:sz w:val="20"/>
                                              <w:szCs w:val="20"/>
                                            </w:rPr>
                                          </w:rPrChange>
                                        </w:rPr>
                                        <w:delText>0.89</w:delText>
                                      </w:r>
                                    </w:del>
                                  </w:p>
                                </w:tc>
                                <w:tc>
                                  <w:tcPr>
                                    <w:tcW w:w="1622" w:type="dxa"/>
                                    <w:noWrap/>
                                    <w:vAlign w:val="center"/>
                                    <w:hideMark/>
                                    <w:tcPrChange w:id="4759" w:author="Maino Vieytes, Christian (NIH/NIA/IRP) [F]" w:date="2023-11-16T09:37:00Z">
                                      <w:tcPr>
                                        <w:tcW w:w="1622" w:type="dxa"/>
                                        <w:gridSpan w:val="4"/>
                                        <w:noWrap/>
                                        <w:vAlign w:val="bottom"/>
                                        <w:hideMark/>
                                      </w:tcPr>
                                    </w:tcPrChange>
                                  </w:tcPr>
                                  <w:p w14:paraId="0E20620C" w14:textId="2846DDA4" w:rsidR="0049435F" w:rsidRPr="0049435F" w:rsidDel="002B4FE9" w:rsidRDefault="0049435F">
                                    <w:pPr>
                                      <w:jc w:val="center"/>
                                      <w:rPr>
                                        <w:del w:id="4760" w:author="Maino Vieytes, Christian (NIH/NIA/IRP) [F]" w:date="2023-11-15T16:27:00Z"/>
                                        <w:rFonts w:ascii="Times New Roman" w:hAnsi="Times New Roman" w:cs="Times New Roman"/>
                                        <w:sz w:val="18"/>
                                        <w:szCs w:val="18"/>
                                        <w:rPrChange w:id="4761" w:author="Maino Vieytes, Christian (NIH/NIA/IRP) [F]" w:date="2023-11-16T09:37:00Z">
                                          <w:rPr>
                                            <w:del w:id="4762" w:author="Maino Vieytes, Christian (NIH/NIA/IRP) [F]" w:date="2023-11-15T16:27:00Z"/>
                                            <w:rFonts w:ascii="Times New Roman" w:hAnsi="Times New Roman" w:cs="Times New Roman"/>
                                            <w:sz w:val="20"/>
                                            <w:szCs w:val="20"/>
                                          </w:rPr>
                                        </w:rPrChange>
                                      </w:rPr>
                                    </w:pPr>
                                    <w:ins w:id="4763" w:author="Maino Vieytes, Christian (NIH/NIA/IRP) [F]" w:date="2023-11-16T09:37:00Z">
                                      <w:r w:rsidRPr="0049435F">
                                        <w:rPr>
                                          <w:rFonts w:ascii="Times New Roman" w:hAnsi="Times New Roman" w:cs="Times New Roman"/>
                                          <w:color w:val="000000"/>
                                          <w:sz w:val="18"/>
                                          <w:szCs w:val="18"/>
                                          <w:rPrChange w:id="4764" w:author="Maino Vieytes, Christian (NIH/NIA/IRP) [F]" w:date="2023-11-16T09:37:00Z">
                                            <w:rPr>
                                              <w:rFonts w:ascii="Calibri" w:hAnsi="Calibri" w:cs="Calibri"/>
                                              <w:color w:val="000000"/>
                                            </w:rPr>
                                          </w:rPrChange>
                                        </w:rPr>
                                        <w:t>0.96 (0.76-1.22)</w:t>
                                      </w:r>
                                    </w:ins>
                                    <w:del w:id="4765" w:author="Maino Vieytes, Christian (NIH/NIA/IRP) [F]" w:date="2023-11-15T15:57:00Z">
                                      <w:r w:rsidRPr="0049435F" w:rsidDel="0055657D">
                                        <w:rPr>
                                          <w:rFonts w:ascii="Times New Roman" w:hAnsi="Times New Roman" w:cs="Times New Roman"/>
                                          <w:sz w:val="18"/>
                                          <w:szCs w:val="18"/>
                                          <w:rPrChange w:id="4766" w:author="Maino Vieytes, Christian (NIH/NIA/IRP) [F]" w:date="2023-11-16T09:37:00Z">
                                            <w:rPr>
                                              <w:rFonts w:ascii="Times New Roman" w:hAnsi="Times New Roman" w:cs="Times New Roman"/>
                                              <w:sz w:val="20"/>
                                              <w:szCs w:val="20"/>
                                            </w:rPr>
                                          </w:rPrChange>
                                        </w:rPr>
                                        <w:delText>1.04 (0.86-1.26)</w:delText>
                                      </w:r>
                                    </w:del>
                                  </w:p>
                                </w:tc>
                                <w:tc>
                                  <w:tcPr>
                                    <w:tcW w:w="1310" w:type="dxa"/>
                                    <w:noWrap/>
                                    <w:vAlign w:val="center"/>
                                    <w:hideMark/>
                                    <w:tcPrChange w:id="4767" w:author="Maino Vieytes, Christian (NIH/NIA/IRP) [F]" w:date="2023-11-16T09:37:00Z">
                                      <w:tcPr>
                                        <w:tcW w:w="1310" w:type="dxa"/>
                                        <w:gridSpan w:val="4"/>
                                        <w:noWrap/>
                                        <w:vAlign w:val="bottom"/>
                                        <w:hideMark/>
                                      </w:tcPr>
                                    </w:tcPrChange>
                                  </w:tcPr>
                                  <w:p w14:paraId="0B5E2D05" w14:textId="58234A64" w:rsidR="0049435F" w:rsidRPr="0049435F" w:rsidDel="002B4FE9" w:rsidRDefault="0049435F">
                                    <w:pPr>
                                      <w:jc w:val="center"/>
                                      <w:rPr>
                                        <w:del w:id="4768" w:author="Maino Vieytes, Christian (NIH/NIA/IRP) [F]" w:date="2023-11-15T16:27:00Z"/>
                                        <w:rFonts w:ascii="Times New Roman" w:hAnsi="Times New Roman" w:cs="Times New Roman"/>
                                        <w:sz w:val="18"/>
                                        <w:szCs w:val="18"/>
                                        <w:rPrChange w:id="4769" w:author="Maino Vieytes, Christian (NIH/NIA/IRP) [F]" w:date="2023-11-16T09:37:00Z">
                                          <w:rPr>
                                            <w:del w:id="4770" w:author="Maino Vieytes, Christian (NIH/NIA/IRP) [F]" w:date="2023-11-15T16:27:00Z"/>
                                            <w:rFonts w:ascii="Times New Roman" w:hAnsi="Times New Roman" w:cs="Times New Roman"/>
                                            <w:sz w:val="20"/>
                                            <w:szCs w:val="20"/>
                                          </w:rPr>
                                        </w:rPrChange>
                                      </w:rPr>
                                    </w:pPr>
                                    <w:ins w:id="4771" w:author="Maino Vieytes, Christian (NIH/NIA/IRP) [F]" w:date="2023-11-16T09:37:00Z">
                                      <w:r w:rsidRPr="0049435F">
                                        <w:rPr>
                                          <w:rFonts w:ascii="Times New Roman" w:hAnsi="Times New Roman" w:cs="Times New Roman"/>
                                          <w:color w:val="000000"/>
                                          <w:sz w:val="18"/>
                                          <w:szCs w:val="18"/>
                                          <w:rPrChange w:id="4772" w:author="Maino Vieytes, Christian (NIH/NIA/IRP) [F]" w:date="2023-11-16T09:37:00Z">
                                            <w:rPr>
                                              <w:rFonts w:ascii="Calibri" w:hAnsi="Calibri" w:cs="Calibri"/>
                                              <w:color w:val="000000"/>
                                            </w:rPr>
                                          </w:rPrChange>
                                        </w:rPr>
                                        <w:t>0.10</w:t>
                                      </w:r>
                                    </w:ins>
                                    <w:del w:id="4773" w:author="Maino Vieytes, Christian (NIH/NIA/IRP) [F]" w:date="2023-11-15T15:57:00Z">
                                      <w:r w:rsidRPr="0049435F" w:rsidDel="0055657D">
                                        <w:rPr>
                                          <w:rFonts w:ascii="Times New Roman" w:hAnsi="Times New Roman" w:cs="Times New Roman"/>
                                          <w:color w:val="000000"/>
                                          <w:sz w:val="18"/>
                                          <w:szCs w:val="18"/>
                                          <w:rPrChange w:id="4774" w:author="Maino Vieytes, Christian (NIH/NIA/IRP) [F]" w:date="2023-11-16T09:37:00Z">
                                            <w:rPr>
                                              <w:rFonts w:ascii="Times New Roman" w:hAnsi="Times New Roman" w:cs="Times New Roman"/>
                                              <w:color w:val="000000"/>
                                              <w:sz w:val="20"/>
                                              <w:szCs w:val="20"/>
                                            </w:rPr>
                                          </w:rPrChange>
                                        </w:rPr>
                                        <w:delText>0.63</w:delText>
                                      </w:r>
                                    </w:del>
                                  </w:p>
                                </w:tc>
                              </w:tr>
                              <w:tr w:rsidR="0049435F" w:rsidRPr="002B4FE9" w:rsidDel="002B4FE9" w14:paraId="644BDA9C" w14:textId="77777777" w:rsidTr="0049435F">
                                <w:tblPrEx>
                                  <w:tblPrExChange w:id="4775" w:author="Maino Vieytes, Christian (NIH/NIA/IRP) [F]" w:date="2023-11-16T09:37:00Z">
                                    <w:tblPrEx>
                                      <w:tblW w:w="15091" w:type="dxa"/>
                                    </w:tblPrEx>
                                  </w:tblPrExChange>
                                </w:tblPrEx>
                                <w:trPr>
                                  <w:trHeight w:val="320"/>
                                  <w:del w:id="4776" w:author="Maino Vieytes, Christian (NIH/NIA/IRP) [F]" w:date="2023-11-15T16:27:00Z"/>
                                  <w:trPrChange w:id="4777" w:author="Maino Vieytes, Christian (NIH/NIA/IRP) [F]" w:date="2023-11-16T09:37:00Z">
                                    <w:trPr>
                                      <w:gridAfter w:val="0"/>
                                      <w:trHeight w:val="320"/>
                                    </w:trPr>
                                  </w:trPrChange>
                                </w:trPr>
                                <w:tc>
                                  <w:tcPr>
                                    <w:tcW w:w="2317" w:type="dxa"/>
                                    <w:noWrap/>
                                    <w:vAlign w:val="center"/>
                                    <w:hideMark/>
                                    <w:tcPrChange w:id="4778" w:author="Maino Vieytes, Christian (NIH/NIA/IRP) [F]" w:date="2023-11-16T09:37:00Z">
                                      <w:tcPr>
                                        <w:tcW w:w="2317" w:type="dxa"/>
                                        <w:noWrap/>
                                        <w:vAlign w:val="center"/>
                                        <w:hideMark/>
                                      </w:tcPr>
                                    </w:tcPrChange>
                                  </w:tcPr>
                                  <w:p w14:paraId="76DDB7E7" w14:textId="29B9C539" w:rsidR="0049435F" w:rsidRPr="008A6C8D" w:rsidDel="002B4FE9" w:rsidRDefault="0049435F">
                                    <w:pPr>
                                      <w:jc w:val="center"/>
                                      <w:rPr>
                                        <w:del w:id="4779" w:author="Maino Vieytes, Christian (NIH/NIA/IRP) [F]" w:date="2023-11-15T16:27:00Z"/>
                                        <w:rFonts w:ascii="Times New Roman" w:hAnsi="Times New Roman" w:cs="Times New Roman"/>
                                        <w:sz w:val="18"/>
                                        <w:szCs w:val="18"/>
                                        <w:rPrChange w:id="4780" w:author="Maino Vieytes, Christian (NIH/NIA/IRP) [F]" w:date="2023-11-15T15:57:00Z">
                                          <w:rPr>
                                            <w:del w:id="4781" w:author="Maino Vieytes, Christian (NIH/NIA/IRP) [F]" w:date="2023-11-15T16:27:00Z"/>
                                            <w:rFonts w:ascii="Times New Roman" w:hAnsi="Times New Roman" w:cs="Times New Roman"/>
                                            <w:sz w:val="20"/>
                                            <w:szCs w:val="20"/>
                                          </w:rPr>
                                        </w:rPrChange>
                                      </w:rPr>
                                      <w:pPrChange w:id="4782" w:author="Maino Vieytes, Christian (NIH/NIA/IRP) [F]" w:date="2023-11-16T09:37:00Z">
                                        <w:pPr/>
                                      </w:pPrChange>
                                    </w:pPr>
                                    <w:del w:id="4783" w:author="Maino Vieytes, Christian (NIH/NIA/IRP) [F]" w:date="2023-11-15T16:27:00Z">
                                      <w:r w:rsidRPr="008A6C8D" w:rsidDel="002B4FE9">
                                        <w:rPr>
                                          <w:rFonts w:ascii="Times New Roman" w:hAnsi="Times New Roman" w:cs="Times New Roman"/>
                                          <w:sz w:val="18"/>
                                          <w:szCs w:val="18"/>
                                          <w:rPrChange w:id="4784"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4785"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4786" w:author="Maino Vieytes, Christian (NIH/NIA/IRP) [F]" w:date="2023-11-16T09:37:00Z">
                                      <w:tcPr>
                                        <w:tcW w:w="936" w:type="dxa"/>
                                        <w:noWrap/>
                                        <w:vAlign w:val="center"/>
                                        <w:hideMark/>
                                      </w:tcPr>
                                    </w:tcPrChange>
                                  </w:tcPr>
                                  <w:p w14:paraId="32E520B0" w14:textId="5CE9B0F9" w:rsidR="0049435F" w:rsidRPr="0049435F" w:rsidDel="002B4FE9" w:rsidRDefault="0049435F">
                                    <w:pPr>
                                      <w:jc w:val="center"/>
                                      <w:rPr>
                                        <w:del w:id="4787" w:author="Maino Vieytes, Christian (NIH/NIA/IRP) [F]" w:date="2023-11-15T16:27:00Z"/>
                                        <w:rFonts w:ascii="Times New Roman" w:hAnsi="Times New Roman" w:cs="Times New Roman"/>
                                        <w:sz w:val="18"/>
                                        <w:szCs w:val="18"/>
                                        <w:rPrChange w:id="4788" w:author="Maino Vieytes, Christian (NIH/NIA/IRP) [F]" w:date="2023-11-16T09:37:00Z">
                                          <w:rPr>
                                            <w:del w:id="4789" w:author="Maino Vieytes, Christian (NIH/NIA/IRP) [F]" w:date="2023-11-15T16:27:00Z"/>
                                            <w:rFonts w:ascii="Times New Roman" w:hAnsi="Times New Roman" w:cs="Times New Roman"/>
                                            <w:sz w:val="20"/>
                                            <w:szCs w:val="20"/>
                                          </w:rPr>
                                        </w:rPrChange>
                                      </w:rPr>
                                    </w:pPr>
                                    <w:ins w:id="4790" w:author="Maino Vieytes, Christian (NIH/NIA/IRP) [F]" w:date="2023-11-16T09:37:00Z">
                                      <w:r w:rsidRPr="0049435F">
                                        <w:rPr>
                                          <w:rFonts w:ascii="Times New Roman" w:hAnsi="Times New Roman" w:cs="Times New Roman"/>
                                          <w:color w:val="000000"/>
                                          <w:sz w:val="18"/>
                                          <w:szCs w:val="18"/>
                                          <w:rPrChange w:id="4791" w:author="Maino Vieytes, Christian (NIH/NIA/IRP) [F]" w:date="2023-11-16T09:37:00Z">
                                            <w:rPr>
                                              <w:rFonts w:ascii="Calibri" w:hAnsi="Calibri" w:cs="Calibri"/>
                                              <w:color w:val="000000"/>
                                            </w:rPr>
                                          </w:rPrChange>
                                        </w:rPr>
                                        <w:t>1745</w:t>
                                      </w:r>
                                    </w:ins>
                                    <w:del w:id="4792" w:author="Maino Vieytes, Christian (NIH/NIA/IRP) [F]" w:date="2023-11-15T15:57:00Z">
                                      <w:r w:rsidRPr="0049435F" w:rsidDel="0055657D">
                                        <w:rPr>
                                          <w:rFonts w:ascii="Times New Roman" w:hAnsi="Times New Roman" w:cs="Times New Roman"/>
                                          <w:sz w:val="18"/>
                                          <w:szCs w:val="18"/>
                                          <w:rPrChange w:id="4793"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794" w:author="Maino Vieytes, Christian (NIH/NIA/IRP) [F]" w:date="2023-11-16T09:37:00Z">
                                      <w:tcPr>
                                        <w:tcW w:w="846" w:type="dxa"/>
                                        <w:gridSpan w:val="2"/>
                                        <w:noWrap/>
                                        <w:vAlign w:val="center"/>
                                        <w:hideMark/>
                                      </w:tcPr>
                                    </w:tcPrChange>
                                  </w:tcPr>
                                  <w:p w14:paraId="1B23DEE0" w14:textId="0C3727B6" w:rsidR="0049435F" w:rsidRPr="0049435F" w:rsidDel="002B4FE9" w:rsidRDefault="0049435F">
                                    <w:pPr>
                                      <w:jc w:val="center"/>
                                      <w:rPr>
                                        <w:del w:id="4795" w:author="Maino Vieytes, Christian (NIH/NIA/IRP) [F]" w:date="2023-11-15T16:27:00Z"/>
                                        <w:rFonts w:ascii="Times New Roman" w:hAnsi="Times New Roman" w:cs="Times New Roman"/>
                                        <w:sz w:val="18"/>
                                        <w:szCs w:val="18"/>
                                        <w:rPrChange w:id="4796" w:author="Maino Vieytes, Christian (NIH/NIA/IRP) [F]" w:date="2023-11-16T09:37:00Z">
                                          <w:rPr>
                                            <w:del w:id="4797" w:author="Maino Vieytes, Christian (NIH/NIA/IRP) [F]" w:date="2023-11-15T16:27:00Z"/>
                                            <w:rFonts w:ascii="Times New Roman" w:hAnsi="Times New Roman" w:cs="Times New Roman"/>
                                            <w:sz w:val="20"/>
                                            <w:szCs w:val="20"/>
                                          </w:rPr>
                                        </w:rPrChange>
                                      </w:rPr>
                                    </w:pPr>
                                    <w:ins w:id="4798" w:author="Maino Vieytes, Christian (NIH/NIA/IRP) [F]" w:date="2023-11-16T09:37:00Z">
                                      <w:r w:rsidRPr="0049435F">
                                        <w:rPr>
                                          <w:rFonts w:ascii="Times New Roman" w:hAnsi="Times New Roman" w:cs="Times New Roman"/>
                                          <w:color w:val="000000"/>
                                          <w:sz w:val="18"/>
                                          <w:szCs w:val="18"/>
                                          <w:rPrChange w:id="4799" w:author="Maino Vieytes, Christian (NIH/NIA/IRP) [F]" w:date="2023-11-16T09:37:00Z">
                                            <w:rPr>
                                              <w:rFonts w:ascii="Calibri" w:hAnsi="Calibri" w:cs="Calibri"/>
                                              <w:color w:val="000000"/>
                                            </w:rPr>
                                          </w:rPrChange>
                                        </w:rPr>
                                        <w:t>1.00</w:t>
                                      </w:r>
                                    </w:ins>
                                    <w:del w:id="4800" w:author="Maino Vieytes, Christian (NIH/NIA/IRP) [F]" w:date="2023-11-15T15:57:00Z">
                                      <w:r w:rsidRPr="0049435F" w:rsidDel="0055657D">
                                        <w:rPr>
                                          <w:rFonts w:ascii="Times New Roman" w:hAnsi="Times New Roman" w:cs="Times New Roman"/>
                                          <w:sz w:val="18"/>
                                          <w:szCs w:val="18"/>
                                          <w:rPrChange w:id="4801"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802" w:author="Maino Vieytes, Christian (NIH/NIA/IRP) [F]" w:date="2023-11-16T09:37:00Z">
                                      <w:tcPr>
                                        <w:tcW w:w="1616" w:type="dxa"/>
                                        <w:gridSpan w:val="2"/>
                                        <w:noWrap/>
                                        <w:vAlign w:val="bottom"/>
                                        <w:hideMark/>
                                      </w:tcPr>
                                    </w:tcPrChange>
                                  </w:tcPr>
                                  <w:p w14:paraId="4A29F02C" w14:textId="517258F9" w:rsidR="0049435F" w:rsidRPr="0049435F" w:rsidDel="002B4FE9" w:rsidRDefault="0049435F">
                                    <w:pPr>
                                      <w:jc w:val="center"/>
                                      <w:rPr>
                                        <w:del w:id="4803" w:author="Maino Vieytes, Christian (NIH/NIA/IRP) [F]" w:date="2023-11-15T16:27:00Z"/>
                                        <w:rFonts w:ascii="Times New Roman" w:hAnsi="Times New Roman" w:cs="Times New Roman"/>
                                        <w:sz w:val="18"/>
                                        <w:szCs w:val="18"/>
                                        <w:rPrChange w:id="4804" w:author="Maino Vieytes, Christian (NIH/NIA/IRP) [F]" w:date="2023-11-16T09:37:00Z">
                                          <w:rPr>
                                            <w:del w:id="4805" w:author="Maino Vieytes, Christian (NIH/NIA/IRP) [F]" w:date="2023-11-15T16:27:00Z"/>
                                            <w:rFonts w:ascii="Times New Roman" w:hAnsi="Times New Roman" w:cs="Times New Roman"/>
                                            <w:sz w:val="20"/>
                                            <w:szCs w:val="20"/>
                                          </w:rPr>
                                        </w:rPrChange>
                                      </w:rPr>
                                    </w:pPr>
                                    <w:ins w:id="4806" w:author="Maino Vieytes, Christian (NIH/NIA/IRP) [F]" w:date="2023-11-16T09:37:00Z">
                                      <w:r w:rsidRPr="0049435F">
                                        <w:rPr>
                                          <w:rFonts w:ascii="Times New Roman" w:hAnsi="Times New Roman" w:cs="Times New Roman"/>
                                          <w:color w:val="000000"/>
                                          <w:sz w:val="18"/>
                                          <w:szCs w:val="18"/>
                                          <w:rPrChange w:id="4807" w:author="Maino Vieytes, Christian (NIH/NIA/IRP) [F]" w:date="2023-11-16T09:37:00Z">
                                            <w:rPr>
                                              <w:rFonts w:ascii="Calibri" w:hAnsi="Calibri" w:cs="Calibri"/>
                                              <w:color w:val="000000"/>
                                            </w:rPr>
                                          </w:rPrChange>
                                        </w:rPr>
                                        <w:t>0.81 (0.38-1.74)</w:t>
                                      </w:r>
                                    </w:ins>
                                    <w:del w:id="4808" w:author="Maino Vieytes, Christian (NIH/NIA/IRP) [F]" w:date="2023-11-15T15:57:00Z">
                                      <w:r w:rsidRPr="0049435F" w:rsidDel="0055657D">
                                        <w:rPr>
                                          <w:rFonts w:ascii="Times New Roman" w:hAnsi="Times New Roman" w:cs="Times New Roman"/>
                                          <w:sz w:val="18"/>
                                          <w:szCs w:val="18"/>
                                          <w:rPrChange w:id="4809" w:author="Maino Vieytes, Christian (NIH/NIA/IRP) [F]" w:date="2023-11-16T09:37:00Z">
                                            <w:rPr>
                                              <w:rFonts w:ascii="Times New Roman" w:hAnsi="Times New Roman" w:cs="Times New Roman"/>
                                              <w:sz w:val="20"/>
                                              <w:szCs w:val="20"/>
                                            </w:rPr>
                                          </w:rPrChange>
                                        </w:rPr>
                                        <w:delText>0.87 (0.57-1.34)</w:delText>
                                      </w:r>
                                    </w:del>
                                  </w:p>
                                </w:tc>
                                <w:tc>
                                  <w:tcPr>
                                    <w:tcW w:w="1716" w:type="dxa"/>
                                    <w:noWrap/>
                                    <w:vAlign w:val="center"/>
                                    <w:hideMark/>
                                    <w:tcPrChange w:id="4810" w:author="Maino Vieytes, Christian (NIH/NIA/IRP) [F]" w:date="2023-11-16T09:37:00Z">
                                      <w:tcPr>
                                        <w:tcW w:w="1716" w:type="dxa"/>
                                        <w:gridSpan w:val="2"/>
                                        <w:noWrap/>
                                        <w:vAlign w:val="bottom"/>
                                        <w:hideMark/>
                                      </w:tcPr>
                                    </w:tcPrChange>
                                  </w:tcPr>
                                  <w:p w14:paraId="45EF95AF" w14:textId="76DBF1CB" w:rsidR="0049435F" w:rsidRPr="0049435F" w:rsidDel="002B4FE9" w:rsidRDefault="0049435F">
                                    <w:pPr>
                                      <w:jc w:val="center"/>
                                      <w:rPr>
                                        <w:del w:id="4811" w:author="Maino Vieytes, Christian (NIH/NIA/IRP) [F]" w:date="2023-11-15T16:27:00Z"/>
                                        <w:rFonts w:ascii="Times New Roman" w:hAnsi="Times New Roman" w:cs="Times New Roman"/>
                                        <w:sz w:val="18"/>
                                        <w:szCs w:val="18"/>
                                        <w:rPrChange w:id="4812" w:author="Maino Vieytes, Christian (NIH/NIA/IRP) [F]" w:date="2023-11-16T09:37:00Z">
                                          <w:rPr>
                                            <w:del w:id="4813" w:author="Maino Vieytes, Christian (NIH/NIA/IRP) [F]" w:date="2023-11-15T16:27:00Z"/>
                                            <w:rFonts w:ascii="Times New Roman" w:hAnsi="Times New Roman" w:cs="Times New Roman"/>
                                            <w:sz w:val="20"/>
                                            <w:szCs w:val="20"/>
                                          </w:rPr>
                                        </w:rPrChange>
                                      </w:rPr>
                                    </w:pPr>
                                    <w:ins w:id="4814" w:author="Maino Vieytes, Christian (NIH/NIA/IRP) [F]" w:date="2023-11-16T09:37:00Z">
                                      <w:r w:rsidRPr="0049435F">
                                        <w:rPr>
                                          <w:rFonts w:ascii="Times New Roman" w:hAnsi="Times New Roman" w:cs="Times New Roman"/>
                                          <w:color w:val="000000"/>
                                          <w:sz w:val="18"/>
                                          <w:szCs w:val="18"/>
                                          <w:rPrChange w:id="4815" w:author="Maino Vieytes, Christian (NIH/NIA/IRP) [F]" w:date="2023-11-16T09:37: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4816" w:author="Maino Vieytes, Christian (NIH/NIA/IRP) [F]" w:date="2023-11-16T09:37:00Z">
                                            <w:rPr>
                                              <w:rFonts w:ascii="Calibri" w:hAnsi="Calibri" w:cs="Calibri"/>
                                              <w:color w:val="000000"/>
                                            </w:rPr>
                                          </w:rPrChange>
                                        </w:rPr>
                                        <w:t>89)*</w:t>
                                      </w:r>
                                    </w:ins>
                                    <w:proofErr w:type="gramEnd"/>
                                    <w:del w:id="4817" w:author="Maino Vieytes, Christian (NIH/NIA/IRP) [F]" w:date="2023-11-15T15:57:00Z">
                                      <w:r w:rsidRPr="0049435F" w:rsidDel="0055657D">
                                        <w:rPr>
                                          <w:rFonts w:ascii="Times New Roman" w:hAnsi="Times New Roman" w:cs="Times New Roman"/>
                                          <w:sz w:val="18"/>
                                          <w:szCs w:val="18"/>
                                          <w:rPrChange w:id="4818" w:author="Maino Vieytes, Christian (NIH/NIA/IRP) [F]" w:date="2023-11-16T09:37:00Z">
                                            <w:rPr>
                                              <w:rFonts w:ascii="Times New Roman" w:hAnsi="Times New Roman" w:cs="Times New Roman"/>
                                              <w:sz w:val="20"/>
                                              <w:szCs w:val="20"/>
                                            </w:rPr>
                                          </w:rPrChange>
                                        </w:rPr>
                                        <w:delText>0.98 (0.63-1.51)</w:delText>
                                      </w:r>
                                    </w:del>
                                  </w:p>
                                </w:tc>
                                <w:tc>
                                  <w:tcPr>
                                    <w:tcW w:w="1716" w:type="dxa"/>
                                    <w:noWrap/>
                                    <w:vAlign w:val="center"/>
                                    <w:hideMark/>
                                    <w:tcPrChange w:id="4819" w:author="Maino Vieytes, Christian (NIH/NIA/IRP) [F]" w:date="2023-11-16T09:37:00Z">
                                      <w:tcPr>
                                        <w:tcW w:w="1716" w:type="dxa"/>
                                        <w:gridSpan w:val="2"/>
                                        <w:noWrap/>
                                        <w:vAlign w:val="bottom"/>
                                        <w:hideMark/>
                                      </w:tcPr>
                                    </w:tcPrChange>
                                  </w:tcPr>
                                  <w:p w14:paraId="134E4247" w14:textId="6B90B563" w:rsidR="0049435F" w:rsidRPr="0049435F" w:rsidDel="002B4FE9" w:rsidRDefault="0049435F">
                                    <w:pPr>
                                      <w:jc w:val="center"/>
                                      <w:rPr>
                                        <w:del w:id="4820" w:author="Maino Vieytes, Christian (NIH/NIA/IRP) [F]" w:date="2023-11-15T16:27:00Z"/>
                                        <w:rFonts w:ascii="Times New Roman" w:hAnsi="Times New Roman" w:cs="Times New Roman"/>
                                        <w:sz w:val="18"/>
                                        <w:szCs w:val="18"/>
                                        <w:rPrChange w:id="4821" w:author="Maino Vieytes, Christian (NIH/NIA/IRP) [F]" w:date="2023-11-16T09:37:00Z">
                                          <w:rPr>
                                            <w:del w:id="4822" w:author="Maino Vieytes, Christian (NIH/NIA/IRP) [F]" w:date="2023-11-15T16:27:00Z"/>
                                            <w:rFonts w:ascii="Times New Roman" w:hAnsi="Times New Roman" w:cs="Times New Roman"/>
                                            <w:sz w:val="20"/>
                                            <w:szCs w:val="20"/>
                                          </w:rPr>
                                        </w:rPrChange>
                                      </w:rPr>
                                    </w:pPr>
                                    <w:ins w:id="4823" w:author="Maino Vieytes, Christian (NIH/NIA/IRP) [F]" w:date="2023-11-16T09:37:00Z">
                                      <w:r w:rsidRPr="0049435F">
                                        <w:rPr>
                                          <w:rFonts w:ascii="Times New Roman" w:hAnsi="Times New Roman" w:cs="Times New Roman"/>
                                          <w:color w:val="000000"/>
                                          <w:sz w:val="18"/>
                                          <w:szCs w:val="18"/>
                                          <w:rPrChange w:id="4824" w:author="Maino Vieytes, Christian (NIH/NIA/IRP) [F]" w:date="2023-11-16T09:37:00Z">
                                            <w:rPr>
                                              <w:rFonts w:ascii="Calibri" w:hAnsi="Calibri" w:cs="Calibri"/>
                                              <w:color w:val="000000"/>
                                            </w:rPr>
                                          </w:rPrChange>
                                        </w:rPr>
                                        <w:t>0.84 (0.53-1.35)</w:t>
                                      </w:r>
                                    </w:ins>
                                    <w:del w:id="4825" w:author="Maino Vieytes, Christian (NIH/NIA/IRP) [F]" w:date="2023-11-15T15:57:00Z">
                                      <w:r w:rsidRPr="0049435F" w:rsidDel="0055657D">
                                        <w:rPr>
                                          <w:rFonts w:ascii="Times New Roman" w:hAnsi="Times New Roman" w:cs="Times New Roman"/>
                                          <w:sz w:val="18"/>
                                          <w:szCs w:val="18"/>
                                          <w:rPrChange w:id="4826" w:author="Maino Vieytes, Christian (NIH/NIA/IRP) [F]" w:date="2023-11-16T09:37:00Z">
                                            <w:rPr>
                                              <w:rFonts w:ascii="Times New Roman" w:hAnsi="Times New Roman" w:cs="Times New Roman"/>
                                              <w:sz w:val="20"/>
                                              <w:szCs w:val="20"/>
                                            </w:rPr>
                                          </w:rPrChange>
                                        </w:rPr>
                                        <w:delText>1.02 (0.60-1.71)</w:delText>
                                      </w:r>
                                    </w:del>
                                  </w:p>
                                </w:tc>
                                <w:tc>
                                  <w:tcPr>
                                    <w:tcW w:w="1816" w:type="dxa"/>
                                    <w:noWrap/>
                                    <w:vAlign w:val="center"/>
                                    <w:hideMark/>
                                    <w:tcPrChange w:id="4827" w:author="Maino Vieytes, Christian (NIH/NIA/IRP) [F]" w:date="2023-11-16T09:37:00Z">
                                      <w:tcPr>
                                        <w:tcW w:w="1816" w:type="dxa"/>
                                        <w:gridSpan w:val="2"/>
                                        <w:noWrap/>
                                        <w:vAlign w:val="bottom"/>
                                        <w:hideMark/>
                                      </w:tcPr>
                                    </w:tcPrChange>
                                  </w:tcPr>
                                  <w:p w14:paraId="3C516041" w14:textId="6A8C65DE" w:rsidR="0049435F" w:rsidRPr="0049435F" w:rsidDel="002B4FE9" w:rsidRDefault="0049435F">
                                    <w:pPr>
                                      <w:jc w:val="center"/>
                                      <w:rPr>
                                        <w:del w:id="4828" w:author="Maino Vieytes, Christian (NIH/NIA/IRP) [F]" w:date="2023-11-15T16:27:00Z"/>
                                        <w:rFonts w:ascii="Times New Roman" w:hAnsi="Times New Roman" w:cs="Times New Roman"/>
                                        <w:sz w:val="18"/>
                                        <w:szCs w:val="18"/>
                                        <w:rPrChange w:id="4829" w:author="Maino Vieytes, Christian (NIH/NIA/IRP) [F]" w:date="2023-11-16T09:37:00Z">
                                          <w:rPr>
                                            <w:del w:id="4830" w:author="Maino Vieytes, Christian (NIH/NIA/IRP) [F]" w:date="2023-11-15T16:27:00Z"/>
                                            <w:rFonts w:ascii="Times New Roman" w:hAnsi="Times New Roman" w:cs="Times New Roman"/>
                                            <w:sz w:val="20"/>
                                            <w:szCs w:val="20"/>
                                          </w:rPr>
                                        </w:rPrChange>
                                      </w:rPr>
                                    </w:pPr>
                                    <w:ins w:id="4831" w:author="Maino Vieytes, Christian (NIH/NIA/IRP) [F]" w:date="2023-11-16T09:37:00Z">
                                      <w:r w:rsidRPr="0049435F">
                                        <w:rPr>
                                          <w:rFonts w:ascii="Times New Roman" w:hAnsi="Times New Roman" w:cs="Times New Roman"/>
                                          <w:color w:val="000000"/>
                                          <w:sz w:val="18"/>
                                          <w:szCs w:val="18"/>
                                          <w:rPrChange w:id="4832" w:author="Maino Vieytes, Christian (NIH/NIA/IRP) [F]" w:date="2023-11-16T09:37: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4833" w:author="Maino Vieytes, Christian (NIH/NIA/IRP) [F]" w:date="2023-11-16T09:37: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4834" w:author="Maino Vieytes, Christian (NIH/NIA/IRP) [F]" w:date="2023-11-16T09:37:00Z">
                                            <w:rPr>
                                              <w:rFonts w:ascii="Calibri" w:hAnsi="Calibri" w:cs="Calibri"/>
                                              <w:color w:val="000000"/>
                                            </w:rPr>
                                          </w:rPrChange>
                                        </w:rPr>
                                        <w:t>*</w:t>
                                      </w:r>
                                    </w:ins>
                                    <w:del w:id="4835" w:author="Maino Vieytes, Christian (NIH/NIA/IRP) [F]" w:date="2023-11-15T15:57:00Z">
                                      <w:r w:rsidRPr="0049435F" w:rsidDel="0055657D">
                                        <w:rPr>
                                          <w:rFonts w:ascii="Times New Roman" w:hAnsi="Times New Roman" w:cs="Times New Roman"/>
                                          <w:sz w:val="18"/>
                                          <w:szCs w:val="18"/>
                                          <w:rPrChange w:id="4836" w:author="Maino Vieytes, Christian (NIH/NIA/IRP) [F]" w:date="2023-11-16T09:37:00Z">
                                            <w:rPr>
                                              <w:rFonts w:ascii="Times New Roman" w:hAnsi="Times New Roman" w:cs="Times New Roman"/>
                                              <w:sz w:val="20"/>
                                              <w:szCs w:val="20"/>
                                            </w:rPr>
                                          </w:rPrChange>
                                        </w:rPr>
                                        <w:delText>1.80 (0.92-3.51)</w:delText>
                                      </w:r>
                                    </w:del>
                                  </w:p>
                                </w:tc>
                                <w:tc>
                                  <w:tcPr>
                                    <w:tcW w:w="1196" w:type="dxa"/>
                                    <w:noWrap/>
                                    <w:vAlign w:val="center"/>
                                    <w:hideMark/>
                                    <w:tcPrChange w:id="4837" w:author="Maino Vieytes, Christian (NIH/NIA/IRP) [F]" w:date="2023-11-16T09:37:00Z">
                                      <w:tcPr>
                                        <w:tcW w:w="1196" w:type="dxa"/>
                                        <w:gridSpan w:val="4"/>
                                        <w:noWrap/>
                                        <w:vAlign w:val="bottom"/>
                                        <w:hideMark/>
                                      </w:tcPr>
                                    </w:tcPrChange>
                                  </w:tcPr>
                                  <w:p w14:paraId="18E67BE0" w14:textId="7F6E0591" w:rsidR="0049435F" w:rsidRPr="0049435F" w:rsidDel="002B4FE9" w:rsidRDefault="0049435F">
                                    <w:pPr>
                                      <w:jc w:val="center"/>
                                      <w:rPr>
                                        <w:del w:id="4838" w:author="Maino Vieytes, Christian (NIH/NIA/IRP) [F]" w:date="2023-11-15T16:27:00Z"/>
                                        <w:rFonts w:ascii="Times New Roman" w:hAnsi="Times New Roman" w:cs="Times New Roman"/>
                                        <w:sz w:val="18"/>
                                        <w:szCs w:val="18"/>
                                        <w:rPrChange w:id="4839" w:author="Maino Vieytes, Christian (NIH/NIA/IRP) [F]" w:date="2023-11-16T09:37:00Z">
                                          <w:rPr>
                                            <w:del w:id="4840" w:author="Maino Vieytes, Christian (NIH/NIA/IRP) [F]" w:date="2023-11-15T16:27:00Z"/>
                                            <w:rFonts w:ascii="Times New Roman" w:hAnsi="Times New Roman" w:cs="Times New Roman"/>
                                            <w:sz w:val="20"/>
                                            <w:szCs w:val="20"/>
                                          </w:rPr>
                                        </w:rPrChange>
                                      </w:rPr>
                                    </w:pPr>
                                    <w:ins w:id="4841" w:author="Maino Vieytes, Christian (NIH/NIA/IRP) [F]" w:date="2023-11-16T09:37:00Z">
                                      <w:r w:rsidRPr="0049435F">
                                        <w:rPr>
                                          <w:rFonts w:ascii="Times New Roman" w:hAnsi="Times New Roman" w:cs="Times New Roman"/>
                                          <w:color w:val="000000"/>
                                          <w:sz w:val="18"/>
                                          <w:szCs w:val="18"/>
                                          <w:rPrChange w:id="4842" w:author="Maino Vieytes, Christian (NIH/NIA/IRP) [F]" w:date="2023-11-16T09:37:00Z">
                                            <w:rPr>
                                              <w:rFonts w:ascii="Calibri" w:hAnsi="Calibri" w:cs="Calibri"/>
                                              <w:color w:val="000000"/>
                                            </w:rPr>
                                          </w:rPrChange>
                                        </w:rPr>
                                        <w:t>&lt; 0.01**</w:t>
                                      </w:r>
                                    </w:ins>
                                    <w:del w:id="4843" w:author="Maino Vieytes, Christian (NIH/NIA/IRP) [F]" w:date="2023-11-15T15:57:00Z">
                                      <w:r w:rsidRPr="0049435F" w:rsidDel="0055657D">
                                        <w:rPr>
                                          <w:rFonts w:ascii="Times New Roman" w:hAnsi="Times New Roman" w:cs="Times New Roman"/>
                                          <w:sz w:val="18"/>
                                          <w:szCs w:val="18"/>
                                          <w:rPrChange w:id="4844" w:author="Maino Vieytes, Christian (NIH/NIA/IRP) [F]" w:date="2023-11-16T09:37:00Z">
                                            <w:rPr>
                                              <w:rFonts w:ascii="Times New Roman" w:hAnsi="Times New Roman" w:cs="Times New Roman"/>
                                              <w:sz w:val="20"/>
                                              <w:szCs w:val="20"/>
                                            </w:rPr>
                                          </w:rPrChange>
                                        </w:rPr>
                                        <w:delText>0.12</w:delText>
                                      </w:r>
                                    </w:del>
                                  </w:p>
                                </w:tc>
                                <w:tc>
                                  <w:tcPr>
                                    <w:tcW w:w="1622" w:type="dxa"/>
                                    <w:noWrap/>
                                    <w:vAlign w:val="center"/>
                                    <w:hideMark/>
                                    <w:tcPrChange w:id="4845" w:author="Maino Vieytes, Christian (NIH/NIA/IRP) [F]" w:date="2023-11-16T09:37:00Z">
                                      <w:tcPr>
                                        <w:tcW w:w="1622" w:type="dxa"/>
                                        <w:gridSpan w:val="4"/>
                                        <w:noWrap/>
                                        <w:vAlign w:val="bottom"/>
                                        <w:hideMark/>
                                      </w:tcPr>
                                    </w:tcPrChange>
                                  </w:tcPr>
                                  <w:p w14:paraId="5D2B072E" w14:textId="204A2AC3" w:rsidR="0049435F" w:rsidRPr="0049435F" w:rsidDel="002B4FE9" w:rsidRDefault="0049435F">
                                    <w:pPr>
                                      <w:jc w:val="center"/>
                                      <w:rPr>
                                        <w:del w:id="4846" w:author="Maino Vieytes, Christian (NIH/NIA/IRP) [F]" w:date="2023-11-15T16:27:00Z"/>
                                        <w:rFonts w:ascii="Times New Roman" w:hAnsi="Times New Roman" w:cs="Times New Roman"/>
                                        <w:sz w:val="18"/>
                                        <w:szCs w:val="18"/>
                                        <w:rPrChange w:id="4847" w:author="Maino Vieytes, Christian (NIH/NIA/IRP) [F]" w:date="2023-11-16T09:37:00Z">
                                          <w:rPr>
                                            <w:del w:id="4848" w:author="Maino Vieytes, Christian (NIH/NIA/IRP) [F]" w:date="2023-11-15T16:27:00Z"/>
                                            <w:rFonts w:ascii="Times New Roman" w:hAnsi="Times New Roman" w:cs="Times New Roman"/>
                                            <w:sz w:val="20"/>
                                            <w:szCs w:val="20"/>
                                          </w:rPr>
                                        </w:rPrChange>
                                      </w:rPr>
                                    </w:pPr>
                                    <w:ins w:id="4849" w:author="Maino Vieytes, Christian (NIH/NIA/IRP) [F]" w:date="2023-11-16T09:37:00Z">
                                      <w:r w:rsidRPr="0049435F">
                                        <w:rPr>
                                          <w:rFonts w:ascii="Times New Roman" w:hAnsi="Times New Roman" w:cs="Times New Roman"/>
                                          <w:color w:val="000000"/>
                                          <w:sz w:val="18"/>
                                          <w:szCs w:val="18"/>
                                          <w:rPrChange w:id="4850" w:author="Maino Vieytes, Christian (NIH/NIA/IRP) [F]" w:date="2023-11-16T09:37: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4851" w:author="Maino Vieytes, Christian (NIH/NIA/IRP) [F]" w:date="2023-11-16T09:37:00Z">
                                            <w:rPr>
                                              <w:rFonts w:ascii="Calibri" w:hAnsi="Calibri" w:cs="Calibri"/>
                                              <w:color w:val="000000"/>
                                            </w:rPr>
                                          </w:rPrChange>
                                        </w:rPr>
                                        <w:t>97)*</w:t>
                                      </w:r>
                                    </w:ins>
                                    <w:proofErr w:type="gramEnd"/>
                                    <w:del w:id="4852" w:author="Maino Vieytes, Christian (NIH/NIA/IRP) [F]" w:date="2023-11-15T15:57:00Z">
                                      <w:r w:rsidRPr="0049435F" w:rsidDel="0055657D">
                                        <w:rPr>
                                          <w:rFonts w:ascii="Times New Roman" w:hAnsi="Times New Roman" w:cs="Times New Roman"/>
                                          <w:sz w:val="18"/>
                                          <w:szCs w:val="18"/>
                                          <w:rPrChange w:id="4853" w:author="Maino Vieytes, Christian (NIH/NIA/IRP) [F]" w:date="2023-11-16T09:37:00Z">
                                            <w:rPr>
                                              <w:rFonts w:ascii="Times New Roman" w:hAnsi="Times New Roman" w:cs="Times New Roman"/>
                                              <w:sz w:val="20"/>
                                              <w:szCs w:val="20"/>
                                            </w:rPr>
                                          </w:rPrChange>
                                        </w:rPr>
                                        <w:delText>1.17 (0.92-1.48)</w:delText>
                                      </w:r>
                                    </w:del>
                                  </w:p>
                                </w:tc>
                                <w:tc>
                                  <w:tcPr>
                                    <w:tcW w:w="1310" w:type="dxa"/>
                                    <w:noWrap/>
                                    <w:vAlign w:val="center"/>
                                    <w:hideMark/>
                                    <w:tcPrChange w:id="4854" w:author="Maino Vieytes, Christian (NIH/NIA/IRP) [F]" w:date="2023-11-16T09:37:00Z">
                                      <w:tcPr>
                                        <w:tcW w:w="1310" w:type="dxa"/>
                                        <w:gridSpan w:val="4"/>
                                        <w:noWrap/>
                                        <w:vAlign w:val="bottom"/>
                                        <w:hideMark/>
                                      </w:tcPr>
                                    </w:tcPrChange>
                                  </w:tcPr>
                                  <w:p w14:paraId="56BF6280" w14:textId="249E3F55" w:rsidR="0049435F" w:rsidRPr="0049435F" w:rsidDel="002B4FE9" w:rsidRDefault="0049435F">
                                    <w:pPr>
                                      <w:jc w:val="center"/>
                                      <w:rPr>
                                        <w:del w:id="4855" w:author="Maino Vieytes, Christian (NIH/NIA/IRP) [F]" w:date="2023-11-15T16:27:00Z"/>
                                        <w:rFonts w:ascii="Times New Roman" w:hAnsi="Times New Roman" w:cs="Times New Roman"/>
                                        <w:sz w:val="18"/>
                                        <w:szCs w:val="18"/>
                                        <w:rPrChange w:id="4856" w:author="Maino Vieytes, Christian (NIH/NIA/IRP) [F]" w:date="2023-11-16T09:37:00Z">
                                          <w:rPr>
                                            <w:del w:id="4857" w:author="Maino Vieytes, Christian (NIH/NIA/IRP) [F]" w:date="2023-11-15T16:27:00Z"/>
                                            <w:rFonts w:ascii="Times New Roman" w:hAnsi="Times New Roman" w:cs="Times New Roman"/>
                                            <w:sz w:val="20"/>
                                            <w:szCs w:val="20"/>
                                          </w:rPr>
                                        </w:rPrChange>
                                      </w:rPr>
                                    </w:pPr>
                                    <w:ins w:id="4858" w:author="Maino Vieytes, Christian (NIH/NIA/IRP) [F]" w:date="2023-11-16T09:37:00Z">
                                      <w:r w:rsidRPr="0049435F">
                                        <w:rPr>
                                          <w:rFonts w:ascii="Times New Roman" w:hAnsi="Times New Roman" w:cs="Times New Roman"/>
                                          <w:color w:val="000000"/>
                                          <w:sz w:val="18"/>
                                          <w:szCs w:val="18"/>
                                          <w:rPrChange w:id="4859" w:author="Maino Vieytes, Christian (NIH/NIA/IRP) [F]" w:date="2023-11-16T09:37:00Z">
                                            <w:rPr>
                                              <w:rFonts w:ascii="Calibri" w:hAnsi="Calibri" w:cs="Calibri"/>
                                              <w:color w:val="000000"/>
                                            </w:rPr>
                                          </w:rPrChange>
                                        </w:rPr>
                                        <w:t>0.89</w:t>
                                      </w:r>
                                    </w:ins>
                                    <w:del w:id="4860" w:author="Maino Vieytes, Christian (NIH/NIA/IRP) [F]" w:date="2023-11-15T15:57:00Z">
                                      <w:r w:rsidRPr="0049435F" w:rsidDel="0055657D">
                                        <w:rPr>
                                          <w:rFonts w:ascii="Times New Roman" w:hAnsi="Times New Roman" w:cs="Times New Roman"/>
                                          <w:color w:val="000000"/>
                                          <w:sz w:val="18"/>
                                          <w:szCs w:val="18"/>
                                          <w:rPrChange w:id="4861" w:author="Maino Vieytes, Christian (NIH/NIA/IRP) [F]" w:date="2023-11-16T09:37:00Z">
                                            <w:rPr>
                                              <w:rFonts w:ascii="Times New Roman" w:hAnsi="Times New Roman" w:cs="Times New Roman"/>
                                              <w:color w:val="000000"/>
                                              <w:sz w:val="20"/>
                                              <w:szCs w:val="20"/>
                                            </w:rPr>
                                          </w:rPrChange>
                                        </w:rPr>
                                        <w:delText>0.38</w:delText>
                                      </w:r>
                                    </w:del>
                                  </w:p>
                                </w:tc>
                              </w:tr>
                              <w:tr w:rsidR="0049435F" w:rsidRPr="0049435F" w14:paraId="755CC76A" w14:textId="77777777" w:rsidTr="0049435F">
                                <w:tblPrEx>
                                  <w:tblPrExChange w:id="4862" w:author="Maino Vieytes, Christian (NIH/NIA/IRP) [F]" w:date="2023-11-16T09:39:00Z">
                                    <w:tblPrEx>
                                      <w:tblW w:w="15091" w:type="dxa"/>
                                    </w:tblPrEx>
                                  </w:tblPrExChange>
                                </w:tblPrEx>
                                <w:trPr>
                                  <w:trHeight w:val="320"/>
                                  <w:trPrChange w:id="4863" w:author="Maino Vieytes, Christian (NIH/NIA/IRP) [F]" w:date="2023-11-16T09:39:00Z">
                                    <w:trPr>
                                      <w:gridAfter w:val="0"/>
                                      <w:trHeight w:val="320"/>
                                    </w:trPr>
                                  </w:trPrChange>
                                </w:trPr>
                                <w:tc>
                                  <w:tcPr>
                                    <w:tcW w:w="2317" w:type="dxa"/>
                                    <w:noWrap/>
                                    <w:vAlign w:val="center"/>
                                    <w:hideMark/>
                                    <w:tcPrChange w:id="4864" w:author="Maino Vieytes, Christian (NIH/NIA/IRP) [F]" w:date="2023-11-16T09:39:00Z">
                                      <w:tcPr>
                                        <w:tcW w:w="2317" w:type="dxa"/>
                                        <w:noWrap/>
                                        <w:vAlign w:val="center"/>
                                        <w:hideMark/>
                                      </w:tcPr>
                                    </w:tcPrChange>
                                  </w:tcPr>
                                  <w:p w14:paraId="3E1D232C" w14:textId="77777777" w:rsidR="0049435F" w:rsidRPr="008A6C8D" w:rsidRDefault="0049435F" w:rsidP="000A7AA1">
                                    <w:pPr>
                                      <w:rPr>
                                        <w:rFonts w:ascii="Times New Roman" w:hAnsi="Times New Roman" w:cs="Times New Roman"/>
                                        <w:sz w:val="18"/>
                                        <w:szCs w:val="18"/>
                                        <w:rPrChange w:id="4865"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866"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4867"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868" w:author="Maino Vieytes, Christian (NIH/NIA/IRP) [F]" w:date="2023-11-16T09:39:00Z">
                                      <w:tcPr>
                                        <w:tcW w:w="936" w:type="dxa"/>
                                        <w:noWrap/>
                                        <w:vAlign w:val="center"/>
                                        <w:hideMark/>
                                      </w:tcPr>
                                    </w:tcPrChange>
                                  </w:tcPr>
                                  <w:p w14:paraId="7EDB26DF" w14:textId="50F3EDA2" w:rsidR="0049435F" w:rsidRPr="0049435F" w:rsidRDefault="0049435F" w:rsidP="0049435F">
                                    <w:pPr>
                                      <w:jc w:val="center"/>
                                      <w:rPr>
                                        <w:rFonts w:ascii="Times New Roman" w:hAnsi="Times New Roman" w:cs="Times New Roman"/>
                                        <w:sz w:val="18"/>
                                        <w:szCs w:val="18"/>
                                        <w:rPrChange w:id="4869" w:author="Maino Vieytes, Christian (NIH/NIA/IRP) [F]" w:date="2023-11-16T09:37:00Z">
                                          <w:rPr>
                                            <w:rFonts w:ascii="Times New Roman" w:hAnsi="Times New Roman" w:cs="Times New Roman"/>
                                            <w:sz w:val="20"/>
                                            <w:szCs w:val="20"/>
                                          </w:rPr>
                                        </w:rPrChange>
                                      </w:rPr>
                                    </w:pPr>
                                    <w:ins w:id="4870" w:author="Maino Vieytes, Christian (NIH/NIA/IRP) [F]" w:date="2023-11-16T09:37:00Z">
                                      <w:r w:rsidRPr="0049435F">
                                        <w:rPr>
                                          <w:rFonts w:ascii="Times New Roman" w:hAnsi="Times New Roman" w:cs="Times New Roman"/>
                                          <w:color w:val="000000"/>
                                          <w:sz w:val="18"/>
                                          <w:szCs w:val="18"/>
                                          <w:rPrChange w:id="4871" w:author="Maino Vieytes, Christian (NIH/NIA/IRP) [F]" w:date="2023-11-16T09:37:00Z">
                                            <w:rPr>
                                              <w:rFonts w:ascii="Calibri" w:hAnsi="Calibri" w:cs="Calibri"/>
                                              <w:color w:val="000000"/>
                                            </w:rPr>
                                          </w:rPrChange>
                                        </w:rPr>
                                        <w:t>1745</w:t>
                                      </w:r>
                                    </w:ins>
                                    <w:del w:id="4872" w:author="Maino Vieytes, Christian (NIH/NIA/IRP) [F]" w:date="2023-11-15T15:57:00Z">
                                      <w:r w:rsidRPr="0049435F" w:rsidDel="0055657D">
                                        <w:rPr>
                                          <w:rFonts w:ascii="Times New Roman" w:hAnsi="Times New Roman" w:cs="Times New Roman"/>
                                          <w:sz w:val="18"/>
                                          <w:szCs w:val="18"/>
                                          <w:rPrChange w:id="4873"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874" w:author="Maino Vieytes, Christian (NIH/NIA/IRP) [F]" w:date="2023-11-16T09:39:00Z">
                                      <w:tcPr>
                                        <w:tcW w:w="846" w:type="dxa"/>
                                        <w:gridSpan w:val="2"/>
                                        <w:noWrap/>
                                        <w:vAlign w:val="center"/>
                                        <w:hideMark/>
                                      </w:tcPr>
                                    </w:tcPrChange>
                                  </w:tcPr>
                                  <w:p w14:paraId="386F3BB0" w14:textId="747D1A7A" w:rsidR="0049435F" w:rsidRPr="0049435F" w:rsidRDefault="0049435F" w:rsidP="0049435F">
                                    <w:pPr>
                                      <w:jc w:val="center"/>
                                      <w:rPr>
                                        <w:rFonts w:ascii="Times New Roman" w:hAnsi="Times New Roman" w:cs="Times New Roman"/>
                                        <w:sz w:val="18"/>
                                        <w:szCs w:val="18"/>
                                        <w:rPrChange w:id="4875" w:author="Maino Vieytes, Christian (NIH/NIA/IRP) [F]" w:date="2023-11-16T09:37:00Z">
                                          <w:rPr>
                                            <w:rFonts w:ascii="Times New Roman" w:hAnsi="Times New Roman" w:cs="Times New Roman"/>
                                            <w:sz w:val="20"/>
                                            <w:szCs w:val="20"/>
                                          </w:rPr>
                                        </w:rPrChange>
                                      </w:rPr>
                                    </w:pPr>
                                    <w:ins w:id="4876" w:author="Maino Vieytes, Christian (NIH/NIA/IRP) [F]" w:date="2023-11-16T09:37:00Z">
                                      <w:r w:rsidRPr="0049435F">
                                        <w:rPr>
                                          <w:rFonts w:ascii="Times New Roman" w:hAnsi="Times New Roman" w:cs="Times New Roman"/>
                                          <w:color w:val="000000"/>
                                          <w:sz w:val="18"/>
                                          <w:szCs w:val="18"/>
                                          <w:rPrChange w:id="4877" w:author="Maino Vieytes, Christian (NIH/NIA/IRP) [F]" w:date="2023-11-16T09:37:00Z">
                                            <w:rPr>
                                              <w:rFonts w:ascii="Calibri" w:hAnsi="Calibri" w:cs="Calibri"/>
                                              <w:color w:val="000000"/>
                                            </w:rPr>
                                          </w:rPrChange>
                                        </w:rPr>
                                        <w:t>1.00</w:t>
                                      </w:r>
                                    </w:ins>
                                    <w:del w:id="4878" w:author="Maino Vieytes, Christian (NIH/NIA/IRP) [F]" w:date="2023-11-15T15:57:00Z">
                                      <w:r w:rsidRPr="0049435F" w:rsidDel="0055657D">
                                        <w:rPr>
                                          <w:rFonts w:ascii="Times New Roman" w:hAnsi="Times New Roman" w:cs="Times New Roman"/>
                                          <w:sz w:val="18"/>
                                          <w:szCs w:val="18"/>
                                          <w:rPrChange w:id="4879"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880" w:author="Maino Vieytes, Christian (NIH/NIA/IRP) [F]" w:date="2023-11-16T09:39:00Z">
                                      <w:tcPr>
                                        <w:tcW w:w="1616" w:type="dxa"/>
                                        <w:gridSpan w:val="2"/>
                                        <w:noWrap/>
                                        <w:vAlign w:val="center"/>
                                        <w:hideMark/>
                                      </w:tcPr>
                                    </w:tcPrChange>
                                  </w:tcPr>
                                  <w:p w14:paraId="1E51A063" w14:textId="216406B0" w:rsidR="0049435F" w:rsidRPr="0049435F" w:rsidRDefault="0049435F" w:rsidP="0049435F">
                                    <w:pPr>
                                      <w:jc w:val="center"/>
                                      <w:rPr>
                                        <w:rFonts w:ascii="Times New Roman" w:hAnsi="Times New Roman" w:cs="Times New Roman"/>
                                        <w:sz w:val="18"/>
                                        <w:szCs w:val="18"/>
                                        <w:rPrChange w:id="4881" w:author="Maino Vieytes, Christian (NIH/NIA/IRP) [F]" w:date="2023-11-16T09:39:00Z">
                                          <w:rPr>
                                            <w:rFonts w:ascii="Times New Roman" w:hAnsi="Times New Roman" w:cs="Times New Roman"/>
                                            <w:sz w:val="20"/>
                                            <w:szCs w:val="20"/>
                                          </w:rPr>
                                        </w:rPrChange>
                                      </w:rPr>
                                    </w:pPr>
                                    <w:ins w:id="4882" w:author="Maino Vieytes, Christian (NIH/NIA/IRP) [F]" w:date="2023-11-16T09:39:00Z">
                                      <w:r w:rsidRPr="0049435F">
                                        <w:rPr>
                                          <w:rFonts w:ascii="Times New Roman" w:hAnsi="Times New Roman" w:cs="Times New Roman"/>
                                          <w:color w:val="000000"/>
                                          <w:sz w:val="18"/>
                                          <w:szCs w:val="18"/>
                                          <w:rPrChange w:id="4883" w:author="Maino Vieytes, Christian (NIH/NIA/IRP) [F]" w:date="2023-11-16T09:39:00Z">
                                            <w:rPr>
                                              <w:rFonts w:ascii="Calibri" w:hAnsi="Calibri" w:cs="Calibri"/>
                                              <w:color w:val="000000"/>
                                            </w:rPr>
                                          </w:rPrChange>
                                        </w:rPr>
                                        <w:t>1.21 (0.62-2.36)</w:t>
                                      </w:r>
                                    </w:ins>
                                    <w:del w:id="4884" w:author="Maino Vieytes, Christian (NIH/NIA/IRP) [F]" w:date="2023-11-15T15:57:00Z">
                                      <w:r w:rsidRPr="0049435F" w:rsidDel="0055657D">
                                        <w:rPr>
                                          <w:rFonts w:ascii="Times New Roman" w:hAnsi="Times New Roman" w:cs="Times New Roman"/>
                                          <w:sz w:val="18"/>
                                          <w:szCs w:val="18"/>
                                          <w:rPrChange w:id="4885" w:author="Maino Vieytes, Christian (NIH/NIA/IRP) [F]" w:date="2023-11-16T09:39:00Z">
                                            <w:rPr>
                                              <w:rFonts w:ascii="Times New Roman" w:hAnsi="Times New Roman" w:cs="Times New Roman"/>
                                              <w:sz w:val="20"/>
                                              <w:szCs w:val="20"/>
                                            </w:rPr>
                                          </w:rPrChange>
                                        </w:rPr>
                                        <w:delText>0.86 (0.52-1.44)</w:delText>
                                      </w:r>
                                    </w:del>
                                  </w:p>
                                </w:tc>
                                <w:tc>
                                  <w:tcPr>
                                    <w:tcW w:w="1716" w:type="dxa"/>
                                    <w:noWrap/>
                                    <w:vAlign w:val="center"/>
                                    <w:hideMark/>
                                    <w:tcPrChange w:id="4886" w:author="Maino Vieytes, Christian (NIH/NIA/IRP) [F]" w:date="2023-11-16T09:39:00Z">
                                      <w:tcPr>
                                        <w:tcW w:w="1716" w:type="dxa"/>
                                        <w:gridSpan w:val="2"/>
                                        <w:noWrap/>
                                        <w:vAlign w:val="center"/>
                                        <w:hideMark/>
                                      </w:tcPr>
                                    </w:tcPrChange>
                                  </w:tcPr>
                                  <w:p w14:paraId="3C82BA73" w14:textId="53D17ABC" w:rsidR="0049435F" w:rsidRPr="0049435F" w:rsidRDefault="0049435F" w:rsidP="0049435F">
                                    <w:pPr>
                                      <w:jc w:val="center"/>
                                      <w:rPr>
                                        <w:rFonts w:ascii="Times New Roman" w:hAnsi="Times New Roman" w:cs="Times New Roman"/>
                                        <w:sz w:val="18"/>
                                        <w:szCs w:val="18"/>
                                        <w:rPrChange w:id="4887" w:author="Maino Vieytes, Christian (NIH/NIA/IRP) [F]" w:date="2023-11-16T09:39:00Z">
                                          <w:rPr>
                                            <w:rFonts w:ascii="Times New Roman" w:hAnsi="Times New Roman" w:cs="Times New Roman"/>
                                            <w:sz w:val="20"/>
                                            <w:szCs w:val="20"/>
                                          </w:rPr>
                                        </w:rPrChange>
                                      </w:rPr>
                                    </w:pPr>
                                    <w:ins w:id="4888" w:author="Maino Vieytes, Christian (NIH/NIA/IRP) [F]" w:date="2023-11-16T09:39:00Z">
                                      <w:r w:rsidRPr="0049435F">
                                        <w:rPr>
                                          <w:rFonts w:ascii="Times New Roman" w:hAnsi="Times New Roman" w:cs="Times New Roman"/>
                                          <w:color w:val="000000"/>
                                          <w:sz w:val="18"/>
                                          <w:szCs w:val="18"/>
                                          <w:rPrChange w:id="4889" w:author="Maino Vieytes, Christian (NIH/NIA/IRP) [F]" w:date="2023-11-16T09:39: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4890" w:author="Maino Vieytes, Christian (NIH/NIA/IRP) [F]" w:date="2023-11-16T09:39:00Z">
                                            <w:rPr>
                                              <w:rFonts w:ascii="Calibri" w:hAnsi="Calibri" w:cs="Calibri"/>
                                              <w:color w:val="000000"/>
                                            </w:rPr>
                                          </w:rPrChange>
                                        </w:rPr>
                                        <w:t>20)*</w:t>
                                      </w:r>
                                    </w:ins>
                                    <w:proofErr w:type="gramEnd"/>
                                    <w:del w:id="4891" w:author="Maino Vieytes, Christian (NIH/NIA/IRP) [F]" w:date="2023-11-15T15:57:00Z">
                                      <w:r w:rsidRPr="0049435F" w:rsidDel="0055657D">
                                        <w:rPr>
                                          <w:rFonts w:ascii="Times New Roman" w:hAnsi="Times New Roman" w:cs="Times New Roman"/>
                                          <w:sz w:val="18"/>
                                          <w:szCs w:val="18"/>
                                          <w:rPrChange w:id="4892" w:author="Maino Vieytes, Christian (NIH/NIA/IRP) [F]" w:date="2023-11-16T09:39:00Z">
                                            <w:rPr>
                                              <w:rFonts w:ascii="Times New Roman" w:hAnsi="Times New Roman" w:cs="Times New Roman"/>
                                              <w:sz w:val="20"/>
                                              <w:szCs w:val="20"/>
                                            </w:rPr>
                                          </w:rPrChange>
                                        </w:rPr>
                                        <w:delText>0.91 (0.56-1.48)</w:delText>
                                      </w:r>
                                    </w:del>
                                  </w:p>
                                </w:tc>
                                <w:tc>
                                  <w:tcPr>
                                    <w:tcW w:w="1716" w:type="dxa"/>
                                    <w:noWrap/>
                                    <w:vAlign w:val="center"/>
                                    <w:hideMark/>
                                    <w:tcPrChange w:id="4893" w:author="Maino Vieytes, Christian (NIH/NIA/IRP) [F]" w:date="2023-11-16T09:39:00Z">
                                      <w:tcPr>
                                        <w:tcW w:w="1716" w:type="dxa"/>
                                        <w:gridSpan w:val="2"/>
                                        <w:noWrap/>
                                        <w:vAlign w:val="center"/>
                                        <w:hideMark/>
                                      </w:tcPr>
                                    </w:tcPrChange>
                                  </w:tcPr>
                                  <w:p w14:paraId="7E37A85D" w14:textId="0B0C380A" w:rsidR="0049435F" w:rsidRPr="0049435F" w:rsidRDefault="0049435F" w:rsidP="0049435F">
                                    <w:pPr>
                                      <w:jc w:val="center"/>
                                      <w:rPr>
                                        <w:rFonts w:ascii="Times New Roman" w:hAnsi="Times New Roman" w:cs="Times New Roman"/>
                                        <w:sz w:val="18"/>
                                        <w:szCs w:val="18"/>
                                        <w:rPrChange w:id="4894" w:author="Maino Vieytes, Christian (NIH/NIA/IRP) [F]" w:date="2023-11-16T09:39:00Z">
                                          <w:rPr>
                                            <w:rFonts w:ascii="Times New Roman" w:hAnsi="Times New Roman" w:cs="Times New Roman"/>
                                            <w:sz w:val="20"/>
                                            <w:szCs w:val="20"/>
                                          </w:rPr>
                                        </w:rPrChange>
                                      </w:rPr>
                                    </w:pPr>
                                    <w:ins w:id="4895" w:author="Maino Vieytes, Christian (NIH/NIA/IRP) [F]" w:date="2023-11-16T09:39:00Z">
                                      <w:r w:rsidRPr="0049435F">
                                        <w:rPr>
                                          <w:rFonts w:ascii="Times New Roman" w:hAnsi="Times New Roman" w:cs="Times New Roman"/>
                                          <w:color w:val="000000"/>
                                          <w:sz w:val="18"/>
                                          <w:szCs w:val="18"/>
                                          <w:rPrChange w:id="4896" w:author="Maino Vieytes, Christian (NIH/NIA/IRP) [F]" w:date="2023-11-16T09:39:00Z">
                                            <w:rPr>
                                              <w:rFonts w:ascii="Calibri" w:hAnsi="Calibri" w:cs="Calibri"/>
                                              <w:color w:val="000000"/>
                                            </w:rPr>
                                          </w:rPrChange>
                                        </w:rPr>
                                        <w:t>1.72 (0.81-3.65)</w:t>
                                      </w:r>
                                    </w:ins>
                                    <w:del w:id="4897" w:author="Maino Vieytes, Christian (NIH/NIA/IRP) [F]" w:date="2023-11-15T15:57:00Z">
                                      <w:r w:rsidRPr="0049435F" w:rsidDel="0055657D">
                                        <w:rPr>
                                          <w:rFonts w:ascii="Times New Roman" w:hAnsi="Times New Roman" w:cs="Times New Roman"/>
                                          <w:sz w:val="18"/>
                                          <w:szCs w:val="18"/>
                                          <w:rPrChange w:id="4898" w:author="Maino Vieytes, Christian (NIH/NIA/IRP) [F]" w:date="2023-11-16T09:39:00Z">
                                            <w:rPr>
                                              <w:rFonts w:ascii="Times New Roman" w:hAnsi="Times New Roman" w:cs="Times New Roman"/>
                                              <w:sz w:val="20"/>
                                              <w:szCs w:val="20"/>
                                            </w:rPr>
                                          </w:rPrChange>
                                        </w:rPr>
                                        <w:delText>0.54 (0.29-0.98)*</w:delText>
                                      </w:r>
                                    </w:del>
                                  </w:p>
                                </w:tc>
                                <w:tc>
                                  <w:tcPr>
                                    <w:tcW w:w="1816" w:type="dxa"/>
                                    <w:noWrap/>
                                    <w:vAlign w:val="center"/>
                                    <w:hideMark/>
                                    <w:tcPrChange w:id="4899" w:author="Maino Vieytes, Christian (NIH/NIA/IRP) [F]" w:date="2023-11-16T09:39:00Z">
                                      <w:tcPr>
                                        <w:tcW w:w="1816" w:type="dxa"/>
                                        <w:gridSpan w:val="2"/>
                                        <w:noWrap/>
                                        <w:vAlign w:val="center"/>
                                        <w:hideMark/>
                                      </w:tcPr>
                                    </w:tcPrChange>
                                  </w:tcPr>
                                  <w:p w14:paraId="3842E8C7" w14:textId="04A763C1" w:rsidR="0049435F" w:rsidRPr="0049435F" w:rsidRDefault="0049435F" w:rsidP="0049435F">
                                    <w:pPr>
                                      <w:jc w:val="center"/>
                                      <w:rPr>
                                        <w:rFonts w:ascii="Times New Roman" w:hAnsi="Times New Roman" w:cs="Times New Roman"/>
                                        <w:sz w:val="18"/>
                                        <w:szCs w:val="18"/>
                                        <w:rPrChange w:id="4900" w:author="Maino Vieytes, Christian (NIH/NIA/IRP) [F]" w:date="2023-11-16T09:39:00Z">
                                          <w:rPr>
                                            <w:rFonts w:ascii="Times New Roman" w:hAnsi="Times New Roman" w:cs="Times New Roman"/>
                                            <w:sz w:val="20"/>
                                            <w:szCs w:val="20"/>
                                          </w:rPr>
                                        </w:rPrChange>
                                      </w:rPr>
                                    </w:pPr>
                                    <w:ins w:id="4901" w:author="Maino Vieytes, Christian (NIH/NIA/IRP) [F]" w:date="2023-11-16T09:39:00Z">
                                      <w:r w:rsidRPr="0049435F">
                                        <w:rPr>
                                          <w:rFonts w:ascii="Times New Roman" w:hAnsi="Times New Roman" w:cs="Times New Roman"/>
                                          <w:color w:val="000000"/>
                                          <w:sz w:val="18"/>
                                          <w:szCs w:val="18"/>
                                          <w:rPrChange w:id="4902" w:author="Maino Vieytes, Christian (NIH/NIA/IRP) [F]" w:date="2023-11-16T09:39: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4903" w:author="Maino Vieytes, Christian (NIH/NIA/IRP) [F]" w:date="2023-11-16T09:39:00Z">
                                            <w:rPr>
                                              <w:rFonts w:ascii="Calibri" w:hAnsi="Calibri" w:cs="Calibri"/>
                                              <w:color w:val="000000"/>
                                            </w:rPr>
                                          </w:rPrChange>
                                        </w:rPr>
                                        <w:t>35)*</w:t>
                                      </w:r>
                                    </w:ins>
                                    <w:proofErr w:type="gramEnd"/>
                                    <w:del w:id="4904" w:author="Maino Vieytes, Christian (NIH/NIA/IRP) [F]" w:date="2023-11-15T15:57:00Z">
                                      <w:r w:rsidRPr="0049435F" w:rsidDel="0055657D">
                                        <w:rPr>
                                          <w:rFonts w:ascii="Times New Roman" w:hAnsi="Times New Roman" w:cs="Times New Roman"/>
                                          <w:sz w:val="18"/>
                                          <w:szCs w:val="18"/>
                                          <w:rPrChange w:id="4905" w:author="Maino Vieytes, Christian (NIH/NIA/IRP) [F]" w:date="2023-11-16T09:39:00Z">
                                            <w:rPr>
                                              <w:rFonts w:ascii="Times New Roman" w:hAnsi="Times New Roman" w:cs="Times New Roman"/>
                                              <w:sz w:val="20"/>
                                              <w:szCs w:val="20"/>
                                            </w:rPr>
                                          </w:rPrChange>
                                        </w:rPr>
                                        <w:delText>0.71 (0.41-1.25)</w:delText>
                                      </w:r>
                                    </w:del>
                                  </w:p>
                                </w:tc>
                                <w:tc>
                                  <w:tcPr>
                                    <w:tcW w:w="1196" w:type="dxa"/>
                                    <w:noWrap/>
                                    <w:vAlign w:val="center"/>
                                    <w:hideMark/>
                                    <w:tcPrChange w:id="4906" w:author="Maino Vieytes, Christian (NIH/NIA/IRP) [F]" w:date="2023-11-16T09:39:00Z">
                                      <w:tcPr>
                                        <w:tcW w:w="1196" w:type="dxa"/>
                                        <w:gridSpan w:val="4"/>
                                        <w:noWrap/>
                                        <w:vAlign w:val="center"/>
                                        <w:hideMark/>
                                      </w:tcPr>
                                    </w:tcPrChange>
                                  </w:tcPr>
                                  <w:p w14:paraId="79E8F0D5" w14:textId="3DE48199" w:rsidR="0049435F" w:rsidRPr="0049435F" w:rsidRDefault="0049435F" w:rsidP="0049435F">
                                    <w:pPr>
                                      <w:jc w:val="center"/>
                                      <w:rPr>
                                        <w:rFonts w:ascii="Times New Roman" w:hAnsi="Times New Roman" w:cs="Times New Roman"/>
                                        <w:sz w:val="18"/>
                                        <w:szCs w:val="18"/>
                                        <w:rPrChange w:id="4907" w:author="Maino Vieytes, Christian (NIH/NIA/IRP) [F]" w:date="2023-11-16T09:39:00Z">
                                          <w:rPr>
                                            <w:rFonts w:ascii="Times New Roman" w:hAnsi="Times New Roman" w:cs="Times New Roman"/>
                                            <w:sz w:val="20"/>
                                            <w:szCs w:val="20"/>
                                          </w:rPr>
                                        </w:rPrChange>
                                      </w:rPr>
                                    </w:pPr>
                                    <w:ins w:id="4908" w:author="Maino Vieytes, Christian (NIH/NIA/IRP) [F]" w:date="2023-11-16T09:39:00Z">
                                      <w:r w:rsidRPr="0049435F">
                                        <w:rPr>
                                          <w:rFonts w:ascii="Times New Roman" w:hAnsi="Times New Roman" w:cs="Times New Roman"/>
                                          <w:color w:val="000000"/>
                                          <w:sz w:val="18"/>
                                          <w:szCs w:val="18"/>
                                          <w:rPrChange w:id="4909" w:author="Maino Vieytes, Christian (NIH/NIA/IRP) [F]" w:date="2023-11-16T09:39:00Z">
                                            <w:rPr>
                                              <w:rFonts w:ascii="Calibri" w:hAnsi="Calibri" w:cs="Calibri"/>
                                              <w:color w:val="000000"/>
                                            </w:rPr>
                                          </w:rPrChange>
                                        </w:rPr>
                                        <w:t>0.01*</w:t>
                                      </w:r>
                                    </w:ins>
                                    <w:del w:id="4910" w:author="Maino Vieytes, Christian (NIH/NIA/IRP) [F]" w:date="2023-11-15T15:57:00Z">
                                      <w:r w:rsidRPr="0049435F" w:rsidDel="0055657D">
                                        <w:rPr>
                                          <w:rFonts w:ascii="Times New Roman" w:hAnsi="Times New Roman" w:cs="Times New Roman"/>
                                          <w:sz w:val="18"/>
                                          <w:szCs w:val="18"/>
                                          <w:rPrChange w:id="4911" w:author="Maino Vieytes, Christian (NIH/NIA/IRP) [F]" w:date="2023-11-16T09:39:00Z">
                                            <w:rPr>
                                              <w:rFonts w:ascii="Times New Roman" w:hAnsi="Times New Roman" w:cs="Times New Roman"/>
                                              <w:sz w:val="20"/>
                                              <w:szCs w:val="20"/>
                                            </w:rPr>
                                          </w:rPrChange>
                                        </w:rPr>
                                        <w:delText>0.12</w:delText>
                                      </w:r>
                                    </w:del>
                                  </w:p>
                                </w:tc>
                                <w:tc>
                                  <w:tcPr>
                                    <w:tcW w:w="1622" w:type="dxa"/>
                                    <w:noWrap/>
                                    <w:vAlign w:val="center"/>
                                    <w:hideMark/>
                                    <w:tcPrChange w:id="4912" w:author="Maino Vieytes, Christian (NIH/NIA/IRP) [F]" w:date="2023-11-16T09:39:00Z">
                                      <w:tcPr>
                                        <w:tcW w:w="1622" w:type="dxa"/>
                                        <w:gridSpan w:val="4"/>
                                        <w:noWrap/>
                                        <w:vAlign w:val="center"/>
                                        <w:hideMark/>
                                      </w:tcPr>
                                    </w:tcPrChange>
                                  </w:tcPr>
                                  <w:p w14:paraId="786C13B6" w14:textId="5243C9C9" w:rsidR="0049435F" w:rsidRPr="0049435F" w:rsidRDefault="0049435F" w:rsidP="0049435F">
                                    <w:pPr>
                                      <w:jc w:val="center"/>
                                      <w:rPr>
                                        <w:rFonts w:ascii="Times New Roman" w:hAnsi="Times New Roman" w:cs="Times New Roman"/>
                                        <w:sz w:val="18"/>
                                        <w:szCs w:val="18"/>
                                        <w:rPrChange w:id="4913" w:author="Maino Vieytes, Christian (NIH/NIA/IRP) [F]" w:date="2023-11-16T09:39:00Z">
                                          <w:rPr>
                                            <w:rFonts w:ascii="Times New Roman" w:hAnsi="Times New Roman" w:cs="Times New Roman"/>
                                            <w:sz w:val="20"/>
                                            <w:szCs w:val="20"/>
                                          </w:rPr>
                                        </w:rPrChange>
                                      </w:rPr>
                                    </w:pPr>
                                    <w:ins w:id="4914" w:author="Maino Vieytes, Christian (NIH/NIA/IRP) [F]" w:date="2023-11-16T09:39:00Z">
                                      <w:r w:rsidRPr="0049435F">
                                        <w:rPr>
                                          <w:rFonts w:ascii="Times New Roman" w:hAnsi="Times New Roman" w:cs="Times New Roman"/>
                                          <w:color w:val="000000"/>
                                          <w:sz w:val="18"/>
                                          <w:szCs w:val="18"/>
                                          <w:rPrChange w:id="4915" w:author="Maino Vieytes, Christian (NIH/NIA/IRP) [F]" w:date="2023-11-16T09:39: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4916" w:author="Maino Vieytes, Christian (NIH/NIA/IRP) [F]" w:date="2023-11-16T09:39:00Z">
                                            <w:rPr>
                                              <w:rFonts w:ascii="Calibri" w:hAnsi="Calibri" w:cs="Calibri"/>
                                              <w:color w:val="000000"/>
                                            </w:rPr>
                                          </w:rPrChange>
                                        </w:rPr>
                                        <w:t>34)*</w:t>
                                      </w:r>
                                    </w:ins>
                                    <w:proofErr w:type="gramEnd"/>
                                    <w:del w:id="4917" w:author="Maino Vieytes, Christian (NIH/NIA/IRP) [F]" w:date="2023-11-15T15:57:00Z">
                                      <w:r w:rsidRPr="0049435F" w:rsidDel="0055657D">
                                        <w:rPr>
                                          <w:rFonts w:ascii="Times New Roman" w:hAnsi="Times New Roman" w:cs="Times New Roman"/>
                                          <w:sz w:val="18"/>
                                          <w:szCs w:val="18"/>
                                          <w:rPrChange w:id="4918" w:author="Maino Vieytes, Christian (NIH/NIA/IRP) [F]" w:date="2023-11-16T09:39:00Z">
                                            <w:rPr>
                                              <w:rFonts w:ascii="Times New Roman" w:hAnsi="Times New Roman" w:cs="Times New Roman"/>
                                              <w:sz w:val="20"/>
                                              <w:szCs w:val="20"/>
                                            </w:rPr>
                                          </w:rPrChange>
                                        </w:rPr>
                                        <w:delText>0.83 (0.70-0.98)*</w:delText>
                                      </w:r>
                                    </w:del>
                                  </w:p>
                                </w:tc>
                                <w:tc>
                                  <w:tcPr>
                                    <w:tcW w:w="1310" w:type="dxa"/>
                                    <w:noWrap/>
                                    <w:vAlign w:val="center"/>
                                    <w:hideMark/>
                                    <w:tcPrChange w:id="4919" w:author="Maino Vieytes, Christian (NIH/NIA/IRP) [F]" w:date="2023-11-16T09:39:00Z">
                                      <w:tcPr>
                                        <w:tcW w:w="1310" w:type="dxa"/>
                                        <w:gridSpan w:val="4"/>
                                        <w:noWrap/>
                                        <w:vAlign w:val="center"/>
                                        <w:hideMark/>
                                      </w:tcPr>
                                    </w:tcPrChange>
                                  </w:tcPr>
                                  <w:p w14:paraId="653D2261" w14:textId="72C7DA26" w:rsidR="0049435F" w:rsidRPr="0049435F" w:rsidRDefault="0049435F" w:rsidP="0049435F">
                                    <w:pPr>
                                      <w:jc w:val="center"/>
                                      <w:rPr>
                                        <w:rFonts w:ascii="Times New Roman" w:hAnsi="Times New Roman" w:cs="Times New Roman"/>
                                        <w:sz w:val="18"/>
                                        <w:szCs w:val="18"/>
                                        <w:rPrChange w:id="4920" w:author="Maino Vieytes, Christian (NIH/NIA/IRP) [F]" w:date="2023-11-16T09:39:00Z">
                                          <w:rPr>
                                            <w:rFonts w:ascii="Times New Roman" w:hAnsi="Times New Roman" w:cs="Times New Roman"/>
                                            <w:sz w:val="20"/>
                                            <w:szCs w:val="20"/>
                                          </w:rPr>
                                        </w:rPrChange>
                                      </w:rPr>
                                    </w:pPr>
                                    <w:ins w:id="4921" w:author="Maino Vieytes, Christian (NIH/NIA/IRP) [F]" w:date="2023-11-16T09:39:00Z">
                                      <w:r w:rsidRPr="0049435F">
                                        <w:rPr>
                                          <w:rFonts w:ascii="Times New Roman" w:hAnsi="Times New Roman" w:cs="Times New Roman"/>
                                          <w:color w:val="000000"/>
                                          <w:sz w:val="18"/>
                                          <w:szCs w:val="18"/>
                                          <w:rPrChange w:id="4922" w:author="Maino Vieytes, Christian (NIH/NIA/IRP) [F]" w:date="2023-11-16T09:39:00Z">
                                            <w:rPr>
                                              <w:rFonts w:ascii="Calibri" w:hAnsi="Calibri" w:cs="Calibri"/>
                                              <w:color w:val="000000"/>
                                            </w:rPr>
                                          </w:rPrChange>
                                        </w:rPr>
                                        <w:t>0.15</w:t>
                                      </w:r>
                                    </w:ins>
                                    <w:del w:id="4923" w:author="Maino Vieytes, Christian (NIH/NIA/IRP) [F]" w:date="2023-11-15T15:57:00Z">
                                      <w:r w:rsidRPr="0049435F" w:rsidDel="0055657D">
                                        <w:rPr>
                                          <w:rFonts w:ascii="Times New Roman" w:hAnsi="Times New Roman" w:cs="Times New Roman"/>
                                          <w:color w:val="000000"/>
                                          <w:sz w:val="18"/>
                                          <w:szCs w:val="18"/>
                                          <w:rPrChange w:id="4924" w:author="Maino Vieytes, Christian (NIH/NIA/IRP) [F]" w:date="2023-11-16T09:39:00Z">
                                            <w:rPr>
                                              <w:rFonts w:ascii="Times New Roman" w:hAnsi="Times New Roman" w:cs="Times New Roman"/>
                                              <w:color w:val="000000"/>
                                              <w:sz w:val="20"/>
                                              <w:szCs w:val="20"/>
                                            </w:rPr>
                                          </w:rPrChange>
                                        </w:rPr>
                                        <w:delText>0.57</w:delText>
                                      </w:r>
                                    </w:del>
                                  </w:p>
                                </w:tc>
                              </w:tr>
                              <w:tr w:rsidR="0049435F" w:rsidRPr="0049435F" w14:paraId="7181011F" w14:textId="77777777" w:rsidTr="0049435F">
                                <w:tblPrEx>
                                  <w:tblPrExChange w:id="4925" w:author="Maino Vieytes, Christian (NIH/NIA/IRP) [F]" w:date="2023-11-16T09:39:00Z">
                                    <w:tblPrEx>
                                      <w:tblW w:w="15091" w:type="dxa"/>
                                    </w:tblPrEx>
                                  </w:tblPrExChange>
                                </w:tblPrEx>
                                <w:trPr>
                                  <w:trHeight w:val="320"/>
                                  <w:trPrChange w:id="4926" w:author="Maino Vieytes, Christian (NIH/NIA/IRP) [F]" w:date="2023-11-16T09:39:00Z">
                                    <w:trPr>
                                      <w:gridAfter w:val="0"/>
                                      <w:trHeight w:val="320"/>
                                    </w:trPr>
                                  </w:trPrChange>
                                </w:trPr>
                                <w:tc>
                                  <w:tcPr>
                                    <w:tcW w:w="2317" w:type="dxa"/>
                                    <w:noWrap/>
                                    <w:vAlign w:val="center"/>
                                    <w:hideMark/>
                                    <w:tcPrChange w:id="4927" w:author="Maino Vieytes, Christian (NIH/NIA/IRP) [F]" w:date="2023-11-16T09:39:00Z">
                                      <w:tcPr>
                                        <w:tcW w:w="2317" w:type="dxa"/>
                                        <w:noWrap/>
                                        <w:vAlign w:val="center"/>
                                        <w:hideMark/>
                                      </w:tcPr>
                                    </w:tcPrChange>
                                  </w:tcPr>
                                  <w:p w14:paraId="035B2818" w14:textId="77777777" w:rsidR="0049435F" w:rsidRPr="008A6C8D" w:rsidRDefault="0049435F" w:rsidP="0049435F">
                                    <w:pPr>
                                      <w:rPr>
                                        <w:rFonts w:ascii="Times New Roman" w:hAnsi="Times New Roman" w:cs="Times New Roman"/>
                                        <w:sz w:val="18"/>
                                        <w:szCs w:val="18"/>
                                        <w:rPrChange w:id="4928"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929" w:author="Maino Vieytes, Christian (NIH/NIA/IRP) [F]" w:date="2023-11-15T15:57:00Z">
                                          <w:rPr>
                                            <w:rFonts w:ascii="Times New Roman" w:hAnsi="Times New Roman" w:cs="Times New Roman"/>
                                            <w:sz w:val="20"/>
                                            <w:szCs w:val="20"/>
                                          </w:rPr>
                                        </w:rPrChange>
                                      </w:rPr>
                                      <w:t>Prudent #2</w:t>
                                    </w:r>
                                    <w:r w:rsidRPr="008A6C8D">
                                      <w:rPr>
                                        <w:rFonts w:ascii="Times New Roman" w:hAnsi="Times New Roman" w:cs="Times New Roman"/>
                                        <w:b/>
                                        <w:bCs/>
                                        <w:sz w:val="18"/>
                                        <w:szCs w:val="18"/>
                                        <w:vertAlign w:val="superscript"/>
                                        <w:lang w:bidi="en-US"/>
                                        <w:rPrChange w:id="4930"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931" w:author="Maino Vieytes, Christian (NIH/NIA/IRP) [F]" w:date="2023-11-16T09:39:00Z">
                                      <w:tcPr>
                                        <w:tcW w:w="936" w:type="dxa"/>
                                        <w:noWrap/>
                                        <w:vAlign w:val="center"/>
                                        <w:hideMark/>
                                      </w:tcPr>
                                    </w:tcPrChange>
                                  </w:tcPr>
                                  <w:p w14:paraId="5B1DDA7D" w14:textId="67462F71" w:rsidR="0049435F" w:rsidRPr="0049435F" w:rsidRDefault="0049435F" w:rsidP="0049435F">
                                    <w:pPr>
                                      <w:jc w:val="center"/>
                                      <w:rPr>
                                        <w:rFonts w:ascii="Times New Roman" w:hAnsi="Times New Roman" w:cs="Times New Roman"/>
                                        <w:sz w:val="18"/>
                                        <w:szCs w:val="18"/>
                                        <w:rPrChange w:id="4932" w:author="Maino Vieytes, Christian (NIH/NIA/IRP) [F]" w:date="2023-11-16T09:37:00Z">
                                          <w:rPr>
                                            <w:rFonts w:ascii="Times New Roman" w:hAnsi="Times New Roman" w:cs="Times New Roman"/>
                                            <w:sz w:val="20"/>
                                            <w:szCs w:val="20"/>
                                          </w:rPr>
                                        </w:rPrChange>
                                      </w:rPr>
                                    </w:pPr>
                                    <w:ins w:id="4933" w:author="Maino Vieytes, Christian (NIH/NIA/IRP) [F]" w:date="2023-11-16T09:37:00Z">
                                      <w:r w:rsidRPr="0049435F">
                                        <w:rPr>
                                          <w:rFonts w:ascii="Times New Roman" w:hAnsi="Times New Roman" w:cs="Times New Roman"/>
                                          <w:color w:val="000000"/>
                                          <w:sz w:val="18"/>
                                          <w:szCs w:val="18"/>
                                          <w:rPrChange w:id="4934" w:author="Maino Vieytes, Christian (NIH/NIA/IRP) [F]" w:date="2023-11-16T09:37:00Z">
                                            <w:rPr>
                                              <w:rFonts w:ascii="Calibri" w:hAnsi="Calibri" w:cs="Calibri"/>
                                              <w:color w:val="000000"/>
                                            </w:rPr>
                                          </w:rPrChange>
                                        </w:rPr>
                                        <w:t>1745</w:t>
                                      </w:r>
                                    </w:ins>
                                    <w:del w:id="4935" w:author="Maino Vieytes, Christian (NIH/NIA/IRP) [F]" w:date="2023-11-15T15:57:00Z">
                                      <w:r w:rsidRPr="0049435F" w:rsidDel="0055657D">
                                        <w:rPr>
                                          <w:rFonts w:ascii="Times New Roman" w:hAnsi="Times New Roman" w:cs="Times New Roman"/>
                                          <w:sz w:val="18"/>
                                          <w:szCs w:val="18"/>
                                          <w:rPrChange w:id="4936"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937" w:author="Maino Vieytes, Christian (NIH/NIA/IRP) [F]" w:date="2023-11-16T09:39:00Z">
                                      <w:tcPr>
                                        <w:tcW w:w="846" w:type="dxa"/>
                                        <w:gridSpan w:val="2"/>
                                        <w:noWrap/>
                                        <w:vAlign w:val="center"/>
                                        <w:hideMark/>
                                      </w:tcPr>
                                    </w:tcPrChange>
                                  </w:tcPr>
                                  <w:p w14:paraId="2353C8F9" w14:textId="5AD190BA" w:rsidR="0049435F" w:rsidRPr="0049435F" w:rsidRDefault="0049435F" w:rsidP="0049435F">
                                    <w:pPr>
                                      <w:jc w:val="center"/>
                                      <w:rPr>
                                        <w:rFonts w:ascii="Times New Roman" w:hAnsi="Times New Roman" w:cs="Times New Roman"/>
                                        <w:sz w:val="18"/>
                                        <w:szCs w:val="18"/>
                                        <w:rPrChange w:id="4938" w:author="Maino Vieytes, Christian (NIH/NIA/IRP) [F]" w:date="2023-11-16T09:37:00Z">
                                          <w:rPr>
                                            <w:rFonts w:ascii="Times New Roman" w:hAnsi="Times New Roman" w:cs="Times New Roman"/>
                                            <w:sz w:val="20"/>
                                            <w:szCs w:val="20"/>
                                          </w:rPr>
                                        </w:rPrChange>
                                      </w:rPr>
                                    </w:pPr>
                                    <w:ins w:id="4939" w:author="Maino Vieytes, Christian (NIH/NIA/IRP) [F]" w:date="2023-11-16T09:37:00Z">
                                      <w:r w:rsidRPr="0049435F">
                                        <w:rPr>
                                          <w:rFonts w:ascii="Times New Roman" w:hAnsi="Times New Roman" w:cs="Times New Roman"/>
                                          <w:color w:val="000000"/>
                                          <w:sz w:val="18"/>
                                          <w:szCs w:val="18"/>
                                          <w:rPrChange w:id="4940" w:author="Maino Vieytes, Christian (NIH/NIA/IRP) [F]" w:date="2023-11-16T09:37:00Z">
                                            <w:rPr>
                                              <w:rFonts w:ascii="Calibri" w:hAnsi="Calibri" w:cs="Calibri"/>
                                              <w:color w:val="000000"/>
                                            </w:rPr>
                                          </w:rPrChange>
                                        </w:rPr>
                                        <w:t>1.00</w:t>
                                      </w:r>
                                    </w:ins>
                                    <w:del w:id="4941" w:author="Maino Vieytes, Christian (NIH/NIA/IRP) [F]" w:date="2023-11-15T15:57:00Z">
                                      <w:r w:rsidRPr="0049435F" w:rsidDel="0055657D">
                                        <w:rPr>
                                          <w:rFonts w:ascii="Times New Roman" w:hAnsi="Times New Roman" w:cs="Times New Roman"/>
                                          <w:sz w:val="18"/>
                                          <w:szCs w:val="18"/>
                                          <w:rPrChange w:id="4942"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943" w:author="Maino Vieytes, Christian (NIH/NIA/IRP) [F]" w:date="2023-11-16T09:39:00Z">
                                      <w:tcPr>
                                        <w:tcW w:w="1616" w:type="dxa"/>
                                        <w:gridSpan w:val="2"/>
                                        <w:noWrap/>
                                        <w:vAlign w:val="center"/>
                                        <w:hideMark/>
                                      </w:tcPr>
                                    </w:tcPrChange>
                                  </w:tcPr>
                                  <w:p w14:paraId="6051D0F2" w14:textId="0542F361" w:rsidR="0049435F" w:rsidRPr="0049435F" w:rsidRDefault="0049435F" w:rsidP="0049435F">
                                    <w:pPr>
                                      <w:jc w:val="center"/>
                                      <w:rPr>
                                        <w:rFonts w:ascii="Times New Roman" w:hAnsi="Times New Roman" w:cs="Times New Roman"/>
                                        <w:sz w:val="18"/>
                                        <w:szCs w:val="18"/>
                                        <w:rPrChange w:id="4944" w:author="Maino Vieytes, Christian (NIH/NIA/IRP) [F]" w:date="2023-11-16T09:39:00Z">
                                          <w:rPr>
                                            <w:rFonts w:ascii="Times New Roman" w:hAnsi="Times New Roman" w:cs="Times New Roman"/>
                                            <w:sz w:val="20"/>
                                            <w:szCs w:val="20"/>
                                          </w:rPr>
                                        </w:rPrChange>
                                      </w:rPr>
                                    </w:pPr>
                                    <w:ins w:id="4945" w:author="Maino Vieytes, Christian (NIH/NIA/IRP) [F]" w:date="2023-11-16T09:39:00Z">
                                      <w:r w:rsidRPr="0049435F">
                                        <w:rPr>
                                          <w:rFonts w:ascii="Times New Roman" w:hAnsi="Times New Roman" w:cs="Times New Roman"/>
                                          <w:color w:val="000000"/>
                                          <w:sz w:val="18"/>
                                          <w:szCs w:val="18"/>
                                          <w:rPrChange w:id="4946" w:author="Maino Vieytes, Christian (NIH/NIA/IRP) [F]" w:date="2023-11-16T09:39:00Z">
                                            <w:rPr>
                                              <w:rFonts w:ascii="Calibri" w:hAnsi="Calibri" w:cs="Calibri"/>
                                              <w:color w:val="000000"/>
                                            </w:rPr>
                                          </w:rPrChange>
                                        </w:rPr>
                                        <w:t>0.73 (0.44-1.21)</w:t>
                                      </w:r>
                                    </w:ins>
                                    <w:del w:id="4947" w:author="Maino Vieytes, Christian (NIH/NIA/IRP) [F]" w:date="2023-11-15T15:57:00Z">
                                      <w:r w:rsidRPr="0049435F" w:rsidDel="0055657D">
                                        <w:rPr>
                                          <w:rFonts w:ascii="Times New Roman" w:hAnsi="Times New Roman" w:cs="Times New Roman"/>
                                          <w:sz w:val="18"/>
                                          <w:szCs w:val="18"/>
                                          <w:rPrChange w:id="4948" w:author="Maino Vieytes, Christian (NIH/NIA/IRP) [F]" w:date="2023-11-16T09:39:00Z">
                                            <w:rPr>
                                              <w:rFonts w:ascii="Times New Roman" w:hAnsi="Times New Roman" w:cs="Times New Roman"/>
                                              <w:sz w:val="20"/>
                                              <w:szCs w:val="20"/>
                                            </w:rPr>
                                          </w:rPrChange>
                                        </w:rPr>
                                        <w:delText>1.38 (0.75-2.52)</w:delText>
                                      </w:r>
                                    </w:del>
                                  </w:p>
                                </w:tc>
                                <w:tc>
                                  <w:tcPr>
                                    <w:tcW w:w="1716" w:type="dxa"/>
                                    <w:noWrap/>
                                    <w:vAlign w:val="center"/>
                                    <w:hideMark/>
                                    <w:tcPrChange w:id="4949" w:author="Maino Vieytes, Christian (NIH/NIA/IRP) [F]" w:date="2023-11-16T09:39:00Z">
                                      <w:tcPr>
                                        <w:tcW w:w="1716" w:type="dxa"/>
                                        <w:gridSpan w:val="2"/>
                                        <w:noWrap/>
                                        <w:vAlign w:val="center"/>
                                        <w:hideMark/>
                                      </w:tcPr>
                                    </w:tcPrChange>
                                  </w:tcPr>
                                  <w:p w14:paraId="3DC9C19C" w14:textId="5D203BCE" w:rsidR="0049435F" w:rsidRPr="0049435F" w:rsidRDefault="0049435F" w:rsidP="0049435F">
                                    <w:pPr>
                                      <w:jc w:val="center"/>
                                      <w:rPr>
                                        <w:rFonts w:ascii="Times New Roman" w:hAnsi="Times New Roman" w:cs="Times New Roman"/>
                                        <w:sz w:val="18"/>
                                        <w:szCs w:val="18"/>
                                        <w:rPrChange w:id="4950" w:author="Maino Vieytes, Christian (NIH/NIA/IRP) [F]" w:date="2023-11-16T09:39:00Z">
                                          <w:rPr>
                                            <w:rFonts w:ascii="Times New Roman" w:hAnsi="Times New Roman" w:cs="Times New Roman"/>
                                            <w:sz w:val="20"/>
                                            <w:szCs w:val="20"/>
                                          </w:rPr>
                                        </w:rPrChange>
                                      </w:rPr>
                                    </w:pPr>
                                    <w:ins w:id="4951" w:author="Maino Vieytes, Christian (NIH/NIA/IRP) [F]" w:date="2023-11-16T09:39:00Z">
                                      <w:r w:rsidRPr="0049435F">
                                        <w:rPr>
                                          <w:rFonts w:ascii="Times New Roman" w:hAnsi="Times New Roman" w:cs="Times New Roman"/>
                                          <w:color w:val="000000"/>
                                          <w:sz w:val="18"/>
                                          <w:szCs w:val="18"/>
                                          <w:rPrChange w:id="4952" w:author="Maino Vieytes, Christian (NIH/NIA/IRP) [F]" w:date="2023-11-16T09:39:00Z">
                                            <w:rPr>
                                              <w:rFonts w:ascii="Calibri" w:hAnsi="Calibri" w:cs="Calibri"/>
                                              <w:color w:val="000000"/>
                                            </w:rPr>
                                          </w:rPrChange>
                                        </w:rPr>
                                        <w:t>0.63 (0.33-1.20)</w:t>
                                      </w:r>
                                    </w:ins>
                                    <w:del w:id="4953" w:author="Maino Vieytes, Christian (NIH/NIA/IRP) [F]" w:date="2023-11-15T15:57:00Z">
                                      <w:r w:rsidRPr="0049435F" w:rsidDel="0055657D">
                                        <w:rPr>
                                          <w:rFonts w:ascii="Times New Roman" w:hAnsi="Times New Roman" w:cs="Times New Roman"/>
                                          <w:sz w:val="18"/>
                                          <w:szCs w:val="18"/>
                                          <w:rPrChange w:id="4954" w:author="Maino Vieytes, Christian (NIH/NIA/IRP) [F]" w:date="2023-11-16T09:39:00Z">
                                            <w:rPr>
                                              <w:rFonts w:ascii="Times New Roman" w:hAnsi="Times New Roman" w:cs="Times New Roman"/>
                                              <w:sz w:val="20"/>
                                              <w:szCs w:val="20"/>
                                            </w:rPr>
                                          </w:rPrChange>
                                        </w:rPr>
                                        <w:delText>1.01 (0.55-1.86)</w:delText>
                                      </w:r>
                                    </w:del>
                                  </w:p>
                                </w:tc>
                                <w:tc>
                                  <w:tcPr>
                                    <w:tcW w:w="1716" w:type="dxa"/>
                                    <w:noWrap/>
                                    <w:vAlign w:val="center"/>
                                    <w:hideMark/>
                                    <w:tcPrChange w:id="4955" w:author="Maino Vieytes, Christian (NIH/NIA/IRP) [F]" w:date="2023-11-16T09:39:00Z">
                                      <w:tcPr>
                                        <w:tcW w:w="1716" w:type="dxa"/>
                                        <w:gridSpan w:val="2"/>
                                        <w:noWrap/>
                                        <w:vAlign w:val="center"/>
                                        <w:hideMark/>
                                      </w:tcPr>
                                    </w:tcPrChange>
                                  </w:tcPr>
                                  <w:p w14:paraId="00155485" w14:textId="65D9EDA8" w:rsidR="0049435F" w:rsidRPr="0049435F" w:rsidRDefault="0049435F" w:rsidP="0049435F">
                                    <w:pPr>
                                      <w:jc w:val="center"/>
                                      <w:rPr>
                                        <w:rFonts w:ascii="Times New Roman" w:hAnsi="Times New Roman" w:cs="Times New Roman"/>
                                        <w:sz w:val="18"/>
                                        <w:szCs w:val="18"/>
                                        <w:rPrChange w:id="4956" w:author="Maino Vieytes, Christian (NIH/NIA/IRP) [F]" w:date="2023-11-16T09:39:00Z">
                                          <w:rPr>
                                            <w:rFonts w:ascii="Times New Roman" w:hAnsi="Times New Roman" w:cs="Times New Roman"/>
                                            <w:sz w:val="20"/>
                                            <w:szCs w:val="20"/>
                                          </w:rPr>
                                        </w:rPrChange>
                                      </w:rPr>
                                    </w:pPr>
                                    <w:ins w:id="4957" w:author="Maino Vieytes, Christian (NIH/NIA/IRP) [F]" w:date="2023-11-16T09:39:00Z">
                                      <w:r w:rsidRPr="0049435F">
                                        <w:rPr>
                                          <w:rFonts w:ascii="Times New Roman" w:hAnsi="Times New Roman" w:cs="Times New Roman"/>
                                          <w:color w:val="000000"/>
                                          <w:sz w:val="18"/>
                                          <w:szCs w:val="18"/>
                                          <w:rPrChange w:id="4958" w:author="Maino Vieytes, Christian (NIH/NIA/IRP) [F]" w:date="2023-11-16T09:39:00Z">
                                            <w:rPr>
                                              <w:rFonts w:ascii="Calibri" w:hAnsi="Calibri" w:cs="Calibri"/>
                                              <w:color w:val="000000"/>
                                            </w:rPr>
                                          </w:rPrChange>
                                        </w:rPr>
                                        <w:t>0.84 (0.50-1.41)</w:t>
                                      </w:r>
                                    </w:ins>
                                    <w:del w:id="4959" w:author="Maino Vieytes, Christian (NIH/NIA/IRP) [F]" w:date="2023-11-15T15:57:00Z">
                                      <w:r w:rsidRPr="0049435F" w:rsidDel="0055657D">
                                        <w:rPr>
                                          <w:rFonts w:ascii="Times New Roman" w:hAnsi="Times New Roman" w:cs="Times New Roman"/>
                                          <w:sz w:val="18"/>
                                          <w:szCs w:val="18"/>
                                          <w:rPrChange w:id="4960" w:author="Maino Vieytes, Christian (NIH/NIA/IRP) [F]" w:date="2023-11-16T09:39:00Z">
                                            <w:rPr>
                                              <w:rFonts w:ascii="Times New Roman" w:hAnsi="Times New Roman" w:cs="Times New Roman"/>
                                              <w:sz w:val="20"/>
                                              <w:szCs w:val="20"/>
                                            </w:rPr>
                                          </w:rPrChange>
                                        </w:rPr>
                                        <w:delText>0.68 (0.35-1.35)</w:delText>
                                      </w:r>
                                    </w:del>
                                  </w:p>
                                </w:tc>
                                <w:tc>
                                  <w:tcPr>
                                    <w:tcW w:w="1816" w:type="dxa"/>
                                    <w:noWrap/>
                                    <w:vAlign w:val="center"/>
                                    <w:hideMark/>
                                    <w:tcPrChange w:id="4961" w:author="Maino Vieytes, Christian (NIH/NIA/IRP) [F]" w:date="2023-11-16T09:39:00Z">
                                      <w:tcPr>
                                        <w:tcW w:w="1816" w:type="dxa"/>
                                        <w:gridSpan w:val="2"/>
                                        <w:noWrap/>
                                        <w:vAlign w:val="center"/>
                                        <w:hideMark/>
                                      </w:tcPr>
                                    </w:tcPrChange>
                                  </w:tcPr>
                                  <w:p w14:paraId="4D58136F" w14:textId="4E69237D" w:rsidR="0049435F" w:rsidRPr="0049435F" w:rsidRDefault="0049435F" w:rsidP="0049435F">
                                    <w:pPr>
                                      <w:jc w:val="center"/>
                                      <w:rPr>
                                        <w:rFonts w:ascii="Times New Roman" w:hAnsi="Times New Roman" w:cs="Times New Roman"/>
                                        <w:sz w:val="18"/>
                                        <w:szCs w:val="18"/>
                                        <w:rPrChange w:id="4962" w:author="Maino Vieytes, Christian (NIH/NIA/IRP) [F]" w:date="2023-11-16T09:39:00Z">
                                          <w:rPr>
                                            <w:rFonts w:ascii="Times New Roman" w:hAnsi="Times New Roman" w:cs="Times New Roman"/>
                                            <w:sz w:val="20"/>
                                            <w:szCs w:val="20"/>
                                          </w:rPr>
                                        </w:rPrChange>
                                      </w:rPr>
                                    </w:pPr>
                                    <w:ins w:id="4963" w:author="Maino Vieytes, Christian (NIH/NIA/IRP) [F]" w:date="2023-11-16T09:39:00Z">
                                      <w:r w:rsidRPr="0049435F">
                                        <w:rPr>
                                          <w:rFonts w:ascii="Times New Roman" w:hAnsi="Times New Roman" w:cs="Times New Roman"/>
                                          <w:color w:val="000000"/>
                                          <w:sz w:val="18"/>
                                          <w:szCs w:val="18"/>
                                          <w:rPrChange w:id="4964" w:author="Maino Vieytes, Christian (NIH/NIA/IRP) [F]" w:date="2023-11-16T09:39:00Z">
                                            <w:rPr>
                                              <w:rFonts w:ascii="Calibri" w:hAnsi="Calibri" w:cs="Calibri"/>
                                              <w:color w:val="000000"/>
                                            </w:rPr>
                                          </w:rPrChange>
                                        </w:rPr>
                                        <w:t>0.84 (0.50-1.40)</w:t>
                                      </w:r>
                                    </w:ins>
                                    <w:del w:id="4965" w:author="Maino Vieytes, Christian (NIH/NIA/IRP) [F]" w:date="2023-11-15T15:57:00Z">
                                      <w:r w:rsidRPr="0049435F" w:rsidDel="0055657D">
                                        <w:rPr>
                                          <w:rFonts w:ascii="Times New Roman" w:hAnsi="Times New Roman" w:cs="Times New Roman"/>
                                          <w:sz w:val="18"/>
                                          <w:szCs w:val="18"/>
                                          <w:rPrChange w:id="4966" w:author="Maino Vieytes, Christian (NIH/NIA/IRP) [F]" w:date="2023-11-16T09:39:00Z">
                                            <w:rPr>
                                              <w:rFonts w:ascii="Times New Roman" w:hAnsi="Times New Roman" w:cs="Times New Roman"/>
                                              <w:sz w:val="20"/>
                                              <w:szCs w:val="20"/>
                                            </w:rPr>
                                          </w:rPrChange>
                                        </w:rPr>
                                        <w:delText>1.03 (0.54-1.96)</w:delText>
                                      </w:r>
                                    </w:del>
                                  </w:p>
                                </w:tc>
                                <w:tc>
                                  <w:tcPr>
                                    <w:tcW w:w="1196" w:type="dxa"/>
                                    <w:noWrap/>
                                    <w:vAlign w:val="center"/>
                                    <w:hideMark/>
                                    <w:tcPrChange w:id="4967" w:author="Maino Vieytes, Christian (NIH/NIA/IRP) [F]" w:date="2023-11-16T09:39:00Z">
                                      <w:tcPr>
                                        <w:tcW w:w="1196" w:type="dxa"/>
                                        <w:gridSpan w:val="4"/>
                                        <w:noWrap/>
                                        <w:vAlign w:val="center"/>
                                        <w:hideMark/>
                                      </w:tcPr>
                                    </w:tcPrChange>
                                  </w:tcPr>
                                  <w:p w14:paraId="46EE6E1B" w14:textId="75585F28" w:rsidR="0049435F" w:rsidRPr="0049435F" w:rsidRDefault="0049435F" w:rsidP="0049435F">
                                    <w:pPr>
                                      <w:jc w:val="center"/>
                                      <w:rPr>
                                        <w:rFonts w:ascii="Times New Roman" w:hAnsi="Times New Roman" w:cs="Times New Roman"/>
                                        <w:sz w:val="18"/>
                                        <w:szCs w:val="18"/>
                                        <w:rPrChange w:id="4968" w:author="Maino Vieytes, Christian (NIH/NIA/IRP) [F]" w:date="2023-11-16T09:39:00Z">
                                          <w:rPr>
                                            <w:rFonts w:ascii="Times New Roman" w:hAnsi="Times New Roman" w:cs="Times New Roman"/>
                                            <w:sz w:val="20"/>
                                            <w:szCs w:val="20"/>
                                          </w:rPr>
                                        </w:rPrChange>
                                      </w:rPr>
                                    </w:pPr>
                                    <w:ins w:id="4969" w:author="Maino Vieytes, Christian (NIH/NIA/IRP) [F]" w:date="2023-11-16T09:39:00Z">
                                      <w:r w:rsidRPr="0049435F">
                                        <w:rPr>
                                          <w:rFonts w:ascii="Times New Roman" w:hAnsi="Times New Roman" w:cs="Times New Roman"/>
                                          <w:color w:val="000000"/>
                                          <w:sz w:val="18"/>
                                          <w:szCs w:val="18"/>
                                          <w:rPrChange w:id="4970" w:author="Maino Vieytes, Christian (NIH/NIA/IRP) [F]" w:date="2023-11-16T09:39:00Z">
                                            <w:rPr>
                                              <w:rFonts w:ascii="Calibri" w:hAnsi="Calibri" w:cs="Calibri"/>
                                              <w:color w:val="000000"/>
                                            </w:rPr>
                                          </w:rPrChange>
                                        </w:rPr>
                                        <w:t>0.59</w:t>
                                      </w:r>
                                    </w:ins>
                                    <w:del w:id="4971" w:author="Maino Vieytes, Christian (NIH/NIA/IRP) [F]" w:date="2023-11-15T15:57:00Z">
                                      <w:r w:rsidRPr="0049435F" w:rsidDel="0055657D">
                                        <w:rPr>
                                          <w:rFonts w:ascii="Times New Roman" w:hAnsi="Times New Roman" w:cs="Times New Roman"/>
                                          <w:sz w:val="18"/>
                                          <w:szCs w:val="18"/>
                                          <w:rPrChange w:id="4972" w:author="Maino Vieytes, Christian (NIH/NIA/IRP) [F]" w:date="2023-11-16T09:39:00Z">
                                            <w:rPr>
                                              <w:rFonts w:ascii="Times New Roman" w:hAnsi="Times New Roman" w:cs="Times New Roman"/>
                                              <w:sz w:val="20"/>
                                              <w:szCs w:val="20"/>
                                            </w:rPr>
                                          </w:rPrChange>
                                        </w:rPr>
                                        <w:delText>0.49</w:delText>
                                      </w:r>
                                    </w:del>
                                  </w:p>
                                </w:tc>
                                <w:tc>
                                  <w:tcPr>
                                    <w:tcW w:w="1622" w:type="dxa"/>
                                    <w:noWrap/>
                                    <w:vAlign w:val="center"/>
                                    <w:hideMark/>
                                    <w:tcPrChange w:id="4973" w:author="Maino Vieytes, Christian (NIH/NIA/IRP) [F]" w:date="2023-11-16T09:39:00Z">
                                      <w:tcPr>
                                        <w:tcW w:w="1622" w:type="dxa"/>
                                        <w:gridSpan w:val="4"/>
                                        <w:noWrap/>
                                        <w:vAlign w:val="center"/>
                                        <w:hideMark/>
                                      </w:tcPr>
                                    </w:tcPrChange>
                                  </w:tcPr>
                                  <w:p w14:paraId="4402CEAF" w14:textId="021B3423" w:rsidR="0049435F" w:rsidRPr="0049435F" w:rsidRDefault="0049435F" w:rsidP="0049435F">
                                    <w:pPr>
                                      <w:jc w:val="center"/>
                                      <w:rPr>
                                        <w:rFonts w:ascii="Times New Roman" w:hAnsi="Times New Roman" w:cs="Times New Roman"/>
                                        <w:sz w:val="18"/>
                                        <w:szCs w:val="18"/>
                                        <w:rPrChange w:id="4974" w:author="Maino Vieytes, Christian (NIH/NIA/IRP) [F]" w:date="2023-11-16T09:39:00Z">
                                          <w:rPr>
                                            <w:rFonts w:ascii="Times New Roman" w:hAnsi="Times New Roman" w:cs="Times New Roman"/>
                                            <w:sz w:val="20"/>
                                            <w:szCs w:val="20"/>
                                          </w:rPr>
                                        </w:rPrChange>
                                      </w:rPr>
                                    </w:pPr>
                                    <w:ins w:id="4975" w:author="Maino Vieytes, Christian (NIH/NIA/IRP) [F]" w:date="2023-11-16T09:39:00Z">
                                      <w:r w:rsidRPr="0049435F">
                                        <w:rPr>
                                          <w:rFonts w:ascii="Times New Roman" w:hAnsi="Times New Roman" w:cs="Times New Roman"/>
                                          <w:color w:val="000000"/>
                                          <w:sz w:val="18"/>
                                          <w:szCs w:val="18"/>
                                          <w:rPrChange w:id="4976" w:author="Maino Vieytes, Christian (NIH/NIA/IRP) [F]" w:date="2023-11-16T09:39:00Z">
                                            <w:rPr>
                                              <w:rFonts w:ascii="Calibri" w:hAnsi="Calibri" w:cs="Calibri"/>
                                              <w:color w:val="000000"/>
                                            </w:rPr>
                                          </w:rPrChange>
                                        </w:rPr>
                                        <w:t>0.96 (0.76-1.22)</w:t>
                                      </w:r>
                                    </w:ins>
                                    <w:del w:id="4977" w:author="Maino Vieytes, Christian (NIH/NIA/IRP) [F]" w:date="2023-11-15T15:57:00Z">
                                      <w:r w:rsidRPr="0049435F" w:rsidDel="0055657D">
                                        <w:rPr>
                                          <w:rFonts w:ascii="Times New Roman" w:hAnsi="Times New Roman" w:cs="Times New Roman"/>
                                          <w:sz w:val="18"/>
                                          <w:szCs w:val="18"/>
                                          <w:rPrChange w:id="4978" w:author="Maino Vieytes, Christian (NIH/NIA/IRP) [F]" w:date="2023-11-16T09:39:00Z">
                                            <w:rPr>
                                              <w:rFonts w:ascii="Times New Roman" w:hAnsi="Times New Roman" w:cs="Times New Roman"/>
                                              <w:sz w:val="20"/>
                                              <w:szCs w:val="20"/>
                                            </w:rPr>
                                          </w:rPrChange>
                                        </w:rPr>
                                        <w:delText>0.99 (0.82-1.21)</w:delText>
                                      </w:r>
                                    </w:del>
                                  </w:p>
                                </w:tc>
                                <w:tc>
                                  <w:tcPr>
                                    <w:tcW w:w="1310" w:type="dxa"/>
                                    <w:noWrap/>
                                    <w:vAlign w:val="center"/>
                                    <w:hideMark/>
                                    <w:tcPrChange w:id="4979" w:author="Maino Vieytes, Christian (NIH/NIA/IRP) [F]" w:date="2023-11-16T09:39:00Z">
                                      <w:tcPr>
                                        <w:tcW w:w="1310" w:type="dxa"/>
                                        <w:gridSpan w:val="4"/>
                                        <w:noWrap/>
                                        <w:vAlign w:val="center"/>
                                        <w:hideMark/>
                                      </w:tcPr>
                                    </w:tcPrChange>
                                  </w:tcPr>
                                  <w:p w14:paraId="3ABFF75A" w14:textId="235346D5" w:rsidR="0049435F" w:rsidRPr="0049435F" w:rsidRDefault="0049435F" w:rsidP="0049435F">
                                    <w:pPr>
                                      <w:jc w:val="center"/>
                                      <w:rPr>
                                        <w:rFonts w:ascii="Times New Roman" w:hAnsi="Times New Roman" w:cs="Times New Roman"/>
                                        <w:sz w:val="18"/>
                                        <w:szCs w:val="18"/>
                                        <w:rPrChange w:id="4980" w:author="Maino Vieytes, Christian (NIH/NIA/IRP) [F]" w:date="2023-11-16T09:39:00Z">
                                          <w:rPr>
                                            <w:rFonts w:ascii="Times New Roman" w:hAnsi="Times New Roman" w:cs="Times New Roman"/>
                                            <w:sz w:val="20"/>
                                            <w:szCs w:val="20"/>
                                          </w:rPr>
                                        </w:rPrChange>
                                      </w:rPr>
                                    </w:pPr>
                                    <w:ins w:id="4981" w:author="Maino Vieytes, Christian (NIH/NIA/IRP) [F]" w:date="2023-11-16T09:39:00Z">
                                      <w:r w:rsidRPr="0049435F">
                                        <w:rPr>
                                          <w:rFonts w:ascii="Times New Roman" w:hAnsi="Times New Roman" w:cs="Times New Roman"/>
                                          <w:color w:val="000000"/>
                                          <w:sz w:val="18"/>
                                          <w:szCs w:val="18"/>
                                          <w:rPrChange w:id="4982" w:author="Maino Vieytes, Christian (NIH/NIA/IRP) [F]" w:date="2023-11-16T09:39:00Z">
                                            <w:rPr>
                                              <w:rFonts w:ascii="Calibri" w:hAnsi="Calibri" w:cs="Calibri"/>
                                              <w:color w:val="000000"/>
                                            </w:rPr>
                                          </w:rPrChange>
                                        </w:rPr>
                                        <w:t>0.10</w:t>
                                      </w:r>
                                    </w:ins>
                                    <w:del w:id="4983" w:author="Maino Vieytes, Christian (NIH/NIA/IRP) [F]" w:date="2023-11-15T15:57:00Z">
                                      <w:r w:rsidRPr="0049435F" w:rsidDel="0055657D">
                                        <w:rPr>
                                          <w:rFonts w:ascii="Times New Roman" w:hAnsi="Times New Roman" w:cs="Times New Roman"/>
                                          <w:color w:val="000000"/>
                                          <w:sz w:val="18"/>
                                          <w:szCs w:val="18"/>
                                          <w:rPrChange w:id="4984" w:author="Maino Vieytes, Christian (NIH/NIA/IRP) [F]" w:date="2023-11-16T09:39:00Z">
                                            <w:rPr>
                                              <w:rFonts w:ascii="Times New Roman" w:hAnsi="Times New Roman" w:cs="Times New Roman"/>
                                              <w:color w:val="000000"/>
                                              <w:sz w:val="20"/>
                                              <w:szCs w:val="20"/>
                                            </w:rPr>
                                          </w:rPrChange>
                                        </w:rPr>
                                        <w:delText>0.49</w:delText>
                                      </w:r>
                                    </w:del>
                                  </w:p>
                                </w:tc>
                              </w:tr>
                              <w:tr w:rsidR="0049435F" w:rsidRPr="0049435F" w14:paraId="7C4658F1" w14:textId="77777777" w:rsidTr="0049435F">
                                <w:tblPrEx>
                                  <w:tblPrExChange w:id="4985" w:author="Maino Vieytes, Christian (NIH/NIA/IRP) [F]" w:date="2023-11-16T09:39:00Z">
                                    <w:tblPrEx>
                                      <w:tblW w:w="15091" w:type="dxa"/>
                                    </w:tblPrEx>
                                  </w:tblPrExChange>
                                </w:tblPrEx>
                                <w:trPr>
                                  <w:trHeight w:val="320"/>
                                  <w:trPrChange w:id="4986" w:author="Maino Vieytes, Christian (NIH/NIA/IRP) [F]" w:date="2023-11-16T09:39:00Z">
                                    <w:trPr>
                                      <w:gridAfter w:val="0"/>
                                      <w:trHeight w:val="320"/>
                                    </w:trPr>
                                  </w:trPrChange>
                                </w:trPr>
                                <w:tc>
                                  <w:tcPr>
                                    <w:tcW w:w="2317" w:type="dxa"/>
                                    <w:noWrap/>
                                    <w:vAlign w:val="center"/>
                                    <w:tcPrChange w:id="4987" w:author="Maino Vieytes, Christian (NIH/NIA/IRP) [F]" w:date="2023-11-16T09:39:00Z">
                                      <w:tcPr>
                                        <w:tcW w:w="2317" w:type="dxa"/>
                                        <w:noWrap/>
                                        <w:vAlign w:val="center"/>
                                      </w:tcPr>
                                    </w:tcPrChange>
                                  </w:tcPr>
                                  <w:p w14:paraId="7D1502C3" w14:textId="77777777" w:rsidR="0049435F" w:rsidRPr="008A6C8D" w:rsidRDefault="0049435F" w:rsidP="0049435F">
                                    <w:pPr>
                                      <w:rPr>
                                        <w:rFonts w:ascii="Times New Roman" w:hAnsi="Times New Roman" w:cs="Times New Roman"/>
                                        <w:sz w:val="18"/>
                                        <w:szCs w:val="18"/>
                                        <w:rPrChange w:id="4988"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989"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4990"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4991" w:author="Maino Vieytes, Christian (NIH/NIA/IRP) [F]" w:date="2023-11-16T09:39:00Z">
                                      <w:tcPr>
                                        <w:tcW w:w="936" w:type="dxa"/>
                                        <w:noWrap/>
                                        <w:vAlign w:val="center"/>
                                      </w:tcPr>
                                    </w:tcPrChange>
                                  </w:tcPr>
                                  <w:p w14:paraId="2A17E076" w14:textId="497C2922" w:rsidR="0049435F" w:rsidRPr="0049435F" w:rsidRDefault="0049435F" w:rsidP="0049435F">
                                    <w:pPr>
                                      <w:jc w:val="center"/>
                                      <w:rPr>
                                        <w:rFonts w:ascii="Times New Roman" w:hAnsi="Times New Roman" w:cs="Times New Roman"/>
                                        <w:sz w:val="18"/>
                                        <w:szCs w:val="18"/>
                                        <w:rPrChange w:id="4992" w:author="Maino Vieytes, Christian (NIH/NIA/IRP) [F]" w:date="2023-11-16T09:37:00Z">
                                          <w:rPr>
                                            <w:rFonts w:ascii="Times New Roman" w:hAnsi="Times New Roman" w:cs="Times New Roman"/>
                                            <w:sz w:val="20"/>
                                            <w:szCs w:val="20"/>
                                          </w:rPr>
                                        </w:rPrChange>
                                      </w:rPr>
                                    </w:pPr>
                                    <w:ins w:id="4993" w:author="Maino Vieytes, Christian (NIH/NIA/IRP) [F]" w:date="2023-11-16T09:37:00Z">
                                      <w:r w:rsidRPr="0049435F">
                                        <w:rPr>
                                          <w:rFonts w:ascii="Times New Roman" w:hAnsi="Times New Roman" w:cs="Times New Roman"/>
                                          <w:color w:val="000000"/>
                                          <w:sz w:val="18"/>
                                          <w:szCs w:val="18"/>
                                          <w:rPrChange w:id="4994" w:author="Maino Vieytes, Christian (NIH/NIA/IRP) [F]" w:date="2023-11-16T09:37:00Z">
                                            <w:rPr>
                                              <w:rFonts w:ascii="Calibri" w:hAnsi="Calibri" w:cs="Calibri"/>
                                              <w:color w:val="000000"/>
                                            </w:rPr>
                                          </w:rPrChange>
                                        </w:rPr>
                                        <w:t>1745</w:t>
                                      </w:r>
                                    </w:ins>
                                    <w:del w:id="4995" w:author="Maino Vieytes, Christian (NIH/NIA/IRP) [F]" w:date="2023-11-15T15:57:00Z">
                                      <w:r w:rsidRPr="0049435F" w:rsidDel="0055657D">
                                        <w:rPr>
                                          <w:rFonts w:ascii="Times New Roman" w:hAnsi="Times New Roman" w:cs="Times New Roman"/>
                                          <w:color w:val="000000"/>
                                          <w:sz w:val="18"/>
                                          <w:szCs w:val="18"/>
                                          <w:rPrChange w:id="4996" w:author="Maino Vieytes, Christian (NIH/NIA/IRP) [F]" w:date="2023-11-16T09:37:00Z">
                                            <w:rPr>
                                              <w:rFonts w:ascii="Times New Roman" w:hAnsi="Times New Roman" w:cs="Times New Roman"/>
                                              <w:color w:val="000000"/>
                                              <w:sz w:val="20"/>
                                              <w:szCs w:val="20"/>
                                            </w:rPr>
                                          </w:rPrChange>
                                        </w:rPr>
                                        <w:delText>2493</w:delText>
                                      </w:r>
                                    </w:del>
                                  </w:p>
                                </w:tc>
                                <w:tc>
                                  <w:tcPr>
                                    <w:tcW w:w="846" w:type="dxa"/>
                                    <w:noWrap/>
                                    <w:vAlign w:val="center"/>
                                    <w:tcPrChange w:id="4997" w:author="Maino Vieytes, Christian (NIH/NIA/IRP) [F]" w:date="2023-11-16T09:39:00Z">
                                      <w:tcPr>
                                        <w:tcW w:w="846" w:type="dxa"/>
                                        <w:gridSpan w:val="2"/>
                                        <w:noWrap/>
                                        <w:vAlign w:val="center"/>
                                      </w:tcPr>
                                    </w:tcPrChange>
                                  </w:tcPr>
                                  <w:p w14:paraId="710ADED0" w14:textId="0BFBDEDC" w:rsidR="0049435F" w:rsidRPr="0049435F" w:rsidRDefault="0049435F" w:rsidP="0049435F">
                                    <w:pPr>
                                      <w:jc w:val="center"/>
                                      <w:rPr>
                                        <w:rFonts w:ascii="Times New Roman" w:hAnsi="Times New Roman" w:cs="Times New Roman"/>
                                        <w:sz w:val="18"/>
                                        <w:szCs w:val="18"/>
                                        <w:rPrChange w:id="4998" w:author="Maino Vieytes, Christian (NIH/NIA/IRP) [F]" w:date="2023-11-16T09:37:00Z">
                                          <w:rPr>
                                            <w:rFonts w:ascii="Times New Roman" w:hAnsi="Times New Roman" w:cs="Times New Roman"/>
                                            <w:sz w:val="20"/>
                                            <w:szCs w:val="20"/>
                                          </w:rPr>
                                        </w:rPrChange>
                                      </w:rPr>
                                    </w:pPr>
                                    <w:ins w:id="4999" w:author="Maino Vieytes, Christian (NIH/NIA/IRP) [F]" w:date="2023-11-16T09:37:00Z">
                                      <w:r w:rsidRPr="0049435F">
                                        <w:rPr>
                                          <w:rFonts w:ascii="Times New Roman" w:hAnsi="Times New Roman" w:cs="Times New Roman"/>
                                          <w:color w:val="000000"/>
                                          <w:sz w:val="18"/>
                                          <w:szCs w:val="18"/>
                                          <w:rPrChange w:id="5000" w:author="Maino Vieytes, Christian (NIH/NIA/IRP) [F]" w:date="2023-11-16T09:37:00Z">
                                            <w:rPr>
                                              <w:rFonts w:ascii="Calibri" w:hAnsi="Calibri" w:cs="Calibri"/>
                                              <w:color w:val="000000"/>
                                            </w:rPr>
                                          </w:rPrChange>
                                        </w:rPr>
                                        <w:t>1.00</w:t>
                                      </w:r>
                                    </w:ins>
                                    <w:del w:id="5001" w:author="Maino Vieytes, Christian (NIH/NIA/IRP) [F]" w:date="2023-11-15T15:57:00Z">
                                      <w:r w:rsidRPr="0049435F" w:rsidDel="0055657D">
                                        <w:rPr>
                                          <w:rFonts w:ascii="Times New Roman" w:hAnsi="Times New Roman" w:cs="Times New Roman"/>
                                          <w:color w:val="000000"/>
                                          <w:sz w:val="18"/>
                                          <w:szCs w:val="18"/>
                                          <w:rPrChange w:id="5002" w:author="Maino Vieytes, Christian (NIH/NIA/IRP) [F]" w:date="2023-11-16T09:37:00Z">
                                            <w:rPr>
                                              <w:rFonts w:ascii="Times New Roman" w:hAnsi="Times New Roman" w:cs="Times New Roman"/>
                                              <w:color w:val="000000"/>
                                              <w:sz w:val="20"/>
                                              <w:szCs w:val="20"/>
                                            </w:rPr>
                                          </w:rPrChange>
                                        </w:rPr>
                                        <w:delText>1.00</w:delText>
                                      </w:r>
                                    </w:del>
                                  </w:p>
                                </w:tc>
                                <w:tc>
                                  <w:tcPr>
                                    <w:tcW w:w="1616" w:type="dxa"/>
                                    <w:noWrap/>
                                    <w:vAlign w:val="center"/>
                                    <w:tcPrChange w:id="5003" w:author="Maino Vieytes, Christian (NIH/NIA/IRP) [F]" w:date="2023-11-16T09:39:00Z">
                                      <w:tcPr>
                                        <w:tcW w:w="1616" w:type="dxa"/>
                                        <w:gridSpan w:val="2"/>
                                        <w:noWrap/>
                                        <w:vAlign w:val="center"/>
                                      </w:tcPr>
                                    </w:tcPrChange>
                                  </w:tcPr>
                                  <w:p w14:paraId="4912CA7F" w14:textId="0E0114FC" w:rsidR="0049435F" w:rsidRPr="0049435F" w:rsidRDefault="0049435F" w:rsidP="0049435F">
                                    <w:pPr>
                                      <w:jc w:val="center"/>
                                      <w:rPr>
                                        <w:rFonts w:ascii="Times New Roman" w:hAnsi="Times New Roman" w:cs="Times New Roman"/>
                                        <w:sz w:val="18"/>
                                        <w:szCs w:val="18"/>
                                        <w:rPrChange w:id="5004" w:author="Maino Vieytes, Christian (NIH/NIA/IRP) [F]" w:date="2023-11-16T09:39:00Z">
                                          <w:rPr>
                                            <w:rFonts w:ascii="Times New Roman" w:hAnsi="Times New Roman" w:cs="Times New Roman"/>
                                            <w:sz w:val="20"/>
                                            <w:szCs w:val="20"/>
                                          </w:rPr>
                                        </w:rPrChange>
                                      </w:rPr>
                                    </w:pPr>
                                    <w:ins w:id="5005" w:author="Maino Vieytes, Christian (NIH/NIA/IRP) [F]" w:date="2023-11-16T09:39:00Z">
                                      <w:r w:rsidRPr="0049435F">
                                        <w:rPr>
                                          <w:rFonts w:ascii="Times New Roman" w:hAnsi="Times New Roman" w:cs="Times New Roman"/>
                                          <w:color w:val="000000"/>
                                          <w:sz w:val="18"/>
                                          <w:szCs w:val="18"/>
                                          <w:rPrChange w:id="5006" w:author="Maino Vieytes, Christian (NIH/NIA/IRP) [F]" w:date="2023-11-16T09:39:00Z">
                                            <w:rPr>
                                              <w:rFonts w:ascii="Calibri" w:hAnsi="Calibri" w:cs="Calibri"/>
                                              <w:color w:val="000000"/>
                                            </w:rPr>
                                          </w:rPrChange>
                                        </w:rPr>
                                        <w:t>0.81 (0.38-1.74)</w:t>
                                      </w:r>
                                    </w:ins>
                                    <w:del w:id="5007" w:author="Maino Vieytes, Christian (NIH/NIA/IRP) [F]" w:date="2023-11-15T15:57:00Z">
                                      <w:r w:rsidRPr="0049435F" w:rsidDel="0055657D">
                                        <w:rPr>
                                          <w:rFonts w:ascii="Times New Roman" w:hAnsi="Times New Roman" w:cs="Times New Roman"/>
                                          <w:color w:val="000000"/>
                                          <w:sz w:val="18"/>
                                          <w:szCs w:val="18"/>
                                          <w:rPrChange w:id="5008" w:author="Maino Vieytes, Christian (NIH/NIA/IRP) [F]" w:date="2023-11-16T09:39:00Z">
                                            <w:rPr>
                                              <w:rFonts w:ascii="Times New Roman" w:hAnsi="Times New Roman" w:cs="Times New Roman"/>
                                              <w:color w:val="000000"/>
                                              <w:sz w:val="20"/>
                                              <w:szCs w:val="20"/>
                                            </w:rPr>
                                          </w:rPrChange>
                                        </w:rPr>
                                        <w:delText>0.75 (0.40-1.37)</w:delText>
                                      </w:r>
                                    </w:del>
                                  </w:p>
                                </w:tc>
                                <w:tc>
                                  <w:tcPr>
                                    <w:tcW w:w="1716" w:type="dxa"/>
                                    <w:noWrap/>
                                    <w:vAlign w:val="center"/>
                                    <w:tcPrChange w:id="5009" w:author="Maino Vieytes, Christian (NIH/NIA/IRP) [F]" w:date="2023-11-16T09:39:00Z">
                                      <w:tcPr>
                                        <w:tcW w:w="1716" w:type="dxa"/>
                                        <w:gridSpan w:val="2"/>
                                        <w:noWrap/>
                                        <w:vAlign w:val="center"/>
                                      </w:tcPr>
                                    </w:tcPrChange>
                                  </w:tcPr>
                                  <w:p w14:paraId="70EF4A6B" w14:textId="3061CA16" w:rsidR="0049435F" w:rsidRPr="0049435F" w:rsidRDefault="0049435F" w:rsidP="0049435F">
                                    <w:pPr>
                                      <w:jc w:val="center"/>
                                      <w:rPr>
                                        <w:rFonts w:ascii="Times New Roman" w:hAnsi="Times New Roman" w:cs="Times New Roman"/>
                                        <w:sz w:val="18"/>
                                        <w:szCs w:val="18"/>
                                        <w:rPrChange w:id="5010" w:author="Maino Vieytes, Christian (NIH/NIA/IRP) [F]" w:date="2023-11-16T09:39:00Z">
                                          <w:rPr>
                                            <w:rFonts w:ascii="Times New Roman" w:hAnsi="Times New Roman" w:cs="Times New Roman"/>
                                            <w:sz w:val="20"/>
                                            <w:szCs w:val="20"/>
                                          </w:rPr>
                                        </w:rPrChange>
                                      </w:rPr>
                                    </w:pPr>
                                    <w:ins w:id="5011" w:author="Maino Vieytes, Christian (NIH/NIA/IRP) [F]" w:date="2023-11-16T09:39:00Z">
                                      <w:r w:rsidRPr="0049435F">
                                        <w:rPr>
                                          <w:rFonts w:ascii="Times New Roman" w:hAnsi="Times New Roman" w:cs="Times New Roman"/>
                                          <w:color w:val="000000"/>
                                          <w:sz w:val="18"/>
                                          <w:szCs w:val="18"/>
                                          <w:rPrChange w:id="5012" w:author="Maino Vieytes, Christian (NIH/NIA/IRP) [F]" w:date="2023-11-16T09:39: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5013" w:author="Maino Vieytes, Christian (NIH/NIA/IRP) [F]" w:date="2023-11-16T09:39:00Z">
                                            <w:rPr>
                                              <w:rFonts w:ascii="Calibri" w:hAnsi="Calibri" w:cs="Calibri"/>
                                              <w:color w:val="000000"/>
                                            </w:rPr>
                                          </w:rPrChange>
                                        </w:rPr>
                                        <w:t>89)*</w:t>
                                      </w:r>
                                    </w:ins>
                                    <w:proofErr w:type="gramEnd"/>
                                    <w:del w:id="5014" w:author="Maino Vieytes, Christian (NIH/NIA/IRP) [F]" w:date="2023-11-15T15:57:00Z">
                                      <w:r w:rsidRPr="0049435F" w:rsidDel="0055657D">
                                        <w:rPr>
                                          <w:rFonts w:ascii="Times New Roman" w:hAnsi="Times New Roman" w:cs="Times New Roman"/>
                                          <w:color w:val="000000"/>
                                          <w:sz w:val="18"/>
                                          <w:szCs w:val="18"/>
                                          <w:rPrChange w:id="5015" w:author="Maino Vieytes, Christian (NIH/NIA/IRP) [F]" w:date="2023-11-16T09:39:00Z">
                                            <w:rPr>
                                              <w:rFonts w:ascii="Times New Roman" w:hAnsi="Times New Roman" w:cs="Times New Roman"/>
                                              <w:color w:val="000000"/>
                                              <w:sz w:val="20"/>
                                              <w:szCs w:val="20"/>
                                            </w:rPr>
                                          </w:rPrChange>
                                        </w:rPr>
                                        <w:delText>0.51 (0.26-1.01)</w:delText>
                                      </w:r>
                                    </w:del>
                                  </w:p>
                                </w:tc>
                                <w:tc>
                                  <w:tcPr>
                                    <w:tcW w:w="1716" w:type="dxa"/>
                                    <w:noWrap/>
                                    <w:vAlign w:val="center"/>
                                    <w:tcPrChange w:id="5016" w:author="Maino Vieytes, Christian (NIH/NIA/IRP) [F]" w:date="2023-11-16T09:39:00Z">
                                      <w:tcPr>
                                        <w:tcW w:w="1716" w:type="dxa"/>
                                        <w:gridSpan w:val="2"/>
                                        <w:noWrap/>
                                        <w:vAlign w:val="center"/>
                                      </w:tcPr>
                                    </w:tcPrChange>
                                  </w:tcPr>
                                  <w:p w14:paraId="2706D45F" w14:textId="3891BDA6" w:rsidR="0049435F" w:rsidRPr="0049435F" w:rsidRDefault="0049435F" w:rsidP="0049435F">
                                    <w:pPr>
                                      <w:jc w:val="center"/>
                                      <w:rPr>
                                        <w:rFonts w:ascii="Times New Roman" w:hAnsi="Times New Roman" w:cs="Times New Roman"/>
                                        <w:sz w:val="18"/>
                                        <w:szCs w:val="18"/>
                                        <w:rPrChange w:id="5017" w:author="Maino Vieytes, Christian (NIH/NIA/IRP) [F]" w:date="2023-11-16T09:39:00Z">
                                          <w:rPr>
                                            <w:rFonts w:ascii="Times New Roman" w:hAnsi="Times New Roman" w:cs="Times New Roman"/>
                                            <w:sz w:val="20"/>
                                            <w:szCs w:val="20"/>
                                          </w:rPr>
                                        </w:rPrChange>
                                      </w:rPr>
                                    </w:pPr>
                                    <w:ins w:id="5018" w:author="Maino Vieytes, Christian (NIH/NIA/IRP) [F]" w:date="2023-11-16T09:39:00Z">
                                      <w:r w:rsidRPr="0049435F">
                                        <w:rPr>
                                          <w:rFonts w:ascii="Times New Roman" w:hAnsi="Times New Roman" w:cs="Times New Roman"/>
                                          <w:color w:val="000000"/>
                                          <w:sz w:val="18"/>
                                          <w:szCs w:val="18"/>
                                          <w:rPrChange w:id="5019" w:author="Maino Vieytes, Christian (NIH/NIA/IRP) [F]" w:date="2023-11-16T09:39:00Z">
                                            <w:rPr>
                                              <w:rFonts w:ascii="Calibri" w:hAnsi="Calibri" w:cs="Calibri"/>
                                              <w:color w:val="000000"/>
                                            </w:rPr>
                                          </w:rPrChange>
                                        </w:rPr>
                                        <w:t>0.84 (0.53-1.35)</w:t>
                                      </w:r>
                                    </w:ins>
                                    <w:del w:id="5020" w:author="Maino Vieytes, Christian (NIH/NIA/IRP) [F]" w:date="2023-11-15T15:57:00Z">
                                      <w:r w:rsidRPr="0049435F" w:rsidDel="0055657D">
                                        <w:rPr>
                                          <w:rFonts w:ascii="Times New Roman" w:hAnsi="Times New Roman" w:cs="Times New Roman"/>
                                          <w:color w:val="000000"/>
                                          <w:sz w:val="18"/>
                                          <w:szCs w:val="18"/>
                                          <w:rPrChange w:id="5021" w:author="Maino Vieytes, Christian (NIH/NIA/IRP) [F]" w:date="2023-11-16T09:39:00Z">
                                            <w:rPr>
                                              <w:rFonts w:ascii="Times New Roman" w:hAnsi="Times New Roman" w:cs="Times New Roman"/>
                                              <w:color w:val="000000"/>
                                              <w:sz w:val="20"/>
                                              <w:szCs w:val="20"/>
                                            </w:rPr>
                                          </w:rPrChange>
                                        </w:rPr>
                                        <w:delText>0.71 (0.44-1.16)</w:delText>
                                      </w:r>
                                    </w:del>
                                  </w:p>
                                </w:tc>
                                <w:tc>
                                  <w:tcPr>
                                    <w:tcW w:w="1816" w:type="dxa"/>
                                    <w:noWrap/>
                                    <w:vAlign w:val="center"/>
                                    <w:tcPrChange w:id="5022" w:author="Maino Vieytes, Christian (NIH/NIA/IRP) [F]" w:date="2023-11-16T09:39:00Z">
                                      <w:tcPr>
                                        <w:tcW w:w="1816" w:type="dxa"/>
                                        <w:gridSpan w:val="2"/>
                                        <w:noWrap/>
                                        <w:vAlign w:val="center"/>
                                      </w:tcPr>
                                    </w:tcPrChange>
                                  </w:tcPr>
                                  <w:p w14:paraId="4C0E10C2" w14:textId="16EEF8E7" w:rsidR="0049435F" w:rsidRPr="0049435F" w:rsidRDefault="0049435F" w:rsidP="0049435F">
                                    <w:pPr>
                                      <w:jc w:val="center"/>
                                      <w:rPr>
                                        <w:rFonts w:ascii="Times New Roman" w:hAnsi="Times New Roman" w:cs="Times New Roman"/>
                                        <w:sz w:val="18"/>
                                        <w:szCs w:val="18"/>
                                        <w:rPrChange w:id="5023" w:author="Maino Vieytes, Christian (NIH/NIA/IRP) [F]" w:date="2023-11-16T09:39:00Z">
                                          <w:rPr>
                                            <w:rFonts w:ascii="Times New Roman" w:hAnsi="Times New Roman" w:cs="Times New Roman"/>
                                            <w:sz w:val="20"/>
                                            <w:szCs w:val="20"/>
                                          </w:rPr>
                                        </w:rPrChange>
                                      </w:rPr>
                                    </w:pPr>
                                    <w:ins w:id="5024" w:author="Maino Vieytes, Christian (NIH/NIA/IRP) [F]" w:date="2023-11-16T09:39:00Z">
                                      <w:r w:rsidRPr="0049435F">
                                        <w:rPr>
                                          <w:rFonts w:ascii="Times New Roman" w:hAnsi="Times New Roman" w:cs="Times New Roman"/>
                                          <w:color w:val="000000"/>
                                          <w:sz w:val="18"/>
                                          <w:szCs w:val="18"/>
                                          <w:rPrChange w:id="5025" w:author="Maino Vieytes, Christian (NIH/NIA/IRP) [F]" w:date="2023-11-16T09:39: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5026" w:author="Maino Vieytes, Christian (NIH/NIA/IRP) [F]" w:date="2023-11-16T09:39: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5027" w:author="Maino Vieytes, Christian (NIH/NIA/IRP) [F]" w:date="2023-11-16T09:39:00Z">
                                            <w:rPr>
                                              <w:rFonts w:ascii="Calibri" w:hAnsi="Calibri" w:cs="Calibri"/>
                                              <w:color w:val="000000"/>
                                            </w:rPr>
                                          </w:rPrChange>
                                        </w:rPr>
                                        <w:t>*</w:t>
                                      </w:r>
                                    </w:ins>
                                    <w:del w:id="5028" w:author="Maino Vieytes, Christian (NIH/NIA/IRP) [F]" w:date="2023-11-15T15:57:00Z">
                                      <w:r w:rsidRPr="0049435F" w:rsidDel="0055657D">
                                        <w:rPr>
                                          <w:rFonts w:ascii="Times New Roman" w:hAnsi="Times New Roman" w:cs="Times New Roman"/>
                                          <w:color w:val="000000"/>
                                          <w:sz w:val="18"/>
                                          <w:szCs w:val="18"/>
                                          <w:rPrChange w:id="5029" w:author="Maino Vieytes, Christian (NIH/NIA/IRP) [F]" w:date="2023-11-16T09:39:00Z">
                                            <w:rPr>
                                              <w:rFonts w:ascii="Times New Roman" w:hAnsi="Times New Roman" w:cs="Times New Roman"/>
                                              <w:color w:val="000000"/>
                                              <w:sz w:val="20"/>
                                              <w:szCs w:val="20"/>
                                            </w:rPr>
                                          </w:rPrChange>
                                        </w:rPr>
                                        <w:delText>0.50 (0.29-0.88)*</w:delText>
                                      </w:r>
                                    </w:del>
                                  </w:p>
                                </w:tc>
                                <w:tc>
                                  <w:tcPr>
                                    <w:tcW w:w="1196" w:type="dxa"/>
                                    <w:noWrap/>
                                    <w:vAlign w:val="center"/>
                                    <w:tcPrChange w:id="5030" w:author="Maino Vieytes, Christian (NIH/NIA/IRP) [F]" w:date="2023-11-16T09:39:00Z">
                                      <w:tcPr>
                                        <w:tcW w:w="1196" w:type="dxa"/>
                                        <w:gridSpan w:val="4"/>
                                        <w:noWrap/>
                                        <w:vAlign w:val="center"/>
                                      </w:tcPr>
                                    </w:tcPrChange>
                                  </w:tcPr>
                                  <w:p w14:paraId="52A5D0EC" w14:textId="77D47BD1" w:rsidR="0049435F" w:rsidRPr="0049435F" w:rsidRDefault="0049435F" w:rsidP="0049435F">
                                    <w:pPr>
                                      <w:jc w:val="center"/>
                                      <w:rPr>
                                        <w:rFonts w:ascii="Times New Roman" w:hAnsi="Times New Roman" w:cs="Times New Roman"/>
                                        <w:sz w:val="18"/>
                                        <w:szCs w:val="18"/>
                                        <w:rPrChange w:id="5031" w:author="Maino Vieytes, Christian (NIH/NIA/IRP) [F]" w:date="2023-11-16T09:39:00Z">
                                          <w:rPr>
                                            <w:rFonts w:ascii="Times New Roman" w:hAnsi="Times New Roman" w:cs="Times New Roman"/>
                                            <w:sz w:val="20"/>
                                            <w:szCs w:val="20"/>
                                          </w:rPr>
                                        </w:rPrChange>
                                      </w:rPr>
                                    </w:pPr>
                                    <w:ins w:id="5032" w:author="Maino Vieytes, Christian (NIH/NIA/IRP) [F]" w:date="2023-11-16T09:39:00Z">
                                      <w:r w:rsidRPr="0049435F">
                                        <w:rPr>
                                          <w:rFonts w:ascii="Times New Roman" w:hAnsi="Times New Roman" w:cs="Times New Roman"/>
                                          <w:color w:val="000000"/>
                                          <w:sz w:val="18"/>
                                          <w:szCs w:val="18"/>
                                          <w:rPrChange w:id="5033" w:author="Maino Vieytes, Christian (NIH/NIA/IRP) [F]" w:date="2023-11-16T09:39:00Z">
                                            <w:rPr>
                                              <w:rFonts w:ascii="Calibri" w:hAnsi="Calibri" w:cs="Calibri"/>
                                              <w:color w:val="000000"/>
                                            </w:rPr>
                                          </w:rPrChange>
                                        </w:rPr>
                                        <w:t>&lt; 0.01**</w:t>
                                      </w:r>
                                    </w:ins>
                                    <w:del w:id="5034" w:author="Maino Vieytes, Christian (NIH/NIA/IRP) [F]" w:date="2023-11-15T15:57:00Z">
                                      <w:r w:rsidRPr="0049435F" w:rsidDel="0055657D">
                                        <w:rPr>
                                          <w:rFonts w:ascii="Times New Roman" w:hAnsi="Times New Roman" w:cs="Times New Roman"/>
                                          <w:color w:val="000000"/>
                                          <w:sz w:val="18"/>
                                          <w:szCs w:val="18"/>
                                          <w:rPrChange w:id="5035" w:author="Maino Vieytes, Christian (NIH/NIA/IRP) [F]" w:date="2023-11-16T09:39:00Z">
                                            <w:rPr>
                                              <w:rFonts w:ascii="Times New Roman" w:hAnsi="Times New Roman" w:cs="Times New Roman"/>
                                              <w:color w:val="000000"/>
                                              <w:sz w:val="20"/>
                                              <w:szCs w:val="20"/>
                                            </w:rPr>
                                          </w:rPrChange>
                                        </w:rPr>
                                        <w:delText>0.02*</w:delText>
                                      </w:r>
                                    </w:del>
                                  </w:p>
                                </w:tc>
                                <w:tc>
                                  <w:tcPr>
                                    <w:tcW w:w="1622" w:type="dxa"/>
                                    <w:noWrap/>
                                    <w:vAlign w:val="center"/>
                                    <w:tcPrChange w:id="5036" w:author="Maino Vieytes, Christian (NIH/NIA/IRP) [F]" w:date="2023-11-16T09:39:00Z">
                                      <w:tcPr>
                                        <w:tcW w:w="1622" w:type="dxa"/>
                                        <w:gridSpan w:val="4"/>
                                        <w:noWrap/>
                                        <w:vAlign w:val="center"/>
                                      </w:tcPr>
                                    </w:tcPrChange>
                                  </w:tcPr>
                                  <w:p w14:paraId="3E4CBD89" w14:textId="48263EDF" w:rsidR="0049435F" w:rsidRPr="0049435F" w:rsidRDefault="0049435F" w:rsidP="0049435F">
                                    <w:pPr>
                                      <w:jc w:val="center"/>
                                      <w:rPr>
                                        <w:rFonts w:ascii="Times New Roman" w:hAnsi="Times New Roman" w:cs="Times New Roman"/>
                                        <w:sz w:val="18"/>
                                        <w:szCs w:val="18"/>
                                        <w:rPrChange w:id="5037" w:author="Maino Vieytes, Christian (NIH/NIA/IRP) [F]" w:date="2023-11-16T09:39:00Z">
                                          <w:rPr>
                                            <w:rFonts w:ascii="Times New Roman" w:hAnsi="Times New Roman" w:cs="Times New Roman"/>
                                            <w:sz w:val="20"/>
                                            <w:szCs w:val="20"/>
                                          </w:rPr>
                                        </w:rPrChange>
                                      </w:rPr>
                                    </w:pPr>
                                    <w:ins w:id="5038" w:author="Maino Vieytes, Christian (NIH/NIA/IRP) [F]" w:date="2023-11-16T09:39:00Z">
                                      <w:r w:rsidRPr="0049435F">
                                        <w:rPr>
                                          <w:rFonts w:ascii="Times New Roman" w:hAnsi="Times New Roman" w:cs="Times New Roman"/>
                                          <w:color w:val="000000"/>
                                          <w:sz w:val="18"/>
                                          <w:szCs w:val="18"/>
                                          <w:rPrChange w:id="5039" w:author="Maino Vieytes, Christian (NIH/NIA/IRP) [F]" w:date="2023-11-16T09:39: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5040" w:author="Maino Vieytes, Christian (NIH/NIA/IRP) [F]" w:date="2023-11-16T09:39:00Z">
                                            <w:rPr>
                                              <w:rFonts w:ascii="Calibri" w:hAnsi="Calibri" w:cs="Calibri"/>
                                              <w:color w:val="000000"/>
                                            </w:rPr>
                                          </w:rPrChange>
                                        </w:rPr>
                                        <w:t>97)*</w:t>
                                      </w:r>
                                    </w:ins>
                                    <w:proofErr w:type="gramEnd"/>
                                    <w:del w:id="5041" w:author="Maino Vieytes, Christian (NIH/NIA/IRP) [F]" w:date="2023-11-15T15:57:00Z">
                                      <w:r w:rsidRPr="0049435F" w:rsidDel="0055657D">
                                        <w:rPr>
                                          <w:rFonts w:ascii="Times New Roman" w:hAnsi="Times New Roman" w:cs="Times New Roman"/>
                                          <w:color w:val="000000"/>
                                          <w:sz w:val="18"/>
                                          <w:szCs w:val="18"/>
                                          <w:rPrChange w:id="5042" w:author="Maino Vieytes, Christian (NIH/NIA/IRP) [F]" w:date="2023-11-16T09:39:00Z">
                                            <w:rPr>
                                              <w:rFonts w:ascii="Times New Roman" w:hAnsi="Times New Roman" w:cs="Times New Roman"/>
                                              <w:color w:val="000000"/>
                                              <w:sz w:val="20"/>
                                              <w:szCs w:val="20"/>
                                            </w:rPr>
                                          </w:rPrChange>
                                        </w:rPr>
                                        <w:delText>0.87 (0.75-1.01)</w:delText>
                                      </w:r>
                                    </w:del>
                                  </w:p>
                                </w:tc>
                                <w:tc>
                                  <w:tcPr>
                                    <w:tcW w:w="1310" w:type="dxa"/>
                                    <w:noWrap/>
                                    <w:vAlign w:val="center"/>
                                    <w:tcPrChange w:id="5043" w:author="Maino Vieytes, Christian (NIH/NIA/IRP) [F]" w:date="2023-11-16T09:39:00Z">
                                      <w:tcPr>
                                        <w:tcW w:w="1310" w:type="dxa"/>
                                        <w:gridSpan w:val="4"/>
                                        <w:noWrap/>
                                        <w:vAlign w:val="center"/>
                                      </w:tcPr>
                                    </w:tcPrChange>
                                  </w:tcPr>
                                  <w:p w14:paraId="210FF568" w14:textId="7B629010" w:rsidR="0049435F" w:rsidRPr="0049435F" w:rsidRDefault="0049435F" w:rsidP="0049435F">
                                    <w:pPr>
                                      <w:jc w:val="center"/>
                                      <w:rPr>
                                        <w:rFonts w:ascii="Times New Roman" w:hAnsi="Times New Roman" w:cs="Times New Roman"/>
                                        <w:color w:val="000000"/>
                                        <w:sz w:val="18"/>
                                        <w:szCs w:val="18"/>
                                        <w:rPrChange w:id="5044" w:author="Maino Vieytes, Christian (NIH/NIA/IRP) [F]" w:date="2023-11-16T09:39:00Z">
                                          <w:rPr>
                                            <w:rFonts w:ascii="Times New Roman" w:hAnsi="Times New Roman" w:cs="Times New Roman"/>
                                            <w:color w:val="000000"/>
                                            <w:sz w:val="20"/>
                                            <w:szCs w:val="20"/>
                                          </w:rPr>
                                        </w:rPrChange>
                                      </w:rPr>
                                    </w:pPr>
                                    <w:ins w:id="5045" w:author="Maino Vieytes, Christian (NIH/NIA/IRP) [F]" w:date="2023-11-16T09:39:00Z">
                                      <w:r w:rsidRPr="0049435F">
                                        <w:rPr>
                                          <w:rFonts w:ascii="Times New Roman" w:hAnsi="Times New Roman" w:cs="Times New Roman"/>
                                          <w:color w:val="000000"/>
                                          <w:sz w:val="18"/>
                                          <w:szCs w:val="18"/>
                                          <w:rPrChange w:id="5046" w:author="Maino Vieytes, Christian (NIH/NIA/IRP) [F]" w:date="2023-11-16T09:39:00Z">
                                            <w:rPr>
                                              <w:rFonts w:ascii="Calibri" w:hAnsi="Calibri" w:cs="Calibri"/>
                                              <w:color w:val="000000"/>
                                            </w:rPr>
                                          </w:rPrChange>
                                        </w:rPr>
                                        <w:t>0.89</w:t>
                                      </w:r>
                                    </w:ins>
                                    <w:del w:id="5047" w:author="Maino Vieytes, Christian (NIH/NIA/IRP) [F]" w:date="2023-11-15T15:57:00Z">
                                      <w:r w:rsidRPr="0049435F" w:rsidDel="0055657D">
                                        <w:rPr>
                                          <w:rFonts w:ascii="Times New Roman" w:hAnsi="Times New Roman" w:cs="Times New Roman"/>
                                          <w:color w:val="000000"/>
                                          <w:sz w:val="18"/>
                                          <w:szCs w:val="18"/>
                                          <w:rPrChange w:id="5048" w:author="Maino Vieytes, Christian (NIH/NIA/IRP) [F]" w:date="2023-11-16T09:39:00Z">
                                            <w:rPr>
                                              <w:rFonts w:ascii="Times New Roman" w:hAnsi="Times New Roman" w:cs="Times New Roman"/>
                                              <w:color w:val="000000"/>
                                              <w:sz w:val="20"/>
                                              <w:szCs w:val="20"/>
                                            </w:rPr>
                                          </w:rPrChange>
                                        </w:rPr>
                                        <w:delText>0.42</w:delText>
                                      </w:r>
                                    </w:del>
                                  </w:p>
                                </w:tc>
                              </w:tr>
                              <w:tr w:rsidR="008E210F" w:rsidRPr="008A6C8D" w:rsidDel="001F5A7E" w14:paraId="6CFEA743" w14:textId="60557E7D" w:rsidTr="002B4FE9">
                                <w:trPr>
                                  <w:trHeight w:val="320"/>
                                  <w:del w:id="5049" w:author="Maino Vieytes, Christian (NIH/NIA/IRP) [F]" w:date="2023-11-15T09:29:00Z"/>
                                  <w:trPrChange w:id="5050" w:author="Maino Vieytes, Christian (NIH/NIA/IRP) [F]" w:date="2023-11-15T16:23:00Z">
                                    <w:trPr>
                                      <w:gridAfter w:val="0"/>
                                      <w:trHeight w:val="320"/>
                                    </w:trPr>
                                  </w:trPrChange>
                                </w:trPr>
                                <w:tc>
                                  <w:tcPr>
                                    <w:tcW w:w="15091" w:type="dxa"/>
                                    <w:gridSpan w:val="10"/>
                                    <w:noWrap/>
                                    <w:vAlign w:val="center"/>
                                    <w:tcPrChange w:id="5051" w:author="Maino Vieytes, Christian (NIH/NIA/IRP) [F]" w:date="2023-11-15T16:23:00Z">
                                      <w:tcPr>
                                        <w:tcW w:w="14395" w:type="dxa"/>
                                        <w:gridSpan w:val="22"/>
                                        <w:noWrap/>
                                        <w:vAlign w:val="center"/>
                                      </w:tcPr>
                                    </w:tcPrChange>
                                  </w:tcPr>
                                  <w:p w14:paraId="31CEFE4D" w14:textId="174F82B1" w:rsidR="008E210F" w:rsidRPr="008A6C8D" w:rsidDel="001F5A7E" w:rsidRDefault="008E210F" w:rsidP="00D9498C">
                                    <w:pPr>
                                      <w:rPr>
                                        <w:del w:id="5052" w:author="Maino Vieytes, Christian (NIH/NIA/IRP) [F]" w:date="2023-11-15T09:29:00Z"/>
                                        <w:rFonts w:ascii="Times New Roman" w:hAnsi="Times New Roman" w:cs="Times New Roman"/>
                                        <w:i/>
                                        <w:iCs/>
                                        <w:sz w:val="18"/>
                                        <w:szCs w:val="18"/>
                                        <w:rPrChange w:id="5053" w:author="Maino Vieytes, Christian (NIH/NIA/IRP) [F]" w:date="2023-11-15T15:57:00Z">
                                          <w:rPr>
                                            <w:del w:id="5054" w:author="Maino Vieytes, Christian (NIH/NIA/IRP) [F]" w:date="2023-11-15T09:29:00Z"/>
                                            <w:rFonts w:ascii="Times New Roman" w:hAnsi="Times New Roman" w:cs="Times New Roman"/>
                                            <w:i/>
                                            <w:iCs/>
                                            <w:sz w:val="20"/>
                                            <w:szCs w:val="20"/>
                                          </w:rPr>
                                        </w:rPrChange>
                                      </w:rPr>
                                    </w:pPr>
                                    <w:del w:id="5055" w:author="Maino Vieytes, Christian (NIH/NIA/IRP) [F]" w:date="2023-11-15T09:29:00Z">
                                      <w:r w:rsidRPr="008A6C8D" w:rsidDel="001F5A7E">
                                        <w:rPr>
                                          <w:rFonts w:ascii="Times New Roman" w:hAnsi="Times New Roman" w:cs="Times New Roman"/>
                                          <w:i/>
                                          <w:iCs/>
                                          <w:sz w:val="18"/>
                                          <w:szCs w:val="18"/>
                                          <w:rPrChange w:id="5056" w:author="Maino Vieytes, Christian (NIH/NIA/IRP) [F]" w:date="2023-11-15T15:57:00Z">
                                            <w:rPr>
                                              <w:rFonts w:ascii="Times New Roman" w:hAnsi="Times New Roman" w:cs="Times New Roman"/>
                                              <w:i/>
                                              <w:iCs/>
                                              <w:sz w:val="20"/>
                                              <w:szCs w:val="20"/>
                                            </w:rPr>
                                          </w:rPrChange>
                                        </w:rPr>
                                        <w:delText>Cardiovascular Disease Mortality</w:delText>
                                      </w:r>
                                    </w:del>
                                  </w:p>
                                </w:tc>
                              </w:tr>
                              <w:tr w:rsidR="008E210F" w:rsidRPr="008A6C8D" w:rsidDel="001F5A7E" w14:paraId="5DDFF327" w14:textId="4053A144" w:rsidTr="002B4FE9">
                                <w:trPr>
                                  <w:trHeight w:val="320"/>
                                  <w:del w:id="5057" w:author="Maino Vieytes, Christian (NIH/NIA/IRP) [F]" w:date="2023-11-15T09:29:00Z"/>
                                  <w:trPrChange w:id="5058" w:author="Maino Vieytes, Christian (NIH/NIA/IRP) [F]" w:date="2023-11-15T16:23:00Z">
                                    <w:trPr>
                                      <w:gridAfter w:val="0"/>
                                      <w:trHeight w:val="320"/>
                                    </w:trPr>
                                  </w:trPrChange>
                                </w:trPr>
                                <w:tc>
                                  <w:tcPr>
                                    <w:tcW w:w="2317" w:type="dxa"/>
                                    <w:noWrap/>
                                    <w:vAlign w:val="center"/>
                                    <w:hideMark/>
                                    <w:tcPrChange w:id="5059" w:author="Maino Vieytes, Christian (NIH/NIA/IRP) [F]" w:date="2023-11-15T16:23:00Z">
                                      <w:tcPr>
                                        <w:tcW w:w="2317" w:type="dxa"/>
                                        <w:noWrap/>
                                        <w:vAlign w:val="center"/>
                                        <w:hideMark/>
                                      </w:tcPr>
                                    </w:tcPrChange>
                                  </w:tcPr>
                                  <w:p w14:paraId="0063A6A3" w14:textId="5FE53301" w:rsidR="008E210F" w:rsidRPr="008A6C8D" w:rsidDel="001F5A7E" w:rsidRDefault="008E210F" w:rsidP="006153D4">
                                    <w:pPr>
                                      <w:rPr>
                                        <w:del w:id="5060" w:author="Maino Vieytes, Christian (NIH/NIA/IRP) [F]" w:date="2023-11-15T09:29:00Z"/>
                                        <w:rFonts w:ascii="Times New Roman" w:hAnsi="Times New Roman" w:cs="Times New Roman"/>
                                        <w:sz w:val="18"/>
                                        <w:szCs w:val="18"/>
                                        <w:rPrChange w:id="5061" w:author="Maino Vieytes, Christian (NIH/NIA/IRP) [F]" w:date="2023-11-15T15:57:00Z">
                                          <w:rPr>
                                            <w:del w:id="5062" w:author="Maino Vieytes, Christian (NIH/NIA/IRP) [F]" w:date="2023-11-15T09:29:00Z"/>
                                            <w:rFonts w:ascii="Times New Roman" w:hAnsi="Times New Roman" w:cs="Times New Roman"/>
                                            <w:sz w:val="20"/>
                                            <w:szCs w:val="20"/>
                                          </w:rPr>
                                        </w:rPrChange>
                                      </w:rPr>
                                    </w:pPr>
                                    <w:del w:id="5063" w:author="Maino Vieytes, Christian (NIH/NIA/IRP) [F]" w:date="2023-11-15T09:29:00Z">
                                      <w:r w:rsidRPr="008A6C8D" w:rsidDel="001F5A7E">
                                        <w:rPr>
                                          <w:rFonts w:ascii="Times New Roman" w:hAnsi="Times New Roman" w:cs="Times New Roman"/>
                                          <w:sz w:val="18"/>
                                          <w:szCs w:val="18"/>
                                          <w:rPrChange w:id="5064" w:author="Maino Vieytes, Christian (NIH/NIA/IRP) [F]" w:date="2023-11-15T15:57:00Z">
                                            <w:rPr>
                                              <w:rFonts w:ascii="Times New Roman" w:hAnsi="Times New Roman" w:cs="Times New Roman"/>
                                              <w:sz w:val="20"/>
                                              <w:szCs w:val="20"/>
                                            </w:rPr>
                                          </w:rPrChange>
                                        </w:rPr>
                                        <w:delText>Food Insecurity (FI)</w:delText>
                                      </w:r>
                                      <w:r w:rsidRPr="008A6C8D" w:rsidDel="001F5A7E">
                                        <w:rPr>
                                          <w:rFonts w:ascii="Times New Roman" w:hAnsi="Times New Roman" w:cs="Times New Roman"/>
                                          <w:b/>
                                          <w:bCs/>
                                          <w:sz w:val="18"/>
                                          <w:szCs w:val="18"/>
                                          <w:vertAlign w:val="superscript"/>
                                          <w:lang w:bidi="en-US"/>
                                          <w:rPrChange w:id="5065"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066" w:author="Maino Vieytes, Christian (NIH/NIA/IRP) [F]" w:date="2023-11-15T16:23:00Z">
                                      <w:tcPr>
                                        <w:tcW w:w="720" w:type="dxa"/>
                                        <w:noWrap/>
                                        <w:vAlign w:val="center"/>
                                        <w:hideMark/>
                                      </w:tcPr>
                                    </w:tcPrChange>
                                  </w:tcPr>
                                  <w:p w14:paraId="09FC60E8" w14:textId="6B7DC6A8" w:rsidR="008E210F" w:rsidRPr="008A6C8D" w:rsidDel="001F5A7E" w:rsidRDefault="008E210F" w:rsidP="006153D4">
                                    <w:pPr>
                                      <w:jc w:val="center"/>
                                      <w:rPr>
                                        <w:del w:id="5067" w:author="Maino Vieytes, Christian (NIH/NIA/IRP) [F]" w:date="2023-11-15T09:29:00Z"/>
                                        <w:rFonts w:ascii="Times New Roman" w:hAnsi="Times New Roman" w:cs="Times New Roman"/>
                                        <w:sz w:val="18"/>
                                        <w:szCs w:val="18"/>
                                        <w:rPrChange w:id="5068" w:author="Maino Vieytes, Christian (NIH/NIA/IRP) [F]" w:date="2023-11-15T15:57:00Z">
                                          <w:rPr>
                                            <w:del w:id="5069" w:author="Maino Vieytes, Christian (NIH/NIA/IRP) [F]" w:date="2023-11-15T09:29:00Z"/>
                                            <w:rFonts w:ascii="Times New Roman" w:hAnsi="Times New Roman" w:cs="Times New Roman"/>
                                            <w:sz w:val="20"/>
                                            <w:szCs w:val="20"/>
                                          </w:rPr>
                                        </w:rPrChange>
                                      </w:rPr>
                                    </w:pPr>
                                    <w:del w:id="5070" w:author="Maino Vieytes, Christian (NIH/NIA/IRP) [F]" w:date="2023-11-15T09:29:00Z">
                                      <w:r w:rsidRPr="008A6C8D" w:rsidDel="001F5A7E">
                                        <w:rPr>
                                          <w:rFonts w:ascii="Times New Roman" w:hAnsi="Times New Roman" w:cs="Times New Roman"/>
                                          <w:sz w:val="18"/>
                                          <w:szCs w:val="18"/>
                                          <w:rPrChange w:id="5071"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5072" w:author="Maino Vieytes, Christian (NIH/NIA/IRP) [F]" w:date="2023-11-15T16:23:00Z">
                                      <w:tcPr>
                                        <w:tcW w:w="720" w:type="dxa"/>
                                        <w:gridSpan w:val="2"/>
                                        <w:noWrap/>
                                        <w:vAlign w:val="center"/>
                                        <w:hideMark/>
                                      </w:tcPr>
                                    </w:tcPrChange>
                                  </w:tcPr>
                                  <w:p w14:paraId="321E65C5" w14:textId="192F90FC" w:rsidR="008E210F" w:rsidRPr="008A6C8D" w:rsidDel="001F5A7E" w:rsidRDefault="008E210F" w:rsidP="006153D4">
                                    <w:pPr>
                                      <w:jc w:val="center"/>
                                      <w:rPr>
                                        <w:del w:id="5073" w:author="Maino Vieytes, Christian (NIH/NIA/IRP) [F]" w:date="2023-11-15T09:29:00Z"/>
                                        <w:rFonts w:ascii="Times New Roman" w:hAnsi="Times New Roman" w:cs="Times New Roman"/>
                                        <w:sz w:val="18"/>
                                        <w:szCs w:val="18"/>
                                        <w:rPrChange w:id="5074" w:author="Maino Vieytes, Christian (NIH/NIA/IRP) [F]" w:date="2023-11-15T15:57:00Z">
                                          <w:rPr>
                                            <w:del w:id="5075" w:author="Maino Vieytes, Christian (NIH/NIA/IRP) [F]" w:date="2023-11-15T09:29:00Z"/>
                                            <w:rFonts w:ascii="Times New Roman" w:hAnsi="Times New Roman" w:cs="Times New Roman"/>
                                            <w:sz w:val="20"/>
                                            <w:szCs w:val="20"/>
                                          </w:rPr>
                                        </w:rPrChange>
                                      </w:rPr>
                                    </w:pPr>
                                    <w:del w:id="5076" w:author="Maino Vieytes, Christian (NIH/NIA/IRP) [F]" w:date="2023-11-15T09:29:00Z">
                                      <w:r w:rsidRPr="008A6C8D" w:rsidDel="001F5A7E">
                                        <w:rPr>
                                          <w:rFonts w:ascii="Times New Roman" w:hAnsi="Times New Roman" w:cs="Times New Roman"/>
                                          <w:sz w:val="18"/>
                                          <w:szCs w:val="18"/>
                                          <w:rPrChange w:id="5077"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5078" w:author="Maino Vieytes, Christian (NIH/NIA/IRP) [F]" w:date="2023-11-15T16:23:00Z">
                                      <w:tcPr>
                                        <w:tcW w:w="1616" w:type="dxa"/>
                                        <w:gridSpan w:val="2"/>
                                        <w:noWrap/>
                                        <w:vAlign w:val="center"/>
                                        <w:hideMark/>
                                      </w:tcPr>
                                    </w:tcPrChange>
                                  </w:tcPr>
                                  <w:p w14:paraId="53331557" w14:textId="4E13DE95" w:rsidR="008E210F" w:rsidRPr="008A6C8D" w:rsidDel="001F5A7E" w:rsidRDefault="008E210F" w:rsidP="006153D4">
                                    <w:pPr>
                                      <w:jc w:val="center"/>
                                      <w:rPr>
                                        <w:del w:id="5079" w:author="Maino Vieytes, Christian (NIH/NIA/IRP) [F]" w:date="2023-11-15T09:29:00Z"/>
                                        <w:rFonts w:ascii="Times New Roman" w:hAnsi="Times New Roman" w:cs="Times New Roman"/>
                                        <w:sz w:val="18"/>
                                        <w:szCs w:val="18"/>
                                        <w:rPrChange w:id="5080" w:author="Maino Vieytes, Christian (NIH/NIA/IRP) [F]" w:date="2023-11-15T15:57:00Z">
                                          <w:rPr>
                                            <w:del w:id="5081" w:author="Maino Vieytes, Christian (NIH/NIA/IRP) [F]" w:date="2023-11-15T09:29:00Z"/>
                                            <w:rFonts w:ascii="Times New Roman" w:hAnsi="Times New Roman" w:cs="Times New Roman"/>
                                            <w:sz w:val="20"/>
                                            <w:szCs w:val="20"/>
                                          </w:rPr>
                                        </w:rPrChange>
                                      </w:rPr>
                                    </w:pPr>
                                    <w:del w:id="5082" w:author="Maino Vieytes, Christian (NIH/NIA/IRP) [F]" w:date="2023-11-15T09:29:00Z">
                                      <w:r w:rsidRPr="008A6C8D" w:rsidDel="001F5A7E">
                                        <w:rPr>
                                          <w:rFonts w:ascii="Times New Roman" w:hAnsi="Times New Roman" w:cs="Times New Roman"/>
                                          <w:sz w:val="18"/>
                                          <w:szCs w:val="18"/>
                                          <w:rPrChange w:id="5083" w:author="Maino Vieytes, Christian (NIH/NIA/IRP) [F]" w:date="2023-11-15T15:57:00Z">
                                            <w:rPr>
                                              <w:rFonts w:ascii="Times New Roman" w:hAnsi="Times New Roman" w:cs="Times New Roman"/>
                                              <w:sz w:val="20"/>
                                              <w:szCs w:val="20"/>
                                            </w:rPr>
                                          </w:rPrChange>
                                        </w:rPr>
                                        <w:delText>0.84 (0.41-1.72)</w:delText>
                                      </w:r>
                                    </w:del>
                                  </w:p>
                                </w:tc>
                                <w:tc>
                                  <w:tcPr>
                                    <w:tcW w:w="1716" w:type="dxa"/>
                                    <w:noWrap/>
                                    <w:vAlign w:val="center"/>
                                    <w:hideMark/>
                                    <w:tcPrChange w:id="5084" w:author="Maino Vieytes, Christian (NIH/NIA/IRP) [F]" w:date="2023-11-15T16:23:00Z">
                                      <w:tcPr>
                                        <w:tcW w:w="1716" w:type="dxa"/>
                                        <w:gridSpan w:val="2"/>
                                        <w:noWrap/>
                                        <w:vAlign w:val="center"/>
                                        <w:hideMark/>
                                      </w:tcPr>
                                    </w:tcPrChange>
                                  </w:tcPr>
                                  <w:p w14:paraId="69C692F1" w14:textId="4CB32568" w:rsidR="008E210F" w:rsidRPr="008A6C8D" w:rsidDel="001F5A7E" w:rsidRDefault="008E210F" w:rsidP="006153D4">
                                    <w:pPr>
                                      <w:jc w:val="center"/>
                                      <w:rPr>
                                        <w:del w:id="5085" w:author="Maino Vieytes, Christian (NIH/NIA/IRP) [F]" w:date="2023-11-15T09:29:00Z"/>
                                        <w:rFonts w:ascii="Times New Roman" w:hAnsi="Times New Roman" w:cs="Times New Roman"/>
                                        <w:sz w:val="18"/>
                                        <w:szCs w:val="18"/>
                                        <w:rPrChange w:id="5086" w:author="Maino Vieytes, Christian (NIH/NIA/IRP) [F]" w:date="2023-11-15T15:57:00Z">
                                          <w:rPr>
                                            <w:del w:id="5087" w:author="Maino Vieytes, Christian (NIH/NIA/IRP) [F]" w:date="2023-11-15T09:29:00Z"/>
                                            <w:rFonts w:ascii="Times New Roman" w:hAnsi="Times New Roman" w:cs="Times New Roman"/>
                                            <w:sz w:val="20"/>
                                            <w:szCs w:val="20"/>
                                          </w:rPr>
                                        </w:rPrChange>
                                      </w:rPr>
                                    </w:pPr>
                                    <w:del w:id="5088" w:author="Maino Vieytes, Christian (NIH/NIA/IRP) [F]" w:date="2023-11-15T09:29:00Z">
                                      <w:r w:rsidRPr="008A6C8D" w:rsidDel="001F5A7E">
                                        <w:rPr>
                                          <w:rFonts w:ascii="Times New Roman" w:hAnsi="Times New Roman" w:cs="Times New Roman"/>
                                          <w:sz w:val="18"/>
                                          <w:szCs w:val="18"/>
                                          <w:rPrChange w:id="5089" w:author="Maino Vieytes, Christian (NIH/NIA/IRP) [F]" w:date="2023-11-15T15:57:00Z">
                                            <w:rPr>
                                              <w:rFonts w:ascii="Times New Roman" w:hAnsi="Times New Roman" w:cs="Times New Roman"/>
                                              <w:sz w:val="20"/>
                                              <w:szCs w:val="20"/>
                                            </w:rPr>
                                          </w:rPrChange>
                                        </w:rPr>
                                        <w:delText>1.08 (0.53-2.20)</w:delText>
                                      </w:r>
                                    </w:del>
                                  </w:p>
                                </w:tc>
                                <w:tc>
                                  <w:tcPr>
                                    <w:tcW w:w="1716" w:type="dxa"/>
                                    <w:noWrap/>
                                    <w:vAlign w:val="center"/>
                                    <w:hideMark/>
                                    <w:tcPrChange w:id="5090" w:author="Maino Vieytes, Christian (NIH/NIA/IRP) [F]" w:date="2023-11-15T16:23:00Z">
                                      <w:tcPr>
                                        <w:tcW w:w="1716" w:type="dxa"/>
                                        <w:gridSpan w:val="2"/>
                                        <w:noWrap/>
                                        <w:vAlign w:val="center"/>
                                        <w:hideMark/>
                                      </w:tcPr>
                                    </w:tcPrChange>
                                  </w:tcPr>
                                  <w:p w14:paraId="0200121A" w14:textId="46671D58" w:rsidR="008E210F" w:rsidRPr="008A6C8D" w:rsidDel="001F5A7E" w:rsidRDefault="008E210F" w:rsidP="006153D4">
                                    <w:pPr>
                                      <w:jc w:val="center"/>
                                      <w:rPr>
                                        <w:del w:id="5091" w:author="Maino Vieytes, Christian (NIH/NIA/IRP) [F]" w:date="2023-11-15T09:29:00Z"/>
                                        <w:rFonts w:ascii="Times New Roman" w:hAnsi="Times New Roman" w:cs="Times New Roman"/>
                                        <w:sz w:val="18"/>
                                        <w:szCs w:val="18"/>
                                        <w:rPrChange w:id="5092" w:author="Maino Vieytes, Christian (NIH/NIA/IRP) [F]" w:date="2023-11-15T15:57:00Z">
                                          <w:rPr>
                                            <w:del w:id="5093" w:author="Maino Vieytes, Christian (NIH/NIA/IRP) [F]" w:date="2023-11-15T09:29:00Z"/>
                                            <w:rFonts w:ascii="Times New Roman" w:hAnsi="Times New Roman" w:cs="Times New Roman"/>
                                            <w:sz w:val="20"/>
                                            <w:szCs w:val="20"/>
                                          </w:rPr>
                                        </w:rPrChange>
                                      </w:rPr>
                                    </w:pPr>
                                    <w:del w:id="5094" w:author="Maino Vieytes, Christian (NIH/NIA/IRP) [F]" w:date="2023-11-15T09:29:00Z">
                                      <w:r w:rsidRPr="008A6C8D" w:rsidDel="001F5A7E">
                                        <w:rPr>
                                          <w:rFonts w:ascii="Times New Roman" w:hAnsi="Times New Roman" w:cs="Times New Roman"/>
                                          <w:sz w:val="18"/>
                                          <w:szCs w:val="18"/>
                                          <w:rPrChange w:id="5095" w:author="Maino Vieytes, Christian (NIH/NIA/IRP) [F]" w:date="2023-11-15T15:57:00Z">
                                            <w:rPr>
                                              <w:rFonts w:ascii="Times New Roman" w:hAnsi="Times New Roman" w:cs="Times New Roman"/>
                                              <w:sz w:val="20"/>
                                              <w:szCs w:val="20"/>
                                            </w:rPr>
                                          </w:rPrChange>
                                        </w:rPr>
                                        <w:delText>1.33 (0.65-2.74)</w:delText>
                                      </w:r>
                                    </w:del>
                                  </w:p>
                                </w:tc>
                                <w:tc>
                                  <w:tcPr>
                                    <w:tcW w:w="1816" w:type="dxa"/>
                                    <w:noWrap/>
                                    <w:vAlign w:val="center"/>
                                    <w:hideMark/>
                                    <w:tcPrChange w:id="5096" w:author="Maino Vieytes, Christian (NIH/NIA/IRP) [F]" w:date="2023-11-15T16:23:00Z">
                                      <w:tcPr>
                                        <w:tcW w:w="1816" w:type="dxa"/>
                                        <w:gridSpan w:val="2"/>
                                        <w:noWrap/>
                                        <w:vAlign w:val="center"/>
                                        <w:hideMark/>
                                      </w:tcPr>
                                    </w:tcPrChange>
                                  </w:tcPr>
                                  <w:p w14:paraId="57C32E29" w14:textId="5989F590" w:rsidR="008E210F" w:rsidRPr="008A6C8D" w:rsidDel="001F5A7E" w:rsidRDefault="008E210F" w:rsidP="006153D4">
                                    <w:pPr>
                                      <w:jc w:val="center"/>
                                      <w:rPr>
                                        <w:del w:id="5097" w:author="Maino Vieytes, Christian (NIH/NIA/IRP) [F]" w:date="2023-11-15T09:29:00Z"/>
                                        <w:rFonts w:ascii="Times New Roman" w:hAnsi="Times New Roman" w:cs="Times New Roman"/>
                                        <w:sz w:val="18"/>
                                        <w:szCs w:val="18"/>
                                        <w:rPrChange w:id="5098" w:author="Maino Vieytes, Christian (NIH/NIA/IRP) [F]" w:date="2023-11-15T15:57:00Z">
                                          <w:rPr>
                                            <w:del w:id="5099" w:author="Maino Vieytes, Christian (NIH/NIA/IRP) [F]" w:date="2023-11-15T09:29:00Z"/>
                                            <w:rFonts w:ascii="Times New Roman" w:hAnsi="Times New Roman" w:cs="Times New Roman"/>
                                            <w:sz w:val="20"/>
                                            <w:szCs w:val="20"/>
                                          </w:rPr>
                                        </w:rPrChange>
                                      </w:rPr>
                                    </w:pPr>
                                    <w:del w:id="5100" w:author="Maino Vieytes, Christian (NIH/NIA/IRP) [F]" w:date="2023-11-15T09:29:00Z">
                                      <w:r w:rsidRPr="008A6C8D" w:rsidDel="001F5A7E">
                                        <w:rPr>
                                          <w:rFonts w:ascii="Times New Roman" w:hAnsi="Times New Roman" w:cs="Times New Roman"/>
                                          <w:sz w:val="18"/>
                                          <w:szCs w:val="18"/>
                                          <w:rPrChange w:id="5101" w:author="Maino Vieytes, Christian (NIH/NIA/IRP) [F]" w:date="2023-11-15T15:57:00Z">
                                            <w:rPr>
                                              <w:rFonts w:ascii="Times New Roman" w:hAnsi="Times New Roman" w:cs="Times New Roman"/>
                                              <w:sz w:val="20"/>
                                              <w:szCs w:val="20"/>
                                            </w:rPr>
                                          </w:rPrChange>
                                        </w:rPr>
                                        <w:delText>1.05 (0.47-2.37)</w:delText>
                                      </w:r>
                                    </w:del>
                                  </w:p>
                                </w:tc>
                                <w:tc>
                                  <w:tcPr>
                                    <w:tcW w:w="1196" w:type="dxa"/>
                                    <w:noWrap/>
                                    <w:vAlign w:val="center"/>
                                    <w:hideMark/>
                                    <w:tcPrChange w:id="5102" w:author="Maino Vieytes, Christian (NIH/NIA/IRP) [F]" w:date="2023-11-15T16:23:00Z">
                                      <w:tcPr>
                                        <w:tcW w:w="1000" w:type="dxa"/>
                                        <w:gridSpan w:val="2"/>
                                        <w:noWrap/>
                                        <w:vAlign w:val="center"/>
                                        <w:hideMark/>
                                      </w:tcPr>
                                    </w:tcPrChange>
                                  </w:tcPr>
                                  <w:p w14:paraId="75CEB602" w14:textId="062370F2" w:rsidR="008E210F" w:rsidRPr="008A6C8D" w:rsidDel="001F5A7E" w:rsidRDefault="008E210F" w:rsidP="006153D4">
                                    <w:pPr>
                                      <w:jc w:val="center"/>
                                      <w:rPr>
                                        <w:del w:id="5103" w:author="Maino Vieytes, Christian (NIH/NIA/IRP) [F]" w:date="2023-11-15T09:29:00Z"/>
                                        <w:rFonts w:ascii="Times New Roman" w:hAnsi="Times New Roman" w:cs="Times New Roman"/>
                                        <w:sz w:val="18"/>
                                        <w:szCs w:val="18"/>
                                        <w:rPrChange w:id="5104" w:author="Maino Vieytes, Christian (NIH/NIA/IRP) [F]" w:date="2023-11-15T15:57:00Z">
                                          <w:rPr>
                                            <w:del w:id="5105" w:author="Maino Vieytes, Christian (NIH/NIA/IRP) [F]" w:date="2023-11-15T09:29:00Z"/>
                                            <w:rFonts w:ascii="Times New Roman" w:hAnsi="Times New Roman" w:cs="Times New Roman"/>
                                            <w:sz w:val="20"/>
                                            <w:szCs w:val="20"/>
                                          </w:rPr>
                                        </w:rPrChange>
                                      </w:rPr>
                                    </w:pPr>
                                    <w:del w:id="5106" w:author="Maino Vieytes, Christian (NIH/NIA/IRP) [F]" w:date="2023-11-15T09:29:00Z">
                                      <w:r w:rsidRPr="008A6C8D" w:rsidDel="001F5A7E">
                                        <w:rPr>
                                          <w:rFonts w:ascii="Times New Roman" w:hAnsi="Times New Roman" w:cs="Times New Roman"/>
                                          <w:sz w:val="18"/>
                                          <w:szCs w:val="18"/>
                                          <w:rPrChange w:id="5107" w:author="Maino Vieytes, Christian (NIH/NIA/IRP) [F]" w:date="2023-11-15T15:57:00Z">
                                            <w:rPr>
                                              <w:rFonts w:ascii="Times New Roman" w:hAnsi="Times New Roman" w:cs="Times New Roman"/>
                                              <w:sz w:val="20"/>
                                              <w:szCs w:val="20"/>
                                            </w:rPr>
                                          </w:rPrChange>
                                        </w:rPr>
                                        <w:delText>0.51</w:delText>
                                      </w:r>
                                    </w:del>
                                  </w:p>
                                </w:tc>
                                <w:tc>
                                  <w:tcPr>
                                    <w:tcW w:w="1622" w:type="dxa"/>
                                    <w:noWrap/>
                                    <w:vAlign w:val="center"/>
                                    <w:hideMark/>
                                    <w:tcPrChange w:id="5108" w:author="Maino Vieytes, Christian (NIH/NIA/IRP) [F]" w:date="2023-11-15T16:23:00Z">
                                      <w:tcPr>
                                        <w:tcW w:w="1816" w:type="dxa"/>
                                        <w:gridSpan w:val="5"/>
                                        <w:noWrap/>
                                        <w:vAlign w:val="center"/>
                                        <w:hideMark/>
                                      </w:tcPr>
                                    </w:tcPrChange>
                                  </w:tcPr>
                                  <w:p w14:paraId="162956C7" w14:textId="4CADB204" w:rsidR="008E210F" w:rsidRPr="008A6C8D" w:rsidDel="001F5A7E" w:rsidRDefault="008E210F" w:rsidP="006153D4">
                                    <w:pPr>
                                      <w:jc w:val="center"/>
                                      <w:rPr>
                                        <w:del w:id="5109" w:author="Maino Vieytes, Christian (NIH/NIA/IRP) [F]" w:date="2023-11-15T09:29:00Z"/>
                                        <w:rFonts w:ascii="Times New Roman" w:hAnsi="Times New Roman" w:cs="Times New Roman"/>
                                        <w:sz w:val="18"/>
                                        <w:szCs w:val="18"/>
                                        <w:rPrChange w:id="5110" w:author="Maino Vieytes, Christian (NIH/NIA/IRP) [F]" w:date="2023-11-15T15:57:00Z">
                                          <w:rPr>
                                            <w:del w:id="5111" w:author="Maino Vieytes, Christian (NIH/NIA/IRP) [F]" w:date="2023-11-15T09:29:00Z"/>
                                            <w:rFonts w:ascii="Times New Roman" w:hAnsi="Times New Roman" w:cs="Times New Roman"/>
                                            <w:sz w:val="20"/>
                                            <w:szCs w:val="20"/>
                                          </w:rPr>
                                        </w:rPrChange>
                                      </w:rPr>
                                    </w:pPr>
                                    <w:del w:id="5112" w:author="Maino Vieytes, Christian (NIH/NIA/IRP) [F]" w:date="2023-11-15T09:29:00Z">
                                      <w:r w:rsidRPr="008A6C8D" w:rsidDel="001F5A7E">
                                        <w:rPr>
                                          <w:rFonts w:ascii="Times New Roman" w:hAnsi="Times New Roman" w:cs="Times New Roman"/>
                                          <w:sz w:val="18"/>
                                          <w:szCs w:val="18"/>
                                          <w:rPrChange w:id="5113" w:author="Maino Vieytes, Christian (NIH/NIA/IRP) [F]" w:date="2023-11-15T15:57:00Z">
                                            <w:rPr>
                                              <w:rFonts w:ascii="Times New Roman" w:hAnsi="Times New Roman" w:cs="Times New Roman"/>
                                              <w:sz w:val="20"/>
                                              <w:szCs w:val="20"/>
                                            </w:rPr>
                                          </w:rPrChange>
                                        </w:rPr>
                                        <w:delText>1.16 (0.89-1.50)</w:delText>
                                      </w:r>
                                    </w:del>
                                  </w:p>
                                </w:tc>
                                <w:tc>
                                  <w:tcPr>
                                    <w:tcW w:w="1310" w:type="dxa"/>
                                    <w:noWrap/>
                                    <w:vAlign w:val="center"/>
                                    <w:hideMark/>
                                    <w:tcPrChange w:id="5114" w:author="Maino Vieytes, Christian (NIH/NIA/IRP) [F]" w:date="2023-11-15T16:23:00Z">
                                      <w:tcPr>
                                        <w:tcW w:w="958" w:type="dxa"/>
                                        <w:gridSpan w:val="3"/>
                                        <w:noWrap/>
                                        <w:vAlign w:val="center"/>
                                        <w:hideMark/>
                                      </w:tcPr>
                                    </w:tcPrChange>
                                  </w:tcPr>
                                  <w:p w14:paraId="4AF2C0EC" w14:textId="2DEB8B81" w:rsidR="008E210F" w:rsidRPr="008A6C8D" w:rsidDel="001F5A7E" w:rsidRDefault="008E210F" w:rsidP="006153D4">
                                    <w:pPr>
                                      <w:jc w:val="center"/>
                                      <w:rPr>
                                        <w:del w:id="5115" w:author="Maino Vieytes, Christian (NIH/NIA/IRP) [F]" w:date="2023-11-15T09:29:00Z"/>
                                        <w:rFonts w:ascii="Times New Roman" w:hAnsi="Times New Roman" w:cs="Times New Roman"/>
                                        <w:sz w:val="18"/>
                                        <w:szCs w:val="18"/>
                                        <w:rPrChange w:id="5116" w:author="Maino Vieytes, Christian (NIH/NIA/IRP) [F]" w:date="2023-11-15T15:57:00Z">
                                          <w:rPr>
                                            <w:del w:id="5117" w:author="Maino Vieytes, Christian (NIH/NIA/IRP) [F]" w:date="2023-11-15T09:29:00Z"/>
                                            <w:rFonts w:ascii="Times New Roman" w:hAnsi="Times New Roman" w:cs="Times New Roman"/>
                                            <w:sz w:val="20"/>
                                            <w:szCs w:val="20"/>
                                          </w:rPr>
                                        </w:rPrChange>
                                      </w:rPr>
                                    </w:pPr>
                                    <w:del w:id="5118" w:author="Maino Vieytes, Christian (NIH/NIA/IRP) [F]" w:date="2023-11-15T09:29:00Z">
                                      <w:r w:rsidRPr="008A6C8D" w:rsidDel="001F5A7E">
                                        <w:rPr>
                                          <w:rFonts w:ascii="Times New Roman" w:hAnsi="Times New Roman" w:cs="Times New Roman"/>
                                          <w:color w:val="000000"/>
                                          <w:sz w:val="18"/>
                                          <w:szCs w:val="18"/>
                                          <w:rPrChange w:id="5119" w:author="Maino Vieytes, Christian (NIH/NIA/IRP) [F]" w:date="2023-11-15T15:57:00Z">
                                            <w:rPr>
                                              <w:rFonts w:ascii="Times New Roman" w:hAnsi="Times New Roman" w:cs="Times New Roman"/>
                                              <w:color w:val="000000"/>
                                              <w:sz w:val="20"/>
                                              <w:szCs w:val="20"/>
                                            </w:rPr>
                                          </w:rPrChange>
                                        </w:rPr>
                                        <w:delText>0.77</w:delText>
                                      </w:r>
                                    </w:del>
                                  </w:p>
                                </w:tc>
                              </w:tr>
                              <w:tr w:rsidR="008E210F" w:rsidRPr="008A6C8D" w:rsidDel="001F5A7E" w14:paraId="7FE5D6E0" w14:textId="0089CB59" w:rsidTr="002B4FE9">
                                <w:trPr>
                                  <w:trHeight w:val="320"/>
                                  <w:del w:id="5120" w:author="Maino Vieytes, Christian (NIH/NIA/IRP) [F]" w:date="2023-11-15T09:29:00Z"/>
                                  <w:trPrChange w:id="5121" w:author="Maino Vieytes, Christian (NIH/NIA/IRP) [F]" w:date="2023-11-15T16:23:00Z">
                                    <w:trPr>
                                      <w:gridAfter w:val="0"/>
                                      <w:trHeight w:val="320"/>
                                    </w:trPr>
                                  </w:trPrChange>
                                </w:trPr>
                                <w:tc>
                                  <w:tcPr>
                                    <w:tcW w:w="2317" w:type="dxa"/>
                                    <w:noWrap/>
                                    <w:vAlign w:val="center"/>
                                    <w:hideMark/>
                                    <w:tcPrChange w:id="5122" w:author="Maino Vieytes, Christian (NIH/NIA/IRP) [F]" w:date="2023-11-15T16:23:00Z">
                                      <w:tcPr>
                                        <w:tcW w:w="2317" w:type="dxa"/>
                                        <w:noWrap/>
                                        <w:vAlign w:val="center"/>
                                        <w:hideMark/>
                                      </w:tcPr>
                                    </w:tcPrChange>
                                  </w:tcPr>
                                  <w:p w14:paraId="737FFBB4" w14:textId="6F643E74" w:rsidR="008E210F" w:rsidRPr="008A6C8D" w:rsidDel="001F5A7E" w:rsidRDefault="008E210F" w:rsidP="006153D4">
                                    <w:pPr>
                                      <w:rPr>
                                        <w:del w:id="5123" w:author="Maino Vieytes, Christian (NIH/NIA/IRP) [F]" w:date="2023-11-15T09:29:00Z"/>
                                        <w:rFonts w:ascii="Times New Roman" w:hAnsi="Times New Roman" w:cs="Times New Roman"/>
                                        <w:sz w:val="18"/>
                                        <w:szCs w:val="18"/>
                                        <w:rPrChange w:id="5124" w:author="Maino Vieytes, Christian (NIH/NIA/IRP) [F]" w:date="2023-11-15T15:57:00Z">
                                          <w:rPr>
                                            <w:del w:id="5125" w:author="Maino Vieytes, Christian (NIH/NIA/IRP) [F]" w:date="2023-11-15T09:29:00Z"/>
                                            <w:rFonts w:ascii="Times New Roman" w:hAnsi="Times New Roman" w:cs="Times New Roman"/>
                                            <w:sz w:val="20"/>
                                            <w:szCs w:val="20"/>
                                          </w:rPr>
                                        </w:rPrChange>
                                      </w:rPr>
                                    </w:pPr>
                                    <w:del w:id="5126" w:author="Maino Vieytes, Christian (NIH/NIA/IRP) [F]" w:date="2023-11-15T09:29:00Z">
                                      <w:r w:rsidRPr="008A6C8D" w:rsidDel="001F5A7E">
                                        <w:rPr>
                                          <w:rFonts w:ascii="Times New Roman" w:hAnsi="Times New Roman" w:cs="Times New Roman"/>
                                          <w:sz w:val="18"/>
                                          <w:szCs w:val="18"/>
                                          <w:rPrChange w:id="5127" w:author="Maino Vieytes, Christian (NIH/NIA/IRP) [F]" w:date="2023-11-15T15:57:00Z">
                                            <w:rPr>
                                              <w:rFonts w:ascii="Times New Roman" w:hAnsi="Times New Roman" w:cs="Times New Roman"/>
                                              <w:sz w:val="20"/>
                                              <w:szCs w:val="20"/>
                                            </w:rPr>
                                          </w:rPrChange>
                                        </w:rPr>
                                        <w:delText>Age</w:delText>
                                      </w:r>
                                      <w:r w:rsidRPr="008A6C8D" w:rsidDel="001F5A7E">
                                        <w:rPr>
                                          <w:rFonts w:ascii="Times New Roman" w:hAnsi="Times New Roman" w:cs="Times New Roman"/>
                                          <w:b/>
                                          <w:bCs/>
                                          <w:sz w:val="18"/>
                                          <w:szCs w:val="18"/>
                                          <w:vertAlign w:val="superscript"/>
                                          <w:lang w:bidi="en-US"/>
                                          <w:rPrChange w:id="5128"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129" w:author="Maino Vieytes, Christian (NIH/NIA/IRP) [F]" w:date="2023-11-15T16:23:00Z">
                                      <w:tcPr>
                                        <w:tcW w:w="720" w:type="dxa"/>
                                        <w:noWrap/>
                                        <w:vAlign w:val="center"/>
                                        <w:hideMark/>
                                      </w:tcPr>
                                    </w:tcPrChange>
                                  </w:tcPr>
                                  <w:p w14:paraId="0FE80EBF" w14:textId="306C9241" w:rsidR="008E210F" w:rsidRPr="008A6C8D" w:rsidDel="001F5A7E" w:rsidRDefault="008E210F" w:rsidP="006153D4">
                                    <w:pPr>
                                      <w:jc w:val="center"/>
                                      <w:rPr>
                                        <w:del w:id="5130" w:author="Maino Vieytes, Christian (NIH/NIA/IRP) [F]" w:date="2023-11-15T09:29:00Z"/>
                                        <w:rFonts w:ascii="Times New Roman" w:hAnsi="Times New Roman" w:cs="Times New Roman"/>
                                        <w:sz w:val="18"/>
                                        <w:szCs w:val="18"/>
                                        <w:rPrChange w:id="5131" w:author="Maino Vieytes, Christian (NIH/NIA/IRP) [F]" w:date="2023-11-15T15:57:00Z">
                                          <w:rPr>
                                            <w:del w:id="5132" w:author="Maino Vieytes, Christian (NIH/NIA/IRP) [F]" w:date="2023-11-15T09:29:00Z"/>
                                            <w:rFonts w:ascii="Times New Roman" w:hAnsi="Times New Roman" w:cs="Times New Roman"/>
                                            <w:sz w:val="20"/>
                                            <w:szCs w:val="20"/>
                                          </w:rPr>
                                        </w:rPrChange>
                                      </w:rPr>
                                    </w:pPr>
                                    <w:del w:id="5133" w:author="Maino Vieytes, Christian (NIH/NIA/IRP) [F]" w:date="2023-11-15T09:29:00Z">
                                      <w:r w:rsidRPr="008A6C8D" w:rsidDel="001F5A7E">
                                        <w:rPr>
                                          <w:rFonts w:ascii="Times New Roman" w:hAnsi="Times New Roman" w:cs="Times New Roman"/>
                                          <w:sz w:val="18"/>
                                          <w:szCs w:val="18"/>
                                          <w:rPrChange w:id="5134"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5135" w:author="Maino Vieytes, Christian (NIH/NIA/IRP) [F]" w:date="2023-11-15T16:23:00Z">
                                      <w:tcPr>
                                        <w:tcW w:w="720" w:type="dxa"/>
                                        <w:gridSpan w:val="2"/>
                                        <w:noWrap/>
                                        <w:vAlign w:val="center"/>
                                        <w:hideMark/>
                                      </w:tcPr>
                                    </w:tcPrChange>
                                  </w:tcPr>
                                  <w:p w14:paraId="548A6D82" w14:textId="638721B2" w:rsidR="008E210F" w:rsidRPr="008A6C8D" w:rsidDel="001F5A7E" w:rsidRDefault="008E210F" w:rsidP="006153D4">
                                    <w:pPr>
                                      <w:jc w:val="center"/>
                                      <w:rPr>
                                        <w:del w:id="5136" w:author="Maino Vieytes, Christian (NIH/NIA/IRP) [F]" w:date="2023-11-15T09:29:00Z"/>
                                        <w:rFonts w:ascii="Times New Roman" w:hAnsi="Times New Roman" w:cs="Times New Roman"/>
                                        <w:sz w:val="18"/>
                                        <w:szCs w:val="18"/>
                                        <w:rPrChange w:id="5137" w:author="Maino Vieytes, Christian (NIH/NIA/IRP) [F]" w:date="2023-11-15T15:57:00Z">
                                          <w:rPr>
                                            <w:del w:id="5138" w:author="Maino Vieytes, Christian (NIH/NIA/IRP) [F]" w:date="2023-11-15T09:29:00Z"/>
                                            <w:rFonts w:ascii="Times New Roman" w:hAnsi="Times New Roman" w:cs="Times New Roman"/>
                                            <w:sz w:val="20"/>
                                            <w:szCs w:val="20"/>
                                          </w:rPr>
                                        </w:rPrChange>
                                      </w:rPr>
                                    </w:pPr>
                                    <w:del w:id="5139" w:author="Maino Vieytes, Christian (NIH/NIA/IRP) [F]" w:date="2023-11-15T09:29:00Z">
                                      <w:r w:rsidRPr="008A6C8D" w:rsidDel="001F5A7E">
                                        <w:rPr>
                                          <w:rFonts w:ascii="Times New Roman" w:hAnsi="Times New Roman" w:cs="Times New Roman"/>
                                          <w:sz w:val="18"/>
                                          <w:szCs w:val="18"/>
                                          <w:rPrChange w:id="5140"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5141" w:author="Maino Vieytes, Christian (NIH/NIA/IRP) [F]" w:date="2023-11-15T16:23:00Z">
                                      <w:tcPr>
                                        <w:tcW w:w="1616" w:type="dxa"/>
                                        <w:gridSpan w:val="2"/>
                                        <w:noWrap/>
                                        <w:vAlign w:val="center"/>
                                        <w:hideMark/>
                                      </w:tcPr>
                                    </w:tcPrChange>
                                  </w:tcPr>
                                  <w:p w14:paraId="5D97EFF0" w14:textId="613F9638" w:rsidR="008E210F" w:rsidRPr="008A6C8D" w:rsidDel="001F5A7E" w:rsidRDefault="008E210F" w:rsidP="006153D4">
                                    <w:pPr>
                                      <w:jc w:val="center"/>
                                      <w:rPr>
                                        <w:del w:id="5142" w:author="Maino Vieytes, Christian (NIH/NIA/IRP) [F]" w:date="2023-11-15T09:29:00Z"/>
                                        <w:rFonts w:ascii="Times New Roman" w:hAnsi="Times New Roman" w:cs="Times New Roman"/>
                                        <w:sz w:val="18"/>
                                        <w:szCs w:val="18"/>
                                        <w:rPrChange w:id="5143" w:author="Maino Vieytes, Christian (NIH/NIA/IRP) [F]" w:date="2023-11-15T15:57:00Z">
                                          <w:rPr>
                                            <w:del w:id="5144" w:author="Maino Vieytes, Christian (NIH/NIA/IRP) [F]" w:date="2023-11-15T09:29:00Z"/>
                                            <w:rFonts w:ascii="Times New Roman" w:hAnsi="Times New Roman" w:cs="Times New Roman"/>
                                            <w:sz w:val="20"/>
                                            <w:szCs w:val="20"/>
                                          </w:rPr>
                                        </w:rPrChange>
                                      </w:rPr>
                                    </w:pPr>
                                    <w:del w:id="5145" w:author="Maino Vieytes, Christian (NIH/NIA/IRP) [F]" w:date="2023-11-15T09:29:00Z">
                                      <w:r w:rsidRPr="008A6C8D" w:rsidDel="001F5A7E">
                                        <w:rPr>
                                          <w:rFonts w:ascii="Times New Roman" w:hAnsi="Times New Roman" w:cs="Times New Roman"/>
                                          <w:sz w:val="18"/>
                                          <w:szCs w:val="18"/>
                                          <w:rPrChange w:id="5146" w:author="Maino Vieytes, Christian (NIH/NIA/IRP) [F]" w:date="2023-11-15T15:57:00Z">
                                            <w:rPr>
                                              <w:rFonts w:ascii="Times New Roman" w:hAnsi="Times New Roman" w:cs="Times New Roman"/>
                                              <w:sz w:val="20"/>
                                              <w:szCs w:val="20"/>
                                            </w:rPr>
                                          </w:rPrChange>
                                        </w:rPr>
                                        <w:delText>1.48 (0.69-3.18)</w:delText>
                                      </w:r>
                                    </w:del>
                                  </w:p>
                                </w:tc>
                                <w:tc>
                                  <w:tcPr>
                                    <w:tcW w:w="1716" w:type="dxa"/>
                                    <w:noWrap/>
                                    <w:vAlign w:val="center"/>
                                    <w:hideMark/>
                                    <w:tcPrChange w:id="5147" w:author="Maino Vieytes, Christian (NIH/NIA/IRP) [F]" w:date="2023-11-15T16:23:00Z">
                                      <w:tcPr>
                                        <w:tcW w:w="1716" w:type="dxa"/>
                                        <w:gridSpan w:val="2"/>
                                        <w:noWrap/>
                                        <w:vAlign w:val="center"/>
                                        <w:hideMark/>
                                      </w:tcPr>
                                    </w:tcPrChange>
                                  </w:tcPr>
                                  <w:p w14:paraId="28DCB09E" w14:textId="5192D2C3" w:rsidR="008E210F" w:rsidRPr="008A6C8D" w:rsidDel="001F5A7E" w:rsidRDefault="008E210F" w:rsidP="006153D4">
                                    <w:pPr>
                                      <w:jc w:val="center"/>
                                      <w:rPr>
                                        <w:del w:id="5148" w:author="Maino Vieytes, Christian (NIH/NIA/IRP) [F]" w:date="2023-11-15T09:29:00Z"/>
                                        <w:rFonts w:ascii="Times New Roman" w:hAnsi="Times New Roman" w:cs="Times New Roman"/>
                                        <w:sz w:val="18"/>
                                        <w:szCs w:val="18"/>
                                        <w:rPrChange w:id="5149" w:author="Maino Vieytes, Christian (NIH/NIA/IRP) [F]" w:date="2023-11-15T15:57:00Z">
                                          <w:rPr>
                                            <w:del w:id="5150" w:author="Maino Vieytes, Christian (NIH/NIA/IRP) [F]" w:date="2023-11-15T09:29:00Z"/>
                                            <w:rFonts w:ascii="Times New Roman" w:hAnsi="Times New Roman" w:cs="Times New Roman"/>
                                            <w:sz w:val="20"/>
                                            <w:szCs w:val="20"/>
                                          </w:rPr>
                                        </w:rPrChange>
                                      </w:rPr>
                                    </w:pPr>
                                    <w:del w:id="5151" w:author="Maino Vieytes, Christian (NIH/NIA/IRP) [F]" w:date="2023-11-15T09:29:00Z">
                                      <w:r w:rsidRPr="008A6C8D" w:rsidDel="001F5A7E">
                                        <w:rPr>
                                          <w:rFonts w:ascii="Times New Roman" w:hAnsi="Times New Roman" w:cs="Times New Roman"/>
                                          <w:sz w:val="18"/>
                                          <w:szCs w:val="18"/>
                                          <w:rPrChange w:id="5152" w:author="Maino Vieytes, Christian (NIH/NIA/IRP) [F]" w:date="2023-11-15T15:57:00Z">
                                            <w:rPr>
                                              <w:rFonts w:ascii="Times New Roman" w:hAnsi="Times New Roman" w:cs="Times New Roman"/>
                                              <w:sz w:val="20"/>
                                              <w:szCs w:val="20"/>
                                            </w:rPr>
                                          </w:rPrChange>
                                        </w:rPr>
                                        <w:delText>2.23 (1.01-4.92)*</w:delText>
                                      </w:r>
                                    </w:del>
                                  </w:p>
                                </w:tc>
                                <w:tc>
                                  <w:tcPr>
                                    <w:tcW w:w="1716" w:type="dxa"/>
                                    <w:noWrap/>
                                    <w:vAlign w:val="center"/>
                                    <w:hideMark/>
                                    <w:tcPrChange w:id="5153" w:author="Maino Vieytes, Christian (NIH/NIA/IRP) [F]" w:date="2023-11-15T16:23:00Z">
                                      <w:tcPr>
                                        <w:tcW w:w="1716" w:type="dxa"/>
                                        <w:gridSpan w:val="2"/>
                                        <w:noWrap/>
                                        <w:vAlign w:val="center"/>
                                        <w:hideMark/>
                                      </w:tcPr>
                                    </w:tcPrChange>
                                  </w:tcPr>
                                  <w:p w14:paraId="35705C7D" w14:textId="55D9E2FD" w:rsidR="008E210F" w:rsidRPr="008A6C8D" w:rsidDel="001F5A7E" w:rsidRDefault="008E210F" w:rsidP="006153D4">
                                    <w:pPr>
                                      <w:jc w:val="center"/>
                                      <w:rPr>
                                        <w:del w:id="5154" w:author="Maino Vieytes, Christian (NIH/NIA/IRP) [F]" w:date="2023-11-15T09:29:00Z"/>
                                        <w:rFonts w:ascii="Times New Roman" w:hAnsi="Times New Roman" w:cs="Times New Roman"/>
                                        <w:sz w:val="18"/>
                                        <w:szCs w:val="18"/>
                                        <w:rPrChange w:id="5155" w:author="Maino Vieytes, Christian (NIH/NIA/IRP) [F]" w:date="2023-11-15T15:57:00Z">
                                          <w:rPr>
                                            <w:del w:id="5156" w:author="Maino Vieytes, Christian (NIH/NIA/IRP) [F]" w:date="2023-11-15T09:29:00Z"/>
                                            <w:rFonts w:ascii="Times New Roman" w:hAnsi="Times New Roman" w:cs="Times New Roman"/>
                                            <w:sz w:val="20"/>
                                            <w:szCs w:val="20"/>
                                          </w:rPr>
                                        </w:rPrChange>
                                      </w:rPr>
                                    </w:pPr>
                                    <w:del w:id="5157" w:author="Maino Vieytes, Christian (NIH/NIA/IRP) [F]" w:date="2023-11-15T09:29:00Z">
                                      <w:r w:rsidRPr="008A6C8D" w:rsidDel="001F5A7E">
                                        <w:rPr>
                                          <w:rFonts w:ascii="Times New Roman" w:hAnsi="Times New Roman" w:cs="Times New Roman"/>
                                          <w:sz w:val="18"/>
                                          <w:szCs w:val="18"/>
                                          <w:rPrChange w:id="5158" w:author="Maino Vieytes, Christian (NIH/NIA/IRP) [F]" w:date="2023-11-15T15:57:00Z">
                                            <w:rPr>
                                              <w:rFonts w:ascii="Times New Roman" w:hAnsi="Times New Roman" w:cs="Times New Roman"/>
                                              <w:sz w:val="20"/>
                                              <w:szCs w:val="20"/>
                                            </w:rPr>
                                          </w:rPrChange>
                                        </w:rPr>
                                        <w:delText>1.67 (0.88-3.18)</w:delText>
                                      </w:r>
                                    </w:del>
                                  </w:p>
                                </w:tc>
                                <w:tc>
                                  <w:tcPr>
                                    <w:tcW w:w="1816" w:type="dxa"/>
                                    <w:noWrap/>
                                    <w:vAlign w:val="center"/>
                                    <w:hideMark/>
                                    <w:tcPrChange w:id="5159" w:author="Maino Vieytes, Christian (NIH/NIA/IRP) [F]" w:date="2023-11-15T16:23:00Z">
                                      <w:tcPr>
                                        <w:tcW w:w="1816" w:type="dxa"/>
                                        <w:gridSpan w:val="2"/>
                                        <w:noWrap/>
                                        <w:vAlign w:val="center"/>
                                        <w:hideMark/>
                                      </w:tcPr>
                                    </w:tcPrChange>
                                  </w:tcPr>
                                  <w:p w14:paraId="3298FF01" w14:textId="67A11E9C" w:rsidR="008E210F" w:rsidRPr="008A6C8D" w:rsidDel="001F5A7E" w:rsidRDefault="008E210F" w:rsidP="006153D4">
                                    <w:pPr>
                                      <w:jc w:val="center"/>
                                      <w:rPr>
                                        <w:del w:id="5160" w:author="Maino Vieytes, Christian (NIH/NIA/IRP) [F]" w:date="2023-11-15T09:29:00Z"/>
                                        <w:rFonts w:ascii="Times New Roman" w:hAnsi="Times New Roman" w:cs="Times New Roman"/>
                                        <w:sz w:val="18"/>
                                        <w:szCs w:val="18"/>
                                        <w:rPrChange w:id="5161" w:author="Maino Vieytes, Christian (NIH/NIA/IRP) [F]" w:date="2023-11-15T15:57:00Z">
                                          <w:rPr>
                                            <w:del w:id="5162" w:author="Maino Vieytes, Christian (NIH/NIA/IRP) [F]" w:date="2023-11-15T09:29:00Z"/>
                                            <w:rFonts w:ascii="Times New Roman" w:hAnsi="Times New Roman" w:cs="Times New Roman"/>
                                            <w:sz w:val="20"/>
                                            <w:szCs w:val="20"/>
                                          </w:rPr>
                                        </w:rPrChange>
                                      </w:rPr>
                                    </w:pPr>
                                    <w:del w:id="5163" w:author="Maino Vieytes, Christian (NIH/NIA/IRP) [F]" w:date="2023-11-15T09:29:00Z">
                                      <w:r w:rsidRPr="008A6C8D" w:rsidDel="001F5A7E">
                                        <w:rPr>
                                          <w:rFonts w:ascii="Times New Roman" w:hAnsi="Times New Roman" w:cs="Times New Roman"/>
                                          <w:sz w:val="18"/>
                                          <w:szCs w:val="18"/>
                                          <w:rPrChange w:id="5164" w:author="Maino Vieytes, Christian (NIH/NIA/IRP) [F]" w:date="2023-11-15T15:57:00Z">
                                            <w:rPr>
                                              <w:rFonts w:ascii="Times New Roman" w:hAnsi="Times New Roman" w:cs="Times New Roman"/>
                                              <w:sz w:val="20"/>
                                              <w:szCs w:val="20"/>
                                            </w:rPr>
                                          </w:rPrChange>
                                        </w:rPr>
                                        <w:delText>1.72 (0.93-3.18)</w:delText>
                                      </w:r>
                                    </w:del>
                                  </w:p>
                                </w:tc>
                                <w:tc>
                                  <w:tcPr>
                                    <w:tcW w:w="1196" w:type="dxa"/>
                                    <w:noWrap/>
                                    <w:vAlign w:val="center"/>
                                    <w:hideMark/>
                                    <w:tcPrChange w:id="5165" w:author="Maino Vieytes, Christian (NIH/NIA/IRP) [F]" w:date="2023-11-15T16:23:00Z">
                                      <w:tcPr>
                                        <w:tcW w:w="1000" w:type="dxa"/>
                                        <w:gridSpan w:val="2"/>
                                        <w:noWrap/>
                                        <w:vAlign w:val="center"/>
                                        <w:hideMark/>
                                      </w:tcPr>
                                    </w:tcPrChange>
                                  </w:tcPr>
                                  <w:p w14:paraId="327B89CE" w14:textId="0D54F331" w:rsidR="008E210F" w:rsidRPr="008A6C8D" w:rsidDel="001F5A7E" w:rsidRDefault="008E210F" w:rsidP="006153D4">
                                    <w:pPr>
                                      <w:jc w:val="center"/>
                                      <w:rPr>
                                        <w:del w:id="5166" w:author="Maino Vieytes, Christian (NIH/NIA/IRP) [F]" w:date="2023-11-15T09:29:00Z"/>
                                        <w:rFonts w:ascii="Times New Roman" w:hAnsi="Times New Roman" w:cs="Times New Roman"/>
                                        <w:sz w:val="18"/>
                                        <w:szCs w:val="18"/>
                                        <w:rPrChange w:id="5167" w:author="Maino Vieytes, Christian (NIH/NIA/IRP) [F]" w:date="2023-11-15T15:57:00Z">
                                          <w:rPr>
                                            <w:del w:id="5168" w:author="Maino Vieytes, Christian (NIH/NIA/IRP) [F]" w:date="2023-11-15T09:29:00Z"/>
                                            <w:rFonts w:ascii="Times New Roman" w:hAnsi="Times New Roman" w:cs="Times New Roman"/>
                                            <w:sz w:val="20"/>
                                            <w:szCs w:val="20"/>
                                          </w:rPr>
                                        </w:rPrChange>
                                      </w:rPr>
                                    </w:pPr>
                                    <w:del w:id="5169" w:author="Maino Vieytes, Christian (NIH/NIA/IRP) [F]" w:date="2023-11-15T09:29:00Z">
                                      <w:r w:rsidRPr="008A6C8D" w:rsidDel="001F5A7E">
                                        <w:rPr>
                                          <w:rFonts w:ascii="Times New Roman" w:hAnsi="Times New Roman" w:cs="Times New Roman"/>
                                          <w:sz w:val="18"/>
                                          <w:szCs w:val="18"/>
                                          <w:rPrChange w:id="5170" w:author="Maino Vieytes, Christian (NIH/NIA/IRP) [F]" w:date="2023-11-15T15:57:00Z">
                                            <w:rPr>
                                              <w:rFonts w:ascii="Times New Roman" w:hAnsi="Times New Roman" w:cs="Times New Roman"/>
                                              <w:sz w:val="20"/>
                                              <w:szCs w:val="20"/>
                                            </w:rPr>
                                          </w:rPrChange>
                                        </w:rPr>
                                        <w:delText>0.22</w:delText>
                                      </w:r>
                                    </w:del>
                                  </w:p>
                                </w:tc>
                                <w:tc>
                                  <w:tcPr>
                                    <w:tcW w:w="1622" w:type="dxa"/>
                                    <w:noWrap/>
                                    <w:vAlign w:val="center"/>
                                    <w:hideMark/>
                                    <w:tcPrChange w:id="5171" w:author="Maino Vieytes, Christian (NIH/NIA/IRP) [F]" w:date="2023-11-15T16:23:00Z">
                                      <w:tcPr>
                                        <w:tcW w:w="1816" w:type="dxa"/>
                                        <w:gridSpan w:val="5"/>
                                        <w:noWrap/>
                                        <w:vAlign w:val="center"/>
                                        <w:hideMark/>
                                      </w:tcPr>
                                    </w:tcPrChange>
                                  </w:tcPr>
                                  <w:p w14:paraId="48625F67" w14:textId="691AE871" w:rsidR="008E210F" w:rsidRPr="008A6C8D" w:rsidDel="001F5A7E" w:rsidRDefault="008E210F" w:rsidP="006153D4">
                                    <w:pPr>
                                      <w:jc w:val="center"/>
                                      <w:rPr>
                                        <w:del w:id="5172" w:author="Maino Vieytes, Christian (NIH/NIA/IRP) [F]" w:date="2023-11-15T09:29:00Z"/>
                                        <w:rFonts w:ascii="Times New Roman" w:hAnsi="Times New Roman" w:cs="Times New Roman"/>
                                        <w:sz w:val="18"/>
                                        <w:szCs w:val="18"/>
                                        <w:rPrChange w:id="5173" w:author="Maino Vieytes, Christian (NIH/NIA/IRP) [F]" w:date="2023-11-15T15:57:00Z">
                                          <w:rPr>
                                            <w:del w:id="5174" w:author="Maino Vieytes, Christian (NIH/NIA/IRP) [F]" w:date="2023-11-15T09:29:00Z"/>
                                            <w:rFonts w:ascii="Times New Roman" w:hAnsi="Times New Roman" w:cs="Times New Roman"/>
                                            <w:sz w:val="20"/>
                                            <w:szCs w:val="20"/>
                                          </w:rPr>
                                        </w:rPrChange>
                                      </w:rPr>
                                    </w:pPr>
                                    <w:del w:id="5175" w:author="Maino Vieytes, Christian (NIH/NIA/IRP) [F]" w:date="2023-11-15T09:29:00Z">
                                      <w:r w:rsidRPr="008A6C8D" w:rsidDel="001F5A7E">
                                        <w:rPr>
                                          <w:rFonts w:ascii="Times New Roman" w:hAnsi="Times New Roman" w:cs="Times New Roman"/>
                                          <w:sz w:val="18"/>
                                          <w:szCs w:val="18"/>
                                          <w:rPrChange w:id="5176" w:author="Maino Vieytes, Christian (NIH/NIA/IRP) [F]" w:date="2023-11-15T15:57:00Z">
                                            <w:rPr>
                                              <w:rFonts w:ascii="Times New Roman" w:hAnsi="Times New Roman" w:cs="Times New Roman"/>
                                              <w:sz w:val="20"/>
                                              <w:szCs w:val="20"/>
                                            </w:rPr>
                                          </w:rPrChange>
                                        </w:rPr>
                                        <w:delText>1.19 (0.98-1.43)</w:delText>
                                      </w:r>
                                    </w:del>
                                  </w:p>
                                </w:tc>
                                <w:tc>
                                  <w:tcPr>
                                    <w:tcW w:w="1310" w:type="dxa"/>
                                    <w:noWrap/>
                                    <w:vAlign w:val="center"/>
                                    <w:hideMark/>
                                    <w:tcPrChange w:id="5177" w:author="Maino Vieytes, Christian (NIH/NIA/IRP) [F]" w:date="2023-11-15T16:23:00Z">
                                      <w:tcPr>
                                        <w:tcW w:w="958" w:type="dxa"/>
                                        <w:gridSpan w:val="3"/>
                                        <w:noWrap/>
                                        <w:vAlign w:val="center"/>
                                        <w:hideMark/>
                                      </w:tcPr>
                                    </w:tcPrChange>
                                  </w:tcPr>
                                  <w:p w14:paraId="00F2DBC5" w14:textId="61151314" w:rsidR="008E210F" w:rsidRPr="008A6C8D" w:rsidDel="001F5A7E" w:rsidRDefault="008E210F" w:rsidP="006153D4">
                                    <w:pPr>
                                      <w:jc w:val="center"/>
                                      <w:rPr>
                                        <w:del w:id="5178" w:author="Maino Vieytes, Christian (NIH/NIA/IRP) [F]" w:date="2023-11-15T09:29:00Z"/>
                                        <w:rFonts w:ascii="Times New Roman" w:hAnsi="Times New Roman" w:cs="Times New Roman"/>
                                        <w:sz w:val="18"/>
                                        <w:szCs w:val="18"/>
                                        <w:rPrChange w:id="5179" w:author="Maino Vieytes, Christian (NIH/NIA/IRP) [F]" w:date="2023-11-15T15:57:00Z">
                                          <w:rPr>
                                            <w:del w:id="5180" w:author="Maino Vieytes, Christian (NIH/NIA/IRP) [F]" w:date="2023-11-15T09:29:00Z"/>
                                            <w:rFonts w:ascii="Times New Roman" w:hAnsi="Times New Roman" w:cs="Times New Roman"/>
                                            <w:sz w:val="20"/>
                                            <w:szCs w:val="20"/>
                                          </w:rPr>
                                        </w:rPrChange>
                                      </w:rPr>
                                    </w:pPr>
                                    <w:del w:id="5181" w:author="Maino Vieytes, Christian (NIH/NIA/IRP) [F]" w:date="2023-11-15T09:29:00Z">
                                      <w:r w:rsidRPr="008A6C8D" w:rsidDel="001F5A7E">
                                        <w:rPr>
                                          <w:rFonts w:ascii="Times New Roman" w:hAnsi="Times New Roman" w:cs="Times New Roman"/>
                                          <w:color w:val="000000"/>
                                          <w:sz w:val="18"/>
                                          <w:szCs w:val="18"/>
                                          <w:rPrChange w:id="5182" w:author="Maino Vieytes, Christian (NIH/NIA/IRP) [F]" w:date="2023-11-15T15:57:00Z">
                                            <w:rPr>
                                              <w:rFonts w:ascii="Times New Roman" w:hAnsi="Times New Roman" w:cs="Times New Roman"/>
                                              <w:color w:val="000000"/>
                                              <w:sz w:val="20"/>
                                              <w:szCs w:val="20"/>
                                            </w:rPr>
                                          </w:rPrChange>
                                        </w:rPr>
                                        <w:delText>0.72</w:delText>
                                      </w:r>
                                    </w:del>
                                  </w:p>
                                </w:tc>
                              </w:tr>
                              <w:tr w:rsidR="008E210F" w:rsidRPr="008A6C8D" w:rsidDel="001F5A7E" w14:paraId="0C464F7A" w14:textId="1005361A" w:rsidTr="002B4FE9">
                                <w:trPr>
                                  <w:trHeight w:val="320"/>
                                  <w:del w:id="5183" w:author="Maino Vieytes, Christian (NIH/NIA/IRP) [F]" w:date="2023-11-15T09:29:00Z"/>
                                  <w:trPrChange w:id="5184" w:author="Maino Vieytes, Christian (NIH/NIA/IRP) [F]" w:date="2023-11-15T16:23:00Z">
                                    <w:trPr>
                                      <w:gridAfter w:val="0"/>
                                      <w:trHeight w:val="320"/>
                                    </w:trPr>
                                  </w:trPrChange>
                                </w:trPr>
                                <w:tc>
                                  <w:tcPr>
                                    <w:tcW w:w="2317" w:type="dxa"/>
                                    <w:noWrap/>
                                    <w:vAlign w:val="center"/>
                                    <w:hideMark/>
                                    <w:tcPrChange w:id="5185" w:author="Maino Vieytes, Christian (NIH/NIA/IRP) [F]" w:date="2023-11-15T16:23:00Z">
                                      <w:tcPr>
                                        <w:tcW w:w="2317" w:type="dxa"/>
                                        <w:noWrap/>
                                        <w:vAlign w:val="center"/>
                                        <w:hideMark/>
                                      </w:tcPr>
                                    </w:tcPrChange>
                                  </w:tcPr>
                                  <w:p w14:paraId="2F714610" w14:textId="7FEB1E01" w:rsidR="008E210F" w:rsidRPr="008A6C8D" w:rsidDel="001F5A7E" w:rsidRDefault="008E210F" w:rsidP="006153D4">
                                    <w:pPr>
                                      <w:rPr>
                                        <w:del w:id="5186" w:author="Maino Vieytes, Christian (NIH/NIA/IRP) [F]" w:date="2023-11-15T09:29:00Z"/>
                                        <w:rFonts w:ascii="Times New Roman" w:hAnsi="Times New Roman" w:cs="Times New Roman"/>
                                        <w:sz w:val="18"/>
                                        <w:szCs w:val="18"/>
                                        <w:rPrChange w:id="5187" w:author="Maino Vieytes, Christian (NIH/NIA/IRP) [F]" w:date="2023-11-15T15:57:00Z">
                                          <w:rPr>
                                            <w:del w:id="5188" w:author="Maino Vieytes, Christian (NIH/NIA/IRP) [F]" w:date="2023-11-15T09:29:00Z"/>
                                            <w:rFonts w:ascii="Times New Roman" w:hAnsi="Times New Roman" w:cs="Times New Roman"/>
                                            <w:sz w:val="20"/>
                                            <w:szCs w:val="20"/>
                                          </w:rPr>
                                        </w:rPrChange>
                                      </w:rPr>
                                    </w:pPr>
                                    <w:del w:id="5189" w:author="Maino Vieytes, Christian (NIH/NIA/IRP) [F]" w:date="2023-11-15T09:29:00Z">
                                      <w:r w:rsidRPr="008A6C8D" w:rsidDel="001F5A7E">
                                        <w:rPr>
                                          <w:rFonts w:ascii="Times New Roman" w:hAnsi="Times New Roman" w:cs="Times New Roman"/>
                                          <w:sz w:val="18"/>
                                          <w:szCs w:val="18"/>
                                          <w:rPrChange w:id="5190" w:author="Maino Vieytes, Christian (NIH/NIA/IRP) [F]" w:date="2023-11-15T15:57:00Z">
                                            <w:rPr>
                                              <w:rFonts w:ascii="Times New Roman" w:hAnsi="Times New Roman" w:cs="Times New Roman"/>
                                              <w:sz w:val="20"/>
                                              <w:szCs w:val="20"/>
                                            </w:rPr>
                                          </w:rPrChange>
                                        </w:rPr>
                                        <w:delText>Household Size</w:delText>
                                      </w:r>
                                      <w:r w:rsidRPr="008A6C8D" w:rsidDel="001F5A7E">
                                        <w:rPr>
                                          <w:rFonts w:ascii="Times New Roman" w:hAnsi="Times New Roman" w:cs="Times New Roman"/>
                                          <w:b/>
                                          <w:bCs/>
                                          <w:sz w:val="18"/>
                                          <w:szCs w:val="18"/>
                                          <w:vertAlign w:val="superscript"/>
                                          <w:lang w:bidi="en-US"/>
                                          <w:rPrChange w:id="5191"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192" w:author="Maino Vieytes, Christian (NIH/NIA/IRP) [F]" w:date="2023-11-15T16:23:00Z">
                                      <w:tcPr>
                                        <w:tcW w:w="720" w:type="dxa"/>
                                        <w:noWrap/>
                                        <w:vAlign w:val="center"/>
                                        <w:hideMark/>
                                      </w:tcPr>
                                    </w:tcPrChange>
                                  </w:tcPr>
                                  <w:p w14:paraId="2799AE67" w14:textId="4753FF2F" w:rsidR="008E210F" w:rsidRPr="008A6C8D" w:rsidDel="001F5A7E" w:rsidRDefault="008E210F" w:rsidP="006153D4">
                                    <w:pPr>
                                      <w:jc w:val="center"/>
                                      <w:rPr>
                                        <w:del w:id="5193" w:author="Maino Vieytes, Christian (NIH/NIA/IRP) [F]" w:date="2023-11-15T09:29:00Z"/>
                                        <w:rFonts w:ascii="Times New Roman" w:hAnsi="Times New Roman" w:cs="Times New Roman"/>
                                        <w:sz w:val="18"/>
                                        <w:szCs w:val="18"/>
                                        <w:rPrChange w:id="5194" w:author="Maino Vieytes, Christian (NIH/NIA/IRP) [F]" w:date="2023-11-15T15:57:00Z">
                                          <w:rPr>
                                            <w:del w:id="5195" w:author="Maino Vieytes, Christian (NIH/NIA/IRP) [F]" w:date="2023-11-15T09:29:00Z"/>
                                            <w:rFonts w:ascii="Times New Roman" w:hAnsi="Times New Roman" w:cs="Times New Roman"/>
                                            <w:sz w:val="20"/>
                                            <w:szCs w:val="20"/>
                                          </w:rPr>
                                        </w:rPrChange>
                                      </w:rPr>
                                    </w:pPr>
                                    <w:del w:id="5196" w:author="Maino Vieytes, Christian (NIH/NIA/IRP) [F]" w:date="2023-11-15T09:29:00Z">
                                      <w:r w:rsidRPr="008A6C8D" w:rsidDel="001F5A7E">
                                        <w:rPr>
                                          <w:rFonts w:ascii="Times New Roman" w:hAnsi="Times New Roman" w:cs="Times New Roman"/>
                                          <w:sz w:val="18"/>
                                          <w:szCs w:val="18"/>
                                          <w:rPrChange w:id="5197"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5198" w:author="Maino Vieytes, Christian (NIH/NIA/IRP) [F]" w:date="2023-11-15T16:23:00Z">
                                      <w:tcPr>
                                        <w:tcW w:w="720" w:type="dxa"/>
                                        <w:gridSpan w:val="2"/>
                                        <w:noWrap/>
                                        <w:vAlign w:val="center"/>
                                        <w:hideMark/>
                                      </w:tcPr>
                                    </w:tcPrChange>
                                  </w:tcPr>
                                  <w:p w14:paraId="4DC4700C" w14:textId="2AEAE882" w:rsidR="008E210F" w:rsidRPr="008A6C8D" w:rsidDel="001F5A7E" w:rsidRDefault="008E210F" w:rsidP="006153D4">
                                    <w:pPr>
                                      <w:jc w:val="center"/>
                                      <w:rPr>
                                        <w:del w:id="5199" w:author="Maino Vieytes, Christian (NIH/NIA/IRP) [F]" w:date="2023-11-15T09:29:00Z"/>
                                        <w:rFonts w:ascii="Times New Roman" w:hAnsi="Times New Roman" w:cs="Times New Roman"/>
                                        <w:sz w:val="18"/>
                                        <w:szCs w:val="18"/>
                                        <w:rPrChange w:id="5200" w:author="Maino Vieytes, Christian (NIH/NIA/IRP) [F]" w:date="2023-11-15T15:57:00Z">
                                          <w:rPr>
                                            <w:del w:id="5201" w:author="Maino Vieytes, Christian (NIH/NIA/IRP) [F]" w:date="2023-11-15T09:29:00Z"/>
                                            <w:rFonts w:ascii="Times New Roman" w:hAnsi="Times New Roman" w:cs="Times New Roman"/>
                                            <w:sz w:val="20"/>
                                            <w:szCs w:val="20"/>
                                          </w:rPr>
                                        </w:rPrChange>
                                      </w:rPr>
                                    </w:pPr>
                                    <w:del w:id="5202" w:author="Maino Vieytes, Christian (NIH/NIA/IRP) [F]" w:date="2023-11-15T09:29:00Z">
                                      <w:r w:rsidRPr="008A6C8D" w:rsidDel="001F5A7E">
                                        <w:rPr>
                                          <w:rFonts w:ascii="Times New Roman" w:hAnsi="Times New Roman" w:cs="Times New Roman"/>
                                          <w:sz w:val="18"/>
                                          <w:szCs w:val="18"/>
                                          <w:rPrChange w:id="5203"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5204" w:author="Maino Vieytes, Christian (NIH/NIA/IRP) [F]" w:date="2023-11-15T16:23:00Z">
                                      <w:tcPr>
                                        <w:tcW w:w="1616" w:type="dxa"/>
                                        <w:gridSpan w:val="2"/>
                                        <w:noWrap/>
                                        <w:vAlign w:val="center"/>
                                        <w:hideMark/>
                                      </w:tcPr>
                                    </w:tcPrChange>
                                  </w:tcPr>
                                  <w:p w14:paraId="040B52E8" w14:textId="7863FB05" w:rsidR="008E210F" w:rsidRPr="008A6C8D" w:rsidDel="001F5A7E" w:rsidRDefault="008E210F" w:rsidP="006153D4">
                                    <w:pPr>
                                      <w:jc w:val="center"/>
                                      <w:rPr>
                                        <w:del w:id="5205" w:author="Maino Vieytes, Christian (NIH/NIA/IRP) [F]" w:date="2023-11-15T09:29:00Z"/>
                                        <w:rFonts w:ascii="Times New Roman" w:hAnsi="Times New Roman" w:cs="Times New Roman"/>
                                        <w:sz w:val="18"/>
                                        <w:szCs w:val="18"/>
                                        <w:rPrChange w:id="5206" w:author="Maino Vieytes, Christian (NIH/NIA/IRP) [F]" w:date="2023-11-15T15:57:00Z">
                                          <w:rPr>
                                            <w:del w:id="5207" w:author="Maino Vieytes, Christian (NIH/NIA/IRP) [F]" w:date="2023-11-15T09:29:00Z"/>
                                            <w:rFonts w:ascii="Times New Roman" w:hAnsi="Times New Roman" w:cs="Times New Roman"/>
                                            <w:sz w:val="20"/>
                                            <w:szCs w:val="20"/>
                                          </w:rPr>
                                        </w:rPrChange>
                                      </w:rPr>
                                    </w:pPr>
                                    <w:del w:id="5208" w:author="Maino Vieytes, Christian (NIH/NIA/IRP) [F]" w:date="2023-11-15T09:29:00Z">
                                      <w:r w:rsidRPr="008A6C8D" w:rsidDel="001F5A7E">
                                        <w:rPr>
                                          <w:rFonts w:ascii="Times New Roman" w:hAnsi="Times New Roman" w:cs="Times New Roman"/>
                                          <w:sz w:val="18"/>
                                          <w:szCs w:val="18"/>
                                          <w:rPrChange w:id="5209" w:author="Maino Vieytes, Christian (NIH/NIA/IRP) [F]" w:date="2023-11-15T15:57:00Z">
                                            <w:rPr>
                                              <w:rFonts w:ascii="Times New Roman" w:hAnsi="Times New Roman" w:cs="Times New Roman"/>
                                              <w:sz w:val="20"/>
                                              <w:szCs w:val="20"/>
                                            </w:rPr>
                                          </w:rPrChange>
                                        </w:rPr>
                                        <w:delText>1.00 (0.56-1.80)</w:delText>
                                      </w:r>
                                    </w:del>
                                  </w:p>
                                </w:tc>
                                <w:tc>
                                  <w:tcPr>
                                    <w:tcW w:w="1716" w:type="dxa"/>
                                    <w:noWrap/>
                                    <w:vAlign w:val="center"/>
                                    <w:hideMark/>
                                    <w:tcPrChange w:id="5210" w:author="Maino Vieytes, Christian (NIH/NIA/IRP) [F]" w:date="2023-11-15T16:23:00Z">
                                      <w:tcPr>
                                        <w:tcW w:w="1716" w:type="dxa"/>
                                        <w:gridSpan w:val="2"/>
                                        <w:noWrap/>
                                        <w:vAlign w:val="center"/>
                                        <w:hideMark/>
                                      </w:tcPr>
                                    </w:tcPrChange>
                                  </w:tcPr>
                                  <w:p w14:paraId="417839E4" w14:textId="13E5B561" w:rsidR="008E210F" w:rsidRPr="008A6C8D" w:rsidDel="001F5A7E" w:rsidRDefault="008E210F" w:rsidP="006153D4">
                                    <w:pPr>
                                      <w:jc w:val="center"/>
                                      <w:rPr>
                                        <w:del w:id="5211" w:author="Maino Vieytes, Christian (NIH/NIA/IRP) [F]" w:date="2023-11-15T09:29:00Z"/>
                                        <w:rFonts w:ascii="Times New Roman" w:hAnsi="Times New Roman" w:cs="Times New Roman"/>
                                        <w:sz w:val="18"/>
                                        <w:szCs w:val="18"/>
                                        <w:rPrChange w:id="5212" w:author="Maino Vieytes, Christian (NIH/NIA/IRP) [F]" w:date="2023-11-15T15:57:00Z">
                                          <w:rPr>
                                            <w:del w:id="5213" w:author="Maino Vieytes, Christian (NIH/NIA/IRP) [F]" w:date="2023-11-15T09:29:00Z"/>
                                            <w:rFonts w:ascii="Times New Roman" w:hAnsi="Times New Roman" w:cs="Times New Roman"/>
                                            <w:sz w:val="20"/>
                                            <w:szCs w:val="20"/>
                                          </w:rPr>
                                        </w:rPrChange>
                                      </w:rPr>
                                    </w:pPr>
                                    <w:del w:id="5214" w:author="Maino Vieytes, Christian (NIH/NIA/IRP) [F]" w:date="2023-11-15T09:29:00Z">
                                      <w:r w:rsidRPr="008A6C8D" w:rsidDel="001F5A7E">
                                        <w:rPr>
                                          <w:rFonts w:ascii="Times New Roman" w:hAnsi="Times New Roman" w:cs="Times New Roman"/>
                                          <w:sz w:val="18"/>
                                          <w:szCs w:val="18"/>
                                          <w:rPrChange w:id="5215" w:author="Maino Vieytes, Christian (NIH/NIA/IRP) [F]" w:date="2023-11-15T15:57:00Z">
                                            <w:rPr>
                                              <w:rFonts w:ascii="Times New Roman" w:hAnsi="Times New Roman" w:cs="Times New Roman"/>
                                              <w:sz w:val="20"/>
                                              <w:szCs w:val="20"/>
                                            </w:rPr>
                                          </w:rPrChange>
                                        </w:rPr>
                                        <w:delText>1.73 (0.99-3.02)</w:delText>
                                      </w:r>
                                    </w:del>
                                  </w:p>
                                </w:tc>
                                <w:tc>
                                  <w:tcPr>
                                    <w:tcW w:w="1716" w:type="dxa"/>
                                    <w:noWrap/>
                                    <w:vAlign w:val="center"/>
                                    <w:hideMark/>
                                    <w:tcPrChange w:id="5216" w:author="Maino Vieytes, Christian (NIH/NIA/IRP) [F]" w:date="2023-11-15T16:23:00Z">
                                      <w:tcPr>
                                        <w:tcW w:w="1716" w:type="dxa"/>
                                        <w:gridSpan w:val="2"/>
                                        <w:noWrap/>
                                        <w:vAlign w:val="center"/>
                                        <w:hideMark/>
                                      </w:tcPr>
                                    </w:tcPrChange>
                                  </w:tcPr>
                                  <w:p w14:paraId="3C51AEBA" w14:textId="40B77E3B" w:rsidR="008E210F" w:rsidRPr="008A6C8D" w:rsidDel="001F5A7E" w:rsidRDefault="008E210F" w:rsidP="006153D4">
                                    <w:pPr>
                                      <w:jc w:val="center"/>
                                      <w:rPr>
                                        <w:del w:id="5217" w:author="Maino Vieytes, Christian (NIH/NIA/IRP) [F]" w:date="2023-11-15T09:29:00Z"/>
                                        <w:rFonts w:ascii="Times New Roman" w:hAnsi="Times New Roman" w:cs="Times New Roman"/>
                                        <w:sz w:val="18"/>
                                        <w:szCs w:val="18"/>
                                        <w:rPrChange w:id="5218" w:author="Maino Vieytes, Christian (NIH/NIA/IRP) [F]" w:date="2023-11-15T15:57:00Z">
                                          <w:rPr>
                                            <w:del w:id="5219" w:author="Maino Vieytes, Christian (NIH/NIA/IRP) [F]" w:date="2023-11-15T09:29:00Z"/>
                                            <w:rFonts w:ascii="Times New Roman" w:hAnsi="Times New Roman" w:cs="Times New Roman"/>
                                            <w:sz w:val="20"/>
                                            <w:szCs w:val="20"/>
                                          </w:rPr>
                                        </w:rPrChange>
                                      </w:rPr>
                                    </w:pPr>
                                    <w:del w:id="5220" w:author="Maino Vieytes, Christian (NIH/NIA/IRP) [F]" w:date="2023-11-15T09:29:00Z">
                                      <w:r w:rsidRPr="008A6C8D" w:rsidDel="001F5A7E">
                                        <w:rPr>
                                          <w:rFonts w:ascii="Times New Roman" w:hAnsi="Times New Roman" w:cs="Times New Roman"/>
                                          <w:sz w:val="18"/>
                                          <w:szCs w:val="18"/>
                                          <w:rPrChange w:id="5221" w:author="Maino Vieytes, Christian (NIH/NIA/IRP) [F]" w:date="2023-11-15T15:57:00Z">
                                            <w:rPr>
                                              <w:rFonts w:ascii="Times New Roman" w:hAnsi="Times New Roman" w:cs="Times New Roman"/>
                                              <w:sz w:val="20"/>
                                              <w:szCs w:val="20"/>
                                            </w:rPr>
                                          </w:rPrChange>
                                        </w:rPr>
                                        <w:delText>1.67 (0.86-3.27)</w:delText>
                                      </w:r>
                                    </w:del>
                                  </w:p>
                                </w:tc>
                                <w:tc>
                                  <w:tcPr>
                                    <w:tcW w:w="1816" w:type="dxa"/>
                                    <w:noWrap/>
                                    <w:vAlign w:val="center"/>
                                    <w:hideMark/>
                                    <w:tcPrChange w:id="5222" w:author="Maino Vieytes, Christian (NIH/NIA/IRP) [F]" w:date="2023-11-15T16:23:00Z">
                                      <w:tcPr>
                                        <w:tcW w:w="1816" w:type="dxa"/>
                                        <w:gridSpan w:val="2"/>
                                        <w:noWrap/>
                                        <w:vAlign w:val="center"/>
                                        <w:hideMark/>
                                      </w:tcPr>
                                    </w:tcPrChange>
                                  </w:tcPr>
                                  <w:p w14:paraId="24A8F9AD" w14:textId="71E9A608" w:rsidR="008E210F" w:rsidRPr="008A6C8D" w:rsidDel="001F5A7E" w:rsidRDefault="008E210F" w:rsidP="006153D4">
                                    <w:pPr>
                                      <w:jc w:val="center"/>
                                      <w:rPr>
                                        <w:del w:id="5223" w:author="Maino Vieytes, Christian (NIH/NIA/IRP) [F]" w:date="2023-11-15T09:29:00Z"/>
                                        <w:rFonts w:ascii="Times New Roman" w:hAnsi="Times New Roman" w:cs="Times New Roman"/>
                                        <w:sz w:val="18"/>
                                        <w:szCs w:val="18"/>
                                        <w:rPrChange w:id="5224" w:author="Maino Vieytes, Christian (NIH/NIA/IRP) [F]" w:date="2023-11-15T15:57:00Z">
                                          <w:rPr>
                                            <w:del w:id="5225" w:author="Maino Vieytes, Christian (NIH/NIA/IRP) [F]" w:date="2023-11-15T09:29:00Z"/>
                                            <w:rFonts w:ascii="Times New Roman" w:hAnsi="Times New Roman" w:cs="Times New Roman"/>
                                            <w:sz w:val="20"/>
                                            <w:szCs w:val="20"/>
                                          </w:rPr>
                                        </w:rPrChange>
                                      </w:rPr>
                                    </w:pPr>
                                    <w:del w:id="5226" w:author="Maino Vieytes, Christian (NIH/NIA/IRP) [F]" w:date="2023-11-15T09:29:00Z">
                                      <w:r w:rsidRPr="008A6C8D" w:rsidDel="001F5A7E">
                                        <w:rPr>
                                          <w:rFonts w:ascii="Times New Roman" w:hAnsi="Times New Roman" w:cs="Times New Roman"/>
                                          <w:sz w:val="18"/>
                                          <w:szCs w:val="18"/>
                                          <w:rPrChange w:id="5227" w:author="Maino Vieytes, Christian (NIH/NIA/IRP) [F]" w:date="2023-11-15T15:57:00Z">
                                            <w:rPr>
                                              <w:rFonts w:ascii="Times New Roman" w:hAnsi="Times New Roman" w:cs="Times New Roman"/>
                                              <w:sz w:val="20"/>
                                              <w:szCs w:val="20"/>
                                            </w:rPr>
                                          </w:rPrChange>
                                        </w:rPr>
                                        <w:delText>1.20 (0.60-2.41)</w:delText>
                                      </w:r>
                                    </w:del>
                                  </w:p>
                                </w:tc>
                                <w:tc>
                                  <w:tcPr>
                                    <w:tcW w:w="1196" w:type="dxa"/>
                                    <w:noWrap/>
                                    <w:vAlign w:val="center"/>
                                    <w:hideMark/>
                                    <w:tcPrChange w:id="5228" w:author="Maino Vieytes, Christian (NIH/NIA/IRP) [F]" w:date="2023-11-15T16:23:00Z">
                                      <w:tcPr>
                                        <w:tcW w:w="1000" w:type="dxa"/>
                                        <w:gridSpan w:val="2"/>
                                        <w:noWrap/>
                                        <w:vAlign w:val="center"/>
                                        <w:hideMark/>
                                      </w:tcPr>
                                    </w:tcPrChange>
                                  </w:tcPr>
                                  <w:p w14:paraId="017F2F1A" w14:textId="55E6943E" w:rsidR="008E210F" w:rsidRPr="008A6C8D" w:rsidDel="001F5A7E" w:rsidRDefault="008E210F" w:rsidP="006153D4">
                                    <w:pPr>
                                      <w:jc w:val="center"/>
                                      <w:rPr>
                                        <w:del w:id="5229" w:author="Maino Vieytes, Christian (NIH/NIA/IRP) [F]" w:date="2023-11-15T09:29:00Z"/>
                                        <w:rFonts w:ascii="Times New Roman" w:hAnsi="Times New Roman" w:cs="Times New Roman"/>
                                        <w:sz w:val="18"/>
                                        <w:szCs w:val="18"/>
                                        <w:rPrChange w:id="5230" w:author="Maino Vieytes, Christian (NIH/NIA/IRP) [F]" w:date="2023-11-15T15:57:00Z">
                                          <w:rPr>
                                            <w:del w:id="5231" w:author="Maino Vieytes, Christian (NIH/NIA/IRP) [F]" w:date="2023-11-15T09:29:00Z"/>
                                            <w:rFonts w:ascii="Times New Roman" w:hAnsi="Times New Roman" w:cs="Times New Roman"/>
                                            <w:sz w:val="20"/>
                                            <w:szCs w:val="20"/>
                                          </w:rPr>
                                        </w:rPrChange>
                                      </w:rPr>
                                    </w:pPr>
                                    <w:del w:id="5232" w:author="Maino Vieytes, Christian (NIH/NIA/IRP) [F]" w:date="2023-11-15T09:29:00Z">
                                      <w:r w:rsidRPr="008A6C8D" w:rsidDel="001F5A7E">
                                        <w:rPr>
                                          <w:rFonts w:ascii="Times New Roman" w:hAnsi="Times New Roman" w:cs="Times New Roman"/>
                                          <w:sz w:val="18"/>
                                          <w:szCs w:val="18"/>
                                          <w:rPrChange w:id="5233" w:author="Maino Vieytes, Christian (NIH/NIA/IRP) [F]" w:date="2023-11-15T15:57:00Z">
                                            <w:rPr>
                                              <w:rFonts w:ascii="Times New Roman" w:hAnsi="Times New Roman" w:cs="Times New Roman"/>
                                              <w:sz w:val="20"/>
                                              <w:szCs w:val="20"/>
                                            </w:rPr>
                                          </w:rPrChange>
                                        </w:rPr>
                                        <w:delText>0.15</w:delText>
                                      </w:r>
                                    </w:del>
                                  </w:p>
                                </w:tc>
                                <w:tc>
                                  <w:tcPr>
                                    <w:tcW w:w="1622" w:type="dxa"/>
                                    <w:noWrap/>
                                    <w:vAlign w:val="center"/>
                                    <w:hideMark/>
                                    <w:tcPrChange w:id="5234" w:author="Maino Vieytes, Christian (NIH/NIA/IRP) [F]" w:date="2023-11-15T16:23:00Z">
                                      <w:tcPr>
                                        <w:tcW w:w="1816" w:type="dxa"/>
                                        <w:gridSpan w:val="5"/>
                                        <w:noWrap/>
                                        <w:vAlign w:val="center"/>
                                        <w:hideMark/>
                                      </w:tcPr>
                                    </w:tcPrChange>
                                  </w:tcPr>
                                  <w:p w14:paraId="073EB657" w14:textId="587DBEE8" w:rsidR="008E210F" w:rsidRPr="008A6C8D" w:rsidDel="001F5A7E" w:rsidRDefault="008E210F" w:rsidP="006153D4">
                                    <w:pPr>
                                      <w:jc w:val="center"/>
                                      <w:rPr>
                                        <w:del w:id="5235" w:author="Maino Vieytes, Christian (NIH/NIA/IRP) [F]" w:date="2023-11-15T09:29:00Z"/>
                                        <w:rFonts w:ascii="Times New Roman" w:hAnsi="Times New Roman" w:cs="Times New Roman"/>
                                        <w:sz w:val="18"/>
                                        <w:szCs w:val="18"/>
                                        <w:rPrChange w:id="5236" w:author="Maino Vieytes, Christian (NIH/NIA/IRP) [F]" w:date="2023-11-15T15:57:00Z">
                                          <w:rPr>
                                            <w:del w:id="5237" w:author="Maino Vieytes, Christian (NIH/NIA/IRP) [F]" w:date="2023-11-15T09:29:00Z"/>
                                            <w:rFonts w:ascii="Times New Roman" w:hAnsi="Times New Roman" w:cs="Times New Roman"/>
                                            <w:sz w:val="20"/>
                                            <w:szCs w:val="20"/>
                                          </w:rPr>
                                        </w:rPrChange>
                                      </w:rPr>
                                    </w:pPr>
                                    <w:del w:id="5238" w:author="Maino Vieytes, Christian (NIH/NIA/IRP) [F]" w:date="2023-11-15T09:29:00Z">
                                      <w:r w:rsidRPr="008A6C8D" w:rsidDel="001F5A7E">
                                        <w:rPr>
                                          <w:rFonts w:ascii="Times New Roman" w:hAnsi="Times New Roman" w:cs="Times New Roman"/>
                                          <w:sz w:val="18"/>
                                          <w:szCs w:val="18"/>
                                          <w:rPrChange w:id="5239" w:author="Maino Vieytes, Christian (NIH/NIA/IRP) [F]" w:date="2023-11-15T15:57:00Z">
                                            <w:rPr>
                                              <w:rFonts w:ascii="Times New Roman" w:hAnsi="Times New Roman" w:cs="Times New Roman"/>
                                              <w:sz w:val="20"/>
                                              <w:szCs w:val="20"/>
                                            </w:rPr>
                                          </w:rPrChange>
                                        </w:rPr>
                                        <w:delText>1.13 (0.94-1.37)</w:delText>
                                      </w:r>
                                    </w:del>
                                  </w:p>
                                </w:tc>
                                <w:tc>
                                  <w:tcPr>
                                    <w:tcW w:w="1310" w:type="dxa"/>
                                    <w:noWrap/>
                                    <w:vAlign w:val="center"/>
                                    <w:hideMark/>
                                    <w:tcPrChange w:id="5240" w:author="Maino Vieytes, Christian (NIH/NIA/IRP) [F]" w:date="2023-11-15T16:23:00Z">
                                      <w:tcPr>
                                        <w:tcW w:w="958" w:type="dxa"/>
                                        <w:gridSpan w:val="3"/>
                                        <w:noWrap/>
                                        <w:vAlign w:val="center"/>
                                        <w:hideMark/>
                                      </w:tcPr>
                                    </w:tcPrChange>
                                  </w:tcPr>
                                  <w:p w14:paraId="0BE5DC6F" w14:textId="22898021" w:rsidR="008E210F" w:rsidRPr="008A6C8D" w:rsidDel="001F5A7E" w:rsidRDefault="008E210F" w:rsidP="006153D4">
                                    <w:pPr>
                                      <w:jc w:val="center"/>
                                      <w:rPr>
                                        <w:del w:id="5241" w:author="Maino Vieytes, Christian (NIH/NIA/IRP) [F]" w:date="2023-11-15T09:29:00Z"/>
                                        <w:rFonts w:ascii="Times New Roman" w:hAnsi="Times New Roman" w:cs="Times New Roman"/>
                                        <w:sz w:val="18"/>
                                        <w:szCs w:val="18"/>
                                        <w:rPrChange w:id="5242" w:author="Maino Vieytes, Christian (NIH/NIA/IRP) [F]" w:date="2023-11-15T15:57:00Z">
                                          <w:rPr>
                                            <w:del w:id="5243" w:author="Maino Vieytes, Christian (NIH/NIA/IRP) [F]" w:date="2023-11-15T09:29:00Z"/>
                                            <w:rFonts w:ascii="Times New Roman" w:hAnsi="Times New Roman" w:cs="Times New Roman"/>
                                            <w:sz w:val="20"/>
                                            <w:szCs w:val="20"/>
                                          </w:rPr>
                                        </w:rPrChange>
                                      </w:rPr>
                                    </w:pPr>
                                    <w:del w:id="5244" w:author="Maino Vieytes, Christian (NIH/NIA/IRP) [F]" w:date="2023-11-15T09:29:00Z">
                                      <w:r w:rsidRPr="008A6C8D" w:rsidDel="001F5A7E">
                                        <w:rPr>
                                          <w:rFonts w:ascii="Times New Roman" w:hAnsi="Times New Roman" w:cs="Times New Roman"/>
                                          <w:color w:val="000000"/>
                                          <w:sz w:val="18"/>
                                          <w:szCs w:val="18"/>
                                          <w:rPrChange w:id="5245" w:author="Maino Vieytes, Christian (NIH/NIA/IRP) [F]" w:date="2023-11-15T15:57:00Z">
                                            <w:rPr>
                                              <w:rFonts w:ascii="Times New Roman" w:hAnsi="Times New Roman" w:cs="Times New Roman"/>
                                              <w:color w:val="000000"/>
                                              <w:sz w:val="20"/>
                                              <w:szCs w:val="20"/>
                                            </w:rPr>
                                          </w:rPrChange>
                                        </w:rPr>
                                        <w:delText>0.08</w:delText>
                                      </w:r>
                                    </w:del>
                                  </w:p>
                                </w:tc>
                              </w:tr>
                              <w:tr w:rsidR="008E210F" w:rsidRPr="008A6C8D" w:rsidDel="001F5A7E" w14:paraId="7D84AE40" w14:textId="6FCBBFF0" w:rsidTr="002B4FE9">
                                <w:trPr>
                                  <w:trHeight w:val="320"/>
                                  <w:del w:id="5246" w:author="Maino Vieytes, Christian (NIH/NIA/IRP) [F]" w:date="2023-11-15T09:29:00Z"/>
                                  <w:trPrChange w:id="5247" w:author="Maino Vieytes, Christian (NIH/NIA/IRP) [F]" w:date="2023-11-15T16:23:00Z">
                                    <w:trPr>
                                      <w:gridAfter w:val="0"/>
                                      <w:trHeight w:val="320"/>
                                    </w:trPr>
                                  </w:trPrChange>
                                </w:trPr>
                                <w:tc>
                                  <w:tcPr>
                                    <w:tcW w:w="2317" w:type="dxa"/>
                                    <w:noWrap/>
                                    <w:vAlign w:val="center"/>
                                    <w:hideMark/>
                                    <w:tcPrChange w:id="5248" w:author="Maino Vieytes, Christian (NIH/NIA/IRP) [F]" w:date="2023-11-15T16:23:00Z">
                                      <w:tcPr>
                                        <w:tcW w:w="2317" w:type="dxa"/>
                                        <w:noWrap/>
                                        <w:vAlign w:val="center"/>
                                        <w:hideMark/>
                                      </w:tcPr>
                                    </w:tcPrChange>
                                  </w:tcPr>
                                  <w:p w14:paraId="0063BF8C" w14:textId="7CCE7BEF" w:rsidR="008E210F" w:rsidRPr="008A6C8D" w:rsidDel="001F5A7E" w:rsidRDefault="008E210F" w:rsidP="006153D4">
                                    <w:pPr>
                                      <w:rPr>
                                        <w:del w:id="5249" w:author="Maino Vieytes, Christian (NIH/NIA/IRP) [F]" w:date="2023-11-15T09:29:00Z"/>
                                        <w:rFonts w:ascii="Times New Roman" w:hAnsi="Times New Roman" w:cs="Times New Roman"/>
                                        <w:sz w:val="18"/>
                                        <w:szCs w:val="18"/>
                                        <w:rPrChange w:id="5250" w:author="Maino Vieytes, Christian (NIH/NIA/IRP) [F]" w:date="2023-11-15T15:57:00Z">
                                          <w:rPr>
                                            <w:del w:id="5251" w:author="Maino Vieytes, Christian (NIH/NIA/IRP) [F]" w:date="2023-11-15T09:29:00Z"/>
                                            <w:rFonts w:ascii="Times New Roman" w:hAnsi="Times New Roman" w:cs="Times New Roman"/>
                                            <w:sz w:val="20"/>
                                            <w:szCs w:val="20"/>
                                          </w:rPr>
                                        </w:rPrChange>
                                      </w:rPr>
                                    </w:pPr>
                                    <w:del w:id="5252" w:author="Maino Vieytes, Christian (NIH/NIA/IRP) [F]" w:date="2023-11-15T09:29:00Z">
                                      <w:r w:rsidRPr="008A6C8D" w:rsidDel="001F5A7E">
                                        <w:rPr>
                                          <w:rFonts w:ascii="Times New Roman" w:hAnsi="Times New Roman" w:cs="Times New Roman"/>
                                          <w:sz w:val="18"/>
                                          <w:szCs w:val="18"/>
                                          <w:rPrChange w:id="5253" w:author="Maino Vieytes, Christian (NIH/NIA/IRP) [F]" w:date="2023-11-15T15:57:00Z">
                                            <w:rPr>
                                              <w:rFonts w:ascii="Times New Roman" w:hAnsi="Times New Roman" w:cs="Times New Roman"/>
                                              <w:sz w:val="20"/>
                                              <w:szCs w:val="20"/>
                                            </w:rPr>
                                          </w:rPrChange>
                                        </w:rPr>
                                        <w:delText>Food Assistance (SNAP)</w:delText>
                                      </w:r>
                                      <w:r w:rsidRPr="008A6C8D" w:rsidDel="001F5A7E">
                                        <w:rPr>
                                          <w:rFonts w:ascii="Times New Roman" w:hAnsi="Times New Roman" w:cs="Times New Roman"/>
                                          <w:b/>
                                          <w:bCs/>
                                          <w:sz w:val="18"/>
                                          <w:szCs w:val="18"/>
                                          <w:vertAlign w:val="superscript"/>
                                          <w:lang w:bidi="en-US"/>
                                          <w:rPrChange w:id="5254"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5255" w:author="Maino Vieytes, Christian (NIH/NIA/IRP) [F]" w:date="2023-11-15T16:23:00Z">
                                      <w:tcPr>
                                        <w:tcW w:w="720" w:type="dxa"/>
                                        <w:noWrap/>
                                        <w:vAlign w:val="center"/>
                                        <w:hideMark/>
                                      </w:tcPr>
                                    </w:tcPrChange>
                                  </w:tcPr>
                                  <w:p w14:paraId="0DB80CE1" w14:textId="70330D7A" w:rsidR="008E210F" w:rsidRPr="008A6C8D" w:rsidDel="001F5A7E" w:rsidRDefault="008E210F" w:rsidP="006153D4">
                                    <w:pPr>
                                      <w:jc w:val="center"/>
                                      <w:rPr>
                                        <w:del w:id="5256" w:author="Maino Vieytes, Christian (NIH/NIA/IRP) [F]" w:date="2023-11-15T09:29:00Z"/>
                                        <w:rFonts w:ascii="Times New Roman" w:hAnsi="Times New Roman" w:cs="Times New Roman"/>
                                        <w:sz w:val="18"/>
                                        <w:szCs w:val="18"/>
                                        <w:rPrChange w:id="5257" w:author="Maino Vieytes, Christian (NIH/NIA/IRP) [F]" w:date="2023-11-15T15:57:00Z">
                                          <w:rPr>
                                            <w:del w:id="5258" w:author="Maino Vieytes, Christian (NIH/NIA/IRP) [F]" w:date="2023-11-15T09:29:00Z"/>
                                            <w:rFonts w:ascii="Times New Roman" w:hAnsi="Times New Roman" w:cs="Times New Roman"/>
                                            <w:sz w:val="20"/>
                                            <w:szCs w:val="20"/>
                                          </w:rPr>
                                        </w:rPrChange>
                                      </w:rPr>
                                    </w:pPr>
                                    <w:del w:id="5259" w:author="Maino Vieytes, Christian (NIH/NIA/IRP) [F]" w:date="2023-11-15T09:29:00Z">
                                      <w:r w:rsidRPr="008A6C8D" w:rsidDel="001F5A7E">
                                        <w:rPr>
                                          <w:rFonts w:ascii="Times New Roman" w:hAnsi="Times New Roman" w:cs="Times New Roman"/>
                                          <w:sz w:val="18"/>
                                          <w:szCs w:val="18"/>
                                          <w:rPrChange w:id="5260"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5261" w:author="Maino Vieytes, Christian (NIH/NIA/IRP) [F]" w:date="2023-11-15T16:23:00Z">
                                      <w:tcPr>
                                        <w:tcW w:w="720" w:type="dxa"/>
                                        <w:gridSpan w:val="2"/>
                                        <w:noWrap/>
                                        <w:vAlign w:val="center"/>
                                        <w:hideMark/>
                                      </w:tcPr>
                                    </w:tcPrChange>
                                  </w:tcPr>
                                  <w:p w14:paraId="68D2D99C" w14:textId="114A57FE" w:rsidR="008E210F" w:rsidRPr="008A6C8D" w:rsidDel="001F5A7E" w:rsidRDefault="008E210F" w:rsidP="006153D4">
                                    <w:pPr>
                                      <w:jc w:val="center"/>
                                      <w:rPr>
                                        <w:del w:id="5262" w:author="Maino Vieytes, Christian (NIH/NIA/IRP) [F]" w:date="2023-11-15T09:29:00Z"/>
                                        <w:rFonts w:ascii="Times New Roman" w:hAnsi="Times New Roman" w:cs="Times New Roman"/>
                                        <w:sz w:val="18"/>
                                        <w:szCs w:val="18"/>
                                        <w:rPrChange w:id="5263" w:author="Maino Vieytes, Christian (NIH/NIA/IRP) [F]" w:date="2023-11-15T15:57:00Z">
                                          <w:rPr>
                                            <w:del w:id="5264" w:author="Maino Vieytes, Christian (NIH/NIA/IRP) [F]" w:date="2023-11-15T09:29:00Z"/>
                                            <w:rFonts w:ascii="Times New Roman" w:hAnsi="Times New Roman" w:cs="Times New Roman"/>
                                            <w:sz w:val="20"/>
                                            <w:szCs w:val="20"/>
                                          </w:rPr>
                                        </w:rPrChange>
                                      </w:rPr>
                                    </w:pPr>
                                    <w:del w:id="5265" w:author="Maino Vieytes, Christian (NIH/NIA/IRP) [F]" w:date="2023-11-15T09:29:00Z">
                                      <w:r w:rsidRPr="008A6C8D" w:rsidDel="001F5A7E">
                                        <w:rPr>
                                          <w:rFonts w:ascii="Times New Roman" w:hAnsi="Times New Roman" w:cs="Times New Roman"/>
                                          <w:sz w:val="18"/>
                                          <w:szCs w:val="18"/>
                                          <w:rPrChange w:id="5266"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5267" w:author="Maino Vieytes, Christian (NIH/NIA/IRP) [F]" w:date="2023-11-15T16:23:00Z">
                                      <w:tcPr>
                                        <w:tcW w:w="1616" w:type="dxa"/>
                                        <w:gridSpan w:val="2"/>
                                        <w:noWrap/>
                                        <w:vAlign w:val="center"/>
                                        <w:hideMark/>
                                      </w:tcPr>
                                    </w:tcPrChange>
                                  </w:tcPr>
                                  <w:p w14:paraId="7BF31944" w14:textId="627C508F" w:rsidR="008E210F" w:rsidRPr="008A6C8D" w:rsidDel="001F5A7E" w:rsidRDefault="008E210F" w:rsidP="006153D4">
                                    <w:pPr>
                                      <w:jc w:val="center"/>
                                      <w:rPr>
                                        <w:del w:id="5268" w:author="Maino Vieytes, Christian (NIH/NIA/IRP) [F]" w:date="2023-11-15T09:29:00Z"/>
                                        <w:rFonts w:ascii="Times New Roman" w:hAnsi="Times New Roman" w:cs="Times New Roman"/>
                                        <w:sz w:val="18"/>
                                        <w:szCs w:val="18"/>
                                        <w:rPrChange w:id="5269" w:author="Maino Vieytes, Christian (NIH/NIA/IRP) [F]" w:date="2023-11-15T15:57:00Z">
                                          <w:rPr>
                                            <w:del w:id="5270" w:author="Maino Vieytes, Christian (NIH/NIA/IRP) [F]" w:date="2023-11-15T09:29:00Z"/>
                                            <w:rFonts w:ascii="Times New Roman" w:hAnsi="Times New Roman" w:cs="Times New Roman"/>
                                            <w:sz w:val="20"/>
                                            <w:szCs w:val="20"/>
                                          </w:rPr>
                                        </w:rPrChange>
                                      </w:rPr>
                                    </w:pPr>
                                    <w:del w:id="5271" w:author="Maino Vieytes, Christian (NIH/NIA/IRP) [F]" w:date="2023-11-15T09:29:00Z">
                                      <w:r w:rsidRPr="008A6C8D" w:rsidDel="001F5A7E">
                                        <w:rPr>
                                          <w:rFonts w:ascii="Times New Roman" w:hAnsi="Times New Roman" w:cs="Times New Roman"/>
                                          <w:sz w:val="18"/>
                                          <w:szCs w:val="18"/>
                                          <w:rPrChange w:id="5272" w:author="Maino Vieytes, Christian (NIH/NIA/IRP) [F]" w:date="2023-11-15T15:57:00Z">
                                            <w:rPr>
                                              <w:rFonts w:ascii="Times New Roman" w:hAnsi="Times New Roman" w:cs="Times New Roman"/>
                                              <w:sz w:val="20"/>
                                              <w:szCs w:val="20"/>
                                            </w:rPr>
                                          </w:rPrChange>
                                        </w:rPr>
                                        <w:delText>1.34 (0.69-2.59)</w:delText>
                                      </w:r>
                                    </w:del>
                                  </w:p>
                                </w:tc>
                                <w:tc>
                                  <w:tcPr>
                                    <w:tcW w:w="1716" w:type="dxa"/>
                                    <w:noWrap/>
                                    <w:vAlign w:val="center"/>
                                    <w:hideMark/>
                                    <w:tcPrChange w:id="5273" w:author="Maino Vieytes, Christian (NIH/NIA/IRP) [F]" w:date="2023-11-15T16:23:00Z">
                                      <w:tcPr>
                                        <w:tcW w:w="1716" w:type="dxa"/>
                                        <w:gridSpan w:val="2"/>
                                        <w:noWrap/>
                                        <w:vAlign w:val="center"/>
                                        <w:hideMark/>
                                      </w:tcPr>
                                    </w:tcPrChange>
                                  </w:tcPr>
                                  <w:p w14:paraId="381D4D66" w14:textId="5CF27715" w:rsidR="008E210F" w:rsidRPr="008A6C8D" w:rsidDel="001F5A7E" w:rsidRDefault="008E210F" w:rsidP="006153D4">
                                    <w:pPr>
                                      <w:jc w:val="center"/>
                                      <w:rPr>
                                        <w:del w:id="5274" w:author="Maino Vieytes, Christian (NIH/NIA/IRP) [F]" w:date="2023-11-15T09:29:00Z"/>
                                        <w:rFonts w:ascii="Times New Roman" w:hAnsi="Times New Roman" w:cs="Times New Roman"/>
                                        <w:sz w:val="18"/>
                                        <w:szCs w:val="18"/>
                                        <w:rPrChange w:id="5275" w:author="Maino Vieytes, Christian (NIH/NIA/IRP) [F]" w:date="2023-11-15T15:57:00Z">
                                          <w:rPr>
                                            <w:del w:id="5276" w:author="Maino Vieytes, Christian (NIH/NIA/IRP) [F]" w:date="2023-11-15T09:29:00Z"/>
                                            <w:rFonts w:ascii="Times New Roman" w:hAnsi="Times New Roman" w:cs="Times New Roman"/>
                                            <w:sz w:val="20"/>
                                            <w:szCs w:val="20"/>
                                          </w:rPr>
                                        </w:rPrChange>
                                      </w:rPr>
                                    </w:pPr>
                                    <w:del w:id="5277" w:author="Maino Vieytes, Christian (NIH/NIA/IRP) [F]" w:date="2023-11-15T09:29:00Z">
                                      <w:r w:rsidRPr="008A6C8D" w:rsidDel="001F5A7E">
                                        <w:rPr>
                                          <w:rFonts w:ascii="Times New Roman" w:hAnsi="Times New Roman" w:cs="Times New Roman"/>
                                          <w:sz w:val="18"/>
                                          <w:szCs w:val="18"/>
                                          <w:rPrChange w:id="5278" w:author="Maino Vieytes, Christian (NIH/NIA/IRP) [F]" w:date="2023-11-15T15:57:00Z">
                                            <w:rPr>
                                              <w:rFonts w:ascii="Times New Roman" w:hAnsi="Times New Roman" w:cs="Times New Roman"/>
                                              <w:sz w:val="20"/>
                                              <w:szCs w:val="20"/>
                                            </w:rPr>
                                          </w:rPrChange>
                                        </w:rPr>
                                        <w:delText>1.36 (0.77-2.40)</w:delText>
                                      </w:r>
                                    </w:del>
                                  </w:p>
                                </w:tc>
                                <w:tc>
                                  <w:tcPr>
                                    <w:tcW w:w="1716" w:type="dxa"/>
                                    <w:noWrap/>
                                    <w:vAlign w:val="center"/>
                                    <w:hideMark/>
                                    <w:tcPrChange w:id="5279" w:author="Maino Vieytes, Christian (NIH/NIA/IRP) [F]" w:date="2023-11-15T16:23:00Z">
                                      <w:tcPr>
                                        <w:tcW w:w="1716" w:type="dxa"/>
                                        <w:gridSpan w:val="2"/>
                                        <w:noWrap/>
                                        <w:vAlign w:val="center"/>
                                        <w:hideMark/>
                                      </w:tcPr>
                                    </w:tcPrChange>
                                  </w:tcPr>
                                  <w:p w14:paraId="572F1A18" w14:textId="15089F03" w:rsidR="008E210F" w:rsidRPr="008A6C8D" w:rsidDel="001F5A7E" w:rsidRDefault="008E210F" w:rsidP="006153D4">
                                    <w:pPr>
                                      <w:jc w:val="center"/>
                                      <w:rPr>
                                        <w:del w:id="5280" w:author="Maino Vieytes, Christian (NIH/NIA/IRP) [F]" w:date="2023-11-15T09:29:00Z"/>
                                        <w:rFonts w:ascii="Times New Roman" w:hAnsi="Times New Roman" w:cs="Times New Roman"/>
                                        <w:sz w:val="18"/>
                                        <w:szCs w:val="18"/>
                                        <w:rPrChange w:id="5281" w:author="Maino Vieytes, Christian (NIH/NIA/IRP) [F]" w:date="2023-11-15T15:57:00Z">
                                          <w:rPr>
                                            <w:del w:id="5282" w:author="Maino Vieytes, Christian (NIH/NIA/IRP) [F]" w:date="2023-11-15T09:29:00Z"/>
                                            <w:rFonts w:ascii="Times New Roman" w:hAnsi="Times New Roman" w:cs="Times New Roman"/>
                                            <w:sz w:val="20"/>
                                            <w:szCs w:val="20"/>
                                          </w:rPr>
                                        </w:rPrChange>
                                      </w:rPr>
                                    </w:pPr>
                                    <w:del w:id="5283" w:author="Maino Vieytes, Christian (NIH/NIA/IRP) [F]" w:date="2023-11-15T09:29:00Z">
                                      <w:r w:rsidRPr="008A6C8D" w:rsidDel="001F5A7E">
                                        <w:rPr>
                                          <w:rFonts w:ascii="Times New Roman" w:hAnsi="Times New Roman" w:cs="Times New Roman"/>
                                          <w:sz w:val="18"/>
                                          <w:szCs w:val="18"/>
                                          <w:rPrChange w:id="5284" w:author="Maino Vieytes, Christian (NIH/NIA/IRP) [F]" w:date="2023-11-15T15:57:00Z">
                                            <w:rPr>
                                              <w:rFonts w:ascii="Times New Roman" w:hAnsi="Times New Roman" w:cs="Times New Roman"/>
                                              <w:sz w:val="20"/>
                                              <w:szCs w:val="20"/>
                                            </w:rPr>
                                          </w:rPrChange>
                                        </w:rPr>
                                        <w:delText>1.12 (0.62-2.03)</w:delText>
                                      </w:r>
                                    </w:del>
                                  </w:p>
                                </w:tc>
                                <w:tc>
                                  <w:tcPr>
                                    <w:tcW w:w="1816" w:type="dxa"/>
                                    <w:noWrap/>
                                    <w:vAlign w:val="center"/>
                                    <w:hideMark/>
                                    <w:tcPrChange w:id="5285" w:author="Maino Vieytes, Christian (NIH/NIA/IRP) [F]" w:date="2023-11-15T16:23:00Z">
                                      <w:tcPr>
                                        <w:tcW w:w="1816" w:type="dxa"/>
                                        <w:gridSpan w:val="2"/>
                                        <w:noWrap/>
                                        <w:vAlign w:val="center"/>
                                        <w:hideMark/>
                                      </w:tcPr>
                                    </w:tcPrChange>
                                  </w:tcPr>
                                  <w:p w14:paraId="4508F4F8" w14:textId="6367C059" w:rsidR="008E210F" w:rsidRPr="008A6C8D" w:rsidDel="001F5A7E" w:rsidRDefault="008E210F" w:rsidP="006153D4">
                                    <w:pPr>
                                      <w:jc w:val="center"/>
                                      <w:rPr>
                                        <w:del w:id="5286" w:author="Maino Vieytes, Christian (NIH/NIA/IRP) [F]" w:date="2023-11-15T09:29:00Z"/>
                                        <w:rFonts w:ascii="Times New Roman" w:hAnsi="Times New Roman" w:cs="Times New Roman"/>
                                        <w:sz w:val="18"/>
                                        <w:szCs w:val="18"/>
                                        <w:rPrChange w:id="5287" w:author="Maino Vieytes, Christian (NIH/NIA/IRP) [F]" w:date="2023-11-15T15:57:00Z">
                                          <w:rPr>
                                            <w:del w:id="5288" w:author="Maino Vieytes, Christian (NIH/NIA/IRP) [F]" w:date="2023-11-15T09:29:00Z"/>
                                            <w:rFonts w:ascii="Times New Roman" w:hAnsi="Times New Roman" w:cs="Times New Roman"/>
                                            <w:sz w:val="20"/>
                                            <w:szCs w:val="20"/>
                                          </w:rPr>
                                        </w:rPrChange>
                                      </w:rPr>
                                    </w:pPr>
                                    <w:del w:id="5289" w:author="Maino Vieytes, Christian (NIH/NIA/IRP) [F]" w:date="2023-11-15T09:29:00Z">
                                      <w:r w:rsidRPr="008A6C8D" w:rsidDel="001F5A7E">
                                        <w:rPr>
                                          <w:rFonts w:ascii="Times New Roman" w:hAnsi="Times New Roman" w:cs="Times New Roman"/>
                                          <w:sz w:val="18"/>
                                          <w:szCs w:val="18"/>
                                          <w:rPrChange w:id="5290" w:author="Maino Vieytes, Christian (NIH/NIA/IRP) [F]" w:date="2023-11-15T15:57:00Z">
                                            <w:rPr>
                                              <w:rFonts w:ascii="Times New Roman" w:hAnsi="Times New Roman" w:cs="Times New Roman"/>
                                              <w:sz w:val="20"/>
                                              <w:szCs w:val="20"/>
                                            </w:rPr>
                                          </w:rPrChange>
                                        </w:rPr>
                                        <w:delText>2.08 (1.13-3.82)*</w:delText>
                                      </w:r>
                                    </w:del>
                                  </w:p>
                                </w:tc>
                                <w:tc>
                                  <w:tcPr>
                                    <w:tcW w:w="1196" w:type="dxa"/>
                                    <w:noWrap/>
                                    <w:vAlign w:val="center"/>
                                    <w:hideMark/>
                                    <w:tcPrChange w:id="5291" w:author="Maino Vieytes, Christian (NIH/NIA/IRP) [F]" w:date="2023-11-15T16:23:00Z">
                                      <w:tcPr>
                                        <w:tcW w:w="1000" w:type="dxa"/>
                                        <w:gridSpan w:val="2"/>
                                        <w:noWrap/>
                                        <w:vAlign w:val="center"/>
                                        <w:hideMark/>
                                      </w:tcPr>
                                    </w:tcPrChange>
                                  </w:tcPr>
                                  <w:p w14:paraId="03AA974D" w14:textId="3E81BBE9" w:rsidR="008E210F" w:rsidRPr="008A6C8D" w:rsidDel="001F5A7E" w:rsidRDefault="008E210F" w:rsidP="006153D4">
                                    <w:pPr>
                                      <w:jc w:val="center"/>
                                      <w:rPr>
                                        <w:del w:id="5292" w:author="Maino Vieytes, Christian (NIH/NIA/IRP) [F]" w:date="2023-11-15T09:29:00Z"/>
                                        <w:rFonts w:ascii="Times New Roman" w:hAnsi="Times New Roman" w:cs="Times New Roman"/>
                                        <w:sz w:val="18"/>
                                        <w:szCs w:val="18"/>
                                        <w:rPrChange w:id="5293" w:author="Maino Vieytes, Christian (NIH/NIA/IRP) [F]" w:date="2023-11-15T15:57:00Z">
                                          <w:rPr>
                                            <w:del w:id="5294" w:author="Maino Vieytes, Christian (NIH/NIA/IRP) [F]" w:date="2023-11-15T09:29:00Z"/>
                                            <w:rFonts w:ascii="Times New Roman" w:hAnsi="Times New Roman" w:cs="Times New Roman"/>
                                            <w:sz w:val="20"/>
                                            <w:szCs w:val="20"/>
                                          </w:rPr>
                                        </w:rPrChange>
                                      </w:rPr>
                                    </w:pPr>
                                    <w:del w:id="5295" w:author="Maino Vieytes, Christian (NIH/NIA/IRP) [F]" w:date="2023-11-15T09:29:00Z">
                                      <w:r w:rsidRPr="008A6C8D" w:rsidDel="001F5A7E">
                                        <w:rPr>
                                          <w:rFonts w:ascii="Times New Roman" w:hAnsi="Times New Roman" w:cs="Times New Roman"/>
                                          <w:sz w:val="18"/>
                                          <w:szCs w:val="18"/>
                                          <w:rPrChange w:id="5296" w:author="Maino Vieytes, Christian (NIH/NIA/IRP) [F]" w:date="2023-11-15T15:57:00Z">
                                            <w:rPr>
                                              <w:rFonts w:ascii="Times New Roman" w:hAnsi="Times New Roman" w:cs="Times New Roman"/>
                                              <w:sz w:val="20"/>
                                              <w:szCs w:val="20"/>
                                            </w:rPr>
                                          </w:rPrChange>
                                        </w:rPr>
                                        <w:delText>0.12</w:delText>
                                      </w:r>
                                    </w:del>
                                  </w:p>
                                </w:tc>
                                <w:tc>
                                  <w:tcPr>
                                    <w:tcW w:w="1622" w:type="dxa"/>
                                    <w:noWrap/>
                                    <w:vAlign w:val="center"/>
                                    <w:hideMark/>
                                    <w:tcPrChange w:id="5297" w:author="Maino Vieytes, Christian (NIH/NIA/IRP) [F]" w:date="2023-11-15T16:23:00Z">
                                      <w:tcPr>
                                        <w:tcW w:w="1816" w:type="dxa"/>
                                        <w:gridSpan w:val="5"/>
                                        <w:noWrap/>
                                        <w:vAlign w:val="center"/>
                                        <w:hideMark/>
                                      </w:tcPr>
                                    </w:tcPrChange>
                                  </w:tcPr>
                                  <w:p w14:paraId="427B2A35" w14:textId="741A5B18" w:rsidR="008E210F" w:rsidRPr="008A6C8D" w:rsidDel="001F5A7E" w:rsidRDefault="008E210F" w:rsidP="006153D4">
                                    <w:pPr>
                                      <w:jc w:val="center"/>
                                      <w:rPr>
                                        <w:del w:id="5298" w:author="Maino Vieytes, Christian (NIH/NIA/IRP) [F]" w:date="2023-11-15T09:29:00Z"/>
                                        <w:rFonts w:ascii="Times New Roman" w:hAnsi="Times New Roman" w:cs="Times New Roman"/>
                                        <w:sz w:val="18"/>
                                        <w:szCs w:val="18"/>
                                        <w:rPrChange w:id="5299" w:author="Maino Vieytes, Christian (NIH/NIA/IRP) [F]" w:date="2023-11-15T15:57:00Z">
                                          <w:rPr>
                                            <w:del w:id="5300" w:author="Maino Vieytes, Christian (NIH/NIA/IRP) [F]" w:date="2023-11-15T09:29:00Z"/>
                                            <w:rFonts w:ascii="Times New Roman" w:hAnsi="Times New Roman" w:cs="Times New Roman"/>
                                            <w:sz w:val="20"/>
                                            <w:szCs w:val="20"/>
                                          </w:rPr>
                                        </w:rPrChange>
                                      </w:rPr>
                                    </w:pPr>
                                    <w:del w:id="5301" w:author="Maino Vieytes, Christian (NIH/NIA/IRP) [F]" w:date="2023-11-15T09:29:00Z">
                                      <w:r w:rsidRPr="008A6C8D" w:rsidDel="001F5A7E">
                                        <w:rPr>
                                          <w:rFonts w:ascii="Times New Roman" w:hAnsi="Times New Roman" w:cs="Times New Roman"/>
                                          <w:sz w:val="18"/>
                                          <w:szCs w:val="18"/>
                                          <w:rPrChange w:id="5302" w:author="Maino Vieytes, Christian (NIH/NIA/IRP) [F]" w:date="2023-11-15T15:57:00Z">
                                            <w:rPr>
                                              <w:rFonts w:ascii="Times New Roman" w:hAnsi="Times New Roman" w:cs="Times New Roman"/>
                                              <w:sz w:val="20"/>
                                              <w:szCs w:val="20"/>
                                            </w:rPr>
                                          </w:rPrChange>
                                        </w:rPr>
                                        <w:delText>1.14 (0.91-1.43)</w:delText>
                                      </w:r>
                                    </w:del>
                                  </w:p>
                                </w:tc>
                                <w:tc>
                                  <w:tcPr>
                                    <w:tcW w:w="1310" w:type="dxa"/>
                                    <w:noWrap/>
                                    <w:vAlign w:val="center"/>
                                    <w:hideMark/>
                                    <w:tcPrChange w:id="5303" w:author="Maino Vieytes, Christian (NIH/NIA/IRP) [F]" w:date="2023-11-15T16:23:00Z">
                                      <w:tcPr>
                                        <w:tcW w:w="958" w:type="dxa"/>
                                        <w:gridSpan w:val="3"/>
                                        <w:noWrap/>
                                        <w:vAlign w:val="center"/>
                                        <w:hideMark/>
                                      </w:tcPr>
                                    </w:tcPrChange>
                                  </w:tcPr>
                                  <w:p w14:paraId="0A0F06CD" w14:textId="66E4BA4B" w:rsidR="008E210F" w:rsidRPr="008A6C8D" w:rsidDel="001F5A7E" w:rsidRDefault="008E210F" w:rsidP="006153D4">
                                    <w:pPr>
                                      <w:jc w:val="center"/>
                                      <w:rPr>
                                        <w:del w:id="5304" w:author="Maino Vieytes, Christian (NIH/NIA/IRP) [F]" w:date="2023-11-15T09:29:00Z"/>
                                        <w:rFonts w:ascii="Times New Roman" w:hAnsi="Times New Roman" w:cs="Times New Roman"/>
                                        <w:sz w:val="18"/>
                                        <w:szCs w:val="18"/>
                                        <w:rPrChange w:id="5305" w:author="Maino Vieytes, Christian (NIH/NIA/IRP) [F]" w:date="2023-11-15T15:57:00Z">
                                          <w:rPr>
                                            <w:del w:id="5306" w:author="Maino Vieytes, Christian (NIH/NIA/IRP) [F]" w:date="2023-11-15T09:29:00Z"/>
                                            <w:rFonts w:ascii="Times New Roman" w:hAnsi="Times New Roman" w:cs="Times New Roman"/>
                                            <w:sz w:val="20"/>
                                            <w:szCs w:val="20"/>
                                          </w:rPr>
                                        </w:rPrChange>
                                      </w:rPr>
                                    </w:pPr>
                                    <w:del w:id="5307" w:author="Maino Vieytes, Christian (NIH/NIA/IRP) [F]" w:date="2023-11-15T09:29:00Z">
                                      <w:r w:rsidRPr="008A6C8D" w:rsidDel="001F5A7E">
                                        <w:rPr>
                                          <w:rFonts w:ascii="Times New Roman" w:hAnsi="Times New Roman" w:cs="Times New Roman"/>
                                          <w:color w:val="000000"/>
                                          <w:sz w:val="18"/>
                                          <w:szCs w:val="18"/>
                                          <w:rPrChange w:id="5308" w:author="Maino Vieytes, Christian (NIH/NIA/IRP) [F]" w:date="2023-11-15T15:57:00Z">
                                            <w:rPr>
                                              <w:rFonts w:ascii="Times New Roman" w:hAnsi="Times New Roman" w:cs="Times New Roman"/>
                                              <w:color w:val="000000"/>
                                              <w:sz w:val="20"/>
                                              <w:szCs w:val="20"/>
                                            </w:rPr>
                                          </w:rPrChange>
                                        </w:rPr>
                                        <w:delText>0.94</w:delText>
                                      </w:r>
                                    </w:del>
                                  </w:p>
                                </w:tc>
                              </w:tr>
                              <w:tr w:rsidR="008E210F" w:rsidRPr="008A6C8D" w:rsidDel="001F5A7E" w14:paraId="0775452C" w14:textId="708A2A65" w:rsidTr="002B4FE9">
                                <w:trPr>
                                  <w:trHeight w:val="320"/>
                                  <w:del w:id="5309" w:author="Maino Vieytes, Christian (NIH/NIA/IRP) [F]" w:date="2023-11-15T09:29:00Z"/>
                                  <w:trPrChange w:id="5310" w:author="Maino Vieytes, Christian (NIH/NIA/IRP) [F]" w:date="2023-11-15T16:23:00Z">
                                    <w:trPr>
                                      <w:gridAfter w:val="0"/>
                                      <w:trHeight w:val="320"/>
                                    </w:trPr>
                                  </w:trPrChange>
                                </w:trPr>
                                <w:tc>
                                  <w:tcPr>
                                    <w:tcW w:w="2317" w:type="dxa"/>
                                    <w:noWrap/>
                                    <w:vAlign w:val="center"/>
                                    <w:hideMark/>
                                    <w:tcPrChange w:id="5311" w:author="Maino Vieytes, Christian (NIH/NIA/IRP) [F]" w:date="2023-11-15T16:23:00Z">
                                      <w:tcPr>
                                        <w:tcW w:w="2317" w:type="dxa"/>
                                        <w:noWrap/>
                                        <w:vAlign w:val="center"/>
                                        <w:hideMark/>
                                      </w:tcPr>
                                    </w:tcPrChange>
                                  </w:tcPr>
                                  <w:p w14:paraId="661DCDE6" w14:textId="745126D1" w:rsidR="008E210F" w:rsidRPr="008A6C8D" w:rsidDel="001F5A7E" w:rsidRDefault="008E210F" w:rsidP="006153D4">
                                    <w:pPr>
                                      <w:rPr>
                                        <w:del w:id="5312" w:author="Maino Vieytes, Christian (NIH/NIA/IRP) [F]" w:date="2023-11-15T09:29:00Z"/>
                                        <w:rFonts w:ascii="Times New Roman" w:hAnsi="Times New Roman" w:cs="Times New Roman"/>
                                        <w:sz w:val="18"/>
                                        <w:szCs w:val="18"/>
                                        <w:rPrChange w:id="5313" w:author="Maino Vieytes, Christian (NIH/NIA/IRP) [F]" w:date="2023-11-15T15:57:00Z">
                                          <w:rPr>
                                            <w:del w:id="5314" w:author="Maino Vieytes, Christian (NIH/NIA/IRP) [F]" w:date="2023-11-15T09:29:00Z"/>
                                            <w:rFonts w:ascii="Times New Roman" w:hAnsi="Times New Roman" w:cs="Times New Roman"/>
                                            <w:sz w:val="20"/>
                                            <w:szCs w:val="20"/>
                                          </w:rPr>
                                        </w:rPrChange>
                                      </w:rPr>
                                    </w:pPr>
                                    <w:del w:id="5315" w:author="Maino Vieytes, Christian (NIH/NIA/IRP) [F]" w:date="2023-11-15T09:29:00Z">
                                      <w:r w:rsidRPr="008A6C8D" w:rsidDel="001F5A7E">
                                        <w:rPr>
                                          <w:rFonts w:ascii="Times New Roman" w:hAnsi="Times New Roman" w:cs="Times New Roman"/>
                                          <w:sz w:val="18"/>
                                          <w:szCs w:val="18"/>
                                          <w:rPrChange w:id="5316" w:author="Maino Vieytes, Christian (NIH/NIA/IRP) [F]" w:date="2023-11-15T15:57:00Z">
                                            <w:rPr>
                                              <w:rFonts w:ascii="Times New Roman" w:hAnsi="Times New Roman" w:cs="Times New Roman"/>
                                              <w:sz w:val="20"/>
                                              <w:szCs w:val="20"/>
                                            </w:rPr>
                                          </w:rPrChange>
                                        </w:rPr>
                                        <w:delText>Prudent #1</w:delText>
                                      </w:r>
                                      <w:r w:rsidRPr="008A6C8D" w:rsidDel="001F5A7E">
                                        <w:rPr>
                                          <w:rFonts w:ascii="Times New Roman" w:hAnsi="Times New Roman" w:cs="Times New Roman"/>
                                          <w:b/>
                                          <w:bCs/>
                                          <w:sz w:val="18"/>
                                          <w:szCs w:val="18"/>
                                          <w:vertAlign w:val="superscript"/>
                                          <w:lang w:bidi="en-US"/>
                                          <w:rPrChange w:id="5317"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318" w:author="Maino Vieytes, Christian (NIH/NIA/IRP) [F]" w:date="2023-11-15T16:23:00Z">
                                      <w:tcPr>
                                        <w:tcW w:w="720" w:type="dxa"/>
                                        <w:noWrap/>
                                        <w:vAlign w:val="center"/>
                                        <w:hideMark/>
                                      </w:tcPr>
                                    </w:tcPrChange>
                                  </w:tcPr>
                                  <w:p w14:paraId="2070EC1D" w14:textId="2372F6E1" w:rsidR="008E210F" w:rsidRPr="008A6C8D" w:rsidDel="001F5A7E" w:rsidRDefault="008E210F" w:rsidP="006153D4">
                                    <w:pPr>
                                      <w:jc w:val="center"/>
                                      <w:rPr>
                                        <w:del w:id="5319" w:author="Maino Vieytes, Christian (NIH/NIA/IRP) [F]" w:date="2023-11-15T09:29:00Z"/>
                                        <w:rFonts w:ascii="Times New Roman" w:hAnsi="Times New Roman" w:cs="Times New Roman"/>
                                        <w:sz w:val="18"/>
                                        <w:szCs w:val="18"/>
                                        <w:rPrChange w:id="5320" w:author="Maino Vieytes, Christian (NIH/NIA/IRP) [F]" w:date="2023-11-15T15:57:00Z">
                                          <w:rPr>
                                            <w:del w:id="5321" w:author="Maino Vieytes, Christian (NIH/NIA/IRP) [F]" w:date="2023-11-15T09:29:00Z"/>
                                            <w:rFonts w:ascii="Times New Roman" w:hAnsi="Times New Roman" w:cs="Times New Roman"/>
                                            <w:sz w:val="20"/>
                                            <w:szCs w:val="20"/>
                                          </w:rPr>
                                        </w:rPrChange>
                                      </w:rPr>
                                    </w:pPr>
                                    <w:del w:id="5322" w:author="Maino Vieytes, Christian (NIH/NIA/IRP) [F]" w:date="2023-11-15T09:29:00Z">
                                      <w:r w:rsidRPr="008A6C8D" w:rsidDel="001F5A7E">
                                        <w:rPr>
                                          <w:rFonts w:ascii="Times New Roman" w:hAnsi="Times New Roman" w:cs="Times New Roman"/>
                                          <w:sz w:val="18"/>
                                          <w:szCs w:val="18"/>
                                          <w:rPrChange w:id="5323"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5324" w:author="Maino Vieytes, Christian (NIH/NIA/IRP) [F]" w:date="2023-11-15T16:23:00Z">
                                      <w:tcPr>
                                        <w:tcW w:w="720" w:type="dxa"/>
                                        <w:gridSpan w:val="2"/>
                                        <w:noWrap/>
                                        <w:vAlign w:val="center"/>
                                        <w:hideMark/>
                                      </w:tcPr>
                                    </w:tcPrChange>
                                  </w:tcPr>
                                  <w:p w14:paraId="271EDC2B" w14:textId="1E19B021" w:rsidR="008E210F" w:rsidRPr="008A6C8D" w:rsidDel="001F5A7E" w:rsidRDefault="008E210F" w:rsidP="006153D4">
                                    <w:pPr>
                                      <w:jc w:val="center"/>
                                      <w:rPr>
                                        <w:del w:id="5325" w:author="Maino Vieytes, Christian (NIH/NIA/IRP) [F]" w:date="2023-11-15T09:29:00Z"/>
                                        <w:rFonts w:ascii="Times New Roman" w:hAnsi="Times New Roman" w:cs="Times New Roman"/>
                                        <w:sz w:val="18"/>
                                        <w:szCs w:val="18"/>
                                        <w:rPrChange w:id="5326" w:author="Maino Vieytes, Christian (NIH/NIA/IRP) [F]" w:date="2023-11-15T15:57:00Z">
                                          <w:rPr>
                                            <w:del w:id="5327" w:author="Maino Vieytes, Christian (NIH/NIA/IRP) [F]" w:date="2023-11-15T09:29:00Z"/>
                                            <w:rFonts w:ascii="Times New Roman" w:hAnsi="Times New Roman" w:cs="Times New Roman"/>
                                            <w:sz w:val="20"/>
                                            <w:szCs w:val="20"/>
                                          </w:rPr>
                                        </w:rPrChange>
                                      </w:rPr>
                                    </w:pPr>
                                    <w:del w:id="5328" w:author="Maino Vieytes, Christian (NIH/NIA/IRP) [F]" w:date="2023-11-15T09:29:00Z">
                                      <w:r w:rsidRPr="008A6C8D" w:rsidDel="001F5A7E">
                                        <w:rPr>
                                          <w:rFonts w:ascii="Times New Roman" w:hAnsi="Times New Roman" w:cs="Times New Roman"/>
                                          <w:sz w:val="18"/>
                                          <w:szCs w:val="18"/>
                                          <w:rPrChange w:id="5329"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5330" w:author="Maino Vieytes, Christian (NIH/NIA/IRP) [F]" w:date="2023-11-15T16:23:00Z">
                                      <w:tcPr>
                                        <w:tcW w:w="1616" w:type="dxa"/>
                                        <w:gridSpan w:val="2"/>
                                        <w:noWrap/>
                                        <w:vAlign w:val="center"/>
                                        <w:hideMark/>
                                      </w:tcPr>
                                    </w:tcPrChange>
                                  </w:tcPr>
                                  <w:p w14:paraId="65F129F9" w14:textId="797118C5" w:rsidR="008E210F" w:rsidRPr="008A6C8D" w:rsidDel="001F5A7E" w:rsidRDefault="008E210F" w:rsidP="006153D4">
                                    <w:pPr>
                                      <w:jc w:val="center"/>
                                      <w:rPr>
                                        <w:del w:id="5331" w:author="Maino Vieytes, Christian (NIH/NIA/IRP) [F]" w:date="2023-11-15T09:29:00Z"/>
                                        <w:rFonts w:ascii="Times New Roman" w:hAnsi="Times New Roman" w:cs="Times New Roman"/>
                                        <w:sz w:val="18"/>
                                        <w:szCs w:val="18"/>
                                        <w:rPrChange w:id="5332" w:author="Maino Vieytes, Christian (NIH/NIA/IRP) [F]" w:date="2023-11-15T15:57:00Z">
                                          <w:rPr>
                                            <w:del w:id="5333" w:author="Maino Vieytes, Christian (NIH/NIA/IRP) [F]" w:date="2023-11-15T09:29:00Z"/>
                                            <w:rFonts w:ascii="Times New Roman" w:hAnsi="Times New Roman" w:cs="Times New Roman"/>
                                            <w:sz w:val="20"/>
                                            <w:szCs w:val="20"/>
                                          </w:rPr>
                                        </w:rPrChange>
                                      </w:rPr>
                                    </w:pPr>
                                    <w:del w:id="5334" w:author="Maino Vieytes, Christian (NIH/NIA/IRP) [F]" w:date="2023-11-15T09:29:00Z">
                                      <w:r w:rsidRPr="008A6C8D" w:rsidDel="001F5A7E">
                                        <w:rPr>
                                          <w:rFonts w:ascii="Times New Roman" w:hAnsi="Times New Roman" w:cs="Times New Roman"/>
                                          <w:sz w:val="18"/>
                                          <w:szCs w:val="18"/>
                                          <w:rPrChange w:id="5335" w:author="Maino Vieytes, Christian (NIH/NIA/IRP) [F]" w:date="2023-11-15T15:57:00Z">
                                            <w:rPr>
                                              <w:rFonts w:ascii="Times New Roman" w:hAnsi="Times New Roman" w:cs="Times New Roman"/>
                                              <w:sz w:val="20"/>
                                              <w:szCs w:val="20"/>
                                            </w:rPr>
                                          </w:rPrChange>
                                        </w:rPr>
                                        <w:delText>1.12 (0.60-2.08)</w:delText>
                                      </w:r>
                                    </w:del>
                                  </w:p>
                                </w:tc>
                                <w:tc>
                                  <w:tcPr>
                                    <w:tcW w:w="1716" w:type="dxa"/>
                                    <w:noWrap/>
                                    <w:vAlign w:val="center"/>
                                    <w:hideMark/>
                                    <w:tcPrChange w:id="5336" w:author="Maino Vieytes, Christian (NIH/NIA/IRP) [F]" w:date="2023-11-15T16:23:00Z">
                                      <w:tcPr>
                                        <w:tcW w:w="1716" w:type="dxa"/>
                                        <w:gridSpan w:val="2"/>
                                        <w:noWrap/>
                                        <w:vAlign w:val="center"/>
                                        <w:hideMark/>
                                      </w:tcPr>
                                    </w:tcPrChange>
                                  </w:tcPr>
                                  <w:p w14:paraId="6FE412D1" w14:textId="0688C6CD" w:rsidR="008E210F" w:rsidRPr="008A6C8D" w:rsidDel="001F5A7E" w:rsidRDefault="008E210F" w:rsidP="006153D4">
                                    <w:pPr>
                                      <w:jc w:val="center"/>
                                      <w:rPr>
                                        <w:del w:id="5337" w:author="Maino Vieytes, Christian (NIH/NIA/IRP) [F]" w:date="2023-11-15T09:29:00Z"/>
                                        <w:rFonts w:ascii="Times New Roman" w:hAnsi="Times New Roman" w:cs="Times New Roman"/>
                                        <w:sz w:val="18"/>
                                        <w:szCs w:val="18"/>
                                        <w:rPrChange w:id="5338" w:author="Maino Vieytes, Christian (NIH/NIA/IRP) [F]" w:date="2023-11-15T15:57:00Z">
                                          <w:rPr>
                                            <w:del w:id="5339" w:author="Maino Vieytes, Christian (NIH/NIA/IRP) [F]" w:date="2023-11-15T09:29:00Z"/>
                                            <w:rFonts w:ascii="Times New Roman" w:hAnsi="Times New Roman" w:cs="Times New Roman"/>
                                            <w:sz w:val="20"/>
                                            <w:szCs w:val="20"/>
                                          </w:rPr>
                                        </w:rPrChange>
                                      </w:rPr>
                                    </w:pPr>
                                    <w:del w:id="5340" w:author="Maino Vieytes, Christian (NIH/NIA/IRP) [F]" w:date="2023-11-15T09:29:00Z">
                                      <w:r w:rsidRPr="008A6C8D" w:rsidDel="001F5A7E">
                                        <w:rPr>
                                          <w:rFonts w:ascii="Times New Roman" w:hAnsi="Times New Roman" w:cs="Times New Roman"/>
                                          <w:sz w:val="18"/>
                                          <w:szCs w:val="18"/>
                                          <w:rPrChange w:id="5341" w:author="Maino Vieytes, Christian (NIH/NIA/IRP) [F]" w:date="2023-11-15T15:57:00Z">
                                            <w:rPr>
                                              <w:rFonts w:ascii="Times New Roman" w:hAnsi="Times New Roman" w:cs="Times New Roman"/>
                                              <w:sz w:val="20"/>
                                              <w:szCs w:val="20"/>
                                            </w:rPr>
                                          </w:rPrChange>
                                        </w:rPr>
                                        <w:delText>0.86 (0.40-1.83)</w:delText>
                                      </w:r>
                                    </w:del>
                                  </w:p>
                                </w:tc>
                                <w:tc>
                                  <w:tcPr>
                                    <w:tcW w:w="1716" w:type="dxa"/>
                                    <w:noWrap/>
                                    <w:vAlign w:val="center"/>
                                    <w:hideMark/>
                                    <w:tcPrChange w:id="5342" w:author="Maino Vieytes, Christian (NIH/NIA/IRP) [F]" w:date="2023-11-15T16:23:00Z">
                                      <w:tcPr>
                                        <w:tcW w:w="1716" w:type="dxa"/>
                                        <w:gridSpan w:val="2"/>
                                        <w:noWrap/>
                                        <w:vAlign w:val="center"/>
                                        <w:hideMark/>
                                      </w:tcPr>
                                    </w:tcPrChange>
                                  </w:tcPr>
                                  <w:p w14:paraId="1BB2C235" w14:textId="42E33700" w:rsidR="008E210F" w:rsidRPr="008A6C8D" w:rsidDel="001F5A7E" w:rsidRDefault="008E210F" w:rsidP="006153D4">
                                    <w:pPr>
                                      <w:jc w:val="center"/>
                                      <w:rPr>
                                        <w:del w:id="5343" w:author="Maino Vieytes, Christian (NIH/NIA/IRP) [F]" w:date="2023-11-15T09:29:00Z"/>
                                        <w:rFonts w:ascii="Times New Roman" w:hAnsi="Times New Roman" w:cs="Times New Roman"/>
                                        <w:sz w:val="18"/>
                                        <w:szCs w:val="18"/>
                                        <w:rPrChange w:id="5344" w:author="Maino Vieytes, Christian (NIH/NIA/IRP) [F]" w:date="2023-11-15T15:57:00Z">
                                          <w:rPr>
                                            <w:del w:id="5345" w:author="Maino Vieytes, Christian (NIH/NIA/IRP) [F]" w:date="2023-11-15T09:29:00Z"/>
                                            <w:rFonts w:ascii="Times New Roman" w:hAnsi="Times New Roman" w:cs="Times New Roman"/>
                                            <w:sz w:val="20"/>
                                            <w:szCs w:val="20"/>
                                          </w:rPr>
                                        </w:rPrChange>
                                      </w:rPr>
                                    </w:pPr>
                                    <w:del w:id="5346" w:author="Maino Vieytes, Christian (NIH/NIA/IRP) [F]" w:date="2023-11-15T09:29:00Z">
                                      <w:r w:rsidRPr="008A6C8D" w:rsidDel="001F5A7E">
                                        <w:rPr>
                                          <w:rFonts w:ascii="Times New Roman" w:hAnsi="Times New Roman" w:cs="Times New Roman"/>
                                          <w:sz w:val="18"/>
                                          <w:szCs w:val="18"/>
                                          <w:rPrChange w:id="5347" w:author="Maino Vieytes, Christian (NIH/NIA/IRP) [F]" w:date="2023-11-15T15:57:00Z">
                                            <w:rPr>
                                              <w:rFonts w:ascii="Times New Roman" w:hAnsi="Times New Roman" w:cs="Times New Roman"/>
                                              <w:sz w:val="20"/>
                                              <w:szCs w:val="20"/>
                                            </w:rPr>
                                          </w:rPrChange>
                                        </w:rPr>
                                        <w:delText>0.54 (0.28-1.06)</w:delText>
                                      </w:r>
                                    </w:del>
                                  </w:p>
                                </w:tc>
                                <w:tc>
                                  <w:tcPr>
                                    <w:tcW w:w="1816" w:type="dxa"/>
                                    <w:noWrap/>
                                    <w:vAlign w:val="center"/>
                                    <w:hideMark/>
                                    <w:tcPrChange w:id="5348" w:author="Maino Vieytes, Christian (NIH/NIA/IRP) [F]" w:date="2023-11-15T16:23:00Z">
                                      <w:tcPr>
                                        <w:tcW w:w="1816" w:type="dxa"/>
                                        <w:gridSpan w:val="2"/>
                                        <w:noWrap/>
                                        <w:vAlign w:val="center"/>
                                        <w:hideMark/>
                                      </w:tcPr>
                                    </w:tcPrChange>
                                  </w:tcPr>
                                  <w:p w14:paraId="33D11C7C" w14:textId="25ACFB28" w:rsidR="008E210F" w:rsidRPr="008A6C8D" w:rsidDel="001F5A7E" w:rsidRDefault="008E210F" w:rsidP="006153D4">
                                    <w:pPr>
                                      <w:jc w:val="center"/>
                                      <w:rPr>
                                        <w:del w:id="5349" w:author="Maino Vieytes, Christian (NIH/NIA/IRP) [F]" w:date="2023-11-15T09:29:00Z"/>
                                        <w:rFonts w:ascii="Times New Roman" w:hAnsi="Times New Roman" w:cs="Times New Roman"/>
                                        <w:sz w:val="18"/>
                                        <w:szCs w:val="18"/>
                                        <w:rPrChange w:id="5350" w:author="Maino Vieytes, Christian (NIH/NIA/IRP) [F]" w:date="2023-11-15T15:57:00Z">
                                          <w:rPr>
                                            <w:del w:id="5351" w:author="Maino Vieytes, Christian (NIH/NIA/IRP) [F]" w:date="2023-11-15T09:29:00Z"/>
                                            <w:rFonts w:ascii="Times New Roman" w:hAnsi="Times New Roman" w:cs="Times New Roman"/>
                                            <w:sz w:val="20"/>
                                            <w:szCs w:val="20"/>
                                          </w:rPr>
                                        </w:rPrChange>
                                      </w:rPr>
                                    </w:pPr>
                                    <w:del w:id="5352" w:author="Maino Vieytes, Christian (NIH/NIA/IRP) [F]" w:date="2023-11-15T09:29:00Z">
                                      <w:r w:rsidRPr="008A6C8D" w:rsidDel="001F5A7E">
                                        <w:rPr>
                                          <w:rFonts w:ascii="Times New Roman" w:hAnsi="Times New Roman" w:cs="Times New Roman"/>
                                          <w:sz w:val="18"/>
                                          <w:szCs w:val="18"/>
                                          <w:rPrChange w:id="5353" w:author="Maino Vieytes, Christian (NIH/NIA/IRP) [F]" w:date="2023-11-15T15:57:00Z">
                                            <w:rPr>
                                              <w:rFonts w:ascii="Times New Roman" w:hAnsi="Times New Roman" w:cs="Times New Roman"/>
                                              <w:sz w:val="20"/>
                                              <w:szCs w:val="20"/>
                                            </w:rPr>
                                          </w:rPrChange>
                                        </w:rPr>
                                        <w:delText>0.40 (0.18-0.88)*</w:delText>
                                      </w:r>
                                    </w:del>
                                  </w:p>
                                </w:tc>
                                <w:tc>
                                  <w:tcPr>
                                    <w:tcW w:w="1196" w:type="dxa"/>
                                    <w:noWrap/>
                                    <w:vAlign w:val="center"/>
                                    <w:hideMark/>
                                    <w:tcPrChange w:id="5354" w:author="Maino Vieytes, Christian (NIH/NIA/IRP) [F]" w:date="2023-11-15T16:23:00Z">
                                      <w:tcPr>
                                        <w:tcW w:w="1000" w:type="dxa"/>
                                        <w:gridSpan w:val="2"/>
                                        <w:noWrap/>
                                        <w:vAlign w:val="center"/>
                                        <w:hideMark/>
                                      </w:tcPr>
                                    </w:tcPrChange>
                                  </w:tcPr>
                                  <w:p w14:paraId="783E817B" w14:textId="496078FF" w:rsidR="008E210F" w:rsidRPr="008A6C8D" w:rsidDel="001F5A7E" w:rsidRDefault="008E210F" w:rsidP="006153D4">
                                    <w:pPr>
                                      <w:jc w:val="center"/>
                                      <w:rPr>
                                        <w:del w:id="5355" w:author="Maino Vieytes, Christian (NIH/NIA/IRP) [F]" w:date="2023-11-15T09:29:00Z"/>
                                        <w:rFonts w:ascii="Times New Roman" w:hAnsi="Times New Roman" w:cs="Times New Roman"/>
                                        <w:sz w:val="18"/>
                                        <w:szCs w:val="18"/>
                                        <w:rPrChange w:id="5356" w:author="Maino Vieytes, Christian (NIH/NIA/IRP) [F]" w:date="2023-11-15T15:57:00Z">
                                          <w:rPr>
                                            <w:del w:id="5357" w:author="Maino Vieytes, Christian (NIH/NIA/IRP) [F]" w:date="2023-11-15T09:29:00Z"/>
                                            <w:rFonts w:ascii="Times New Roman" w:hAnsi="Times New Roman" w:cs="Times New Roman"/>
                                            <w:sz w:val="20"/>
                                            <w:szCs w:val="20"/>
                                          </w:rPr>
                                        </w:rPrChange>
                                      </w:rPr>
                                    </w:pPr>
                                    <w:del w:id="5358" w:author="Maino Vieytes, Christian (NIH/NIA/IRP) [F]" w:date="2023-11-15T09:29:00Z">
                                      <w:r w:rsidRPr="008A6C8D" w:rsidDel="001F5A7E">
                                        <w:rPr>
                                          <w:rFonts w:ascii="Times New Roman" w:hAnsi="Times New Roman" w:cs="Times New Roman"/>
                                          <w:sz w:val="18"/>
                                          <w:szCs w:val="18"/>
                                          <w:rPrChange w:id="5359" w:author="Maino Vieytes, Christian (NIH/NIA/IRP) [F]" w:date="2023-11-15T15:57:00Z">
                                            <w:rPr>
                                              <w:rFonts w:ascii="Times New Roman" w:hAnsi="Times New Roman" w:cs="Times New Roman"/>
                                              <w:sz w:val="20"/>
                                              <w:szCs w:val="20"/>
                                            </w:rPr>
                                          </w:rPrChange>
                                        </w:rPr>
                                        <w:delText>&lt; 0.01**</w:delText>
                                      </w:r>
                                    </w:del>
                                  </w:p>
                                </w:tc>
                                <w:tc>
                                  <w:tcPr>
                                    <w:tcW w:w="1622" w:type="dxa"/>
                                    <w:noWrap/>
                                    <w:vAlign w:val="center"/>
                                    <w:hideMark/>
                                    <w:tcPrChange w:id="5360" w:author="Maino Vieytes, Christian (NIH/NIA/IRP) [F]" w:date="2023-11-15T16:23:00Z">
                                      <w:tcPr>
                                        <w:tcW w:w="1816" w:type="dxa"/>
                                        <w:gridSpan w:val="5"/>
                                        <w:noWrap/>
                                        <w:vAlign w:val="center"/>
                                        <w:hideMark/>
                                      </w:tcPr>
                                    </w:tcPrChange>
                                  </w:tcPr>
                                  <w:p w14:paraId="10FA53FB" w14:textId="70C38693" w:rsidR="008E210F" w:rsidRPr="008A6C8D" w:rsidDel="001F5A7E" w:rsidRDefault="008E210F" w:rsidP="006153D4">
                                    <w:pPr>
                                      <w:jc w:val="center"/>
                                      <w:rPr>
                                        <w:del w:id="5361" w:author="Maino Vieytes, Christian (NIH/NIA/IRP) [F]" w:date="2023-11-15T09:29:00Z"/>
                                        <w:rFonts w:ascii="Times New Roman" w:hAnsi="Times New Roman" w:cs="Times New Roman"/>
                                        <w:sz w:val="18"/>
                                        <w:szCs w:val="18"/>
                                        <w:rPrChange w:id="5362" w:author="Maino Vieytes, Christian (NIH/NIA/IRP) [F]" w:date="2023-11-15T15:57:00Z">
                                          <w:rPr>
                                            <w:del w:id="5363" w:author="Maino Vieytes, Christian (NIH/NIA/IRP) [F]" w:date="2023-11-15T09:29:00Z"/>
                                            <w:rFonts w:ascii="Times New Roman" w:hAnsi="Times New Roman" w:cs="Times New Roman"/>
                                            <w:sz w:val="20"/>
                                            <w:szCs w:val="20"/>
                                          </w:rPr>
                                        </w:rPrChange>
                                      </w:rPr>
                                    </w:pPr>
                                    <w:del w:id="5364" w:author="Maino Vieytes, Christian (NIH/NIA/IRP) [F]" w:date="2023-11-15T09:29:00Z">
                                      <w:r w:rsidRPr="008A6C8D" w:rsidDel="001F5A7E">
                                        <w:rPr>
                                          <w:rFonts w:ascii="Times New Roman" w:hAnsi="Times New Roman" w:cs="Times New Roman"/>
                                          <w:sz w:val="18"/>
                                          <w:szCs w:val="18"/>
                                          <w:rPrChange w:id="5365" w:author="Maino Vieytes, Christian (NIH/NIA/IRP) [F]" w:date="2023-11-15T15:57:00Z">
                                            <w:rPr>
                                              <w:rFonts w:ascii="Times New Roman" w:hAnsi="Times New Roman" w:cs="Times New Roman"/>
                                              <w:sz w:val="20"/>
                                              <w:szCs w:val="20"/>
                                            </w:rPr>
                                          </w:rPrChange>
                                        </w:rPr>
                                        <w:delText>0.70 (0.57-0.87)**</w:delText>
                                      </w:r>
                                    </w:del>
                                  </w:p>
                                </w:tc>
                                <w:tc>
                                  <w:tcPr>
                                    <w:tcW w:w="1310" w:type="dxa"/>
                                    <w:noWrap/>
                                    <w:vAlign w:val="center"/>
                                    <w:hideMark/>
                                    <w:tcPrChange w:id="5366" w:author="Maino Vieytes, Christian (NIH/NIA/IRP) [F]" w:date="2023-11-15T16:23:00Z">
                                      <w:tcPr>
                                        <w:tcW w:w="958" w:type="dxa"/>
                                        <w:gridSpan w:val="3"/>
                                        <w:noWrap/>
                                        <w:vAlign w:val="center"/>
                                        <w:hideMark/>
                                      </w:tcPr>
                                    </w:tcPrChange>
                                  </w:tcPr>
                                  <w:p w14:paraId="6E74873E" w14:textId="02D6410C" w:rsidR="008E210F" w:rsidRPr="008A6C8D" w:rsidDel="001F5A7E" w:rsidRDefault="008E210F" w:rsidP="006153D4">
                                    <w:pPr>
                                      <w:jc w:val="center"/>
                                      <w:rPr>
                                        <w:del w:id="5367" w:author="Maino Vieytes, Christian (NIH/NIA/IRP) [F]" w:date="2023-11-15T09:29:00Z"/>
                                        <w:rFonts w:ascii="Times New Roman" w:hAnsi="Times New Roman" w:cs="Times New Roman"/>
                                        <w:sz w:val="18"/>
                                        <w:szCs w:val="18"/>
                                        <w:rPrChange w:id="5368" w:author="Maino Vieytes, Christian (NIH/NIA/IRP) [F]" w:date="2023-11-15T15:57:00Z">
                                          <w:rPr>
                                            <w:del w:id="5369" w:author="Maino Vieytes, Christian (NIH/NIA/IRP) [F]" w:date="2023-11-15T09:29:00Z"/>
                                            <w:rFonts w:ascii="Times New Roman" w:hAnsi="Times New Roman" w:cs="Times New Roman"/>
                                            <w:sz w:val="20"/>
                                            <w:szCs w:val="20"/>
                                          </w:rPr>
                                        </w:rPrChange>
                                      </w:rPr>
                                    </w:pPr>
                                    <w:del w:id="5370" w:author="Maino Vieytes, Christian (NIH/NIA/IRP) [F]" w:date="2023-11-15T09:29:00Z">
                                      <w:r w:rsidRPr="008A6C8D" w:rsidDel="001F5A7E">
                                        <w:rPr>
                                          <w:rFonts w:ascii="Times New Roman" w:hAnsi="Times New Roman" w:cs="Times New Roman"/>
                                          <w:color w:val="000000"/>
                                          <w:sz w:val="18"/>
                                          <w:szCs w:val="18"/>
                                          <w:rPrChange w:id="5371" w:author="Maino Vieytes, Christian (NIH/NIA/IRP) [F]" w:date="2023-11-15T15:57:00Z">
                                            <w:rPr>
                                              <w:rFonts w:ascii="Times New Roman" w:hAnsi="Times New Roman" w:cs="Times New Roman"/>
                                              <w:color w:val="000000"/>
                                              <w:sz w:val="20"/>
                                              <w:szCs w:val="20"/>
                                            </w:rPr>
                                          </w:rPrChange>
                                        </w:rPr>
                                        <w:delText>0.09</w:delText>
                                      </w:r>
                                    </w:del>
                                  </w:p>
                                </w:tc>
                              </w:tr>
                              <w:tr w:rsidR="008E210F" w:rsidRPr="008A6C8D" w:rsidDel="001F5A7E" w14:paraId="7F7EF21D" w14:textId="1723A6D1" w:rsidTr="002B4FE9">
                                <w:trPr>
                                  <w:trHeight w:val="320"/>
                                  <w:del w:id="5372" w:author="Maino Vieytes, Christian (NIH/NIA/IRP) [F]" w:date="2023-11-15T09:29:00Z"/>
                                  <w:trPrChange w:id="5373" w:author="Maino Vieytes, Christian (NIH/NIA/IRP) [F]" w:date="2023-11-15T16:23:00Z">
                                    <w:trPr>
                                      <w:gridAfter w:val="0"/>
                                      <w:trHeight w:val="320"/>
                                    </w:trPr>
                                  </w:trPrChange>
                                </w:trPr>
                                <w:tc>
                                  <w:tcPr>
                                    <w:tcW w:w="2317" w:type="dxa"/>
                                    <w:tcBorders>
                                      <w:bottom w:val="single" w:sz="4" w:space="0" w:color="auto"/>
                                    </w:tcBorders>
                                    <w:noWrap/>
                                    <w:vAlign w:val="center"/>
                                    <w:hideMark/>
                                    <w:tcPrChange w:id="5374" w:author="Maino Vieytes, Christian (NIH/NIA/IRP) [F]" w:date="2023-11-15T16:23:00Z">
                                      <w:tcPr>
                                        <w:tcW w:w="2317" w:type="dxa"/>
                                        <w:tcBorders>
                                          <w:bottom w:val="single" w:sz="4" w:space="0" w:color="auto"/>
                                        </w:tcBorders>
                                        <w:noWrap/>
                                        <w:vAlign w:val="center"/>
                                        <w:hideMark/>
                                      </w:tcPr>
                                    </w:tcPrChange>
                                  </w:tcPr>
                                  <w:p w14:paraId="38EB4ED3" w14:textId="143028DB" w:rsidR="008E210F" w:rsidRPr="008A6C8D" w:rsidDel="001F5A7E" w:rsidRDefault="008E210F" w:rsidP="006153D4">
                                    <w:pPr>
                                      <w:rPr>
                                        <w:del w:id="5375" w:author="Maino Vieytes, Christian (NIH/NIA/IRP) [F]" w:date="2023-11-15T09:29:00Z"/>
                                        <w:rFonts w:ascii="Times New Roman" w:hAnsi="Times New Roman" w:cs="Times New Roman"/>
                                        <w:sz w:val="18"/>
                                        <w:szCs w:val="18"/>
                                        <w:rPrChange w:id="5376" w:author="Maino Vieytes, Christian (NIH/NIA/IRP) [F]" w:date="2023-11-15T15:57:00Z">
                                          <w:rPr>
                                            <w:del w:id="5377" w:author="Maino Vieytes, Christian (NIH/NIA/IRP) [F]" w:date="2023-11-15T09:29:00Z"/>
                                            <w:rFonts w:ascii="Times New Roman" w:hAnsi="Times New Roman" w:cs="Times New Roman"/>
                                            <w:sz w:val="20"/>
                                            <w:szCs w:val="20"/>
                                          </w:rPr>
                                        </w:rPrChange>
                                      </w:rPr>
                                    </w:pPr>
                                    <w:del w:id="5378" w:author="Maino Vieytes, Christian (NIH/NIA/IRP) [F]" w:date="2023-11-15T09:29:00Z">
                                      <w:r w:rsidRPr="008A6C8D" w:rsidDel="001F5A7E">
                                        <w:rPr>
                                          <w:rFonts w:ascii="Times New Roman" w:hAnsi="Times New Roman" w:cs="Times New Roman"/>
                                          <w:sz w:val="18"/>
                                          <w:szCs w:val="18"/>
                                          <w:rPrChange w:id="5379" w:author="Maino Vieytes, Christian (NIH/NIA/IRP) [F]" w:date="2023-11-15T15:57:00Z">
                                            <w:rPr>
                                              <w:rFonts w:ascii="Times New Roman" w:hAnsi="Times New Roman" w:cs="Times New Roman"/>
                                              <w:sz w:val="20"/>
                                              <w:szCs w:val="20"/>
                                            </w:rPr>
                                          </w:rPrChange>
                                        </w:rPr>
                                        <w:delText>Prudent #2</w:delText>
                                      </w:r>
                                      <w:r w:rsidRPr="008A6C8D" w:rsidDel="001F5A7E">
                                        <w:rPr>
                                          <w:rFonts w:ascii="Times New Roman" w:hAnsi="Times New Roman" w:cs="Times New Roman"/>
                                          <w:b/>
                                          <w:bCs/>
                                          <w:sz w:val="18"/>
                                          <w:szCs w:val="18"/>
                                          <w:vertAlign w:val="superscript"/>
                                          <w:lang w:bidi="en-US"/>
                                          <w:rPrChange w:id="538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tcBorders>
                                      <w:bottom w:val="single" w:sz="4" w:space="0" w:color="auto"/>
                                    </w:tcBorders>
                                    <w:noWrap/>
                                    <w:vAlign w:val="center"/>
                                    <w:hideMark/>
                                    <w:tcPrChange w:id="5381" w:author="Maino Vieytes, Christian (NIH/NIA/IRP) [F]" w:date="2023-11-15T16:23:00Z">
                                      <w:tcPr>
                                        <w:tcW w:w="720" w:type="dxa"/>
                                        <w:tcBorders>
                                          <w:bottom w:val="single" w:sz="4" w:space="0" w:color="auto"/>
                                        </w:tcBorders>
                                        <w:noWrap/>
                                        <w:vAlign w:val="center"/>
                                        <w:hideMark/>
                                      </w:tcPr>
                                    </w:tcPrChange>
                                  </w:tcPr>
                                  <w:p w14:paraId="363BC414" w14:textId="7CF1B553" w:rsidR="008E210F" w:rsidRPr="008A6C8D" w:rsidDel="001F5A7E" w:rsidRDefault="008E210F" w:rsidP="006153D4">
                                    <w:pPr>
                                      <w:jc w:val="center"/>
                                      <w:rPr>
                                        <w:del w:id="5382" w:author="Maino Vieytes, Christian (NIH/NIA/IRP) [F]" w:date="2023-11-15T09:29:00Z"/>
                                        <w:rFonts w:ascii="Times New Roman" w:hAnsi="Times New Roman" w:cs="Times New Roman"/>
                                        <w:sz w:val="18"/>
                                        <w:szCs w:val="18"/>
                                        <w:rPrChange w:id="5383" w:author="Maino Vieytes, Christian (NIH/NIA/IRP) [F]" w:date="2023-11-15T15:57:00Z">
                                          <w:rPr>
                                            <w:del w:id="5384" w:author="Maino Vieytes, Christian (NIH/NIA/IRP) [F]" w:date="2023-11-15T09:29:00Z"/>
                                            <w:rFonts w:ascii="Times New Roman" w:hAnsi="Times New Roman" w:cs="Times New Roman"/>
                                            <w:sz w:val="20"/>
                                            <w:szCs w:val="20"/>
                                          </w:rPr>
                                        </w:rPrChange>
                                      </w:rPr>
                                    </w:pPr>
                                    <w:del w:id="5385" w:author="Maino Vieytes, Christian (NIH/NIA/IRP) [F]" w:date="2023-11-15T09:29:00Z">
                                      <w:r w:rsidRPr="008A6C8D" w:rsidDel="001F5A7E">
                                        <w:rPr>
                                          <w:rFonts w:ascii="Times New Roman" w:hAnsi="Times New Roman" w:cs="Times New Roman"/>
                                          <w:sz w:val="18"/>
                                          <w:szCs w:val="18"/>
                                          <w:rPrChange w:id="5386" w:author="Maino Vieytes, Christian (NIH/NIA/IRP) [F]" w:date="2023-11-15T15:57:00Z">
                                            <w:rPr>
                                              <w:rFonts w:ascii="Times New Roman" w:hAnsi="Times New Roman" w:cs="Times New Roman"/>
                                              <w:sz w:val="20"/>
                                              <w:szCs w:val="20"/>
                                            </w:rPr>
                                          </w:rPrChange>
                                        </w:rPr>
                                        <w:delText>2493</w:delText>
                                      </w:r>
                                    </w:del>
                                  </w:p>
                                </w:tc>
                                <w:tc>
                                  <w:tcPr>
                                    <w:tcW w:w="846" w:type="dxa"/>
                                    <w:tcBorders>
                                      <w:bottom w:val="single" w:sz="4" w:space="0" w:color="auto"/>
                                    </w:tcBorders>
                                    <w:noWrap/>
                                    <w:vAlign w:val="center"/>
                                    <w:hideMark/>
                                    <w:tcPrChange w:id="5387" w:author="Maino Vieytes, Christian (NIH/NIA/IRP) [F]" w:date="2023-11-15T16:23:00Z">
                                      <w:tcPr>
                                        <w:tcW w:w="720" w:type="dxa"/>
                                        <w:gridSpan w:val="2"/>
                                        <w:tcBorders>
                                          <w:bottom w:val="single" w:sz="4" w:space="0" w:color="auto"/>
                                        </w:tcBorders>
                                        <w:noWrap/>
                                        <w:vAlign w:val="center"/>
                                        <w:hideMark/>
                                      </w:tcPr>
                                    </w:tcPrChange>
                                  </w:tcPr>
                                  <w:p w14:paraId="2DDDFB6C" w14:textId="5082EBD6" w:rsidR="008E210F" w:rsidRPr="008A6C8D" w:rsidDel="001F5A7E" w:rsidRDefault="008E210F" w:rsidP="006153D4">
                                    <w:pPr>
                                      <w:jc w:val="center"/>
                                      <w:rPr>
                                        <w:del w:id="5388" w:author="Maino Vieytes, Christian (NIH/NIA/IRP) [F]" w:date="2023-11-15T09:29:00Z"/>
                                        <w:rFonts w:ascii="Times New Roman" w:hAnsi="Times New Roman" w:cs="Times New Roman"/>
                                        <w:sz w:val="18"/>
                                        <w:szCs w:val="18"/>
                                        <w:rPrChange w:id="5389" w:author="Maino Vieytes, Christian (NIH/NIA/IRP) [F]" w:date="2023-11-15T15:57:00Z">
                                          <w:rPr>
                                            <w:del w:id="5390" w:author="Maino Vieytes, Christian (NIH/NIA/IRP) [F]" w:date="2023-11-15T09:29:00Z"/>
                                            <w:rFonts w:ascii="Times New Roman" w:hAnsi="Times New Roman" w:cs="Times New Roman"/>
                                            <w:sz w:val="20"/>
                                            <w:szCs w:val="20"/>
                                          </w:rPr>
                                        </w:rPrChange>
                                      </w:rPr>
                                    </w:pPr>
                                    <w:del w:id="5391" w:author="Maino Vieytes, Christian (NIH/NIA/IRP) [F]" w:date="2023-11-15T09:29:00Z">
                                      <w:r w:rsidRPr="008A6C8D" w:rsidDel="001F5A7E">
                                        <w:rPr>
                                          <w:rFonts w:ascii="Times New Roman" w:hAnsi="Times New Roman" w:cs="Times New Roman"/>
                                          <w:sz w:val="18"/>
                                          <w:szCs w:val="18"/>
                                          <w:rPrChange w:id="5392" w:author="Maino Vieytes, Christian (NIH/NIA/IRP) [F]" w:date="2023-11-15T15:57:00Z">
                                            <w:rPr>
                                              <w:rFonts w:ascii="Times New Roman" w:hAnsi="Times New Roman" w:cs="Times New Roman"/>
                                              <w:sz w:val="20"/>
                                              <w:szCs w:val="20"/>
                                            </w:rPr>
                                          </w:rPrChange>
                                        </w:rPr>
                                        <w:delText>1.00</w:delText>
                                      </w:r>
                                    </w:del>
                                  </w:p>
                                </w:tc>
                                <w:tc>
                                  <w:tcPr>
                                    <w:tcW w:w="1616" w:type="dxa"/>
                                    <w:tcBorders>
                                      <w:bottom w:val="single" w:sz="4" w:space="0" w:color="auto"/>
                                    </w:tcBorders>
                                    <w:noWrap/>
                                    <w:vAlign w:val="center"/>
                                    <w:hideMark/>
                                    <w:tcPrChange w:id="5393" w:author="Maino Vieytes, Christian (NIH/NIA/IRP) [F]" w:date="2023-11-15T16:23:00Z">
                                      <w:tcPr>
                                        <w:tcW w:w="1616" w:type="dxa"/>
                                        <w:gridSpan w:val="2"/>
                                        <w:tcBorders>
                                          <w:bottom w:val="single" w:sz="4" w:space="0" w:color="auto"/>
                                        </w:tcBorders>
                                        <w:noWrap/>
                                        <w:vAlign w:val="center"/>
                                        <w:hideMark/>
                                      </w:tcPr>
                                    </w:tcPrChange>
                                  </w:tcPr>
                                  <w:p w14:paraId="38033501" w14:textId="5C34FE8B" w:rsidR="008E210F" w:rsidRPr="008A6C8D" w:rsidDel="001F5A7E" w:rsidRDefault="008E210F" w:rsidP="006153D4">
                                    <w:pPr>
                                      <w:jc w:val="center"/>
                                      <w:rPr>
                                        <w:del w:id="5394" w:author="Maino Vieytes, Christian (NIH/NIA/IRP) [F]" w:date="2023-11-15T09:29:00Z"/>
                                        <w:rFonts w:ascii="Times New Roman" w:hAnsi="Times New Roman" w:cs="Times New Roman"/>
                                        <w:sz w:val="18"/>
                                        <w:szCs w:val="18"/>
                                        <w:rPrChange w:id="5395" w:author="Maino Vieytes, Christian (NIH/NIA/IRP) [F]" w:date="2023-11-15T15:57:00Z">
                                          <w:rPr>
                                            <w:del w:id="5396" w:author="Maino Vieytes, Christian (NIH/NIA/IRP) [F]" w:date="2023-11-15T09:29:00Z"/>
                                            <w:rFonts w:ascii="Times New Roman" w:hAnsi="Times New Roman" w:cs="Times New Roman"/>
                                            <w:sz w:val="20"/>
                                            <w:szCs w:val="20"/>
                                          </w:rPr>
                                        </w:rPrChange>
                                      </w:rPr>
                                    </w:pPr>
                                    <w:del w:id="5397" w:author="Maino Vieytes, Christian (NIH/NIA/IRP) [F]" w:date="2023-11-15T09:29:00Z">
                                      <w:r w:rsidRPr="008A6C8D" w:rsidDel="001F5A7E">
                                        <w:rPr>
                                          <w:rFonts w:ascii="Times New Roman" w:hAnsi="Times New Roman" w:cs="Times New Roman"/>
                                          <w:sz w:val="18"/>
                                          <w:szCs w:val="18"/>
                                          <w:rPrChange w:id="5398" w:author="Maino Vieytes, Christian (NIH/NIA/IRP) [F]" w:date="2023-11-15T15:57:00Z">
                                            <w:rPr>
                                              <w:rFonts w:ascii="Times New Roman" w:hAnsi="Times New Roman" w:cs="Times New Roman"/>
                                              <w:sz w:val="20"/>
                                              <w:szCs w:val="20"/>
                                            </w:rPr>
                                          </w:rPrChange>
                                        </w:rPr>
                                        <w:delText>0.80 (0.41-1.57)</w:delText>
                                      </w:r>
                                    </w:del>
                                  </w:p>
                                </w:tc>
                                <w:tc>
                                  <w:tcPr>
                                    <w:tcW w:w="1716" w:type="dxa"/>
                                    <w:tcBorders>
                                      <w:bottom w:val="single" w:sz="4" w:space="0" w:color="auto"/>
                                    </w:tcBorders>
                                    <w:noWrap/>
                                    <w:vAlign w:val="center"/>
                                    <w:hideMark/>
                                    <w:tcPrChange w:id="5399" w:author="Maino Vieytes, Christian (NIH/NIA/IRP) [F]" w:date="2023-11-15T16:23:00Z">
                                      <w:tcPr>
                                        <w:tcW w:w="1716" w:type="dxa"/>
                                        <w:gridSpan w:val="2"/>
                                        <w:tcBorders>
                                          <w:bottom w:val="single" w:sz="4" w:space="0" w:color="auto"/>
                                        </w:tcBorders>
                                        <w:noWrap/>
                                        <w:vAlign w:val="center"/>
                                        <w:hideMark/>
                                      </w:tcPr>
                                    </w:tcPrChange>
                                  </w:tcPr>
                                  <w:p w14:paraId="6E1527E0" w14:textId="01700932" w:rsidR="008E210F" w:rsidRPr="008A6C8D" w:rsidDel="001F5A7E" w:rsidRDefault="008E210F" w:rsidP="006153D4">
                                    <w:pPr>
                                      <w:jc w:val="center"/>
                                      <w:rPr>
                                        <w:del w:id="5400" w:author="Maino Vieytes, Christian (NIH/NIA/IRP) [F]" w:date="2023-11-15T09:29:00Z"/>
                                        <w:rFonts w:ascii="Times New Roman" w:hAnsi="Times New Roman" w:cs="Times New Roman"/>
                                        <w:sz w:val="18"/>
                                        <w:szCs w:val="18"/>
                                        <w:rPrChange w:id="5401" w:author="Maino Vieytes, Christian (NIH/NIA/IRP) [F]" w:date="2023-11-15T15:57:00Z">
                                          <w:rPr>
                                            <w:del w:id="5402" w:author="Maino Vieytes, Christian (NIH/NIA/IRP) [F]" w:date="2023-11-15T09:29:00Z"/>
                                            <w:rFonts w:ascii="Times New Roman" w:hAnsi="Times New Roman" w:cs="Times New Roman"/>
                                            <w:sz w:val="20"/>
                                            <w:szCs w:val="20"/>
                                          </w:rPr>
                                        </w:rPrChange>
                                      </w:rPr>
                                    </w:pPr>
                                    <w:del w:id="5403" w:author="Maino Vieytes, Christian (NIH/NIA/IRP) [F]" w:date="2023-11-15T09:29:00Z">
                                      <w:r w:rsidRPr="008A6C8D" w:rsidDel="001F5A7E">
                                        <w:rPr>
                                          <w:rFonts w:ascii="Times New Roman" w:hAnsi="Times New Roman" w:cs="Times New Roman"/>
                                          <w:sz w:val="18"/>
                                          <w:szCs w:val="18"/>
                                          <w:rPrChange w:id="5404" w:author="Maino Vieytes, Christian (NIH/NIA/IRP) [F]" w:date="2023-11-15T15:57:00Z">
                                            <w:rPr>
                                              <w:rFonts w:ascii="Times New Roman" w:hAnsi="Times New Roman" w:cs="Times New Roman"/>
                                              <w:sz w:val="20"/>
                                              <w:szCs w:val="20"/>
                                            </w:rPr>
                                          </w:rPrChange>
                                        </w:rPr>
                                        <w:delText>1.01 (0.52-1.96)</w:delText>
                                      </w:r>
                                    </w:del>
                                  </w:p>
                                </w:tc>
                                <w:tc>
                                  <w:tcPr>
                                    <w:tcW w:w="1716" w:type="dxa"/>
                                    <w:tcBorders>
                                      <w:bottom w:val="single" w:sz="4" w:space="0" w:color="auto"/>
                                    </w:tcBorders>
                                    <w:noWrap/>
                                    <w:vAlign w:val="center"/>
                                    <w:hideMark/>
                                    <w:tcPrChange w:id="5405" w:author="Maino Vieytes, Christian (NIH/NIA/IRP) [F]" w:date="2023-11-15T16:23:00Z">
                                      <w:tcPr>
                                        <w:tcW w:w="1716" w:type="dxa"/>
                                        <w:gridSpan w:val="2"/>
                                        <w:tcBorders>
                                          <w:bottom w:val="single" w:sz="4" w:space="0" w:color="auto"/>
                                        </w:tcBorders>
                                        <w:noWrap/>
                                        <w:vAlign w:val="center"/>
                                        <w:hideMark/>
                                      </w:tcPr>
                                    </w:tcPrChange>
                                  </w:tcPr>
                                  <w:p w14:paraId="3CA7A546" w14:textId="0162ABFA" w:rsidR="008E210F" w:rsidRPr="008A6C8D" w:rsidDel="001F5A7E" w:rsidRDefault="008E210F" w:rsidP="006153D4">
                                    <w:pPr>
                                      <w:jc w:val="center"/>
                                      <w:rPr>
                                        <w:del w:id="5406" w:author="Maino Vieytes, Christian (NIH/NIA/IRP) [F]" w:date="2023-11-15T09:29:00Z"/>
                                        <w:rFonts w:ascii="Times New Roman" w:hAnsi="Times New Roman" w:cs="Times New Roman"/>
                                        <w:sz w:val="18"/>
                                        <w:szCs w:val="18"/>
                                        <w:rPrChange w:id="5407" w:author="Maino Vieytes, Christian (NIH/NIA/IRP) [F]" w:date="2023-11-15T15:57:00Z">
                                          <w:rPr>
                                            <w:del w:id="5408" w:author="Maino Vieytes, Christian (NIH/NIA/IRP) [F]" w:date="2023-11-15T09:29:00Z"/>
                                            <w:rFonts w:ascii="Times New Roman" w:hAnsi="Times New Roman" w:cs="Times New Roman"/>
                                            <w:sz w:val="20"/>
                                            <w:szCs w:val="20"/>
                                          </w:rPr>
                                        </w:rPrChange>
                                      </w:rPr>
                                    </w:pPr>
                                    <w:del w:id="5409" w:author="Maino Vieytes, Christian (NIH/NIA/IRP) [F]" w:date="2023-11-15T09:29:00Z">
                                      <w:r w:rsidRPr="008A6C8D" w:rsidDel="001F5A7E">
                                        <w:rPr>
                                          <w:rFonts w:ascii="Times New Roman" w:hAnsi="Times New Roman" w:cs="Times New Roman"/>
                                          <w:sz w:val="18"/>
                                          <w:szCs w:val="18"/>
                                          <w:rPrChange w:id="5410" w:author="Maino Vieytes, Christian (NIH/NIA/IRP) [F]" w:date="2023-11-15T15:57:00Z">
                                            <w:rPr>
                                              <w:rFonts w:ascii="Times New Roman" w:hAnsi="Times New Roman" w:cs="Times New Roman"/>
                                              <w:sz w:val="20"/>
                                              <w:szCs w:val="20"/>
                                            </w:rPr>
                                          </w:rPrChange>
                                        </w:rPr>
                                        <w:delText>0.92 (0.45-1.85)</w:delText>
                                      </w:r>
                                    </w:del>
                                  </w:p>
                                </w:tc>
                                <w:tc>
                                  <w:tcPr>
                                    <w:tcW w:w="1816" w:type="dxa"/>
                                    <w:tcBorders>
                                      <w:bottom w:val="single" w:sz="4" w:space="0" w:color="auto"/>
                                    </w:tcBorders>
                                    <w:noWrap/>
                                    <w:vAlign w:val="center"/>
                                    <w:hideMark/>
                                    <w:tcPrChange w:id="5411" w:author="Maino Vieytes, Christian (NIH/NIA/IRP) [F]" w:date="2023-11-15T16:23:00Z">
                                      <w:tcPr>
                                        <w:tcW w:w="1816" w:type="dxa"/>
                                        <w:gridSpan w:val="2"/>
                                        <w:tcBorders>
                                          <w:bottom w:val="single" w:sz="4" w:space="0" w:color="auto"/>
                                        </w:tcBorders>
                                        <w:noWrap/>
                                        <w:vAlign w:val="center"/>
                                        <w:hideMark/>
                                      </w:tcPr>
                                    </w:tcPrChange>
                                  </w:tcPr>
                                  <w:p w14:paraId="067C53A9" w14:textId="71FCDD83" w:rsidR="008E210F" w:rsidRPr="008A6C8D" w:rsidDel="001F5A7E" w:rsidRDefault="008E210F" w:rsidP="006153D4">
                                    <w:pPr>
                                      <w:jc w:val="center"/>
                                      <w:rPr>
                                        <w:del w:id="5412" w:author="Maino Vieytes, Christian (NIH/NIA/IRP) [F]" w:date="2023-11-15T09:29:00Z"/>
                                        <w:rFonts w:ascii="Times New Roman" w:hAnsi="Times New Roman" w:cs="Times New Roman"/>
                                        <w:sz w:val="18"/>
                                        <w:szCs w:val="18"/>
                                        <w:rPrChange w:id="5413" w:author="Maino Vieytes, Christian (NIH/NIA/IRP) [F]" w:date="2023-11-15T15:57:00Z">
                                          <w:rPr>
                                            <w:del w:id="5414" w:author="Maino Vieytes, Christian (NIH/NIA/IRP) [F]" w:date="2023-11-15T09:29:00Z"/>
                                            <w:rFonts w:ascii="Times New Roman" w:hAnsi="Times New Roman" w:cs="Times New Roman"/>
                                            <w:sz w:val="20"/>
                                            <w:szCs w:val="20"/>
                                          </w:rPr>
                                        </w:rPrChange>
                                      </w:rPr>
                                    </w:pPr>
                                    <w:del w:id="5415" w:author="Maino Vieytes, Christian (NIH/NIA/IRP) [F]" w:date="2023-11-15T09:29:00Z">
                                      <w:r w:rsidRPr="008A6C8D" w:rsidDel="001F5A7E">
                                        <w:rPr>
                                          <w:rFonts w:ascii="Times New Roman" w:hAnsi="Times New Roman" w:cs="Times New Roman"/>
                                          <w:sz w:val="18"/>
                                          <w:szCs w:val="18"/>
                                          <w:rPrChange w:id="5416" w:author="Maino Vieytes, Christian (NIH/NIA/IRP) [F]" w:date="2023-11-15T15:57:00Z">
                                            <w:rPr>
                                              <w:rFonts w:ascii="Times New Roman" w:hAnsi="Times New Roman" w:cs="Times New Roman"/>
                                              <w:sz w:val="20"/>
                                              <w:szCs w:val="20"/>
                                            </w:rPr>
                                          </w:rPrChange>
                                        </w:rPr>
                                        <w:delText>1.21 (0.54-2.71)</w:delText>
                                      </w:r>
                                    </w:del>
                                  </w:p>
                                </w:tc>
                                <w:tc>
                                  <w:tcPr>
                                    <w:tcW w:w="1196" w:type="dxa"/>
                                    <w:tcBorders>
                                      <w:bottom w:val="single" w:sz="4" w:space="0" w:color="auto"/>
                                    </w:tcBorders>
                                    <w:noWrap/>
                                    <w:vAlign w:val="center"/>
                                    <w:hideMark/>
                                    <w:tcPrChange w:id="5417" w:author="Maino Vieytes, Christian (NIH/NIA/IRP) [F]" w:date="2023-11-15T16:23:00Z">
                                      <w:tcPr>
                                        <w:tcW w:w="1000" w:type="dxa"/>
                                        <w:gridSpan w:val="2"/>
                                        <w:tcBorders>
                                          <w:bottom w:val="single" w:sz="4" w:space="0" w:color="auto"/>
                                        </w:tcBorders>
                                        <w:noWrap/>
                                        <w:vAlign w:val="center"/>
                                        <w:hideMark/>
                                      </w:tcPr>
                                    </w:tcPrChange>
                                  </w:tcPr>
                                  <w:p w14:paraId="6AA23D14" w14:textId="5F76014D" w:rsidR="008E210F" w:rsidRPr="008A6C8D" w:rsidDel="001F5A7E" w:rsidRDefault="008E210F" w:rsidP="006153D4">
                                    <w:pPr>
                                      <w:jc w:val="center"/>
                                      <w:rPr>
                                        <w:del w:id="5418" w:author="Maino Vieytes, Christian (NIH/NIA/IRP) [F]" w:date="2023-11-15T09:29:00Z"/>
                                        <w:rFonts w:ascii="Times New Roman" w:hAnsi="Times New Roman" w:cs="Times New Roman"/>
                                        <w:sz w:val="18"/>
                                        <w:szCs w:val="18"/>
                                        <w:rPrChange w:id="5419" w:author="Maino Vieytes, Christian (NIH/NIA/IRP) [F]" w:date="2023-11-15T15:57:00Z">
                                          <w:rPr>
                                            <w:del w:id="5420" w:author="Maino Vieytes, Christian (NIH/NIA/IRP) [F]" w:date="2023-11-15T09:29:00Z"/>
                                            <w:rFonts w:ascii="Times New Roman" w:hAnsi="Times New Roman" w:cs="Times New Roman"/>
                                            <w:sz w:val="20"/>
                                            <w:szCs w:val="20"/>
                                          </w:rPr>
                                        </w:rPrChange>
                                      </w:rPr>
                                    </w:pPr>
                                    <w:del w:id="5421" w:author="Maino Vieytes, Christian (NIH/NIA/IRP) [F]" w:date="2023-11-15T09:29:00Z">
                                      <w:r w:rsidRPr="008A6C8D" w:rsidDel="001F5A7E">
                                        <w:rPr>
                                          <w:rFonts w:ascii="Times New Roman" w:hAnsi="Times New Roman" w:cs="Times New Roman"/>
                                          <w:sz w:val="18"/>
                                          <w:szCs w:val="18"/>
                                          <w:rPrChange w:id="5422" w:author="Maino Vieytes, Christian (NIH/NIA/IRP) [F]" w:date="2023-11-15T15:57:00Z">
                                            <w:rPr>
                                              <w:rFonts w:ascii="Times New Roman" w:hAnsi="Times New Roman" w:cs="Times New Roman"/>
                                              <w:sz w:val="20"/>
                                              <w:szCs w:val="20"/>
                                            </w:rPr>
                                          </w:rPrChange>
                                        </w:rPr>
                                        <w:delText>0.50</w:delText>
                                      </w:r>
                                    </w:del>
                                  </w:p>
                                </w:tc>
                                <w:tc>
                                  <w:tcPr>
                                    <w:tcW w:w="1622" w:type="dxa"/>
                                    <w:tcBorders>
                                      <w:bottom w:val="single" w:sz="4" w:space="0" w:color="auto"/>
                                    </w:tcBorders>
                                    <w:noWrap/>
                                    <w:vAlign w:val="center"/>
                                    <w:hideMark/>
                                    <w:tcPrChange w:id="5423" w:author="Maino Vieytes, Christian (NIH/NIA/IRP) [F]" w:date="2023-11-15T16:23:00Z">
                                      <w:tcPr>
                                        <w:tcW w:w="1816" w:type="dxa"/>
                                        <w:gridSpan w:val="5"/>
                                        <w:tcBorders>
                                          <w:bottom w:val="single" w:sz="4" w:space="0" w:color="auto"/>
                                        </w:tcBorders>
                                        <w:noWrap/>
                                        <w:vAlign w:val="center"/>
                                        <w:hideMark/>
                                      </w:tcPr>
                                    </w:tcPrChange>
                                  </w:tcPr>
                                  <w:p w14:paraId="6D0E1B6E" w14:textId="66FD709D" w:rsidR="008E210F" w:rsidRPr="008A6C8D" w:rsidDel="001F5A7E" w:rsidRDefault="008E210F" w:rsidP="006153D4">
                                    <w:pPr>
                                      <w:jc w:val="center"/>
                                      <w:rPr>
                                        <w:del w:id="5424" w:author="Maino Vieytes, Christian (NIH/NIA/IRP) [F]" w:date="2023-11-15T09:29:00Z"/>
                                        <w:rFonts w:ascii="Times New Roman" w:hAnsi="Times New Roman" w:cs="Times New Roman"/>
                                        <w:sz w:val="18"/>
                                        <w:szCs w:val="18"/>
                                        <w:rPrChange w:id="5425" w:author="Maino Vieytes, Christian (NIH/NIA/IRP) [F]" w:date="2023-11-15T15:57:00Z">
                                          <w:rPr>
                                            <w:del w:id="5426" w:author="Maino Vieytes, Christian (NIH/NIA/IRP) [F]" w:date="2023-11-15T09:29:00Z"/>
                                            <w:rFonts w:ascii="Times New Roman" w:hAnsi="Times New Roman" w:cs="Times New Roman"/>
                                            <w:sz w:val="20"/>
                                            <w:szCs w:val="20"/>
                                          </w:rPr>
                                        </w:rPrChange>
                                      </w:rPr>
                                    </w:pPr>
                                    <w:del w:id="5427" w:author="Maino Vieytes, Christian (NIH/NIA/IRP) [F]" w:date="2023-11-15T09:29:00Z">
                                      <w:r w:rsidRPr="008A6C8D" w:rsidDel="001F5A7E">
                                        <w:rPr>
                                          <w:rFonts w:ascii="Times New Roman" w:hAnsi="Times New Roman" w:cs="Times New Roman"/>
                                          <w:sz w:val="18"/>
                                          <w:szCs w:val="18"/>
                                          <w:rPrChange w:id="5428" w:author="Maino Vieytes, Christian (NIH/NIA/IRP) [F]" w:date="2023-11-15T15:57:00Z">
                                            <w:rPr>
                                              <w:rFonts w:ascii="Times New Roman" w:hAnsi="Times New Roman" w:cs="Times New Roman"/>
                                              <w:sz w:val="20"/>
                                              <w:szCs w:val="20"/>
                                            </w:rPr>
                                          </w:rPrChange>
                                        </w:rPr>
                                        <w:delText>1.09 (0.88-1.33)</w:delText>
                                      </w:r>
                                    </w:del>
                                  </w:p>
                                </w:tc>
                                <w:tc>
                                  <w:tcPr>
                                    <w:tcW w:w="1310" w:type="dxa"/>
                                    <w:tcBorders>
                                      <w:bottom w:val="single" w:sz="4" w:space="0" w:color="auto"/>
                                    </w:tcBorders>
                                    <w:noWrap/>
                                    <w:vAlign w:val="center"/>
                                    <w:hideMark/>
                                    <w:tcPrChange w:id="5429" w:author="Maino Vieytes, Christian (NIH/NIA/IRP) [F]" w:date="2023-11-15T16:23:00Z">
                                      <w:tcPr>
                                        <w:tcW w:w="958" w:type="dxa"/>
                                        <w:gridSpan w:val="3"/>
                                        <w:tcBorders>
                                          <w:bottom w:val="single" w:sz="4" w:space="0" w:color="auto"/>
                                        </w:tcBorders>
                                        <w:noWrap/>
                                        <w:vAlign w:val="center"/>
                                        <w:hideMark/>
                                      </w:tcPr>
                                    </w:tcPrChange>
                                  </w:tcPr>
                                  <w:p w14:paraId="513F2BC4" w14:textId="6BA7959D" w:rsidR="008E210F" w:rsidRPr="008A6C8D" w:rsidDel="001F5A7E" w:rsidRDefault="008E210F" w:rsidP="006153D4">
                                    <w:pPr>
                                      <w:jc w:val="center"/>
                                      <w:rPr>
                                        <w:del w:id="5430" w:author="Maino Vieytes, Christian (NIH/NIA/IRP) [F]" w:date="2023-11-15T09:29:00Z"/>
                                        <w:rFonts w:ascii="Times New Roman" w:hAnsi="Times New Roman" w:cs="Times New Roman"/>
                                        <w:sz w:val="18"/>
                                        <w:szCs w:val="18"/>
                                        <w:rPrChange w:id="5431" w:author="Maino Vieytes, Christian (NIH/NIA/IRP) [F]" w:date="2023-11-15T15:57:00Z">
                                          <w:rPr>
                                            <w:del w:id="5432" w:author="Maino Vieytes, Christian (NIH/NIA/IRP) [F]" w:date="2023-11-15T09:29:00Z"/>
                                            <w:rFonts w:ascii="Times New Roman" w:hAnsi="Times New Roman" w:cs="Times New Roman"/>
                                            <w:sz w:val="20"/>
                                            <w:szCs w:val="20"/>
                                          </w:rPr>
                                        </w:rPrChange>
                                      </w:rPr>
                                    </w:pPr>
                                    <w:del w:id="5433" w:author="Maino Vieytes, Christian (NIH/NIA/IRP) [F]" w:date="2023-11-15T09:29:00Z">
                                      <w:r w:rsidRPr="008A6C8D" w:rsidDel="001F5A7E">
                                        <w:rPr>
                                          <w:rFonts w:ascii="Times New Roman" w:hAnsi="Times New Roman" w:cs="Times New Roman"/>
                                          <w:color w:val="000000"/>
                                          <w:sz w:val="18"/>
                                          <w:szCs w:val="18"/>
                                          <w:rPrChange w:id="5434" w:author="Maino Vieytes, Christian (NIH/NIA/IRP) [F]" w:date="2023-11-15T15:57:00Z">
                                            <w:rPr>
                                              <w:rFonts w:ascii="Times New Roman" w:hAnsi="Times New Roman" w:cs="Times New Roman"/>
                                              <w:color w:val="000000"/>
                                              <w:sz w:val="20"/>
                                              <w:szCs w:val="20"/>
                                            </w:rPr>
                                          </w:rPrChange>
                                        </w:rPr>
                                        <w:delText>0.53</w:delText>
                                      </w:r>
                                    </w:del>
                                  </w:p>
                                </w:tc>
                              </w:tr>
                              <w:tr w:rsidR="008E210F" w:rsidRPr="008A6C8D" w:rsidDel="001F5A7E" w14:paraId="5A7E66A8" w14:textId="1F53AFE1" w:rsidTr="002B4FE9">
                                <w:trPr>
                                  <w:trHeight w:val="320"/>
                                  <w:del w:id="5435" w:author="Maino Vieytes, Christian (NIH/NIA/IRP) [F]" w:date="2023-11-15T09:29:00Z"/>
                                  <w:trPrChange w:id="5436" w:author="Maino Vieytes, Christian (NIH/NIA/IRP) [F]" w:date="2023-11-15T16:23:00Z">
                                    <w:trPr>
                                      <w:gridAfter w:val="0"/>
                                      <w:trHeight w:val="320"/>
                                    </w:trPr>
                                  </w:trPrChange>
                                </w:trPr>
                                <w:tc>
                                  <w:tcPr>
                                    <w:tcW w:w="2317" w:type="dxa"/>
                                    <w:tcBorders>
                                      <w:bottom w:val="single" w:sz="4" w:space="0" w:color="auto"/>
                                    </w:tcBorders>
                                    <w:noWrap/>
                                    <w:vAlign w:val="center"/>
                                    <w:tcPrChange w:id="5437" w:author="Maino Vieytes, Christian (NIH/NIA/IRP) [F]" w:date="2023-11-15T16:23:00Z">
                                      <w:tcPr>
                                        <w:tcW w:w="2317" w:type="dxa"/>
                                        <w:tcBorders>
                                          <w:bottom w:val="single" w:sz="4" w:space="0" w:color="auto"/>
                                        </w:tcBorders>
                                        <w:noWrap/>
                                        <w:vAlign w:val="center"/>
                                      </w:tcPr>
                                    </w:tcPrChange>
                                  </w:tcPr>
                                  <w:p w14:paraId="441B42AA" w14:textId="6CEC38F0" w:rsidR="008E210F" w:rsidRPr="008A6C8D" w:rsidDel="001F5A7E" w:rsidRDefault="008E210F" w:rsidP="004B1377">
                                    <w:pPr>
                                      <w:rPr>
                                        <w:del w:id="5438" w:author="Maino Vieytes, Christian (NIH/NIA/IRP) [F]" w:date="2023-11-15T09:29:00Z"/>
                                        <w:rFonts w:ascii="Times New Roman" w:hAnsi="Times New Roman" w:cs="Times New Roman"/>
                                        <w:sz w:val="18"/>
                                        <w:szCs w:val="18"/>
                                        <w:rPrChange w:id="5439" w:author="Maino Vieytes, Christian (NIH/NIA/IRP) [F]" w:date="2023-11-15T15:57:00Z">
                                          <w:rPr>
                                            <w:del w:id="5440" w:author="Maino Vieytes, Christian (NIH/NIA/IRP) [F]" w:date="2023-11-15T09:29:00Z"/>
                                            <w:rFonts w:ascii="Times New Roman" w:hAnsi="Times New Roman" w:cs="Times New Roman"/>
                                            <w:sz w:val="20"/>
                                            <w:szCs w:val="20"/>
                                          </w:rPr>
                                        </w:rPrChange>
                                      </w:rPr>
                                    </w:pPr>
                                    <w:del w:id="5441" w:author="Maino Vieytes, Christian (NIH/NIA/IRP) [F]" w:date="2023-11-15T09:29:00Z">
                                      <w:r w:rsidRPr="008A6C8D" w:rsidDel="001F5A7E">
                                        <w:rPr>
                                          <w:rFonts w:ascii="Times New Roman" w:hAnsi="Times New Roman" w:cs="Times New Roman"/>
                                          <w:sz w:val="18"/>
                                          <w:szCs w:val="18"/>
                                          <w:rPrChange w:id="5442" w:author="Maino Vieytes, Christian (NIH/NIA/IRP) [F]" w:date="2023-11-15T15:57:00Z">
                                            <w:rPr>
                                              <w:rFonts w:ascii="Times New Roman" w:hAnsi="Times New Roman" w:cs="Times New Roman"/>
                                              <w:sz w:val="20"/>
                                              <w:szCs w:val="20"/>
                                            </w:rPr>
                                          </w:rPrChange>
                                        </w:rPr>
                                        <w:delText>HEI-2015</w:delText>
                                      </w:r>
                                      <w:r w:rsidRPr="008A6C8D" w:rsidDel="001F5A7E">
                                        <w:rPr>
                                          <w:rFonts w:ascii="Times New Roman" w:hAnsi="Times New Roman" w:cs="Times New Roman"/>
                                          <w:sz w:val="18"/>
                                          <w:szCs w:val="18"/>
                                          <w:vertAlign w:val="superscript"/>
                                          <w:rPrChange w:id="5443" w:author="Maino Vieytes, Christian (NIH/NIA/IRP) [F]" w:date="2023-11-15T15:57:00Z">
                                            <w:rPr>
                                              <w:rFonts w:ascii="Times New Roman" w:hAnsi="Times New Roman" w:cs="Times New Roman"/>
                                              <w:sz w:val="20"/>
                                              <w:szCs w:val="20"/>
                                              <w:vertAlign w:val="superscript"/>
                                            </w:rPr>
                                          </w:rPrChange>
                                        </w:rPr>
                                        <w:delText>e</w:delText>
                                      </w:r>
                                    </w:del>
                                  </w:p>
                                </w:tc>
                                <w:tc>
                                  <w:tcPr>
                                    <w:tcW w:w="936" w:type="dxa"/>
                                    <w:tcBorders>
                                      <w:bottom w:val="single" w:sz="4" w:space="0" w:color="auto"/>
                                    </w:tcBorders>
                                    <w:noWrap/>
                                    <w:vAlign w:val="center"/>
                                    <w:tcPrChange w:id="5444" w:author="Maino Vieytes, Christian (NIH/NIA/IRP) [F]" w:date="2023-11-15T16:23:00Z">
                                      <w:tcPr>
                                        <w:tcW w:w="720" w:type="dxa"/>
                                        <w:tcBorders>
                                          <w:bottom w:val="single" w:sz="4" w:space="0" w:color="auto"/>
                                        </w:tcBorders>
                                        <w:noWrap/>
                                        <w:vAlign w:val="center"/>
                                      </w:tcPr>
                                    </w:tcPrChange>
                                  </w:tcPr>
                                  <w:p w14:paraId="64D93E76" w14:textId="6FCA8A41" w:rsidR="008E210F" w:rsidRPr="008A6C8D" w:rsidDel="001F5A7E" w:rsidRDefault="008E210F" w:rsidP="00D31C48">
                                    <w:pPr>
                                      <w:jc w:val="center"/>
                                      <w:rPr>
                                        <w:del w:id="5445" w:author="Maino Vieytes, Christian (NIH/NIA/IRP) [F]" w:date="2023-11-15T09:29:00Z"/>
                                        <w:rFonts w:ascii="Times New Roman" w:hAnsi="Times New Roman" w:cs="Times New Roman"/>
                                        <w:sz w:val="18"/>
                                        <w:szCs w:val="18"/>
                                        <w:rPrChange w:id="5446" w:author="Maino Vieytes, Christian (NIH/NIA/IRP) [F]" w:date="2023-11-15T15:57:00Z">
                                          <w:rPr>
                                            <w:del w:id="5447" w:author="Maino Vieytes, Christian (NIH/NIA/IRP) [F]" w:date="2023-11-15T09:29:00Z"/>
                                            <w:rFonts w:ascii="Times New Roman" w:hAnsi="Times New Roman" w:cs="Times New Roman"/>
                                            <w:sz w:val="20"/>
                                            <w:szCs w:val="20"/>
                                          </w:rPr>
                                        </w:rPrChange>
                                      </w:rPr>
                                    </w:pPr>
                                    <w:del w:id="5448" w:author="Maino Vieytes, Christian (NIH/NIA/IRP) [F]" w:date="2023-11-15T09:29:00Z">
                                      <w:r w:rsidRPr="008A6C8D" w:rsidDel="001F5A7E">
                                        <w:rPr>
                                          <w:rFonts w:ascii="Times New Roman" w:hAnsi="Times New Roman" w:cs="Times New Roman"/>
                                          <w:color w:val="000000"/>
                                          <w:sz w:val="18"/>
                                          <w:szCs w:val="18"/>
                                          <w:rPrChange w:id="5449" w:author="Maino Vieytes, Christian (NIH/NIA/IRP) [F]" w:date="2023-11-15T15:57:00Z">
                                            <w:rPr>
                                              <w:rFonts w:ascii="Times New Roman" w:hAnsi="Times New Roman" w:cs="Times New Roman"/>
                                              <w:color w:val="000000"/>
                                              <w:sz w:val="20"/>
                                              <w:szCs w:val="20"/>
                                            </w:rPr>
                                          </w:rPrChange>
                                        </w:rPr>
                                        <w:delText>2493</w:delText>
                                      </w:r>
                                    </w:del>
                                  </w:p>
                                </w:tc>
                                <w:tc>
                                  <w:tcPr>
                                    <w:tcW w:w="846" w:type="dxa"/>
                                    <w:tcBorders>
                                      <w:bottom w:val="single" w:sz="4" w:space="0" w:color="auto"/>
                                    </w:tcBorders>
                                    <w:noWrap/>
                                    <w:vAlign w:val="center"/>
                                    <w:tcPrChange w:id="5450" w:author="Maino Vieytes, Christian (NIH/NIA/IRP) [F]" w:date="2023-11-15T16:23:00Z">
                                      <w:tcPr>
                                        <w:tcW w:w="720" w:type="dxa"/>
                                        <w:gridSpan w:val="2"/>
                                        <w:tcBorders>
                                          <w:bottom w:val="single" w:sz="4" w:space="0" w:color="auto"/>
                                        </w:tcBorders>
                                        <w:noWrap/>
                                        <w:vAlign w:val="center"/>
                                      </w:tcPr>
                                    </w:tcPrChange>
                                  </w:tcPr>
                                  <w:p w14:paraId="7D3E1260" w14:textId="121DF806" w:rsidR="008E210F" w:rsidRPr="008A6C8D" w:rsidDel="001F5A7E" w:rsidRDefault="008E210F" w:rsidP="00D31C48">
                                    <w:pPr>
                                      <w:jc w:val="center"/>
                                      <w:rPr>
                                        <w:del w:id="5451" w:author="Maino Vieytes, Christian (NIH/NIA/IRP) [F]" w:date="2023-11-15T09:29:00Z"/>
                                        <w:rFonts w:ascii="Times New Roman" w:hAnsi="Times New Roman" w:cs="Times New Roman"/>
                                        <w:sz w:val="18"/>
                                        <w:szCs w:val="18"/>
                                        <w:rPrChange w:id="5452" w:author="Maino Vieytes, Christian (NIH/NIA/IRP) [F]" w:date="2023-11-15T15:57:00Z">
                                          <w:rPr>
                                            <w:del w:id="5453" w:author="Maino Vieytes, Christian (NIH/NIA/IRP) [F]" w:date="2023-11-15T09:29:00Z"/>
                                            <w:rFonts w:ascii="Times New Roman" w:hAnsi="Times New Roman" w:cs="Times New Roman"/>
                                            <w:sz w:val="20"/>
                                            <w:szCs w:val="20"/>
                                          </w:rPr>
                                        </w:rPrChange>
                                      </w:rPr>
                                    </w:pPr>
                                    <w:del w:id="5454" w:author="Maino Vieytes, Christian (NIH/NIA/IRP) [F]" w:date="2023-11-15T09:29:00Z">
                                      <w:r w:rsidRPr="008A6C8D" w:rsidDel="001F5A7E">
                                        <w:rPr>
                                          <w:rFonts w:ascii="Times New Roman" w:hAnsi="Times New Roman" w:cs="Times New Roman"/>
                                          <w:color w:val="000000"/>
                                          <w:sz w:val="18"/>
                                          <w:szCs w:val="18"/>
                                          <w:rPrChange w:id="5455" w:author="Maino Vieytes, Christian (NIH/NIA/IRP) [F]" w:date="2023-11-15T15:57:00Z">
                                            <w:rPr>
                                              <w:rFonts w:ascii="Times New Roman" w:hAnsi="Times New Roman" w:cs="Times New Roman"/>
                                              <w:color w:val="000000"/>
                                              <w:sz w:val="20"/>
                                              <w:szCs w:val="20"/>
                                            </w:rPr>
                                          </w:rPrChange>
                                        </w:rPr>
                                        <w:delText>1.00</w:delText>
                                      </w:r>
                                    </w:del>
                                  </w:p>
                                </w:tc>
                                <w:tc>
                                  <w:tcPr>
                                    <w:tcW w:w="1616" w:type="dxa"/>
                                    <w:tcBorders>
                                      <w:bottom w:val="single" w:sz="4" w:space="0" w:color="auto"/>
                                    </w:tcBorders>
                                    <w:noWrap/>
                                    <w:vAlign w:val="center"/>
                                    <w:tcPrChange w:id="5456" w:author="Maino Vieytes, Christian (NIH/NIA/IRP) [F]" w:date="2023-11-15T16:23:00Z">
                                      <w:tcPr>
                                        <w:tcW w:w="1616" w:type="dxa"/>
                                        <w:gridSpan w:val="2"/>
                                        <w:tcBorders>
                                          <w:bottom w:val="single" w:sz="4" w:space="0" w:color="auto"/>
                                        </w:tcBorders>
                                        <w:noWrap/>
                                        <w:vAlign w:val="center"/>
                                      </w:tcPr>
                                    </w:tcPrChange>
                                  </w:tcPr>
                                  <w:p w14:paraId="5153E117" w14:textId="57075935" w:rsidR="008E210F" w:rsidRPr="008A6C8D" w:rsidDel="001F5A7E" w:rsidRDefault="008E210F" w:rsidP="00D31C48">
                                    <w:pPr>
                                      <w:jc w:val="center"/>
                                      <w:rPr>
                                        <w:del w:id="5457" w:author="Maino Vieytes, Christian (NIH/NIA/IRP) [F]" w:date="2023-11-15T09:29:00Z"/>
                                        <w:rFonts w:ascii="Times New Roman" w:hAnsi="Times New Roman" w:cs="Times New Roman"/>
                                        <w:sz w:val="18"/>
                                        <w:szCs w:val="18"/>
                                        <w:rPrChange w:id="5458" w:author="Maino Vieytes, Christian (NIH/NIA/IRP) [F]" w:date="2023-11-15T15:57:00Z">
                                          <w:rPr>
                                            <w:del w:id="5459" w:author="Maino Vieytes, Christian (NIH/NIA/IRP) [F]" w:date="2023-11-15T09:29:00Z"/>
                                            <w:rFonts w:ascii="Times New Roman" w:hAnsi="Times New Roman" w:cs="Times New Roman"/>
                                            <w:sz w:val="20"/>
                                            <w:szCs w:val="20"/>
                                          </w:rPr>
                                        </w:rPrChange>
                                      </w:rPr>
                                    </w:pPr>
                                    <w:del w:id="5460" w:author="Maino Vieytes, Christian (NIH/NIA/IRP) [F]" w:date="2023-11-15T09:29:00Z">
                                      <w:r w:rsidRPr="008A6C8D" w:rsidDel="001F5A7E">
                                        <w:rPr>
                                          <w:rFonts w:ascii="Times New Roman" w:hAnsi="Times New Roman" w:cs="Times New Roman"/>
                                          <w:color w:val="000000"/>
                                          <w:sz w:val="18"/>
                                          <w:szCs w:val="18"/>
                                          <w:rPrChange w:id="5461" w:author="Maino Vieytes, Christian (NIH/NIA/IRP) [F]" w:date="2023-11-15T15:57:00Z">
                                            <w:rPr>
                                              <w:rFonts w:ascii="Times New Roman" w:hAnsi="Times New Roman" w:cs="Times New Roman"/>
                                              <w:color w:val="000000"/>
                                              <w:sz w:val="20"/>
                                              <w:szCs w:val="20"/>
                                            </w:rPr>
                                          </w:rPrChange>
                                        </w:rPr>
                                        <w:delText>0.96 (0.43-2.12)</w:delText>
                                      </w:r>
                                    </w:del>
                                  </w:p>
                                </w:tc>
                                <w:tc>
                                  <w:tcPr>
                                    <w:tcW w:w="1716" w:type="dxa"/>
                                    <w:tcBorders>
                                      <w:bottom w:val="single" w:sz="4" w:space="0" w:color="auto"/>
                                    </w:tcBorders>
                                    <w:noWrap/>
                                    <w:vAlign w:val="center"/>
                                    <w:tcPrChange w:id="5462" w:author="Maino Vieytes, Christian (NIH/NIA/IRP) [F]" w:date="2023-11-15T16:23:00Z">
                                      <w:tcPr>
                                        <w:tcW w:w="1716" w:type="dxa"/>
                                        <w:gridSpan w:val="2"/>
                                        <w:tcBorders>
                                          <w:bottom w:val="single" w:sz="4" w:space="0" w:color="auto"/>
                                        </w:tcBorders>
                                        <w:noWrap/>
                                        <w:vAlign w:val="center"/>
                                      </w:tcPr>
                                    </w:tcPrChange>
                                  </w:tcPr>
                                  <w:p w14:paraId="19EEFEB5" w14:textId="33D4C0E1" w:rsidR="008E210F" w:rsidRPr="008A6C8D" w:rsidDel="001F5A7E" w:rsidRDefault="008E210F" w:rsidP="00D31C48">
                                    <w:pPr>
                                      <w:jc w:val="center"/>
                                      <w:rPr>
                                        <w:del w:id="5463" w:author="Maino Vieytes, Christian (NIH/NIA/IRP) [F]" w:date="2023-11-15T09:29:00Z"/>
                                        <w:rFonts w:ascii="Times New Roman" w:hAnsi="Times New Roman" w:cs="Times New Roman"/>
                                        <w:sz w:val="18"/>
                                        <w:szCs w:val="18"/>
                                        <w:rPrChange w:id="5464" w:author="Maino Vieytes, Christian (NIH/NIA/IRP) [F]" w:date="2023-11-15T15:57:00Z">
                                          <w:rPr>
                                            <w:del w:id="5465" w:author="Maino Vieytes, Christian (NIH/NIA/IRP) [F]" w:date="2023-11-15T09:29:00Z"/>
                                            <w:rFonts w:ascii="Times New Roman" w:hAnsi="Times New Roman" w:cs="Times New Roman"/>
                                            <w:sz w:val="20"/>
                                            <w:szCs w:val="20"/>
                                          </w:rPr>
                                        </w:rPrChange>
                                      </w:rPr>
                                    </w:pPr>
                                    <w:del w:id="5466" w:author="Maino Vieytes, Christian (NIH/NIA/IRP) [F]" w:date="2023-11-15T09:29:00Z">
                                      <w:r w:rsidRPr="008A6C8D" w:rsidDel="001F5A7E">
                                        <w:rPr>
                                          <w:rFonts w:ascii="Times New Roman" w:hAnsi="Times New Roman" w:cs="Times New Roman"/>
                                          <w:color w:val="000000"/>
                                          <w:sz w:val="18"/>
                                          <w:szCs w:val="18"/>
                                          <w:rPrChange w:id="5467" w:author="Maino Vieytes, Christian (NIH/NIA/IRP) [F]" w:date="2023-11-15T15:57:00Z">
                                            <w:rPr>
                                              <w:rFonts w:ascii="Times New Roman" w:hAnsi="Times New Roman" w:cs="Times New Roman"/>
                                              <w:color w:val="000000"/>
                                              <w:sz w:val="20"/>
                                              <w:szCs w:val="20"/>
                                            </w:rPr>
                                          </w:rPrChange>
                                        </w:rPr>
                                        <w:delText>1.14 (0.62-2.10)</w:delText>
                                      </w:r>
                                    </w:del>
                                  </w:p>
                                </w:tc>
                                <w:tc>
                                  <w:tcPr>
                                    <w:tcW w:w="1716" w:type="dxa"/>
                                    <w:tcBorders>
                                      <w:bottom w:val="single" w:sz="4" w:space="0" w:color="auto"/>
                                    </w:tcBorders>
                                    <w:noWrap/>
                                    <w:vAlign w:val="center"/>
                                    <w:tcPrChange w:id="5468" w:author="Maino Vieytes, Christian (NIH/NIA/IRP) [F]" w:date="2023-11-15T16:23:00Z">
                                      <w:tcPr>
                                        <w:tcW w:w="1716" w:type="dxa"/>
                                        <w:gridSpan w:val="2"/>
                                        <w:tcBorders>
                                          <w:bottom w:val="single" w:sz="4" w:space="0" w:color="auto"/>
                                        </w:tcBorders>
                                        <w:noWrap/>
                                        <w:vAlign w:val="center"/>
                                      </w:tcPr>
                                    </w:tcPrChange>
                                  </w:tcPr>
                                  <w:p w14:paraId="00AE26F2" w14:textId="65872D28" w:rsidR="008E210F" w:rsidRPr="008A6C8D" w:rsidDel="001F5A7E" w:rsidRDefault="008E210F" w:rsidP="00D31C48">
                                    <w:pPr>
                                      <w:jc w:val="center"/>
                                      <w:rPr>
                                        <w:del w:id="5469" w:author="Maino Vieytes, Christian (NIH/NIA/IRP) [F]" w:date="2023-11-15T09:29:00Z"/>
                                        <w:rFonts w:ascii="Times New Roman" w:hAnsi="Times New Roman" w:cs="Times New Roman"/>
                                        <w:sz w:val="18"/>
                                        <w:szCs w:val="18"/>
                                        <w:rPrChange w:id="5470" w:author="Maino Vieytes, Christian (NIH/NIA/IRP) [F]" w:date="2023-11-15T15:57:00Z">
                                          <w:rPr>
                                            <w:del w:id="5471" w:author="Maino Vieytes, Christian (NIH/NIA/IRP) [F]" w:date="2023-11-15T09:29:00Z"/>
                                            <w:rFonts w:ascii="Times New Roman" w:hAnsi="Times New Roman" w:cs="Times New Roman"/>
                                            <w:sz w:val="20"/>
                                            <w:szCs w:val="20"/>
                                          </w:rPr>
                                        </w:rPrChange>
                                      </w:rPr>
                                    </w:pPr>
                                    <w:del w:id="5472" w:author="Maino Vieytes, Christian (NIH/NIA/IRP) [F]" w:date="2023-11-15T09:29:00Z">
                                      <w:r w:rsidRPr="008A6C8D" w:rsidDel="001F5A7E">
                                        <w:rPr>
                                          <w:rFonts w:ascii="Times New Roman" w:hAnsi="Times New Roman" w:cs="Times New Roman"/>
                                          <w:color w:val="000000"/>
                                          <w:sz w:val="18"/>
                                          <w:szCs w:val="18"/>
                                          <w:rPrChange w:id="5473" w:author="Maino Vieytes, Christian (NIH/NIA/IRP) [F]" w:date="2023-11-15T15:57:00Z">
                                            <w:rPr>
                                              <w:rFonts w:ascii="Times New Roman" w:hAnsi="Times New Roman" w:cs="Times New Roman"/>
                                              <w:color w:val="000000"/>
                                              <w:sz w:val="20"/>
                                              <w:szCs w:val="20"/>
                                            </w:rPr>
                                          </w:rPrChange>
                                        </w:rPr>
                                        <w:delText>0.84 (0.45-1.58)</w:delText>
                                      </w:r>
                                    </w:del>
                                  </w:p>
                                </w:tc>
                                <w:tc>
                                  <w:tcPr>
                                    <w:tcW w:w="1816" w:type="dxa"/>
                                    <w:tcBorders>
                                      <w:bottom w:val="single" w:sz="4" w:space="0" w:color="auto"/>
                                    </w:tcBorders>
                                    <w:noWrap/>
                                    <w:vAlign w:val="center"/>
                                    <w:tcPrChange w:id="5474" w:author="Maino Vieytes, Christian (NIH/NIA/IRP) [F]" w:date="2023-11-15T16:23:00Z">
                                      <w:tcPr>
                                        <w:tcW w:w="1816" w:type="dxa"/>
                                        <w:gridSpan w:val="2"/>
                                        <w:tcBorders>
                                          <w:bottom w:val="single" w:sz="4" w:space="0" w:color="auto"/>
                                        </w:tcBorders>
                                        <w:noWrap/>
                                        <w:vAlign w:val="center"/>
                                      </w:tcPr>
                                    </w:tcPrChange>
                                  </w:tcPr>
                                  <w:p w14:paraId="3418C671" w14:textId="54533031" w:rsidR="008E210F" w:rsidRPr="008A6C8D" w:rsidDel="001F5A7E" w:rsidRDefault="008E210F" w:rsidP="00D31C48">
                                    <w:pPr>
                                      <w:jc w:val="center"/>
                                      <w:rPr>
                                        <w:del w:id="5475" w:author="Maino Vieytes, Christian (NIH/NIA/IRP) [F]" w:date="2023-11-15T09:29:00Z"/>
                                        <w:rFonts w:ascii="Times New Roman" w:hAnsi="Times New Roman" w:cs="Times New Roman"/>
                                        <w:sz w:val="18"/>
                                        <w:szCs w:val="18"/>
                                        <w:rPrChange w:id="5476" w:author="Maino Vieytes, Christian (NIH/NIA/IRP) [F]" w:date="2023-11-15T15:57:00Z">
                                          <w:rPr>
                                            <w:del w:id="5477" w:author="Maino Vieytes, Christian (NIH/NIA/IRP) [F]" w:date="2023-11-15T09:29:00Z"/>
                                            <w:rFonts w:ascii="Times New Roman" w:hAnsi="Times New Roman" w:cs="Times New Roman"/>
                                            <w:sz w:val="20"/>
                                            <w:szCs w:val="20"/>
                                          </w:rPr>
                                        </w:rPrChange>
                                      </w:rPr>
                                    </w:pPr>
                                    <w:del w:id="5478" w:author="Maino Vieytes, Christian (NIH/NIA/IRP) [F]" w:date="2023-11-15T09:29:00Z">
                                      <w:r w:rsidRPr="008A6C8D" w:rsidDel="001F5A7E">
                                        <w:rPr>
                                          <w:rFonts w:ascii="Times New Roman" w:hAnsi="Times New Roman" w:cs="Times New Roman"/>
                                          <w:color w:val="000000"/>
                                          <w:sz w:val="18"/>
                                          <w:szCs w:val="18"/>
                                          <w:rPrChange w:id="5479" w:author="Maino Vieytes, Christian (NIH/NIA/IRP) [F]" w:date="2023-11-15T15:57:00Z">
                                            <w:rPr>
                                              <w:rFonts w:ascii="Times New Roman" w:hAnsi="Times New Roman" w:cs="Times New Roman"/>
                                              <w:color w:val="000000"/>
                                              <w:sz w:val="20"/>
                                              <w:szCs w:val="20"/>
                                            </w:rPr>
                                          </w:rPrChange>
                                        </w:rPr>
                                        <w:delText>1.00 (0.47-2.12)</w:delText>
                                      </w:r>
                                    </w:del>
                                  </w:p>
                                </w:tc>
                                <w:tc>
                                  <w:tcPr>
                                    <w:tcW w:w="1196" w:type="dxa"/>
                                    <w:tcBorders>
                                      <w:bottom w:val="single" w:sz="4" w:space="0" w:color="auto"/>
                                    </w:tcBorders>
                                    <w:noWrap/>
                                    <w:vAlign w:val="center"/>
                                    <w:tcPrChange w:id="5480" w:author="Maino Vieytes, Christian (NIH/NIA/IRP) [F]" w:date="2023-11-15T16:23:00Z">
                                      <w:tcPr>
                                        <w:tcW w:w="1000" w:type="dxa"/>
                                        <w:gridSpan w:val="2"/>
                                        <w:tcBorders>
                                          <w:bottom w:val="single" w:sz="4" w:space="0" w:color="auto"/>
                                        </w:tcBorders>
                                        <w:noWrap/>
                                        <w:vAlign w:val="center"/>
                                      </w:tcPr>
                                    </w:tcPrChange>
                                  </w:tcPr>
                                  <w:p w14:paraId="35819D31" w14:textId="5FB00BB0" w:rsidR="008E210F" w:rsidRPr="008A6C8D" w:rsidDel="001F5A7E" w:rsidRDefault="008E210F" w:rsidP="00D31C48">
                                    <w:pPr>
                                      <w:jc w:val="center"/>
                                      <w:rPr>
                                        <w:del w:id="5481" w:author="Maino Vieytes, Christian (NIH/NIA/IRP) [F]" w:date="2023-11-15T09:29:00Z"/>
                                        <w:rFonts w:ascii="Times New Roman" w:hAnsi="Times New Roman" w:cs="Times New Roman"/>
                                        <w:sz w:val="18"/>
                                        <w:szCs w:val="18"/>
                                        <w:rPrChange w:id="5482" w:author="Maino Vieytes, Christian (NIH/NIA/IRP) [F]" w:date="2023-11-15T15:57:00Z">
                                          <w:rPr>
                                            <w:del w:id="5483" w:author="Maino Vieytes, Christian (NIH/NIA/IRP) [F]" w:date="2023-11-15T09:29:00Z"/>
                                            <w:rFonts w:ascii="Times New Roman" w:hAnsi="Times New Roman" w:cs="Times New Roman"/>
                                            <w:sz w:val="20"/>
                                            <w:szCs w:val="20"/>
                                          </w:rPr>
                                        </w:rPrChange>
                                      </w:rPr>
                                    </w:pPr>
                                    <w:del w:id="5484" w:author="Maino Vieytes, Christian (NIH/NIA/IRP) [F]" w:date="2023-11-15T09:29:00Z">
                                      <w:r w:rsidRPr="008A6C8D" w:rsidDel="001F5A7E">
                                        <w:rPr>
                                          <w:rFonts w:ascii="Times New Roman" w:hAnsi="Times New Roman" w:cs="Times New Roman"/>
                                          <w:color w:val="000000"/>
                                          <w:sz w:val="18"/>
                                          <w:szCs w:val="18"/>
                                          <w:rPrChange w:id="5485" w:author="Maino Vieytes, Christian (NIH/NIA/IRP) [F]" w:date="2023-11-15T15:57:00Z">
                                            <w:rPr>
                                              <w:rFonts w:ascii="Times New Roman" w:hAnsi="Times New Roman" w:cs="Times New Roman"/>
                                              <w:color w:val="000000"/>
                                              <w:sz w:val="20"/>
                                              <w:szCs w:val="20"/>
                                            </w:rPr>
                                          </w:rPrChange>
                                        </w:rPr>
                                        <w:delText>0.92</w:delText>
                                      </w:r>
                                    </w:del>
                                  </w:p>
                                </w:tc>
                                <w:tc>
                                  <w:tcPr>
                                    <w:tcW w:w="1622" w:type="dxa"/>
                                    <w:tcBorders>
                                      <w:bottom w:val="single" w:sz="4" w:space="0" w:color="auto"/>
                                    </w:tcBorders>
                                    <w:noWrap/>
                                    <w:vAlign w:val="center"/>
                                    <w:tcPrChange w:id="5486" w:author="Maino Vieytes, Christian (NIH/NIA/IRP) [F]" w:date="2023-11-15T16:23:00Z">
                                      <w:tcPr>
                                        <w:tcW w:w="1816" w:type="dxa"/>
                                        <w:gridSpan w:val="5"/>
                                        <w:tcBorders>
                                          <w:bottom w:val="single" w:sz="4" w:space="0" w:color="auto"/>
                                        </w:tcBorders>
                                        <w:noWrap/>
                                        <w:vAlign w:val="center"/>
                                      </w:tcPr>
                                    </w:tcPrChange>
                                  </w:tcPr>
                                  <w:p w14:paraId="4878325C" w14:textId="1DFDA501" w:rsidR="008E210F" w:rsidRPr="008A6C8D" w:rsidDel="001F5A7E" w:rsidRDefault="008E210F" w:rsidP="00D31C48">
                                    <w:pPr>
                                      <w:jc w:val="center"/>
                                      <w:rPr>
                                        <w:del w:id="5487" w:author="Maino Vieytes, Christian (NIH/NIA/IRP) [F]" w:date="2023-11-15T09:29:00Z"/>
                                        <w:rFonts w:ascii="Times New Roman" w:hAnsi="Times New Roman" w:cs="Times New Roman"/>
                                        <w:sz w:val="18"/>
                                        <w:szCs w:val="18"/>
                                        <w:rPrChange w:id="5488" w:author="Maino Vieytes, Christian (NIH/NIA/IRP) [F]" w:date="2023-11-15T15:57:00Z">
                                          <w:rPr>
                                            <w:del w:id="5489" w:author="Maino Vieytes, Christian (NIH/NIA/IRP) [F]" w:date="2023-11-15T09:29:00Z"/>
                                            <w:rFonts w:ascii="Times New Roman" w:hAnsi="Times New Roman" w:cs="Times New Roman"/>
                                            <w:sz w:val="20"/>
                                            <w:szCs w:val="20"/>
                                          </w:rPr>
                                        </w:rPrChange>
                                      </w:rPr>
                                    </w:pPr>
                                    <w:del w:id="5490" w:author="Maino Vieytes, Christian (NIH/NIA/IRP) [F]" w:date="2023-11-15T09:29:00Z">
                                      <w:r w:rsidRPr="008A6C8D" w:rsidDel="001F5A7E">
                                        <w:rPr>
                                          <w:rFonts w:ascii="Times New Roman" w:hAnsi="Times New Roman" w:cs="Times New Roman"/>
                                          <w:color w:val="000000"/>
                                          <w:sz w:val="18"/>
                                          <w:szCs w:val="18"/>
                                          <w:rPrChange w:id="5491" w:author="Maino Vieytes, Christian (NIH/NIA/IRP) [F]" w:date="2023-11-15T15:57:00Z">
                                            <w:rPr>
                                              <w:rFonts w:ascii="Times New Roman" w:hAnsi="Times New Roman" w:cs="Times New Roman"/>
                                              <w:color w:val="000000"/>
                                              <w:sz w:val="20"/>
                                              <w:szCs w:val="20"/>
                                            </w:rPr>
                                          </w:rPrChange>
                                        </w:rPr>
                                        <w:delText>0.99 (0.78-1.25)</w:delText>
                                      </w:r>
                                    </w:del>
                                  </w:p>
                                </w:tc>
                                <w:tc>
                                  <w:tcPr>
                                    <w:tcW w:w="1310" w:type="dxa"/>
                                    <w:tcBorders>
                                      <w:bottom w:val="single" w:sz="4" w:space="0" w:color="auto"/>
                                    </w:tcBorders>
                                    <w:noWrap/>
                                    <w:vAlign w:val="center"/>
                                    <w:tcPrChange w:id="5492" w:author="Maino Vieytes, Christian (NIH/NIA/IRP) [F]" w:date="2023-11-15T16:23:00Z">
                                      <w:tcPr>
                                        <w:tcW w:w="958" w:type="dxa"/>
                                        <w:gridSpan w:val="3"/>
                                        <w:tcBorders>
                                          <w:bottom w:val="single" w:sz="4" w:space="0" w:color="auto"/>
                                        </w:tcBorders>
                                        <w:noWrap/>
                                        <w:vAlign w:val="center"/>
                                      </w:tcPr>
                                    </w:tcPrChange>
                                  </w:tcPr>
                                  <w:p w14:paraId="4630D594" w14:textId="42F3D589" w:rsidR="008E210F" w:rsidRPr="008A6C8D" w:rsidDel="001F5A7E" w:rsidRDefault="008E210F" w:rsidP="00D31C48">
                                    <w:pPr>
                                      <w:jc w:val="center"/>
                                      <w:rPr>
                                        <w:del w:id="5493" w:author="Maino Vieytes, Christian (NIH/NIA/IRP) [F]" w:date="2023-11-15T09:29:00Z"/>
                                        <w:rFonts w:ascii="Times New Roman" w:hAnsi="Times New Roman" w:cs="Times New Roman"/>
                                        <w:color w:val="000000"/>
                                        <w:sz w:val="18"/>
                                        <w:szCs w:val="18"/>
                                        <w:rPrChange w:id="5494" w:author="Maino Vieytes, Christian (NIH/NIA/IRP) [F]" w:date="2023-11-15T15:57:00Z">
                                          <w:rPr>
                                            <w:del w:id="5495" w:author="Maino Vieytes, Christian (NIH/NIA/IRP) [F]" w:date="2023-11-15T09:29:00Z"/>
                                            <w:rFonts w:ascii="Times New Roman" w:hAnsi="Times New Roman" w:cs="Times New Roman"/>
                                            <w:color w:val="000000"/>
                                            <w:sz w:val="20"/>
                                            <w:szCs w:val="20"/>
                                          </w:rPr>
                                        </w:rPrChange>
                                      </w:rPr>
                                    </w:pPr>
                                    <w:del w:id="5496" w:author="Maino Vieytes, Christian (NIH/NIA/IRP) [F]" w:date="2023-11-15T09:29:00Z">
                                      <w:r w:rsidRPr="008A6C8D" w:rsidDel="001F5A7E">
                                        <w:rPr>
                                          <w:rFonts w:ascii="Times New Roman" w:hAnsi="Times New Roman" w:cs="Times New Roman"/>
                                          <w:color w:val="000000"/>
                                          <w:sz w:val="18"/>
                                          <w:szCs w:val="18"/>
                                          <w:rPrChange w:id="5497" w:author="Maino Vieytes, Christian (NIH/NIA/IRP) [F]" w:date="2023-11-15T15:57:00Z">
                                            <w:rPr>
                                              <w:rFonts w:ascii="Times New Roman" w:hAnsi="Times New Roman" w:cs="Times New Roman"/>
                                              <w:color w:val="000000"/>
                                              <w:sz w:val="20"/>
                                              <w:szCs w:val="20"/>
                                            </w:rPr>
                                          </w:rPrChange>
                                        </w:rPr>
                                        <w:delText>0.93</w:delText>
                                      </w:r>
                                    </w:del>
                                  </w:p>
                                </w:tc>
                              </w:tr>
                              <w:tr w:rsidR="008E210F" w:rsidRPr="008A6C8D" w14:paraId="70E13CC7" w14:textId="77777777" w:rsidTr="002B4FE9">
                                <w:trPr>
                                  <w:trHeight w:val="320"/>
                                  <w:trPrChange w:id="5498" w:author="Maino Vieytes, Christian (NIH/NIA/IRP) [F]" w:date="2023-11-15T16:23:00Z">
                                    <w:trPr>
                                      <w:gridAfter w:val="0"/>
                                      <w:trHeight w:val="320"/>
                                    </w:trPr>
                                  </w:trPrChange>
                                </w:trPr>
                                <w:tc>
                                  <w:tcPr>
                                    <w:tcW w:w="15091" w:type="dxa"/>
                                    <w:gridSpan w:val="10"/>
                                    <w:tcBorders>
                                      <w:left w:val="nil"/>
                                      <w:bottom w:val="nil"/>
                                      <w:right w:val="nil"/>
                                    </w:tcBorders>
                                    <w:noWrap/>
                                    <w:vAlign w:val="center"/>
                                    <w:tcPrChange w:id="5499" w:author="Maino Vieytes, Christian (NIH/NIA/IRP) [F]" w:date="2023-11-15T16:23:00Z">
                                      <w:tcPr>
                                        <w:tcW w:w="14395" w:type="dxa"/>
                                        <w:gridSpan w:val="22"/>
                                        <w:tcBorders>
                                          <w:left w:val="nil"/>
                                          <w:bottom w:val="nil"/>
                                          <w:right w:val="nil"/>
                                        </w:tcBorders>
                                        <w:noWrap/>
                                        <w:vAlign w:val="center"/>
                                      </w:tcPr>
                                    </w:tcPrChange>
                                  </w:tcPr>
                                  <w:p w14:paraId="3E351758" w14:textId="77777777" w:rsidR="008E210F" w:rsidRPr="008A6C8D" w:rsidRDefault="008E210F" w:rsidP="006153D4">
                                    <w:pPr>
                                      <w:rPr>
                                        <w:rFonts w:ascii="Times New Roman" w:hAnsi="Times New Roman" w:cs="Times New Roman"/>
                                        <w:sz w:val="18"/>
                                        <w:szCs w:val="18"/>
                                        <w:rPrChange w:id="550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501" w:author="Maino Vieytes, Christian (NIH/NIA/IRP) [F]" w:date="2023-11-15T15:57:00Z">
                                          <w:rPr>
                                            <w:rFonts w:ascii="Times New Roman" w:hAnsi="Times New Roman" w:cs="Times New Roman"/>
                                            <w:sz w:val="20"/>
                                            <w:szCs w:val="20"/>
                                          </w:rPr>
                                        </w:rPrChange>
                                      </w:rPr>
                                      <w:t xml:space="preserve">** </w:t>
                                    </w:r>
                                    <w:r w:rsidRPr="008A6C8D">
                                      <w:rPr>
                                        <w:rFonts w:ascii="Times New Roman" w:hAnsi="Times New Roman" w:cs="Times New Roman"/>
                                        <w:i/>
                                        <w:iCs/>
                                        <w:sz w:val="18"/>
                                        <w:szCs w:val="18"/>
                                        <w:rPrChange w:id="5502"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5503" w:author="Maino Vieytes, Christian (NIH/NIA/IRP) [F]" w:date="2023-11-15T15:57:00Z">
                                          <w:rPr>
                                            <w:rFonts w:ascii="Times New Roman" w:hAnsi="Times New Roman" w:cs="Times New Roman"/>
                                            <w:sz w:val="20"/>
                                            <w:szCs w:val="20"/>
                                          </w:rPr>
                                        </w:rPrChange>
                                      </w:rPr>
                                      <w:t xml:space="preserve">&lt; 0.01; * </w:t>
                                    </w:r>
                                    <w:r w:rsidRPr="008A6C8D">
                                      <w:rPr>
                                        <w:rFonts w:ascii="Times New Roman" w:hAnsi="Times New Roman" w:cs="Times New Roman"/>
                                        <w:i/>
                                        <w:iCs/>
                                        <w:sz w:val="18"/>
                                        <w:szCs w:val="18"/>
                                        <w:rPrChange w:id="5504"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5505" w:author="Maino Vieytes, Christian (NIH/NIA/IRP) [F]" w:date="2023-11-15T15:57:00Z">
                                          <w:rPr>
                                            <w:rFonts w:ascii="Times New Roman" w:hAnsi="Times New Roman" w:cs="Times New Roman"/>
                                            <w:sz w:val="20"/>
                                            <w:szCs w:val="20"/>
                                          </w:rPr>
                                        </w:rPrChange>
                                      </w:rPr>
                                      <w:t>&lt; 0.05</w:t>
                                    </w:r>
                                  </w:p>
                                  <w:p w14:paraId="15CD5C6B" w14:textId="77777777" w:rsidR="008E210F" w:rsidRPr="008A6C8D" w:rsidRDefault="008E210F" w:rsidP="006153D4">
                                    <w:pPr>
                                      <w:rPr>
                                        <w:rFonts w:ascii="Times New Roman" w:hAnsi="Times New Roman" w:cs="Times New Roman"/>
                                        <w:sz w:val="18"/>
                                        <w:szCs w:val="18"/>
                                        <w:rPrChange w:id="5506"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5507" w:author="Maino Vieytes, Christian (NIH/NIA/IRP) [F]" w:date="2023-11-15T15:57:00Z">
                                          <w:rPr>
                                            <w:rFonts w:ascii="Times New Roman" w:hAnsi="Times New Roman" w:cs="Times New Roman"/>
                                            <w:sz w:val="20"/>
                                            <w:szCs w:val="20"/>
                                            <w:vertAlign w:val="superscript"/>
                                          </w:rPr>
                                        </w:rPrChange>
                                      </w:rPr>
                                      <w:t xml:space="preserve">a </w:t>
                                    </w:r>
                                    <w:r w:rsidRPr="008A6C8D">
                                      <w:rPr>
                                        <w:rFonts w:ascii="Times New Roman" w:hAnsi="Times New Roman" w:cs="Times New Roman"/>
                                        <w:sz w:val="18"/>
                                        <w:szCs w:val="18"/>
                                        <w:rPrChange w:id="5508" w:author="Maino Vieytes, Christian (NIH/NIA/IRP) [F]" w:date="2023-11-15T15:57:00Z">
                                          <w:rPr>
                                            <w:rFonts w:ascii="Times New Roman" w:hAnsi="Times New Roman" w:cs="Times New Roman"/>
                                            <w:sz w:val="20"/>
                                            <w:szCs w:val="20"/>
                                          </w:rPr>
                                        </w:rPrChange>
                                      </w:rPr>
                                      <w:t>Test for trend across the quintiles of the dietary exposure. See Equation 2 in the main text.</w:t>
                                    </w:r>
                                  </w:p>
                                  <w:p w14:paraId="025F395C" w14:textId="77777777" w:rsidR="008E210F" w:rsidRPr="008A6C8D" w:rsidRDefault="008E210F" w:rsidP="006153D4">
                                    <w:pPr>
                                      <w:rPr>
                                        <w:rFonts w:ascii="Times New Roman" w:hAnsi="Times New Roman" w:cs="Times New Roman"/>
                                        <w:sz w:val="18"/>
                                        <w:szCs w:val="18"/>
                                        <w:rPrChange w:id="550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5510" w:author="Maino Vieytes, Christian (NIH/NIA/IRP) [F]" w:date="2023-11-15T15:57:00Z">
                                          <w:rPr>
                                            <w:rFonts w:ascii="Times New Roman" w:hAnsi="Times New Roman" w:cs="Times New Roman"/>
                                            <w:sz w:val="20"/>
                                            <w:szCs w:val="20"/>
                                            <w:vertAlign w:val="superscript"/>
                                          </w:rPr>
                                        </w:rPrChange>
                                      </w:rPr>
                                      <w:t xml:space="preserve">b </w:t>
                                    </w:r>
                                    <w:r w:rsidRPr="008A6C8D">
                                      <w:rPr>
                                        <w:rFonts w:ascii="Times New Roman" w:hAnsi="Times New Roman" w:cs="Times New Roman"/>
                                        <w:sz w:val="18"/>
                                        <w:szCs w:val="18"/>
                                        <w:rPrChange w:id="5511" w:author="Maino Vieytes, Christian (NIH/NIA/IRP) [F]" w:date="2023-11-15T15:57:00Z">
                                          <w:rPr>
                                            <w:rFonts w:ascii="Times New Roman" w:hAnsi="Times New Roman" w:cs="Times New Roman"/>
                                            <w:sz w:val="20"/>
                                            <w:szCs w:val="20"/>
                                          </w:rPr>
                                        </w:rPrChange>
                                      </w:rPr>
                                      <w:t>Hazard ratio for a standard deviation increase in the dietary exposure. See Equation 3 in the main text.</w:t>
                                    </w:r>
                                  </w:p>
                                  <w:p w14:paraId="1A2832A6" w14:textId="77777777" w:rsidR="008E210F" w:rsidRPr="008A6C8D" w:rsidRDefault="008E210F" w:rsidP="006153D4">
                                    <w:pPr>
                                      <w:rPr>
                                        <w:rFonts w:ascii="Times New Roman" w:hAnsi="Times New Roman" w:cs="Times New Roman"/>
                                        <w:sz w:val="18"/>
                                        <w:szCs w:val="18"/>
                                        <w:rPrChange w:id="5512"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5513" w:author="Maino Vieytes, Christian (NIH/NIA/IRP) [F]" w:date="2023-11-15T15:57:00Z">
                                          <w:rPr>
                                            <w:rFonts w:ascii="Times New Roman" w:hAnsi="Times New Roman" w:cs="Times New Roman"/>
                                            <w:sz w:val="20"/>
                                            <w:szCs w:val="20"/>
                                            <w:vertAlign w:val="superscript"/>
                                          </w:rPr>
                                        </w:rPrChange>
                                      </w:rPr>
                                      <w:t xml:space="preserve">c </w:t>
                                    </w:r>
                                    <w:r w:rsidRPr="008A6C8D">
                                      <w:rPr>
                                        <w:rFonts w:ascii="Times New Roman" w:hAnsi="Times New Roman" w:cs="Times New Roman"/>
                                        <w:sz w:val="18"/>
                                        <w:szCs w:val="18"/>
                                        <w:rPrChange w:id="5514" w:author="Maino Vieytes, Christian (NIH/NIA/IRP) [F]" w:date="2023-11-15T15:57:00Z">
                                          <w:rPr>
                                            <w:rFonts w:ascii="Times New Roman" w:hAnsi="Times New Roman" w:cs="Times New Roman"/>
                                            <w:sz w:val="20"/>
                                            <w:szCs w:val="20"/>
                                          </w:rPr>
                                        </w:rPrChange>
                                      </w:rPr>
                                      <w:t xml:space="preserve">Likelihood ratio test </w:t>
                                    </w:r>
                                    <w:r w:rsidRPr="008A6C8D">
                                      <w:rPr>
                                        <w:rFonts w:ascii="Times New Roman" w:hAnsi="Times New Roman" w:cs="Times New Roman"/>
                                        <w:i/>
                                        <w:iCs/>
                                        <w:sz w:val="18"/>
                                        <w:szCs w:val="18"/>
                                        <w:rPrChange w:id="5515" w:author="Maino Vieytes, Christian (NIH/NIA/IRP) [F]" w:date="2023-11-15T15:57:00Z">
                                          <w:rPr>
                                            <w:rFonts w:ascii="Times New Roman" w:hAnsi="Times New Roman" w:cs="Times New Roman"/>
                                            <w:i/>
                                            <w:iCs/>
                                            <w:sz w:val="20"/>
                                            <w:szCs w:val="20"/>
                                          </w:rPr>
                                        </w:rPrChange>
                                      </w:rPr>
                                      <w:t>p</w:t>
                                    </w:r>
                                    <w:r w:rsidRPr="008A6C8D">
                                      <w:rPr>
                                        <w:rFonts w:ascii="Times New Roman" w:hAnsi="Times New Roman" w:cs="Times New Roman"/>
                                        <w:sz w:val="18"/>
                                        <w:szCs w:val="18"/>
                                        <w:rPrChange w:id="5516" w:author="Maino Vieytes, Christian (NIH/NIA/IRP) [F]" w:date="2023-11-15T15:57:00Z">
                                          <w:rPr>
                                            <w:rFonts w:ascii="Times New Roman" w:hAnsi="Times New Roman" w:cs="Times New Roman"/>
                                            <w:sz w:val="20"/>
                                            <w:szCs w:val="20"/>
                                          </w:rPr>
                                        </w:rPrChange>
                                      </w:rPr>
                                      <w:t>-value for a natural cubic spline model (Equation 4 in the main text) compared to specifying the model with the scaled dietary exposure (Equation 3).</w:t>
                                    </w:r>
                                  </w:p>
                                  <w:p w14:paraId="132BD4F0" w14:textId="77777777" w:rsidR="008E210F" w:rsidRPr="008A6C8D" w:rsidRDefault="008E210F" w:rsidP="00D9498C">
                                    <w:pPr>
                                      <w:rPr>
                                        <w:rFonts w:ascii="Times New Roman" w:hAnsi="Times New Roman" w:cs="Times New Roman"/>
                                        <w:sz w:val="18"/>
                                        <w:szCs w:val="18"/>
                                        <w:lang w:bidi="en-US"/>
                                        <w:rPrChange w:id="5517"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5518" w:author="Maino Vieytes, Christian (NIH/NIA/IRP) [F]" w:date="2023-11-15T15:57:00Z">
                                          <w:rPr>
                                            <w:rFonts w:ascii="Times New Roman" w:hAnsi="Times New Roman" w:cs="Times New Roman"/>
                                            <w:sz w:val="20"/>
                                            <w:szCs w:val="20"/>
                                            <w:vertAlign w:val="superscript"/>
                                            <w:lang w:bidi="en-US"/>
                                          </w:rPr>
                                        </w:rPrChange>
                                      </w:rPr>
                                      <w:t>d</w:t>
                                    </w:r>
                                    <w:r w:rsidRPr="008A6C8D">
                                      <w:rPr>
                                        <w:rFonts w:ascii="Times New Roman" w:hAnsi="Times New Roman" w:cs="Times New Roman"/>
                                        <w:sz w:val="18"/>
                                        <w:szCs w:val="18"/>
                                        <w:lang w:bidi="en-US"/>
                                        <w:rPrChange w:id="5519" w:author="Maino Vieytes, Christian (NIH/NIA/IRP) [F]" w:date="2023-11-15T15:57:00Z">
                                          <w:rPr>
                                            <w:rFonts w:ascii="Times New Roman" w:hAnsi="Times New Roman" w:cs="Times New Roman"/>
                                            <w:sz w:val="20"/>
                                            <w:szCs w:val="20"/>
                                            <w:lang w:bidi="en-US"/>
                                          </w:rPr>
                                        </w:rPrChange>
                                      </w:rPr>
                                      <w:t xml:space="preserve"> All models adjusted for age, sex, race, BMI, household size, family income-to-poverty ratio, education status, health insurance status, receipt of SNAP benefits, food insecurity status, alcohol intake, smoking status, total caloric intake, weekly MET minutes, and the </w:t>
                                    </w:r>
                                    <w:proofErr w:type="spellStart"/>
                                    <w:r w:rsidRPr="008A6C8D">
                                      <w:rPr>
                                        <w:rFonts w:ascii="Times New Roman" w:hAnsi="Times New Roman" w:cs="Times New Roman"/>
                                        <w:sz w:val="18"/>
                                        <w:szCs w:val="18"/>
                                        <w:lang w:bidi="en-US"/>
                                        <w:rPrChange w:id="5520" w:author="Maino Vieytes, Christian (NIH/NIA/IRP) [F]" w:date="2023-11-15T15:57:00Z">
                                          <w:rPr>
                                            <w:rFonts w:ascii="Times New Roman" w:hAnsi="Times New Roman" w:cs="Times New Roman"/>
                                            <w:sz w:val="20"/>
                                            <w:szCs w:val="20"/>
                                            <w:lang w:bidi="en-US"/>
                                          </w:rPr>
                                        </w:rPrChange>
                                      </w:rPr>
                                      <w:t>Charlson</w:t>
                                    </w:r>
                                    <w:proofErr w:type="spellEnd"/>
                                    <w:r w:rsidRPr="008A6C8D">
                                      <w:rPr>
                                        <w:rFonts w:ascii="Times New Roman" w:hAnsi="Times New Roman" w:cs="Times New Roman"/>
                                        <w:sz w:val="18"/>
                                        <w:szCs w:val="18"/>
                                        <w:lang w:bidi="en-US"/>
                                        <w:rPrChange w:id="5521" w:author="Maino Vieytes, Christian (NIH/NIA/IRP) [F]" w:date="2023-11-15T15:57:00Z">
                                          <w:rPr>
                                            <w:rFonts w:ascii="Times New Roman" w:hAnsi="Times New Roman" w:cs="Times New Roman"/>
                                            <w:sz w:val="20"/>
                                            <w:szCs w:val="20"/>
                                            <w:lang w:bidi="en-US"/>
                                          </w:rPr>
                                        </w:rPrChange>
                                      </w:rPr>
                                      <w:t xml:space="preserve"> Comorbidity Index score.</w:t>
                                    </w:r>
                                  </w:p>
                                  <w:p w14:paraId="1394C25F" w14:textId="77777777" w:rsidR="008E210F" w:rsidRPr="008A6C8D" w:rsidRDefault="008E210F" w:rsidP="006153D4">
                                    <w:pPr>
                                      <w:rPr>
                                        <w:rFonts w:ascii="Times New Roman" w:hAnsi="Times New Roman" w:cs="Times New Roman"/>
                                        <w:sz w:val="18"/>
                                        <w:szCs w:val="18"/>
                                        <w:lang w:bidi="en-US"/>
                                        <w:rPrChange w:id="5522"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5523" w:author="Maino Vieytes, Christian (NIH/NIA/IRP) [F]" w:date="2023-11-15T15:57:00Z">
                                          <w:rPr>
                                            <w:rFonts w:ascii="Times New Roman" w:hAnsi="Times New Roman" w:cs="Times New Roman"/>
                                            <w:sz w:val="20"/>
                                            <w:szCs w:val="20"/>
                                            <w:vertAlign w:val="superscript"/>
                                            <w:lang w:bidi="en-US"/>
                                          </w:rPr>
                                        </w:rPrChange>
                                      </w:rPr>
                                      <w:t xml:space="preserve">e </w:t>
                                    </w:r>
                                    <w:r w:rsidRPr="008A6C8D">
                                      <w:rPr>
                                        <w:rFonts w:ascii="Times New Roman" w:hAnsi="Times New Roman" w:cs="Times New Roman"/>
                                        <w:sz w:val="18"/>
                                        <w:szCs w:val="18"/>
                                        <w:lang w:bidi="en-US"/>
                                        <w:rPrChange w:id="5524" w:author="Maino Vieytes, Christian (NIH/NIA/IRP) [F]" w:date="2023-11-15T15:57:00Z">
                                          <w:rPr>
                                            <w:rFonts w:ascii="Times New Roman" w:hAnsi="Times New Roman" w:cs="Times New Roman"/>
                                            <w:sz w:val="20"/>
                                            <w:szCs w:val="20"/>
                                            <w:lang w:bidi="en-US"/>
                                          </w:rPr>
                                        </w:rPrChange>
                                      </w:rPr>
                                      <w:t>Healthy Eating Index 2015</w:t>
                                    </w:r>
                                  </w:p>
                                  <w:p w14:paraId="4CF17F6B" w14:textId="77777777" w:rsidR="008E210F" w:rsidRPr="008A6C8D" w:rsidRDefault="008E210F" w:rsidP="006153D4">
                                    <w:pPr>
                                      <w:rPr>
                                        <w:rFonts w:ascii="Times New Roman" w:hAnsi="Times New Roman" w:cs="Times New Roman"/>
                                        <w:sz w:val="18"/>
                                        <w:szCs w:val="18"/>
                                        <w:vertAlign w:val="superscript"/>
                                        <w:lang w:bidi="en-US"/>
                                        <w:rPrChange w:id="5525" w:author="Maino Vieytes, Christian (NIH/NIA/IRP) [F]" w:date="2023-11-15T15:57:00Z">
                                          <w:rPr>
                                            <w:rFonts w:ascii="Times New Roman" w:hAnsi="Times New Roman" w:cs="Times New Roman"/>
                                            <w:sz w:val="20"/>
                                            <w:szCs w:val="20"/>
                                            <w:vertAlign w:val="superscript"/>
                                            <w:lang w:bidi="en-US"/>
                                          </w:rPr>
                                        </w:rPrChange>
                                      </w:rPr>
                                    </w:pPr>
                                    <w:r w:rsidRPr="008A6C8D">
                                      <w:rPr>
                                        <w:rFonts w:ascii="Times New Roman" w:hAnsi="Times New Roman" w:cs="Times New Roman"/>
                                        <w:b/>
                                        <w:bCs/>
                                        <w:sz w:val="18"/>
                                        <w:szCs w:val="18"/>
                                        <w:vertAlign w:val="superscript"/>
                                        <w:lang w:bidi="en-US"/>
                                        <w:rPrChange w:id="5526" w:author="Maino Vieytes, Christian (NIH/NIA/IRP) [F]" w:date="2023-11-15T15:57:00Z">
                                          <w:rPr>
                                            <w:rFonts w:ascii="Times New Roman" w:hAnsi="Times New Roman" w:cs="Times New Roman"/>
                                            <w:b/>
                                            <w:bCs/>
                                            <w:sz w:val="20"/>
                                            <w:szCs w:val="20"/>
                                            <w:vertAlign w:val="superscript"/>
                                            <w:lang w:bidi="en-US"/>
                                          </w:rPr>
                                        </w:rPrChange>
                                      </w:rPr>
                                      <w:t>†</w:t>
                                    </w:r>
                                    <w:r w:rsidRPr="008A6C8D">
                                      <w:rPr>
                                        <w:rFonts w:ascii="Times New Roman" w:hAnsi="Times New Roman" w:cs="Times New Roman"/>
                                        <w:sz w:val="18"/>
                                        <w:szCs w:val="18"/>
                                        <w:lang w:bidi="en-US"/>
                                        <w:rPrChange w:id="5527" w:author="Maino Vieytes, Christian (NIH/NIA/IRP) [F]" w:date="2023-11-15T15:57:00Z">
                                          <w:rPr>
                                            <w:rFonts w:ascii="Times New Roman" w:hAnsi="Times New Roman" w:cs="Times New Roman"/>
                                            <w:sz w:val="20"/>
                                            <w:szCs w:val="20"/>
                                            <w:lang w:bidi="en-US"/>
                                          </w:rPr>
                                        </w:rPrChange>
                                      </w:rPr>
                                      <w:t xml:space="preserve"> Dietary pattern obtained using penalized logistic regression; </w:t>
                                    </w:r>
                                    <w:r w:rsidRPr="008A6C8D">
                                      <w:rPr>
                                        <w:rFonts w:ascii="Times New Roman" w:hAnsi="Times New Roman" w:cs="Times New Roman"/>
                                        <w:b/>
                                        <w:bCs/>
                                        <w:sz w:val="18"/>
                                        <w:szCs w:val="18"/>
                                        <w:vertAlign w:val="superscript"/>
                                        <w:lang w:bidi="en-US"/>
                                        <w:rPrChange w:id="5528" w:author="Maino Vieytes, Christian (NIH/NIA/IRP) [F]" w:date="2023-11-15T15:57:00Z">
                                          <w:rPr>
                                            <w:rFonts w:ascii="Times New Roman" w:hAnsi="Times New Roman" w:cs="Times New Roman"/>
                                            <w:b/>
                                            <w:bCs/>
                                            <w:sz w:val="20"/>
                                            <w:szCs w:val="20"/>
                                            <w:vertAlign w:val="superscript"/>
                                            <w:lang w:bidi="en-US"/>
                                          </w:rPr>
                                        </w:rPrChange>
                                      </w:rPr>
                                      <w:t xml:space="preserve">‡ </w:t>
                                    </w:r>
                                    <w:r w:rsidRPr="008A6C8D">
                                      <w:rPr>
                                        <w:rFonts w:ascii="Times New Roman" w:hAnsi="Times New Roman" w:cs="Times New Roman"/>
                                        <w:sz w:val="18"/>
                                        <w:szCs w:val="18"/>
                                        <w:lang w:bidi="en-US"/>
                                        <w:rPrChange w:id="5529" w:author="Maino Vieytes, Christian (NIH/NIA/IRP) [F]" w:date="2023-11-15T15:57:00Z">
                                          <w:rPr>
                                            <w:rFonts w:ascii="Times New Roman" w:hAnsi="Times New Roman" w:cs="Times New Roman"/>
                                            <w:sz w:val="20"/>
                                            <w:szCs w:val="20"/>
                                            <w:lang w:bidi="en-US"/>
                                          </w:rPr>
                                        </w:rPrChange>
                                      </w:rPr>
                                      <w:t>Dietary pattern obtained using principal components analysis (PCA).</w:t>
                                    </w:r>
                                  </w:p>
                                  <w:p w14:paraId="67B1FB98" w14:textId="77777777" w:rsidR="008E210F" w:rsidRPr="001B0EAA" w:rsidRDefault="008E210F" w:rsidP="006153D4">
                                    <w:pPr>
                                      <w:rPr>
                                        <w:ins w:id="5530" w:author="Maino Vieytes, Christian (NIH/NIA/IRP) [F]" w:date="2023-11-15T15:59:00Z"/>
                                        <w:rFonts w:ascii="Times New Roman" w:hAnsi="Times New Roman" w:cs="Times New Roman"/>
                                        <w:sz w:val="18"/>
                                        <w:szCs w:val="18"/>
                                        <w:lang w:bidi="en-US"/>
                                      </w:rPr>
                                    </w:pPr>
                                    <w:r w:rsidRPr="008A6C8D">
                                      <w:rPr>
                                        <w:rFonts w:ascii="Times New Roman" w:hAnsi="Times New Roman" w:cs="Times New Roman"/>
                                        <w:sz w:val="18"/>
                                        <w:szCs w:val="18"/>
                                        <w:lang w:bidi="en-US"/>
                                        <w:rPrChange w:id="5531" w:author="Maino Vieytes, Christian (NIH/NIA/IRP) [F]" w:date="2023-11-15T15:57:00Z">
                                          <w:rPr>
                                            <w:rFonts w:ascii="Times New Roman" w:hAnsi="Times New Roman" w:cs="Times New Roman"/>
                                            <w:sz w:val="20"/>
                                            <w:szCs w:val="20"/>
                                            <w:lang w:bidi="en-US"/>
                                          </w:rPr>
                                        </w:rPrChange>
                                      </w:rPr>
                                      <w:t>Subjects were weighted, and the analysis was performed according to NCHS guidelines.</w:t>
                                    </w:r>
                                  </w:p>
                                  <w:p w14:paraId="4C3128CD" w14:textId="11080BF2" w:rsidR="008A6C8D" w:rsidRPr="001B0EAA" w:rsidRDefault="008A6C8D" w:rsidP="006153D4">
                                    <w:pPr>
                                      <w:rPr>
                                        <w:ins w:id="5532" w:author="Maino Vieytes, Christian (NIH/NIA/IRP) [F]" w:date="2023-11-15T15:58:00Z"/>
                                        <w:rFonts w:ascii="Times New Roman" w:hAnsi="Times New Roman" w:cs="Times New Roman"/>
                                        <w:sz w:val="18"/>
                                        <w:szCs w:val="18"/>
                                        <w:lang w:bidi="en-US"/>
                                      </w:rPr>
                                    </w:pPr>
                                    <w:ins w:id="5533" w:author="Maino Vieytes, Christian (NIH/NIA/IRP) [F]" w:date="2023-11-15T15:59:00Z">
                                      <w:r w:rsidRPr="001B0EAA">
                                        <w:rPr>
                                          <w:rFonts w:ascii="Times New Roman" w:hAnsi="Times New Roman" w:cs="Times New Roman"/>
                                          <w:sz w:val="18"/>
                                          <w:szCs w:val="18"/>
                                          <w:lang w:bidi="en-US"/>
                                        </w:rPr>
                                        <w:t>This survival analysis was performed on the testing subsample described in the main text (</w:t>
                                      </w:r>
                                      <w:r w:rsidRPr="001B0EAA">
                                        <w:rPr>
                                          <w:rFonts w:ascii="Times New Roman" w:hAnsi="Times New Roman" w:cs="Times New Roman"/>
                                          <w:i/>
                                          <w:iCs/>
                                          <w:sz w:val="18"/>
                                          <w:szCs w:val="18"/>
                                          <w:lang w:bidi="en-US"/>
                                        </w:rPr>
                                        <w:t>n</w:t>
                                      </w:r>
                                      <w:r w:rsidRPr="001B0EAA">
                                        <w:rPr>
                                          <w:rFonts w:ascii="Times New Roman" w:hAnsi="Times New Roman" w:cs="Times New Roman"/>
                                          <w:sz w:val="18"/>
                                          <w:szCs w:val="18"/>
                                          <w:lang w:bidi="en-US"/>
                                        </w:rPr>
                                        <w:t xml:space="preserve"> = </w:t>
                                      </w:r>
                                    </w:ins>
                                    <w:ins w:id="5534" w:author="Maino Vieytes, Christian (NIH/NIA/IRP) [F]" w:date="2023-11-16T08:28:00Z">
                                      <w:r w:rsidR="00E260F1">
                                        <w:rPr>
                                          <w:rFonts w:ascii="Times New Roman" w:hAnsi="Times New Roman" w:cs="Times New Roman"/>
                                          <w:sz w:val="18"/>
                                          <w:szCs w:val="18"/>
                                          <w:lang w:bidi="en-US"/>
                                        </w:rPr>
                                        <w:t>1745</w:t>
                                      </w:r>
                                    </w:ins>
                                    <w:ins w:id="5535" w:author="Maino Vieytes, Christian (NIH/NIA/IRP) [F]" w:date="2023-11-15T15:59:00Z">
                                      <w:r w:rsidRPr="001B0EAA">
                                        <w:rPr>
                                          <w:rFonts w:ascii="Times New Roman" w:hAnsi="Times New Roman" w:cs="Times New Roman"/>
                                          <w:sz w:val="18"/>
                                          <w:szCs w:val="18"/>
                                          <w:lang w:bidi="en-US"/>
                                        </w:rPr>
                                        <w:t>).</w:t>
                                      </w:r>
                                    </w:ins>
                                  </w:p>
                                  <w:p w14:paraId="6DA09BF2" w14:textId="5D10E65A" w:rsidR="008A6C8D" w:rsidRPr="001B0EAA" w:rsidRDefault="008A6C8D" w:rsidP="006153D4">
                                    <w:pPr>
                                      <w:rPr>
                                        <w:rFonts w:ascii="Times New Roman" w:hAnsi="Times New Roman" w:cs="Times New Roman"/>
                                        <w:sz w:val="18"/>
                                        <w:szCs w:val="18"/>
                                        <w:lang w:bidi="en-US"/>
                                        <w:rPrChange w:id="5536" w:author="Maino Vieytes, Christian (NIH/NIA/IRP) [F]" w:date="2023-11-15T16:00:00Z">
                                          <w:rPr>
                                            <w:rFonts w:ascii="Times New Roman" w:hAnsi="Times New Roman" w:cs="Times New Roman"/>
                                            <w:sz w:val="20"/>
                                            <w:szCs w:val="20"/>
                                            <w:lang w:bidi="en-US"/>
                                          </w:rPr>
                                        </w:rPrChange>
                                      </w:rPr>
                                    </w:pPr>
                                    <w:ins w:id="5537" w:author="Maino Vieytes, Christian (NIH/NIA/IRP) [F]" w:date="2023-11-15T15:58:00Z">
                                      <w:r w:rsidRPr="001B0EAA">
                                        <w:rPr>
                                          <w:rFonts w:ascii="Times New Roman" w:hAnsi="Times New Roman" w:cs="Times New Roman"/>
                                          <w:sz w:val="18"/>
                                          <w:szCs w:val="18"/>
                                          <w:lang w:bidi="en-US"/>
                                          <w:rPrChange w:id="5538" w:author="Maino Vieytes, Christian (NIH/NIA/IRP) [F]" w:date="2023-11-15T16:00:00Z">
                                            <w:rPr>
                                              <w:rFonts w:ascii="Times New Roman" w:hAnsi="Times New Roman" w:cs="Times New Roman"/>
                                              <w:sz w:val="20"/>
                                              <w:szCs w:val="20"/>
                                              <w:lang w:bidi="en-US"/>
                                            </w:rPr>
                                          </w:rPrChange>
                                        </w:rPr>
                                        <w:t>All dietary patterns extraction procedures were performed on the training subsample described in the main text (</w:t>
                                      </w:r>
                                      <w:r w:rsidRPr="001B0EAA">
                                        <w:rPr>
                                          <w:rFonts w:ascii="Times New Roman" w:hAnsi="Times New Roman" w:cs="Times New Roman"/>
                                          <w:i/>
                                          <w:iCs/>
                                          <w:sz w:val="18"/>
                                          <w:szCs w:val="18"/>
                                          <w:lang w:bidi="en-US"/>
                                          <w:rPrChange w:id="5539" w:author="Maino Vieytes, Christian (NIH/NIA/IRP) [F]" w:date="2023-11-15T16:00:00Z">
                                            <w:rPr>
                                              <w:rFonts w:ascii="Times New Roman" w:hAnsi="Times New Roman" w:cs="Times New Roman"/>
                                              <w:i/>
                                              <w:iCs/>
                                              <w:sz w:val="20"/>
                                              <w:szCs w:val="20"/>
                                              <w:lang w:bidi="en-US"/>
                                            </w:rPr>
                                          </w:rPrChange>
                                        </w:rPr>
                                        <w:t xml:space="preserve">n </w:t>
                                      </w:r>
                                      <w:r w:rsidRPr="001B0EAA">
                                        <w:rPr>
                                          <w:rFonts w:ascii="Times New Roman" w:hAnsi="Times New Roman" w:cs="Times New Roman"/>
                                          <w:sz w:val="18"/>
                                          <w:szCs w:val="18"/>
                                          <w:lang w:bidi="en-US"/>
                                          <w:rPrChange w:id="5540" w:author="Maino Vieytes, Christian (NIH/NIA/IRP) [F]" w:date="2023-11-15T16:00:00Z">
                                            <w:rPr>
                                              <w:rFonts w:ascii="Times New Roman" w:hAnsi="Times New Roman" w:cs="Times New Roman"/>
                                              <w:sz w:val="20"/>
                                              <w:szCs w:val="20"/>
                                              <w:lang w:bidi="en-US"/>
                                            </w:rPr>
                                          </w:rPrChange>
                                        </w:rPr>
                                        <w:t xml:space="preserve">= </w:t>
                                      </w:r>
                                    </w:ins>
                                    <w:ins w:id="5541" w:author="Maino Vieytes, Christian (NIH/NIA/IRP) [F]" w:date="2023-11-16T08:28:00Z">
                                      <w:r w:rsidR="00E260F1">
                                        <w:rPr>
                                          <w:rFonts w:ascii="Times New Roman" w:hAnsi="Times New Roman" w:cs="Times New Roman"/>
                                          <w:sz w:val="18"/>
                                          <w:szCs w:val="18"/>
                                          <w:lang w:bidi="en-US"/>
                                        </w:rPr>
                                        <w:t>748</w:t>
                                      </w:r>
                                    </w:ins>
                                    <w:ins w:id="5542" w:author="Maino Vieytes, Christian (NIH/NIA/IRP) [F]" w:date="2023-11-15T15:58:00Z">
                                      <w:r w:rsidRPr="001B0EAA">
                                        <w:rPr>
                                          <w:rFonts w:ascii="Times New Roman" w:hAnsi="Times New Roman" w:cs="Times New Roman"/>
                                          <w:sz w:val="18"/>
                                          <w:szCs w:val="18"/>
                                          <w:lang w:bidi="en-US"/>
                                          <w:rPrChange w:id="5543" w:author="Maino Vieytes, Christian (NIH/NIA/IRP) [F]" w:date="2023-11-15T16:00:00Z">
                                            <w:rPr>
                                              <w:rFonts w:ascii="Times New Roman" w:hAnsi="Times New Roman" w:cs="Times New Roman"/>
                                              <w:sz w:val="20"/>
                                              <w:szCs w:val="20"/>
                                              <w:lang w:bidi="en-US"/>
                                            </w:rPr>
                                          </w:rPrChange>
                                        </w:rPr>
                                        <w:t>).</w:t>
                                      </w:r>
                                    </w:ins>
                                  </w:p>
                                  <w:p w14:paraId="320DDA40" w14:textId="77777777" w:rsidR="008E210F" w:rsidRPr="008A6C8D" w:rsidRDefault="008E210F" w:rsidP="00D9498C">
                                    <w:pPr>
                                      <w:rPr>
                                        <w:rFonts w:ascii="Times New Roman" w:hAnsi="Times New Roman" w:cs="Times New Roman"/>
                                        <w:b/>
                                        <w:bCs/>
                                        <w:sz w:val="18"/>
                                        <w:szCs w:val="18"/>
                                        <w:lang w:bidi="en-US"/>
                                        <w:rPrChange w:id="5544" w:author="Maino Vieytes, Christian (NIH/NIA/IRP) [F]" w:date="2023-11-15T15:57:00Z">
                                          <w:rPr>
                                            <w:rFonts w:ascii="Times New Roman" w:hAnsi="Times New Roman" w:cs="Times New Roman"/>
                                            <w:b/>
                                            <w:bCs/>
                                            <w:sz w:val="20"/>
                                            <w:szCs w:val="20"/>
                                            <w:lang w:bidi="en-US"/>
                                          </w:rPr>
                                        </w:rPrChange>
                                      </w:rPr>
                                    </w:pPr>
                                  </w:p>
                                  <w:p w14:paraId="587A8F88" w14:textId="77777777" w:rsidR="008E210F" w:rsidRPr="008A6C8D" w:rsidRDefault="008E210F" w:rsidP="00D9498C">
                                    <w:pPr>
                                      <w:rPr>
                                        <w:rFonts w:ascii="Times New Roman" w:hAnsi="Times New Roman" w:cs="Times New Roman"/>
                                        <w:sz w:val="18"/>
                                        <w:szCs w:val="18"/>
                                        <w:rPrChange w:id="5545" w:author="Maino Vieytes, Christian (NIH/NIA/IRP) [F]" w:date="2023-11-15T15:57:00Z">
                                          <w:rPr>
                                            <w:rFonts w:ascii="Times New Roman" w:hAnsi="Times New Roman" w:cs="Times New Roman"/>
                                            <w:sz w:val="20"/>
                                            <w:szCs w:val="20"/>
                                          </w:rPr>
                                        </w:rPrChange>
                                      </w:rPr>
                                    </w:pPr>
                                  </w:p>
                                </w:tc>
                              </w:tr>
                            </w:tbl>
                            <w:p w14:paraId="0BE59F79"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6222C" id="Text Box 8" o:spid="_x0000_s1031" type="#_x0000_t202" style="position:absolute;left:0;text-align:left;margin-left:-12.5pt;margin-top:-20.65pt;width:736.65pt;height:3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" fillcolor="white [3201]" stroked="f" strokeweight=".5pt">
                  <v:textbox>
                    <w:txbxContent>
                      <w:tbl>
                        <w:tblPr>
                          <w:tblStyle w:val="TableGrid"/>
                          <w:tblW w:w="15091" w:type="dxa"/>
                          <w:tblLook w:val="04A0" w:firstRow="1" w:lastRow="0" w:firstColumn="1" w:lastColumn="0" w:noHBand="0" w:noVBand="1"/>
                          <w:tblPrChange w:id="5086" w:author="Maino Vieytes, Christian (NIH/NIA/IRP) [F]" w:date="2023-11-15T16:23:00Z">
                            <w:tblPr>
                              <w:tblStyle w:val="TableGrid"/>
                              <w:tblW w:w="14395" w:type="dxa"/>
                              <w:tblLook w:val="04A0" w:firstRow="1" w:lastRow="0" w:firstColumn="1" w:lastColumn="0" w:noHBand="0" w:noVBand="1"/>
                            </w:tblPr>
                          </w:tblPrChange>
                        </w:tblPr>
                        <w:tblGrid>
                          <w:gridCol w:w="2317"/>
                          <w:gridCol w:w="936"/>
                          <w:gridCol w:w="846"/>
                          <w:gridCol w:w="1616"/>
                          <w:gridCol w:w="1716"/>
                          <w:gridCol w:w="1716"/>
                          <w:gridCol w:w="1816"/>
                          <w:gridCol w:w="1196"/>
                          <w:gridCol w:w="1622"/>
                          <w:gridCol w:w="1310"/>
                          <w:tblGridChange w:id="5087">
                            <w:tblGrid>
                              <w:gridCol w:w="2317"/>
                              <w:gridCol w:w="936"/>
                              <w:gridCol w:w="5"/>
                              <w:gridCol w:w="841"/>
                              <w:gridCol w:w="10"/>
                              <w:gridCol w:w="1606"/>
                              <w:gridCol w:w="10"/>
                              <w:gridCol w:w="1706"/>
                              <w:gridCol w:w="10"/>
                              <w:gridCol w:w="1706"/>
                              <w:gridCol w:w="10"/>
                              <w:gridCol w:w="1806"/>
                              <w:gridCol w:w="10"/>
                              <w:gridCol w:w="990"/>
                              <w:gridCol w:w="116"/>
                              <w:gridCol w:w="80"/>
                              <w:gridCol w:w="10"/>
                              <w:gridCol w:w="1532"/>
                              <w:gridCol w:w="78"/>
                              <w:gridCol w:w="2"/>
                              <w:gridCol w:w="10"/>
                              <w:gridCol w:w="1104"/>
                              <w:gridCol w:w="116"/>
                              <w:gridCol w:w="80"/>
                              <w:gridCol w:w="10"/>
                            </w:tblGrid>
                          </w:tblGridChange>
                        </w:tblGrid>
                        <w:tr w:rsidR="008E210F" w:rsidRPr="008A6C8D" w14:paraId="4DFC16C1" w14:textId="77777777" w:rsidTr="002B4FE9">
                          <w:trPr>
                            <w:trHeight w:val="320"/>
                            <w:trPrChange w:id="5088" w:author="Maino Vieytes, Christian (NIH/NIA/IRP) [F]" w:date="2023-11-15T16:23:00Z">
                              <w:trPr>
                                <w:gridAfter w:val="0"/>
                                <w:trHeight w:val="320"/>
                              </w:trPr>
                            </w:trPrChange>
                          </w:trPr>
                          <w:tc>
                            <w:tcPr>
                              <w:tcW w:w="15091" w:type="dxa"/>
                              <w:gridSpan w:val="10"/>
                              <w:noWrap/>
                              <w:vAlign w:val="center"/>
                              <w:tcPrChange w:id="5089" w:author="Maino Vieytes, Christian (NIH/NIA/IRP) [F]" w:date="2023-11-15T16:23:00Z">
                                <w:tcPr>
                                  <w:tcW w:w="14395" w:type="dxa"/>
                                  <w:gridSpan w:val="22"/>
                                  <w:noWrap/>
                                  <w:vAlign w:val="center"/>
                                </w:tcPr>
                              </w:tcPrChange>
                            </w:tcPr>
                            <w:p w14:paraId="488268D2" w14:textId="3B649B0F" w:rsidR="008E210F" w:rsidRPr="008A6C8D" w:rsidRDefault="008E210F" w:rsidP="00D9498C">
                              <w:pPr>
                                <w:rPr>
                                  <w:rFonts w:ascii="Times New Roman" w:hAnsi="Times New Roman" w:cs="Times New Roman"/>
                                  <w:b/>
                                  <w:bCs/>
                                  <w:sz w:val="18"/>
                                  <w:szCs w:val="18"/>
                                  <w:rPrChange w:id="5090"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091" w:author="Maino Vieytes, Christian (NIH/NIA/IRP) [F]" w:date="2023-11-15T15:57:00Z">
                                    <w:rPr>
                                      <w:rFonts w:ascii="Times New Roman" w:hAnsi="Times New Roman" w:cs="Times New Roman"/>
                                      <w:b/>
                                      <w:bCs/>
                                      <w:sz w:val="20"/>
                                      <w:szCs w:val="20"/>
                                    </w:rPr>
                                  </w:rPrChange>
                                </w:rPr>
                                <w:t>Table 4</w:t>
                              </w:r>
                              <w:r w:rsidRPr="008A6C8D">
                                <w:rPr>
                                  <w:rFonts w:ascii="Times New Roman" w:hAnsi="Times New Roman" w:cs="Times New Roman"/>
                                  <w:sz w:val="18"/>
                                  <w:szCs w:val="18"/>
                                  <w:rPrChange w:id="5092" w:author="Maino Vieytes, Christian (NIH/NIA/IRP) [F]" w:date="2023-11-15T15:57:00Z">
                                    <w:rPr>
                                      <w:rFonts w:ascii="Times New Roman" w:hAnsi="Times New Roman" w:cs="Times New Roman"/>
                                      <w:sz w:val="20"/>
                                      <w:szCs w:val="20"/>
                                    </w:rPr>
                                  </w:rPrChange>
                                </w:rPr>
                                <w:t>. Adjusted hazard ratios</w:t>
                              </w:r>
                              <w:ins w:id="5093" w:author="Maino Vieytes, Christian (NIH/NIA/IRP) [F]" w:date="2023-11-17T08:00:00Z">
                                <w:r w:rsidR="000A7AA1">
                                  <w:rPr>
                                    <w:rFonts w:ascii="Times New Roman" w:hAnsi="Times New Roman" w:cs="Times New Roman"/>
                                    <w:sz w:val="18"/>
                                    <w:szCs w:val="18"/>
                                  </w:rPr>
                                  <w:t xml:space="preserve"> (HRs)</w:t>
                                </w:r>
                              </w:ins>
                              <w:r w:rsidRPr="008A6C8D">
                                <w:rPr>
                                  <w:rFonts w:ascii="Times New Roman" w:hAnsi="Times New Roman" w:cs="Times New Roman"/>
                                  <w:sz w:val="18"/>
                                  <w:szCs w:val="18"/>
                                  <w:rPrChange w:id="5094" w:author="Maino Vieytes, Christian (NIH/NIA/IRP) [F]" w:date="2023-11-15T15:57:00Z">
                                    <w:rPr>
                                      <w:rFonts w:ascii="Times New Roman" w:hAnsi="Times New Roman" w:cs="Times New Roman"/>
                                      <w:sz w:val="20"/>
                                      <w:szCs w:val="20"/>
                                    </w:rPr>
                                  </w:rPrChange>
                                </w:rPr>
                                <w:t xml:space="preserve"> and 95% confidence intervals</w:t>
                              </w:r>
                              <w:ins w:id="5095" w:author="Maino Vieytes, Christian (NIH/NIA/IRP) [F]" w:date="2023-11-17T10:10:00Z">
                                <w:r w:rsidR="00E95C91">
                                  <w:rPr>
                                    <w:rFonts w:ascii="Times New Roman" w:hAnsi="Times New Roman" w:cs="Times New Roman"/>
                                    <w:sz w:val="18"/>
                                    <w:szCs w:val="18"/>
                                  </w:rPr>
                                  <w:t xml:space="preserve"> from the </w:t>
                                </w:r>
                                <w:r w:rsidR="00E95C91">
                                  <w:rPr>
                                    <w:rFonts w:ascii="Times New Roman" w:hAnsi="Times New Roman" w:cs="Times New Roman"/>
                                    <w:i/>
                                    <w:iCs/>
                                    <w:sz w:val="18"/>
                                    <w:szCs w:val="18"/>
                                  </w:rPr>
                                  <w:t xml:space="preserve">full </w:t>
                                </w:r>
                                <w:proofErr w:type="spellStart"/>
                                <w:r w:rsidR="00E95C91">
                                  <w:rPr>
                                    <w:rFonts w:ascii="Times New Roman" w:hAnsi="Times New Roman" w:cs="Times New Roman"/>
                                    <w:i/>
                                    <w:iCs/>
                                    <w:sz w:val="18"/>
                                    <w:szCs w:val="18"/>
                                  </w:rPr>
                                  <w:t>model</w:t>
                                </w:r>
                                <w:r w:rsidR="00E95C91" w:rsidRPr="00E95C91">
                                  <w:rPr>
                                    <w:rFonts w:ascii="Times New Roman" w:hAnsi="Times New Roman" w:cs="Times New Roman"/>
                                    <w:sz w:val="18"/>
                                    <w:szCs w:val="18"/>
                                    <w:vertAlign w:val="superscript"/>
                                    <w:rPrChange w:id="5096" w:author="Maino Vieytes, Christian (NIH/NIA/IRP) [F]" w:date="2023-11-17T10:10:00Z">
                                      <w:rPr>
                                        <w:rFonts w:ascii="Times New Roman" w:hAnsi="Times New Roman" w:cs="Times New Roman"/>
                                        <w:sz w:val="18"/>
                                        <w:szCs w:val="18"/>
                                      </w:rPr>
                                    </w:rPrChange>
                                  </w:rPr>
                                  <w:t>d</w:t>
                                </w:r>
                                <w:proofErr w:type="spellEnd"/>
                                <w:r w:rsidR="00E95C91">
                                  <w:rPr>
                                    <w:rFonts w:ascii="Times New Roman" w:hAnsi="Times New Roman" w:cs="Times New Roman"/>
                                    <w:sz w:val="18"/>
                                    <w:szCs w:val="18"/>
                                  </w:rPr>
                                  <w:t xml:space="preserve"> </w:t>
                                </w:r>
                              </w:ins>
                              <w:del w:id="5097" w:author="Maino Vieytes, Christian (NIH/NIA/IRP) [F]" w:date="2023-11-17T10:10:00Z">
                                <w:r w:rsidRPr="00E95C91" w:rsidDel="00E95C91">
                                  <w:rPr>
                                    <w:rFonts w:ascii="Times New Roman" w:hAnsi="Times New Roman" w:cs="Times New Roman"/>
                                    <w:sz w:val="18"/>
                                    <w:szCs w:val="18"/>
                                    <w:vertAlign w:val="superscript"/>
                                    <w:rPrChange w:id="5098" w:author="Maino Vieytes, Christian (NIH/NIA/IRP) [F]" w:date="2023-11-17T10:10:00Z">
                                      <w:rPr>
                                        <w:rFonts w:ascii="Times New Roman" w:hAnsi="Times New Roman" w:cs="Times New Roman"/>
                                        <w:sz w:val="20"/>
                                        <w:szCs w:val="20"/>
                                      </w:rPr>
                                    </w:rPrChange>
                                  </w:rPr>
                                  <w:delText xml:space="preserve"> </w:delText>
                                </w:r>
                              </w:del>
                              <w:r w:rsidRPr="008A6C8D">
                                <w:rPr>
                                  <w:rFonts w:ascii="Times New Roman" w:hAnsi="Times New Roman" w:cs="Times New Roman"/>
                                  <w:sz w:val="18"/>
                                  <w:szCs w:val="18"/>
                                  <w:rPrChange w:id="5099" w:author="Maino Vieytes, Christian (NIH/NIA/IRP) [F]" w:date="2023-11-15T15:57:00Z">
                                    <w:rPr>
                                      <w:rFonts w:ascii="Times New Roman" w:hAnsi="Times New Roman" w:cs="Times New Roman"/>
                                      <w:sz w:val="20"/>
                                      <w:szCs w:val="20"/>
                                    </w:rPr>
                                  </w:rPrChange>
                                </w:rPr>
                                <w:t xml:space="preserve">for the risks of all-cause and cause-specific mortalities, in relation to the dietary patterns, in the </w:t>
                              </w:r>
                              <w:del w:id="5100" w:author="Maino Vieytes, Christian (NIH/NIA/IRP) [F]" w:date="2023-11-15T15:55:00Z">
                                <w:r w:rsidRPr="008A6C8D" w:rsidDel="008A6C8D">
                                  <w:rPr>
                                    <w:rFonts w:ascii="Times New Roman" w:hAnsi="Times New Roman" w:cs="Times New Roman"/>
                                    <w:sz w:val="18"/>
                                    <w:szCs w:val="18"/>
                                    <w:rPrChange w:id="5101" w:author="Maino Vieytes, Christian (NIH/NIA/IRP) [F]" w:date="2023-11-15T15:57:00Z">
                                      <w:rPr>
                                        <w:rFonts w:ascii="Times New Roman" w:hAnsi="Times New Roman" w:cs="Times New Roman"/>
                                        <w:sz w:val="20"/>
                                        <w:szCs w:val="20"/>
                                      </w:rPr>
                                    </w:rPrChange>
                                  </w:rPr>
                                  <w:delText>cancer survivor</w:delText>
                                </w:r>
                              </w:del>
                              <w:ins w:id="5102" w:author="Maino Vieytes, Christian (NIH/NIA/IRP) [F]" w:date="2023-11-15T15:55:00Z">
                                <w:r w:rsidR="008A6C8D" w:rsidRPr="008A6C8D">
                                  <w:rPr>
                                    <w:rFonts w:ascii="Times New Roman" w:hAnsi="Times New Roman" w:cs="Times New Roman"/>
                                    <w:sz w:val="18"/>
                                    <w:szCs w:val="18"/>
                                  </w:rPr>
                                  <w:t>testing</w:t>
                                </w:r>
                              </w:ins>
                              <w:r w:rsidRPr="008A6C8D">
                                <w:rPr>
                                  <w:rFonts w:ascii="Times New Roman" w:hAnsi="Times New Roman" w:cs="Times New Roman"/>
                                  <w:sz w:val="18"/>
                                  <w:szCs w:val="18"/>
                                  <w:rPrChange w:id="5103" w:author="Maino Vieytes, Christian (NIH/NIA/IRP) [F]" w:date="2023-11-15T15:57:00Z">
                                    <w:rPr>
                                      <w:rFonts w:ascii="Times New Roman" w:hAnsi="Times New Roman" w:cs="Times New Roman"/>
                                      <w:sz w:val="20"/>
                                      <w:szCs w:val="20"/>
                                    </w:rPr>
                                  </w:rPrChange>
                                </w:rPr>
                                <w:t xml:space="preserve"> </w:t>
                              </w:r>
                              <w:ins w:id="5104" w:author="Maino Vieytes, Christian (NIH/NIA/IRP) [F]" w:date="2023-11-15T15:55:00Z">
                                <w:r w:rsidR="008A6C8D" w:rsidRPr="008A6C8D">
                                  <w:rPr>
                                    <w:rFonts w:ascii="Times New Roman" w:hAnsi="Times New Roman" w:cs="Times New Roman"/>
                                    <w:sz w:val="18"/>
                                    <w:szCs w:val="18"/>
                                  </w:rPr>
                                  <w:t>sub</w:t>
                                </w:r>
                              </w:ins>
                              <w:r w:rsidRPr="008A6C8D">
                                <w:rPr>
                                  <w:rFonts w:ascii="Times New Roman" w:hAnsi="Times New Roman" w:cs="Times New Roman"/>
                                  <w:sz w:val="18"/>
                                  <w:szCs w:val="18"/>
                                  <w:rPrChange w:id="5105" w:author="Maino Vieytes, Christian (NIH/NIA/IRP) [F]" w:date="2023-11-15T15:57:00Z">
                                    <w:rPr>
                                      <w:rFonts w:ascii="Times New Roman" w:hAnsi="Times New Roman" w:cs="Times New Roman"/>
                                      <w:sz w:val="20"/>
                                      <w:szCs w:val="20"/>
                                    </w:rPr>
                                  </w:rPrChange>
                                </w:rPr>
                                <w:t>sample (</w:t>
                              </w:r>
                              <w:r w:rsidRPr="008A6C8D">
                                <w:rPr>
                                  <w:rFonts w:ascii="Times New Roman" w:hAnsi="Times New Roman" w:cs="Times New Roman"/>
                                  <w:i/>
                                  <w:iCs/>
                                  <w:sz w:val="18"/>
                                  <w:szCs w:val="18"/>
                                  <w:rPrChange w:id="5106" w:author="Maino Vieytes, Christian (NIH/NIA/IRP) [F]" w:date="2023-11-15T15:57:00Z">
                                    <w:rPr>
                                      <w:rFonts w:ascii="Times New Roman" w:hAnsi="Times New Roman" w:cs="Times New Roman"/>
                                      <w:i/>
                                      <w:iCs/>
                                      <w:sz w:val="20"/>
                                      <w:szCs w:val="20"/>
                                    </w:rPr>
                                  </w:rPrChange>
                                </w:rPr>
                                <w:t xml:space="preserve">n </w:t>
                              </w:r>
                              <w:r w:rsidRPr="008A6C8D">
                                <w:rPr>
                                  <w:rFonts w:ascii="Times New Roman" w:hAnsi="Times New Roman" w:cs="Times New Roman"/>
                                  <w:sz w:val="18"/>
                                  <w:szCs w:val="18"/>
                                  <w:rPrChange w:id="5107" w:author="Maino Vieytes, Christian (NIH/NIA/IRP) [F]" w:date="2023-11-15T15:57:00Z">
                                    <w:rPr>
                                      <w:rFonts w:ascii="Times New Roman" w:hAnsi="Times New Roman" w:cs="Times New Roman"/>
                                      <w:sz w:val="20"/>
                                      <w:szCs w:val="20"/>
                                    </w:rPr>
                                  </w:rPrChange>
                                </w:rPr>
                                <w:t xml:space="preserve">= </w:t>
                              </w:r>
                              <w:del w:id="5108" w:author="Maino Vieytes, Christian (NIH/NIA/IRP) [F]" w:date="2023-11-15T15:55:00Z">
                                <w:r w:rsidRPr="008A6C8D" w:rsidDel="008A6C8D">
                                  <w:rPr>
                                    <w:rFonts w:ascii="Times New Roman" w:hAnsi="Times New Roman" w:cs="Times New Roman"/>
                                    <w:sz w:val="18"/>
                                    <w:szCs w:val="18"/>
                                    <w:rPrChange w:id="5109" w:author="Maino Vieytes, Christian (NIH/NIA/IRP) [F]" w:date="2023-11-15T15:57:00Z">
                                      <w:rPr>
                                        <w:rFonts w:ascii="Times New Roman" w:hAnsi="Times New Roman" w:cs="Times New Roman"/>
                                        <w:sz w:val="20"/>
                                        <w:szCs w:val="20"/>
                                      </w:rPr>
                                    </w:rPrChange>
                                  </w:rPr>
                                  <w:delText>2493</w:delText>
                                </w:r>
                              </w:del>
                              <w:ins w:id="5110" w:author="Maino Vieytes, Christian (NIH/NIA/IRP) [F]" w:date="2023-11-15T15:55:00Z">
                                <w:r w:rsidR="008A6C8D" w:rsidRPr="008A6C8D">
                                  <w:rPr>
                                    <w:rFonts w:ascii="Times New Roman" w:hAnsi="Times New Roman" w:cs="Times New Roman"/>
                                    <w:sz w:val="18"/>
                                    <w:szCs w:val="18"/>
                                  </w:rPr>
                                  <w:t>1</w:t>
                                </w:r>
                              </w:ins>
                              <w:ins w:id="5111" w:author="Maino Vieytes, Christian (NIH/NIA/IRP) [F]" w:date="2023-11-16T09:36:00Z">
                                <w:r w:rsidR="0049435F">
                                  <w:rPr>
                                    <w:rFonts w:ascii="Times New Roman" w:hAnsi="Times New Roman" w:cs="Times New Roman"/>
                                    <w:sz w:val="18"/>
                                    <w:szCs w:val="18"/>
                                  </w:rPr>
                                  <w:t>745</w:t>
                                </w:r>
                              </w:ins>
                              <w:r w:rsidRPr="008A6C8D">
                                <w:rPr>
                                  <w:rFonts w:ascii="Times New Roman" w:hAnsi="Times New Roman" w:cs="Times New Roman"/>
                                  <w:sz w:val="18"/>
                                  <w:szCs w:val="18"/>
                                  <w:rPrChange w:id="5112" w:author="Maino Vieytes, Christian (NIH/NIA/IRP) [F]" w:date="2023-11-15T15:57:00Z">
                                    <w:rPr>
                                      <w:rFonts w:ascii="Times New Roman" w:hAnsi="Times New Roman" w:cs="Times New Roman"/>
                                      <w:sz w:val="20"/>
                                      <w:szCs w:val="20"/>
                                    </w:rPr>
                                  </w:rPrChange>
                                </w:rPr>
                                <w:t>).</w:t>
                              </w:r>
                              <w:r w:rsidRPr="008A6C8D">
                                <w:rPr>
                                  <w:rFonts w:ascii="Times New Roman" w:hAnsi="Times New Roman" w:cs="Times New Roman"/>
                                  <w:i/>
                                  <w:iCs/>
                                  <w:sz w:val="18"/>
                                  <w:szCs w:val="18"/>
                                  <w:rPrChange w:id="5113" w:author="Maino Vieytes, Christian (NIH/NIA/IRP) [F]" w:date="2023-11-15T15:57:00Z">
                                    <w:rPr>
                                      <w:rFonts w:ascii="Times New Roman" w:hAnsi="Times New Roman" w:cs="Times New Roman"/>
                                      <w:i/>
                                      <w:iCs/>
                                      <w:sz w:val="20"/>
                                      <w:szCs w:val="20"/>
                                    </w:rPr>
                                  </w:rPrChange>
                                </w:rPr>
                                <w:t xml:space="preserve"> </w:t>
                              </w:r>
                            </w:p>
                          </w:tc>
                        </w:tr>
                        <w:tr w:rsidR="008E210F" w:rsidRPr="008A6C8D" w14:paraId="024835C6" w14:textId="77777777" w:rsidTr="002B4FE9">
                          <w:trPr>
                            <w:trHeight w:val="320"/>
                            <w:trPrChange w:id="5114" w:author="Maino Vieytes, Christian (NIH/NIA/IRP) [F]" w:date="2023-11-15T16:23:00Z">
                              <w:trPr>
                                <w:gridAfter w:val="0"/>
                                <w:trHeight w:val="320"/>
                              </w:trPr>
                            </w:trPrChange>
                          </w:trPr>
                          <w:tc>
                            <w:tcPr>
                              <w:tcW w:w="2317" w:type="dxa"/>
                              <w:noWrap/>
                              <w:vAlign w:val="center"/>
                              <w:hideMark/>
                              <w:tcPrChange w:id="5115" w:author="Maino Vieytes, Christian (NIH/NIA/IRP) [F]" w:date="2023-11-15T16:23:00Z">
                                <w:tcPr>
                                  <w:tcW w:w="2317" w:type="dxa"/>
                                  <w:noWrap/>
                                  <w:vAlign w:val="center"/>
                                  <w:hideMark/>
                                </w:tcPr>
                              </w:tcPrChange>
                            </w:tcPr>
                            <w:p w14:paraId="5B01DB7A" w14:textId="77777777" w:rsidR="008E210F" w:rsidRPr="008A6C8D" w:rsidRDefault="008E210F" w:rsidP="00D9498C">
                              <w:pPr>
                                <w:rPr>
                                  <w:rFonts w:ascii="Times New Roman" w:hAnsi="Times New Roman" w:cs="Times New Roman"/>
                                  <w:sz w:val="18"/>
                                  <w:szCs w:val="18"/>
                                  <w:vertAlign w:val="superscript"/>
                                  <w:rPrChange w:id="5116" w:author="Maino Vieytes, Christian (NIH/NIA/IRP) [F]" w:date="2023-11-15T15:57:00Z">
                                    <w:rPr>
                                      <w:rFonts w:ascii="Times New Roman" w:hAnsi="Times New Roman" w:cs="Times New Roman"/>
                                      <w:sz w:val="20"/>
                                      <w:szCs w:val="20"/>
                                      <w:vertAlign w:val="superscript"/>
                                    </w:rPr>
                                  </w:rPrChange>
                                </w:rPr>
                              </w:pPr>
                              <w:r w:rsidRPr="008A6C8D">
                                <w:rPr>
                                  <w:rFonts w:ascii="Times New Roman" w:hAnsi="Times New Roman" w:cs="Times New Roman"/>
                                  <w:b/>
                                  <w:bCs/>
                                  <w:sz w:val="18"/>
                                  <w:szCs w:val="18"/>
                                  <w:rPrChange w:id="5117" w:author="Maino Vieytes, Christian (NIH/NIA/IRP) [F]" w:date="2023-11-15T15:57:00Z">
                                    <w:rPr>
                                      <w:rFonts w:ascii="Times New Roman" w:hAnsi="Times New Roman" w:cs="Times New Roman"/>
                                      <w:b/>
                                      <w:bCs/>
                                      <w:sz w:val="20"/>
                                      <w:szCs w:val="20"/>
                                    </w:rPr>
                                  </w:rPrChange>
                                </w:rPr>
                                <w:t>Dietary Pattern</w:t>
                              </w:r>
                              <w:del w:id="5118" w:author="Maino Vieytes, Christian (NIH/NIA/IRP) [F]" w:date="2023-11-17T10:10:00Z">
                                <w:r w:rsidRPr="008A6C8D" w:rsidDel="00E95C91">
                                  <w:rPr>
                                    <w:rFonts w:ascii="Times New Roman" w:hAnsi="Times New Roman" w:cs="Times New Roman"/>
                                    <w:sz w:val="18"/>
                                    <w:szCs w:val="18"/>
                                    <w:vertAlign w:val="superscript"/>
                                    <w:rPrChange w:id="5119" w:author="Maino Vieytes, Christian (NIH/NIA/IRP) [F]" w:date="2023-11-15T15:57:00Z">
                                      <w:rPr>
                                        <w:rFonts w:ascii="Times New Roman" w:hAnsi="Times New Roman" w:cs="Times New Roman"/>
                                        <w:sz w:val="20"/>
                                        <w:szCs w:val="20"/>
                                        <w:vertAlign w:val="superscript"/>
                                      </w:rPr>
                                    </w:rPrChange>
                                  </w:rPr>
                                  <w:delText>d</w:delText>
                                </w:r>
                              </w:del>
                            </w:p>
                          </w:tc>
                          <w:tc>
                            <w:tcPr>
                              <w:tcW w:w="936" w:type="dxa"/>
                              <w:noWrap/>
                              <w:vAlign w:val="center"/>
                              <w:hideMark/>
                              <w:tcPrChange w:id="5120" w:author="Maino Vieytes, Christian (NIH/NIA/IRP) [F]" w:date="2023-11-15T16:23:00Z">
                                <w:tcPr>
                                  <w:tcW w:w="720" w:type="dxa"/>
                                  <w:noWrap/>
                                  <w:vAlign w:val="center"/>
                                  <w:hideMark/>
                                </w:tcPr>
                              </w:tcPrChange>
                            </w:tcPr>
                            <w:p w14:paraId="714DD0B4" w14:textId="77777777" w:rsidR="008E210F" w:rsidRPr="008A6C8D" w:rsidRDefault="008E210F" w:rsidP="00D9498C">
                              <w:pPr>
                                <w:jc w:val="center"/>
                                <w:rPr>
                                  <w:rFonts w:ascii="Times New Roman" w:hAnsi="Times New Roman" w:cs="Times New Roman"/>
                                  <w:b/>
                                  <w:bCs/>
                                  <w:i/>
                                  <w:iCs/>
                                  <w:sz w:val="18"/>
                                  <w:szCs w:val="18"/>
                                  <w:rPrChange w:id="5121" w:author="Maino Vieytes, Christian (NIH/NIA/IRP) [F]" w:date="2023-11-15T15:57:00Z">
                                    <w:rPr>
                                      <w:rFonts w:ascii="Times New Roman" w:hAnsi="Times New Roman" w:cs="Times New Roman"/>
                                      <w:b/>
                                      <w:bCs/>
                                      <w:i/>
                                      <w:iCs/>
                                      <w:sz w:val="20"/>
                                      <w:szCs w:val="20"/>
                                    </w:rPr>
                                  </w:rPrChange>
                                </w:rPr>
                              </w:pPr>
                              <w:r w:rsidRPr="008A6C8D">
                                <w:rPr>
                                  <w:rFonts w:ascii="Times New Roman" w:hAnsi="Times New Roman" w:cs="Times New Roman"/>
                                  <w:b/>
                                  <w:bCs/>
                                  <w:i/>
                                  <w:iCs/>
                                  <w:sz w:val="18"/>
                                  <w:szCs w:val="18"/>
                                  <w:rPrChange w:id="5122" w:author="Maino Vieytes, Christian (NIH/NIA/IRP) [F]" w:date="2023-11-15T15:57:00Z">
                                    <w:rPr>
                                      <w:rFonts w:ascii="Times New Roman" w:hAnsi="Times New Roman" w:cs="Times New Roman"/>
                                      <w:b/>
                                      <w:bCs/>
                                      <w:i/>
                                      <w:iCs/>
                                      <w:sz w:val="20"/>
                                      <w:szCs w:val="20"/>
                                    </w:rPr>
                                  </w:rPrChange>
                                </w:rPr>
                                <w:t>n</w:t>
                              </w:r>
                            </w:p>
                          </w:tc>
                          <w:tc>
                            <w:tcPr>
                              <w:tcW w:w="846" w:type="dxa"/>
                              <w:noWrap/>
                              <w:vAlign w:val="center"/>
                              <w:hideMark/>
                              <w:tcPrChange w:id="5123" w:author="Maino Vieytes, Christian (NIH/NIA/IRP) [F]" w:date="2023-11-15T16:23:00Z">
                                <w:tcPr>
                                  <w:tcW w:w="720" w:type="dxa"/>
                                  <w:gridSpan w:val="2"/>
                                  <w:noWrap/>
                                  <w:vAlign w:val="center"/>
                                  <w:hideMark/>
                                </w:tcPr>
                              </w:tcPrChange>
                            </w:tcPr>
                            <w:p w14:paraId="514C6D1F" w14:textId="77777777" w:rsidR="008E210F" w:rsidRPr="008A6C8D" w:rsidRDefault="008E210F" w:rsidP="00D9498C">
                              <w:pPr>
                                <w:jc w:val="center"/>
                                <w:rPr>
                                  <w:rFonts w:ascii="Times New Roman" w:hAnsi="Times New Roman" w:cs="Times New Roman"/>
                                  <w:b/>
                                  <w:bCs/>
                                  <w:sz w:val="18"/>
                                  <w:szCs w:val="18"/>
                                  <w:rPrChange w:id="5124"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25" w:author="Maino Vieytes, Christian (NIH/NIA/IRP) [F]" w:date="2023-11-15T15:57:00Z">
                                    <w:rPr>
                                      <w:rFonts w:ascii="Times New Roman" w:hAnsi="Times New Roman" w:cs="Times New Roman"/>
                                      <w:b/>
                                      <w:bCs/>
                                      <w:sz w:val="20"/>
                                      <w:szCs w:val="20"/>
                                    </w:rPr>
                                  </w:rPrChange>
                                </w:rPr>
                                <w:t>Q1</w:t>
                              </w:r>
                            </w:p>
                          </w:tc>
                          <w:tc>
                            <w:tcPr>
                              <w:tcW w:w="1616" w:type="dxa"/>
                              <w:noWrap/>
                              <w:vAlign w:val="center"/>
                              <w:hideMark/>
                              <w:tcPrChange w:id="5126" w:author="Maino Vieytes, Christian (NIH/NIA/IRP) [F]" w:date="2023-11-15T16:23:00Z">
                                <w:tcPr>
                                  <w:tcW w:w="1616" w:type="dxa"/>
                                  <w:gridSpan w:val="2"/>
                                  <w:noWrap/>
                                  <w:vAlign w:val="center"/>
                                  <w:hideMark/>
                                </w:tcPr>
                              </w:tcPrChange>
                            </w:tcPr>
                            <w:p w14:paraId="7C030F1B" w14:textId="77777777" w:rsidR="008E210F" w:rsidRPr="008A6C8D" w:rsidRDefault="008E210F" w:rsidP="00D9498C">
                              <w:pPr>
                                <w:jc w:val="center"/>
                                <w:rPr>
                                  <w:rFonts w:ascii="Times New Roman" w:hAnsi="Times New Roman" w:cs="Times New Roman"/>
                                  <w:b/>
                                  <w:bCs/>
                                  <w:sz w:val="18"/>
                                  <w:szCs w:val="18"/>
                                  <w:rPrChange w:id="5127"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28" w:author="Maino Vieytes, Christian (NIH/NIA/IRP) [F]" w:date="2023-11-15T15:57:00Z">
                                    <w:rPr>
                                      <w:rFonts w:ascii="Times New Roman" w:hAnsi="Times New Roman" w:cs="Times New Roman"/>
                                      <w:b/>
                                      <w:bCs/>
                                      <w:sz w:val="20"/>
                                      <w:szCs w:val="20"/>
                                    </w:rPr>
                                  </w:rPrChange>
                                </w:rPr>
                                <w:t>Q2</w:t>
                              </w:r>
                            </w:p>
                          </w:tc>
                          <w:tc>
                            <w:tcPr>
                              <w:tcW w:w="1716" w:type="dxa"/>
                              <w:noWrap/>
                              <w:vAlign w:val="center"/>
                              <w:hideMark/>
                              <w:tcPrChange w:id="5129" w:author="Maino Vieytes, Christian (NIH/NIA/IRP) [F]" w:date="2023-11-15T16:23:00Z">
                                <w:tcPr>
                                  <w:tcW w:w="1716" w:type="dxa"/>
                                  <w:gridSpan w:val="2"/>
                                  <w:noWrap/>
                                  <w:vAlign w:val="center"/>
                                  <w:hideMark/>
                                </w:tcPr>
                              </w:tcPrChange>
                            </w:tcPr>
                            <w:p w14:paraId="1C677EA4" w14:textId="77777777" w:rsidR="008E210F" w:rsidRPr="008A6C8D" w:rsidRDefault="008E210F" w:rsidP="00D9498C">
                              <w:pPr>
                                <w:jc w:val="center"/>
                                <w:rPr>
                                  <w:rFonts w:ascii="Times New Roman" w:hAnsi="Times New Roman" w:cs="Times New Roman"/>
                                  <w:b/>
                                  <w:bCs/>
                                  <w:sz w:val="18"/>
                                  <w:szCs w:val="18"/>
                                  <w:rPrChange w:id="5130"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31" w:author="Maino Vieytes, Christian (NIH/NIA/IRP) [F]" w:date="2023-11-15T15:57:00Z">
                                    <w:rPr>
                                      <w:rFonts w:ascii="Times New Roman" w:hAnsi="Times New Roman" w:cs="Times New Roman"/>
                                      <w:b/>
                                      <w:bCs/>
                                      <w:sz w:val="20"/>
                                      <w:szCs w:val="20"/>
                                    </w:rPr>
                                  </w:rPrChange>
                                </w:rPr>
                                <w:t>Q3</w:t>
                              </w:r>
                            </w:p>
                          </w:tc>
                          <w:tc>
                            <w:tcPr>
                              <w:tcW w:w="1716" w:type="dxa"/>
                              <w:noWrap/>
                              <w:vAlign w:val="center"/>
                              <w:hideMark/>
                              <w:tcPrChange w:id="5132" w:author="Maino Vieytes, Christian (NIH/NIA/IRP) [F]" w:date="2023-11-15T16:23:00Z">
                                <w:tcPr>
                                  <w:tcW w:w="1716" w:type="dxa"/>
                                  <w:gridSpan w:val="2"/>
                                  <w:noWrap/>
                                  <w:vAlign w:val="center"/>
                                  <w:hideMark/>
                                </w:tcPr>
                              </w:tcPrChange>
                            </w:tcPr>
                            <w:p w14:paraId="49720868" w14:textId="77777777" w:rsidR="008E210F" w:rsidRPr="008A6C8D" w:rsidRDefault="008E210F" w:rsidP="00D9498C">
                              <w:pPr>
                                <w:jc w:val="center"/>
                                <w:rPr>
                                  <w:rFonts w:ascii="Times New Roman" w:hAnsi="Times New Roman" w:cs="Times New Roman"/>
                                  <w:b/>
                                  <w:bCs/>
                                  <w:sz w:val="18"/>
                                  <w:szCs w:val="18"/>
                                  <w:rPrChange w:id="5133"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34" w:author="Maino Vieytes, Christian (NIH/NIA/IRP) [F]" w:date="2023-11-15T15:57:00Z">
                                    <w:rPr>
                                      <w:rFonts w:ascii="Times New Roman" w:hAnsi="Times New Roman" w:cs="Times New Roman"/>
                                      <w:b/>
                                      <w:bCs/>
                                      <w:sz w:val="20"/>
                                      <w:szCs w:val="20"/>
                                    </w:rPr>
                                  </w:rPrChange>
                                </w:rPr>
                                <w:t>Q4</w:t>
                              </w:r>
                            </w:p>
                          </w:tc>
                          <w:tc>
                            <w:tcPr>
                              <w:tcW w:w="1816" w:type="dxa"/>
                              <w:noWrap/>
                              <w:vAlign w:val="center"/>
                              <w:hideMark/>
                              <w:tcPrChange w:id="5135" w:author="Maino Vieytes, Christian (NIH/NIA/IRP) [F]" w:date="2023-11-15T16:23:00Z">
                                <w:tcPr>
                                  <w:tcW w:w="1816" w:type="dxa"/>
                                  <w:gridSpan w:val="2"/>
                                  <w:noWrap/>
                                  <w:vAlign w:val="center"/>
                                  <w:hideMark/>
                                </w:tcPr>
                              </w:tcPrChange>
                            </w:tcPr>
                            <w:p w14:paraId="36B96BC7" w14:textId="77777777" w:rsidR="008E210F" w:rsidRPr="008A6C8D" w:rsidRDefault="008E210F" w:rsidP="00D9498C">
                              <w:pPr>
                                <w:jc w:val="center"/>
                                <w:rPr>
                                  <w:rFonts w:ascii="Times New Roman" w:hAnsi="Times New Roman" w:cs="Times New Roman"/>
                                  <w:b/>
                                  <w:bCs/>
                                  <w:sz w:val="18"/>
                                  <w:szCs w:val="18"/>
                                  <w:rPrChange w:id="5136"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37" w:author="Maino Vieytes, Christian (NIH/NIA/IRP) [F]" w:date="2023-11-15T15:57:00Z">
                                    <w:rPr>
                                      <w:rFonts w:ascii="Times New Roman" w:hAnsi="Times New Roman" w:cs="Times New Roman"/>
                                      <w:b/>
                                      <w:bCs/>
                                      <w:sz w:val="20"/>
                                      <w:szCs w:val="20"/>
                                    </w:rPr>
                                  </w:rPrChange>
                                </w:rPr>
                                <w:t>Q5</w:t>
                              </w:r>
                            </w:p>
                          </w:tc>
                          <w:tc>
                            <w:tcPr>
                              <w:tcW w:w="1196" w:type="dxa"/>
                              <w:noWrap/>
                              <w:vAlign w:val="center"/>
                              <w:hideMark/>
                              <w:tcPrChange w:id="5138" w:author="Maino Vieytes, Christian (NIH/NIA/IRP) [F]" w:date="2023-11-15T16:23:00Z">
                                <w:tcPr>
                                  <w:tcW w:w="1000" w:type="dxa"/>
                                  <w:gridSpan w:val="2"/>
                                  <w:noWrap/>
                                  <w:vAlign w:val="center"/>
                                  <w:hideMark/>
                                </w:tcPr>
                              </w:tcPrChange>
                            </w:tcPr>
                            <w:p w14:paraId="02687DA6" w14:textId="77777777" w:rsidR="008E210F" w:rsidRPr="008A6C8D" w:rsidRDefault="008E210F" w:rsidP="00D9498C">
                              <w:pPr>
                                <w:jc w:val="center"/>
                                <w:rPr>
                                  <w:rFonts w:ascii="Times New Roman" w:hAnsi="Times New Roman" w:cs="Times New Roman"/>
                                  <w:b/>
                                  <w:bCs/>
                                  <w:sz w:val="18"/>
                                  <w:szCs w:val="18"/>
                                  <w:vertAlign w:val="subscript"/>
                                  <w:rPrChange w:id="5139"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5140"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5141" w:author="Maino Vieytes, Christian (NIH/NIA/IRP) [F]" w:date="2023-11-15T15:57:00Z">
                                    <w:rPr>
                                      <w:rFonts w:ascii="Times New Roman" w:hAnsi="Times New Roman" w:cs="Times New Roman"/>
                                      <w:sz w:val="20"/>
                                      <w:szCs w:val="20"/>
                                      <w:vertAlign w:val="superscript"/>
                                    </w:rPr>
                                  </w:rPrChange>
                                </w:rPr>
                                <w:t>a</w:t>
                              </w:r>
                              <w:r w:rsidRPr="008A6C8D">
                                <w:rPr>
                                  <w:rFonts w:ascii="Times New Roman" w:hAnsi="Times New Roman" w:cs="Times New Roman"/>
                                  <w:b/>
                                  <w:bCs/>
                                  <w:sz w:val="18"/>
                                  <w:szCs w:val="18"/>
                                  <w:vertAlign w:val="subscript"/>
                                  <w:rPrChange w:id="5142" w:author="Maino Vieytes, Christian (NIH/NIA/IRP) [F]" w:date="2023-11-15T15:57:00Z">
                                    <w:rPr>
                                      <w:rFonts w:ascii="Times New Roman" w:hAnsi="Times New Roman" w:cs="Times New Roman"/>
                                      <w:b/>
                                      <w:bCs/>
                                      <w:sz w:val="20"/>
                                      <w:szCs w:val="20"/>
                                      <w:vertAlign w:val="subscript"/>
                                    </w:rPr>
                                  </w:rPrChange>
                                </w:rPr>
                                <w:t>trend</w:t>
                              </w:r>
                              <w:proofErr w:type="spellEnd"/>
                            </w:p>
                          </w:tc>
                          <w:tc>
                            <w:tcPr>
                              <w:tcW w:w="1622" w:type="dxa"/>
                              <w:noWrap/>
                              <w:vAlign w:val="center"/>
                              <w:hideMark/>
                              <w:tcPrChange w:id="5143" w:author="Maino Vieytes, Christian (NIH/NIA/IRP) [F]" w:date="2023-11-15T16:23:00Z">
                                <w:tcPr>
                                  <w:tcW w:w="1816" w:type="dxa"/>
                                  <w:gridSpan w:val="5"/>
                                  <w:noWrap/>
                                  <w:vAlign w:val="center"/>
                                  <w:hideMark/>
                                </w:tcPr>
                              </w:tcPrChange>
                            </w:tcPr>
                            <w:p w14:paraId="7DA9004C" w14:textId="77777777" w:rsidR="008E210F" w:rsidRPr="008A6C8D" w:rsidRDefault="008E210F" w:rsidP="00D9498C">
                              <w:pPr>
                                <w:jc w:val="center"/>
                                <w:rPr>
                                  <w:rFonts w:ascii="Times New Roman" w:hAnsi="Times New Roman" w:cs="Times New Roman"/>
                                  <w:b/>
                                  <w:bCs/>
                                  <w:sz w:val="18"/>
                                  <w:szCs w:val="18"/>
                                  <w:vertAlign w:val="subscript"/>
                                  <w:rPrChange w:id="5144"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sz w:val="18"/>
                                  <w:szCs w:val="18"/>
                                  <w:rPrChange w:id="5145" w:author="Maino Vieytes, Christian (NIH/NIA/IRP) [F]" w:date="2023-11-15T15:57:00Z">
                                    <w:rPr>
                                      <w:rFonts w:ascii="Times New Roman" w:hAnsi="Times New Roman" w:cs="Times New Roman"/>
                                      <w:b/>
                                      <w:bCs/>
                                      <w:sz w:val="20"/>
                                      <w:szCs w:val="20"/>
                                    </w:rPr>
                                  </w:rPrChange>
                                </w:rPr>
                                <w:t>HR</w:t>
                              </w:r>
                              <w:r w:rsidRPr="008A6C8D">
                                <w:rPr>
                                  <w:rFonts w:ascii="Times New Roman" w:hAnsi="Times New Roman" w:cs="Times New Roman"/>
                                  <w:sz w:val="18"/>
                                  <w:szCs w:val="18"/>
                                  <w:vertAlign w:val="superscript"/>
                                  <w:rPrChange w:id="5146" w:author="Maino Vieytes, Christian (NIH/NIA/IRP) [F]" w:date="2023-11-15T15:57:00Z">
                                    <w:rPr>
                                      <w:rFonts w:ascii="Times New Roman" w:hAnsi="Times New Roman" w:cs="Times New Roman"/>
                                      <w:sz w:val="20"/>
                                      <w:szCs w:val="20"/>
                                      <w:vertAlign w:val="superscript"/>
                                    </w:rPr>
                                  </w:rPrChange>
                                </w:rPr>
                                <w:t>b</w:t>
                              </w:r>
                              <w:r w:rsidRPr="008A6C8D">
                                <w:rPr>
                                  <w:rFonts w:ascii="Times New Roman" w:hAnsi="Times New Roman" w:cs="Times New Roman"/>
                                  <w:b/>
                                  <w:bCs/>
                                  <w:sz w:val="18"/>
                                  <w:szCs w:val="18"/>
                                  <w:vertAlign w:val="subscript"/>
                                  <w:rPrChange w:id="5147" w:author="Maino Vieytes, Christian (NIH/NIA/IRP) [F]" w:date="2023-11-15T15:57:00Z">
                                    <w:rPr>
                                      <w:rFonts w:ascii="Times New Roman" w:hAnsi="Times New Roman" w:cs="Times New Roman"/>
                                      <w:b/>
                                      <w:bCs/>
                                      <w:sz w:val="20"/>
                                      <w:szCs w:val="20"/>
                                      <w:vertAlign w:val="subscript"/>
                                    </w:rPr>
                                  </w:rPrChange>
                                </w:rPr>
                                <w:t>continuous</w:t>
                              </w:r>
                              <w:proofErr w:type="spellEnd"/>
                            </w:p>
                          </w:tc>
                          <w:tc>
                            <w:tcPr>
                              <w:tcW w:w="1310" w:type="dxa"/>
                              <w:noWrap/>
                              <w:vAlign w:val="center"/>
                              <w:hideMark/>
                              <w:tcPrChange w:id="5148" w:author="Maino Vieytes, Christian (NIH/NIA/IRP) [F]" w:date="2023-11-15T16:23:00Z">
                                <w:tcPr>
                                  <w:tcW w:w="958" w:type="dxa"/>
                                  <w:gridSpan w:val="3"/>
                                  <w:noWrap/>
                                  <w:vAlign w:val="center"/>
                                  <w:hideMark/>
                                </w:tcPr>
                              </w:tcPrChange>
                            </w:tcPr>
                            <w:p w14:paraId="577D7040" w14:textId="77777777" w:rsidR="008E210F" w:rsidRPr="008A6C8D" w:rsidRDefault="008E210F" w:rsidP="00D9498C">
                              <w:pPr>
                                <w:jc w:val="center"/>
                                <w:rPr>
                                  <w:rFonts w:ascii="Times New Roman" w:hAnsi="Times New Roman" w:cs="Times New Roman"/>
                                  <w:b/>
                                  <w:bCs/>
                                  <w:sz w:val="18"/>
                                  <w:szCs w:val="18"/>
                                  <w:vertAlign w:val="subscript"/>
                                  <w:rPrChange w:id="5149"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5150"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5151" w:author="Maino Vieytes, Christian (NIH/NIA/IRP) [F]" w:date="2023-11-15T15:57:00Z">
                                    <w:rPr>
                                      <w:rFonts w:ascii="Times New Roman" w:hAnsi="Times New Roman" w:cs="Times New Roman"/>
                                      <w:sz w:val="20"/>
                                      <w:szCs w:val="20"/>
                                      <w:vertAlign w:val="superscript"/>
                                    </w:rPr>
                                  </w:rPrChange>
                                </w:rPr>
                                <w:t>c</w:t>
                              </w:r>
                              <w:r w:rsidRPr="008A6C8D">
                                <w:rPr>
                                  <w:rFonts w:ascii="Times New Roman" w:hAnsi="Times New Roman" w:cs="Times New Roman"/>
                                  <w:b/>
                                  <w:bCs/>
                                  <w:sz w:val="18"/>
                                  <w:szCs w:val="18"/>
                                  <w:vertAlign w:val="subscript"/>
                                  <w:rPrChange w:id="5152" w:author="Maino Vieytes, Christian (NIH/NIA/IRP) [F]" w:date="2023-11-15T15:57:00Z">
                                    <w:rPr>
                                      <w:rFonts w:ascii="Times New Roman" w:hAnsi="Times New Roman" w:cs="Times New Roman"/>
                                      <w:b/>
                                      <w:bCs/>
                                      <w:sz w:val="20"/>
                                      <w:szCs w:val="20"/>
                                      <w:vertAlign w:val="subscript"/>
                                    </w:rPr>
                                  </w:rPrChange>
                                </w:rPr>
                                <w:t>non</w:t>
                              </w:r>
                              <w:proofErr w:type="spellEnd"/>
                              <w:r w:rsidRPr="008A6C8D">
                                <w:rPr>
                                  <w:rFonts w:ascii="Times New Roman" w:hAnsi="Times New Roman" w:cs="Times New Roman"/>
                                  <w:b/>
                                  <w:bCs/>
                                  <w:sz w:val="18"/>
                                  <w:szCs w:val="18"/>
                                  <w:vertAlign w:val="subscript"/>
                                  <w:rPrChange w:id="5153" w:author="Maino Vieytes, Christian (NIH/NIA/IRP) [F]" w:date="2023-11-15T15:57:00Z">
                                    <w:rPr>
                                      <w:rFonts w:ascii="Times New Roman" w:hAnsi="Times New Roman" w:cs="Times New Roman"/>
                                      <w:b/>
                                      <w:bCs/>
                                      <w:sz w:val="20"/>
                                      <w:szCs w:val="20"/>
                                      <w:vertAlign w:val="subscript"/>
                                    </w:rPr>
                                  </w:rPrChange>
                                </w:rPr>
                                <w:t>-linear</w:t>
                              </w:r>
                            </w:p>
                          </w:tc>
                        </w:tr>
                        <w:tr w:rsidR="008E210F" w:rsidRPr="008A6C8D" w14:paraId="67F7ACC1" w14:textId="77777777" w:rsidTr="002B4FE9">
                          <w:trPr>
                            <w:trHeight w:val="320"/>
                            <w:trPrChange w:id="5154" w:author="Maino Vieytes, Christian (NIH/NIA/IRP) [F]" w:date="2023-11-15T16:23:00Z">
                              <w:trPr>
                                <w:gridAfter w:val="0"/>
                                <w:trHeight w:val="320"/>
                              </w:trPr>
                            </w:trPrChange>
                          </w:trPr>
                          <w:tc>
                            <w:tcPr>
                              <w:tcW w:w="15091" w:type="dxa"/>
                              <w:gridSpan w:val="10"/>
                              <w:noWrap/>
                              <w:vAlign w:val="center"/>
                              <w:tcPrChange w:id="5155" w:author="Maino Vieytes, Christian (NIH/NIA/IRP) [F]" w:date="2023-11-15T16:23:00Z">
                                <w:tcPr>
                                  <w:tcW w:w="14395" w:type="dxa"/>
                                  <w:gridSpan w:val="22"/>
                                  <w:noWrap/>
                                  <w:vAlign w:val="center"/>
                                </w:tcPr>
                              </w:tcPrChange>
                            </w:tcPr>
                            <w:p w14:paraId="27439D56" w14:textId="77777777" w:rsidR="008E210F" w:rsidRPr="008A6C8D" w:rsidRDefault="008E210F" w:rsidP="00D9498C">
                              <w:pPr>
                                <w:rPr>
                                  <w:rFonts w:ascii="Times New Roman" w:hAnsi="Times New Roman" w:cs="Times New Roman"/>
                                  <w:sz w:val="18"/>
                                  <w:szCs w:val="18"/>
                                  <w:rPrChange w:id="5156"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i/>
                                  <w:iCs/>
                                  <w:sz w:val="18"/>
                                  <w:szCs w:val="18"/>
                                  <w:rPrChange w:id="5157" w:author="Maino Vieytes, Christian (NIH/NIA/IRP) [F]" w:date="2023-11-15T15:57:00Z">
                                    <w:rPr>
                                      <w:rFonts w:ascii="Times New Roman" w:hAnsi="Times New Roman" w:cs="Times New Roman"/>
                                      <w:i/>
                                      <w:iCs/>
                                      <w:sz w:val="20"/>
                                      <w:szCs w:val="20"/>
                                    </w:rPr>
                                  </w:rPrChange>
                                </w:rPr>
                                <w:t>All-Cause Mortality</w:t>
                              </w:r>
                            </w:p>
                          </w:tc>
                        </w:tr>
                        <w:tr w:rsidR="0049435F" w:rsidRPr="0049435F" w14:paraId="74696C57" w14:textId="77777777" w:rsidTr="0049435F">
                          <w:tblPrEx>
                            <w:tblPrExChange w:id="5158" w:author="Maino Vieytes, Christian (NIH/NIA/IRP) [F]" w:date="2023-11-16T09:36:00Z">
                              <w:tblPrEx>
                                <w:tblW w:w="15091" w:type="dxa"/>
                              </w:tblPrEx>
                            </w:tblPrExChange>
                          </w:tblPrEx>
                          <w:trPr>
                            <w:trHeight w:val="320"/>
                            <w:trPrChange w:id="5159" w:author="Maino Vieytes, Christian (NIH/NIA/IRP) [F]" w:date="2023-11-16T09:36:00Z">
                              <w:trPr>
                                <w:trHeight w:val="320"/>
                              </w:trPr>
                            </w:trPrChange>
                          </w:trPr>
                          <w:tc>
                            <w:tcPr>
                              <w:tcW w:w="2317" w:type="dxa"/>
                              <w:noWrap/>
                              <w:vAlign w:val="center"/>
                              <w:hideMark/>
                              <w:tcPrChange w:id="5160" w:author="Maino Vieytes, Christian (NIH/NIA/IRP) [F]" w:date="2023-11-16T09:36:00Z">
                                <w:tcPr>
                                  <w:tcW w:w="2317" w:type="dxa"/>
                                  <w:noWrap/>
                                  <w:vAlign w:val="center"/>
                                  <w:hideMark/>
                                </w:tcPr>
                              </w:tcPrChange>
                            </w:tcPr>
                            <w:p w14:paraId="23AB6805" w14:textId="77777777" w:rsidR="0049435F" w:rsidRPr="008A6C8D" w:rsidRDefault="0049435F" w:rsidP="0049435F">
                              <w:pPr>
                                <w:rPr>
                                  <w:rFonts w:ascii="Times New Roman" w:hAnsi="Times New Roman" w:cs="Times New Roman"/>
                                  <w:sz w:val="18"/>
                                  <w:szCs w:val="18"/>
                                  <w:rPrChange w:id="516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162"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5163"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5164" w:author="Maino Vieytes, Christian (NIH/NIA/IRP) [F]" w:date="2023-11-16T09:36:00Z">
                                <w:tcPr>
                                  <w:tcW w:w="936" w:type="dxa"/>
                                  <w:gridSpan w:val="2"/>
                                  <w:noWrap/>
                                  <w:vAlign w:val="bottom"/>
                                  <w:hideMark/>
                                </w:tcPr>
                              </w:tcPrChange>
                            </w:tcPr>
                            <w:p w14:paraId="01C23D9E" w14:textId="392E73A4" w:rsidR="0049435F" w:rsidRPr="0049435F" w:rsidRDefault="0049435F" w:rsidP="0049435F">
                              <w:pPr>
                                <w:jc w:val="center"/>
                                <w:rPr>
                                  <w:rFonts w:ascii="Times New Roman" w:hAnsi="Times New Roman" w:cs="Times New Roman"/>
                                  <w:sz w:val="18"/>
                                  <w:szCs w:val="18"/>
                                  <w:rPrChange w:id="5165" w:author="Maino Vieytes, Christian (NIH/NIA/IRP) [F]" w:date="2023-11-16T09:36:00Z">
                                    <w:rPr>
                                      <w:rFonts w:ascii="Times New Roman" w:hAnsi="Times New Roman" w:cs="Times New Roman"/>
                                      <w:sz w:val="20"/>
                                      <w:szCs w:val="20"/>
                                    </w:rPr>
                                  </w:rPrChange>
                                </w:rPr>
                              </w:pPr>
                              <w:ins w:id="5166" w:author="Maino Vieytes, Christian (NIH/NIA/IRP) [F]" w:date="2023-11-16T09:36:00Z">
                                <w:r w:rsidRPr="0049435F">
                                  <w:rPr>
                                    <w:rFonts w:ascii="Times New Roman" w:hAnsi="Times New Roman" w:cs="Times New Roman"/>
                                    <w:color w:val="000000"/>
                                    <w:sz w:val="18"/>
                                    <w:szCs w:val="18"/>
                                    <w:rPrChange w:id="5167" w:author="Maino Vieytes, Christian (NIH/NIA/IRP) [F]" w:date="2023-11-16T09:36:00Z">
                                      <w:rPr>
                                        <w:rFonts w:ascii="Calibri" w:hAnsi="Calibri" w:cs="Calibri"/>
                                        <w:color w:val="000000"/>
                                      </w:rPr>
                                    </w:rPrChange>
                                  </w:rPr>
                                  <w:t>1745</w:t>
                                </w:r>
                              </w:ins>
                              <w:del w:id="5168" w:author="Maino Vieytes, Christian (NIH/NIA/IRP) [F]" w:date="2023-11-15T15:54:00Z">
                                <w:r w:rsidRPr="0049435F" w:rsidDel="00A12FDA">
                                  <w:rPr>
                                    <w:rFonts w:ascii="Times New Roman" w:hAnsi="Times New Roman" w:cs="Times New Roman"/>
                                    <w:sz w:val="18"/>
                                    <w:szCs w:val="18"/>
                                    <w:rPrChange w:id="516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170" w:author="Maino Vieytes, Christian (NIH/NIA/IRP) [F]" w:date="2023-11-16T09:36:00Z">
                                <w:tcPr>
                                  <w:tcW w:w="846" w:type="dxa"/>
                                  <w:gridSpan w:val="2"/>
                                  <w:noWrap/>
                                  <w:vAlign w:val="bottom"/>
                                  <w:hideMark/>
                                </w:tcPr>
                              </w:tcPrChange>
                            </w:tcPr>
                            <w:p w14:paraId="13C299E9" w14:textId="00CD3ADF" w:rsidR="0049435F" w:rsidRPr="0049435F" w:rsidRDefault="0049435F" w:rsidP="0049435F">
                              <w:pPr>
                                <w:jc w:val="center"/>
                                <w:rPr>
                                  <w:rFonts w:ascii="Times New Roman" w:hAnsi="Times New Roman" w:cs="Times New Roman"/>
                                  <w:sz w:val="18"/>
                                  <w:szCs w:val="18"/>
                                  <w:rPrChange w:id="5171" w:author="Maino Vieytes, Christian (NIH/NIA/IRP) [F]" w:date="2023-11-16T09:36:00Z">
                                    <w:rPr>
                                      <w:rFonts w:ascii="Times New Roman" w:hAnsi="Times New Roman" w:cs="Times New Roman"/>
                                      <w:sz w:val="20"/>
                                      <w:szCs w:val="20"/>
                                    </w:rPr>
                                  </w:rPrChange>
                                </w:rPr>
                              </w:pPr>
                              <w:ins w:id="5172" w:author="Maino Vieytes, Christian (NIH/NIA/IRP) [F]" w:date="2023-11-16T09:36:00Z">
                                <w:r w:rsidRPr="0049435F">
                                  <w:rPr>
                                    <w:rFonts w:ascii="Times New Roman" w:hAnsi="Times New Roman" w:cs="Times New Roman"/>
                                    <w:color w:val="000000"/>
                                    <w:sz w:val="18"/>
                                    <w:szCs w:val="18"/>
                                    <w:rPrChange w:id="5173" w:author="Maino Vieytes, Christian (NIH/NIA/IRP) [F]" w:date="2023-11-16T09:36:00Z">
                                      <w:rPr>
                                        <w:rFonts w:ascii="Calibri" w:hAnsi="Calibri" w:cs="Calibri"/>
                                        <w:color w:val="000000"/>
                                      </w:rPr>
                                    </w:rPrChange>
                                  </w:rPr>
                                  <w:t>1.00</w:t>
                                </w:r>
                              </w:ins>
                              <w:del w:id="5174" w:author="Maino Vieytes, Christian (NIH/NIA/IRP) [F]" w:date="2023-11-15T15:54:00Z">
                                <w:r w:rsidRPr="0049435F" w:rsidDel="00A12FDA">
                                  <w:rPr>
                                    <w:rFonts w:ascii="Times New Roman" w:hAnsi="Times New Roman" w:cs="Times New Roman"/>
                                    <w:sz w:val="18"/>
                                    <w:szCs w:val="18"/>
                                    <w:rPrChange w:id="5175"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176" w:author="Maino Vieytes, Christian (NIH/NIA/IRP) [F]" w:date="2023-11-16T09:36:00Z">
                                <w:tcPr>
                                  <w:tcW w:w="1616" w:type="dxa"/>
                                  <w:gridSpan w:val="2"/>
                                  <w:noWrap/>
                                  <w:vAlign w:val="bottom"/>
                                  <w:hideMark/>
                                </w:tcPr>
                              </w:tcPrChange>
                            </w:tcPr>
                            <w:p w14:paraId="2B974C60" w14:textId="3B7D3D49" w:rsidR="0049435F" w:rsidRPr="0049435F" w:rsidRDefault="0049435F" w:rsidP="0049435F">
                              <w:pPr>
                                <w:jc w:val="center"/>
                                <w:rPr>
                                  <w:rFonts w:ascii="Times New Roman" w:hAnsi="Times New Roman" w:cs="Times New Roman"/>
                                  <w:sz w:val="18"/>
                                  <w:szCs w:val="18"/>
                                  <w:rPrChange w:id="5177" w:author="Maino Vieytes, Christian (NIH/NIA/IRP) [F]" w:date="2023-11-16T09:36:00Z">
                                    <w:rPr>
                                      <w:rFonts w:ascii="Times New Roman" w:hAnsi="Times New Roman" w:cs="Times New Roman"/>
                                      <w:sz w:val="20"/>
                                      <w:szCs w:val="20"/>
                                    </w:rPr>
                                  </w:rPrChange>
                                </w:rPr>
                              </w:pPr>
                              <w:ins w:id="5178" w:author="Maino Vieytes, Christian (NIH/NIA/IRP) [F]" w:date="2023-11-16T09:36:00Z">
                                <w:r w:rsidRPr="0049435F">
                                  <w:rPr>
                                    <w:rFonts w:ascii="Times New Roman" w:hAnsi="Times New Roman" w:cs="Times New Roman"/>
                                    <w:color w:val="000000"/>
                                    <w:sz w:val="18"/>
                                    <w:szCs w:val="18"/>
                                    <w:rPrChange w:id="5179" w:author="Maino Vieytes, Christian (NIH/NIA/IRP) [F]" w:date="2023-11-16T09:36:00Z">
                                      <w:rPr>
                                        <w:rFonts w:ascii="Calibri" w:hAnsi="Calibri" w:cs="Calibri"/>
                                        <w:color w:val="000000"/>
                                      </w:rPr>
                                    </w:rPrChange>
                                  </w:rPr>
                                  <w:t>0.75 (0.44-1.25)</w:t>
                                </w:r>
                              </w:ins>
                              <w:del w:id="5180" w:author="Maino Vieytes, Christian (NIH/NIA/IRP) [F]" w:date="2023-11-15T15:54:00Z">
                                <w:r w:rsidRPr="0049435F" w:rsidDel="00A12FDA">
                                  <w:rPr>
                                    <w:rFonts w:ascii="Times New Roman" w:hAnsi="Times New Roman" w:cs="Times New Roman"/>
                                    <w:sz w:val="18"/>
                                    <w:szCs w:val="18"/>
                                    <w:rPrChange w:id="5181" w:author="Maino Vieytes, Christian (NIH/NIA/IRP) [F]" w:date="2023-11-16T09:36:00Z">
                                      <w:rPr>
                                        <w:rFonts w:ascii="Times New Roman" w:hAnsi="Times New Roman" w:cs="Times New Roman"/>
                                        <w:sz w:val="20"/>
                                        <w:szCs w:val="20"/>
                                      </w:rPr>
                                    </w:rPrChange>
                                  </w:rPr>
                                  <w:delText>0.91 (0.66-1.24)</w:delText>
                                </w:r>
                              </w:del>
                            </w:p>
                          </w:tc>
                          <w:tc>
                            <w:tcPr>
                              <w:tcW w:w="1716" w:type="dxa"/>
                              <w:noWrap/>
                              <w:vAlign w:val="center"/>
                              <w:hideMark/>
                              <w:tcPrChange w:id="5182" w:author="Maino Vieytes, Christian (NIH/NIA/IRP) [F]" w:date="2023-11-16T09:36:00Z">
                                <w:tcPr>
                                  <w:tcW w:w="1716" w:type="dxa"/>
                                  <w:gridSpan w:val="2"/>
                                  <w:noWrap/>
                                  <w:vAlign w:val="bottom"/>
                                  <w:hideMark/>
                                </w:tcPr>
                              </w:tcPrChange>
                            </w:tcPr>
                            <w:p w14:paraId="6659C95A" w14:textId="294C9FC4" w:rsidR="0049435F" w:rsidRPr="0049435F" w:rsidRDefault="0049435F" w:rsidP="0049435F">
                              <w:pPr>
                                <w:jc w:val="center"/>
                                <w:rPr>
                                  <w:rFonts w:ascii="Times New Roman" w:hAnsi="Times New Roman" w:cs="Times New Roman"/>
                                  <w:sz w:val="18"/>
                                  <w:szCs w:val="18"/>
                                  <w:rPrChange w:id="5183" w:author="Maino Vieytes, Christian (NIH/NIA/IRP) [F]" w:date="2023-11-16T09:36:00Z">
                                    <w:rPr>
                                      <w:rFonts w:ascii="Times New Roman" w:hAnsi="Times New Roman" w:cs="Times New Roman"/>
                                      <w:sz w:val="20"/>
                                      <w:szCs w:val="20"/>
                                    </w:rPr>
                                  </w:rPrChange>
                                </w:rPr>
                              </w:pPr>
                              <w:ins w:id="5184" w:author="Maino Vieytes, Christian (NIH/NIA/IRP) [F]" w:date="2023-11-16T09:36:00Z">
                                <w:r w:rsidRPr="0049435F">
                                  <w:rPr>
                                    <w:rFonts w:ascii="Times New Roman" w:hAnsi="Times New Roman" w:cs="Times New Roman"/>
                                    <w:color w:val="000000"/>
                                    <w:sz w:val="18"/>
                                    <w:szCs w:val="18"/>
                                    <w:rPrChange w:id="5185" w:author="Maino Vieytes, Christian (NIH/NIA/IRP) [F]" w:date="2023-11-16T09:36:00Z">
                                      <w:rPr>
                                        <w:rFonts w:ascii="Calibri" w:hAnsi="Calibri" w:cs="Calibri"/>
                                        <w:color w:val="000000"/>
                                      </w:rPr>
                                    </w:rPrChange>
                                  </w:rPr>
                                  <w:t>1.08 (0.72-1.62)</w:t>
                                </w:r>
                              </w:ins>
                              <w:del w:id="5186" w:author="Maino Vieytes, Christian (NIH/NIA/IRP) [F]" w:date="2023-11-15T15:54:00Z">
                                <w:r w:rsidRPr="0049435F" w:rsidDel="00A12FDA">
                                  <w:rPr>
                                    <w:rFonts w:ascii="Times New Roman" w:hAnsi="Times New Roman" w:cs="Times New Roman"/>
                                    <w:sz w:val="18"/>
                                    <w:szCs w:val="18"/>
                                    <w:rPrChange w:id="5187" w:author="Maino Vieytes, Christian (NIH/NIA/IRP) [F]" w:date="2023-11-16T09:36:00Z">
                                      <w:rPr>
                                        <w:rFonts w:ascii="Times New Roman" w:hAnsi="Times New Roman" w:cs="Times New Roman"/>
                                        <w:sz w:val="20"/>
                                        <w:szCs w:val="20"/>
                                      </w:rPr>
                                    </w:rPrChange>
                                  </w:rPr>
                                  <w:delText>0.90 (0.65-1.25)</w:delText>
                                </w:r>
                              </w:del>
                            </w:p>
                          </w:tc>
                          <w:tc>
                            <w:tcPr>
                              <w:tcW w:w="1716" w:type="dxa"/>
                              <w:noWrap/>
                              <w:vAlign w:val="center"/>
                              <w:hideMark/>
                              <w:tcPrChange w:id="5188" w:author="Maino Vieytes, Christian (NIH/NIA/IRP) [F]" w:date="2023-11-16T09:36:00Z">
                                <w:tcPr>
                                  <w:tcW w:w="1716" w:type="dxa"/>
                                  <w:gridSpan w:val="2"/>
                                  <w:noWrap/>
                                  <w:vAlign w:val="bottom"/>
                                  <w:hideMark/>
                                </w:tcPr>
                              </w:tcPrChange>
                            </w:tcPr>
                            <w:p w14:paraId="1D8E70AB" w14:textId="5DB7800C" w:rsidR="0049435F" w:rsidRPr="0049435F" w:rsidRDefault="0049435F" w:rsidP="0049435F">
                              <w:pPr>
                                <w:jc w:val="center"/>
                                <w:rPr>
                                  <w:rFonts w:ascii="Times New Roman" w:hAnsi="Times New Roman" w:cs="Times New Roman"/>
                                  <w:sz w:val="18"/>
                                  <w:szCs w:val="18"/>
                                  <w:rPrChange w:id="5189" w:author="Maino Vieytes, Christian (NIH/NIA/IRP) [F]" w:date="2023-11-16T09:36:00Z">
                                    <w:rPr>
                                      <w:rFonts w:ascii="Times New Roman" w:hAnsi="Times New Roman" w:cs="Times New Roman"/>
                                      <w:sz w:val="20"/>
                                      <w:szCs w:val="20"/>
                                    </w:rPr>
                                  </w:rPrChange>
                                </w:rPr>
                              </w:pPr>
                              <w:ins w:id="5190" w:author="Maino Vieytes, Christian (NIH/NIA/IRP) [F]" w:date="2023-11-16T09:36:00Z">
                                <w:r w:rsidRPr="0049435F">
                                  <w:rPr>
                                    <w:rFonts w:ascii="Times New Roman" w:hAnsi="Times New Roman" w:cs="Times New Roman"/>
                                    <w:color w:val="000000"/>
                                    <w:sz w:val="18"/>
                                    <w:szCs w:val="18"/>
                                    <w:rPrChange w:id="5191" w:author="Maino Vieytes, Christian (NIH/NIA/IRP) [F]" w:date="2023-11-16T09:36:00Z">
                                      <w:rPr>
                                        <w:rFonts w:ascii="Calibri" w:hAnsi="Calibri" w:cs="Calibri"/>
                                        <w:color w:val="000000"/>
                                      </w:rPr>
                                    </w:rPrChange>
                                  </w:rPr>
                                  <w:t>1.23 (0.82-1.85)</w:t>
                                </w:r>
                              </w:ins>
                              <w:del w:id="5192" w:author="Maino Vieytes, Christian (NIH/NIA/IRP) [F]" w:date="2023-11-15T15:54:00Z">
                                <w:r w:rsidRPr="0049435F" w:rsidDel="00A12FDA">
                                  <w:rPr>
                                    <w:rFonts w:ascii="Times New Roman" w:hAnsi="Times New Roman" w:cs="Times New Roman"/>
                                    <w:sz w:val="18"/>
                                    <w:szCs w:val="18"/>
                                    <w:rPrChange w:id="5193" w:author="Maino Vieytes, Christian (NIH/NIA/IRP) [F]" w:date="2023-11-16T09:36:00Z">
                                      <w:rPr>
                                        <w:rFonts w:ascii="Times New Roman" w:hAnsi="Times New Roman" w:cs="Times New Roman"/>
                                        <w:sz w:val="20"/>
                                        <w:szCs w:val="20"/>
                                      </w:rPr>
                                    </w:rPrChange>
                                  </w:rPr>
                                  <w:delText>1.05 (0.72-1.53)</w:delText>
                                </w:r>
                              </w:del>
                            </w:p>
                          </w:tc>
                          <w:tc>
                            <w:tcPr>
                              <w:tcW w:w="1816" w:type="dxa"/>
                              <w:noWrap/>
                              <w:vAlign w:val="center"/>
                              <w:hideMark/>
                              <w:tcPrChange w:id="5194" w:author="Maino Vieytes, Christian (NIH/NIA/IRP) [F]" w:date="2023-11-16T09:36:00Z">
                                <w:tcPr>
                                  <w:tcW w:w="1816" w:type="dxa"/>
                                  <w:gridSpan w:val="2"/>
                                  <w:noWrap/>
                                  <w:vAlign w:val="bottom"/>
                                  <w:hideMark/>
                                </w:tcPr>
                              </w:tcPrChange>
                            </w:tcPr>
                            <w:p w14:paraId="7C8503F8" w14:textId="2A87453C" w:rsidR="0049435F" w:rsidRPr="0049435F" w:rsidRDefault="0049435F" w:rsidP="0049435F">
                              <w:pPr>
                                <w:jc w:val="center"/>
                                <w:rPr>
                                  <w:rFonts w:ascii="Times New Roman" w:hAnsi="Times New Roman" w:cs="Times New Roman"/>
                                  <w:sz w:val="18"/>
                                  <w:szCs w:val="18"/>
                                  <w:rPrChange w:id="5195" w:author="Maino Vieytes, Christian (NIH/NIA/IRP) [F]" w:date="2023-11-16T09:36:00Z">
                                    <w:rPr>
                                      <w:rFonts w:ascii="Times New Roman" w:hAnsi="Times New Roman" w:cs="Times New Roman"/>
                                      <w:sz w:val="20"/>
                                      <w:szCs w:val="20"/>
                                    </w:rPr>
                                  </w:rPrChange>
                                </w:rPr>
                              </w:pPr>
                              <w:ins w:id="5196" w:author="Maino Vieytes, Christian (NIH/NIA/IRP) [F]" w:date="2023-11-16T09:36:00Z">
                                <w:r w:rsidRPr="0049435F">
                                  <w:rPr>
                                    <w:rFonts w:ascii="Times New Roman" w:hAnsi="Times New Roman" w:cs="Times New Roman"/>
                                    <w:color w:val="000000"/>
                                    <w:sz w:val="18"/>
                                    <w:szCs w:val="18"/>
                                    <w:rPrChange w:id="5197" w:author="Maino Vieytes, Christian (NIH/NIA/IRP) [F]" w:date="2023-11-16T09:36:00Z">
                                      <w:rPr>
                                        <w:rFonts w:ascii="Calibri" w:hAnsi="Calibri" w:cs="Calibri"/>
                                        <w:color w:val="000000"/>
                                      </w:rPr>
                                    </w:rPrChange>
                                  </w:rPr>
                                  <w:t>1.53 (1.00-2.</w:t>
                                </w:r>
                                <w:proofErr w:type="gramStart"/>
                                <w:r w:rsidRPr="0049435F">
                                  <w:rPr>
                                    <w:rFonts w:ascii="Times New Roman" w:hAnsi="Times New Roman" w:cs="Times New Roman"/>
                                    <w:color w:val="000000"/>
                                    <w:sz w:val="18"/>
                                    <w:szCs w:val="18"/>
                                    <w:rPrChange w:id="5198" w:author="Maino Vieytes, Christian (NIH/NIA/IRP) [F]" w:date="2023-11-16T09:36:00Z">
                                      <w:rPr>
                                        <w:rFonts w:ascii="Calibri" w:hAnsi="Calibri" w:cs="Calibri"/>
                                        <w:color w:val="000000"/>
                                      </w:rPr>
                                    </w:rPrChange>
                                  </w:rPr>
                                  <w:t>35)*</w:t>
                                </w:r>
                              </w:ins>
                              <w:proofErr w:type="gramEnd"/>
                              <w:del w:id="5199" w:author="Maino Vieytes, Christian (NIH/NIA/IRP) [F]" w:date="2023-11-15T15:54:00Z">
                                <w:r w:rsidRPr="0049435F" w:rsidDel="00A12FDA">
                                  <w:rPr>
                                    <w:rFonts w:ascii="Times New Roman" w:hAnsi="Times New Roman" w:cs="Times New Roman"/>
                                    <w:sz w:val="18"/>
                                    <w:szCs w:val="18"/>
                                    <w:rPrChange w:id="5200" w:author="Maino Vieytes, Christian (NIH/NIA/IRP) [F]" w:date="2023-11-16T09:36:00Z">
                                      <w:rPr>
                                        <w:rFonts w:ascii="Times New Roman" w:hAnsi="Times New Roman" w:cs="Times New Roman"/>
                                        <w:sz w:val="20"/>
                                        <w:szCs w:val="20"/>
                                      </w:rPr>
                                    </w:rPrChange>
                                  </w:rPr>
                                  <w:delText>1.52 (1.01-2.29)*</w:delText>
                                </w:r>
                              </w:del>
                            </w:p>
                          </w:tc>
                          <w:tc>
                            <w:tcPr>
                              <w:tcW w:w="1196" w:type="dxa"/>
                              <w:noWrap/>
                              <w:vAlign w:val="center"/>
                              <w:hideMark/>
                              <w:tcPrChange w:id="5201" w:author="Maino Vieytes, Christian (NIH/NIA/IRP) [F]" w:date="2023-11-16T09:36:00Z">
                                <w:tcPr>
                                  <w:tcW w:w="1196" w:type="dxa"/>
                                  <w:gridSpan w:val="4"/>
                                  <w:noWrap/>
                                  <w:vAlign w:val="bottom"/>
                                  <w:hideMark/>
                                </w:tcPr>
                              </w:tcPrChange>
                            </w:tcPr>
                            <w:p w14:paraId="15F6359C" w14:textId="6C4450F9" w:rsidR="0049435F" w:rsidRPr="0049435F" w:rsidRDefault="0049435F" w:rsidP="0049435F">
                              <w:pPr>
                                <w:jc w:val="center"/>
                                <w:rPr>
                                  <w:rFonts w:ascii="Times New Roman" w:hAnsi="Times New Roman" w:cs="Times New Roman"/>
                                  <w:sz w:val="18"/>
                                  <w:szCs w:val="18"/>
                                  <w:rPrChange w:id="5202" w:author="Maino Vieytes, Christian (NIH/NIA/IRP) [F]" w:date="2023-11-16T09:36:00Z">
                                    <w:rPr>
                                      <w:rFonts w:ascii="Times New Roman" w:hAnsi="Times New Roman" w:cs="Times New Roman"/>
                                      <w:sz w:val="20"/>
                                      <w:szCs w:val="20"/>
                                    </w:rPr>
                                  </w:rPrChange>
                                </w:rPr>
                              </w:pPr>
                              <w:ins w:id="5203" w:author="Maino Vieytes, Christian (NIH/NIA/IRP) [F]" w:date="2023-11-16T09:36:00Z">
                                <w:r w:rsidRPr="0049435F">
                                  <w:rPr>
                                    <w:rFonts w:ascii="Times New Roman" w:hAnsi="Times New Roman" w:cs="Times New Roman"/>
                                    <w:color w:val="000000"/>
                                    <w:sz w:val="18"/>
                                    <w:szCs w:val="18"/>
                                    <w:rPrChange w:id="5204" w:author="Maino Vieytes, Christian (NIH/NIA/IRP) [F]" w:date="2023-11-16T09:36:00Z">
                                      <w:rPr>
                                        <w:rFonts w:ascii="Calibri" w:hAnsi="Calibri" w:cs="Calibri"/>
                                        <w:color w:val="000000"/>
                                      </w:rPr>
                                    </w:rPrChange>
                                  </w:rPr>
                                  <w:t>0.02*</w:t>
                                </w:r>
                              </w:ins>
                              <w:del w:id="5205" w:author="Maino Vieytes, Christian (NIH/NIA/IRP) [F]" w:date="2023-11-15T15:54:00Z">
                                <w:r w:rsidRPr="0049435F" w:rsidDel="00A12FDA">
                                  <w:rPr>
                                    <w:rFonts w:ascii="Times New Roman" w:hAnsi="Times New Roman" w:cs="Times New Roman"/>
                                    <w:sz w:val="18"/>
                                    <w:szCs w:val="18"/>
                                    <w:rPrChange w:id="5206" w:author="Maino Vieytes, Christian (NIH/NIA/IRP) [F]" w:date="2023-11-16T09:36:00Z">
                                      <w:rPr>
                                        <w:rFonts w:ascii="Times New Roman" w:hAnsi="Times New Roman" w:cs="Times New Roman"/>
                                        <w:sz w:val="20"/>
                                        <w:szCs w:val="20"/>
                                      </w:rPr>
                                    </w:rPrChange>
                                  </w:rPr>
                                  <w:delText>0.03*</w:delText>
                                </w:r>
                              </w:del>
                            </w:p>
                          </w:tc>
                          <w:tc>
                            <w:tcPr>
                              <w:tcW w:w="1622" w:type="dxa"/>
                              <w:noWrap/>
                              <w:vAlign w:val="center"/>
                              <w:hideMark/>
                              <w:tcPrChange w:id="5207" w:author="Maino Vieytes, Christian (NIH/NIA/IRP) [F]" w:date="2023-11-16T09:36:00Z">
                                <w:tcPr>
                                  <w:tcW w:w="1622" w:type="dxa"/>
                                  <w:gridSpan w:val="4"/>
                                  <w:noWrap/>
                                  <w:vAlign w:val="bottom"/>
                                  <w:hideMark/>
                                </w:tcPr>
                              </w:tcPrChange>
                            </w:tcPr>
                            <w:p w14:paraId="21736688" w14:textId="115CAF0C" w:rsidR="0049435F" w:rsidRPr="0049435F" w:rsidRDefault="0049435F" w:rsidP="0049435F">
                              <w:pPr>
                                <w:jc w:val="center"/>
                                <w:rPr>
                                  <w:rFonts w:ascii="Times New Roman" w:hAnsi="Times New Roman" w:cs="Times New Roman"/>
                                  <w:sz w:val="18"/>
                                  <w:szCs w:val="18"/>
                                  <w:rPrChange w:id="5208" w:author="Maino Vieytes, Christian (NIH/NIA/IRP) [F]" w:date="2023-11-16T09:36:00Z">
                                    <w:rPr>
                                      <w:rFonts w:ascii="Times New Roman" w:hAnsi="Times New Roman" w:cs="Times New Roman"/>
                                      <w:sz w:val="20"/>
                                      <w:szCs w:val="20"/>
                                    </w:rPr>
                                  </w:rPrChange>
                                </w:rPr>
                              </w:pPr>
                              <w:ins w:id="5209" w:author="Maino Vieytes, Christian (NIH/NIA/IRP) [F]" w:date="2023-11-16T09:36:00Z">
                                <w:r w:rsidRPr="0049435F">
                                  <w:rPr>
                                    <w:rFonts w:ascii="Times New Roman" w:hAnsi="Times New Roman" w:cs="Times New Roman"/>
                                    <w:color w:val="000000"/>
                                    <w:sz w:val="18"/>
                                    <w:szCs w:val="18"/>
                                    <w:rPrChange w:id="5210" w:author="Maino Vieytes, Christian (NIH/NIA/IRP) [F]" w:date="2023-11-16T09:36:00Z">
                                      <w:rPr>
                                        <w:rFonts w:ascii="Calibri" w:hAnsi="Calibri" w:cs="Calibri"/>
                                        <w:color w:val="000000"/>
                                      </w:rPr>
                                    </w:rPrChange>
                                  </w:rPr>
                                  <w:t>1.25 (1.09-1.</w:t>
                                </w:r>
                                <w:proofErr w:type="gramStart"/>
                                <w:r w:rsidRPr="0049435F">
                                  <w:rPr>
                                    <w:rFonts w:ascii="Times New Roman" w:hAnsi="Times New Roman" w:cs="Times New Roman"/>
                                    <w:color w:val="000000"/>
                                    <w:sz w:val="18"/>
                                    <w:szCs w:val="18"/>
                                    <w:rPrChange w:id="5211" w:author="Maino Vieytes, Christian (NIH/NIA/IRP) [F]" w:date="2023-11-16T09:36:00Z">
                                      <w:rPr>
                                        <w:rFonts w:ascii="Calibri" w:hAnsi="Calibri" w:cs="Calibri"/>
                                        <w:color w:val="000000"/>
                                      </w:rPr>
                                    </w:rPrChange>
                                  </w:rPr>
                                  <w:t>43)*</w:t>
                                </w:r>
                                <w:proofErr w:type="gramEnd"/>
                                <w:r w:rsidRPr="0049435F">
                                  <w:rPr>
                                    <w:rFonts w:ascii="Times New Roman" w:hAnsi="Times New Roman" w:cs="Times New Roman"/>
                                    <w:color w:val="000000"/>
                                    <w:sz w:val="18"/>
                                    <w:szCs w:val="18"/>
                                    <w:rPrChange w:id="5212" w:author="Maino Vieytes, Christian (NIH/NIA/IRP) [F]" w:date="2023-11-16T09:36:00Z">
                                      <w:rPr>
                                        <w:rFonts w:ascii="Calibri" w:hAnsi="Calibri" w:cs="Calibri"/>
                                        <w:color w:val="000000"/>
                                      </w:rPr>
                                    </w:rPrChange>
                                  </w:rPr>
                                  <w:t>*</w:t>
                                </w:r>
                              </w:ins>
                              <w:del w:id="5213" w:author="Maino Vieytes, Christian (NIH/NIA/IRP) [F]" w:date="2023-11-15T15:54:00Z">
                                <w:r w:rsidRPr="0049435F" w:rsidDel="00A12FDA">
                                  <w:rPr>
                                    <w:rFonts w:ascii="Times New Roman" w:hAnsi="Times New Roman" w:cs="Times New Roman"/>
                                    <w:sz w:val="18"/>
                                    <w:szCs w:val="18"/>
                                    <w:rPrChange w:id="5214" w:author="Maino Vieytes, Christian (NIH/NIA/IRP) [F]" w:date="2023-11-16T09:36:00Z">
                                      <w:rPr>
                                        <w:rFonts w:ascii="Times New Roman" w:hAnsi="Times New Roman" w:cs="Times New Roman"/>
                                        <w:sz w:val="20"/>
                                        <w:szCs w:val="20"/>
                                      </w:rPr>
                                    </w:rPrChange>
                                  </w:rPr>
                                  <w:delText>1.23 (1.06-1.42)**</w:delText>
                                </w:r>
                              </w:del>
                            </w:p>
                          </w:tc>
                          <w:tc>
                            <w:tcPr>
                              <w:tcW w:w="1310" w:type="dxa"/>
                              <w:noWrap/>
                              <w:vAlign w:val="center"/>
                              <w:hideMark/>
                              <w:tcPrChange w:id="5215" w:author="Maino Vieytes, Christian (NIH/NIA/IRP) [F]" w:date="2023-11-16T09:36:00Z">
                                <w:tcPr>
                                  <w:tcW w:w="1310" w:type="dxa"/>
                                  <w:gridSpan w:val="4"/>
                                  <w:noWrap/>
                                  <w:vAlign w:val="bottom"/>
                                  <w:hideMark/>
                                </w:tcPr>
                              </w:tcPrChange>
                            </w:tcPr>
                            <w:p w14:paraId="63314679" w14:textId="361E0F19" w:rsidR="0049435F" w:rsidRPr="0049435F" w:rsidRDefault="0049435F" w:rsidP="0049435F">
                              <w:pPr>
                                <w:jc w:val="center"/>
                                <w:rPr>
                                  <w:rFonts w:ascii="Times New Roman" w:hAnsi="Times New Roman" w:cs="Times New Roman"/>
                                  <w:sz w:val="18"/>
                                  <w:szCs w:val="18"/>
                                  <w:rPrChange w:id="5216" w:author="Maino Vieytes, Christian (NIH/NIA/IRP) [F]" w:date="2023-11-16T09:36:00Z">
                                    <w:rPr>
                                      <w:rFonts w:ascii="Times New Roman" w:hAnsi="Times New Roman" w:cs="Times New Roman"/>
                                      <w:sz w:val="20"/>
                                      <w:szCs w:val="20"/>
                                    </w:rPr>
                                  </w:rPrChange>
                                </w:rPr>
                              </w:pPr>
                              <w:ins w:id="5217" w:author="Maino Vieytes, Christian (NIH/NIA/IRP) [F]" w:date="2023-11-16T09:36:00Z">
                                <w:r w:rsidRPr="0049435F">
                                  <w:rPr>
                                    <w:rFonts w:ascii="Times New Roman" w:hAnsi="Times New Roman" w:cs="Times New Roman"/>
                                    <w:color w:val="000000"/>
                                    <w:sz w:val="18"/>
                                    <w:szCs w:val="18"/>
                                    <w:rPrChange w:id="5218" w:author="Maino Vieytes, Christian (NIH/NIA/IRP) [F]" w:date="2023-11-16T09:36:00Z">
                                      <w:rPr>
                                        <w:rFonts w:ascii="Calibri" w:hAnsi="Calibri" w:cs="Calibri"/>
                                        <w:color w:val="000000"/>
                                      </w:rPr>
                                    </w:rPrChange>
                                  </w:rPr>
                                  <w:t>0.45</w:t>
                                </w:r>
                              </w:ins>
                              <w:del w:id="5219" w:author="Maino Vieytes, Christian (NIH/NIA/IRP) [F]" w:date="2023-11-15T15:54:00Z">
                                <w:r w:rsidRPr="0049435F" w:rsidDel="00A12FDA">
                                  <w:rPr>
                                    <w:rFonts w:ascii="Times New Roman" w:hAnsi="Times New Roman" w:cs="Times New Roman"/>
                                    <w:color w:val="000000"/>
                                    <w:sz w:val="18"/>
                                    <w:szCs w:val="18"/>
                                    <w:rPrChange w:id="5220" w:author="Maino Vieytes, Christian (NIH/NIA/IRP) [F]" w:date="2023-11-16T09:36:00Z">
                                      <w:rPr>
                                        <w:rFonts w:ascii="Times New Roman" w:hAnsi="Times New Roman" w:cs="Times New Roman"/>
                                        <w:color w:val="000000"/>
                                        <w:sz w:val="20"/>
                                        <w:szCs w:val="20"/>
                                      </w:rPr>
                                    </w:rPrChange>
                                  </w:rPr>
                                  <w:delText>0.48</w:delText>
                                </w:r>
                              </w:del>
                            </w:p>
                          </w:tc>
                        </w:tr>
                        <w:tr w:rsidR="0049435F" w:rsidRPr="0049435F" w:rsidDel="002B4FE9" w14:paraId="2A803884" w14:textId="08604213" w:rsidTr="0049435F">
                          <w:tblPrEx>
                            <w:tblPrExChange w:id="5221" w:author="Maino Vieytes, Christian (NIH/NIA/IRP) [F]" w:date="2023-11-16T09:36:00Z">
                              <w:tblPrEx>
                                <w:tblW w:w="15091" w:type="dxa"/>
                              </w:tblPrEx>
                            </w:tblPrExChange>
                          </w:tblPrEx>
                          <w:trPr>
                            <w:trHeight w:val="320"/>
                            <w:del w:id="5222" w:author="Maino Vieytes, Christian (NIH/NIA/IRP) [F]" w:date="2023-11-15T16:23:00Z"/>
                            <w:trPrChange w:id="5223" w:author="Maino Vieytes, Christian (NIH/NIA/IRP) [F]" w:date="2023-11-16T09:36:00Z">
                              <w:trPr>
                                <w:gridAfter w:val="0"/>
                                <w:trHeight w:val="320"/>
                              </w:trPr>
                            </w:trPrChange>
                          </w:trPr>
                          <w:tc>
                            <w:tcPr>
                              <w:tcW w:w="2317" w:type="dxa"/>
                              <w:noWrap/>
                              <w:vAlign w:val="center"/>
                              <w:hideMark/>
                              <w:tcPrChange w:id="5224" w:author="Maino Vieytes, Christian (NIH/NIA/IRP) [F]" w:date="2023-11-16T09:36:00Z">
                                <w:tcPr>
                                  <w:tcW w:w="2317" w:type="dxa"/>
                                  <w:noWrap/>
                                  <w:vAlign w:val="center"/>
                                  <w:hideMark/>
                                </w:tcPr>
                              </w:tcPrChange>
                            </w:tcPr>
                            <w:p w14:paraId="0B6E4463" w14:textId="526496B9" w:rsidR="0049435F" w:rsidRPr="008A6C8D" w:rsidDel="002B4FE9" w:rsidRDefault="0049435F" w:rsidP="0049435F">
                              <w:pPr>
                                <w:rPr>
                                  <w:del w:id="5225" w:author="Maino Vieytes, Christian (NIH/NIA/IRP) [F]" w:date="2023-11-15T16:23:00Z"/>
                                  <w:rFonts w:ascii="Times New Roman" w:hAnsi="Times New Roman" w:cs="Times New Roman"/>
                                  <w:sz w:val="18"/>
                                  <w:szCs w:val="18"/>
                                  <w:rPrChange w:id="5226" w:author="Maino Vieytes, Christian (NIH/NIA/IRP) [F]" w:date="2023-11-15T15:57:00Z">
                                    <w:rPr>
                                      <w:del w:id="5227" w:author="Maino Vieytes, Christian (NIH/NIA/IRP) [F]" w:date="2023-11-15T16:23:00Z"/>
                                      <w:rFonts w:ascii="Times New Roman" w:hAnsi="Times New Roman" w:cs="Times New Roman"/>
                                      <w:sz w:val="20"/>
                                      <w:szCs w:val="20"/>
                                    </w:rPr>
                                  </w:rPrChange>
                                </w:rPr>
                              </w:pPr>
                              <w:del w:id="5228" w:author="Maino Vieytes, Christian (NIH/NIA/IRP) [F]" w:date="2023-11-15T16:23:00Z">
                                <w:r w:rsidRPr="008A6C8D" w:rsidDel="002B4FE9">
                                  <w:rPr>
                                    <w:rFonts w:ascii="Times New Roman" w:hAnsi="Times New Roman" w:cs="Times New Roman"/>
                                    <w:sz w:val="18"/>
                                    <w:szCs w:val="18"/>
                                    <w:rPrChange w:id="5229"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523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231" w:author="Maino Vieytes, Christian (NIH/NIA/IRP) [F]" w:date="2023-11-16T09:36:00Z">
                                <w:tcPr>
                                  <w:tcW w:w="936" w:type="dxa"/>
                                  <w:noWrap/>
                                  <w:vAlign w:val="center"/>
                                  <w:hideMark/>
                                </w:tcPr>
                              </w:tcPrChange>
                            </w:tcPr>
                            <w:p w14:paraId="20424A55" w14:textId="3A35F452" w:rsidR="0049435F" w:rsidRPr="0049435F" w:rsidDel="002B4FE9" w:rsidRDefault="0049435F" w:rsidP="0049435F">
                              <w:pPr>
                                <w:jc w:val="center"/>
                                <w:rPr>
                                  <w:del w:id="5232" w:author="Maino Vieytes, Christian (NIH/NIA/IRP) [F]" w:date="2023-11-15T16:23:00Z"/>
                                  <w:rFonts w:ascii="Times New Roman" w:hAnsi="Times New Roman" w:cs="Times New Roman"/>
                                  <w:sz w:val="18"/>
                                  <w:szCs w:val="18"/>
                                  <w:rPrChange w:id="5233" w:author="Maino Vieytes, Christian (NIH/NIA/IRP) [F]" w:date="2023-11-16T09:36:00Z">
                                    <w:rPr>
                                      <w:del w:id="5234" w:author="Maino Vieytes, Christian (NIH/NIA/IRP) [F]" w:date="2023-11-15T16:23:00Z"/>
                                      <w:rFonts w:ascii="Times New Roman" w:hAnsi="Times New Roman" w:cs="Times New Roman"/>
                                      <w:sz w:val="20"/>
                                      <w:szCs w:val="20"/>
                                    </w:rPr>
                                  </w:rPrChange>
                                </w:rPr>
                                <w:pPrChange w:id="5235" w:author="Maino Vieytes, Christian (NIH/NIA/IRP) [F]" w:date="2023-11-16T09:36:00Z">
                                  <w:pPr>
                                    <w:jc w:val="center"/>
                                  </w:pPr>
                                </w:pPrChange>
                              </w:pPr>
                              <w:ins w:id="5236" w:author="Maino Vieytes, Christian (NIH/NIA/IRP) [F]" w:date="2023-11-16T09:36:00Z">
                                <w:r w:rsidRPr="0049435F">
                                  <w:rPr>
                                    <w:rFonts w:ascii="Times New Roman" w:hAnsi="Times New Roman" w:cs="Times New Roman"/>
                                    <w:color w:val="000000"/>
                                    <w:sz w:val="18"/>
                                    <w:szCs w:val="18"/>
                                    <w:rPrChange w:id="5237" w:author="Maino Vieytes, Christian (NIH/NIA/IRP) [F]" w:date="2023-11-16T09:36:00Z">
                                      <w:rPr>
                                        <w:rFonts w:ascii="Calibri" w:hAnsi="Calibri" w:cs="Calibri"/>
                                        <w:color w:val="000000"/>
                                      </w:rPr>
                                    </w:rPrChange>
                                  </w:rPr>
                                  <w:t>1745</w:t>
                                </w:r>
                              </w:ins>
                              <w:del w:id="5238" w:author="Maino Vieytes, Christian (NIH/NIA/IRP) [F]" w:date="2023-11-15T15:54:00Z">
                                <w:r w:rsidRPr="0049435F" w:rsidDel="00A12FDA">
                                  <w:rPr>
                                    <w:rFonts w:ascii="Times New Roman" w:hAnsi="Times New Roman" w:cs="Times New Roman"/>
                                    <w:sz w:val="18"/>
                                    <w:szCs w:val="18"/>
                                    <w:rPrChange w:id="523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240" w:author="Maino Vieytes, Christian (NIH/NIA/IRP) [F]" w:date="2023-11-16T09:36:00Z">
                                <w:tcPr>
                                  <w:tcW w:w="846" w:type="dxa"/>
                                  <w:gridSpan w:val="2"/>
                                  <w:noWrap/>
                                  <w:vAlign w:val="center"/>
                                  <w:hideMark/>
                                </w:tcPr>
                              </w:tcPrChange>
                            </w:tcPr>
                            <w:p w14:paraId="2A2A537B" w14:textId="42EAB725" w:rsidR="0049435F" w:rsidRPr="0049435F" w:rsidDel="002B4FE9" w:rsidRDefault="0049435F" w:rsidP="0049435F">
                              <w:pPr>
                                <w:jc w:val="center"/>
                                <w:rPr>
                                  <w:del w:id="5241" w:author="Maino Vieytes, Christian (NIH/NIA/IRP) [F]" w:date="2023-11-15T16:23:00Z"/>
                                  <w:rFonts w:ascii="Times New Roman" w:hAnsi="Times New Roman" w:cs="Times New Roman"/>
                                  <w:sz w:val="18"/>
                                  <w:szCs w:val="18"/>
                                  <w:rPrChange w:id="5242" w:author="Maino Vieytes, Christian (NIH/NIA/IRP) [F]" w:date="2023-11-16T09:36:00Z">
                                    <w:rPr>
                                      <w:del w:id="5243" w:author="Maino Vieytes, Christian (NIH/NIA/IRP) [F]" w:date="2023-11-15T16:23:00Z"/>
                                      <w:rFonts w:ascii="Times New Roman" w:hAnsi="Times New Roman" w:cs="Times New Roman"/>
                                      <w:sz w:val="20"/>
                                      <w:szCs w:val="20"/>
                                    </w:rPr>
                                  </w:rPrChange>
                                </w:rPr>
                                <w:pPrChange w:id="5244" w:author="Maino Vieytes, Christian (NIH/NIA/IRP) [F]" w:date="2023-11-16T09:36:00Z">
                                  <w:pPr>
                                    <w:jc w:val="center"/>
                                  </w:pPr>
                                </w:pPrChange>
                              </w:pPr>
                              <w:ins w:id="5245" w:author="Maino Vieytes, Christian (NIH/NIA/IRP) [F]" w:date="2023-11-16T09:36:00Z">
                                <w:r w:rsidRPr="0049435F">
                                  <w:rPr>
                                    <w:rFonts w:ascii="Times New Roman" w:hAnsi="Times New Roman" w:cs="Times New Roman"/>
                                    <w:color w:val="000000"/>
                                    <w:sz w:val="18"/>
                                    <w:szCs w:val="18"/>
                                    <w:rPrChange w:id="5246" w:author="Maino Vieytes, Christian (NIH/NIA/IRP) [F]" w:date="2023-11-16T09:36:00Z">
                                      <w:rPr>
                                        <w:rFonts w:ascii="Calibri" w:hAnsi="Calibri" w:cs="Calibri"/>
                                        <w:color w:val="000000"/>
                                      </w:rPr>
                                    </w:rPrChange>
                                  </w:rPr>
                                  <w:t>1.00</w:t>
                                </w:r>
                              </w:ins>
                              <w:del w:id="5247" w:author="Maino Vieytes, Christian (NIH/NIA/IRP) [F]" w:date="2023-11-15T15:54:00Z">
                                <w:r w:rsidRPr="0049435F" w:rsidDel="00A12FDA">
                                  <w:rPr>
                                    <w:rFonts w:ascii="Times New Roman" w:hAnsi="Times New Roman" w:cs="Times New Roman"/>
                                    <w:sz w:val="18"/>
                                    <w:szCs w:val="18"/>
                                    <w:rPrChange w:id="5248"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249" w:author="Maino Vieytes, Christian (NIH/NIA/IRP) [F]" w:date="2023-11-16T09:36:00Z">
                                <w:tcPr>
                                  <w:tcW w:w="1616" w:type="dxa"/>
                                  <w:gridSpan w:val="2"/>
                                  <w:noWrap/>
                                  <w:vAlign w:val="center"/>
                                  <w:hideMark/>
                                </w:tcPr>
                              </w:tcPrChange>
                            </w:tcPr>
                            <w:p w14:paraId="34D15CCB" w14:textId="07292758" w:rsidR="0049435F" w:rsidRPr="0049435F" w:rsidDel="002B4FE9" w:rsidRDefault="0049435F" w:rsidP="0049435F">
                              <w:pPr>
                                <w:jc w:val="center"/>
                                <w:rPr>
                                  <w:del w:id="5250" w:author="Maino Vieytes, Christian (NIH/NIA/IRP) [F]" w:date="2023-11-15T16:23:00Z"/>
                                  <w:rFonts w:ascii="Times New Roman" w:hAnsi="Times New Roman" w:cs="Times New Roman"/>
                                  <w:sz w:val="18"/>
                                  <w:szCs w:val="18"/>
                                  <w:rPrChange w:id="5251" w:author="Maino Vieytes, Christian (NIH/NIA/IRP) [F]" w:date="2023-11-16T09:36:00Z">
                                    <w:rPr>
                                      <w:del w:id="5252" w:author="Maino Vieytes, Christian (NIH/NIA/IRP) [F]" w:date="2023-11-15T16:23:00Z"/>
                                      <w:rFonts w:ascii="Times New Roman" w:hAnsi="Times New Roman" w:cs="Times New Roman"/>
                                      <w:sz w:val="20"/>
                                      <w:szCs w:val="20"/>
                                    </w:rPr>
                                  </w:rPrChange>
                                </w:rPr>
                                <w:pPrChange w:id="5253" w:author="Maino Vieytes, Christian (NIH/NIA/IRP) [F]" w:date="2023-11-16T09:36:00Z">
                                  <w:pPr>
                                    <w:jc w:val="center"/>
                                  </w:pPr>
                                </w:pPrChange>
                              </w:pPr>
                              <w:ins w:id="5254" w:author="Maino Vieytes, Christian (NIH/NIA/IRP) [F]" w:date="2023-11-16T09:36:00Z">
                                <w:r w:rsidRPr="0049435F">
                                  <w:rPr>
                                    <w:rFonts w:ascii="Times New Roman" w:hAnsi="Times New Roman" w:cs="Times New Roman"/>
                                    <w:color w:val="000000"/>
                                    <w:sz w:val="18"/>
                                    <w:szCs w:val="18"/>
                                    <w:rPrChange w:id="5255" w:author="Maino Vieytes, Christian (NIH/NIA/IRP) [F]" w:date="2023-11-16T09:36: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5256" w:author="Maino Vieytes, Christian (NIH/NIA/IRP) [F]" w:date="2023-11-16T09:36: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5257" w:author="Maino Vieytes, Christian (NIH/NIA/IRP) [F]" w:date="2023-11-16T09:36:00Z">
                                      <w:rPr>
                                        <w:rFonts w:ascii="Calibri" w:hAnsi="Calibri" w:cs="Calibri"/>
                                        <w:color w:val="000000"/>
                                      </w:rPr>
                                    </w:rPrChange>
                                  </w:rPr>
                                  <w:t>*</w:t>
                                </w:r>
                              </w:ins>
                              <w:del w:id="5258" w:author="Maino Vieytes, Christian (NIH/NIA/IRP) [F]" w:date="2023-11-15T15:54:00Z">
                                <w:r w:rsidRPr="0049435F" w:rsidDel="00A12FDA">
                                  <w:rPr>
                                    <w:rFonts w:ascii="Times New Roman" w:hAnsi="Times New Roman" w:cs="Times New Roman"/>
                                    <w:sz w:val="18"/>
                                    <w:szCs w:val="18"/>
                                    <w:rPrChange w:id="5259" w:author="Maino Vieytes, Christian (NIH/NIA/IRP) [F]" w:date="2023-11-16T09:36:00Z">
                                      <w:rPr>
                                        <w:rFonts w:ascii="Times New Roman" w:hAnsi="Times New Roman" w:cs="Times New Roman"/>
                                        <w:sz w:val="20"/>
                                        <w:szCs w:val="20"/>
                                      </w:rPr>
                                    </w:rPrChange>
                                  </w:rPr>
                                  <w:delText>0.85 (0.57-1.27)</w:delText>
                                </w:r>
                              </w:del>
                            </w:p>
                          </w:tc>
                          <w:tc>
                            <w:tcPr>
                              <w:tcW w:w="1716" w:type="dxa"/>
                              <w:noWrap/>
                              <w:vAlign w:val="center"/>
                              <w:hideMark/>
                              <w:tcPrChange w:id="5260" w:author="Maino Vieytes, Christian (NIH/NIA/IRP) [F]" w:date="2023-11-16T09:36:00Z">
                                <w:tcPr>
                                  <w:tcW w:w="1716" w:type="dxa"/>
                                  <w:gridSpan w:val="2"/>
                                  <w:noWrap/>
                                  <w:vAlign w:val="center"/>
                                  <w:hideMark/>
                                </w:tcPr>
                              </w:tcPrChange>
                            </w:tcPr>
                            <w:p w14:paraId="5EE199AE" w14:textId="62B9FAF5" w:rsidR="0049435F" w:rsidRPr="0049435F" w:rsidDel="002B4FE9" w:rsidRDefault="0049435F" w:rsidP="0049435F">
                              <w:pPr>
                                <w:jc w:val="center"/>
                                <w:rPr>
                                  <w:del w:id="5261" w:author="Maino Vieytes, Christian (NIH/NIA/IRP) [F]" w:date="2023-11-15T16:23:00Z"/>
                                  <w:rFonts w:ascii="Times New Roman" w:hAnsi="Times New Roman" w:cs="Times New Roman"/>
                                  <w:sz w:val="18"/>
                                  <w:szCs w:val="18"/>
                                  <w:rPrChange w:id="5262" w:author="Maino Vieytes, Christian (NIH/NIA/IRP) [F]" w:date="2023-11-16T09:36:00Z">
                                    <w:rPr>
                                      <w:del w:id="5263" w:author="Maino Vieytes, Christian (NIH/NIA/IRP) [F]" w:date="2023-11-15T16:23:00Z"/>
                                      <w:rFonts w:ascii="Times New Roman" w:hAnsi="Times New Roman" w:cs="Times New Roman"/>
                                      <w:sz w:val="20"/>
                                      <w:szCs w:val="20"/>
                                    </w:rPr>
                                  </w:rPrChange>
                                </w:rPr>
                                <w:pPrChange w:id="5264" w:author="Maino Vieytes, Christian (NIH/NIA/IRP) [F]" w:date="2023-11-16T09:36:00Z">
                                  <w:pPr>
                                    <w:jc w:val="center"/>
                                  </w:pPr>
                                </w:pPrChange>
                              </w:pPr>
                              <w:ins w:id="5265" w:author="Maino Vieytes, Christian (NIH/NIA/IRP) [F]" w:date="2023-11-16T09:36:00Z">
                                <w:r w:rsidRPr="0049435F">
                                  <w:rPr>
                                    <w:rFonts w:ascii="Times New Roman" w:hAnsi="Times New Roman" w:cs="Times New Roman"/>
                                    <w:color w:val="000000"/>
                                    <w:sz w:val="18"/>
                                    <w:szCs w:val="18"/>
                                    <w:rPrChange w:id="5266" w:author="Maino Vieytes, Christian (NIH/NIA/IRP) [F]" w:date="2023-11-16T09:36: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5267" w:author="Maino Vieytes, Christian (NIH/NIA/IRP) [F]" w:date="2023-11-16T09:36: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5268" w:author="Maino Vieytes, Christian (NIH/NIA/IRP) [F]" w:date="2023-11-16T09:36:00Z">
                                      <w:rPr>
                                        <w:rFonts w:ascii="Calibri" w:hAnsi="Calibri" w:cs="Calibri"/>
                                        <w:color w:val="000000"/>
                                      </w:rPr>
                                    </w:rPrChange>
                                  </w:rPr>
                                  <w:t>*</w:t>
                                </w:r>
                              </w:ins>
                              <w:del w:id="5269" w:author="Maino Vieytes, Christian (NIH/NIA/IRP) [F]" w:date="2023-11-15T15:54:00Z">
                                <w:r w:rsidRPr="0049435F" w:rsidDel="00A12FDA">
                                  <w:rPr>
                                    <w:rFonts w:ascii="Times New Roman" w:hAnsi="Times New Roman" w:cs="Times New Roman"/>
                                    <w:sz w:val="18"/>
                                    <w:szCs w:val="18"/>
                                    <w:rPrChange w:id="5270" w:author="Maino Vieytes, Christian (NIH/NIA/IRP) [F]" w:date="2023-11-16T09:36:00Z">
                                      <w:rPr>
                                        <w:rFonts w:ascii="Times New Roman" w:hAnsi="Times New Roman" w:cs="Times New Roman"/>
                                        <w:sz w:val="20"/>
                                        <w:szCs w:val="20"/>
                                      </w:rPr>
                                    </w:rPrChange>
                                  </w:rPr>
                                  <w:delText>1.05 (0.67-1.65)</w:delText>
                                </w:r>
                              </w:del>
                            </w:p>
                          </w:tc>
                          <w:tc>
                            <w:tcPr>
                              <w:tcW w:w="1716" w:type="dxa"/>
                              <w:noWrap/>
                              <w:vAlign w:val="center"/>
                              <w:hideMark/>
                              <w:tcPrChange w:id="5271" w:author="Maino Vieytes, Christian (NIH/NIA/IRP) [F]" w:date="2023-11-16T09:36:00Z">
                                <w:tcPr>
                                  <w:tcW w:w="1716" w:type="dxa"/>
                                  <w:gridSpan w:val="2"/>
                                  <w:noWrap/>
                                  <w:vAlign w:val="center"/>
                                  <w:hideMark/>
                                </w:tcPr>
                              </w:tcPrChange>
                            </w:tcPr>
                            <w:p w14:paraId="0FD1A26C" w14:textId="33C334FD" w:rsidR="0049435F" w:rsidRPr="0049435F" w:rsidDel="002B4FE9" w:rsidRDefault="0049435F" w:rsidP="0049435F">
                              <w:pPr>
                                <w:jc w:val="center"/>
                                <w:rPr>
                                  <w:del w:id="5272" w:author="Maino Vieytes, Christian (NIH/NIA/IRP) [F]" w:date="2023-11-15T16:23:00Z"/>
                                  <w:rFonts w:ascii="Times New Roman" w:hAnsi="Times New Roman" w:cs="Times New Roman"/>
                                  <w:sz w:val="18"/>
                                  <w:szCs w:val="18"/>
                                  <w:rPrChange w:id="5273" w:author="Maino Vieytes, Christian (NIH/NIA/IRP) [F]" w:date="2023-11-16T09:36:00Z">
                                    <w:rPr>
                                      <w:del w:id="5274" w:author="Maino Vieytes, Christian (NIH/NIA/IRP) [F]" w:date="2023-11-15T16:23:00Z"/>
                                      <w:rFonts w:ascii="Times New Roman" w:hAnsi="Times New Roman" w:cs="Times New Roman"/>
                                      <w:sz w:val="20"/>
                                      <w:szCs w:val="20"/>
                                    </w:rPr>
                                  </w:rPrChange>
                                </w:rPr>
                                <w:pPrChange w:id="5275" w:author="Maino Vieytes, Christian (NIH/NIA/IRP) [F]" w:date="2023-11-16T09:36:00Z">
                                  <w:pPr>
                                    <w:jc w:val="center"/>
                                  </w:pPr>
                                </w:pPrChange>
                              </w:pPr>
                              <w:ins w:id="5276" w:author="Maino Vieytes, Christian (NIH/NIA/IRP) [F]" w:date="2023-11-16T09:36:00Z">
                                <w:r w:rsidRPr="0049435F">
                                  <w:rPr>
                                    <w:rFonts w:ascii="Times New Roman" w:hAnsi="Times New Roman" w:cs="Times New Roman"/>
                                    <w:color w:val="000000"/>
                                    <w:sz w:val="18"/>
                                    <w:szCs w:val="18"/>
                                    <w:rPrChange w:id="5277" w:author="Maino Vieytes, Christian (NIH/NIA/IRP) [F]" w:date="2023-11-16T09:36: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5278" w:author="Maino Vieytes, Christian (NIH/NIA/IRP) [F]" w:date="2023-11-16T09:36: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5279" w:author="Maino Vieytes, Christian (NIH/NIA/IRP) [F]" w:date="2023-11-16T09:36:00Z">
                                      <w:rPr>
                                        <w:rFonts w:ascii="Calibri" w:hAnsi="Calibri" w:cs="Calibri"/>
                                        <w:color w:val="000000"/>
                                      </w:rPr>
                                    </w:rPrChange>
                                  </w:rPr>
                                  <w:t>*</w:t>
                                </w:r>
                              </w:ins>
                              <w:del w:id="5280" w:author="Maino Vieytes, Christian (NIH/NIA/IRP) [F]" w:date="2023-11-15T15:54:00Z">
                                <w:r w:rsidRPr="0049435F" w:rsidDel="00A12FDA">
                                  <w:rPr>
                                    <w:rFonts w:ascii="Times New Roman" w:hAnsi="Times New Roman" w:cs="Times New Roman"/>
                                    <w:sz w:val="18"/>
                                    <w:szCs w:val="18"/>
                                    <w:rPrChange w:id="5281" w:author="Maino Vieytes, Christian (NIH/NIA/IRP) [F]" w:date="2023-11-16T09:36:00Z">
                                      <w:rPr>
                                        <w:rFonts w:ascii="Times New Roman" w:hAnsi="Times New Roman" w:cs="Times New Roman"/>
                                        <w:sz w:val="20"/>
                                        <w:szCs w:val="20"/>
                                      </w:rPr>
                                    </w:rPrChange>
                                  </w:rPr>
                                  <w:delText>0.94 (0.64-1.40)</w:delText>
                                </w:r>
                              </w:del>
                            </w:p>
                          </w:tc>
                          <w:tc>
                            <w:tcPr>
                              <w:tcW w:w="1816" w:type="dxa"/>
                              <w:noWrap/>
                              <w:vAlign w:val="center"/>
                              <w:hideMark/>
                              <w:tcPrChange w:id="5282" w:author="Maino Vieytes, Christian (NIH/NIA/IRP) [F]" w:date="2023-11-16T09:36:00Z">
                                <w:tcPr>
                                  <w:tcW w:w="1816" w:type="dxa"/>
                                  <w:gridSpan w:val="2"/>
                                  <w:noWrap/>
                                  <w:vAlign w:val="center"/>
                                  <w:hideMark/>
                                </w:tcPr>
                              </w:tcPrChange>
                            </w:tcPr>
                            <w:p w14:paraId="7850C686" w14:textId="1610ADB4" w:rsidR="0049435F" w:rsidRPr="0049435F" w:rsidDel="002B4FE9" w:rsidRDefault="0049435F" w:rsidP="0049435F">
                              <w:pPr>
                                <w:jc w:val="center"/>
                                <w:rPr>
                                  <w:del w:id="5283" w:author="Maino Vieytes, Christian (NIH/NIA/IRP) [F]" w:date="2023-11-15T16:23:00Z"/>
                                  <w:rFonts w:ascii="Times New Roman" w:hAnsi="Times New Roman" w:cs="Times New Roman"/>
                                  <w:sz w:val="18"/>
                                  <w:szCs w:val="18"/>
                                  <w:rPrChange w:id="5284" w:author="Maino Vieytes, Christian (NIH/NIA/IRP) [F]" w:date="2023-11-16T09:36:00Z">
                                    <w:rPr>
                                      <w:del w:id="5285" w:author="Maino Vieytes, Christian (NIH/NIA/IRP) [F]" w:date="2023-11-15T16:23:00Z"/>
                                      <w:rFonts w:ascii="Times New Roman" w:hAnsi="Times New Roman" w:cs="Times New Roman"/>
                                      <w:sz w:val="20"/>
                                      <w:szCs w:val="20"/>
                                    </w:rPr>
                                  </w:rPrChange>
                                </w:rPr>
                                <w:pPrChange w:id="5286" w:author="Maino Vieytes, Christian (NIH/NIA/IRP) [F]" w:date="2023-11-16T09:36:00Z">
                                  <w:pPr>
                                    <w:jc w:val="center"/>
                                  </w:pPr>
                                </w:pPrChange>
                              </w:pPr>
                              <w:ins w:id="5287" w:author="Maino Vieytes, Christian (NIH/NIA/IRP) [F]" w:date="2023-11-16T09:36:00Z">
                                <w:r w:rsidRPr="0049435F">
                                  <w:rPr>
                                    <w:rFonts w:ascii="Times New Roman" w:hAnsi="Times New Roman" w:cs="Times New Roman"/>
                                    <w:color w:val="000000"/>
                                    <w:sz w:val="18"/>
                                    <w:szCs w:val="18"/>
                                    <w:rPrChange w:id="5288" w:author="Maino Vieytes, Christian (NIH/NIA/IRP) [F]" w:date="2023-11-16T09:36: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5289" w:author="Maino Vieytes, Christian (NIH/NIA/IRP) [F]" w:date="2023-11-16T09:36:00Z">
                                      <w:rPr>
                                        <w:rFonts w:ascii="Calibri" w:hAnsi="Calibri" w:cs="Calibri"/>
                                        <w:color w:val="000000"/>
                                      </w:rPr>
                                    </w:rPrChange>
                                  </w:rPr>
                                  <w:t>35)*</w:t>
                                </w:r>
                              </w:ins>
                              <w:proofErr w:type="gramEnd"/>
                              <w:del w:id="5290" w:author="Maino Vieytes, Christian (NIH/NIA/IRP) [F]" w:date="2023-11-15T15:54:00Z">
                                <w:r w:rsidRPr="0049435F" w:rsidDel="00A12FDA">
                                  <w:rPr>
                                    <w:rFonts w:ascii="Times New Roman" w:hAnsi="Times New Roman" w:cs="Times New Roman"/>
                                    <w:sz w:val="18"/>
                                    <w:szCs w:val="18"/>
                                    <w:rPrChange w:id="5291" w:author="Maino Vieytes, Christian (NIH/NIA/IRP) [F]" w:date="2023-11-16T09:36:00Z">
                                      <w:rPr>
                                        <w:rFonts w:ascii="Times New Roman" w:hAnsi="Times New Roman" w:cs="Times New Roman"/>
                                        <w:sz w:val="20"/>
                                        <w:szCs w:val="20"/>
                                      </w:rPr>
                                    </w:rPrChange>
                                  </w:rPr>
                                  <w:delText>1.13 (0.74-1.72)</w:delText>
                                </w:r>
                              </w:del>
                            </w:p>
                          </w:tc>
                          <w:tc>
                            <w:tcPr>
                              <w:tcW w:w="1196" w:type="dxa"/>
                              <w:noWrap/>
                              <w:vAlign w:val="center"/>
                              <w:hideMark/>
                              <w:tcPrChange w:id="5292" w:author="Maino Vieytes, Christian (NIH/NIA/IRP) [F]" w:date="2023-11-16T09:36:00Z">
                                <w:tcPr>
                                  <w:tcW w:w="1196" w:type="dxa"/>
                                  <w:gridSpan w:val="4"/>
                                  <w:noWrap/>
                                  <w:vAlign w:val="center"/>
                                  <w:hideMark/>
                                </w:tcPr>
                              </w:tcPrChange>
                            </w:tcPr>
                            <w:p w14:paraId="4DDCF2D9" w14:textId="1149AED3" w:rsidR="0049435F" w:rsidRPr="0049435F" w:rsidDel="002B4FE9" w:rsidRDefault="0049435F" w:rsidP="0049435F">
                              <w:pPr>
                                <w:jc w:val="center"/>
                                <w:rPr>
                                  <w:del w:id="5293" w:author="Maino Vieytes, Christian (NIH/NIA/IRP) [F]" w:date="2023-11-15T16:23:00Z"/>
                                  <w:rFonts w:ascii="Times New Roman" w:hAnsi="Times New Roman" w:cs="Times New Roman"/>
                                  <w:sz w:val="18"/>
                                  <w:szCs w:val="18"/>
                                  <w:rPrChange w:id="5294" w:author="Maino Vieytes, Christian (NIH/NIA/IRP) [F]" w:date="2023-11-16T09:36:00Z">
                                    <w:rPr>
                                      <w:del w:id="5295" w:author="Maino Vieytes, Christian (NIH/NIA/IRP) [F]" w:date="2023-11-15T16:23:00Z"/>
                                      <w:rFonts w:ascii="Times New Roman" w:hAnsi="Times New Roman" w:cs="Times New Roman"/>
                                      <w:sz w:val="20"/>
                                      <w:szCs w:val="20"/>
                                    </w:rPr>
                                  </w:rPrChange>
                                </w:rPr>
                                <w:pPrChange w:id="5296" w:author="Maino Vieytes, Christian (NIH/NIA/IRP) [F]" w:date="2023-11-16T09:36:00Z">
                                  <w:pPr>
                                    <w:jc w:val="center"/>
                                  </w:pPr>
                                </w:pPrChange>
                              </w:pPr>
                              <w:ins w:id="5297" w:author="Maino Vieytes, Christian (NIH/NIA/IRP) [F]" w:date="2023-11-16T09:36:00Z">
                                <w:r w:rsidRPr="0049435F">
                                  <w:rPr>
                                    <w:rFonts w:ascii="Times New Roman" w:hAnsi="Times New Roman" w:cs="Times New Roman"/>
                                    <w:color w:val="000000"/>
                                    <w:sz w:val="18"/>
                                    <w:szCs w:val="18"/>
                                    <w:rPrChange w:id="5298" w:author="Maino Vieytes, Christian (NIH/NIA/IRP) [F]" w:date="2023-11-16T09:36:00Z">
                                      <w:rPr>
                                        <w:rFonts w:ascii="Calibri" w:hAnsi="Calibri" w:cs="Calibri"/>
                                        <w:color w:val="000000"/>
                                      </w:rPr>
                                    </w:rPrChange>
                                  </w:rPr>
                                  <w:t>&lt; 0.01**</w:t>
                                </w:r>
                              </w:ins>
                              <w:del w:id="5299" w:author="Maino Vieytes, Christian (NIH/NIA/IRP) [F]" w:date="2023-11-15T15:54:00Z">
                                <w:r w:rsidRPr="0049435F" w:rsidDel="00A12FDA">
                                  <w:rPr>
                                    <w:rFonts w:ascii="Times New Roman" w:hAnsi="Times New Roman" w:cs="Times New Roman"/>
                                    <w:sz w:val="18"/>
                                    <w:szCs w:val="18"/>
                                    <w:rPrChange w:id="5300" w:author="Maino Vieytes, Christian (NIH/NIA/IRP) [F]" w:date="2023-11-16T09:36:00Z">
                                      <w:rPr>
                                        <w:rFonts w:ascii="Times New Roman" w:hAnsi="Times New Roman" w:cs="Times New Roman"/>
                                        <w:sz w:val="20"/>
                                        <w:szCs w:val="20"/>
                                      </w:rPr>
                                    </w:rPrChange>
                                  </w:rPr>
                                  <w:delText>0.41</w:delText>
                                </w:r>
                              </w:del>
                            </w:p>
                          </w:tc>
                          <w:tc>
                            <w:tcPr>
                              <w:tcW w:w="1622" w:type="dxa"/>
                              <w:noWrap/>
                              <w:vAlign w:val="center"/>
                              <w:hideMark/>
                              <w:tcPrChange w:id="5301" w:author="Maino Vieytes, Christian (NIH/NIA/IRP) [F]" w:date="2023-11-16T09:36:00Z">
                                <w:tcPr>
                                  <w:tcW w:w="1622" w:type="dxa"/>
                                  <w:gridSpan w:val="4"/>
                                  <w:noWrap/>
                                  <w:vAlign w:val="center"/>
                                  <w:hideMark/>
                                </w:tcPr>
                              </w:tcPrChange>
                            </w:tcPr>
                            <w:p w14:paraId="305D4586" w14:textId="59E91D2D" w:rsidR="0049435F" w:rsidRPr="0049435F" w:rsidDel="002B4FE9" w:rsidRDefault="0049435F" w:rsidP="0049435F">
                              <w:pPr>
                                <w:jc w:val="center"/>
                                <w:rPr>
                                  <w:del w:id="5302" w:author="Maino Vieytes, Christian (NIH/NIA/IRP) [F]" w:date="2023-11-15T16:23:00Z"/>
                                  <w:rFonts w:ascii="Times New Roman" w:hAnsi="Times New Roman" w:cs="Times New Roman"/>
                                  <w:sz w:val="18"/>
                                  <w:szCs w:val="18"/>
                                  <w:rPrChange w:id="5303" w:author="Maino Vieytes, Christian (NIH/NIA/IRP) [F]" w:date="2023-11-16T09:36:00Z">
                                    <w:rPr>
                                      <w:del w:id="5304" w:author="Maino Vieytes, Christian (NIH/NIA/IRP) [F]" w:date="2023-11-15T16:23:00Z"/>
                                      <w:rFonts w:ascii="Times New Roman" w:hAnsi="Times New Roman" w:cs="Times New Roman"/>
                                      <w:sz w:val="20"/>
                                      <w:szCs w:val="20"/>
                                    </w:rPr>
                                  </w:rPrChange>
                                </w:rPr>
                                <w:pPrChange w:id="5305" w:author="Maino Vieytes, Christian (NIH/NIA/IRP) [F]" w:date="2023-11-16T09:36:00Z">
                                  <w:pPr>
                                    <w:jc w:val="center"/>
                                  </w:pPr>
                                </w:pPrChange>
                              </w:pPr>
                              <w:ins w:id="5306" w:author="Maino Vieytes, Christian (NIH/NIA/IRP) [F]" w:date="2023-11-16T09:36:00Z">
                                <w:r w:rsidRPr="0049435F">
                                  <w:rPr>
                                    <w:rFonts w:ascii="Times New Roman" w:hAnsi="Times New Roman" w:cs="Times New Roman"/>
                                    <w:color w:val="000000"/>
                                    <w:sz w:val="18"/>
                                    <w:szCs w:val="18"/>
                                    <w:rPrChange w:id="5307" w:author="Maino Vieytes, Christian (NIH/NIA/IRP) [F]" w:date="2023-11-16T09:36: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5308" w:author="Maino Vieytes, Christian (NIH/NIA/IRP) [F]" w:date="2023-11-16T09:36:00Z">
                                      <w:rPr>
                                        <w:rFonts w:ascii="Calibri" w:hAnsi="Calibri" w:cs="Calibri"/>
                                        <w:color w:val="000000"/>
                                      </w:rPr>
                                    </w:rPrChange>
                                  </w:rPr>
                                  <w:t>31)*</w:t>
                                </w:r>
                              </w:ins>
                              <w:proofErr w:type="gramEnd"/>
                              <w:del w:id="5309" w:author="Maino Vieytes, Christian (NIH/NIA/IRP) [F]" w:date="2023-11-15T15:54:00Z">
                                <w:r w:rsidRPr="0049435F" w:rsidDel="00A12FDA">
                                  <w:rPr>
                                    <w:rFonts w:ascii="Times New Roman" w:hAnsi="Times New Roman" w:cs="Times New Roman"/>
                                    <w:sz w:val="18"/>
                                    <w:szCs w:val="18"/>
                                    <w:rPrChange w:id="5310" w:author="Maino Vieytes, Christian (NIH/NIA/IRP) [F]" w:date="2023-11-16T09:36:00Z">
                                      <w:rPr>
                                        <w:rFonts w:ascii="Times New Roman" w:hAnsi="Times New Roman" w:cs="Times New Roman"/>
                                        <w:sz w:val="20"/>
                                        <w:szCs w:val="20"/>
                                      </w:rPr>
                                    </w:rPrChange>
                                  </w:rPr>
                                  <w:delText>1.08 (0.94-1.24)</w:delText>
                                </w:r>
                              </w:del>
                            </w:p>
                          </w:tc>
                          <w:tc>
                            <w:tcPr>
                              <w:tcW w:w="1310" w:type="dxa"/>
                              <w:noWrap/>
                              <w:vAlign w:val="center"/>
                              <w:hideMark/>
                              <w:tcPrChange w:id="5311" w:author="Maino Vieytes, Christian (NIH/NIA/IRP) [F]" w:date="2023-11-16T09:36:00Z">
                                <w:tcPr>
                                  <w:tcW w:w="1310" w:type="dxa"/>
                                  <w:gridSpan w:val="4"/>
                                  <w:noWrap/>
                                  <w:vAlign w:val="center"/>
                                  <w:hideMark/>
                                </w:tcPr>
                              </w:tcPrChange>
                            </w:tcPr>
                            <w:p w14:paraId="05410598" w14:textId="2EF3C2F5" w:rsidR="0049435F" w:rsidRPr="0049435F" w:rsidDel="002B4FE9" w:rsidRDefault="0049435F" w:rsidP="0049435F">
                              <w:pPr>
                                <w:jc w:val="center"/>
                                <w:rPr>
                                  <w:del w:id="5312" w:author="Maino Vieytes, Christian (NIH/NIA/IRP) [F]" w:date="2023-11-15T16:23:00Z"/>
                                  <w:rFonts w:ascii="Times New Roman" w:hAnsi="Times New Roman" w:cs="Times New Roman"/>
                                  <w:sz w:val="18"/>
                                  <w:szCs w:val="18"/>
                                  <w:rPrChange w:id="5313" w:author="Maino Vieytes, Christian (NIH/NIA/IRP) [F]" w:date="2023-11-16T09:36:00Z">
                                    <w:rPr>
                                      <w:del w:id="5314" w:author="Maino Vieytes, Christian (NIH/NIA/IRP) [F]" w:date="2023-11-15T16:23:00Z"/>
                                      <w:rFonts w:ascii="Times New Roman" w:hAnsi="Times New Roman" w:cs="Times New Roman"/>
                                      <w:sz w:val="20"/>
                                      <w:szCs w:val="20"/>
                                    </w:rPr>
                                  </w:rPrChange>
                                </w:rPr>
                                <w:pPrChange w:id="5315" w:author="Maino Vieytes, Christian (NIH/NIA/IRP) [F]" w:date="2023-11-16T09:36:00Z">
                                  <w:pPr>
                                    <w:jc w:val="center"/>
                                  </w:pPr>
                                </w:pPrChange>
                              </w:pPr>
                              <w:ins w:id="5316" w:author="Maino Vieytes, Christian (NIH/NIA/IRP) [F]" w:date="2023-11-16T09:36:00Z">
                                <w:r w:rsidRPr="0049435F">
                                  <w:rPr>
                                    <w:rFonts w:ascii="Times New Roman" w:hAnsi="Times New Roman" w:cs="Times New Roman"/>
                                    <w:color w:val="000000"/>
                                    <w:sz w:val="18"/>
                                    <w:szCs w:val="18"/>
                                    <w:rPrChange w:id="5317" w:author="Maino Vieytes, Christian (NIH/NIA/IRP) [F]" w:date="2023-11-16T09:36:00Z">
                                      <w:rPr>
                                        <w:rFonts w:ascii="Calibri" w:hAnsi="Calibri" w:cs="Calibri"/>
                                        <w:color w:val="000000"/>
                                      </w:rPr>
                                    </w:rPrChange>
                                  </w:rPr>
                                  <w:t>&lt; 0.01**</w:t>
                                </w:r>
                              </w:ins>
                              <w:del w:id="5318" w:author="Maino Vieytes, Christian (NIH/NIA/IRP) [F]" w:date="2023-11-15T15:54:00Z">
                                <w:r w:rsidRPr="0049435F" w:rsidDel="00A12FDA">
                                  <w:rPr>
                                    <w:rFonts w:ascii="Times New Roman" w:hAnsi="Times New Roman" w:cs="Times New Roman"/>
                                    <w:color w:val="000000"/>
                                    <w:sz w:val="18"/>
                                    <w:szCs w:val="18"/>
                                    <w:rPrChange w:id="5319" w:author="Maino Vieytes, Christian (NIH/NIA/IRP) [F]" w:date="2023-11-16T09:36:00Z">
                                      <w:rPr>
                                        <w:rFonts w:ascii="Times New Roman" w:hAnsi="Times New Roman" w:cs="Times New Roman"/>
                                        <w:color w:val="000000"/>
                                        <w:sz w:val="20"/>
                                        <w:szCs w:val="20"/>
                                      </w:rPr>
                                    </w:rPrChange>
                                  </w:rPr>
                                  <w:delText>0.82</w:delText>
                                </w:r>
                              </w:del>
                            </w:p>
                          </w:tc>
                        </w:tr>
                        <w:tr w:rsidR="0049435F" w:rsidRPr="0049435F" w:rsidDel="002B4FE9" w14:paraId="551B88DB" w14:textId="0BA3ABC0" w:rsidTr="0049435F">
                          <w:tblPrEx>
                            <w:tblPrExChange w:id="5320" w:author="Maino Vieytes, Christian (NIH/NIA/IRP) [F]" w:date="2023-11-16T09:36:00Z">
                              <w:tblPrEx>
                                <w:tblW w:w="15091" w:type="dxa"/>
                              </w:tblPrEx>
                            </w:tblPrExChange>
                          </w:tblPrEx>
                          <w:trPr>
                            <w:trHeight w:val="320"/>
                            <w:del w:id="5321" w:author="Maino Vieytes, Christian (NIH/NIA/IRP) [F]" w:date="2023-11-15T16:23:00Z"/>
                            <w:trPrChange w:id="5322" w:author="Maino Vieytes, Christian (NIH/NIA/IRP) [F]" w:date="2023-11-16T09:36:00Z">
                              <w:trPr>
                                <w:gridAfter w:val="0"/>
                                <w:trHeight w:val="320"/>
                              </w:trPr>
                            </w:trPrChange>
                          </w:trPr>
                          <w:tc>
                            <w:tcPr>
                              <w:tcW w:w="2317" w:type="dxa"/>
                              <w:noWrap/>
                              <w:vAlign w:val="center"/>
                              <w:hideMark/>
                              <w:tcPrChange w:id="5323" w:author="Maino Vieytes, Christian (NIH/NIA/IRP) [F]" w:date="2023-11-16T09:36:00Z">
                                <w:tcPr>
                                  <w:tcW w:w="2317" w:type="dxa"/>
                                  <w:noWrap/>
                                  <w:vAlign w:val="center"/>
                                  <w:hideMark/>
                                </w:tcPr>
                              </w:tcPrChange>
                            </w:tcPr>
                            <w:p w14:paraId="1404DE72" w14:textId="4AF87C61" w:rsidR="0049435F" w:rsidRPr="008A6C8D" w:rsidDel="002B4FE9" w:rsidRDefault="0049435F" w:rsidP="0049435F">
                              <w:pPr>
                                <w:jc w:val="center"/>
                                <w:rPr>
                                  <w:del w:id="5324" w:author="Maino Vieytes, Christian (NIH/NIA/IRP) [F]" w:date="2023-11-15T16:23:00Z"/>
                                  <w:rFonts w:ascii="Times New Roman" w:hAnsi="Times New Roman" w:cs="Times New Roman"/>
                                  <w:sz w:val="18"/>
                                  <w:szCs w:val="18"/>
                                  <w:rPrChange w:id="5325" w:author="Maino Vieytes, Christian (NIH/NIA/IRP) [F]" w:date="2023-11-15T15:57:00Z">
                                    <w:rPr>
                                      <w:del w:id="5326" w:author="Maino Vieytes, Christian (NIH/NIA/IRP) [F]" w:date="2023-11-15T16:23:00Z"/>
                                      <w:rFonts w:ascii="Times New Roman" w:hAnsi="Times New Roman" w:cs="Times New Roman"/>
                                      <w:sz w:val="20"/>
                                      <w:szCs w:val="20"/>
                                    </w:rPr>
                                  </w:rPrChange>
                                </w:rPr>
                                <w:pPrChange w:id="5327" w:author="Maino Vieytes, Christian (NIH/NIA/IRP) [F]" w:date="2023-11-16T09:36:00Z">
                                  <w:pPr/>
                                </w:pPrChange>
                              </w:pPr>
                              <w:del w:id="5328" w:author="Maino Vieytes, Christian (NIH/NIA/IRP) [F]" w:date="2023-11-15T16:23:00Z">
                                <w:r w:rsidRPr="008A6C8D" w:rsidDel="002B4FE9">
                                  <w:rPr>
                                    <w:rFonts w:ascii="Times New Roman" w:hAnsi="Times New Roman" w:cs="Times New Roman"/>
                                    <w:sz w:val="18"/>
                                    <w:szCs w:val="18"/>
                                    <w:rPrChange w:id="5329"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533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331" w:author="Maino Vieytes, Christian (NIH/NIA/IRP) [F]" w:date="2023-11-16T09:36:00Z">
                                <w:tcPr>
                                  <w:tcW w:w="936" w:type="dxa"/>
                                  <w:noWrap/>
                                  <w:vAlign w:val="center"/>
                                  <w:hideMark/>
                                </w:tcPr>
                              </w:tcPrChange>
                            </w:tcPr>
                            <w:p w14:paraId="19D681A0" w14:textId="588AF1F7" w:rsidR="0049435F" w:rsidRPr="0049435F" w:rsidDel="002B4FE9" w:rsidRDefault="0049435F" w:rsidP="0049435F">
                              <w:pPr>
                                <w:jc w:val="center"/>
                                <w:rPr>
                                  <w:del w:id="5332" w:author="Maino Vieytes, Christian (NIH/NIA/IRP) [F]" w:date="2023-11-15T16:23:00Z"/>
                                  <w:rFonts w:ascii="Times New Roman" w:hAnsi="Times New Roman" w:cs="Times New Roman"/>
                                  <w:sz w:val="18"/>
                                  <w:szCs w:val="18"/>
                                  <w:rPrChange w:id="5333" w:author="Maino Vieytes, Christian (NIH/NIA/IRP) [F]" w:date="2023-11-16T09:36:00Z">
                                    <w:rPr>
                                      <w:del w:id="5334" w:author="Maino Vieytes, Christian (NIH/NIA/IRP) [F]" w:date="2023-11-15T16:23:00Z"/>
                                      <w:rFonts w:ascii="Times New Roman" w:hAnsi="Times New Roman" w:cs="Times New Roman"/>
                                      <w:sz w:val="20"/>
                                      <w:szCs w:val="20"/>
                                    </w:rPr>
                                  </w:rPrChange>
                                </w:rPr>
                                <w:pPrChange w:id="5335" w:author="Maino Vieytes, Christian (NIH/NIA/IRP) [F]" w:date="2023-11-16T09:36:00Z">
                                  <w:pPr>
                                    <w:jc w:val="center"/>
                                  </w:pPr>
                                </w:pPrChange>
                              </w:pPr>
                              <w:ins w:id="5336" w:author="Maino Vieytes, Christian (NIH/NIA/IRP) [F]" w:date="2023-11-16T09:36:00Z">
                                <w:r w:rsidRPr="0049435F">
                                  <w:rPr>
                                    <w:rFonts w:ascii="Times New Roman" w:hAnsi="Times New Roman" w:cs="Times New Roman"/>
                                    <w:color w:val="000000"/>
                                    <w:sz w:val="18"/>
                                    <w:szCs w:val="18"/>
                                    <w:rPrChange w:id="5337" w:author="Maino Vieytes, Christian (NIH/NIA/IRP) [F]" w:date="2023-11-16T09:36:00Z">
                                      <w:rPr>
                                        <w:rFonts w:ascii="Calibri" w:hAnsi="Calibri" w:cs="Calibri"/>
                                        <w:color w:val="000000"/>
                                      </w:rPr>
                                    </w:rPrChange>
                                  </w:rPr>
                                  <w:t>1745</w:t>
                                </w:r>
                              </w:ins>
                              <w:del w:id="5338" w:author="Maino Vieytes, Christian (NIH/NIA/IRP) [F]" w:date="2023-11-15T15:54:00Z">
                                <w:r w:rsidRPr="0049435F" w:rsidDel="00A12FDA">
                                  <w:rPr>
                                    <w:rFonts w:ascii="Times New Roman" w:hAnsi="Times New Roman" w:cs="Times New Roman"/>
                                    <w:sz w:val="18"/>
                                    <w:szCs w:val="18"/>
                                    <w:rPrChange w:id="533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340" w:author="Maino Vieytes, Christian (NIH/NIA/IRP) [F]" w:date="2023-11-16T09:36:00Z">
                                <w:tcPr>
                                  <w:tcW w:w="846" w:type="dxa"/>
                                  <w:gridSpan w:val="2"/>
                                  <w:noWrap/>
                                  <w:vAlign w:val="center"/>
                                  <w:hideMark/>
                                </w:tcPr>
                              </w:tcPrChange>
                            </w:tcPr>
                            <w:p w14:paraId="5537922B" w14:textId="65717D13" w:rsidR="0049435F" w:rsidRPr="0049435F" w:rsidDel="002B4FE9" w:rsidRDefault="0049435F" w:rsidP="0049435F">
                              <w:pPr>
                                <w:jc w:val="center"/>
                                <w:rPr>
                                  <w:del w:id="5341" w:author="Maino Vieytes, Christian (NIH/NIA/IRP) [F]" w:date="2023-11-15T16:23:00Z"/>
                                  <w:rFonts w:ascii="Times New Roman" w:hAnsi="Times New Roman" w:cs="Times New Roman"/>
                                  <w:sz w:val="18"/>
                                  <w:szCs w:val="18"/>
                                  <w:rPrChange w:id="5342" w:author="Maino Vieytes, Christian (NIH/NIA/IRP) [F]" w:date="2023-11-16T09:36:00Z">
                                    <w:rPr>
                                      <w:del w:id="5343" w:author="Maino Vieytes, Christian (NIH/NIA/IRP) [F]" w:date="2023-11-15T16:23:00Z"/>
                                      <w:rFonts w:ascii="Times New Roman" w:hAnsi="Times New Roman" w:cs="Times New Roman"/>
                                      <w:sz w:val="20"/>
                                      <w:szCs w:val="20"/>
                                    </w:rPr>
                                  </w:rPrChange>
                                </w:rPr>
                                <w:pPrChange w:id="5344" w:author="Maino Vieytes, Christian (NIH/NIA/IRP) [F]" w:date="2023-11-16T09:36:00Z">
                                  <w:pPr>
                                    <w:jc w:val="center"/>
                                  </w:pPr>
                                </w:pPrChange>
                              </w:pPr>
                              <w:ins w:id="5345" w:author="Maino Vieytes, Christian (NIH/NIA/IRP) [F]" w:date="2023-11-16T09:36:00Z">
                                <w:r w:rsidRPr="0049435F">
                                  <w:rPr>
                                    <w:rFonts w:ascii="Times New Roman" w:hAnsi="Times New Roman" w:cs="Times New Roman"/>
                                    <w:color w:val="000000"/>
                                    <w:sz w:val="18"/>
                                    <w:szCs w:val="18"/>
                                    <w:rPrChange w:id="5346" w:author="Maino Vieytes, Christian (NIH/NIA/IRP) [F]" w:date="2023-11-16T09:36:00Z">
                                      <w:rPr>
                                        <w:rFonts w:ascii="Calibri" w:hAnsi="Calibri" w:cs="Calibri"/>
                                        <w:color w:val="000000"/>
                                      </w:rPr>
                                    </w:rPrChange>
                                  </w:rPr>
                                  <w:t>1.00</w:t>
                                </w:r>
                              </w:ins>
                              <w:del w:id="5347" w:author="Maino Vieytes, Christian (NIH/NIA/IRP) [F]" w:date="2023-11-15T15:54:00Z">
                                <w:r w:rsidRPr="0049435F" w:rsidDel="00A12FDA">
                                  <w:rPr>
                                    <w:rFonts w:ascii="Times New Roman" w:hAnsi="Times New Roman" w:cs="Times New Roman"/>
                                    <w:sz w:val="18"/>
                                    <w:szCs w:val="18"/>
                                    <w:rPrChange w:id="5348"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349" w:author="Maino Vieytes, Christian (NIH/NIA/IRP) [F]" w:date="2023-11-16T09:36:00Z">
                                <w:tcPr>
                                  <w:tcW w:w="1616" w:type="dxa"/>
                                  <w:gridSpan w:val="2"/>
                                  <w:noWrap/>
                                  <w:vAlign w:val="center"/>
                                  <w:hideMark/>
                                </w:tcPr>
                              </w:tcPrChange>
                            </w:tcPr>
                            <w:p w14:paraId="4FEF5A8E" w14:textId="7A6D2E7F" w:rsidR="0049435F" w:rsidRPr="0049435F" w:rsidDel="002B4FE9" w:rsidRDefault="0049435F" w:rsidP="0049435F">
                              <w:pPr>
                                <w:jc w:val="center"/>
                                <w:rPr>
                                  <w:del w:id="5350" w:author="Maino Vieytes, Christian (NIH/NIA/IRP) [F]" w:date="2023-11-15T16:23:00Z"/>
                                  <w:rFonts w:ascii="Times New Roman" w:hAnsi="Times New Roman" w:cs="Times New Roman"/>
                                  <w:sz w:val="18"/>
                                  <w:szCs w:val="18"/>
                                  <w:rPrChange w:id="5351" w:author="Maino Vieytes, Christian (NIH/NIA/IRP) [F]" w:date="2023-11-16T09:36:00Z">
                                    <w:rPr>
                                      <w:del w:id="5352" w:author="Maino Vieytes, Christian (NIH/NIA/IRP) [F]" w:date="2023-11-15T16:23:00Z"/>
                                      <w:rFonts w:ascii="Times New Roman" w:hAnsi="Times New Roman" w:cs="Times New Roman"/>
                                      <w:sz w:val="20"/>
                                      <w:szCs w:val="20"/>
                                    </w:rPr>
                                  </w:rPrChange>
                                </w:rPr>
                                <w:pPrChange w:id="5353" w:author="Maino Vieytes, Christian (NIH/NIA/IRP) [F]" w:date="2023-11-16T09:36:00Z">
                                  <w:pPr>
                                    <w:jc w:val="center"/>
                                  </w:pPr>
                                </w:pPrChange>
                              </w:pPr>
                              <w:ins w:id="5354" w:author="Maino Vieytes, Christian (NIH/NIA/IRP) [F]" w:date="2023-11-16T09:36:00Z">
                                <w:r w:rsidRPr="0049435F">
                                  <w:rPr>
                                    <w:rFonts w:ascii="Times New Roman" w:hAnsi="Times New Roman" w:cs="Times New Roman"/>
                                    <w:color w:val="000000"/>
                                    <w:sz w:val="18"/>
                                    <w:szCs w:val="18"/>
                                    <w:rPrChange w:id="5355" w:author="Maino Vieytes, Christian (NIH/NIA/IRP) [F]" w:date="2023-11-16T09:36:00Z">
                                      <w:rPr>
                                        <w:rFonts w:ascii="Calibri" w:hAnsi="Calibri" w:cs="Calibri"/>
                                        <w:color w:val="000000"/>
                                      </w:rPr>
                                    </w:rPrChange>
                                  </w:rPr>
                                  <w:t>0.98 (0.68-1.42)</w:t>
                                </w:r>
                              </w:ins>
                              <w:del w:id="5356" w:author="Maino Vieytes, Christian (NIH/NIA/IRP) [F]" w:date="2023-11-15T15:54:00Z">
                                <w:r w:rsidRPr="0049435F" w:rsidDel="00A12FDA">
                                  <w:rPr>
                                    <w:rFonts w:ascii="Times New Roman" w:hAnsi="Times New Roman" w:cs="Times New Roman"/>
                                    <w:sz w:val="18"/>
                                    <w:szCs w:val="18"/>
                                    <w:rPrChange w:id="5357" w:author="Maino Vieytes, Christian (NIH/NIA/IRP) [F]" w:date="2023-11-16T09:36:00Z">
                                      <w:rPr>
                                        <w:rFonts w:ascii="Times New Roman" w:hAnsi="Times New Roman" w:cs="Times New Roman"/>
                                        <w:sz w:val="20"/>
                                        <w:szCs w:val="20"/>
                                      </w:rPr>
                                    </w:rPrChange>
                                  </w:rPr>
                                  <w:delText>0.99 (0.75-1.32)</w:delText>
                                </w:r>
                              </w:del>
                            </w:p>
                          </w:tc>
                          <w:tc>
                            <w:tcPr>
                              <w:tcW w:w="1716" w:type="dxa"/>
                              <w:noWrap/>
                              <w:vAlign w:val="center"/>
                              <w:hideMark/>
                              <w:tcPrChange w:id="5358" w:author="Maino Vieytes, Christian (NIH/NIA/IRP) [F]" w:date="2023-11-16T09:36:00Z">
                                <w:tcPr>
                                  <w:tcW w:w="1716" w:type="dxa"/>
                                  <w:gridSpan w:val="2"/>
                                  <w:noWrap/>
                                  <w:vAlign w:val="center"/>
                                  <w:hideMark/>
                                </w:tcPr>
                              </w:tcPrChange>
                            </w:tcPr>
                            <w:p w14:paraId="2C71D8BF" w14:textId="443CDA1C" w:rsidR="0049435F" w:rsidRPr="0049435F" w:rsidDel="002B4FE9" w:rsidRDefault="0049435F" w:rsidP="0049435F">
                              <w:pPr>
                                <w:jc w:val="center"/>
                                <w:rPr>
                                  <w:del w:id="5359" w:author="Maino Vieytes, Christian (NIH/NIA/IRP) [F]" w:date="2023-11-15T16:23:00Z"/>
                                  <w:rFonts w:ascii="Times New Roman" w:hAnsi="Times New Roman" w:cs="Times New Roman"/>
                                  <w:sz w:val="18"/>
                                  <w:szCs w:val="18"/>
                                  <w:rPrChange w:id="5360" w:author="Maino Vieytes, Christian (NIH/NIA/IRP) [F]" w:date="2023-11-16T09:36:00Z">
                                    <w:rPr>
                                      <w:del w:id="5361" w:author="Maino Vieytes, Christian (NIH/NIA/IRP) [F]" w:date="2023-11-15T16:23:00Z"/>
                                      <w:rFonts w:ascii="Times New Roman" w:hAnsi="Times New Roman" w:cs="Times New Roman"/>
                                      <w:sz w:val="20"/>
                                      <w:szCs w:val="20"/>
                                    </w:rPr>
                                  </w:rPrChange>
                                </w:rPr>
                                <w:pPrChange w:id="5362" w:author="Maino Vieytes, Christian (NIH/NIA/IRP) [F]" w:date="2023-11-16T09:36:00Z">
                                  <w:pPr>
                                    <w:jc w:val="center"/>
                                  </w:pPr>
                                </w:pPrChange>
                              </w:pPr>
                              <w:ins w:id="5363" w:author="Maino Vieytes, Christian (NIH/NIA/IRP) [F]" w:date="2023-11-16T09:36:00Z">
                                <w:r w:rsidRPr="0049435F">
                                  <w:rPr>
                                    <w:rFonts w:ascii="Times New Roman" w:hAnsi="Times New Roman" w:cs="Times New Roman"/>
                                    <w:color w:val="000000"/>
                                    <w:sz w:val="18"/>
                                    <w:szCs w:val="18"/>
                                    <w:rPrChange w:id="5364" w:author="Maino Vieytes, Christian (NIH/NIA/IRP) [F]" w:date="2023-11-16T09:36:00Z">
                                      <w:rPr>
                                        <w:rFonts w:ascii="Calibri" w:hAnsi="Calibri" w:cs="Calibri"/>
                                        <w:color w:val="000000"/>
                                      </w:rPr>
                                    </w:rPrChange>
                                  </w:rPr>
                                  <w:t>0.72 (0.47-1.10)</w:t>
                                </w:r>
                              </w:ins>
                              <w:del w:id="5365" w:author="Maino Vieytes, Christian (NIH/NIA/IRP) [F]" w:date="2023-11-15T15:54:00Z">
                                <w:r w:rsidRPr="0049435F" w:rsidDel="00A12FDA">
                                  <w:rPr>
                                    <w:rFonts w:ascii="Times New Roman" w:hAnsi="Times New Roman" w:cs="Times New Roman"/>
                                    <w:sz w:val="18"/>
                                    <w:szCs w:val="18"/>
                                    <w:rPrChange w:id="5366" w:author="Maino Vieytes, Christian (NIH/NIA/IRP) [F]" w:date="2023-11-16T09:36:00Z">
                                      <w:rPr>
                                        <w:rFonts w:ascii="Times New Roman" w:hAnsi="Times New Roman" w:cs="Times New Roman"/>
                                        <w:sz w:val="20"/>
                                        <w:szCs w:val="20"/>
                                      </w:rPr>
                                    </w:rPrChange>
                                  </w:rPr>
                                  <w:delText>1.05 (0.76-1.45)</w:delText>
                                </w:r>
                              </w:del>
                            </w:p>
                          </w:tc>
                          <w:tc>
                            <w:tcPr>
                              <w:tcW w:w="1716" w:type="dxa"/>
                              <w:noWrap/>
                              <w:vAlign w:val="center"/>
                              <w:hideMark/>
                              <w:tcPrChange w:id="5367" w:author="Maino Vieytes, Christian (NIH/NIA/IRP) [F]" w:date="2023-11-16T09:36:00Z">
                                <w:tcPr>
                                  <w:tcW w:w="1716" w:type="dxa"/>
                                  <w:gridSpan w:val="2"/>
                                  <w:noWrap/>
                                  <w:vAlign w:val="center"/>
                                  <w:hideMark/>
                                </w:tcPr>
                              </w:tcPrChange>
                            </w:tcPr>
                            <w:p w14:paraId="2694E517" w14:textId="1FA2E08C" w:rsidR="0049435F" w:rsidRPr="0049435F" w:rsidDel="002B4FE9" w:rsidRDefault="0049435F" w:rsidP="0049435F">
                              <w:pPr>
                                <w:jc w:val="center"/>
                                <w:rPr>
                                  <w:del w:id="5368" w:author="Maino Vieytes, Christian (NIH/NIA/IRP) [F]" w:date="2023-11-15T16:23:00Z"/>
                                  <w:rFonts w:ascii="Times New Roman" w:hAnsi="Times New Roman" w:cs="Times New Roman"/>
                                  <w:sz w:val="18"/>
                                  <w:szCs w:val="18"/>
                                  <w:rPrChange w:id="5369" w:author="Maino Vieytes, Christian (NIH/NIA/IRP) [F]" w:date="2023-11-16T09:36:00Z">
                                    <w:rPr>
                                      <w:del w:id="5370" w:author="Maino Vieytes, Christian (NIH/NIA/IRP) [F]" w:date="2023-11-15T16:23:00Z"/>
                                      <w:rFonts w:ascii="Times New Roman" w:hAnsi="Times New Roman" w:cs="Times New Roman"/>
                                      <w:sz w:val="20"/>
                                      <w:szCs w:val="20"/>
                                    </w:rPr>
                                  </w:rPrChange>
                                </w:rPr>
                                <w:pPrChange w:id="5371" w:author="Maino Vieytes, Christian (NIH/NIA/IRP) [F]" w:date="2023-11-16T09:36:00Z">
                                  <w:pPr>
                                    <w:jc w:val="center"/>
                                  </w:pPr>
                                </w:pPrChange>
                              </w:pPr>
                              <w:ins w:id="5372" w:author="Maino Vieytes, Christian (NIH/NIA/IRP) [F]" w:date="2023-11-16T09:36:00Z">
                                <w:r w:rsidRPr="0049435F">
                                  <w:rPr>
                                    <w:rFonts w:ascii="Times New Roman" w:hAnsi="Times New Roman" w:cs="Times New Roman"/>
                                    <w:color w:val="000000"/>
                                    <w:sz w:val="18"/>
                                    <w:szCs w:val="18"/>
                                    <w:rPrChange w:id="5373" w:author="Maino Vieytes, Christian (NIH/NIA/IRP) [F]" w:date="2023-11-16T09:36:00Z">
                                      <w:rPr>
                                        <w:rFonts w:ascii="Calibri" w:hAnsi="Calibri" w:cs="Calibri"/>
                                        <w:color w:val="000000"/>
                                      </w:rPr>
                                    </w:rPrChange>
                                  </w:rPr>
                                  <w:t>0.83 (0.53-1.32)</w:t>
                                </w:r>
                              </w:ins>
                              <w:del w:id="5374" w:author="Maino Vieytes, Christian (NIH/NIA/IRP) [F]" w:date="2023-11-15T15:54:00Z">
                                <w:r w:rsidRPr="0049435F" w:rsidDel="00A12FDA">
                                  <w:rPr>
                                    <w:rFonts w:ascii="Times New Roman" w:hAnsi="Times New Roman" w:cs="Times New Roman"/>
                                    <w:sz w:val="18"/>
                                    <w:szCs w:val="18"/>
                                    <w:rPrChange w:id="5375" w:author="Maino Vieytes, Christian (NIH/NIA/IRP) [F]" w:date="2023-11-16T09:36:00Z">
                                      <w:rPr>
                                        <w:rFonts w:ascii="Times New Roman" w:hAnsi="Times New Roman" w:cs="Times New Roman"/>
                                        <w:sz w:val="20"/>
                                        <w:szCs w:val="20"/>
                                      </w:rPr>
                                    </w:rPrChange>
                                  </w:rPr>
                                  <w:delText>1.05 (0.76-1.45)</w:delText>
                                </w:r>
                              </w:del>
                            </w:p>
                          </w:tc>
                          <w:tc>
                            <w:tcPr>
                              <w:tcW w:w="1816" w:type="dxa"/>
                              <w:noWrap/>
                              <w:vAlign w:val="center"/>
                              <w:hideMark/>
                              <w:tcPrChange w:id="5376" w:author="Maino Vieytes, Christian (NIH/NIA/IRP) [F]" w:date="2023-11-16T09:36:00Z">
                                <w:tcPr>
                                  <w:tcW w:w="1816" w:type="dxa"/>
                                  <w:gridSpan w:val="2"/>
                                  <w:noWrap/>
                                  <w:vAlign w:val="center"/>
                                  <w:hideMark/>
                                </w:tcPr>
                              </w:tcPrChange>
                            </w:tcPr>
                            <w:p w14:paraId="392564B2" w14:textId="2F51698D" w:rsidR="0049435F" w:rsidRPr="0049435F" w:rsidDel="002B4FE9" w:rsidRDefault="0049435F" w:rsidP="0049435F">
                              <w:pPr>
                                <w:jc w:val="center"/>
                                <w:rPr>
                                  <w:del w:id="5377" w:author="Maino Vieytes, Christian (NIH/NIA/IRP) [F]" w:date="2023-11-15T16:23:00Z"/>
                                  <w:rFonts w:ascii="Times New Roman" w:hAnsi="Times New Roman" w:cs="Times New Roman"/>
                                  <w:sz w:val="18"/>
                                  <w:szCs w:val="18"/>
                                  <w:rPrChange w:id="5378" w:author="Maino Vieytes, Christian (NIH/NIA/IRP) [F]" w:date="2023-11-16T09:36:00Z">
                                    <w:rPr>
                                      <w:del w:id="5379" w:author="Maino Vieytes, Christian (NIH/NIA/IRP) [F]" w:date="2023-11-15T16:23:00Z"/>
                                      <w:rFonts w:ascii="Times New Roman" w:hAnsi="Times New Roman" w:cs="Times New Roman"/>
                                      <w:sz w:val="20"/>
                                      <w:szCs w:val="20"/>
                                    </w:rPr>
                                  </w:rPrChange>
                                </w:rPr>
                                <w:pPrChange w:id="5380" w:author="Maino Vieytes, Christian (NIH/NIA/IRP) [F]" w:date="2023-11-16T09:36:00Z">
                                  <w:pPr>
                                    <w:jc w:val="center"/>
                                  </w:pPr>
                                </w:pPrChange>
                              </w:pPr>
                              <w:ins w:id="5381" w:author="Maino Vieytes, Christian (NIH/NIA/IRP) [F]" w:date="2023-11-16T09:36:00Z">
                                <w:r w:rsidRPr="0049435F">
                                  <w:rPr>
                                    <w:rFonts w:ascii="Times New Roman" w:hAnsi="Times New Roman" w:cs="Times New Roman"/>
                                    <w:color w:val="000000"/>
                                    <w:sz w:val="18"/>
                                    <w:szCs w:val="18"/>
                                    <w:rPrChange w:id="5382" w:author="Maino Vieytes, Christian (NIH/NIA/IRP) [F]" w:date="2023-11-16T09:36:00Z">
                                      <w:rPr>
                                        <w:rFonts w:ascii="Calibri" w:hAnsi="Calibri" w:cs="Calibri"/>
                                        <w:color w:val="000000"/>
                                      </w:rPr>
                                    </w:rPrChange>
                                  </w:rPr>
                                  <w:t>0.80 (0.52-1.22)</w:t>
                                </w:r>
                              </w:ins>
                              <w:del w:id="5383" w:author="Maino Vieytes, Christian (NIH/NIA/IRP) [F]" w:date="2023-11-15T15:54:00Z">
                                <w:r w:rsidRPr="0049435F" w:rsidDel="00A12FDA">
                                  <w:rPr>
                                    <w:rFonts w:ascii="Times New Roman" w:hAnsi="Times New Roman" w:cs="Times New Roman"/>
                                    <w:sz w:val="18"/>
                                    <w:szCs w:val="18"/>
                                    <w:rPrChange w:id="5384" w:author="Maino Vieytes, Christian (NIH/NIA/IRP) [F]" w:date="2023-11-16T09:36:00Z">
                                      <w:rPr>
                                        <w:rFonts w:ascii="Times New Roman" w:hAnsi="Times New Roman" w:cs="Times New Roman"/>
                                        <w:sz w:val="20"/>
                                        <w:szCs w:val="20"/>
                                      </w:rPr>
                                    </w:rPrChange>
                                  </w:rPr>
                                  <w:delText>1.17 (0.74-1.86)</w:delText>
                                </w:r>
                              </w:del>
                            </w:p>
                          </w:tc>
                          <w:tc>
                            <w:tcPr>
                              <w:tcW w:w="1196" w:type="dxa"/>
                              <w:noWrap/>
                              <w:vAlign w:val="center"/>
                              <w:hideMark/>
                              <w:tcPrChange w:id="5385" w:author="Maino Vieytes, Christian (NIH/NIA/IRP) [F]" w:date="2023-11-16T09:36:00Z">
                                <w:tcPr>
                                  <w:tcW w:w="1196" w:type="dxa"/>
                                  <w:gridSpan w:val="4"/>
                                  <w:noWrap/>
                                  <w:vAlign w:val="center"/>
                                  <w:hideMark/>
                                </w:tcPr>
                              </w:tcPrChange>
                            </w:tcPr>
                            <w:p w14:paraId="6A94C320" w14:textId="15EC8799" w:rsidR="0049435F" w:rsidRPr="0049435F" w:rsidDel="002B4FE9" w:rsidRDefault="0049435F" w:rsidP="0049435F">
                              <w:pPr>
                                <w:jc w:val="center"/>
                                <w:rPr>
                                  <w:del w:id="5386" w:author="Maino Vieytes, Christian (NIH/NIA/IRP) [F]" w:date="2023-11-15T16:23:00Z"/>
                                  <w:rFonts w:ascii="Times New Roman" w:hAnsi="Times New Roman" w:cs="Times New Roman"/>
                                  <w:sz w:val="18"/>
                                  <w:szCs w:val="18"/>
                                  <w:rPrChange w:id="5387" w:author="Maino Vieytes, Christian (NIH/NIA/IRP) [F]" w:date="2023-11-16T09:36:00Z">
                                    <w:rPr>
                                      <w:del w:id="5388" w:author="Maino Vieytes, Christian (NIH/NIA/IRP) [F]" w:date="2023-11-15T16:23:00Z"/>
                                      <w:rFonts w:ascii="Times New Roman" w:hAnsi="Times New Roman" w:cs="Times New Roman"/>
                                      <w:sz w:val="20"/>
                                      <w:szCs w:val="20"/>
                                    </w:rPr>
                                  </w:rPrChange>
                                </w:rPr>
                                <w:pPrChange w:id="5389" w:author="Maino Vieytes, Christian (NIH/NIA/IRP) [F]" w:date="2023-11-16T09:36:00Z">
                                  <w:pPr>
                                    <w:jc w:val="center"/>
                                  </w:pPr>
                                </w:pPrChange>
                              </w:pPr>
                              <w:ins w:id="5390" w:author="Maino Vieytes, Christian (NIH/NIA/IRP) [F]" w:date="2023-11-16T09:36:00Z">
                                <w:r w:rsidRPr="0049435F">
                                  <w:rPr>
                                    <w:rFonts w:ascii="Times New Roman" w:hAnsi="Times New Roman" w:cs="Times New Roman"/>
                                    <w:color w:val="000000"/>
                                    <w:sz w:val="18"/>
                                    <w:szCs w:val="18"/>
                                    <w:rPrChange w:id="5391" w:author="Maino Vieytes, Christian (NIH/NIA/IRP) [F]" w:date="2023-11-16T09:36:00Z">
                                      <w:rPr>
                                        <w:rFonts w:ascii="Calibri" w:hAnsi="Calibri" w:cs="Calibri"/>
                                        <w:color w:val="000000"/>
                                      </w:rPr>
                                    </w:rPrChange>
                                  </w:rPr>
                                  <w:t>0.22</w:t>
                                </w:r>
                              </w:ins>
                              <w:del w:id="5392" w:author="Maino Vieytes, Christian (NIH/NIA/IRP) [F]" w:date="2023-11-15T15:54:00Z">
                                <w:r w:rsidRPr="0049435F" w:rsidDel="00A12FDA">
                                  <w:rPr>
                                    <w:rFonts w:ascii="Times New Roman" w:hAnsi="Times New Roman" w:cs="Times New Roman"/>
                                    <w:sz w:val="18"/>
                                    <w:szCs w:val="18"/>
                                    <w:rPrChange w:id="5393" w:author="Maino Vieytes, Christian (NIH/NIA/IRP) [F]" w:date="2023-11-16T09:36:00Z">
                                      <w:rPr>
                                        <w:rFonts w:ascii="Times New Roman" w:hAnsi="Times New Roman" w:cs="Times New Roman"/>
                                        <w:sz w:val="20"/>
                                        <w:szCs w:val="20"/>
                                      </w:rPr>
                                    </w:rPrChange>
                                  </w:rPr>
                                  <w:delText>0.46</w:delText>
                                </w:r>
                              </w:del>
                            </w:p>
                          </w:tc>
                          <w:tc>
                            <w:tcPr>
                              <w:tcW w:w="1622" w:type="dxa"/>
                              <w:noWrap/>
                              <w:vAlign w:val="center"/>
                              <w:hideMark/>
                              <w:tcPrChange w:id="5394" w:author="Maino Vieytes, Christian (NIH/NIA/IRP) [F]" w:date="2023-11-16T09:36:00Z">
                                <w:tcPr>
                                  <w:tcW w:w="1622" w:type="dxa"/>
                                  <w:gridSpan w:val="4"/>
                                  <w:noWrap/>
                                  <w:vAlign w:val="center"/>
                                  <w:hideMark/>
                                </w:tcPr>
                              </w:tcPrChange>
                            </w:tcPr>
                            <w:p w14:paraId="680E80E2" w14:textId="4FFCD07C" w:rsidR="0049435F" w:rsidRPr="0049435F" w:rsidDel="002B4FE9" w:rsidRDefault="0049435F" w:rsidP="0049435F">
                              <w:pPr>
                                <w:jc w:val="center"/>
                                <w:rPr>
                                  <w:del w:id="5395" w:author="Maino Vieytes, Christian (NIH/NIA/IRP) [F]" w:date="2023-11-15T16:23:00Z"/>
                                  <w:rFonts w:ascii="Times New Roman" w:hAnsi="Times New Roman" w:cs="Times New Roman"/>
                                  <w:sz w:val="18"/>
                                  <w:szCs w:val="18"/>
                                  <w:rPrChange w:id="5396" w:author="Maino Vieytes, Christian (NIH/NIA/IRP) [F]" w:date="2023-11-16T09:36:00Z">
                                    <w:rPr>
                                      <w:del w:id="5397" w:author="Maino Vieytes, Christian (NIH/NIA/IRP) [F]" w:date="2023-11-15T16:23:00Z"/>
                                      <w:rFonts w:ascii="Times New Roman" w:hAnsi="Times New Roman" w:cs="Times New Roman"/>
                                      <w:sz w:val="20"/>
                                      <w:szCs w:val="20"/>
                                    </w:rPr>
                                  </w:rPrChange>
                                </w:rPr>
                                <w:pPrChange w:id="5398" w:author="Maino Vieytes, Christian (NIH/NIA/IRP) [F]" w:date="2023-11-16T09:36:00Z">
                                  <w:pPr>
                                    <w:jc w:val="center"/>
                                  </w:pPr>
                                </w:pPrChange>
                              </w:pPr>
                              <w:ins w:id="5399" w:author="Maino Vieytes, Christian (NIH/NIA/IRP) [F]" w:date="2023-11-16T09:36:00Z">
                                <w:r w:rsidRPr="0049435F">
                                  <w:rPr>
                                    <w:rFonts w:ascii="Times New Roman" w:hAnsi="Times New Roman" w:cs="Times New Roman"/>
                                    <w:color w:val="000000"/>
                                    <w:sz w:val="18"/>
                                    <w:szCs w:val="18"/>
                                    <w:rPrChange w:id="5400" w:author="Maino Vieytes, Christian (NIH/NIA/IRP) [F]" w:date="2023-11-16T09:36:00Z">
                                      <w:rPr>
                                        <w:rFonts w:ascii="Calibri" w:hAnsi="Calibri" w:cs="Calibri"/>
                                        <w:color w:val="000000"/>
                                      </w:rPr>
                                    </w:rPrChange>
                                  </w:rPr>
                                  <w:t>0.88 (0.75-1.02)</w:t>
                                </w:r>
                              </w:ins>
                              <w:del w:id="5401" w:author="Maino Vieytes, Christian (NIH/NIA/IRP) [F]" w:date="2023-11-15T15:54:00Z">
                                <w:r w:rsidRPr="0049435F" w:rsidDel="00A12FDA">
                                  <w:rPr>
                                    <w:rFonts w:ascii="Times New Roman" w:hAnsi="Times New Roman" w:cs="Times New Roman"/>
                                    <w:sz w:val="18"/>
                                    <w:szCs w:val="18"/>
                                    <w:rPrChange w:id="5402" w:author="Maino Vieytes, Christian (NIH/NIA/IRP) [F]" w:date="2023-11-16T09:36:00Z">
                                      <w:rPr>
                                        <w:rFonts w:ascii="Times New Roman" w:hAnsi="Times New Roman" w:cs="Times New Roman"/>
                                        <w:sz w:val="20"/>
                                        <w:szCs w:val="20"/>
                                      </w:rPr>
                                    </w:rPrChange>
                                  </w:rPr>
                                  <w:delText>1.06 (0.91-1.23)</w:delText>
                                </w:r>
                              </w:del>
                            </w:p>
                          </w:tc>
                          <w:tc>
                            <w:tcPr>
                              <w:tcW w:w="1310" w:type="dxa"/>
                              <w:noWrap/>
                              <w:vAlign w:val="center"/>
                              <w:hideMark/>
                              <w:tcPrChange w:id="5403" w:author="Maino Vieytes, Christian (NIH/NIA/IRP) [F]" w:date="2023-11-16T09:36:00Z">
                                <w:tcPr>
                                  <w:tcW w:w="1310" w:type="dxa"/>
                                  <w:gridSpan w:val="4"/>
                                  <w:noWrap/>
                                  <w:vAlign w:val="center"/>
                                  <w:hideMark/>
                                </w:tcPr>
                              </w:tcPrChange>
                            </w:tcPr>
                            <w:p w14:paraId="0F734B46" w14:textId="41BB2A9F" w:rsidR="0049435F" w:rsidRPr="0049435F" w:rsidDel="002B4FE9" w:rsidRDefault="0049435F" w:rsidP="0049435F">
                              <w:pPr>
                                <w:jc w:val="center"/>
                                <w:rPr>
                                  <w:del w:id="5404" w:author="Maino Vieytes, Christian (NIH/NIA/IRP) [F]" w:date="2023-11-15T16:23:00Z"/>
                                  <w:rFonts w:ascii="Times New Roman" w:hAnsi="Times New Roman" w:cs="Times New Roman"/>
                                  <w:sz w:val="18"/>
                                  <w:szCs w:val="18"/>
                                  <w:rPrChange w:id="5405" w:author="Maino Vieytes, Christian (NIH/NIA/IRP) [F]" w:date="2023-11-16T09:36:00Z">
                                    <w:rPr>
                                      <w:del w:id="5406" w:author="Maino Vieytes, Christian (NIH/NIA/IRP) [F]" w:date="2023-11-15T16:23:00Z"/>
                                      <w:rFonts w:ascii="Times New Roman" w:hAnsi="Times New Roman" w:cs="Times New Roman"/>
                                      <w:sz w:val="20"/>
                                      <w:szCs w:val="20"/>
                                    </w:rPr>
                                  </w:rPrChange>
                                </w:rPr>
                                <w:pPrChange w:id="5407" w:author="Maino Vieytes, Christian (NIH/NIA/IRP) [F]" w:date="2023-11-16T09:36:00Z">
                                  <w:pPr>
                                    <w:jc w:val="center"/>
                                  </w:pPr>
                                </w:pPrChange>
                              </w:pPr>
                              <w:ins w:id="5408" w:author="Maino Vieytes, Christian (NIH/NIA/IRP) [F]" w:date="2023-11-16T09:36:00Z">
                                <w:r w:rsidRPr="0049435F">
                                  <w:rPr>
                                    <w:rFonts w:ascii="Times New Roman" w:hAnsi="Times New Roman" w:cs="Times New Roman"/>
                                    <w:color w:val="000000"/>
                                    <w:sz w:val="18"/>
                                    <w:szCs w:val="18"/>
                                    <w:rPrChange w:id="5409" w:author="Maino Vieytes, Christian (NIH/NIA/IRP) [F]" w:date="2023-11-16T09:36:00Z">
                                      <w:rPr>
                                        <w:rFonts w:ascii="Calibri" w:hAnsi="Calibri" w:cs="Calibri"/>
                                        <w:color w:val="000000"/>
                                      </w:rPr>
                                    </w:rPrChange>
                                  </w:rPr>
                                  <w:t>0.42</w:t>
                                </w:r>
                              </w:ins>
                              <w:del w:id="5410" w:author="Maino Vieytes, Christian (NIH/NIA/IRP) [F]" w:date="2023-11-15T15:54:00Z">
                                <w:r w:rsidRPr="0049435F" w:rsidDel="00A12FDA">
                                  <w:rPr>
                                    <w:rFonts w:ascii="Times New Roman" w:hAnsi="Times New Roman" w:cs="Times New Roman"/>
                                    <w:color w:val="000000"/>
                                    <w:sz w:val="18"/>
                                    <w:szCs w:val="18"/>
                                    <w:rPrChange w:id="5411" w:author="Maino Vieytes, Christian (NIH/NIA/IRP) [F]" w:date="2023-11-16T09:36:00Z">
                                      <w:rPr>
                                        <w:rFonts w:ascii="Times New Roman" w:hAnsi="Times New Roman" w:cs="Times New Roman"/>
                                        <w:color w:val="000000"/>
                                        <w:sz w:val="20"/>
                                        <w:szCs w:val="20"/>
                                      </w:rPr>
                                    </w:rPrChange>
                                  </w:rPr>
                                  <w:delText>0.97</w:delText>
                                </w:r>
                              </w:del>
                            </w:p>
                          </w:tc>
                        </w:tr>
                        <w:tr w:rsidR="0049435F" w:rsidRPr="0049435F" w:rsidDel="002B4FE9" w14:paraId="794ED8CF" w14:textId="622E8843" w:rsidTr="0049435F">
                          <w:tblPrEx>
                            <w:tblPrExChange w:id="5412" w:author="Maino Vieytes, Christian (NIH/NIA/IRP) [F]" w:date="2023-11-16T09:36:00Z">
                              <w:tblPrEx>
                                <w:tblW w:w="15091" w:type="dxa"/>
                              </w:tblPrEx>
                            </w:tblPrExChange>
                          </w:tblPrEx>
                          <w:trPr>
                            <w:trHeight w:val="320"/>
                            <w:del w:id="5413" w:author="Maino Vieytes, Christian (NIH/NIA/IRP) [F]" w:date="2023-11-15T16:23:00Z"/>
                            <w:trPrChange w:id="5414" w:author="Maino Vieytes, Christian (NIH/NIA/IRP) [F]" w:date="2023-11-16T09:36:00Z">
                              <w:trPr>
                                <w:gridAfter w:val="0"/>
                                <w:trHeight w:val="320"/>
                              </w:trPr>
                            </w:trPrChange>
                          </w:trPr>
                          <w:tc>
                            <w:tcPr>
                              <w:tcW w:w="2317" w:type="dxa"/>
                              <w:noWrap/>
                              <w:vAlign w:val="center"/>
                              <w:hideMark/>
                              <w:tcPrChange w:id="5415" w:author="Maino Vieytes, Christian (NIH/NIA/IRP) [F]" w:date="2023-11-16T09:36:00Z">
                                <w:tcPr>
                                  <w:tcW w:w="2317" w:type="dxa"/>
                                  <w:noWrap/>
                                  <w:vAlign w:val="center"/>
                                  <w:hideMark/>
                                </w:tcPr>
                              </w:tcPrChange>
                            </w:tcPr>
                            <w:p w14:paraId="1C5E1DE4" w14:textId="5D595428" w:rsidR="0049435F" w:rsidRPr="008A6C8D" w:rsidDel="002B4FE9" w:rsidRDefault="0049435F" w:rsidP="0049435F">
                              <w:pPr>
                                <w:jc w:val="center"/>
                                <w:rPr>
                                  <w:del w:id="5416" w:author="Maino Vieytes, Christian (NIH/NIA/IRP) [F]" w:date="2023-11-15T16:23:00Z"/>
                                  <w:rFonts w:ascii="Times New Roman" w:hAnsi="Times New Roman" w:cs="Times New Roman"/>
                                  <w:sz w:val="18"/>
                                  <w:szCs w:val="18"/>
                                  <w:rPrChange w:id="5417" w:author="Maino Vieytes, Christian (NIH/NIA/IRP) [F]" w:date="2023-11-15T15:57:00Z">
                                    <w:rPr>
                                      <w:del w:id="5418" w:author="Maino Vieytes, Christian (NIH/NIA/IRP) [F]" w:date="2023-11-15T16:23:00Z"/>
                                      <w:rFonts w:ascii="Times New Roman" w:hAnsi="Times New Roman" w:cs="Times New Roman"/>
                                      <w:sz w:val="20"/>
                                      <w:szCs w:val="20"/>
                                    </w:rPr>
                                  </w:rPrChange>
                                </w:rPr>
                                <w:pPrChange w:id="5419" w:author="Maino Vieytes, Christian (NIH/NIA/IRP) [F]" w:date="2023-11-16T09:36:00Z">
                                  <w:pPr/>
                                </w:pPrChange>
                              </w:pPr>
                              <w:del w:id="5420" w:author="Maino Vieytes, Christian (NIH/NIA/IRP) [F]" w:date="2023-11-15T16:23:00Z">
                                <w:r w:rsidRPr="008A6C8D" w:rsidDel="002B4FE9">
                                  <w:rPr>
                                    <w:rFonts w:ascii="Times New Roman" w:hAnsi="Times New Roman" w:cs="Times New Roman"/>
                                    <w:sz w:val="18"/>
                                    <w:szCs w:val="18"/>
                                    <w:rPrChange w:id="5421"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5422"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5423" w:author="Maino Vieytes, Christian (NIH/NIA/IRP) [F]" w:date="2023-11-16T09:36:00Z">
                                <w:tcPr>
                                  <w:tcW w:w="936" w:type="dxa"/>
                                  <w:noWrap/>
                                  <w:vAlign w:val="center"/>
                                  <w:hideMark/>
                                </w:tcPr>
                              </w:tcPrChange>
                            </w:tcPr>
                            <w:p w14:paraId="61AD6F9F" w14:textId="445EF05A" w:rsidR="0049435F" w:rsidRPr="0049435F" w:rsidDel="002B4FE9" w:rsidRDefault="0049435F" w:rsidP="0049435F">
                              <w:pPr>
                                <w:jc w:val="center"/>
                                <w:rPr>
                                  <w:del w:id="5424" w:author="Maino Vieytes, Christian (NIH/NIA/IRP) [F]" w:date="2023-11-15T16:23:00Z"/>
                                  <w:rFonts w:ascii="Times New Roman" w:hAnsi="Times New Roman" w:cs="Times New Roman"/>
                                  <w:sz w:val="18"/>
                                  <w:szCs w:val="18"/>
                                  <w:rPrChange w:id="5425" w:author="Maino Vieytes, Christian (NIH/NIA/IRP) [F]" w:date="2023-11-16T09:36:00Z">
                                    <w:rPr>
                                      <w:del w:id="5426" w:author="Maino Vieytes, Christian (NIH/NIA/IRP) [F]" w:date="2023-11-15T16:23:00Z"/>
                                      <w:rFonts w:ascii="Times New Roman" w:hAnsi="Times New Roman" w:cs="Times New Roman"/>
                                      <w:sz w:val="20"/>
                                      <w:szCs w:val="20"/>
                                    </w:rPr>
                                  </w:rPrChange>
                                </w:rPr>
                                <w:pPrChange w:id="5427" w:author="Maino Vieytes, Christian (NIH/NIA/IRP) [F]" w:date="2023-11-16T09:36:00Z">
                                  <w:pPr>
                                    <w:jc w:val="center"/>
                                  </w:pPr>
                                </w:pPrChange>
                              </w:pPr>
                              <w:ins w:id="5428" w:author="Maino Vieytes, Christian (NIH/NIA/IRP) [F]" w:date="2023-11-16T09:36:00Z">
                                <w:r w:rsidRPr="0049435F">
                                  <w:rPr>
                                    <w:rFonts w:ascii="Times New Roman" w:hAnsi="Times New Roman" w:cs="Times New Roman"/>
                                    <w:color w:val="000000"/>
                                    <w:sz w:val="18"/>
                                    <w:szCs w:val="18"/>
                                    <w:rPrChange w:id="5429" w:author="Maino Vieytes, Christian (NIH/NIA/IRP) [F]" w:date="2023-11-16T09:36:00Z">
                                      <w:rPr>
                                        <w:rFonts w:ascii="Calibri" w:hAnsi="Calibri" w:cs="Calibri"/>
                                        <w:color w:val="000000"/>
                                      </w:rPr>
                                    </w:rPrChange>
                                  </w:rPr>
                                  <w:t>1745</w:t>
                                </w:r>
                              </w:ins>
                              <w:del w:id="5430" w:author="Maino Vieytes, Christian (NIH/NIA/IRP) [F]" w:date="2023-11-15T15:54:00Z">
                                <w:r w:rsidRPr="0049435F" w:rsidDel="00A12FDA">
                                  <w:rPr>
                                    <w:rFonts w:ascii="Times New Roman" w:hAnsi="Times New Roman" w:cs="Times New Roman"/>
                                    <w:sz w:val="18"/>
                                    <w:szCs w:val="18"/>
                                    <w:rPrChange w:id="5431"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432" w:author="Maino Vieytes, Christian (NIH/NIA/IRP) [F]" w:date="2023-11-16T09:36:00Z">
                                <w:tcPr>
                                  <w:tcW w:w="846" w:type="dxa"/>
                                  <w:gridSpan w:val="2"/>
                                  <w:noWrap/>
                                  <w:vAlign w:val="center"/>
                                  <w:hideMark/>
                                </w:tcPr>
                              </w:tcPrChange>
                            </w:tcPr>
                            <w:p w14:paraId="559FFEA7" w14:textId="09377754" w:rsidR="0049435F" w:rsidRPr="0049435F" w:rsidDel="002B4FE9" w:rsidRDefault="0049435F" w:rsidP="0049435F">
                              <w:pPr>
                                <w:jc w:val="center"/>
                                <w:rPr>
                                  <w:del w:id="5433" w:author="Maino Vieytes, Christian (NIH/NIA/IRP) [F]" w:date="2023-11-15T16:23:00Z"/>
                                  <w:rFonts w:ascii="Times New Roman" w:hAnsi="Times New Roman" w:cs="Times New Roman"/>
                                  <w:sz w:val="18"/>
                                  <w:szCs w:val="18"/>
                                  <w:rPrChange w:id="5434" w:author="Maino Vieytes, Christian (NIH/NIA/IRP) [F]" w:date="2023-11-16T09:36:00Z">
                                    <w:rPr>
                                      <w:del w:id="5435" w:author="Maino Vieytes, Christian (NIH/NIA/IRP) [F]" w:date="2023-11-15T16:23:00Z"/>
                                      <w:rFonts w:ascii="Times New Roman" w:hAnsi="Times New Roman" w:cs="Times New Roman"/>
                                      <w:sz w:val="20"/>
                                      <w:szCs w:val="20"/>
                                    </w:rPr>
                                  </w:rPrChange>
                                </w:rPr>
                                <w:pPrChange w:id="5436" w:author="Maino Vieytes, Christian (NIH/NIA/IRP) [F]" w:date="2023-11-16T09:36:00Z">
                                  <w:pPr>
                                    <w:jc w:val="center"/>
                                  </w:pPr>
                                </w:pPrChange>
                              </w:pPr>
                              <w:ins w:id="5437" w:author="Maino Vieytes, Christian (NIH/NIA/IRP) [F]" w:date="2023-11-16T09:36:00Z">
                                <w:r w:rsidRPr="0049435F">
                                  <w:rPr>
                                    <w:rFonts w:ascii="Times New Roman" w:hAnsi="Times New Roman" w:cs="Times New Roman"/>
                                    <w:color w:val="000000"/>
                                    <w:sz w:val="18"/>
                                    <w:szCs w:val="18"/>
                                    <w:rPrChange w:id="5438" w:author="Maino Vieytes, Christian (NIH/NIA/IRP) [F]" w:date="2023-11-16T09:36:00Z">
                                      <w:rPr>
                                        <w:rFonts w:ascii="Calibri" w:hAnsi="Calibri" w:cs="Calibri"/>
                                        <w:color w:val="000000"/>
                                      </w:rPr>
                                    </w:rPrChange>
                                  </w:rPr>
                                  <w:t>1.00</w:t>
                                </w:r>
                              </w:ins>
                              <w:del w:id="5439" w:author="Maino Vieytes, Christian (NIH/NIA/IRP) [F]" w:date="2023-11-15T15:54:00Z">
                                <w:r w:rsidRPr="0049435F" w:rsidDel="00A12FDA">
                                  <w:rPr>
                                    <w:rFonts w:ascii="Times New Roman" w:hAnsi="Times New Roman" w:cs="Times New Roman"/>
                                    <w:sz w:val="18"/>
                                    <w:szCs w:val="18"/>
                                    <w:rPrChange w:id="5440"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441" w:author="Maino Vieytes, Christian (NIH/NIA/IRP) [F]" w:date="2023-11-16T09:36:00Z">
                                <w:tcPr>
                                  <w:tcW w:w="1616" w:type="dxa"/>
                                  <w:gridSpan w:val="2"/>
                                  <w:noWrap/>
                                  <w:vAlign w:val="center"/>
                                  <w:hideMark/>
                                </w:tcPr>
                              </w:tcPrChange>
                            </w:tcPr>
                            <w:p w14:paraId="75F928FA" w14:textId="2C215BA3" w:rsidR="0049435F" w:rsidRPr="0049435F" w:rsidDel="002B4FE9" w:rsidRDefault="0049435F" w:rsidP="0049435F">
                              <w:pPr>
                                <w:jc w:val="center"/>
                                <w:rPr>
                                  <w:del w:id="5442" w:author="Maino Vieytes, Christian (NIH/NIA/IRP) [F]" w:date="2023-11-15T16:23:00Z"/>
                                  <w:rFonts w:ascii="Times New Roman" w:hAnsi="Times New Roman" w:cs="Times New Roman"/>
                                  <w:sz w:val="18"/>
                                  <w:szCs w:val="18"/>
                                  <w:rPrChange w:id="5443" w:author="Maino Vieytes, Christian (NIH/NIA/IRP) [F]" w:date="2023-11-16T09:36:00Z">
                                    <w:rPr>
                                      <w:del w:id="5444" w:author="Maino Vieytes, Christian (NIH/NIA/IRP) [F]" w:date="2023-11-15T16:23:00Z"/>
                                      <w:rFonts w:ascii="Times New Roman" w:hAnsi="Times New Roman" w:cs="Times New Roman"/>
                                      <w:sz w:val="20"/>
                                      <w:szCs w:val="20"/>
                                    </w:rPr>
                                  </w:rPrChange>
                                </w:rPr>
                                <w:pPrChange w:id="5445" w:author="Maino Vieytes, Christian (NIH/NIA/IRP) [F]" w:date="2023-11-16T09:36:00Z">
                                  <w:pPr>
                                    <w:jc w:val="center"/>
                                  </w:pPr>
                                </w:pPrChange>
                              </w:pPr>
                              <w:ins w:id="5446" w:author="Maino Vieytes, Christian (NIH/NIA/IRP) [F]" w:date="2023-11-16T09:36:00Z">
                                <w:r w:rsidRPr="0049435F">
                                  <w:rPr>
                                    <w:rFonts w:ascii="Times New Roman" w:hAnsi="Times New Roman" w:cs="Times New Roman"/>
                                    <w:color w:val="000000"/>
                                    <w:sz w:val="18"/>
                                    <w:szCs w:val="18"/>
                                    <w:rPrChange w:id="5447" w:author="Maino Vieytes, Christian (NIH/NIA/IRP) [F]" w:date="2023-11-16T09:36:00Z">
                                      <w:rPr>
                                        <w:rFonts w:ascii="Calibri" w:hAnsi="Calibri" w:cs="Calibri"/>
                                        <w:color w:val="000000"/>
                                      </w:rPr>
                                    </w:rPrChange>
                                  </w:rPr>
                                  <w:t>0.98 (0.64-1.51)</w:t>
                                </w:r>
                              </w:ins>
                              <w:del w:id="5448" w:author="Maino Vieytes, Christian (NIH/NIA/IRP) [F]" w:date="2023-11-15T15:54:00Z">
                                <w:r w:rsidRPr="0049435F" w:rsidDel="00A12FDA">
                                  <w:rPr>
                                    <w:rFonts w:ascii="Times New Roman" w:hAnsi="Times New Roman" w:cs="Times New Roman"/>
                                    <w:sz w:val="18"/>
                                    <w:szCs w:val="18"/>
                                    <w:rPrChange w:id="5449" w:author="Maino Vieytes, Christian (NIH/NIA/IRP) [F]" w:date="2023-11-16T09:36:00Z">
                                      <w:rPr>
                                        <w:rFonts w:ascii="Times New Roman" w:hAnsi="Times New Roman" w:cs="Times New Roman"/>
                                        <w:sz w:val="20"/>
                                        <w:szCs w:val="20"/>
                                      </w:rPr>
                                    </w:rPrChange>
                                  </w:rPr>
                                  <w:delText>1.21 (0.90-1.62)</w:delText>
                                </w:r>
                              </w:del>
                            </w:p>
                          </w:tc>
                          <w:tc>
                            <w:tcPr>
                              <w:tcW w:w="1716" w:type="dxa"/>
                              <w:noWrap/>
                              <w:vAlign w:val="center"/>
                              <w:hideMark/>
                              <w:tcPrChange w:id="5450" w:author="Maino Vieytes, Christian (NIH/NIA/IRP) [F]" w:date="2023-11-16T09:36:00Z">
                                <w:tcPr>
                                  <w:tcW w:w="1716" w:type="dxa"/>
                                  <w:gridSpan w:val="2"/>
                                  <w:noWrap/>
                                  <w:vAlign w:val="center"/>
                                  <w:hideMark/>
                                </w:tcPr>
                              </w:tcPrChange>
                            </w:tcPr>
                            <w:p w14:paraId="72A5F6A1" w14:textId="29DF7BA4" w:rsidR="0049435F" w:rsidRPr="0049435F" w:rsidDel="002B4FE9" w:rsidRDefault="0049435F" w:rsidP="0049435F">
                              <w:pPr>
                                <w:jc w:val="center"/>
                                <w:rPr>
                                  <w:del w:id="5451" w:author="Maino Vieytes, Christian (NIH/NIA/IRP) [F]" w:date="2023-11-15T16:23:00Z"/>
                                  <w:rFonts w:ascii="Times New Roman" w:hAnsi="Times New Roman" w:cs="Times New Roman"/>
                                  <w:sz w:val="18"/>
                                  <w:szCs w:val="18"/>
                                  <w:rPrChange w:id="5452" w:author="Maino Vieytes, Christian (NIH/NIA/IRP) [F]" w:date="2023-11-16T09:36:00Z">
                                    <w:rPr>
                                      <w:del w:id="5453" w:author="Maino Vieytes, Christian (NIH/NIA/IRP) [F]" w:date="2023-11-15T16:23:00Z"/>
                                      <w:rFonts w:ascii="Times New Roman" w:hAnsi="Times New Roman" w:cs="Times New Roman"/>
                                      <w:sz w:val="20"/>
                                      <w:szCs w:val="20"/>
                                    </w:rPr>
                                  </w:rPrChange>
                                </w:rPr>
                                <w:pPrChange w:id="5454" w:author="Maino Vieytes, Christian (NIH/NIA/IRP) [F]" w:date="2023-11-16T09:36:00Z">
                                  <w:pPr>
                                    <w:jc w:val="center"/>
                                  </w:pPr>
                                </w:pPrChange>
                              </w:pPr>
                              <w:ins w:id="5455" w:author="Maino Vieytes, Christian (NIH/NIA/IRP) [F]" w:date="2023-11-16T09:36:00Z">
                                <w:r w:rsidRPr="0049435F">
                                  <w:rPr>
                                    <w:rFonts w:ascii="Times New Roman" w:hAnsi="Times New Roman" w:cs="Times New Roman"/>
                                    <w:color w:val="000000"/>
                                    <w:sz w:val="18"/>
                                    <w:szCs w:val="18"/>
                                    <w:rPrChange w:id="5456" w:author="Maino Vieytes, Christian (NIH/NIA/IRP) [F]" w:date="2023-11-16T09:36:00Z">
                                      <w:rPr>
                                        <w:rFonts w:ascii="Calibri" w:hAnsi="Calibri" w:cs="Calibri"/>
                                        <w:color w:val="000000"/>
                                      </w:rPr>
                                    </w:rPrChange>
                                  </w:rPr>
                                  <w:t>0.87 (0.60-1.26)</w:t>
                                </w:r>
                              </w:ins>
                              <w:del w:id="5457" w:author="Maino Vieytes, Christian (NIH/NIA/IRP) [F]" w:date="2023-11-15T15:54:00Z">
                                <w:r w:rsidRPr="0049435F" w:rsidDel="00A12FDA">
                                  <w:rPr>
                                    <w:rFonts w:ascii="Times New Roman" w:hAnsi="Times New Roman" w:cs="Times New Roman"/>
                                    <w:sz w:val="18"/>
                                    <w:szCs w:val="18"/>
                                    <w:rPrChange w:id="5458" w:author="Maino Vieytes, Christian (NIH/NIA/IRP) [F]" w:date="2023-11-16T09:36:00Z">
                                      <w:rPr>
                                        <w:rFonts w:ascii="Times New Roman" w:hAnsi="Times New Roman" w:cs="Times New Roman"/>
                                        <w:sz w:val="20"/>
                                        <w:szCs w:val="20"/>
                                      </w:rPr>
                                    </w:rPrChange>
                                  </w:rPr>
                                  <w:delText>1.05 (0.76-1.44)</w:delText>
                                </w:r>
                              </w:del>
                            </w:p>
                          </w:tc>
                          <w:tc>
                            <w:tcPr>
                              <w:tcW w:w="1716" w:type="dxa"/>
                              <w:noWrap/>
                              <w:vAlign w:val="center"/>
                              <w:hideMark/>
                              <w:tcPrChange w:id="5459" w:author="Maino Vieytes, Christian (NIH/NIA/IRP) [F]" w:date="2023-11-16T09:36:00Z">
                                <w:tcPr>
                                  <w:tcW w:w="1716" w:type="dxa"/>
                                  <w:gridSpan w:val="2"/>
                                  <w:noWrap/>
                                  <w:vAlign w:val="center"/>
                                  <w:hideMark/>
                                </w:tcPr>
                              </w:tcPrChange>
                            </w:tcPr>
                            <w:p w14:paraId="63F36969" w14:textId="27471C46" w:rsidR="0049435F" w:rsidRPr="0049435F" w:rsidDel="002B4FE9" w:rsidRDefault="0049435F" w:rsidP="0049435F">
                              <w:pPr>
                                <w:jc w:val="center"/>
                                <w:rPr>
                                  <w:del w:id="5460" w:author="Maino Vieytes, Christian (NIH/NIA/IRP) [F]" w:date="2023-11-15T16:23:00Z"/>
                                  <w:rFonts w:ascii="Times New Roman" w:hAnsi="Times New Roman" w:cs="Times New Roman"/>
                                  <w:sz w:val="18"/>
                                  <w:szCs w:val="18"/>
                                  <w:rPrChange w:id="5461" w:author="Maino Vieytes, Christian (NIH/NIA/IRP) [F]" w:date="2023-11-16T09:36:00Z">
                                    <w:rPr>
                                      <w:del w:id="5462" w:author="Maino Vieytes, Christian (NIH/NIA/IRP) [F]" w:date="2023-11-15T16:23:00Z"/>
                                      <w:rFonts w:ascii="Times New Roman" w:hAnsi="Times New Roman" w:cs="Times New Roman"/>
                                      <w:sz w:val="20"/>
                                      <w:szCs w:val="20"/>
                                    </w:rPr>
                                  </w:rPrChange>
                                </w:rPr>
                                <w:pPrChange w:id="5463" w:author="Maino Vieytes, Christian (NIH/NIA/IRP) [F]" w:date="2023-11-16T09:36:00Z">
                                  <w:pPr>
                                    <w:jc w:val="center"/>
                                  </w:pPr>
                                </w:pPrChange>
                              </w:pPr>
                              <w:ins w:id="5464" w:author="Maino Vieytes, Christian (NIH/NIA/IRP) [F]" w:date="2023-11-16T09:36:00Z">
                                <w:r w:rsidRPr="0049435F">
                                  <w:rPr>
                                    <w:rFonts w:ascii="Times New Roman" w:hAnsi="Times New Roman" w:cs="Times New Roman"/>
                                    <w:color w:val="000000"/>
                                    <w:sz w:val="18"/>
                                    <w:szCs w:val="18"/>
                                    <w:rPrChange w:id="5465" w:author="Maino Vieytes, Christian (NIH/NIA/IRP) [F]" w:date="2023-11-16T09:36:00Z">
                                      <w:rPr>
                                        <w:rFonts w:ascii="Calibri" w:hAnsi="Calibri" w:cs="Calibri"/>
                                        <w:color w:val="000000"/>
                                      </w:rPr>
                                    </w:rPrChange>
                                  </w:rPr>
                                  <w:t>0.88 (0.62-1.27)</w:t>
                                </w:r>
                              </w:ins>
                              <w:del w:id="5466" w:author="Maino Vieytes, Christian (NIH/NIA/IRP) [F]" w:date="2023-11-15T15:54:00Z">
                                <w:r w:rsidRPr="0049435F" w:rsidDel="00A12FDA">
                                  <w:rPr>
                                    <w:rFonts w:ascii="Times New Roman" w:hAnsi="Times New Roman" w:cs="Times New Roman"/>
                                    <w:sz w:val="18"/>
                                    <w:szCs w:val="18"/>
                                    <w:rPrChange w:id="5467" w:author="Maino Vieytes, Christian (NIH/NIA/IRP) [F]" w:date="2023-11-16T09:36:00Z">
                                      <w:rPr>
                                        <w:rFonts w:ascii="Times New Roman" w:hAnsi="Times New Roman" w:cs="Times New Roman"/>
                                        <w:sz w:val="20"/>
                                        <w:szCs w:val="20"/>
                                      </w:rPr>
                                    </w:rPrChange>
                                  </w:rPr>
                                  <w:delText>1.25 (0.90-1.73)</w:delText>
                                </w:r>
                              </w:del>
                            </w:p>
                          </w:tc>
                          <w:tc>
                            <w:tcPr>
                              <w:tcW w:w="1816" w:type="dxa"/>
                              <w:noWrap/>
                              <w:vAlign w:val="center"/>
                              <w:hideMark/>
                              <w:tcPrChange w:id="5468" w:author="Maino Vieytes, Christian (NIH/NIA/IRP) [F]" w:date="2023-11-16T09:36:00Z">
                                <w:tcPr>
                                  <w:tcW w:w="1816" w:type="dxa"/>
                                  <w:gridSpan w:val="2"/>
                                  <w:noWrap/>
                                  <w:vAlign w:val="center"/>
                                  <w:hideMark/>
                                </w:tcPr>
                              </w:tcPrChange>
                            </w:tcPr>
                            <w:p w14:paraId="0C1FC2C8" w14:textId="1E767F5E" w:rsidR="0049435F" w:rsidRPr="0049435F" w:rsidDel="002B4FE9" w:rsidRDefault="0049435F" w:rsidP="0049435F">
                              <w:pPr>
                                <w:jc w:val="center"/>
                                <w:rPr>
                                  <w:del w:id="5469" w:author="Maino Vieytes, Christian (NIH/NIA/IRP) [F]" w:date="2023-11-15T16:23:00Z"/>
                                  <w:rFonts w:ascii="Times New Roman" w:hAnsi="Times New Roman" w:cs="Times New Roman"/>
                                  <w:sz w:val="18"/>
                                  <w:szCs w:val="18"/>
                                  <w:rPrChange w:id="5470" w:author="Maino Vieytes, Christian (NIH/NIA/IRP) [F]" w:date="2023-11-16T09:36:00Z">
                                    <w:rPr>
                                      <w:del w:id="5471" w:author="Maino Vieytes, Christian (NIH/NIA/IRP) [F]" w:date="2023-11-15T16:23:00Z"/>
                                      <w:rFonts w:ascii="Times New Roman" w:hAnsi="Times New Roman" w:cs="Times New Roman"/>
                                      <w:sz w:val="20"/>
                                      <w:szCs w:val="20"/>
                                    </w:rPr>
                                  </w:rPrChange>
                                </w:rPr>
                                <w:pPrChange w:id="5472" w:author="Maino Vieytes, Christian (NIH/NIA/IRP) [F]" w:date="2023-11-16T09:36:00Z">
                                  <w:pPr>
                                    <w:jc w:val="center"/>
                                  </w:pPr>
                                </w:pPrChange>
                              </w:pPr>
                              <w:ins w:id="5473" w:author="Maino Vieytes, Christian (NIH/NIA/IRP) [F]" w:date="2023-11-16T09:36:00Z">
                                <w:r w:rsidRPr="0049435F">
                                  <w:rPr>
                                    <w:rFonts w:ascii="Times New Roman" w:hAnsi="Times New Roman" w:cs="Times New Roman"/>
                                    <w:color w:val="000000"/>
                                    <w:sz w:val="18"/>
                                    <w:szCs w:val="18"/>
                                    <w:rPrChange w:id="5474" w:author="Maino Vieytes, Christian (NIH/NIA/IRP) [F]" w:date="2023-11-16T09:36: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5475" w:author="Maino Vieytes, Christian (NIH/NIA/IRP) [F]" w:date="2023-11-16T09:36:00Z">
                                      <w:rPr>
                                        <w:rFonts w:ascii="Calibri" w:hAnsi="Calibri" w:cs="Calibri"/>
                                        <w:color w:val="000000"/>
                                      </w:rPr>
                                    </w:rPrChange>
                                  </w:rPr>
                                  <w:t>97)*</w:t>
                                </w:r>
                              </w:ins>
                              <w:proofErr w:type="gramEnd"/>
                              <w:del w:id="5476" w:author="Maino Vieytes, Christian (NIH/NIA/IRP) [F]" w:date="2023-11-15T15:54:00Z">
                                <w:r w:rsidRPr="0049435F" w:rsidDel="00A12FDA">
                                  <w:rPr>
                                    <w:rFonts w:ascii="Times New Roman" w:hAnsi="Times New Roman" w:cs="Times New Roman"/>
                                    <w:sz w:val="18"/>
                                    <w:szCs w:val="18"/>
                                    <w:rPrChange w:id="5477" w:author="Maino Vieytes, Christian (NIH/NIA/IRP) [F]" w:date="2023-11-16T09:36:00Z">
                                      <w:rPr>
                                        <w:rFonts w:ascii="Times New Roman" w:hAnsi="Times New Roman" w:cs="Times New Roman"/>
                                        <w:sz w:val="20"/>
                                        <w:szCs w:val="20"/>
                                      </w:rPr>
                                    </w:rPrChange>
                                  </w:rPr>
                                  <w:delText>2.17 (1.45-3.24)**</w:delText>
                                </w:r>
                              </w:del>
                            </w:p>
                          </w:tc>
                          <w:tc>
                            <w:tcPr>
                              <w:tcW w:w="1196" w:type="dxa"/>
                              <w:noWrap/>
                              <w:vAlign w:val="center"/>
                              <w:hideMark/>
                              <w:tcPrChange w:id="5478" w:author="Maino Vieytes, Christian (NIH/NIA/IRP) [F]" w:date="2023-11-16T09:36:00Z">
                                <w:tcPr>
                                  <w:tcW w:w="1196" w:type="dxa"/>
                                  <w:gridSpan w:val="4"/>
                                  <w:noWrap/>
                                  <w:vAlign w:val="center"/>
                                  <w:hideMark/>
                                </w:tcPr>
                              </w:tcPrChange>
                            </w:tcPr>
                            <w:p w14:paraId="398019C5" w14:textId="1A5C4FEE" w:rsidR="0049435F" w:rsidRPr="0049435F" w:rsidDel="002B4FE9" w:rsidRDefault="0049435F" w:rsidP="0049435F">
                              <w:pPr>
                                <w:jc w:val="center"/>
                                <w:rPr>
                                  <w:del w:id="5479" w:author="Maino Vieytes, Christian (NIH/NIA/IRP) [F]" w:date="2023-11-15T16:23:00Z"/>
                                  <w:rFonts w:ascii="Times New Roman" w:hAnsi="Times New Roman" w:cs="Times New Roman"/>
                                  <w:sz w:val="18"/>
                                  <w:szCs w:val="18"/>
                                  <w:rPrChange w:id="5480" w:author="Maino Vieytes, Christian (NIH/NIA/IRP) [F]" w:date="2023-11-16T09:36:00Z">
                                    <w:rPr>
                                      <w:del w:id="5481" w:author="Maino Vieytes, Christian (NIH/NIA/IRP) [F]" w:date="2023-11-15T16:23:00Z"/>
                                      <w:rFonts w:ascii="Times New Roman" w:hAnsi="Times New Roman" w:cs="Times New Roman"/>
                                      <w:sz w:val="20"/>
                                      <w:szCs w:val="20"/>
                                    </w:rPr>
                                  </w:rPrChange>
                                </w:rPr>
                                <w:pPrChange w:id="5482" w:author="Maino Vieytes, Christian (NIH/NIA/IRP) [F]" w:date="2023-11-16T09:36:00Z">
                                  <w:pPr>
                                    <w:jc w:val="center"/>
                                  </w:pPr>
                                </w:pPrChange>
                              </w:pPr>
                              <w:ins w:id="5483" w:author="Maino Vieytes, Christian (NIH/NIA/IRP) [F]" w:date="2023-11-16T09:36:00Z">
                                <w:r w:rsidRPr="0049435F">
                                  <w:rPr>
                                    <w:rFonts w:ascii="Times New Roman" w:hAnsi="Times New Roman" w:cs="Times New Roman"/>
                                    <w:color w:val="000000"/>
                                    <w:sz w:val="18"/>
                                    <w:szCs w:val="18"/>
                                    <w:rPrChange w:id="5484" w:author="Maino Vieytes, Christian (NIH/NIA/IRP) [F]" w:date="2023-11-16T09:36:00Z">
                                      <w:rPr>
                                        <w:rFonts w:ascii="Calibri" w:hAnsi="Calibri" w:cs="Calibri"/>
                                        <w:color w:val="000000"/>
                                      </w:rPr>
                                    </w:rPrChange>
                                  </w:rPr>
                                  <w:t>0.02*</w:t>
                                </w:r>
                              </w:ins>
                              <w:del w:id="5485" w:author="Maino Vieytes, Christian (NIH/NIA/IRP) [F]" w:date="2023-11-15T15:54:00Z">
                                <w:r w:rsidRPr="0049435F" w:rsidDel="00A12FDA">
                                  <w:rPr>
                                    <w:rFonts w:ascii="Times New Roman" w:hAnsi="Times New Roman" w:cs="Times New Roman"/>
                                    <w:sz w:val="18"/>
                                    <w:szCs w:val="18"/>
                                    <w:rPrChange w:id="5486" w:author="Maino Vieytes, Christian (NIH/NIA/IRP) [F]" w:date="2023-11-16T09:36:00Z">
                                      <w:rPr>
                                        <w:rFonts w:ascii="Times New Roman" w:hAnsi="Times New Roman" w:cs="Times New Roman"/>
                                        <w:sz w:val="20"/>
                                        <w:szCs w:val="20"/>
                                      </w:rPr>
                                    </w:rPrChange>
                                  </w:rPr>
                                  <w:delText>&lt; 0.01**</w:delText>
                                </w:r>
                              </w:del>
                            </w:p>
                          </w:tc>
                          <w:tc>
                            <w:tcPr>
                              <w:tcW w:w="1622" w:type="dxa"/>
                              <w:noWrap/>
                              <w:vAlign w:val="center"/>
                              <w:hideMark/>
                              <w:tcPrChange w:id="5487" w:author="Maino Vieytes, Christian (NIH/NIA/IRP) [F]" w:date="2023-11-16T09:36:00Z">
                                <w:tcPr>
                                  <w:tcW w:w="1622" w:type="dxa"/>
                                  <w:gridSpan w:val="4"/>
                                  <w:noWrap/>
                                  <w:vAlign w:val="center"/>
                                  <w:hideMark/>
                                </w:tcPr>
                              </w:tcPrChange>
                            </w:tcPr>
                            <w:p w14:paraId="02696D5E" w14:textId="76B63251" w:rsidR="0049435F" w:rsidRPr="0049435F" w:rsidDel="002B4FE9" w:rsidRDefault="0049435F" w:rsidP="0049435F">
                              <w:pPr>
                                <w:jc w:val="center"/>
                                <w:rPr>
                                  <w:del w:id="5488" w:author="Maino Vieytes, Christian (NIH/NIA/IRP) [F]" w:date="2023-11-15T16:23:00Z"/>
                                  <w:rFonts w:ascii="Times New Roman" w:hAnsi="Times New Roman" w:cs="Times New Roman"/>
                                  <w:sz w:val="18"/>
                                  <w:szCs w:val="18"/>
                                  <w:rPrChange w:id="5489" w:author="Maino Vieytes, Christian (NIH/NIA/IRP) [F]" w:date="2023-11-16T09:36:00Z">
                                    <w:rPr>
                                      <w:del w:id="5490" w:author="Maino Vieytes, Christian (NIH/NIA/IRP) [F]" w:date="2023-11-15T16:23:00Z"/>
                                      <w:rFonts w:ascii="Times New Roman" w:hAnsi="Times New Roman" w:cs="Times New Roman"/>
                                      <w:sz w:val="20"/>
                                      <w:szCs w:val="20"/>
                                    </w:rPr>
                                  </w:rPrChange>
                                </w:rPr>
                                <w:pPrChange w:id="5491" w:author="Maino Vieytes, Christian (NIH/NIA/IRP) [F]" w:date="2023-11-16T09:36:00Z">
                                  <w:pPr>
                                    <w:jc w:val="center"/>
                                  </w:pPr>
                                </w:pPrChange>
                              </w:pPr>
                              <w:ins w:id="5492" w:author="Maino Vieytes, Christian (NIH/NIA/IRP) [F]" w:date="2023-11-16T09:36:00Z">
                                <w:r w:rsidRPr="0049435F">
                                  <w:rPr>
                                    <w:rFonts w:ascii="Times New Roman" w:hAnsi="Times New Roman" w:cs="Times New Roman"/>
                                    <w:color w:val="000000"/>
                                    <w:sz w:val="18"/>
                                    <w:szCs w:val="18"/>
                                    <w:rPrChange w:id="5493" w:author="Maino Vieytes, Christian (NIH/NIA/IRP) [F]" w:date="2023-11-16T09:36: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5494" w:author="Maino Vieytes, Christian (NIH/NIA/IRP) [F]" w:date="2023-11-16T09:36:00Z">
                                      <w:rPr>
                                        <w:rFonts w:ascii="Calibri" w:hAnsi="Calibri" w:cs="Calibri"/>
                                        <w:color w:val="000000"/>
                                      </w:rPr>
                                    </w:rPrChange>
                                  </w:rPr>
                                  <w:t>99)*</w:t>
                                </w:r>
                              </w:ins>
                              <w:proofErr w:type="gramEnd"/>
                              <w:del w:id="5495" w:author="Maino Vieytes, Christian (NIH/NIA/IRP) [F]" w:date="2023-11-15T15:54:00Z">
                                <w:r w:rsidRPr="0049435F" w:rsidDel="00A12FDA">
                                  <w:rPr>
                                    <w:rFonts w:ascii="Times New Roman" w:hAnsi="Times New Roman" w:cs="Times New Roman"/>
                                    <w:sz w:val="18"/>
                                    <w:szCs w:val="18"/>
                                    <w:rPrChange w:id="5496" w:author="Maino Vieytes, Christian (NIH/NIA/IRP) [F]" w:date="2023-11-16T09:36:00Z">
                                      <w:rPr>
                                        <w:rFonts w:ascii="Times New Roman" w:hAnsi="Times New Roman" w:cs="Times New Roman"/>
                                        <w:sz w:val="20"/>
                                        <w:szCs w:val="20"/>
                                      </w:rPr>
                                    </w:rPrChange>
                                  </w:rPr>
                                  <w:delText>1.20 (1.03-1.40)*</w:delText>
                                </w:r>
                              </w:del>
                            </w:p>
                          </w:tc>
                          <w:tc>
                            <w:tcPr>
                              <w:tcW w:w="1310" w:type="dxa"/>
                              <w:noWrap/>
                              <w:vAlign w:val="center"/>
                              <w:hideMark/>
                              <w:tcPrChange w:id="5497" w:author="Maino Vieytes, Christian (NIH/NIA/IRP) [F]" w:date="2023-11-16T09:36:00Z">
                                <w:tcPr>
                                  <w:tcW w:w="1310" w:type="dxa"/>
                                  <w:gridSpan w:val="4"/>
                                  <w:noWrap/>
                                  <w:vAlign w:val="center"/>
                                  <w:hideMark/>
                                </w:tcPr>
                              </w:tcPrChange>
                            </w:tcPr>
                            <w:p w14:paraId="2195579D" w14:textId="344D6CCA" w:rsidR="0049435F" w:rsidRPr="0049435F" w:rsidDel="002B4FE9" w:rsidRDefault="0049435F" w:rsidP="0049435F">
                              <w:pPr>
                                <w:jc w:val="center"/>
                                <w:rPr>
                                  <w:del w:id="5498" w:author="Maino Vieytes, Christian (NIH/NIA/IRP) [F]" w:date="2023-11-15T16:23:00Z"/>
                                  <w:rFonts w:ascii="Times New Roman" w:hAnsi="Times New Roman" w:cs="Times New Roman"/>
                                  <w:sz w:val="18"/>
                                  <w:szCs w:val="18"/>
                                  <w:rPrChange w:id="5499" w:author="Maino Vieytes, Christian (NIH/NIA/IRP) [F]" w:date="2023-11-16T09:36:00Z">
                                    <w:rPr>
                                      <w:del w:id="5500" w:author="Maino Vieytes, Christian (NIH/NIA/IRP) [F]" w:date="2023-11-15T16:23:00Z"/>
                                      <w:rFonts w:ascii="Times New Roman" w:hAnsi="Times New Roman" w:cs="Times New Roman"/>
                                      <w:sz w:val="20"/>
                                      <w:szCs w:val="20"/>
                                    </w:rPr>
                                  </w:rPrChange>
                                </w:rPr>
                                <w:pPrChange w:id="5501" w:author="Maino Vieytes, Christian (NIH/NIA/IRP) [F]" w:date="2023-11-16T09:36:00Z">
                                  <w:pPr>
                                    <w:jc w:val="center"/>
                                  </w:pPr>
                                </w:pPrChange>
                              </w:pPr>
                              <w:ins w:id="5502" w:author="Maino Vieytes, Christian (NIH/NIA/IRP) [F]" w:date="2023-11-16T09:36:00Z">
                                <w:r w:rsidRPr="0049435F">
                                  <w:rPr>
                                    <w:rFonts w:ascii="Times New Roman" w:hAnsi="Times New Roman" w:cs="Times New Roman"/>
                                    <w:color w:val="000000"/>
                                    <w:sz w:val="18"/>
                                    <w:szCs w:val="18"/>
                                    <w:rPrChange w:id="5503" w:author="Maino Vieytes, Christian (NIH/NIA/IRP) [F]" w:date="2023-11-16T09:36:00Z">
                                      <w:rPr>
                                        <w:rFonts w:ascii="Calibri" w:hAnsi="Calibri" w:cs="Calibri"/>
                                        <w:color w:val="000000"/>
                                      </w:rPr>
                                    </w:rPrChange>
                                  </w:rPr>
                                  <w:t>0.58</w:t>
                                </w:r>
                              </w:ins>
                              <w:del w:id="5504" w:author="Maino Vieytes, Christian (NIH/NIA/IRP) [F]" w:date="2023-11-15T15:54:00Z">
                                <w:r w:rsidRPr="0049435F" w:rsidDel="00A12FDA">
                                  <w:rPr>
                                    <w:rFonts w:ascii="Times New Roman" w:hAnsi="Times New Roman" w:cs="Times New Roman"/>
                                    <w:color w:val="000000"/>
                                    <w:sz w:val="18"/>
                                    <w:szCs w:val="18"/>
                                    <w:rPrChange w:id="5505" w:author="Maino Vieytes, Christian (NIH/NIA/IRP) [F]" w:date="2023-11-16T09:36:00Z">
                                      <w:rPr>
                                        <w:rFonts w:ascii="Times New Roman" w:hAnsi="Times New Roman" w:cs="Times New Roman"/>
                                        <w:color w:val="000000"/>
                                        <w:sz w:val="20"/>
                                        <w:szCs w:val="20"/>
                                      </w:rPr>
                                    </w:rPrChange>
                                  </w:rPr>
                                  <w:delText>0.42</w:delText>
                                </w:r>
                              </w:del>
                            </w:p>
                          </w:tc>
                        </w:tr>
                        <w:tr w:rsidR="0049435F" w:rsidRPr="0049435F" w14:paraId="37FAD29C" w14:textId="77777777" w:rsidTr="0049435F">
                          <w:tblPrEx>
                            <w:tblPrExChange w:id="5506" w:author="Maino Vieytes, Christian (NIH/NIA/IRP) [F]" w:date="2023-11-16T09:39:00Z">
                              <w:tblPrEx>
                                <w:tblW w:w="15011" w:type="dxa"/>
                              </w:tblPrEx>
                            </w:tblPrExChange>
                          </w:tblPrEx>
                          <w:trPr>
                            <w:trHeight w:val="320"/>
                            <w:trPrChange w:id="5507" w:author="Maino Vieytes, Christian (NIH/NIA/IRP) [F]" w:date="2023-11-16T09:39:00Z">
                              <w:trPr>
                                <w:gridAfter w:val="0"/>
                                <w:trHeight w:val="320"/>
                              </w:trPr>
                            </w:trPrChange>
                          </w:trPr>
                          <w:tc>
                            <w:tcPr>
                              <w:tcW w:w="2317" w:type="dxa"/>
                              <w:noWrap/>
                              <w:vAlign w:val="center"/>
                              <w:hideMark/>
                              <w:tcPrChange w:id="5508" w:author="Maino Vieytes, Christian (NIH/NIA/IRP) [F]" w:date="2023-11-16T09:39:00Z">
                                <w:tcPr>
                                  <w:tcW w:w="2317" w:type="dxa"/>
                                  <w:noWrap/>
                                  <w:vAlign w:val="center"/>
                                  <w:hideMark/>
                                </w:tcPr>
                              </w:tcPrChange>
                            </w:tcPr>
                            <w:p w14:paraId="60E06593" w14:textId="77777777" w:rsidR="0049435F" w:rsidRPr="008A6C8D" w:rsidRDefault="0049435F" w:rsidP="0049435F">
                              <w:pPr>
                                <w:rPr>
                                  <w:rFonts w:ascii="Times New Roman" w:hAnsi="Times New Roman" w:cs="Times New Roman"/>
                                  <w:sz w:val="18"/>
                                  <w:szCs w:val="18"/>
                                  <w:rPrChange w:id="550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510"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5511"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5512" w:author="Maino Vieytes, Christian (NIH/NIA/IRP) [F]" w:date="2023-11-16T09:39:00Z">
                                <w:tcPr>
                                  <w:tcW w:w="936" w:type="dxa"/>
                                  <w:noWrap/>
                                  <w:vAlign w:val="center"/>
                                  <w:hideMark/>
                                </w:tcPr>
                              </w:tcPrChange>
                            </w:tcPr>
                            <w:p w14:paraId="1BA5934B" w14:textId="2AC32F34" w:rsidR="0049435F" w:rsidRPr="0049435F" w:rsidRDefault="0049435F" w:rsidP="0049435F">
                              <w:pPr>
                                <w:jc w:val="center"/>
                                <w:rPr>
                                  <w:rFonts w:ascii="Times New Roman" w:hAnsi="Times New Roman" w:cs="Times New Roman"/>
                                  <w:sz w:val="18"/>
                                  <w:szCs w:val="18"/>
                                  <w:rPrChange w:id="5513" w:author="Maino Vieytes, Christian (NIH/NIA/IRP) [F]" w:date="2023-11-16T09:36:00Z">
                                    <w:rPr>
                                      <w:rFonts w:ascii="Times New Roman" w:hAnsi="Times New Roman" w:cs="Times New Roman"/>
                                      <w:sz w:val="20"/>
                                      <w:szCs w:val="20"/>
                                    </w:rPr>
                                  </w:rPrChange>
                                </w:rPr>
                              </w:pPr>
                              <w:ins w:id="5514" w:author="Maino Vieytes, Christian (NIH/NIA/IRP) [F]" w:date="2023-11-16T09:36:00Z">
                                <w:r w:rsidRPr="0049435F">
                                  <w:rPr>
                                    <w:rFonts w:ascii="Times New Roman" w:hAnsi="Times New Roman" w:cs="Times New Roman"/>
                                    <w:color w:val="000000"/>
                                    <w:sz w:val="18"/>
                                    <w:szCs w:val="18"/>
                                    <w:rPrChange w:id="5515" w:author="Maino Vieytes, Christian (NIH/NIA/IRP) [F]" w:date="2023-11-16T09:36:00Z">
                                      <w:rPr>
                                        <w:rFonts w:ascii="Calibri" w:hAnsi="Calibri" w:cs="Calibri"/>
                                        <w:color w:val="000000"/>
                                      </w:rPr>
                                    </w:rPrChange>
                                  </w:rPr>
                                  <w:t>1745</w:t>
                                </w:r>
                              </w:ins>
                              <w:del w:id="5516" w:author="Maino Vieytes, Christian (NIH/NIA/IRP) [F]" w:date="2023-11-15T15:54:00Z">
                                <w:r w:rsidRPr="0049435F" w:rsidDel="00A12FDA">
                                  <w:rPr>
                                    <w:rFonts w:ascii="Times New Roman" w:hAnsi="Times New Roman" w:cs="Times New Roman"/>
                                    <w:sz w:val="18"/>
                                    <w:szCs w:val="18"/>
                                    <w:rPrChange w:id="5517"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518" w:author="Maino Vieytes, Christian (NIH/NIA/IRP) [F]" w:date="2023-11-16T09:39:00Z">
                                <w:tcPr>
                                  <w:tcW w:w="846" w:type="dxa"/>
                                  <w:gridSpan w:val="2"/>
                                  <w:noWrap/>
                                  <w:vAlign w:val="center"/>
                                  <w:hideMark/>
                                </w:tcPr>
                              </w:tcPrChange>
                            </w:tcPr>
                            <w:p w14:paraId="3A106463" w14:textId="3E7AC38C" w:rsidR="0049435F" w:rsidRPr="0049435F" w:rsidRDefault="0049435F" w:rsidP="0049435F">
                              <w:pPr>
                                <w:jc w:val="center"/>
                                <w:rPr>
                                  <w:rFonts w:ascii="Times New Roman" w:hAnsi="Times New Roman" w:cs="Times New Roman"/>
                                  <w:sz w:val="18"/>
                                  <w:szCs w:val="18"/>
                                  <w:rPrChange w:id="5519" w:author="Maino Vieytes, Christian (NIH/NIA/IRP) [F]" w:date="2023-11-16T09:36:00Z">
                                    <w:rPr>
                                      <w:rFonts w:ascii="Times New Roman" w:hAnsi="Times New Roman" w:cs="Times New Roman"/>
                                      <w:sz w:val="20"/>
                                      <w:szCs w:val="20"/>
                                    </w:rPr>
                                  </w:rPrChange>
                                </w:rPr>
                              </w:pPr>
                              <w:ins w:id="5520" w:author="Maino Vieytes, Christian (NIH/NIA/IRP) [F]" w:date="2023-11-16T09:36:00Z">
                                <w:r w:rsidRPr="0049435F">
                                  <w:rPr>
                                    <w:rFonts w:ascii="Times New Roman" w:hAnsi="Times New Roman" w:cs="Times New Roman"/>
                                    <w:color w:val="000000"/>
                                    <w:sz w:val="18"/>
                                    <w:szCs w:val="18"/>
                                    <w:rPrChange w:id="5521" w:author="Maino Vieytes, Christian (NIH/NIA/IRP) [F]" w:date="2023-11-16T09:36:00Z">
                                      <w:rPr>
                                        <w:rFonts w:ascii="Calibri" w:hAnsi="Calibri" w:cs="Calibri"/>
                                        <w:color w:val="000000"/>
                                      </w:rPr>
                                    </w:rPrChange>
                                  </w:rPr>
                                  <w:t>1.00</w:t>
                                </w:r>
                              </w:ins>
                              <w:del w:id="5522" w:author="Maino Vieytes, Christian (NIH/NIA/IRP) [F]" w:date="2023-11-15T15:54:00Z">
                                <w:r w:rsidRPr="0049435F" w:rsidDel="00A12FDA">
                                  <w:rPr>
                                    <w:rFonts w:ascii="Times New Roman" w:hAnsi="Times New Roman" w:cs="Times New Roman"/>
                                    <w:sz w:val="18"/>
                                    <w:szCs w:val="18"/>
                                    <w:rPrChange w:id="5523"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524" w:author="Maino Vieytes, Christian (NIH/NIA/IRP) [F]" w:date="2023-11-16T09:39:00Z">
                                <w:tcPr>
                                  <w:tcW w:w="1616" w:type="dxa"/>
                                  <w:gridSpan w:val="2"/>
                                  <w:noWrap/>
                                  <w:vAlign w:val="bottom"/>
                                  <w:hideMark/>
                                </w:tcPr>
                              </w:tcPrChange>
                            </w:tcPr>
                            <w:p w14:paraId="21E7F006" w14:textId="50101983" w:rsidR="0049435F" w:rsidRPr="0049435F" w:rsidRDefault="0049435F" w:rsidP="0049435F">
                              <w:pPr>
                                <w:jc w:val="center"/>
                                <w:rPr>
                                  <w:rFonts w:ascii="Times New Roman" w:hAnsi="Times New Roman" w:cs="Times New Roman"/>
                                  <w:sz w:val="18"/>
                                  <w:szCs w:val="18"/>
                                  <w:rPrChange w:id="5525" w:author="Maino Vieytes, Christian (NIH/NIA/IRP) [F]" w:date="2023-11-16T09:38:00Z">
                                    <w:rPr>
                                      <w:rFonts w:ascii="Times New Roman" w:hAnsi="Times New Roman" w:cs="Times New Roman"/>
                                      <w:sz w:val="20"/>
                                      <w:szCs w:val="20"/>
                                    </w:rPr>
                                  </w:rPrChange>
                                </w:rPr>
                              </w:pPr>
                              <w:ins w:id="5526" w:author="Maino Vieytes, Christian (NIH/NIA/IRP) [F]" w:date="2023-11-16T09:38:00Z">
                                <w:r w:rsidRPr="0049435F">
                                  <w:rPr>
                                    <w:rFonts w:ascii="Times New Roman" w:hAnsi="Times New Roman" w:cs="Times New Roman"/>
                                    <w:color w:val="000000"/>
                                    <w:sz w:val="18"/>
                                    <w:szCs w:val="18"/>
                                    <w:rPrChange w:id="5527" w:author="Maino Vieytes, Christian (NIH/NIA/IRP) [F]" w:date="2023-11-16T09:38: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5528" w:author="Maino Vieytes, Christian (NIH/NIA/IRP) [F]" w:date="2023-11-16T09:38: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5529" w:author="Maino Vieytes, Christian (NIH/NIA/IRP) [F]" w:date="2023-11-16T09:38:00Z">
                                      <w:rPr>
                                        <w:rFonts w:ascii="Calibri" w:hAnsi="Calibri" w:cs="Calibri"/>
                                        <w:color w:val="000000"/>
                                      </w:rPr>
                                    </w:rPrChange>
                                  </w:rPr>
                                  <w:t>*</w:t>
                                </w:r>
                              </w:ins>
                              <w:del w:id="5530" w:author="Maino Vieytes, Christian (NIH/NIA/IRP) [F]" w:date="2023-11-15T15:54:00Z">
                                <w:r w:rsidRPr="0049435F" w:rsidDel="00A12FDA">
                                  <w:rPr>
                                    <w:rFonts w:ascii="Times New Roman" w:hAnsi="Times New Roman" w:cs="Times New Roman"/>
                                    <w:sz w:val="18"/>
                                    <w:szCs w:val="18"/>
                                    <w:rPrChange w:id="5531" w:author="Maino Vieytes, Christian (NIH/NIA/IRP) [F]" w:date="2023-11-16T09:38:00Z">
                                      <w:rPr>
                                        <w:rFonts w:ascii="Times New Roman" w:hAnsi="Times New Roman" w:cs="Times New Roman"/>
                                        <w:sz w:val="20"/>
                                        <w:szCs w:val="20"/>
                                      </w:rPr>
                                    </w:rPrChange>
                                  </w:rPr>
                                  <w:delText>0.92 (0.68-1.25)</w:delText>
                                </w:r>
                              </w:del>
                            </w:p>
                          </w:tc>
                          <w:tc>
                            <w:tcPr>
                              <w:tcW w:w="1716" w:type="dxa"/>
                              <w:noWrap/>
                              <w:vAlign w:val="center"/>
                              <w:hideMark/>
                              <w:tcPrChange w:id="5532" w:author="Maino Vieytes, Christian (NIH/NIA/IRP) [F]" w:date="2023-11-16T09:39:00Z">
                                <w:tcPr>
                                  <w:tcW w:w="1716" w:type="dxa"/>
                                  <w:gridSpan w:val="2"/>
                                  <w:noWrap/>
                                  <w:vAlign w:val="bottom"/>
                                  <w:hideMark/>
                                </w:tcPr>
                              </w:tcPrChange>
                            </w:tcPr>
                            <w:p w14:paraId="59EFE9A6" w14:textId="2E6CDBD3" w:rsidR="0049435F" w:rsidRPr="0049435F" w:rsidRDefault="0049435F" w:rsidP="0049435F">
                              <w:pPr>
                                <w:jc w:val="center"/>
                                <w:rPr>
                                  <w:rFonts w:ascii="Times New Roman" w:hAnsi="Times New Roman" w:cs="Times New Roman"/>
                                  <w:sz w:val="18"/>
                                  <w:szCs w:val="18"/>
                                  <w:rPrChange w:id="5533" w:author="Maino Vieytes, Christian (NIH/NIA/IRP) [F]" w:date="2023-11-16T09:38:00Z">
                                    <w:rPr>
                                      <w:rFonts w:ascii="Times New Roman" w:hAnsi="Times New Roman" w:cs="Times New Roman"/>
                                      <w:sz w:val="20"/>
                                      <w:szCs w:val="20"/>
                                    </w:rPr>
                                  </w:rPrChange>
                                </w:rPr>
                              </w:pPr>
                              <w:ins w:id="5534" w:author="Maino Vieytes, Christian (NIH/NIA/IRP) [F]" w:date="2023-11-16T09:38:00Z">
                                <w:r w:rsidRPr="0049435F">
                                  <w:rPr>
                                    <w:rFonts w:ascii="Times New Roman" w:hAnsi="Times New Roman" w:cs="Times New Roman"/>
                                    <w:color w:val="000000"/>
                                    <w:sz w:val="18"/>
                                    <w:szCs w:val="18"/>
                                    <w:rPrChange w:id="5535" w:author="Maino Vieytes, Christian (NIH/NIA/IRP) [F]" w:date="2023-11-16T09:38: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5536" w:author="Maino Vieytes, Christian (NIH/NIA/IRP) [F]" w:date="2023-11-16T09:38: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5537" w:author="Maino Vieytes, Christian (NIH/NIA/IRP) [F]" w:date="2023-11-16T09:38:00Z">
                                      <w:rPr>
                                        <w:rFonts w:ascii="Calibri" w:hAnsi="Calibri" w:cs="Calibri"/>
                                        <w:color w:val="000000"/>
                                      </w:rPr>
                                    </w:rPrChange>
                                  </w:rPr>
                                  <w:t>*</w:t>
                                </w:r>
                              </w:ins>
                              <w:del w:id="5538" w:author="Maino Vieytes, Christian (NIH/NIA/IRP) [F]" w:date="2023-11-15T15:54:00Z">
                                <w:r w:rsidRPr="0049435F" w:rsidDel="00A12FDA">
                                  <w:rPr>
                                    <w:rFonts w:ascii="Times New Roman" w:hAnsi="Times New Roman" w:cs="Times New Roman"/>
                                    <w:sz w:val="18"/>
                                    <w:szCs w:val="18"/>
                                    <w:rPrChange w:id="5539" w:author="Maino Vieytes, Christian (NIH/NIA/IRP) [F]" w:date="2023-11-16T09:38:00Z">
                                      <w:rPr>
                                        <w:rFonts w:ascii="Times New Roman" w:hAnsi="Times New Roman" w:cs="Times New Roman"/>
                                        <w:sz w:val="20"/>
                                        <w:szCs w:val="20"/>
                                      </w:rPr>
                                    </w:rPrChange>
                                  </w:rPr>
                                  <w:delText>0.95 (0.69-1.32)</w:delText>
                                </w:r>
                              </w:del>
                            </w:p>
                          </w:tc>
                          <w:tc>
                            <w:tcPr>
                              <w:tcW w:w="1716" w:type="dxa"/>
                              <w:noWrap/>
                              <w:vAlign w:val="center"/>
                              <w:hideMark/>
                              <w:tcPrChange w:id="5540" w:author="Maino Vieytes, Christian (NIH/NIA/IRP) [F]" w:date="2023-11-16T09:39:00Z">
                                <w:tcPr>
                                  <w:tcW w:w="1716" w:type="dxa"/>
                                  <w:gridSpan w:val="2"/>
                                  <w:noWrap/>
                                  <w:vAlign w:val="bottom"/>
                                  <w:hideMark/>
                                </w:tcPr>
                              </w:tcPrChange>
                            </w:tcPr>
                            <w:p w14:paraId="63E36C7B" w14:textId="47476096" w:rsidR="0049435F" w:rsidRPr="0049435F" w:rsidRDefault="0049435F" w:rsidP="0049435F">
                              <w:pPr>
                                <w:jc w:val="center"/>
                                <w:rPr>
                                  <w:rFonts w:ascii="Times New Roman" w:hAnsi="Times New Roman" w:cs="Times New Roman"/>
                                  <w:sz w:val="18"/>
                                  <w:szCs w:val="18"/>
                                  <w:rPrChange w:id="5541" w:author="Maino Vieytes, Christian (NIH/NIA/IRP) [F]" w:date="2023-11-16T09:38:00Z">
                                    <w:rPr>
                                      <w:rFonts w:ascii="Times New Roman" w:hAnsi="Times New Roman" w:cs="Times New Roman"/>
                                      <w:sz w:val="20"/>
                                      <w:szCs w:val="20"/>
                                    </w:rPr>
                                  </w:rPrChange>
                                </w:rPr>
                              </w:pPr>
                              <w:ins w:id="5542" w:author="Maino Vieytes, Christian (NIH/NIA/IRP) [F]" w:date="2023-11-16T09:38:00Z">
                                <w:r w:rsidRPr="0049435F">
                                  <w:rPr>
                                    <w:rFonts w:ascii="Times New Roman" w:hAnsi="Times New Roman" w:cs="Times New Roman"/>
                                    <w:color w:val="000000"/>
                                    <w:sz w:val="18"/>
                                    <w:szCs w:val="18"/>
                                    <w:rPrChange w:id="5543" w:author="Maino Vieytes, Christian (NIH/NIA/IRP) [F]" w:date="2023-11-16T09:38: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5544" w:author="Maino Vieytes, Christian (NIH/NIA/IRP) [F]" w:date="2023-11-16T09:38: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5545" w:author="Maino Vieytes, Christian (NIH/NIA/IRP) [F]" w:date="2023-11-16T09:38:00Z">
                                      <w:rPr>
                                        <w:rFonts w:ascii="Calibri" w:hAnsi="Calibri" w:cs="Calibri"/>
                                        <w:color w:val="000000"/>
                                      </w:rPr>
                                    </w:rPrChange>
                                  </w:rPr>
                                  <w:t>*</w:t>
                                </w:r>
                              </w:ins>
                              <w:del w:id="5546" w:author="Maino Vieytes, Christian (NIH/NIA/IRP) [F]" w:date="2023-11-15T15:54:00Z">
                                <w:r w:rsidRPr="0049435F" w:rsidDel="00A12FDA">
                                  <w:rPr>
                                    <w:rFonts w:ascii="Times New Roman" w:hAnsi="Times New Roman" w:cs="Times New Roman"/>
                                    <w:sz w:val="18"/>
                                    <w:szCs w:val="18"/>
                                    <w:rPrChange w:id="5547" w:author="Maino Vieytes, Christian (NIH/NIA/IRP) [F]" w:date="2023-11-16T09:38:00Z">
                                      <w:rPr>
                                        <w:rFonts w:ascii="Times New Roman" w:hAnsi="Times New Roman" w:cs="Times New Roman"/>
                                        <w:sz w:val="20"/>
                                        <w:szCs w:val="20"/>
                                      </w:rPr>
                                    </w:rPrChange>
                                  </w:rPr>
                                  <w:delText>0.68 (0.46-1.00)</w:delText>
                                </w:r>
                              </w:del>
                            </w:p>
                          </w:tc>
                          <w:tc>
                            <w:tcPr>
                              <w:tcW w:w="1816" w:type="dxa"/>
                              <w:noWrap/>
                              <w:vAlign w:val="center"/>
                              <w:hideMark/>
                              <w:tcPrChange w:id="5548" w:author="Maino Vieytes, Christian (NIH/NIA/IRP) [F]" w:date="2023-11-16T09:39:00Z">
                                <w:tcPr>
                                  <w:tcW w:w="1816" w:type="dxa"/>
                                  <w:gridSpan w:val="2"/>
                                  <w:noWrap/>
                                  <w:vAlign w:val="bottom"/>
                                  <w:hideMark/>
                                </w:tcPr>
                              </w:tcPrChange>
                            </w:tcPr>
                            <w:p w14:paraId="26C58918" w14:textId="00511B89" w:rsidR="0049435F" w:rsidRPr="0049435F" w:rsidRDefault="0049435F" w:rsidP="0049435F">
                              <w:pPr>
                                <w:jc w:val="center"/>
                                <w:rPr>
                                  <w:rFonts w:ascii="Times New Roman" w:hAnsi="Times New Roman" w:cs="Times New Roman"/>
                                  <w:sz w:val="18"/>
                                  <w:szCs w:val="18"/>
                                  <w:rPrChange w:id="5549" w:author="Maino Vieytes, Christian (NIH/NIA/IRP) [F]" w:date="2023-11-16T09:38:00Z">
                                    <w:rPr>
                                      <w:rFonts w:ascii="Times New Roman" w:hAnsi="Times New Roman" w:cs="Times New Roman"/>
                                      <w:sz w:val="20"/>
                                      <w:szCs w:val="20"/>
                                    </w:rPr>
                                  </w:rPrChange>
                                </w:rPr>
                              </w:pPr>
                              <w:ins w:id="5550" w:author="Maino Vieytes, Christian (NIH/NIA/IRP) [F]" w:date="2023-11-16T09:38:00Z">
                                <w:r w:rsidRPr="0049435F">
                                  <w:rPr>
                                    <w:rFonts w:ascii="Times New Roman" w:hAnsi="Times New Roman" w:cs="Times New Roman"/>
                                    <w:color w:val="000000"/>
                                    <w:sz w:val="18"/>
                                    <w:szCs w:val="18"/>
                                    <w:rPrChange w:id="5551" w:author="Maino Vieytes, Christian (NIH/NIA/IRP) [F]" w:date="2023-11-16T09:38: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5552" w:author="Maino Vieytes, Christian (NIH/NIA/IRP) [F]" w:date="2023-11-16T09:38:00Z">
                                      <w:rPr>
                                        <w:rFonts w:ascii="Calibri" w:hAnsi="Calibri" w:cs="Calibri"/>
                                        <w:color w:val="000000"/>
                                      </w:rPr>
                                    </w:rPrChange>
                                  </w:rPr>
                                  <w:t>35)*</w:t>
                                </w:r>
                              </w:ins>
                              <w:proofErr w:type="gramEnd"/>
                              <w:del w:id="5553" w:author="Maino Vieytes, Christian (NIH/NIA/IRP) [F]" w:date="2023-11-15T15:54:00Z">
                                <w:r w:rsidRPr="0049435F" w:rsidDel="00A12FDA">
                                  <w:rPr>
                                    <w:rFonts w:ascii="Times New Roman" w:hAnsi="Times New Roman" w:cs="Times New Roman"/>
                                    <w:sz w:val="18"/>
                                    <w:szCs w:val="18"/>
                                    <w:rPrChange w:id="5554" w:author="Maino Vieytes, Christian (NIH/NIA/IRP) [F]" w:date="2023-11-16T09:38:00Z">
                                      <w:rPr>
                                        <w:rFonts w:ascii="Times New Roman" w:hAnsi="Times New Roman" w:cs="Times New Roman"/>
                                        <w:sz w:val="20"/>
                                        <w:szCs w:val="20"/>
                                      </w:rPr>
                                    </w:rPrChange>
                                  </w:rPr>
                                  <w:delText>0.54 (0.36-0.82)**</w:delText>
                                </w:r>
                              </w:del>
                            </w:p>
                          </w:tc>
                          <w:tc>
                            <w:tcPr>
                              <w:tcW w:w="1196" w:type="dxa"/>
                              <w:noWrap/>
                              <w:vAlign w:val="center"/>
                              <w:hideMark/>
                              <w:tcPrChange w:id="5555" w:author="Maino Vieytes, Christian (NIH/NIA/IRP) [F]" w:date="2023-11-16T09:39:00Z">
                                <w:tcPr>
                                  <w:tcW w:w="1116" w:type="dxa"/>
                                  <w:gridSpan w:val="3"/>
                                  <w:noWrap/>
                                  <w:vAlign w:val="bottom"/>
                                  <w:hideMark/>
                                </w:tcPr>
                              </w:tcPrChange>
                            </w:tcPr>
                            <w:p w14:paraId="03293277" w14:textId="29C46D5B" w:rsidR="0049435F" w:rsidRPr="0049435F" w:rsidRDefault="0049435F" w:rsidP="0049435F">
                              <w:pPr>
                                <w:jc w:val="center"/>
                                <w:rPr>
                                  <w:rFonts w:ascii="Times New Roman" w:hAnsi="Times New Roman" w:cs="Times New Roman"/>
                                  <w:sz w:val="18"/>
                                  <w:szCs w:val="18"/>
                                  <w:rPrChange w:id="5556" w:author="Maino Vieytes, Christian (NIH/NIA/IRP) [F]" w:date="2023-11-16T09:38:00Z">
                                    <w:rPr>
                                      <w:rFonts w:ascii="Times New Roman" w:hAnsi="Times New Roman" w:cs="Times New Roman"/>
                                      <w:sz w:val="20"/>
                                      <w:szCs w:val="20"/>
                                    </w:rPr>
                                  </w:rPrChange>
                                </w:rPr>
                              </w:pPr>
                              <w:ins w:id="5557" w:author="Maino Vieytes, Christian (NIH/NIA/IRP) [F]" w:date="2023-11-16T09:38:00Z">
                                <w:r w:rsidRPr="0049435F">
                                  <w:rPr>
                                    <w:rFonts w:ascii="Times New Roman" w:hAnsi="Times New Roman" w:cs="Times New Roman"/>
                                    <w:color w:val="000000"/>
                                    <w:sz w:val="18"/>
                                    <w:szCs w:val="18"/>
                                    <w:rPrChange w:id="5558" w:author="Maino Vieytes, Christian (NIH/NIA/IRP) [F]" w:date="2023-11-16T09:38:00Z">
                                      <w:rPr>
                                        <w:rFonts w:ascii="Calibri" w:hAnsi="Calibri" w:cs="Calibri"/>
                                        <w:color w:val="000000"/>
                                      </w:rPr>
                                    </w:rPrChange>
                                  </w:rPr>
                                  <w:t>&lt; 0.01**</w:t>
                                </w:r>
                              </w:ins>
                              <w:del w:id="5559" w:author="Maino Vieytes, Christian (NIH/NIA/IRP) [F]" w:date="2023-11-15T15:54:00Z">
                                <w:r w:rsidRPr="0049435F" w:rsidDel="00A12FDA">
                                  <w:rPr>
                                    <w:rFonts w:ascii="Times New Roman" w:hAnsi="Times New Roman" w:cs="Times New Roman"/>
                                    <w:sz w:val="18"/>
                                    <w:szCs w:val="18"/>
                                    <w:rPrChange w:id="5560" w:author="Maino Vieytes, Christian (NIH/NIA/IRP) [F]" w:date="2023-11-16T09:38:00Z">
                                      <w:rPr>
                                        <w:rFonts w:ascii="Times New Roman" w:hAnsi="Times New Roman" w:cs="Times New Roman"/>
                                        <w:sz w:val="20"/>
                                        <w:szCs w:val="20"/>
                                      </w:rPr>
                                    </w:rPrChange>
                                  </w:rPr>
                                  <w:delText>&lt; 0.01**</w:delText>
                                </w:r>
                              </w:del>
                            </w:p>
                          </w:tc>
                          <w:tc>
                            <w:tcPr>
                              <w:tcW w:w="1622" w:type="dxa"/>
                              <w:noWrap/>
                              <w:vAlign w:val="center"/>
                              <w:hideMark/>
                              <w:tcPrChange w:id="5561" w:author="Maino Vieytes, Christian (NIH/NIA/IRP) [F]" w:date="2023-11-16T09:39:00Z">
                                <w:tcPr>
                                  <w:tcW w:w="1622" w:type="dxa"/>
                                  <w:gridSpan w:val="3"/>
                                  <w:noWrap/>
                                  <w:vAlign w:val="bottom"/>
                                  <w:hideMark/>
                                </w:tcPr>
                              </w:tcPrChange>
                            </w:tcPr>
                            <w:p w14:paraId="5E81C36A" w14:textId="03004037" w:rsidR="0049435F" w:rsidRPr="0049435F" w:rsidRDefault="0049435F" w:rsidP="0049435F">
                              <w:pPr>
                                <w:jc w:val="center"/>
                                <w:rPr>
                                  <w:rFonts w:ascii="Times New Roman" w:hAnsi="Times New Roman" w:cs="Times New Roman"/>
                                  <w:sz w:val="18"/>
                                  <w:szCs w:val="18"/>
                                  <w:rPrChange w:id="5562" w:author="Maino Vieytes, Christian (NIH/NIA/IRP) [F]" w:date="2023-11-16T09:38:00Z">
                                    <w:rPr>
                                      <w:rFonts w:ascii="Times New Roman" w:hAnsi="Times New Roman" w:cs="Times New Roman"/>
                                      <w:sz w:val="20"/>
                                      <w:szCs w:val="20"/>
                                    </w:rPr>
                                  </w:rPrChange>
                                </w:rPr>
                              </w:pPr>
                              <w:ins w:id="5563" w:author="Maino Vieytes, Christian (NIH/NIA/IRP) [F]" w:date="2023-11-16T09:38:00Z">
                                <w:r w:rsidRPr="0049435F">
                                  <w:rPr>
                                    <w:rFonts w:ascii="Times New Roman" w:hAnsi="Times New Roman" w:cs="Times New Roman"/>
                                    <w:color w:val="000000"/>
                                    <w:sz w:val="18"/>
                                    <w:szCs w:val="18"/>
                                    <w:rPrChange w:id="5564" w:author="Maino Vieytes, Christian (NIH/NIA/IRP) [F]" w:date="2023-11-16T09:38: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5565" w:author="Maino Vieytes, Christian (NIH/NIA/IRP) [F]" w:date="2023-11-16T09:38:00Z">
                                      <w:rPr>
                                        <w:rFonts w:ascii="Calibri" w:hAnsi="Calibri" w:cs="Calibri"/>
                                        <w:color w:val="000000"/>
                                      </w:rPr>
                                    </w:rPrChange>
                                  </w:rPr>
                                  <w:t>31)*</w:t>
                                </w:r>
                              </w:ins>
                              <w:proofErr w:type="gramEnd"/>
                              <w:del w:id="5566" w:author="Maino Vieytes, Christian (NIH/NIA/IRP) [F]" w:date="2023-11-15T15:54:00Z">
                                <w:r w:rsidRPr="0049435F" w:rsidDel="00A12FDA">
                                  <w:rPr>
                                    <w:rFonts w:ascii="Times New Roman" w:hAnsi="Times New Roman" w:cs="Times New Roman"/>
                                    <w:sz w:val="18"/>
                                    <w:szCs w:val="18"/>
                                    <w:rPrChange w:id="5567" w:author="Maino Vieytes, Christian (NIH/NIA/IRP) [F]" w:date="2023-11-16T09:38:00Z">
                                      <w:rPr>
                                        <w:rFonts w:ascii="Times New Roman" w:hAnsi="Times New Roman" w:cs="Times New Roman"/>
                                        <w:sz w:val="20"/>
                                        <w:szCs w:val="20"/>
                                      </w:rPr>
                                    </w:rPrChange>
                                  </w:rPr>
                                  <w:delText>0.80 (0.70-0.92)**</w:delText>
                                </w:r>
                              </w:del>
                            </w:p>
                          </w:tc>
                          <w:tc>
                            <w:tcPr>
                              <w:tcW w:w="1310" w:type="dxa"/>
                              <w:noWrap/>
                              <w:vAlign w:val="center"/>
                              <w:hideMark/>
                              <w:tcPrChange w:id="5568" w:author="Maino Vieytes, Christian (NIH/NIA/IRP) [F]" w:date="2023-11-16T09:39:00Z">
                                <w:tcPr>
                                  <w:tcW w:w="1310" w:type="dxa"/>
                                  <w:gridSpan w:val="5"/>
                                  <w:noWrap/>
                                  <w:vAlign w:val="bottom"/>
                                  <w:hideMark/>
                                </w:tcPr>
                              </w:tcPrChange>
                            </w:tcPr>
                            <w:p w14:paraId="33329E97" w14:textId="596216A0" w:rsidR="0049435F" w:rsidRPr="0049435F" w:rsidRDefault="0049435F" w:rsidP="0049435F">
                              <w:pPr>
                                <w:jc w:val="center"/>
                                <w:rPr>
                                  <w:rFonts w:ascii="Times New Roman" w:hAnsi="Times New Roman" w:cs="Times New Roman"/>
                                  <w:sz w:val="18"/>
                                  <w:szCs w:val="18"/>
                                  <w:rPrChange w:id="5569" w:author="Maino Vieytes, Christian (NIH/NIA/IRP) [F]" w:date="2023-11-16T09:38:00Z">
                                    <w:rPr>
                                      <w:rFonts w:ascii="Times New Roman" w:hAnsi="Times New Roman" w:cs="Times New Roman"/>
                                      <w:sz w:val="20"/>
                                      <w:szCs w:val="20"/>
                                    </w:rPr>
                                  </w:rPrChange>
                                </w:rPr>
                              </w:pPr>
                              <w:ins w:id="5570" w:author="Maino Vieytes, Christian (NIH/NIA/IRP) [F]" w:date="2023-11-16T09:38:00Z">
                                <w:r w:rsidRPr="0049435F">
                                  <w:rPr>
                                    <w:rFonts w:ascii="Times New Roman" w:hAnsi="Times New Roman" w:cs="Times New Roman"/>
                                    <w:color w:val="000000"/>
                                    <w:sz w:val="18"/>
                                    <w:szCs w:val="18"/>
                                    <w:rPrChange w:id="5571" w:author="Maino Vieytes, Christian (NIH/NIA/IRP) [F]" w:date="2023-11-16T09:38:00Z">
                                      <w:rPr>
                                        <w:rFonts w:ascii="Calibri" w:hAnsi="Calibri" w:cs="Calibri"/>
                                        <w:color w:val="000000"/>
                                      </w:rPr>
                                    </w:rPrChange>
                                  </w:rPr>
                                  <w:t>&lt; 0.01**</w:t>
                                </w:r>
                              </w:ins>
                              <w:del w:id="5572" w:author="Maino Vieytes, Christian (NIH/NIA/IRP) [F]" w:date="2023-11-15T15:54:00Z">
                                <w:r w:rsidRPr="0049435F" w:rsidDel="00A12FDA">
                                  <w:rPr>
                                    <w:rFonts w:ascii="Times New Roman" w:hAnsi="Times New Roman" w:cs="Times New Roman"/>
                                    <w:color w:val="000000"/>
                                    <w:sz w:val="18"/>
                                    <w:szCs w:val="18"/>
                                    <w:rPrChange w:id="5573" w:author="Maino Vieytes, Christian (NIH/NIA/IRP) [F]" w:date="2023-11-16T09:38:00Z">
                                      <w:rPr>
                                        <w:rFonts w:ascii="Times New Roman" w:hAnsi="Times New Roman" w:cs="Times New Roman"/>
                                        <w:color w:val="000000"/>
                                        <w:sz w:val="20"/>
                                        <w:szCs w:val="20"/>
                                      </w:rPr>
                                    </w:rPrChange>
                                  </w:rPr>
                                  <w:delText>0.02*</w:delText>
                                </w:r>
                              </w:del>
                            </w:p>
                          </w:tc>
                        </w:tr>
                        <w:tr w:rsidR="0049435F" w:rsidRPr="0049435F" w14:paraId="7C6CAB81" w14:textId="77777777" w:rsidTr="0049435F">
                          <w:tblPrEx>
                            <w:tblPrExChange w:id="5574" w:author="Maino Vieytes, Christian (NIH/NIA/IRP) [F]" w:date="2023-11-16T09:39:00Z">
                              <w:tblPrEx>
                                <w:tblW w:w="15091" w:type="dxa"/>
                              </w:tblPrEx>
                            </w:tblPrExChange>
                          </w:tblPrEx>
                          <w:trPr>
                            <w:trHeight w:val="320"/>
                            <w:trPrChange w:id="5575" w:author="Maino Vieytes, Christian (NIH/NIA/IRP) [F]" w:date="2023-11-16T09:39:00Z">
                              <w:trPr>
                                <w:gridAfter w:val="0"/>
                                <w:trHeight w:val="320"/>
                              </w:trPr>
                            </w:trPrChange>
                          </w:trPr>
                          <w:tc>
                            <w:tcPr>
                              <w:tcW w:w="2317" w:type="dxa"/>
                              <w:noWrap/>
                              <w:vAlign w:val="center"/>
                              <w:hideMark/>
                              <w:tcPrChange w:id="5576" w:author="Maino Vieytes, Christian (NIH/NIA/IRP) [F]" w:date="2023-11-16T09:39:00Z">
                                <w:tcPr>
                                  <w:tcW w:w="2317" w:type="dxa"/>
                                  <w:noWrap/>
                                  <w:vAlign w:val="center"/>
                                  <w:hideMark/>
                                </w:tcPr>
                              </w:tcPrChange>
                            </w:tcPr>
                            <w:p w14:paraId="2C6E76A7" w14:textId="77777777" w:rsidR="0049435F" w:rsidRPr="008A6C8D" w:rsidRDefault="0049435F" w:rsidP="0049435F">
                              <w:pPr>
                                <w:rPr>
                                  <w:rFonts w:ascii="Times New Roman" w:hAnsi="Times New Roman" w:cs="Times New Roman"/>
                                  <w:sz w:val="18"/>
                                  <w:szCs w:val="18"/>
                                  <w:rPrChange w:id="5577" w:author="Maino Vieytes, Christian (NIH/NIA/IRP) [F]" w:date="2023-11-15T15:57:00Z">
                                    <w:rPr>
                                      <w:rFonts w:ascii="Times New Roman" w:hAnsi="Times New Roman" w:cs="Times New Roman"/>
                                      <w:sz w:val="20"/>
                                      <w:szCs w:val="20"/>
                                    </w:rPr>
                                  </w:rPrChange>
                                </w:rPr>
                              </w:pPr>
                              <w:r w:rsidRPr="000F274E">
                                <w:rPr>
                                  <w:rFonts w:ascii="Times New Roman" w:hAnsi="Times New Roman" w:cs="Times New Roman"/>
                                  <w:sz w:val="18"/>
                                  <w:szCs w:val="18"/>
                                </w:rPr>
                                <w:t>Prudent #2</w:t>
                              </w:r>
                              <w:r w:rsidRPr="000F274E">
                                <w:rPr>
                                  <w:rFonts w:ascii="Times New Roman" w:hAnsi="Times New Roman" w:cs="Times New Roman"/>
                                  <w:b/>
                                  <w:bCs/>
                                  <w:sz w:val="18"/>
                                  <w:szCs w:val="18"/>
                                  <w:vertAlign w:val="superscript"/>
                                  <w:lang w:bidi="en-US"/>
                                </w:rPr>
                                <w:t>‡</w:t>
                              </w:r>
                            </w:p>
                          </w:tc>
                          <w:tc>
                            <w:tcPr>
                              <w:tcW w:w="936" w:type="dxa"/>
                              <w:noWrap/>
                              <w:vAlign w:val="center"/>
                              <w:hideMark/>
                              <w:tcPrChange w:id="5578" w:author="Maino Vieytes, Christian (NIH/NIA/IRP) [F]" w:date="2023-11-16T09:39:00Z">
                                <w:tcPr>
                                  <w:tcW w:w="936" w:type="dxa"/>
                                  <w:noWrap/>
                                  <w:vAlign w:val="center"/>
                                  <w:hideMark/>
                                </w:tcPr>
                              </w:tcPrChange>
                            </w:tcPr>
                            <w:p w14:paraId="24CA9F30" w14:textId="1FD86565" w:rsidR="0049435F" w:rsidRPr="0049435F" w:rsidRDefault="0049435F" w:rsidP="0049435F">
                              <w:pPr>
                                <w:jc w:val="center"/>
                                <w:rPr>
                                  <w:rFonts w:ascii="Times New Roman" w:hAnsi="Times New Roman" w:cs="Times New Roman"/>
                                  <w:sz w:val="18"/>
                                  <w:szCs w:val="18"/>
                                  <w:rPrChange w:id="5579" w:author="Maino Vieytes, Christian (NIH/NIA/IRP) [F]" w:date="2023-11-16T09:36:00Z">
                                    <w:rPr>
                                      <w:rFonts w:ascii="Times New Roman" w:hAnsi="Times New Roman" w:cs="Times New Roman"/>
                                      <w:sz w:val="20"/>
                                      <w:szCs w:val="20"/>
                                    </w:rPr>
                                  </w:rPrChange>
                                </w:rPr>
                              </w:pPr>
                              <w:ins w:id="5580" w:author="Maino Vieytes, Christian (NIH/NIA/IRP) [F]" w:date="2023-11-16T09:36:00Z">
                                <w:r w:rsidRPr="0049435F">
                                  <w:rPr>
                                    <w:rFonts w:ascii="Times New Roman" w:hAnsi="Times New Roman" w:cs="Times New Roman"/>
                                    <w:color w:val="000000"/>
                                    <w:sz w:val="18"/>
                                    <w:szCs w:val="18"/>
                                    <w:rPrChange w:id="5581" w:author="Maino Vieytes, Christian (NIH/NIA/IRP) [F]" w:date="2023-11-16T09:36:00Z">
                                      <w:rPr>
                                        <w:rFonts w:ascii="Calibri" w:hAnsi="Calibri" w:cs="Calibri"/>
                                        <w:color w:val="000000"/>
                                      </w:rPr>
                                    </w:rPrChange>
                                  </w:rPr>
                                  <w:t>1745</w:t>
                                </w:r>
                              </w:ins>
                              <w:del w:id="5582" w:author="Maino Vieytes, Christian (NIH/NIA/IRP) [F]" w:date="2023-11-15T15:54:00Z">
                                <w:r w:rsidRPr="0049435F" w:rsidDel="00A12FDA">
                                  <w:rPr>
                                    <w:rFonts w:ascii="Times New Roman" w:hAnsi="Times New Roman" w:cs="Times New Roman"/>
                                    <w:sz w:val="18"/>
                                    <w:szCs w:val="18"/>
                                    <w:rPrChange w:id="5583"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584" w:author="Maino Vieytes, Christian (NIH/NIA/IRP) [F]" w:date="2023-11-16T09:39:00Z">
                                <w:tcPr>
                                  <w:tcW w:w="846" w:type="dxa"/>
                                  <w:gridSpan w:val="2"/>
                                  <w:noWrap/>
                                  <w:vAlign w:val="center"/>
                                  <w:hideMark/>
                                </w:tcPr>
                              </w:tcPrChange>
                            </w:tcPr>
                            <w:p w14:paraId="0C49C8F6" w14:textId="35AE3FCF" w:rsidR="0049435F" w:rsidRPr="0049435F" w:rsidRDefault="0049435F" w:rsidP="0049435F">
                              <w:pPr>
                                <w:jc w:val="center"/>
                                <w:rPr>
                                  <w:rFonts w:ascii="Times New Roman" w:hAnsi="Times New Roman" w:cs="Times New Roman"/>
                                  <w:sz w:val="18"/>
                                  <w:szCs w:val="18"/>
                                  <w:rPrChange w:id="5585" w:author="Maino Vieytes, Christian (NIH/NIA/IRP) [F]" w:date="2023-11-16T09:36:00Z">
                                    <w:rPr>
                                      <w:rFonts w:ascii="Times New Roman" w:hAnsi="Times New Roman" w:cs="Times New Roman"/>
                                      <w:sz w:val="20"/>
                                      <w:szCs w:val="20"/>
                                    </w:rPr>
                                  </w:rPrChange>
                                </w:rPr>
                              </w:pPr>
                              <w:ins w:id="5586" w:author="Maino Vieytes, Christian (NIH/NIA/IRP) [F]" w:date="2023-11-16T09:36:00Z">
                                <w:r w:rsidRPr="0049435F">
                                  <w:rPr>
                                    <w:rFonts w:ascii="Times New Roman" w:hAnsi="Times New Roman" w:cs="Times New Roman"/>
                                    <w:color w:val="000000"/>
                                    <w:sz w:val="18"/>
                                    <w:szCs w:val="18"/>
                                    <w:rPrChange w:id="5587" w:author="Maino Vieytes, Christian (NIH/NIA/IRP) [F]" w:date="2023-11-16T09:36:00Z">
                                      <w:rPr>
                                        <w:rFonts w:ascii="Calibri" w:hAnsi="Calibri" w:cs="Calibri"/>
                                        <w:color w:val="000000"/>
                                      </w:rPr>
                                    </w:rPrChange>
                                  </w:rPr>
                                  <w:t>1.00</w:t>
                                </w:r>
                              </w:ins>
                              <w:del w:id="5588" w:author="Maino Vieytes, Christian (NIH/NIA/IRP) [F]" w:date="2023-11-15T15:54:00Z">
                                <w:r w:rsidRPr="0049435F" w:rsidDel="00A12FDA">
                                  <w:rPr>
                                    <w:rFonts w:ascii="Times New Roman" w:hAnsi="Times New Roman" w:cs="Times New Roman"/>
                                    <w:sz w:val="18"/>
                                    <w:szCs w:val="18"/>
                                    <w:rPrChange w:id="5589"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590" w:author="Maino Vieytes, Christian (NIH/NIA/IRP) [F]" w:date="2023-11-16T09:39:00Z">
                                <w:tcPr>
                                  <w:tcW w:w="1616" w:type="dxa"/>
                                  <w:gridSpan w:val="2"/>
                                  <w:noWrap/>
                                  <w:vAlign w:val="center"/>
                                  <w:hideMark/>
                                </w:tcPr>
                              </w:tcPrChange>
                            </w:tcPr>
                            <w:p w14:paraId="05AF34A7" w14:textId="70372D22" w:rsidR="0049435F" w:rsidRPr="0049435F" w:rsidRDefault="0049435F" w:rsidP="0049435F">
                              <w:pPr>
                                <w:jc w:val="center"/>
                                <w:rPr>
                                  <w:rFonts w:ascii="Times New Roman" w:hAnsi="Times New Roman" w:cs="Times New Roman"/>
                                  <w:sz w:val="18"/>
                                  <w:szCs w:val="18"/>
                                  <w:rPrChange w:id="5591" w:author="Maino Vieytes, Christian (NIH/NIA/IRP) [F]" w:date="2023-11-16T09:38:00Z">
                                    <w:rPr>
                                      <w:rFonts w:ascii="Times New Roman" w:hAnsi="Times New Roman" w:cs="Times New Roman"/>
                                      <w:sz w:val="20"/>
                                      <w:szCs w:val="20"/>
                                    </w:rPr>
                                  </w:rPrChange>
                                </w:rPr>
                              </w:pPr>
                              <w:ins w:id="5592" w:author="Maino Vieytes, Christian (NIH/NIA/IRP) [F]" w:date="2023-11-16T09:38:00Z">
                                <w:r w:rsidRPr="0049435F">
                                  <w:rPr>
                                    <w:rFonts w:ascii="Times New Roman" w:hAnsi="Times New Roman" w:cs="Times New Roman"/>
                                    <w:color w:val="000000"/>
                                    <w:sz w:val="18"/>
                                    <w:szCs w:val="18"/>
                                    <w:rPrChange w:id="5593" w:author="Maino Vieytes, Christian (NIH/NIA/IRP) [F]" w:date="2023-11-16T09:38:00Z">
                                      <w:rPr>
                                        <w:rFonts w:ascii="Calibri" w:hAnsi="Calibri" w:cs="Calibri"/>
                                        <w:color w:val="000000"/>
                                      </w:rPr>
                                    </w:rPrChange>
                                  </w:rPr>
                                  <w:t>0.98 (0.68-1.42)</w:t>
                                </w:r>
                              </w:ins>
                              <w:del w:id="5594" w:author="Maino Vieytes, Christian (NIH/NIA/IRP) [F]" w:date="2023-11-15T15:54:00Z">
                                <w:r w:rsidRPr="0049435F" w:rsidDel="00A12FDA">
                                  <w:rPr>
                                    <w:rFonts w:ascii="Times New Roman" w:hAnsi="Times New Roman" w:cs="Times New Roman"/>
                                    <w:sz w:val="18"/>
                                    <w:szCs w:val="18"/>
                                    <w:rPrChange w:id="5595" w:author="Maino Vieytes, Christian (NIH/NIA/IRP) [F]" w:date="2023-11-16T09:38:00Z">
                                      <w:rPr>
                                        <w:rFonts w:ascii="Times New Roman" w:hAnsi="Times New Roman" w:cs="Times New Roman"/>
                                        <w:sz w:val="20"/>
                                        <w:szCs w:val="20"/>
                                      </w:rPr>
                                    </w:rPrChange>
                                  </w:rPr>
                                  <w:delText>1.32 (0.88-1.99)</w:delText>
                                </w:r>
                              </w:del>
                            </w:p>
                          </w:tc>
                          <w:tc>
                            <w:tcPr>
                              <w:tcW w:w="1716" w:type="dxa"/>
                              <w:noWrap/>
                              <w:vAlign w:val="center"/>
                              <w:hideMark/>
                              <w:tcPrChange w:id="5596" w:author="Maino Vieytes, Christian (NIH/NIA/IRP) [F]" w:date="2023-11-16T09:39:00Z">
                                <w:tcPr>
                                  <w:tcW w:w="1716" w:type="dxa"/>
                                  <w:gridSpan w:val="2"/>
                                  <w:noWrap/>
                                  <w:vAlign w:val="center"/>
                                  <w:hideMark/>
                                </w:tcPr>
                              </w:tcPrChange>
                            </w:tcPr>
                            <w:p w14:paraId="2D838F62" w14:textId="52E40677" w:rsidR="0049435F" w:rsidRPr="0049435F" w:rsidRDefault="0049435F" w:rsidP="0049435F">
                              <w:pPr>
                                <w:jc w:val="center"/>
                                <w:rPr>
                                  <w:rFonts w:ascii="Times New Roman" w:hAnsi="Times New Roman" w:cs="Times New Roman"/>
                                  <w:sz w:val="18"/>
                                  <w:szCs w:val="18"/>
                                  <w:rPrChange w:id="5597" w:author="Maino Vieytes, Christian (NIH/NIA/IRP) [F]" w:date="2023-11-16T09:38:00Z">
                                    <w:rPr>
                                      <w:rFonts w:ascii="Times New Roman" w:hAnsi="Times New Roman" w:cs="Times New Roman"/>
                                      <w:sz w:val="20"/>
                                      <w:szCs w:val="20"/>
                                    </w:rPr>
                                  </w:rPrChange>
                                </w:rPr>
                              </w:pPr>
                              <w:ins w:id="5598" w:author="Maino Vieytes, Christian (NIH/NIA/IRP) [F]" w:date="2023-11-16T09:38:00Z">
                                <w:r w:rsidRPr="0049435F">
                                  <w:rPr>
                                    <w:rFonts w:ascii="Times New Roman" w:hAnsi="Times New Roman" w:cs="Times New Roman"/>
                                    <w:color w:val="000000"/>
                                    <w:sz w:val="18"/>
                                    <w:szCs w:val="18"/>
                                    <w:rPrChange w:id="5599" w:author="Maino Vieytes, Christian (NIH/NIA/IRP) [F]" w:date="2023-11-16T09:38:00Z">
                                      <w:rPr>
                                        <w:rFonts w:ascii="Calibri" w:hAnsi="Calibri" w:cs="Calibri"/>
                                        <w:color w:val="000000"/>
                                      </w:rPr>
                                    </w:rPrChange>
                                  </w:rPr>
                                  <w:t>0.72 (0.47-1.10)</w:t>
                                </w:r>
                              </w:ins>
                              <w:del w:id="5600" w:author="Maino Vieytes, Christian (NIH/NIA/IRP) [F]" w:date="2023-11-15T15:54:00Z">
                                <w:r w:rsidRPr="0049435F" w:rsidDel="00A12FDA">
                                  <w:rPr>
                                    <w:rFonts w:ascii="Times New Roman" w:hAnsi="Times New Roman" w:cs="Times New Roman"/>
                                    <w:sz w:val="18"/>
                                    <w:szCs w:val="18"/>
                                    <w:rPrChange w:id="5601" w:author="Maino Vieytes, Christian (NIH/NIA/IRP) [F]" w:date="2023-11-16T09:38:00Z">
                                      <w:rPr>
                                        <w:rFonts w:ascii="Times New Roman" w:hAnsi="Times New Roman" w:cs="Times New Roman"/>
                                        <w:sz w:val="20"/>
                                        <w:szCs w:val="20"/>
                                      </w:rPr>
                                    </w:rPrChange>
                                  </w:rPr>
                                  <w:delText>0.92 (0.61-1.40)</w:delText>
                                </w:r>
                              </w:del>
                            </w:p>
                          </w:tc>
                          <w:tc>
                            <w:tcPr>
                              <w:tcW w:w="1716" w:type="dxa"/>
                              <w:noWrap/>
                              <w:vAlign w:val="center"/>
                              <w:hideMark/>
                              <w:tcPrChange w:id="5602" w:author="Maino Vieytes, Christian (NIH/NIA/IRP) [F]" w:date="2023-11-16T09:39:00Z">
                                <w:tcPr>
                                  <w:tcW w:w="1716" w:type="dxa"/>
                                  <w:gridSpan w:val="2"/>
                                  <w:noWrap/>
                                  <w:vAlign w:val="center"/>
                                  <w:hideMark/>
                                </w:tcPr>
                              </w:tcPrChange>
                            </w:tcPr>
                            <w:p w14:paraId="2B207C98" w14:textId="6AAB8CF3" w:rsidR="0049435F" w:rsidRPr="0049435F" w:rsidRDefault="0049435F" w:rsidP="0049435F">
                              <w:pPr>
                                <w:jc w:val="center"/>
                                <w:rPr>
                                  <w:rFonts w:ascii="Times New Roman" w:hAnsi="Times New Roman" w:cs="Times New Roman"/>
                                  <w:sz w:val="18"/>
                                  <w:szCs w:val="18"/>
                                  <w:rPrChange w:id="5603" w:author="Maino Vieytes, Christian (NIH/NIA/IRP) [F]" w:date="2023-11-16T09:38:00Z">
                                    <w:rPr>
                                      <w:rFonts w:ascii="Times New Roman" w:hAnsi="Times New Roman" w:cs="Times New Roman"/>
                                      <w:sz w:val="20"/>
                                      <w:szCs w:val="20"/>
                                    </w:rPr>
                                  </w:rPrChange>
                                </w:rPr>
                              </w:pPr>
                              <w:ins w:id="5604" w:author="Maino Vieytes, Christian (NIH/NIA/IRP) [F]" w:date="2023-11-16T09:38:00Z">
                                <w:r w:rsidRPr="0049435F">
                                  <w:rPr>
                                    <w:rFonts w:ascii="Times New Roman" w:hAnsi="Times New Roman" w:cs="Times New Roman"/>
                                    <w:color w:val="000000"/>
                                    <w:sz w:val="18"/>
                                    <w:szCs w:val="18"/>
                                    <w:rPrChange w:id="5605" w:author="Maino Vieytes, Christian (NIH/NIA/IRP) [F]" w:date="2023-11-16T09:38:00Z">
                                      <w:rPr>
                                        <w:rFonts w:ascii="Calibri" w:hAnsi="Calibri" w:cs="Calibri"/>
                                        <w:color w:val="000000"/>
                                      </w:rPr>
                                    </w:rPrChange>
                                  </w:rPr>
                                  <w:t>0.83 (0.53-1.32)</w:t>
                                </w:r>
                              </w:ins>
                              <w:del w:id="5606" w:author="Maino Vieytes, Christian (NIH/NIA/IRP) [F]" w:date="2023-11-15T15:54:00Z">
                                <w:r w:rsidRPr="0049435F" w:rsidDel="00A12FDA">
                                  <w:rPr>
                                    <w:rFonts w:ascii="Times New Roman" w:hAnsi="Times New Roman" w:cs="Times New Roman"/>
                                    <w:sz w:val="18"/>
                                    <w:szCs w:val="18"/>
                                    <w:rPrChange w:id="5607" w:author="Maino Vieytes, Christian (NIH/NIA/IRP) [F]" w:date="2023-11-16T09:38:00Z">
                                      <w:rPr>
                                        <w:rFonts w:ascii="Times New Roman" w:hAnsi="Times New Roman" w:cs="Times New Roman"/>
                                        <w:sz w:val="20"/>
                                        <w:szCs w:val="20"/>
                                      </w:rPr>
                                    </w:rPrChange>
                                  </w:rPr>
                                  <w:delText>0.96 (0.63-1.46)</w:delText>
                                </w:r>
                              </w:del>
                            </w:p>
                          </w:tc>
                          <w:tc>
                            <w:tcPr>
                              <w:tcW w:w="1816" w:type="dxa"/>
                              <w:noWrap/>
                              <w:vAlign w:val="center"/>
                              <w:hideMark/>
                              <w:tcPrChange w:id="5608" w:author="Maino Vieytes, Christian (NIH/NIA/IRP) [F]" w:date="2023-11-16T09:39:00Z">
                                <w:tcPr>
                                  <w:tcW w:w="1816" w:type="dxa"/>
                                  <w:gridSpan w:val="2"/>
                                  <w:noWrap/>
                                  <w:vAlign w:val="center"/>
                                  <w:hideMark/>
                                </w:tcPr>
                              </w:tcPrChange>
                            </w:tcPr>
                            <w:p w14:paraId="18588C77" w14:textId="2B8E3D5C" w:rsidR="0049435F" w:rsidRPr="0049435F" w:rsidRDefault="0049435F" w:rsidP="0049435F">
                              <w:pPr>
                                <w:jc w:val="center"/>
                                <w:rPr>
                                  <w:rFonts w:ascii="Times New Roman" w:hAnsi="Times New Roman" w:cs="Times New Roman"/>
                                  <w:sz w:val="18"/>
                                  <w:szCs w:val="18"/>
                                  <w:rPrChange w:id="5609" w:author="Maino Vieytes, Christian (NIH/NIA/IRP) [F]" w:date="2023-11-16T09:38:00Z">
                                    <w:rPr>
                                      <w:rFonts w:ascii="Times New Roman" w:hAnsi="Times New Roman" w:cs="Times New Roman"/>
                                      <w:sz w:val="20"/>
                                      <w:szCs w:val="20"/>
                                    </w:rPr>
                                  </w:rPrChange>
                                </w:rPr>
                              </w:pPr>
                              <w:ins w:id="5610" w:author="Maino Vieytes, Christian (NIH/NIA/IRP) [F]" w:date="2023-11-16T09:38:00Z">
                                <w:r w:rsidRPr="0049435F">
                                  <w:rPr>
                                    <w:rFonts w:ascii="Times New Roman" w:hAnsi="Times New Roman" w:cs="Times New Roman"/>
                                    <w:color w:val="000000"/>
                                    <w:sz w:val="18"/>
                                    <w:szCs w:val="18"/>
                                    <w:rPrChange w:id="5611" w:author="Maino Vieytes, Christian (NIH/NIA/IRP) [F]" w:date="2023-11-16T09:38:00Z">
                                      <w:rPr>
                                        <w:rFonts w:ascii="Calibri" w:hAnsi="Calibri" w:cs="Calibri"/>
                                        <w:color w:val="000000"/>
                                      </w:rPr>
                                    </w:rPrChange>
                                  </w:rPr>
                                  <w:t>0.80 (0.52-1.22)</w:t>
                                </w:r>
                              </w:ins>
                              <w:del w:id="5612" w:author="Maino Vieytes, Christian (NIH/NIA/IRP) [F]" w:date="2023-11-15T15:54:00Z">
                                <w:r w:rsidRPr="0049435F" w:rsidDel="00A12FDA">
                                  <w:rPr>
                                    <w:rFonts w:ascii="Times New Roman" w:hAnsi="Times New Roman" w:cs="Times New Roman"/>
                                    <w:sz w:val="18"/>
                                    <w:szCs w:val="18"/>
                                    <w:rPrChange w:id="5613" w:author="Maino Vieytes, Christian (NIH/NIA/IRP) [F]" w:date="2023-11-16T09:38:00Z">
                                      <w:rPr>
                                        <w:rFonts w:ascii="Times New Roman" w:hAnsi="Times New Roman" w:cs="Times New Roman"/>
                                        <w:sz w:val="20"/>
                                        <w:szCs w:val="20"/>
                                      </w:rPr>
                                    </w:rPrChange>
                                  </w:rPr>
                                  <w:delText>0.94 (0.61-1.44)</w:delText>
                                </w:r>
                              </w:del>
                            </w:p>
                          </w:tc>
                          <w:tc>
                            <w:tcPr>
                              <w:tcW w:w="1196" w:type="dxa"/>
                              <w:noWrap/>
                              <w:vAlign w:val="center"/>
                              <w:hideMark/>
                              <w:tcPrChange w:id="5614" w:author="Maino Vieytes, Christian (NIH/NIA/IRP) [F]" w:date="2023-11-16T09:39:00Z">
                                <w:tcPr>
                                  <w:tcW w:w="1196" w:type="dxa"/>
                                  <w:gridSpan w:val="4"/>
                                  <w:noWrap/>
                                  <w:vAlign w:val="center"/>
                                  <w:hideMark/>
                                </w:tcPr>
                              </w:tcPrChange>
                            </w:tcPr>
                            <w:p w14:paraId="18118261" w14:textId="1D825C7C" w:rsidR="0049435F" w:rsidRPr="0049435F" w:rsidRDefault="0049435F" w:rsidP="0049435F">
                              <w:pPr>
                                <w:jc w:val="center"/>
                                <w:rPr>
                                  <w:rFonts w:ascii="Times New Roman" w:hAnsi="Times New Roman" w:cs="Times New Roman"/>
                                  <w:sz w:val="18"/>
                                  <w:szCs w:val="18"/>
                                  <w:rPrChange w:id="5615" w:author="Maino Vieytes, Christian (NIH/NIA/IRP) [F]" w:date="2023-11-16T09:38:00Z">
                                    <w:rPr>
                                      <w:rFonts w:ascii="Times New Roman" w:hAnsi="Times New Roman" w:cs="Times New Roman"/>
                                      <w:sz w:val="20"/>
                                      <w:szCs w:val="20"/>
                                    </w:rPr>
                                  </w:rPrChange>
                                </w:rPr>
                              </w:pPr>
                              <w:ins w:id="5616" w:author="Maino Vieytes, Christian (NIH/NIA/IRP) [F]" w:date="2023-11-16T09:38:00Z">
                                <w:r w:rsidRPr="0049435F">
                                  <w:rPr>
                                    <w:rFonts w:ascii="Times New Roman" w:hAnsi="Times New Roman" w:cs="Times New Roman"/>
                                    <w:color w:val="000000"/>
                                    <w:sz w:val="18"/>
                                    <w:szCs w:val="18"/>
                                    <w:rPrChange w:id="5617" w:author="Maino Vieytes, Christian (NIH/NIA/IRP) [F]" w:date="2023-11-16T09:38:00Z">
                                      <w:rPr>
                                        <w:rFonts w:ascii="Calibri" w:hAnsi="Calibri" w:cs="Calibri"/>
                                        <w:color w:val="000000"/>
                                      </w:rPr>
                                    </w:rPrChange>
                                  </w:rPr>
                                  <w:t>0.22</w:t>
                                </w:r>
                              </w:ins>
                              <w:del w:id="5618" w:author="Maino Vieytes, Christian (NIH/NIA/IRP) [F]" w:date="2023-11-15T15:54:00Z">
                                <w:r w:rsidRPr="0049435F" w:rsidDel="00A12FDA">
                                  <w:rPr>
                                    <w:rFonts w:ascii="Times New Roman" w:hAnsi="Times New Roman" w:cs="Times New Roman"/>
                                    <w:sz w:val="18"/>
                                    <w:szCs w:val="18"/>
                                    <w:rPrChange w:id="5619" w:author="Maino Vieytes, Christian (NIH/NIA/IRP) [F]" w:date="2023-11-16T09:38:00Z">
                                      <w:rPr>
                                        <w:rFonts w:ascii="Times New Roman" w:hAnsi="Times New Roman" w:cs="Times New Roman"/>
                                        <w:sz w:val="20"/>
                                        <w:szCs w:val="20"/>
                                      </w:rPr>
                                    </w:rPrChange>
                                  </w:rPr>
                                  <w:delText>0.34</w:delText>
                                </w:r>
                              </w:del>
                            </w:p>
                          </w:tc>
                          <w:tc>
                            <w:tcPr>
                              <w:tcW w:w="1622" w:type="dxa"/>
                              <w:noWrap/>
                              <w:vAlign w:val="center"/>
                              <w:hideMark/>
                              <w:tcPrChange w:id="5620" w:author="Maino Vieytes, Christian (NIH/NIA/IRP) [F]" w:date="2023-11-16T09:39:00Z">
                                <w:tcPr>
                                  <w:tcW w:w="1622" w:type="dxa"/>
                                  <w:gridSpan w:val="4"/>
                                  <w:noWrap/>
                                  <w:vAlign w:val="center"/>
                                  <w:hideMark/>
                                </w:tcPr>
                              </w:tcPrChange>
                            </w:tcPr>
                            <w:p w14:paraId="72C39236" w14:textId="291237BB" w:rsidR="0049435F" w:rsidRPr="0049435F" w:rsidRDefault="0049435F" w:rsidP="0049435F">
                              <w:pPr>
                                <w:jc w:val="center"/>
                                <w:rPr>
                                  <w:rFonts w:ascii="Times New Roman" w:hAnsi="Times New Roman" w:cs="Times New Roman"/>
                                  <w:sz w:val="18"/>
                                  <w:szCs w:val="18"/>
                                  <w:rPrChange w:id="5621" w:author="Maino Vieytes, Christian (NIH/NIA/IRP) [F]" w:date="2023-11-16T09:38:00Z">
                                    <w:rPr>
                                      <w:rFonts w:ascii="Times New Roman" w:hAnsi="Times New Roman" w:cs="Times New Roman"/>
                                      <w:sz w:val="20"/>
                                      <w:szCs w:val="20"/>
                                    </w:rPr>
                                  </w:rPrChange>
                                </w:rPr>
                              </w:pPr>
                              <w:ins w:id="5622" w:author="Maino Vieytes, Christian (NIH/NIA/IRP) [F]" w:date="2023-11-16T09:38:00Z">
                                <w:r w:rsidRPr="0049435F">
                                  <w:rPr>
                                    <w:rFonts w:ascii="Times New Roman" w:hAnsi="Times New Roman" w:cs="Times New Roman"/>
                                    <w:color w:val="000000"/>
                                    <w:sz w:val="18"/>
                                    <w:szCs w:val="18"/>
                                    <w:rPrChange w:id="5623" w:author="Maino Vieytes, Christian (NIH/NIA/IRP) [F]" w:date="2023-11-16T09:38:00Z">
                                      <w:rPr>
                                        <w:rFonts w:ascii="Calibri" w:hAnsi="Calibri" w:cs="Calibri"/>
                                        <w:color w:val="000000"/>
                                      </w:rPr>
                                    </w:rPrChange>
                                  </w:rPr>
                                  <w:t>0.88 (0.75-1.02)</w:t>
                                </w:r>
                              </w:ins>
                              <w:del w:id="5624" w:author="Maino Vieytes, Christian (NIH/NIA/IRP) [F]" w:date="2023-11-15T15:54:00Z">
                                <w:r w:rsidRPr="0049435F" w:rsidDel="00A12FDA">
                                  <w:rPr>
                                    <w:rFonts w:ascii="Times New Roman" w:hAnsi="Times New Roman" w:cs="Times New Roman"/>
                                    <w:sz w:val="18"/>
                                    <w:szCs w:val="18"/>
                                    <w:rPrChange w:id="5625" w:author="Maino Vieytes, Christian (NIH/NIA/IRP) [F]" w:date="2023-11-16T09:38:00Z">
                                      <w:rPr>
                                        <w:rFonts w:ascii="Times New Roman" w:hAnsi="Times New Roman" w:cs="Times New Roman"/>
                                        <w:sz w:val="20"/>
                                        <w:szCs w:val="20"/>
                                      </w:rPr>
                                    </w:rPrChange>
                                  </w:rPr>
                                  <w:delText>0.97 (0.86-1.09)</w:delText>
                                </w:r>
                              </w:del>
                            </w:p>
                          </w:tc>
                          <w:tc>
                            <w:tcPr>
                              <w:tcW w:w="1310" w:type="dxa"/>
                              <w:noWrap/>
                              <w:vAlign w:val="center"/>
                              <w:hideMark/>
                              <w:tcPrChange w:id="5626" w:author="Maino Vieytes, Christian (NIH/NIA/IRP) [F]" w:date="2023-11-16T09:39:00Z">
                                <w:tcPr>
                                  <w:tcW w:w="1310" w:type="dxa"/>
                                  <w:gridSpan w:val="4"/>
                                  <w:noWrap/>
                                  <w:vAlign w:val="center"/>
                                  <w:hideMark/>
                                </w:tcPr>
                              </w:tcPrChange>
                            </w:tcPr>
                            <w:p w14:paraId="53CD0CB0" w14:textId="42428F6A" w:rsidR="0049435F" w:rsidRPr="0049435F" w:rsidRDefault="0049435F" w:rsidP="0049435F">
                              <w:pPr>
                                <w:jc w:val="center"/>
                                <w:rPr>
                                  <w:rFonts w:ascii="Times New Roman" w:hAnsi="Times New Roman" w:cs="Times New Roman"/>
                                  <w:sz w:val="18"/>
                                  <w:szCs w:val="18"/>
                                  <w:rPrChange w:id="5627" w:author="Maino Vieytes, Christian (NIH/NIA/IRP) [F]" w:date="2023-11-16T09:38:00Z">
                                    <w:rPr>
                                      <w:rFonts w:ascii="Times New Roman" w:hAnsi="Times New Roman" w:cs="Times New Roman"/>
                                      <w:sz w:val="20"/>
                                      <w:szCs w:val="20"/>
                                    </w:rPr>
                                  </w:rPrChange>
                                </w:rPr>
                              </w:pPr>
                              <w:ins w:id="5628" w:author="Maino Vieytes, Christian (NIH/NIA/IRP) [F]" w:date="2023-11-16T09:38:00Z">
                                <w:r w:rsidRPr="0049435F">
                                  <w:rPr>
                                    <w:rFonts w:ascii="Times New Roman" w:hAnsi="Times New Roman" w:cs="Times New Roman"/>
                                    <w:color w:val="000000"/>
                                    <w:sz w:val="18"/>
                                    <w:szCs w:val="18"/>
                                    <w:rPrChange w:id="5629" w:author="Maino Vieytes, Christian (NIH/NIA/IRP) [F]" w:date="2023-11-16T09:38:00Z">
                                      <w:rPr>
                                        <w:rFonts w:ascii="Calibri" w:hAnsi="Calibri" w:cs="Calibri"/>
                                        <w:color w:val="000000"/>
                                      </w:rPr>
                                    </w:rPrChange>
                                  </w:rPr>
                                  <w:t>0.42</w:t>
                                </w:r>
                              </w:ins>
                              <w:del w:id="5630" w:author="Maino Vieytes, Christian (NIH/NIA/IRP) [F]" w:date="2023-11-15T15:54:00Z">
                                <w:r w:rsidRPr="0049435F" w:rsidDel="00A12FDA">
                                  <w:rPr>
                                    <w:rFonts w:ascii="Times New Roman" w:hAnsi="Times New Roman" w:cs="Times New Roman"/>
                                    <w:color w:val="000000"/>
                                    <w:sz w:val="18"/>
                                    <w:szCs w:val="18"/>
                                    <w:rPrChange w:id="5631" w:author="Maino Vieytes, Christian (NIH/NIA/IRP) [F]" w:date="2023-11-16T09:38:00Z">
                                      <w:rPr>
                                        <w:rFonts w:ascii="Times New Roman" w:hAnsi="Times New Roman" w:cs="Times New Roman"/>
                                        <w:color w:val="000000"/>
                                        <w:sz w:val="20"/>
                                        <w:szCs w:val="20"/>
                                      </w:rPr>
                                    </w:rPrChange>
                                  </w:rPr>
                                  <w:delText>0.70</w:delText>
                                </w:r>
                              </w:del>
                            </w:p>
                          </w:tc>
                        </w:tr>
                        <w:tr w:rsidR="0049435F" w:rsidRPr="0049435F" w14:paraId="7AA751EA" w14:textId="77777777" w:rsidTr="0049435F">
                          <w:tblPrEx>
                            <w:tblPrExChange w:id="5632" w:author="Maino Vieytes, Christian (NIH/NIA/IRP) [F]" w:date="2023-11-16T09:39:00Z">
                              <w:tblPrEx>
                                <w:tblW w:w="15011" w:type="dxa"/>
                              </w:tblPrEx>
                            </w:tblPrExChange>
                          </w:tblPrEx>
                          <w:trPr>
                            <w:trHeight w:val="320"/>
                            <w:trPrChange w:id="5633" w:author="Maino Vieytes, Christian (NIH/NIA/IRP) [F]" w:date="2023-11-16T09:39:00Z">
                              <w:trPr>
                                <w:gridAfter w:val="0"/>
                                <w:trHeight w:val="320"/>
                              </w:trPr>
                            </w:trPrChange>
                          </w:trPr>
                          <w:tc>
                            <w:tcPr>
                              <w:tcW w:w="2317" w:type="dxa"/>
                              <w:noWrap/>
                              <w:vAlign w:val="center"/>
                              <w:tcPrChange w:id="5634" w:author="Maino Vieytes, Christian (NIH/NIA/IRP) [F]" w:date="2023-11-16T09:39:00Z">
                                <w:tcPr>
                                  <w:tcW w:w="2317" w:type="dxa"/>
                                  <w:noWrap/>
                                  <w:vAlign w:val="center"/>
                                </w:tcPr>
                              </w:tcPrChange>
                            </w:tcPr>
                            <w:p w14:paraId="6FFC5F75" w14:textId="77777777" w:rsidR="0049435F" w:rsidRPr="008A6C8D" w:rsidRDefault="0049435F" w:rsidP="0049435F">
                              <w:pPr>
                                <w:rPr>
                                  <w:rFonts w:ascii="Times New Roman" w:hAnsi="Times New Roman" w:cs="Times New Roman"/>
                                  <w:sz w:val="18"/>
                                  <w:szCs w:val="18"/>
                                  <w:rPrChange w:id="5635"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636"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5637"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5638" w:author="Maino Vieytes, Christian (NIH/NIA/IRP) [F]" w:date="2023-11-16T09:39:00Z">
                                <w:tcPr>
                                  <w:tcW w:w="936" w:type="dxa"/>
                                  <w:noWrap/>
                                  <w:vAlign w:val="center"/>
                                </w:tcPr>
                              </w:tcPrChange>
                            </w:tcPr>
                            <w:p w14:paraId="3FE7056A" w14:textId="4718F5CA" w:rsidR="0049435F" w:rsidRPr="0049435F" w:rsidRDefault="0049435F" w:rsidP="0049435F">
                              <w:pPr>
                                <w:jc w:val="center"/>
                                <w:rPr>
                                  <w:rFonts w:ascii="Times New Roman" w:hAnsi="Times New Roman" w:cs="Times New Roman"/>
                                  <w:sz w:val="18"/>
                                  <w:szCs w:val="18"/>
                                  <w:rPrChange w:id="5639" w:author="Maino Vieytes, Christian (NIH/NIA/IRP) [F]" w:date="2023-11-16T09:36:00Z">
                                    <w:rPr>
                                      <w:rFonts w:ascii="Times New Roman" w:hAnsi="Times New Roman" w:cs="Times New Roman"/>
                                      <w:sz w:val="20"/>
                                      <w:szCs w:val="20"/>
                                    </w:rPr>
                                  </w:rPrChange>
                                </w:rPr>
                              </w:pPr>
                              <w:ins w:id="5640" w:author="Maino Vieytes, Christian (NIH/NIA/IRP) [F]" w:date="2023-11-16T09:36:00Z">
                                <w:r w:rsidRPr="0049435F">
                                  <w:rPr>
                                    <w:rFonts w:ascii="Times New Roman" w:hAnsi="Times New Roman" w:cs="Times New Roman"/>
                                    <w:color w:val="000000"/>
                                    <w:sz w:val="18"/>
                                    <w:szCs w:val="18"/>
                                    <w:rPrChange w:id="5641" w:author="Maino Vieytes, Christian (NIH/NIA/IRP) [F]" w:date="2023-11-16T09:36:00Z">
                                      <w:rPr>
                                        <w:rFonts w:ascii="Calibri" w:hAnsi="Calibri" w:cs="Calibri"/>
                                        <w:color w:val="000000"/>
                                      </w:rPr>
                                    </w:rPrChange>
                                  </w:rPr>
                                  <w:t>1745</w:t>
                                </w:r>
                              </w:ins>
                              <w:del w:id="5642" w:author="Maino Vieytes, Christian (NIH/NIA/IRP) [F]" w:date="2023-11-15T15:54:00Z">
                                <w:r w:rsidRPr="0049435F" w:rsidDel="00A12FDA">
                                  <w:rPr>
                                    <w:rFonts w:ascii="Times New Roman" w:hAnsi="Times New Roman" w:cs="Times New Roman"/>
                                    <w:color w:val="000000"/>
                                    <w:sz w:val="18"/>
                                    <w:szCs w:val="18"/>
                                    <w:rPrChange w:id="5643" w:author="Maino Vieytes, Christian (NIH/NIA/IRP) [F]" w:date="2023-11-16T09:36:00Z">
                                      <w:rPr>
                                        <w:rFonts w:ascii="Times New Roman" w:hAnsi="Times New Roman" w:cs="Times New Roman"/>
                                        <w:color w:val="000000"/>
                                        <w:sz w:val="20"/>
                                        <w:szCs w:val="20"/>
                                      </w:rPr>
                                    </w:rPrChange>
                                  </w:rPr>
                                  <w:delText>2493</w:delText>
                                </w:r>
                              </w:del>
                            </w:p>
                          </w:tc>
                          <w:tc>
                            <w:tcPr>
                              <w:tcW w:w="846" w:type="dxa"/>
                              <w:noWrap/>
                              <w:vAlign w:val="center"/>
                              <w:tcPrChange w:id="5644" w:author="Maino Vieytes, Christian (NIH/NIA/IRP) [F]" w:date="2023-11-16T09:39:00Z">
                                <w:tcPr>
                                  <w:tcW w:w="846" w:type="dxa"/>
                                  <w:gridSpan w:val="2"/>
                                  <w:noWrap/>
                                  <w:vAlign w:val="center"/>
                                </w:tcPr>
                              </w:tcPrChange>
                            </w:tcPr>
                            <w:p w14:paraId="1CC77B5E" w14:textId="6A8DFF7B" w:rsidR="0049435F" w:rsidRPr="0049435F" w:rsidRDefault="0049435F" w:rsidP="0049435F">
                              <w:pPr>
                                <w:jc w:val="center"/>
                                <w:rPr>
                                  <w:rFonts w:ascii="Times New Roman" w:hAnsi="Times New Roman" w:cs="Times New Roman"/>
                                  <w:sz w:val="18"/>
                                  <w:szCs w:val="18"/>
                                  <w:rPrChange w:id="5645" w:author="Maino Vieytes, Christian (NIH/NIA/IRP) [F]" w:date="2023-11-16T09:36:00Z">
                                    <w:rPr>
                                      <w:rFonts w:ascii="Times New Roman" w:hAnsi="Times New Roman" w:cs="Times New Roman"/>
                                      <w:sz w:val="20"/>
                                      <w:szCs w:val="20"/>
                                    </w:rPr>
                                  </w:rPrChange>
                                </w:rPr>
                              </w:pPr>
                              <w:ins w:id="5646" w:author="Maino Vieytes, Christian (NIH/NIA/IRP) [F]" w:date="2023-11-16T09:36:00Z">
                                <w:r w:rsidRPr="0049435F">
                                  <w:rPr>
                                    <w:rFonts w:ascii="Times New Roman" w:hAnsi="Times New Roman" w:cs="Times New Roman"/>
                                    <w:color w:val="000000"/>
                                    <w:sz w:val="18"/>
                                    <w:szCs w:val="18"/>
                                    <w:rPrChange w:id="5647" w:author="Maino Vieytes, Christian (NIH/NIA/IRP) [F]" w:date="2023-11-16T09:36:00Z">
                                      <w:rPr>
                                        <w:rFonts w:ascii="Calibri" w:hAnsi="Calibri" w:cs="Calibri"/>
                                        <w:color w:val="000000"/>
                                      </w:rPr>
                                    </w:rPrChange>
                                  </w:rPr>
                                  <w:t>1.00</w:t>
                                </w:r>
                              </w:ins>
                              <w:del w:id="5648" w:author="Maino Vieytes, Christian (NIH/NIA/IRP) [F]" w:date="2023-11-15T15:54:00Z">
                                <w:r w:rsidRPr="0049435F" w:rsidDel="00A12FDA">
                                  <w:rPr>
                                    <w:rFonts w:ascii="Times New Roman" w:hAnsi="Times New Roman" w:cs="Times New Roman"/>
                                    <w:color w:val="000000"/>
                                    <w:sz w:val="18"/>
                                    <w:szCs w:val="18"/>
                                    <w:rPrChange w:id="5649" w:author="Maino Vieytes, Christian (NIH/NIA/IRP) [F]" w:date="2023-11-16T09:36:00Z">
                                      <w:rPr>
                                        <w:rFonts w:ascii="Times New Roman" w:hAnsi="Times New Roman" w:cs="Times New Roman"/>
                                        <w:color w:val="000000"/>
                                        <w:sz w:val="20"/>
                                        <w:szCs w:val="20"/>
                                      </w:rPr>
                                    </w:rPrChange>
                                  </w:rPr>
                                  <w:delText>1.00</w:delText>
                                </w:r>
                              </w:del>
                            </w:p>
                          </w:tc>
                          <w:tc>
                            <w:tcPr>
                              <w:tcW w:w="1616" w:type="dxa"/>
                              <w:noWrap/>
                              <w:vAlign w:val="center"/>
                              <w:tcPrChange w:id="5650" w:author="Maino Vieytes, Christian (NIH/NIA/IRP) [F]" w:date="2023-11-16T09:39:00Z">
                                <w:tcPr>
                                  <w:tcW w:w="1616" w:type="dxa"/>
                                  <w:gridSpan w:val="2"/>
                                  <w:noWrap/>
                                  <w:vAlign w:val="bottom"/>
                                </w:tcPr>
                              </w:tcPrChange>
                            </w:tcPr>
                            <w:p w14:paraId="2BD4800B" w14:textId="15A91F97" w:rsidR="0049435F" w:rsidRPr="0049435F" w:rsidRDefault="0049435F" w:rsidP="0049435F">
                              <w:pPr>
                                <w:jc w:val="center"/>
                                <w:rPr>
                                  <w:rFonts w:ascii="Times New Roman" w:hAnsi="Times New Roman" w:cs="Times New Roman"/>
                                  <w:sz w:val="18"/>
                                  <w:szCs w:val="18"/>
                                  <w:rPrChange w:id="5651" w:author="Maino Vieytes, Christian (NIH/NIA/IRP) [F]" w:date="2023-11-16T09:38:00Z">
                                    <w:rPr>
                                      <w:rFonts w:ascii="Times New Roman" w:hAnsi="Times New Roman" w:cs="Times New Roman"/>
                                      <w:sz w:val="20"/>
                                      <w:szCs w:val="20"/>
                                    </w:rPr>
                                  </w:rPrChange>
                                </w:rPr>
                              </w:pPr>
                              <w:ins w:id="5652" w:author="Maino Vieytes, Christian (NIH/NIA/IRP) [F]" w:date="2023-11-16T09:38:00Z">
                                <w:r w:rsidRPr="0049435F">
                                  <w:rPr>
                                    <w:rFonts w:ascii="Times New Roman" w:hAnsi="Times New Roman" w:cs="Times New Roman"/>
                                    <w:color w:val="000000"/>
                                    <w:sz w:val="18"/>
                                    <w:szCs w:val="18"/>
                                    <w:rPrChange w:id="5653" w:author="Maino Vieytes, Christian (NIH/NIA/IRP) [F]" w:date="2023-11-16T09:38:00Z">
                                      <w:rPr>
                                        <w:rFonts w:ascii="Calibri" w:hAnsi="Calibri" w:cs="Calibri"/>
                                        <w:color w:val="000000"/>
                                      </w:rPr>
                                    </w:rPrChange>
                                  </w:rPr>
                                  <w:t>0.98 (0.64-1.51)</w:t>
                                </w:r>
                              </w:ins>
                              <w:del w:id="5654" w:author="Maino Vieytes, Christian (NIH/NIA/IRP) [F]" w:date="2023-11-15T15:54:00Z">
                                <w:r w:rsidRPr="0049435F" w:rsidDel="00A12FDA">
                                  <w:rPr>
                                    <w:rFonts w:ascii="Times New Roman" w:hAnsi="Times New Roman" w:cs="Times New Roman"/>
                                    <w:color w:val="000000"/>
                                    <w:sz w:val="18"/>
                                    <w:szCs w:val="18"/>
                                    <w:rPrChange w:id="5655" w:author="Maino Vieytes, Christian (NIH/NIA/IRP) [F]" w:date="2023-11-16T09:38:00Z">
                                      <w:rPr>
                                        <w:rFonts w:ascii="Times New Roman" w:hAnsi="Times New Roman" w:cs="Times New Roman"/>
                                        <w:color w:val="000000"/>
                                        <w:sz w:val="20"/>
                                        <w:szCs w:val="20"/>
                                      </w:rPr>
                                    </w:rPrChange>
                                  </w:rPr>
                                  <w:delText>1.00 (0.68-1.45)</w:delText>
                                </w:r>
                              </w:del>
                            </w:p>
                          </w:tc>
                          <w:tc>
                            <w:tcPr>
                              <w:tcW w:w="1716" w:type="dxa"/>
                              <w:noWrap/>
                              <w:vAlign w:val="center"/>
                              <w:tcPrChange w:id="5656" w:author="Maino Vieytes, Christian (NIH/NIA/IRP) [F]" w:date="2023-11-16T09:39:00Z">
                                <w:tcPr>
                                  <w:tcW w:w="1716" w:type="dxa"/>
                                  <w:gridSpan w:val="2"/>
                                  <w:noWrap/>
                                  <w:vAlign w:val="bottom"/>
                                </w:tcPr>
                              </w:tcPrChange>
                            </w:tcPr>
                            <w:p w14:paraId="1240F6FF" w14:textId="354F9B53" w:rsidR="0049435F" w:rsidRPr="0049435F" w:rsidRDefault="0049435F" w:rsidP="0049435F">
                              <w:pPr>
                                <w:jc w:val="center"/>
                                <w:rPr>
                                  <w:rFonts w:ascii="Times New Roman" w:hAnsi="Times New Roman" w:cs="Times New Roman"/>
                                  <w:sz w:val="18"/>
                                  <w:szCs w:val="18"/>
                                  <w:rPrChange w:id="5657" w:author="Maino Vieytes, Christian (NIH/NIA/IRP) [F]" w:date="2023-11-16T09:38:00Z">
                                    <w:rPr>
                                      <w:rFonts w:ascii="Times New Roman" w:hAnsi="Times New Roman" w:cs="Times New Roman"/>
                                      <w:sz w:val="20"/>
                                      <w:szCs w:val="20"/>
                                    </w:rPr>
                                  </w:rPrChange>
                                </w:rPr>
                              </w:pPr>
                              <w:ins w:id="5658" w:author="Maino Vieytes, Christian (NIH/NIA/IRP) [F]" w:date="2023-11-16T09:38:00Z">
                                <w:r w:rsidRPr="0049435F">
                                  <w:rPr>
                                    <w:rFonts w:ascii="Times New Roman" w:hAnsi="Times New Roman" w:cs="Times New Roman"/>
                                    <w:color w:val="000000"/>
                                    <w:sz w:val="18"/>
                                    <w:szCs w:val="18"/>
                                    <w:rPrChange w:id="5659" w:author="Maino Vieytes, Christian (NIH/NIA/IRP) [F]" w:date="2023-11-16T09:38:00Z">
                                      <w:rPr>
                                        <w:rFonts w:ascii="Calibri" w:hAnsi="Calibri" w:cs="Calibri"/>
                                        <w:color w:val="000000"/>
                                      </w:rPr>
                                    </w:rPrChange>
                                  </w:rPr>
                                  <w:t>0.87 (0.60-1.26)</w:t>
                                </w:r>
                              </w:ins>
                              <w:del w:id="5660" w:author="Maino Vieytes, Christian (NIH/NIA/IRP) [F]" w:date="2023-11-15T15:54:00Z">
                                <w:r w:rsidRPr="0049435F" w:rsidDel="00A12FDA">
                                  <w:rPr>
                                    <w:rFonts w:ascii="Times New Roman" w:hAnsi="Times New Roman" w:cs="Times New Roman"/>
                                    <w:color w:val="000000"/>
                                    <w:sz w:val="18"/>
                                    <w:szCs w:val="18"/>
                                    <w:rPrChange w:id="5661" w:author="Maino Vieytes, Christian (NIH/NIA/IRP) [F]" w:date="2023-11-16T09:38:00Z">
                                      <w:rPr>
                                        <w:rFonts w:ascii="Times New Roman" w:hAnsi="Times New Roman" w:cs="Times New Roman"/>
                                        <w:color w:val="000000"/>
                                        <w:sz w:val="20"/>
                                        <w:szCs w:val="20"/>
                                      </w:rPr>
                                    </w:rPrChange>
                                  </w:rPr>
                                  <w:delText>0.73 (0.48-1.10)</w:delText>
                                </w:r>
                              </w:del>
                            </w:p>
                          </w:tc>
                          <w:tc>
                            <w:tcPr>
                              <w:tcW w:w="1716" w:type="dxa"/>
                              <w:noWrap/>
                              <w:vAlign w:val="center"/>
                              <w:tcPrChange w:id="5662" w:author="Maino Vieytes, Christian (NIH/NIA/IRP) [F]" w:date="2023-11-16T09:39:00Z">
                                <w:tcPr>
                                  <w:tcW w:w="1716" w:type="dxa"/>
                                  <w:gridSpan w:val="2"/>
                                  <w:noWrap/>
                                  <w:vAlign w:val="bottom"/>
                                </w:tcPr>
                              </w:tcPrChange>
                            </w:tcPr>
                            <w:p w14:paraId="615055AC" w14:textId="7B250E90" w:rsidR="0049435F" w:rsidRPr="0049435F" w:rsidRDefault="0049435F" w:rsidP="0049435F">
                              <w:pPr>
                                <w:jc w:val="center"/>
                                <w:rPr>
                                  <w:rFonts w:ascii="Times New Roman" w:hAnsi="Times New Roman" w:cs="Times New Roman"/>
                                  <w:sz w:val="18"/>
                                  <w:szCs w:val="18"/>
                                  <w:rPrChange w:id="5663" w:author="Maino Vieytes, Christian (NIH/NIA/IRP) [F]" w:date="2023-11-16T09:38:00Z">
                                    <w:rPr>
                                      <w:rFonts w:ascii="Times New Roman" w:hAnsi="Times New Roman" w:cs="Times New Roman"/>
                                      <w:sz w:val="20"/>
                                      <w:szCs w:val="20"/>
                                    </w:rPr>
                                  </w:rPrChange>
                                </w:rPr>
                              </w:pPr>
                              <w:ins w:id="5664" w:author="Maino Vieytes, Christian (NIH/NIA/IRP) [F]" w:date="2023-11-16T09:38:00Z">
                                <w:r w:rsidRPr="0049435F">
                                  <w:rPr>
                                    <w:rFonts w:ascii="Times New Roman" w:hAnsi="Times New Roman" w:cs="Times New Roman"/>
                                    <w:color w:val="000000"/>
                                    <w:sz w:val="18"/>
                                    <w:szCs w:val="18"/>
                                    <w:rPrChange w:id="5665" w:author="Maino Vieytes, Christian (NIH/NIA/IRP) [F]" w:date="2023-11-16T09:38:00Z">
                                      <w:rPr>
                                        <w:rFonts w:ascii="Calibri" w:hAnsi="Calibri" w:cs="Calibri"/>
                                        <w:color w:val="000000"/>
                                      </w:rPr>
                                    </w:rPrChange>
                                  </w:rPr>
                                  <w:t>0.88 (0.62-1.27)</w:t>
                                </w:r>
                              </w:ins>
                              <w:del w:id="5666" w:author="Maino Vieytes, Christian (NIH/NIA/IRP) [F]" w:date="2023-11-15T15:54:00Z">
                                <w:r w:rsidRPr="0049435F" w:rsidDel="00A12FDA">
                                  <w:rPr>
                                    <w:rFonts w:ascii="Times New Roman" w:hAnsi="Times New Roman" w:cs="Times New Roman"/>
                                    <w:color w:val="000000"/>
                                    <w:sz w:val="18"/>
                                    <w:szCs w:val="18"/>
                                    <w:rPrChange w:id="5667" w:author="Maino Vieytes, Christian (NIH/NIA/IRP) [F]" w:date="2023-11-16T09:38:00Z">
                                      <w:rPr>
                                        <w:rFonts w:ascii="Times New Roman" w:hAnsi="Times New Roman" w:cs="Times New Roman"/>
                                        <w:color w:val="000000"/>
                                        <w:sz w:val="20"/>
                                        <w:szCs w:val="20"/>
                                      </w:rPr>
                                    </w:rPrChange>
                                  </w:rPr>
                                  <w:delText>0.74 (0.51-1.08)</w:delText>
                                </w:r>
                              </w:del>
                            </w:p>
                          </w:tc>
                          <w:tc>
                            <w:tcPr>
                              <w:tcW w:w="1816" w:type="dxa"/>
                              <w:noWrap/>
                              <w:vAlign w:val="center"/>
                              <w:tcPrChange w:id="5668" w:author="Maino Vieytes, Christian (NIH/NIA/IRP) [F]" w:date="2023-11-16T09:39:00Z">
                                <w:tcPr>
                                  <w:tcW w:w="1816" w:type="dxa"/>
                                  <w:gridSpan w:val="2"/>
                                  <w:noWrap/>
                                  <w:vAlign w:val="bottom"/>
                                </w:tcPr>
                              </w:tcPrChange>
                            </w:tcPr>
                            <w:p w14:paraId="61F39ACC" w14:textId="136A3A7C" w:rsidR="0049435F" w:rsidRPr="0049435F" w:rsidRDefault="0049435F" w:rsidP="0049435F">
                              <w:pPr>
                                <w:jc w:val="center"/>
                                <w:rPr>
                                  <w:rFonts w:ascii="Times New Roman" w:hAnsi="Times New Roman" w:cs="Times New Roman"/>
                                  <w:sz w:val="18"/>
                                  <w:szCs w:val="18"/>
                                  <w:rPrChange w:id="5669" w:author="Maino Vieytes, Christian (NIH/NIA/IRP) [F]" w:date="2023-11-16T09:38:00Z">
                                    <w:rPr>
                                      <w:rFonts w:ascii="Times New Roman" w:hAnsi="Times New Roman" w:cs="Times New Roman"/>
                                      <w:sz w:val="20"/>
                                      <w:szCs w:val="20"/>
                                    </w:rPr>
                                  </w:rPrChange>
                                </w:rPr>
                              </w:pPr>
                              <w:ins w:id="5670" w:author="Maino Vieytes, Christian (NIH/NIA/IRP) [F]" w:date="2023-11-16T09:38:00Z">
                                <w:r w:rsidRPr="0049435F">
                                  <w:rPr>
                                    <w:rFonts w:ascii="Times New Roman" w:hAnsi="Times New Roman" w:cs="Times New Roman"/>
                                    <w:color w:val="000000"/>
                                    <w:sz w:val="18"/>
                                    <w:szCs w:val="18"/>
                                    <w:rPrChange w:id="5671" w:author="Maino Vieytes, Christian (NIH/NIA/IRP) [F]" w:date="2023-11-16T09:38: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5672" w:author="Maino Vieytes, Christian (NIH/NIA/IRP) [F]" w:date="2023-11-16T09:38:00Z">
                                      <w:rPr>
                                        <w:rFonts w:ascii="Calibri" w:hAnsi="Calibri" w:cs="Calibri"/>
                                        <w:color w:val="000000"/>
                                      </w:rPr>
                                    </w:rPrChange>
                                  </w:rPr>
                                  <w:t>97)*</w:t>
                                </w:r>
                              </w:ins>
                              <w:proofErr w:type="gramEnd"/>
                              <w:del w:id="5673" w:author="Maino Vieytes, Christian (NIH/NIA/IRP) [F]" w:date="2023-11-15T15:54:00Z">
                                <w:r w:rsidRPr="0049435F" w:rsidDel="00A12FDA">
                                  <w:rPr>
                                    <w:rFonts w:ascii="Times New Roman" w:hAnsi="Times New Roman" w:cs="Times New Roman"/>
                                    <w:color w:val="000000"/>
                                    <w:sz w:val="18"/>
                                    <w:szCs w:val="18"/>
                                    <w:rPrChange w:id="5674" w:author="Maino Vieytes, Christian (NIH/NIA/IRP) [F]" w:date="2023-11-16T09:38:00Z">
                                      <w:rPr>
                                        <w:rFonts w:ascii="Times New Roman" w:hAnsi="Times New Roman" w:cs="Times New Roman"/>
                                        <w:color w:val="000000"/>
                                        <w:sz w:val="20"/>
                                        <w:szCs w:val="20"/>
                                      </w:rPr>
                                    </w:rPrChange>
                                  </w:rPr>
                                  <w:delText>0.63 (0.41-0.96)*</w:delText>
                                </w:r>
                              </w:del>
                            </w:p>
                          </w:tc>
                          <w:tc>
                            <w:tcPr>
                              <w:tcW w:w="1196" w:type="dxa"/>
                              <w:noWrap/>
                              <w:vAlign w:val="center"/>
                              <w:tcPrChange w:id="5675" w:author="Maino Vieytes, Christian (NIH/NIA/IRP) [F]" w:date="2023-11-16T09:39:00Z">
                                <w:tcPr>
                                  <w:tcW w:w="1116" w:type="dxa"/>
                                  <w:gridSpan w:val="3"/>
                                  <w:noWrap/>
                                  <w:vAlign w:val="bottom"/>
                                </w:tcPr>
                              </w:tcPrChange>
                            </w:tcPr>
                            <w:p w14:paraId="598672DA" w14:textId="09E389D0" w:rsidR="0049435F" w:rsidRPr="0049435F" w:rsidRDefault="0049435F" w:rsidP="0049435F">
                              <w:pPr>
                                <w:jc w:val="center"/>
                                <w:rPr>
                                  <w:rFonts w:ascii="Times New Roman" w:hAnsi="Times New Roman" w:cs="Times New Roman"/>
                                  <w:sz w:val="18"/>
                                  <w:szCs w:val="18"/>
                                  <w:rPrChange w:id="5676" w:author="Maino Vieytes, Christian (NIH/NIA/IRP) [F]" w:date="2023-11-16T09:38:00Z">
                                    <w:rPr>
                                      <w:rFonts w:ascii="Times New Roman" w:hAnsi="Times New Roman" w:cs="Times New Roman"/>
                                      <w:sz w:val="20"/>
                                      <w:szCs w:val="20"/>
                                    </w:rPr>
                                  </w:rPrChange>
                                </w:rPr>
                              </w:pPr>
                              <w:ins w:id="5677" w:author="Maino Vieytes, Christian (NIH/NIA/IRP) [F]" w:date="2023-11-16T09:38:00Z">
                                <w:r w:rsidRPr="0049435F">
                                  <w:rPr>
                                    <w:rFonts w:ascii="Times New Roman" w:hAnsi="Times New Roman" w:cs="Times New Roman"/>
                                    <w:color w:val="000000"/>
                                    <w:sz w:val="18"/>
                                    <w:szCs w:val="18"/>
                                    <w:rPrChange w:id="5678" w:author="Maino Vieytes, Christian (NIH/NIA/IRP) [F]" w:date="2023-11-16T09:38:00Z">
                                      <w:rPr>
                                        <w:rFonts w:ascii="Calibri" w:hAnsi="Calibri" w:cs="Calibri"/>
                                        <w:color w:val="000000"/>
                                      </w:rPr>
                                    </w:rPrChange>
                                  </w:rPr>
                                  <w:t>0.02*</w:t>
                                </w:r>
                              </w:ins>
                              <w:del w:id="5679" w:author="Maino Vieytes, Christian (NIH/NIA/IRP) [F]" w:date="2023-11-15T15:54:00Z">
                                <w:r w:rsidRPr="0049435F" w:rsidDel="00A12FDA">
                                  <w:rPr>
                                    <w:rFonts w:ascii="Times New Roman" w:hAnsi="Times New Roman" w:cs="Times New Roman"/>
                                    <w:color w:val="000000"/>
                                    <w:sz w:val="18"/>
                                    <w:szCs w:val="18"/>
                                    <w:rPrChange w:id="5680" w:author="Maino Vieytes, Christian (NIH/NIA/IRP) [F]" w:date="2023-11-16T09:38:00Z">
                                      <w:rPr>
                                        <w:rFonts w:ascii="Times New Roman" w:hAnsi="Times New Roman" w:cs="Times New Roman"/>
                                        <w:color w:val="000000"/>
                                        <w:sz w:val="20"/>
                                        <w:szCs w:val="20"/>
                                      </w:rPr>
                                    </w:rPrChange>
                                  </w:rPr>
                                  <w:delText>&lt; 0.01**</w:delText>
                                </w:r>
                              </w:del>
                            </w:p>
                          </w:tc>
                          <w:tc>
                            <w:tcPr>
                              <w:tcW w:w="1622" w:type="dxa"/>
                              <w:noWrap/>
                              <w:vAlign w:val="center"/>
                              <w:tcPrChange w:id="5681" w:author="Maino Vieytes, Christian (NIH/NIA/IRP) [F]" w:date="2023-11-16T09:39:00Z">
                                <w:tcPr>
                                  <w:tcW w:w="1622" w:type="dxa"/>
                                  <w:gridSpan w:val="3"/>
                                  <w:noWrap/>
                                  <w:vAlign w:val="bottom"/>
                                </w:tcPr>
                              </w:tcPrChange>
                            </w:tcPr>
                            <w:p w14:paraId="15F100DF" w14:textId="76B844B6" w:rsidR="0049435F" w:rsidRPr="0049435F" w:rsidRDefault="0049435F" w:rsidP="0049435F">
                              <w:pPr>
                                <w:jc w:val="center"/>
                                <w:rPr>
                                  <w:rFonts w:ascii="Times New Roman" w:hAnsi="Times New Roman" w:cs="Times New Roman"/>
                                  <w:sz w:val="18"/>
                                  <w:szCs w:val="18"/>
                                  <w:rPrChange w:id="5682" w:author="Maino Vieytes, Christian (NIH/NIA/IRP) [F]" w:date="2023-11-16T09:38:00Z">
                                    <w:rPr>
                                      <w:rFonts w:ascii="Times New Roman" w:hAnsi="Times New Roman" w:cs="Times New Roman"/>
                                      <w:sz w:val="20"/>
                                      <w:szCs w:val="20"/>
                                    </w:rPr>
                                  </w:rPrChange>
                                </w:rPr>
                              </w:pPr>
                              <w:ins w:id="5683" w:author="Maino Vieytes, Christian (NIH/NIA/IRP) [F]" w:date="2023-11-16T09:38:00Z">
                                <w:r w:rsidRPr="0049435F">
                                  <w:rPr>
                                    <w:rFonts w:ascii="Times New Roman" w:hAnsi="Times New Roman" w:cs="Times New Roman"/>
                                    <w:color w:val="000000"/>
                                    <w:sz w:val="18"/>
                                    <w:szCs w:val="18"/>
                                    <w:rPrChange w:id="5684" w:author="Maino Vieytes, Christian (NIH/NIA/IRP) [F]" w:date="2023-11-16T09:38: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5685" w:author="Maino Vieytes, Christian (NIH/NIA/IRP) [F]" w:date="2023-11-16T09:38:00Z">
                                      <w:rPr>
                                        <w:rFonts w:ascii="Calibri" w:hAnsi="Calibri" w:cs="Calibri"/>
                                        <w:color w:val="000000"/>
                                      </w:rPr>
                                    </w:rPrChange>
                                  </w:rPr>
                                  <w:t>99)*</w:t>
                                </w:r>
                              </w:ins>
                              <w:proofErr w:type="gramEnd"/>
                              <w:del w:id="5686" w:author="Maino Vieytes, Christian (NIH/NIA/IRP) [F]" w:date="2023-11-15T15:54:00Z">
                                <w:r w:rsidRPr="0049435F" w:rsidDel="00A12FDA">
                                  <w:rPr>
                                    <w:rFonts w:ascii="Times New Roman" w:hAnsi="Times New Roman" w:cs="Times New Roman"/>
                                    <w:color w:val="000000"/>
                                    <w:sz w:val="18"/>
                                    <w:szCs w:val="18"/>
                                    <w:rPrChange w:id="5687" w:author="Maino Vieytes, Christian (NIH/NIA/IRP) [F]" w:date="2023-11-16T09:38:00Z">
                                      <w:rPr>
                                        <w:rFonts w:ascii="Times New Roman" w:hAnsi="Times New Roman" w:cs="Times New Roman"/>
                                        <w:color w:val="000000"/>
                                        <w:sz w:val="20"/>
                                        <w:szCs w:val="20"/>
                                      </w:rPr>
                                    </w:rPrChange>
                                  </w:rPr>
                                  <w:delText>0.88 (0.78-0.99)*</w:delText>
                                </w:r>
                              </w:del>
                            </w:p>
                          </w:tc>
                          <w:tc>
                            <w:tcPr>
                              <w:tcW w:w="1310" w:type="dxa"/>
                              <w:noWrap/>
                              <w:vAlign w:val="center"/>
                              <w:tcPrChange w:id="5688" w:author="Maino Vieytes, Christian (NIH/NIA/IRP) [F]" w:date="2023-11-16T09:39:00Z">
                                <w:tcPr>
                                  <w:tcW w:w="1310" w:type="dxa"/>
                                  <w:gridSpan w:val="5"/>
                                  <w:noWrap/>
                                  <w:vAlign w:val="bottom"/>
                                </w:tcPr>
                              </w:tcPrChange>
                            </w:tcPr>
                            <w:p w14:paraId="59BB1F29" w14:textId="6F8CF2B5" w:rsidR="0049435F" w:rsidRPr="0049435F" w:rsidRDefault="0049435F" w:rsidP="0049435F">
                              <w:pPr>
                                <w:jc w:val="center"/>
                                <w:rPr>
                                  <w:rFonts w:ascii="Times New Roman" w:hAnsi="Times New Roman" w:cs="Times New Roman"/>
                                  <w:color w:val="000000"/>
                                  <w:sz w:val="18"/>
                                  <w:szCs w:val="18"/>
                                  <w:rPrChange w:id="5689" w:author="Maino Vieytes, Christian (NIH/NIA/IRP) [F]" w:date="2023-11-16T09:38:00Z">
                                    <w:rPr>
                                      <w:rFonts w:ascii="Times New Roman" w:hAnsi="Times New Roman" w:cs="Times New Roman"/>
                                      <w:color w:val="000000"/>
                                      <w:sz w:val="20"/>
                                      <w:szCs w:val="20"/>
                                    </w:rPr>
                                  </w:rPrChange>
                                </w:rPr>
                              </w:pPr>
                              <w:ins w:id="5690" w:author="Maino Vieytes, Christian (NIH/NIA/IRP) [F]" w:date="2023-11-16T09:38:00Z">
                                <w:r w:rsidRPr="0049435F">
                                  <w:rPr>
                                    <w:rFonts w:ascii="Times New Roman" w:hAnsi="Times New Roman" w:cs="Times New Roman"/>
                                    <w:color w:val="000000"/>
                                    <w:sz w:val="18"/>
                                    <w:szCs w:val="18"/>
                                    <w:rPrChange w:id="5691" w:author="Maino Vieytes, Christian (NIH/NIA/IRP) [F]" w:date="2023-11-16T09:38:00Z">
                                      <w:rPr>
                                        <w:rFonts w:ascii="Calibri" w:hAnsi="Calibri" w:cs="Calibri"/>
                                        <w:color w:val="000000"/>
                                      </w:rPr>
                                    </w:rPrChange>
                                  </w:rPr>
                                  <w:t>0.58</w:t>
                                </w:r>
                              </w:ins>
                              <w:del w:id="5692" w:author="Maino Vieytes, Christian (NIH/NIA/IRP) [F]" w:date="2023-11-15T15:54:00Z">
                                <w:r w:rsidRPr="0049435F" w:rsidDel="00A12FDA">
                                  <w:rPr>
                                    <w:rFonts w:ascii="Times New Roman" w:hAnsi="Times New Roman" w:cs="Times New Roman"/>
                                    <w:color w:val="000000"/>
                                    <w:sz w:val="18"/>
                                    <w:szCs w:val="18"/>
                                    <w:rPrChange w:id="5693" w:author="Maino Vieytes, Christian (NIH/NIA/IRP) [F]" w:date="2023-11-16T09:38:00Z">
                                      <w:rPr>
                                        <w:rFonts w:ascii="Times New Roman" w:hAnsi="Times New Roman" w:cs="Times New Roman"/>
                                        <w:color w:val="000000"/>
                                        <w:sz w:val="20"/>
                                        <w:szCs w:val="20"/>
                                      </w:rPr>
                                    </w:rPrChange>
                                  </w:rPr>
                                  <w:delText>0.09</w:delText>
                                </w:r>
                              </w:del>
                            </w:p>
                          </w:tc>
                        </w:tr>
                        <w:tr w:rsidR="008E210F" w:rsidRPr="008A6C8D" w14:paraId="615C4DDD" w14:textId="77777777" w:rsidTr="002B4FE9">
                          <w:trPr>
                            <w:trHeight w:val="320"/>
                            <w:trPrChange w:id="5694" w:author="Maino Vieytes, Christian (NIH/NIA/IRP) [F]" w:date="2023-11-15T16:23:00Z">
                              <w:trPr>
                                <w:gridAfter w:val="0"/>
                                <w:trHeight w:val="320"/>
                              </w:trPr>
                            </w:trPrChange>
                          </w:trPr>
                          <w:tc>
                            <w:tcPr>
                              <w:tcW w:w="15091" w:type="dxa"/>
                              <w:gridSpan w:val="10"/>
                              <w:noWrap/>
                              <w:vAlign w:val="center"/>
                              <w:tcPrChange w:id="5695" w:author="Maino Vieytes, Christian (NIH/NIA/IRP) [F]" w:date="2023-11-15T16:23:00Z">
                                <w:tcPr>
                                  <w:tcW w:w="14395" w:type="dxa"/>
                                  <w:gridSpan w:val="22"/>
                                  <w:noWrap/>
                                  <w:vAlign w:val="center"/>
                                </w:tcPr>
                              </w:tcPrChange>
                            </w:tcPr>
                            <w:p w14:paraId="7FFE7F08" w14:textId="77777777" w:rsidR="008E210F" w:rsidRPr="008A6C8D" w:rsidRDefault="008E210F" w:rsidP="00D9498C">
                              <w:pPr>
                                <w:rPr>
                                  <w:rFonts w:ascii="Times New Roman" w:hAnsi="Times New Roman" w:cs="Times New Roman"/>
                                  <w:i/>
                                  <w:iCs/>
                                  <w:sz w:val="18"/>
                                  <w:szCs w:val="18"/>
                                  <w:rPrChange w:id="5696" w:author="Maino Vieytes, Christian (NIH/NIA/IRP) [F]" w:date="2023-11-15T15:57:00Z">
                                    <w:rPr>
                                      <w:rFonts w:ascii="Times New Roman" w:hAnsi="Times New Roman" w:cs="Times New Roman"/>
                                      <w:i/>
                                      <w:iCs/>
                                      <w:sz w:val="20"/>
                                      <w:szCs w:val="20"/>
                                    </w:rPr>
                                  </w:rPrChange>
                                </w:rPr>
                              </w:pPr>
                              <w:r w:rsidRPr="008A6C8D">
                                <w:rPr>
                                  <w:rFonts w:ascii="Times New Roman" w:hAnsi="Times New Roman" w:cs="Times New Roman"/>
                                  <w:i/>
                                  <w:iCs/>
                                  <w:sz w:val="18"/>
                                  <w:szCs w:val="18"/>
                                  <w:rPrChange w:id="5697" w:author="Maino Vieytes, Christian (NIH/NIA/IRP) [F]" w:date="2023-11-15T15:57:00Z">
                                    <w:rPr>
                                      <w:rFonts w:ascii="Times New Roman" w:hAnsi="Times New Roman" w:cs="Times New Roman"/>
                                      <w:i/>
                                      <w:iCs/>
                                      <w:sz w:val="20"/>
                                      <w:szCs w:val="20"/>
                                    </w:rPr>
                                  </w:rPrChange>
                                </w:rPr>
                                <w:t>Cancer-Specific Mortality</w:t>
                              </w:r>
                            </w:p>
                          </w:tc>
                        </w:tr>
                        <w:tr w:rsidR="0049435F" w:rsidRPr="0049435F" w14:paraId="6E4C8180" w14:textId="77777777" w:rsidTr="0049435F">
                          <w:tblPrEx>
                            <w:tblPrExChange w:id="5698" w:author="Maino Vieytes, Christian (NIH/NIA/IRP) [F]" w:date="2023-11-16T09:37:00Z">
                              <w:tblPrEx>
                                <w:tblW w:w="15091" w:type="dxa"/>
                              </w:tblPrEx>
                            </w:tblPrExChange>
                          </w:tblPrEx>
                          <w:trPr>
                            <w:trHeight w:val="320"/>
                            <w:trPrChange w:id="5699" w:author="Maino Vieytes, Christian (NIH/NIA/IRP) [F]" w:date="2023-11-16T09:37:00Z">
                              <w:trPr>
                                <w:gridAfter w:val="0"/>
                                <w:trHeight w:val="320"/>
                              </w:trPr>
                            </w:trPrChange>
                          </w:trPr>
                          <w:tc>
                            <w:tcPr>
                              <w:tcW w:w="2317" w:type="dxa"/>
                              <w:noWrap/>
                              <w:vAlign w:val="center"/>
                              <w:hideMark/>
                              <w:tcPrChange w:id="5700" w:author="Maino Vieytes, Christian (NIH/NIA/IRP) [F]" w:date="2023-11-16T09:37:00Z">
                                <w:tcPr>
                                  <w:tcW w:w="2317" w:type="dxa"/>
                                  <w:noWrap/>
                                  <w:vAlign w:val="center"/>
                                  <w:hideMark/>
                                </w:tcPr>
                              </w:tcPrChange>
                            </w:tcPr>
                            <w:p w14:paraId="2D241025" w14:textId="77777777" w:rsidR="0049435F" w:rsidRPr="008A6C8D" w:rsidRDefault="0049435F" w:rsidP="0049435F">
                              <w:pPr>
                                <w:rPr>
                                  <w:rFonts w:ascii="Times New Roman" w:hAnsi="Times New Roman" w:cs="Times New Roman"/>
                                  <w:sz w:val="18"/>
                                  <w:szCs w:val="18"/>
                                  <w:rPrChange w:id="570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702"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5703"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5704" w:author="Maino Vieytes, Christian (NIH/NIA/IRP) [F]" w:date="2023-11-16T09:37:00Z">
                                <w:tcPr>
                                  <w:tcW w:w="936" w:type="dxa"/>
                                  <w:noWrap/>
                                  <w:vAlign w:val="center"/>
                                  <w:hideMark/>
                                </w:tcPr>
                              </w:tcPrChange>
                            </w:tcPr>
                            <w:p w14:paraId="5B8C34C1" w14:textId="06582AF7" w:rsidR="0049435F" w:rsidRPr="0049435F" w:rsidRDefault="0049435F" w:rsidP="0049435F">
                              <w:pPr>
                                <w:jc w:val="center"/>
                                <w:rPr>
                                  <w:rFonts w:ascii="Times New Roman" w:hAnsi="Times New Roman" w:cs="Times New Roman"/>
                                  <w:sz w:val="18"/>
                                  <w:szCs w:val="18"/>
                                  <w:rPrChange w:id="5705" w:author="Maino Vieytes, Christian (NIH/NIA/IRP) [F]" w:date="2023-11-16T09:37:00Z">
                                    <w:rPr>
                                      <w:rFonts w:ascii="Times New Roman" w:hAnsi="Times New Roman" w:cs="Times New Roman"/>
                                      <w:sz w:val="20"/>
                                      <w:szCs w:val="20"/>
                                    </w:rPr>
                                  </w:rPrChange>
                                </w:rPr>
                              </w:pPr>
                              <w:ins w:id="5706" w:author="Maino Vieytes, Christian (NIH/NIA/IRP) [F]" w:date="2023-11-16T09:37:00Z">
                                <w:r w:rsidRPr="0049435F">
                                  <w:rPr>
                                    <w:rFonts w:ascii="Times New Roman" w:hAnsi="Times New Roman" w:cs="Times New Roman"/>
                                    <w:color w:val="000000"/>
                                    <w:sz w:val="18"/>
                                    <w:szCs w:val="18"/>
                                    <w:rPrChange w:id="5707" w:author="Maino Vieytes, Christian (NIH/NIA/IRP) [F]" w:date="2023-11-16T09:37:00Z">
                                      <w:rPr>
                                        <w:rFonts w:ascii="Calibri" w:hAnsi="Calibri" w:cs="Calibri"/>
                                        <w:color w:val="000000"/>
                                      </w:rPr>
                                    </w:rPrChange>
                                  </w:rPr>
                                  <w:t>1745</w:t>
                                </w:r>
                              </w:ins>
                              <w:del w:id="5708" w:author="Maino Vieytes, Christian (NIH/NIA/IRP) [F]" w:date="2023-11-15T15:57:00Z">
                                <w:r w:rsidRPr="0049435F" w:rsidDel="0055657D">
                                  <w:rPr>
                                    <w:rFonts w:ascii="Times New Roman" w:hAnsi="Times New Roman" w:cs="Times New Roman"/>
                                    <w:sz w:val="18"/>
                                    <w:szCs w:val="18"/>
                                    <w:rPrChange w:id="5709"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710" w:author="Maino Vieytes, Christian (NIH/NIA/IRP) [F]" w:date="2023-11-16T09:37:00Z">
                                <w:tcPr>
                                  <w:tcW w:w="846" w:type="dxa"/>
                                  <w:gridSpan w:val="2"/>
                                  <w:noWrap/>
                                  <w:vAlign w:val="center"/>
                                  <w:hideMark/>
                                </w:tcPr>
                              </w:tcPrChange>
                            </w:tcPr>
                            <w:p w14:paraId="2CD0BDBC" w14:textId="45B455FC" w:rsidR="0049435F" w:rsidRPr="0049435F" w:rsidRDefault="0049435F" w:rsidP="0049435F">
                              <w:pPr>
                                <w:jc w:val="center"/>
                                <w:rPr>
                                  <w:rFonts w:ascii="Times New Roman" w:hAnsi="Times New Roman" w:cs="Times New Roman"/>
                                  <w:sz w:val="18"/>
                                  <w:szCs w:val="18"/>
                                  <w:rPrChange w:id="5711" w:author="Maino Vieytes, Christian (NIH/NIA/IRP) [F]" w:date="2023-11-16T09:37:00Z">
                                    <w:rPr>
                                      <w:rFonts w:ascii="Times New Roman" w:hAnsi="Times New Roman" w:cs="Times New Roman"/>
                                      <w:sz w:val="20"/>
                                      <w:szCs w:val="20"/>
                                    </w:rPr>
                                  </w:rPrChange>
                                </w:rPr>
                              </w:pPr>
                              <w:ins w:id="5712" w:author="Maino Vieytes, Christian (NIH/NIA/IRP) [F]" w:date="2023-11-16T09:37:00Z">
                                <w:r w:rsidRPr="0049435F">
                                  <w:rPr>
                                    <w:rFonts w:ascii="Times New Roman" w:hAnsi="Times New Roman" w:cs="Times New Roman"/>
                                    <w:color w:val="000000"/>
                                    <w:sz w:val="18"/>
                                    <w:szCs w:val="18"/>
                                    <w:rPrChange w:id="5713" w:author="Maino Vieytes, Christian (NIH/NIA/IRP) [F]" w:date="2023-11-16T09:37:00Z">
                                      <w:rPr>
                                        <w:rFonts w:ascii="Calibri" w:hAnsi="Calibri" w:cs="Calibri"/>
                                        <w:color w:val="000000"/>
                                      </w:rPr>
                                    </w:rPrChange>
                                  </w:rPr>
                                  <w:t>1.00</w:t>
                                </w:r>
                              </w:ins>
                              <w:del w:id="5714" w:author="Maino Vieytes, Christian (NIH/NIA/IRP) [F]" w:date="2023-11-15T15:57:00Z">
                                <w:r w:rsidRPr="0049435F" w:rsidDel="0055657D">
                                  <w:rPr>
                                    <w:rFonts w:ascii="Times New Roman" w:hAnsi="Times New Roman" w:cs="Times New Roman"/>
                                    <w:sz w:val="18"/>
                                    <w:szCs w:val="18"/>
                                    <w:rPrChange w:id="5715"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716" w:author="Maino Vieytes, Christian (NIH/NIA/IRP) [F]" w:date="2023-11-16T09:37:00Z">
                                <w:tcPr>
                                  <w:tcW w:w="1616" w:type="dxa"/>
                                  <w:gridSpan w:val="2"/>
                                  <w:noWrap/>
                                  <w:vAlign w:val="center"/>
                                  <w:hideMark/>
                                </w:tcPr>
                              </w:tcPrChange>
                            </w:tcPr>
                            <w:p w14:paraId="5F0BA52B" w14:textId="4A52148C" w:rsidR="0049435F" w:rsidRPr="0049435F" w:rsidRDefault="0049435F" w:rsidP="0049435F">
                              <w:pPr>
                                <w:jc w:val="center"/>
                                <w:rPr>
                                  <w:rFonts w:ascii="Times New Roman" w:hAnsi="Times New Roman" w:cs="Times New Roman"/>
                                  <w:sz w:val="18"/>
                                  <w:szCs w:val="18"/>
                                  <w:rPrChange w:id="5717" w:author="Maino Vieytes, Christian (NIH/NIA/IRP) [F]" w:date="2023-11-16T09:37:00Z">
                                    <w:rPr>
                                      <w:rFonts w:ascii="Times New Roman" w:hAnsi="Times New Roman" w:cs="Times New Roman"/>
                                      <w:sz w:val="20"/>
                                      <w:szCs w:val="20"/>
                                    </w:rPr>
                                  </w:rPrChange>
                                </w:rPr>
                              </w:pPr>
                              <w:ins w:id="5718" w:author="Maino Vieytes, Christian (NIH/NIA/IRP) [F]" w:date="2023-11-16T09:37:00Z">
                                <w:r w:rsidRPr="0049435F">
                                  <w:rPr>
                                    <w:rFonts w:ascii="Times New Roman" w:hAnsi="Times New Roman" w:cs="Times New Roman"/>
                                    <w:color w:val="000000"/>
                                    <w:sz w:val="18"/>
                                    <w:szCs w:val="18"/>
                                    <w:rPrChange w:id="5719" w:author="Maino Vieytes, Christian (NIH/NIA/IRP) [F]" w:date="2023-11-16T09:37:00Z">
                                      <w:rPr>
                                        <w:rFonts w:ascii="Calibri" w:hAnsi="Calibri" w:cs="Calibri"/>
                                        <w:color w:val="000000"/>
                                      </w:rPr>
                                    </w:rPrChange>
                                  </w:rPr>
                                  <w:t>0.88 (0.43-1.80)</w:t>
                                </w:r>
                              </w:ins>
                              <w:del w:id="5720" w:author="Maino Vieytes, Christian (NIH/NIA/IRP) [F]" w:date="2023-11-15T15:57:00Z">
                                <w:r w:rsidRPr="0049435F" w:rsidDel="0055657D">
                                  <w:rPr>
                                    <w:rFonts w:ascii="Times New Roman" w:hAnsi="Times New Roman" w:cs="Times New Roman"/>
                                    <w:sz w:val="18"/>
                                    <w:szCs w:val="18"/>
                                    <w:rPrChange w:id="5721" w:author="Maino Vieytes, Christian (NIH/NIA/IRP) [F]" w:date="2023-11-16T09:37:00Z">
                                      <w:rPr>
                                        <w:rFonts w:ascii="Times New Roman" w:hAnsi="Times New Roman" w:cs="Times New Roman"/>
                                        <w:sz w:val="20"/>
                                        <w:szCs w:val="20"/>
                                      </w:rPr>
                                    </w:rPrChange>
                                  </w:rPr>
                                  <w:delText>0.83 (0.50-1.37)</w:delText>
                                </w:r>
                              </w:del>
                            </w:p>
                          </w:tc>
                          <w:tc>
                            <w:tcPr>
                              <w:tcW w:w="1716" w:type="dxa"/>
                              <w:noWrap/>
                              <w:vAlign w:val="center"/>
                              <w:hideMark/>
                              <w:tcPrChange w:id="5722" w:author="Maino Vieytes, Christian (NIH/NIA/IRP) [F]" w:date="2023-11-16T09:37:00Z">
                                <w:tcPr>
                                  <w:tcW w:w="1716" w:type="dxa"/>
                                  <w:gridSpan w:val="2"/>
                                  <w:noWrap/>
                                  <w:vAlign w:val="center"/>
                                  <w:hideMark/>
                                </w:tcPr>
                              </w:tcPrChange>
                            </w:tcPr>
                            <w:p w14:paraId="5CCC5496" w14:textId="5BF9D2DE" w:rsidR="0049435F" w:rsidRPr="0049435F" w:rsidRDefault="0049435F" w:rsidP="0049435F">
                              <w:pPr>
                                <w:jc w:val="center"/>
                                <w:rPr>
                                  <w:rFonts w:ascii="Times New Roman" w:hAnsi="Times New Roman" w:cs="Times New Roman"/>
                                  <w:sz w:val="18"/>
                                  <w:szCs w:val="18"/>
                                  <w:rPrChange w:id="5723" w:author="Maino Vieytes, Christian (NIH/NIA/IRP) [F]" w:date="2023-11-16T09:37:00Z">
                                    <w:rPr>
                                      <w:rFonts w:ascii="Times New Roman" w:hAnsi="Times New Roman" w:cs="Times New Roman"/>
                                      <w:sz w:val="20"/>
                                      <w:szCs w:val="20"/>
                                    </w:rPr>
                                  </w:rPrChange>
                                </w:rPr>
                              </w:pPr>
                              <w:ins w:id="5724" w:author="Maino Vieytes, Christian (NIH/NIA/IRP) [F]" w:date="2023-11-16T09:37:00Z">
                                <w:r w:rsidRPr="0049435F">
                                  <w:rPr>
                                    <w:rFonts w:ascii="Times New Roman" w:hAnsi="Times New Roman" w:cs="Times New Roman"/>
                                    <w:color w:val="000000"/>
                                    <w:sz w:val="18"/>
                                    <w:szCs w:val="18"/>
                                    <w:rPrChange w:id="5725" w:author="Maino Vieytes, Christian (NIH/NIA/IRP) [F]" w:date="2023-11-16T09:37:00Z">
                                      <w:rPr>
                                        <w:rFonts w:ascii="Calibri" w:hAnsi="Calibri" w:cs="Calibri"/>
                                        <w:color w:val="000000"/>
                                      </w:rPr>
                                    </w:rPrChange>
                                  </w:rPr>
                                  <w:t>0.92 (0.51-1.68)</w:t>
                                </w:r>
                              </w:ins>
                              <w:del w:id="5726" w:author="Maino Vieytes, Christian (NIH/NIA/IRP) [F]" w:date="2023-11-15T15:57:00Z">
                                <w:r w:rsidRPr="0049435F" w:rsidDel="0055657D">
                                  <w:rPr>
                                    <w:rFonts w:ascii="Times New Roman" w:hAnsi="Times New Roman" w:cs="Times New Roman"/>
                                    <w:sz w:val="18"/>
                                    <w:szCs w:val="18"/>
                                    <w:rPrChange w:id="5727" w:author="Maino Vieytes, Christian (NIH/NIA/IRP) [F]" w:date="2023-11-16T09:37:00Z">
                                      <w:rPr>
                                        <w:rFonts w:ascii="Times New Roman" w:hAnsi="Times New Roman" w:cs="Times New Roman"/>
                                        <w:sz w:val="20"/>
                                        <w:szCs w:val="20"/>
                                      </w:rPr>
                                    </w:rPrChange>
                                  </w:rPr>
                                  <w:delText>0.93 (0.58-1.49)</w:delText>
                                </w:r>
                              </w:del>
                            </w:p>
                          </w:tc>
                          <w:tc>
                            <w:tcPr>
                              <w:tcW w:w="1716" w:type="dxa"/>
                              <w:noWrap/>
                              <w:vAlign w:val="center"/>
                              <w:hideMark/>
                              <w:tcPrChange w:id="5728" w:author="Maino Vieytes, Christian (NIH/NIA/IRP) [F]" w:date="2023-11-16T09:37:00Z">
                                <w:tcPr>
                                  <w:tcW w:w="1716" w:type="dxa"/>
                                  <w:gridSpan w:val="2"/>
                                  <w:noWrap/>
                                  <w:vAlign w:val="center"/>
                                  <w:hideMark/>
                                </w:tcPr>
                              </w:tcPrChange>
                            </w:tcPr>
                            <w:p w14:paraId="25D5E2E6" w14:textId="2D415E82" w:rsidR="0049435F" w:rsidRPr="0049435F" w:rsidRDefault="0049435F" w:rsidP="0049435F">
                              <w:pPr>
                                <w:jc w:val="center"/>
                                <w:rPr>
                                  <w:rFonts w:ascii="Times New Roman" w:hAnsi="Times New Roman" w:cs="Times New Roman"/>
                                  <w:sz w:val="18"/>
                                  <w:szCs w:val="18"/>
                                  <w:rPrChange w:id="5729" w:author="Maino Vieytes, Christian (NIH/NIA/IRP) [F]" w:date="2023-11-16T09:37:00Z">
                                    <w:rPr>
                                      <w:rFonts w:ascii="Times New Roman" w:hAnsi="Times New Roman" w:cs="Times New Roman"/>
                                      <w:sz w:val="20"/>
                                      <w:szCs w:val="20"/>
                                    </w:rPr>
                                  </w:rPrChange>
                                </w:rPr>
                              </w:pPr>
                              <w:ins w:id="5730" w:author="Maino Vieytes, Christian (NIH/NIA/IRP) [F]" w:date="2023-11-16T09:37:00Z">
                                <w:r w:rsidRPr="0049435F">
                                  <w:rPr>
                                    <w:rFonts w:ascii="Times New Roman" w:hAnsi="Times New Roman" w:cs="Times New Roman"/>
                                    <w:color w:val="000000"/>
                                    <w:sz w:val="18"/>
                                    <w:szCs w:val="18"/>
                                    <w:rPrChange w:id="5731" w:author="Maino Vieytes, Christian (NIH/NIA/IRP) [F]" w:date="2023-11-16T09:37:00Z">
                                      <w:rPr>
                                        <w:rFonts w:ascii="Calibri" w:hAnsi="Calibri" w:cs="Calibri"/>
                                        <w:color w:val="000000"/>
                                      </w:rPr>
                                    </w:rPrChange>
                                  </w:rPr>
                                  <w:t>1.35 (0.67-2.73)</w:t>
                                </w:r>
                              </w:ins>
                              <w:del w:id="5732" w:author="Maino Vieytes, Christian (NIH/NIA/IRP) [F]" w:date="2023-11-15T15:57:00Z">
                                <w:r w:rsidRPr="0049435F" w:rsidDel="0055657D">
                                  <w:rPr>
                                    <w:rFonts w:ascii="Times New Roman" w:hAnsi="Times New Roman" w:cs="Times New Roman"/>
                                    <w:sz w:val="18"/>
                                    <w:szCs w:val="18"/>
                                    <w:rPrChange w:id="5733" w:author="Maino Vieytes, Christian (NIH/NIA/IRP) [F]" w:date="2023-11-16T09:37:00Z">
                                      <w:rPr>
                                        <w:rFonts w:ascii="Times New Roman" w:hAnsi="Times New Roman" w:cs="Times New Roman"/>
                                        <w:sz w:val="20"/>
                                        <w:szCs w:val="20"/>
                                      </w:rPr>
                                    </w:rPrChange>
                                  </w:rPr>
                                  <w:delText>0.93 (0.55-1.58)</w:delText>
                                </w:r>
                              </w:del>
                            </w:p>
                          </w:tc>
                          <w:tc>
                            <w:tcPr>
                              <w:tcW w:w="1816" w:type="dxa"/>
                              <w:noWrap/>
                              <w:vAlign w:val="center"/>
                              <w:hideMark/>
                              <w:tcPrChange w:id="5734" w:author="Maino Vieytes, Christian (NIH/NIA/IRP) [F]" w:date="2023-11-16T09:37:00Z">
                                <w:tcPr>
                                  <w:tcW w:w="1816" w:type="dxa"/>
                                  <w:gridSpan w:val="2"/>
                                  <w:noWrap/>
                                  <w:vAlign w:val="center"/>
                                  <w:hideMark/>
                                </w:tcPr>
                              </w:tcPrChange>
                            </w:tcPr>
                            <w:p w14:paraId="196E5452" w14:textId="2D2B239C" w:rsidR="0049435F" w:rsidRPr="0049435F" w:rsidRDefault="0049435F" w:rsidP="0049435F">
                              <w:pPr>
                                <w:jc w:val="center"/>
                                <w:rPr>
                                  <w:rFonts w:ascii="Times New Roman" w:hAnsi="Times New Roman" w:cs="Times New Roman"/>
                                  <w:sz w:val="18"/>
                                  <w:szCs w:val="18"/>
                                  <w:rPrChange w:id="5735" w:author="Maino Vieytes, Christian (NIH/NIA/IRP) [F]" w:date="2023-11-16T09:37:00Z">
                                    <w:rPr>
                                      <w:rFonts w:ascii="Times New Roman" w:hAnsi="Times New Roman" w:cs="Times New Roman"/>
                                      <w:sz w:val="20"/>
                                      <w:szCs w:val="20"/>
                                    </w:rPr>
                                  </w:rPrChange>
                                </w:rPr>
                              </w:pPr>
                              <w:ins w:id="5736" w:author="Maino Vieytes, Christian (NIH/NIA/IRP) [F]" w:date="2023-11-16T09:37:00Z">
                                <w:r w:rsidRPr="0049435F">
                                  <w:rPr>
                                    <w:rFonts w:ascii="Times New Roman" w:hAnsi="Times New Roman" w:cs="Times New Roman"/>
                                    <w:color w:val="000000"/>
                                    <w:sz w:val="18"/>
                                    <w:szCs w:val="18"/>
                                    <w:rPrChange w:id="5737" w:author="Maino Vieytes, Christian (NIH/NIA/IRP) [F]" w:date="2023-11-16T09:37:00Z">
                                      <w:rPr>
                                        <w:rFonts w:ascii="Calibri" w:hAnsi="Calibri" w:cs="Calibri"/>
                                        <w:color w:val="000000"/>
                                      </w:rPr>
                                    </w:rPrChange>
                                  </w:rPr>
                                  <w:t>2.23 (1.31-3.</w:t>
                                </w:r>
                                <w:proofErr w:type="gramStart"/>
                                <w:r w:rsidRPr="0049435F">
                                  <w:rPr>
                                    <w:rFonts w:ascii="Times New Roman" w:hAnsi="Times New Roman" w:cs="Times New Roman"/>
                                    <w:color w:val="000000"/>
                                    <w:sz w:val="18"/>
                                    <w:szCs w:val="18"/>
                                    <w:rPrChange w:id="5738" w:author="Maino Vieytes, Christian (NIH/NIA/IRP) [F]" w:date="2023-11-16T09:37:00Z">
                                      <w:rPr>
                                        <w:rFonts w:ascii="Calibri" w:hAnsi="Calibri" w:cs="Calibri"/>
                                        <w:color w:val="000000"/>
                                      </w:rPr>
                                    </w:rPrChange>
                                  </w:rPr>
                                  <w:t>78)*</w:t>
                                </w:r>
                                <w:proofErr w:type="gramEnd"/>
                                <w:r w:rsidRPr="0049435F">
                                  <w:rPr>
                                    <w:rFonts w:ascii="Times New Roman" w:hAnsi="Times New Roman" w:cs="Times New Roman"/>
                                    <w:color w:val="000000"/>
                                    <w:sz w:val="18"/>
                                    <w:szCs w:val="18"/>
                                    <w:rPrChange w:id="5739" w:author="Maino Vieytes, Christian (NIH/NIA/IRP) [F]" w:date="2023-11-16T09:37:00Z">
                                      <w:rPr>
                                        <w:rFonts w:ascii="Calibri" w:hAnsi="Calibri" w:cs="Calibri"/>
                                        <w:color w:val="000000"/>
                                      </w:rPr>
                                    </w:rPrChange>
                                  </w:rPr>
                                  <w:t>*</w:t>
                                </w:r>
                              </w:ins>
                              <w:del w:id="5740" w:author="Maino Vieytes, Christian (NIH/NIA/IRP) [F]" w:date="2023-11-15T15:57:00Z">
                                <w:r w:rsidRPr="0049435F" w:rsidDel="0055657D">
                                  <w:rPr>
                                    <w:rFonts w:ascii="Times New Roman" w:hAnsi="Times New Roman" w:cs="Times New Roman"/>
                                    <w:sz w:val="18"/>
                                    <w:szCs w:val="18"/>
                                    <w:rPrChange w:id="5741" w:author="Maino Vieytes, Christian (NIH/NIA/IRP) [F]" w:date="2023-11-16T09:37:00Z">
                                      <w:rPr>
                                        <w:rFonts w:ascii="Times New Roman" w:hAnsi="Times New Roman" w:cs="Times New Roman"/>
                                        <w:sz w:val="20"/>
                                        <w:szCs w:val="20"/>
                                      </w:rPr>
                                    </w:rPrChange>
                                  </w:rPr>
                                  <w:delText>1.49 (0.87-2.57)</w:delText>
                                </w:r>
                              </w:del>
                            </w:p>
                          </w:tc>
                          <w:tc>
                            <w:tcPr>
                              <w:tcW w:w="1196" w:type="dxa"/>
                              <w:noWrap/>
                              <w:vAlign w:val="center"/>
                              <w:hideMark/>
                              <w:tcPrChange w:id="5742" w:author="Maino Vieytes, Christian (NIH/NIA/IRP) [F]" w:date="2023-11-16T09:37:00Z">
                                <w:tcPr>
                                  <w:tcW w:w="1196" w:type="dxa"/>
                                  <w:gridSpan w:val="4"/>
                                  <w:noWrap/>
                                  <w:vAlign w:val="center"/>
                                  <w:hideMark/>
                                </w:tcPr>
                              </w:tcPrChange>
                            </w:tcPr>
                            <w:p w14:paraId="38A57B32" w14:textId="43FFC73F" w:rsidR="0049435F" w:rsidRPr="0049435F" w:rsidRDefault="0049435F" w:rsidP="0049435F">
                              <w:pPr>
                                <w:jc w:val="center"/>
                                <w:rPr>
                                  <w:rFonts w:ascii="Times New Roman" w:hAnsi="Times New Roman" w:cs="Times New Roman"/>
                                  <w:sz w:val="18"/>
                                  <w:szCs w:val="18"/>
                                  <w:rPrChange w:id="5743" w:author="Maino Vieytes, Christian (NIH/NIA/IRP) [F]" w:date="2023-11-16T09:37:00Z">
                                    <w:rPr>
                                      <w:rFonts w:ascii="Times New Roman" w:hAnsi="Times New Roman" w:cs="Times New Roman"/>
                                      <w:sz w:val="20"/>
                                      <w:szCs w:val="20"/>
                                    </w:rPr>
                                  </w:rPrChange>
                                </w:rPr>
                              </w:pPr>
                              <w:ins w:id="5744" w:author="Maino Vieytes, Christian (NIH/NIA/IRP) [F]" w:date="2023-11-16T09:37:00Z">
                                <w:r w:rsidRPr="0049435F">
                                  <w:rPr>
                                    <w:rFonts w:ascii="Times New Roman" w:hAnsi="Times New Roman" w:cs="Times New Roman"/>
                                    <w:color w:val="000000"/>
                                    <w:sz w:val="18"/>
                                    <w:szCs w:val="18"/>
                                    <w:rPrChange w:id="5745" w:author="Maino Vieytes, Christian (NIH/NIA/IRP) [F]" w:date="2023-11-16T09:37:00Z">
                                      <w:rPr>
                                        <w:rFonts w:ascii="Calibri" w:hAnsi="Calibri" w:cs="Calibri"/>
                                        <w:color w:val="000000"/>
                                      </w:rPr>
                                    </w:rPrChange>
                                  </w:rPr>
                                  <w:t>&lt; 0.01**</w:t>
                                </w:r>
                              </w:ins>
                              <w:del w:id="5746" w:author="Maino Vieytes, Christian (NIH/NIA/IRP) [F]" w:date="2023-11-15T15:57:00Z">
                                <w:r w:rsidRPr="0049435F" w:rsidDel="0055657D">
                                  <w:rPr>
                                    <w:rFonts w:ascii="Times New Roman" w:hAnsi="Times New Roman" w:cs="Times New Roman"/>
                                    <w:sz w:val="18"/>
                                    <w:szCs w:val="18"/>
                                    <w:rPrChange w:id="5747" w:author="Maino Vieytes, Christian (NIH/NIA/IRP) [F]" w:date="2023-11-16T09:37:00Z">
                                      <w:rPr>
                                        <w:rFonts w:ascii="Times New Roman" w:hAnsi="Times New Roman" w:cs="Times New Roman"/>
                                        <w:sz w:val="20"/>
                                        <w:szCs w:val="20"/>
                                      </w:rPr>
                                    </w:rPrChange>
                                  </w:rPr>
                                  <w:delText>0.13</w:delText>
                                </w:r>
                              </w:del>
                            </w:p>
                          </w:tc>
                          <w:tc>
                            <w:tcPr>
                              <w:tcW w:w="1622" w:type="dxa"/>
                              <w:noWrap/>
                              <w:vAlign w:val="center"/>
                              <w:hideMark/>
                              <w:tcPrChange w:id="5748" w:author="Maino Vieytes, Christian (NIH/NIA/IRP) [F]" w:date="2023-11-16T09:37:00Z">
                                <w:tcPr>
                                  <w:tcW w:w="1622" w:type="dxa"/>
                                  <w:gridSpan w:val="4"/>
                                  <w:noWrap/>
                                  <w:vAlign w:val="center"/>
                                  <w:hideMark/>
                                </w:tcPr>
                              </w:tcPrChange>
                            </w:tcPr>
                            <w:p w14:paraId="3F7409DA" w14:textId="72C56035" w:rsidR="0049435F" w:rsidRPr="0049435F" w:rsidRDefault="0049435F" w:rsidP="0049435F">
                              <w:pPr>
                                <w:jc w:val="center"/>
                                <w:rPr>
                                  <w:rFonts w:ascii="Times New Roman" w:hAnsi="Times New Roman" w:cs="Times New Roman"/>
                                  <w:sz w:val="18"/>
                                  <w:szCs w:val="18"/>
                                  <w:rPrChange w:id="5749" w:author="Maino Vieytes, Christian (NIH/NIA/IRP) [F]" w:date="2023-11-16T09:37:00Z">
                                    <w:rPr>
                                      <w:rFonts w:ascii="Times New Roman" w:hAnsi="Times New Roman" w:cs="Times New Roman"/>
                                      <w:sz w:val="20"/>
                                      <w:szCs w:val="20"/>
                                    </w:rPr>
                                  </w:rPrChange>
                                </w:rPr>
                              </w:pPr>
                              <w:ins w:id="5750" w:author="Maino Vieytes, Christian (NIH/NIA/IRP) [F]" w:date="2023-11-16T09:37:00Z">
                                <w:r w:rsidRPr="0049435F">
                                  <w:rPr>
                                    <w:rFonts w:ascii="Times New Roman" w:hAnsi="Times New Roman" w:cs="Times New Roman"/>
                                    <w:color w:val="000000"/>
                                    <w:sz w:val="18"/>
                                    <w:szCs w:val="18"/>
                                    <w:rPrChange w:id="5751" w:author="Maino Vieytes, Christian (NIH/NIA/IRP) [F]" w:date="2023-11-16T09:37:00Z">
                                      <w:rPr>
                                        <w:rFonts w:ascii="Calibri" w:hAnsi="Calibri" w:cs="Calibri"/>
                                        <w:color w:val="000000"/>
                                      </w:rPr>
                                    </w:rPrChange>
                                  </w:rPr>
                                  <w:t>1.36 (1.13-1.</w:t>
                                </w:r>
                                <w:proofErr w:type="gramStart"/>
                                <w:r w:rsidRPr="0049435F">
                                  <w:rPr>
                                    <w:rFonts w:ascii="Times New Roman" w:hAnsi="Times New Roman" w:cs="Times New Roman"/>
                                    <w:color w:val="000000"/>
                                    <w:sz w:val="18"/>
                                    <w:szCs w:val="18"/>
                                    <w:rPrChange w:id="5752" w:author="Maino Vieytes, Christian (NIH/NIA/IRP) [F]" w:date="2023-11-16T09:37:00Z">
                                      <w:rPr>
                                        <w:rFonts w:ascii="Calibri" w:hAnsi="Calibri" w:cs="Calibri"/>
                                        <w:color w:val="000000"/>
                                      </w:rPr>
                                    </w:rPrChange>
                                  </w:rPr>
                                  <w:t>63)*</w:t>
                                </w:r>
                                <w:proofErr w:type="gramEnd"/>
                                <w:r w:rsidRPr="0049435F">
                                  <w:rPr>
                                    <w:rFonts w:ascii="Times New Roman" w:hAnsi="Times New Roman" w:cs="Times New Roman"/>
                                    <w:color w:val="000000"/>
                                    <w:sz w:val="18"/>
                                    <w:szCs w:val="18"/>
                                    <w:rPrChange w:id="5753" w:author="Maino Vieytes, Christian (NIH/NIA/IRP) [F]" w:date="2023-11-16T09:37:00Z">
                                      <w:rPr>
                                        <w:rFonts w:ascii="Calibri" w:hAnsi="Calibri" w:cs="Calibri"/>
                                        <w:color w:val="000000"/>
                                      </w:rPr>
                                    </w:rPrChange>
                                  </w:rPr>
                                  <w:t>*</w:t>
                                </w:r>
                              </w:ins>
                              <w:del w:id="5754" w:author="Maino Vieytes, Christian (NIH/NIA/IRP) [F]" w:date="2023-11-15T15:57:00Z">
                                <w:r w:rsidRPr="0049435F" w:rsidDel="0055657D">
                                  <w:rPr>
                                    <w:rFonts w:ascii="Times New Roman" w:hAnsi="Times New Roman" w:cs="Times New Roman"/>
                                    <w:sz w:val="18"/>
                                    <w:szCs w:val="18"/>
                                    <w:rPrChange w:id="5755" w:author="Maino Vieytes, Christian (NIH/NIA/IRP) [F]" w:date="2023-11-16T09:37:00Z">
                                      <w:rPr>
                                        <w:rFonts w:ascii="Times New Roman" w:hAnsi="Times New Roman" w:cs="Times New Roman"/>
                                        <w:sz w:val="20"/>
                                        <w:szCs w:val="20"/>
                                      </w:rPr>
                                    </w:rPrChange>
                                  </w:rPr>
                                  <w:delText>1.23 (0.99-1.51)</w:delText>
                                </w:r>
                              </w:del>
                            </w:p>
                          </w:tc>
                          <w:tc>
                            <w:tcPr>
                              <w:tcW w:w="1310" w:type="dxa"/>
                              <w:noWrap/>
                              <w:vAlign w:val="center"/>
                              <w:hideMark/>
                              <w:tcPrChange w:id="5756" w:author="Maino Vieytes, Christian (NIH/NIA/IRP) [F]" w:date="2023-11-16T09:37:00Z">
                                <w:tcPr>
                                  <w:tcW w:w="1310" w:type="dxa"/>
                                  <w:gridSpan w:val="4"/>
                                  <w:noWrap/>
                                  <w:vAlign w:val="center"/>
                                  <w:hideMark/>
                                </w:tcPr>
                              </w:tcPrChange>
                            </w:tcPr>
                            <w:p w14:paraId="61AABE1E" w14:textId="7FFCA268" w:rsidR="0049435F" w:rsidRPr="0049435F" w:rsidRDefault="0049435F" w:rsidP="0049435F">
                              <w:pPr>
                                <w:jc w:val="center"/>
                                <w:rPr>
                                  <w:rFonts w:ascii="Times New Roman" w:hAnsi="Times New Roman" w:cs="Times New Roman"/>
                                  <w:sz w:val="18"/>
                                  <w:szCs w:val="18"/>
                                  <w:rPrChange w:id="5757" w:author="Maino Vieytes, Christian (NIH/NIA/IRP) [F]" w:date="2023-11-16T09:37:00Z">
                                    <w:rPr>
                                      <w:rFonts w:ascii="Times New Roman" w:hAnsi="Times New Roman" w:cs="Times New Roman"/>
                                      <w:sz w:val="20"/>
                                      <w:szCs w:val="20"/>
                                    </w:rPr>
                                  </w:rPrChange>
                                </w:rPr>
                              </w:pPr>
                              <w:ins w:id="5758" w:author="Maino Vieytes, Christian (NIH/NIA/IRP) [F]" w:date="2023-11-16T09:37:00Z">
                                <w:r w:rsidRPr="0049435F">
                                  <w:rPr>
                                    <w:rFonts w:ascii="Times New Roman" w:hAnsi="Times New Roman" w:cs="Times New Roman"/>
                                    <w:color w:val="000000"/>
                                    <w:sz w:val="18"/>
                                    <w:szCs w:val="18"/>
                                    <w:rPrChange w:id="5759" w:author="Maino Vieytes, Christian (NIH/NIA/IRP) [F]" w:date="2023-11-16T09:37:00Z">
                                      <w:rPr>
                                        <w:rFonts w:ascii="Calibri" w:hAnsi="Calibri" w:cs="Calibri"/>
                                        <w:color w:val="000000"/>
                                      </w:rPr>
                                    </w:rPrChange>
                                  </w:rPr>
                                  <w:t>0.80</w:t>
                                </w:r>
                              </w:ins>
                              <w:del w:id="5760" w:author="Maino Vieytes, Christian (NIH/NIA/IRP) [F]" w:date="2023-11-15T15:57:00Z">
                                <w:r w:rsidRPr="0049435F" w:rsidDel="0055657D">
                                  <w:rPr>
                                    <w:rFonts w:ascii="Times New Roman" w:hAnsi="Times New Roman" w:cs="Times New Roman"/>
                                    <w:color w:val="000000"/>
                                    <w:sz w:val="18"/>
                                    <w:szCs w:val="18"/>
                                    <w:rPrChange w:id="5761" w:author="Maino Vieytes, Christian (NIH/NIA/IRP) [F]" w:date="2023-11-16T09:37:00Z">
                                      <w:rPr>
                                        <w:rFonts w:ascii="Times New Roman" w:hAnsi="Times New Roman" w:cs="Times New Roman"/>
                                        <w:color w:val="000000"/>
                                        <w:sz w:val="20"/>
                                        <w:szCs w:val="20"/>
                                      </w:rPr>
                                    </w:rPrChange>
                                  </w:rPr>
                                  <w:delText>0.75</w:delText>
                                </w:r>
                              </w:del>
                            </w:p>
                          </w:tc>
                        </w:tr>
                        <w:tr w:rsidR="0049435F" w:rsidRPr="002B4FE9" w:rsidDel="002B4FE9" w14:paraId="7F5F0809" w14:textId="77777777" w:rsidTr="0049435F">
                          <w:tblPrEx>
                            <w:tblPrExChange w:id="5762" w:author="Maino Vieytes, Christian (NIH/NIA/IRP) [F]" w:date="2023-11-16T09:37:00Z">
                              <w:tblPrEx>
                                <w:tblW w:w="15091" w:type="dxa"/>
                              </w:tblPrEx>
                            </w:tblPrExChange>
                          </w:tblPrEx>
                          <w:trPr>
                            <w:trHeight w:val="320"/>
                            <w:del w:id="5763" w:author="Maino Vieytes, Christian (NIH/NIA/IRP) [F]" w:date="2023-11-15T16:27:00Z"/>
                            <w:trPrChange w:id="5764" w:author="Maino Vieytes, Christian (NIH/NIA/IRP) [F]" w:date="2023-11-16T09:37:00Z">
                              <w:trPr>
                                <w:gridAfter w:val="0"/>
                                <w:trHeight w:val="320"/>
                              </w:trPr>
                            </w:trPrChange>
                          </w:trPr>
                          <w:tc>
                            <w:tcPr>
                              <w:tcW w:w="2317" w:type="dxa"/>
                              <w:noWrap/>
                              <w:vAlign w:val="center"/>
                              <w:hideMark/>
                              <w:tcPrChange w:id="5765" w:author="Maino Vieytes, Christian (NIH/NIA/IRP) [F]" w:date="2023-11-16T09:37:00Z">
                                <w:tcPr>
                                  <w:tcW w:w="2317" w:type="dxa"/>
                                  <w:noWrap/>
                                  <w:vAlign w:val="center"/>
                                  <w:hideMark/>
                                </w:tcPr>
                              </w:tcPrChange>
                            </w:tcPr>
                            <w:p w14:paraId="08110E54" w14:textId="3A59B12C" w:rsidR="0049435F" w:rsidRPr="008A6C8D" w:rsidDel="002B4FE9" w:rsidRDefault="0049435F" w:rsidP="0049435F">
                              <w:pPr>
                                <w:rPr>
                                  <w:del w:id="5766" w:author="Maino Vieytes, Christian (NIH/NIA/IRP) [F]" w:date="2023-11-15T16:27:00Z"/>
                                  <w:rFonts w:ascii="Times New Roman" w:hAnsi="Times New Roman" w:cs="Times New Roman"/>
                                  <w:sz w:val="18"/>
                                  <w:szCs w:val="18"/>
                                  <w:rPrChange w:id="5767" w:author="Maino Vieytes, Christian (NIH/NIA/IRP) [F]" w:date="2023-11-15T15:57:00Z">
                                    <w:rPr>
                                      <w:del w:id="5768" w:author="Maino Vieytes, Christian (NIH/NIA/IRP) [F]" w:date="2023-11-15T16:27:00Z"/>
                                      <w:rFonts w:ascii="Times New Roman" w:hAnsi="Times New Roman" w:cs="Times New Roman"/>
                                      <w:sz w:val="20"/>
                                      <w:szCs w:val="20"/>
                                    </w:rPr>
                                  </w:rPrChange>
                                </w:rPr>
                              </w:pPr>
                              <w:del w:id="5769" w:author="Maino Vieytes, Christian (NIH/NIA/IRP) [F]" w:date="2023-11-15T16:27:00Z">
                                <w:r w:rsidRPr="008A6C8D" w:rsidDel="002B4FE9">
                                  <w:rPr>
                                    <w:rFonts w:ascii="Times New Roman" w:hAnsi="Times New Roman" w:cs="Times New Roman"/>
                                    <w:sz w:val="18"/>
                                    <w:szCs w:val="18"/>
                                    <w:rPrChange w:id="5770"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5771"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772" w:author="Maino Vieytes, Christian (NIH/NIA/IRP) [F]" w:date="2023-11-16T09:37:00Z">
                                <w:tcPr>
                                  <w:tcW w:w="936" w:type="dxa"/>
                                  <w:noWrap/>
                                  <w:vAlign w:val="center"/>
                                  <w:hideMark/>
                                </w:tcPr>
                              </w:tcPrChange>
                            </w:tcPr>
                            <w:p w14:paraId="115F658A" w14:textId="19EF6592" w:rsidR="0049435F" w:rsidRPr="0049435F" w:rsidDel="002B4FE9" w:rsidRDefault="0049435F" w:rsidP="0049435F">
                              <w:pPr>
                                <w:jc w:val="center"/>
                                <w:rPr>
                                  <w:del w:id="5773" w:author="Maino Vieytes, Christian (NIH/NIA/IRP) [F]" w:date="2023-11-15T16:27:00Z"/>
                                  <w:rFonts w:ascii="Times New Roman" w:hAnsi="Times New Roman" w:cs="Times New Roman"/>
                                  <w:sz w:val="18"/>
                                  <w:szCs w:val="18"/>
                                  <w:rPrChange w:id="5774" w:author="Maino Vieytes, Christian (NIH/NIA/IRP) [F]" w:date="2023-11-16T09:37:00Z">
                                    <w:rPr>
                                      <w:del w:id="5775" w:author="Maino Vieytes, Christian (NIH/NIA/IRP) [F]" w:date="2023-11-15T16:27:00Z"/>
                                      <w:rFonts w:ascii="Times New Roman" w:hAnsi="Times New Roman" w:cs="Times New Roman"/>
                                      <w:sz w:val="20"/>
                                      <w:szCs w:val="20"/>
                                    </w:rPr>
                                  </w:rPrChange>
                                </w:rPr>
                                <w:pPrChange w:id="5776" w:author="Maino Vieytes, Christian (NIH/NIA/IRP) [F]" w:date="2023-11-16T09:37:00Z">
                                  <w:pPr>
                                    <w:jc w:val="center"/>
                                  </w:pPr>
                                </w:pPrChange>
                              </w:pPr>
                              <w:ins w:id="5777" w:author="Maino Vieytes, Christian (NIH/NIA/IRP) [F]" w:date="2023-11-16T09:37:00Z">
                                <w:r w:rsidRPr="0049435F">
                                  <w:rPr>
                                    <w:rFonts w:ascii="Times New Roman" w:hAnsi="Times New Roman" w:cs="Times New Roman"/>
                                    <w:color w:val="000000"/>
                                    <w:sz w:val="18"/>
                                    <w:szCs w:val="18"/>
                                    <w:rPrChange w:id="5778" w:author="Maino Vieytes, Christian (NIH/NIA/IRP) [F]" w:date="2023-11-16T09:37:00Z">
                                      <w:rPr>
                                        <w:rFonts w:ascii="Calibri" w:hAnsi="Calibri" w:cs="Calibri"/>
                                        <w:color w:val="000000"/>
                                      </w:rPr>
                                    </w:rPrChange>
                                  </w:rPr>
                                  <w:t>1745</w:t>
                                </w:r>
                              </w:ins>
                              <w:del w:id="5779" w:author="Maino Vieytes, Christian (NIH/NIA/IRP) [F]" w:date="2023-11-15T15:57:00Z">
                                <w:r w:rsidRPr="0049435F" w:rsidDel="0055657D">
                                  <w:rPr>
                                    <w:rFonts w:ascii="Times New Roman" w:hAnsi="Times New Roman" w:cs="Times New Roman"/>
                                    <w:sz w:val="18"/>
                                    <w:szCs w:val="18"/>
                                    <w:rPrChange w:id="5780"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781" w:author="Maino Vieytes, Christian (NIH/NIA/IRP) [F]" w:date="2023-11-16T09:37:00Z">
                                <w:tcPr>
                                  <w:tcW w:w="846" w:type="dxa"/>
                                  <w:gridSpan w:val="2"/>
                                  <w:noWrap/>
                                  <w:vAlign w:val="center"/>
                                  <w:hideMark/>
                                </w:tcPr>
                              </w:tcPrChange>
                            </w:tcPr>
                            <w:p w14:paraId="13C71B61" w14:textId="10185A33" w:rsidR="0049435F" w:rsidRPr="0049435F" w:rsidDel="002B4FE9" w:rsidRDefault="0049435F" w:rsidP="0049435F">
                              <w:pPr>
                                <w:jc w:val="center"/>
                                <w:rPr>
                                  <w:del w:id="5782" w:author="Maino Vieytes, Christian (NIH/NIA/IRP) [F]" w:date="2023-11-15T16:27:00Z"/>
                                  <w:rFonts w:ascii="Times New Roman" w:hAnsi="Times New Roman" w:cs="Times New Roman"/>
                                  <w:sz w:val="18"/>
                                  <w:szCs w:val="18"/>
                                  <w:rPrChange w:id="5783" w:author="Maino Vieytes, Christian (NIH/NIA/IRP) [F]" w:date="2023-11-16T09:37:00Z">
                                    <w:rPr>
                                      <w:del w:id="5784" w:author="Maino Vieytes, Christian (NIH/NIA/IRP) [F]" w:date="2023-11-15T16:27:00Z"/>
                                      <w:rFonts w:ascii="Times New Roman" w:hAnsi="Times New Roman" w:cs="Times New Roman"/>
                                      <w:sz w:val="20"/>
                                      <w:szCs w:val="20"/>
                                    </w:rPr>
                                  </w:rPrChange>
                                </w:rPr>
                                <w:pPrChange w:id="5785" w:author="Maino Vieytes, Christian (NIH/NIA/IRP) [F]" w:date="2023-11-16T09:37:00Z">
                                  <w:pPr>
                                    <w:jc w:val="center"/>
                                  </w:pPr>
                                </w:pPrChange>
                              </w:pPr>
                              <w:ins w:id="5786" w:author="Maino Vieytes, Christian (NIH/NIA/IRP) [F]" w:date="2023-11-16T09:37:00Z">
                                <w:r w:rsidRPr="0049435F">
                                  <w:rPr>
                                    <w:rFonts w:ascii="Times New Roman" w:hAnsi="Times New Roman" w:cs="Times New Roman"/>
                                    <w:color w:val="000000"/>
                                    <w:sz w:val="18"/>
                                    <w:szCs w:val="18"/>
                                    <w:rPrChange w:id="5787" w:author="Maino Vieytes, Christian (NIH/NIA/IRP) [F]" w:date="2023-11-16T09:37:00Z">
                                      <w:rPr>
                                        <w:rFonts w:ascii="Calibri" w:hAnsi="Calibri" w:cs="Calibri"/>
                                        <w:color w:val="000000"/>
                                      </w:rPr>
                                    </w:rPrChange>
                                  </w:rPr>
                                  <w:t>1.00</w:t>
                                </w:r>
                              </w:ins>
                              <w:del w:id="5788" w:author="Maino Vieytes, Christian (NIH/NIA/IRP) [F]" w:date="2023-11-15T15:57:00Z">
                                <w:r w:rsidRPr="0049435F" w:rsidDel="0055657D">
                                  <w:rPr>
                                    <w:rFonts w:ascii="Times New Roman" w:hAnsi="Times New Roman" w:cs="Times New Roman"/>
                                    <w:sz w:val="18"/>
                                    <w:szCs w:val="18"/>
                                    <w:rPrChange w:id="5789"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790" w:author="Maino Vieytes, Christian (NIH/NIA/IRP) [F]" w:date="2023-11-16T09:37:00Z">
                                <w:tcPr>
                                  <w:tcW w:w="1616" w:type="dxa"/>
                                  <w:gridSpan w:val="2"/>
                                  <w:noWrap/>
                                  <w:vAlign w:val="bottom"/>
                                  <w:hideMark/>
                                </w:tcPr>
                              </w:tcPrChange>
                            </w:tcPr>
                            <w:p w14:paraId="58720D36" w14:textId="399BBF57" w:rsidR="0049435F" w:rsidRPr="0049435F" w:rsidDel="002B4FE9" w:rsidRDefault="0049435F" w:rsidP="0049435F">
                              <w:pPr>
                                <w:jc w:val="center"/>
                                <w:rPr>
                                  <w:del w:id="5791" w:author="Maino Vieytes, Christian (NIH/NIA/IRP) [F]" w:date="2023-11-15T16:27:00Z"/>
                                  <w:rFonts w:ascii="Times New Roman" w:hAnsi="Times New Roman" w:cs="Times New Roman"/>
                                  <w:sz w:val="18"/>
                                  <w:szCs w:val="18"/>
                                  <w:rPrChange w:id="5792" w:author="Maino Vieytes, Christian (NIH/NIA/IRP) [F]" w:date="2023-11-16T09:37:00Z">
                                    <w:rPr>
                                      <w:del w:id="5793" w:author="Maino Vieytes, Christian (NIH/NIA/IRP) [F]" w:date="2023-11-15T16:27:00Z"/>
                                      <w:rFonts w:ascii="Times New Roman" w:hAnsi="Times New Roman" w:cs="Times New Roman"/>
                                      <w:sz w:val="20"/>
                                      <w:szCs w:val="20"/>
                                    </w:rPr>
                                  </w:rPrChange>
                                </w:rPr>
                                <w:pPrChange w:id="5794" w:author="Maino Vieytes, Christian (NIH/NIA/IRP) [F]" w:date="2023-11-16T09:37:00Z">
                                  <w:pPr>
                                    <w:jc w:val="center"/>
                                  </w:pPr>
                                </w:pPrChange>
                              </w:pPr>
                              <w:ins w:id="5795" w:author="Maino Vieytes, Christian (NIH/NIA/IRP) [F]" w:date="2023-11-16T09:37:00Z">
                                <w:r w:rsidRPr="0049435F">
                                  <w:rPr>
                                    <w:rFonts w:ascii="Times New Roman" w:hAnsi="Times New Roman" w:cs="Times New Roman"/>
                                    <w:color w:val="000000"/>
                                    <w:sz w:val="18"/>
                                    <w:szCs w:val="18"/>
                                    <w:rPrChange w:id="5796" w:author="Maino Vieytes, Christian (NIH/NIA/IRP) [F]" w:date="2023-11-16T09:37:00Z">
                                      <w:rPr>
                                        <w:rFonts w:ascii="Calibri" w:hAnsi="Calibri" w:cs="Calibri"/>
                                        <w:color w:val="000000"/>
                                      </w:rPr>
                                    </w:rPrChange>
                                  </w:rPr>
                                  <w:t>1.21 (0.62-2.36)</w:t>
                                </w:r>
                              </w:ins>
                              <w:del w:id="5797" w:author="Maino Vieytes, Christian (NIH/NIA/IRP) [F]" w:date="2023-11-15T15:57:00Z">
                                <w:r w:rsidRPr="0049435F" w:rsidDel="0055657D">
                                  <w:rPr>
                                    <w:rFonts w:ascii="Times New Roman" w:hAnsi="Times New Roman" w:cs="Times New Roman"/>
                                    <w:sz w:val="18"/>
                                    <w:szCs w:val="18"/>
                                    <w:rPrChange w:id="5798" w:author="Maino Vieytes, Christian (NIH/NIA/IRP) [F]" w:date="2023-11-16T09:37:00Z">
                                      <w:rPr>
                                        <w:rFonts w:ascii="Times New Roman" w:hAnsi="Times New Roman" w:cs="Times New Roman"/>
                                        <w:sz w:val="20"/>
                                        <w:szCs w:val="20"/>
                                      </w:rPr>
                                    </w:rPrChange>
                                  </w:rPr>
                                  <w:delText>0.64 (0.37-1.11)</w:delText>
                                </w:r>
                              </w:del>
                            </w:p>
                          </w:tc>
                          <w:tc>
                            <w:tcPr>
                              <w:tcW w:w="1716" w:type="dxa"/>
                              <w:noWrap/>
                              <w:vAlign w:val="center"/>
                              <w:hideMark/>
                              <w:tcPrChange w:id="5799" w:author="Maino Vieytes, Christian (NIH/NIA/IRP) [F]" w:date="2023-11-16T09:37:00Z">
                                <w:tcPr>
                                  <w:tcW w:w="1716" w:type="dxa"/>
                                  <w:gridSpan w:val="2"/>
                                  <w:noWrap/>
                                  <w:vAlign w:val="bottom"/>
                                  <w:hideMark/>
                                </w:tcPr>
                              </w:tcPrChange>
                            </w:tcPr>
                            <w:p w14:paraId="2A71BA91" w14:textId="00055D4F" w:rsidR="0049435F" w:rsidRPr="0049435F" w:rsidDel="002B4FE9" w:rsidRDefault="0049435F" w:rsidP="0049435F">
                              <w:pPr>
                                <w:jc w:val="center"/>
                                <w:rPr>
                                  <w:del w:id="5800" w:author="Maino Vieytes, Christian (NIH/NIA/IRP) [F]" w:date="2023-11-15T16:27:00Z"/>
                                  <w:rFonts w:ascii="Times New Roman" w:hAnsi="Times New Roman" w:cs="Times New Roman"/>
                                  <w:sz w:val="18"/>
                                  <w:szCs w:val="18"/>
                                  <w:rPrChange w:id="5801" w:author="Maino Vieytes, Christian (NIH/NIA/IRP) [F]" w:date="2023-11-16T09:37:00Z">
                                    <w:rPr>
                                      <w:del w:id="5802" w:author="Maino Vieytes, Christian (NIH/NIA/IRP) [F]" w:date="2023-11-15T16:27:00Z"/>
                                      <w:rFonts w:ascii="Times New Roman" w:hAnsi="Times New Roman" w:cs="Times New Roman"/>
                                      <w:sz w:val="20"/>
                                      <w:szCs w:val="20"/>
                                    </w:rPr>
                                  </w:rPrChange>
                                </w:rPr>
                                <w:pPrChange w:id="5803" w:author="Maino Vieytes, Christian (NIH/NIA/IRP) [F]" w:date="2023-11-16T09:37:00Z">
                                  <w:pPr>
                                    <w:jc w:val="center"/>
                                  </w:pPr>
                                </w:pPrChange>
                              </w:pPr>
                              <w:ins w:id="5804" w:author="Maino Vieytes, Christian (NIH/NIA/IRP) [F]" w:date="2023-11-16T09:37:00Z">
                                <w:r w:rsidRPr="0049435F">
                                  <w:rPr>
                                    <w:rFonts w:ascii="Times New Roman" w:hAnsi="Times New Roman" w:cs="Times New Roman"/>
                                    <w:color w:val="000000"/>
                                    <w:sz w:val="18"/>
                                    <w:szCs w:val="18"/>
                                    <w:rPrChange w:id="5805" w:author="Maino Vieytes, Christian (NIH/NIA/IRP) [F]" w:date="2023-11-16T09:37: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5806" w:author="Maino Vieytes, Christian (NIH/NIA/IRP) [F]" w:date="2023-11-16T09:37:00Z">
                                      <w:rPr>
                                        <w:rFonts w:ascii="Calibri" w:hAnsi="Calibri" w:cs="Calibri"/>
                                        <w:color w:val="000000"/>
                                      </w:rPr>
                                    </w:rPrChange>
                                  </w:rPr>
                                  <w:t>20)*</w:t>
                                </w:r>
                              </w:ins>
                              <w:proofErr w:type="gramEnd"/>
                              <w:del w:id="5807" w:author="Maino Vieytes, Christian (NIH/NIA/IRP) [F]" w:date="2023-11-15T15:57:00Z">
                                <w:r w:rsidRPr="0049435F" w:rsidDel="0055657D">
                                  <w:rPr>
                                    <w:rFonts w:ascii="Times New Roman" w:hAnsi="Times New Roman" w:cs="Times New Roman"/>
                                    <w:sz w:val="18"/>
                                    <w:szCs w:val="18"/>
                                    <w:rPrChange w:id="5808" w:author="Maino Vieytes, Christian (NIH/NIA/IRP) [F]" w:date="2023-11-16T09:37:00Z">
                                      <w:rPr>
                                        <w:rFonts w:ascii="Times New Roman" w:hAnsi="Times New Roman" w:cs="Times New Roman"/>
                                        <w:sz w:val="20"/>
                                        <w:szCs w:val="20"/>
                                      </w:rPr>
                                    </w:rPrChange>
                                  </w:rPr>
                                  <w:delText>0.69 (0.36-1.29)</w:delText>
                                </w:r>
                              </w:del>
                            </w:p>
                          </w:tc>
                          <w:tc>
                            <w:tcPr>
                              <w:tcW w:w="1716" w:type="dxa"/>
                              <w:noWrap/>
                              <w:vAlign w:val="center"/>
                              <w:hideMark/>
                              <w:tcPrChange w:id="5809" w:author="Maino Vieytes, Christian (NIH/NIA/IRP) [F]" w:date="2023-11-16T09:37:00Z">
                                <w:tcPr>
                                  <w:tcW w:w="1716" w:type="dxa"/>
                                  <w:gridSpan w:val="2"/>
                                  <w:noWrap/>
                                  <w:vAlign w:val="bottom"/>
                                  <w:hideMark/>
                                </w:tcPr>
                              </w:tcPrChange>
                            </w:tcPr>
                            <w:p w14:paraId="680F205E" w14:textId="76A03CC4" w:rsidR="0049435F" w:rsidRPr="0049435F" w:rsidDel="002B4FE9" w:rsidRDefault="0049435F" w:rsidP="0049435F">
                              <w:pPr>
                                <w:jc w:val="center"/>
                                <w:rPr>
                                  <w:del w:id="5810" w:author="Maino Vieytes, Christian (NIH/NIA/IRP) [F]" w:date="2023-11-15T16:27:00Z"/>
                                  <w:rFonts w:ascii="Times New Roman" w:hAnsi="Times New Roman" w:cs="Times New Roman"/>
                                  <w:sz w:val="18"/>
                                  <w:szCs w:val="18"/>
                                  <w:rPrChange w:id="5811" w:author="Maino Vieytes, Christian (NIH/NIA/IRP) [F]" w:date="2023-11-16T09:37:00Z">
                                    <w:rPr>
                                      <w:del w:id="5812" w:author="Maino Vieytes, Christian (NIH/NIA/IRP) [F]" w:date="2023-11-15T16:27:00Z"/>
                                      <w:rFonts w:ascii="Times New Roman" w:hAnsi="Times New Roman" w:cs="Times New Roman"/>
                                      <w:sz w:val="20"/>
                                      <w:szCs w:val="20"/>
                                    </w:rPr>
                                  </w:rPrChange>
                                </w:rPr>
                                <w:pPrChange w:id="5813" w:author="Maino Vieytes, Christian (NIH/NIA/IRP) [F]" w:date="2023-11-16T09:37:00Z">
                                  <w:pPr>
                                    <w:jc w:val="center"/>
                                  </w:pPr>
                                </w:pPrChange>
                              </w:pPr>
                              <w:ins w:id="5814" w:author="Maino Vieytes, Christian (NIH/NIA/IRP) [F]" w:date="2023-11-16T09:37:00Z">
                                <w:r w:rsidRPr="0049435F">
                                  <w:rPr>
                                    <w:rFonts w:ascii="Times New Roman" w:hAnsi="Times New Roman" w:cs="Times New Roman"/>
                                    <w:color w:val="000000"/>
                                    <w:sz w:val="18"/>
                                    <w:szCs w:val="18"/>
                                    <w:rPrChange w:id="5815" w:author="Maino Vieytes, Christian (NIH/NIA/IRP) [F]" w:date="2023-11-16T09:37:00Z">
                                      <w:rPr>
                                        <w:rFonts w:ascii="Calibri" w:hAnsi="Calibri" w:cs="Calibri"/>
                                        <w:color w:val="000000"/>
                                      </w:rPr>
                                    </w:rPrChange>
                                  </w:rPr>
                                  <w:t>1.72 (0.81-3.65)</w:t>
                                </w:r>
                              </w:ins>
                              <w:del w:id="5816" w:author="Maino Vieytes, Christian (NIH/NIA/IRP) [F]" w:date="2023-11-15T15:57:00Z">
                                <w:r w:rsidRPr="0049435F" w:rsidDel="0055657D">
                                  <w:rPr>
                                    <w:rFonts w:ascii="Times New Roman" w:hAnsi="Times New Roman" w:cs="Times New Roman"/>
                                    <w:sz w:val="18"/>
                                    <w:szCs w:val="18"/>
                                    <w:rPrChange w:id="5817" w:author="Maino Vieytes, Christian (NIH/NIA/IRP) [F]" w:date="2023-11-16T09:37:00Z">
                                      <w:rPr>
                                        <w:rFonts w:ascii="Times New Roman" w:hAnsi="Times New Roman" w:cs="Times New Roman"/>
                                        <w:sz w:val="20"/>
                                        <w:szCs w:val="20"/>
                                      </w:rPr>
                                    </w:rPrChange>
                                  </w:rPr>
                                  <w:delText>0.88 (0.53-1.47)</w:delText>
                                </w:r>
                              </w:del>
                            </w:p>
                          </w:tc>
                          <w:tc>
                            <w:tcPr>
                              <w:tcW w:w="1816" w:type="dxa"/>
                              <w:noWrap/>
                              <w:vAlign w:val="center"/>
                              <w:hideMark/>
                              <w:tcPrChange w:id="5818" w:author="Maino Vieytes, Christian (NIH/NIA/IRP) [F]" w:date="2023-11-16T09:37:00Z">
                                <w:tcPr>
                                  <w:tcW w:w="1816" w:type="dxa"/>
                                  <w:gridSpan w:val="2"/>
                                  <w:noWrap/>
                                  <w:vAlign w:val="bottom"/>
                                  <w:hideMark/>
                                </w:tcPr>
                              </w:tcPrChange>
                            </w:tcPr>
                            <w:p w14:paraId="2759B23B" w14:textId="751564CA" w:rsidR="0049435F" w:rsidRPr="0049435F" w:rsidDel="002B4FE9" w:rsidRDefault="0049435F" w:rsidP="0049435F">
                              <w:pPr>
                                <w:jc w:val="center"/>
                                <w:rPr>
                                  <w:del w:id="5819" w:author="Maino Vieytes, Christian (NIH/NIA/IRP) [F]" w:date="2023-11-15T16:27:00Z"/>
                                  <w:rFonts w:ascii="Times New Roman" w:hAnsi="Times New Roman" w:cs="Times New Roman"/>
                                  <w:sz w:val="18"/>
                                  <w:szCs w:val="18"/>
                                  <w:rPrChange w:id="5820" w:author="Maino Vieytes, Christian (NIH/NIA/IRP) [F]" w:date="2023-11-16T09:37:00Z">
                                    <w:rPr>
                                      <w:del w:id="5821" w:author="Maino Vieytes, Christian (NIH/NIA/IRP) [F]" w:date="2023-11-15T16:27:00Z"/>
                                      <w:rFonts w:ascii="Times New Roman" w:hAnsi="Times New Roman" w:cs="Times New Roman"/>
                                      <w:sz w:val="20"/>
                                      <w:szCs w:val="20"/>
                                    </w:rPr>
                                  </w:rPrChange>
                                </w:rPr>
                                <w:pPrChange w:id="5822" w:author="Maino Vieytes, Christian (NIH/NIA/IRP) [F]" w:date="2023-11-16T09:37:00Z">
                                  <w:pPr>
                                    <w:jc w:val="center"/>
                                  </w:pPr>
                                </w:pPrChange>
                              </w:pPr>
                              <w:ins w:id="5823" w:author="Maino Vieytes, Christian (NIH/NIA/IRP) [F]" w:date="2023-11-16T09:37:00Z">
                                <w:r w:rsidRPr="0049435F">
                                  <w:rPr>
                                    <w:rFonts w:ascii="Times New Roman" w:hAnsi="Times New Roman" w:cs="Times New Roman"/>
                                    <w:color w:val="000000"/>
                                    <w:sz w:val="18"/>
                                    <w:szCs w:val="18"/>
                                    <w:rPrChange w:id="5824" w:author="Maino Vieytes, Christian (NIH/NIA/IRP) [F]" w:date="2023-11-16T09:37: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5825" w:author="Maino Vieytes, Christian (NIH/NIA/IRP) [F]" w:date="2023-11-16T09:37:00Z">
                                      <w:rPr>
                                        <w:rFonts w:ascii="Calibri" w:hAnsi="Calibri" w:cs="Calibri"/>
                                        <w:color w:val="000000"/>
                                      </w:rPr>
                                    </w:rPrChange>
                                  </w:rPr>
                                  <w:t>35)*</w:t>
                                </w:r>
                              </w:ins>
                              <w:proofErr w:type="gramEnd"/>
                              <w:del w:id="5826" w:author="Maino Vieytes, Christian (NIH/NIA/IRP) [F]" w:date="2023-11-15T15:57:00Z">
                                <w:r w:rsidRPr="0049435F" w:rsidDel="0055657D">
                                  <w:rPr>
                                    <w:rFonts w:ascii="Times New Roman" w:hAnsi="Times New Roman" w:cs="Times New Roman"/>
                                    <w:sz w:val="18"/>
                                    <w:szCs w:val="18"/>
                                    <w:rPrChange w:id="5827" w:author="Maino Vieytes, Christian (NIH/NIA/IRP) [F]" w:date="2023-11-16T09:37:00Z">
                                      <w:rPr>
                                        <w:rFonts w:ascii="Times New Roman" w:hAnsi="Times New Roman" w:cs="Times New Roman"/>
                                        <w:sz w:val="20"/>
                                        <w:szCs w:val="20"/>
                                      </w:rPr>
                                    </w:rPrChange>
                                  </w:rPr>
                                  <w:delText>0.62 (0.35-1.10)</w:delText>
                                </w:r>
                              </w:del>
                            </w:p>
                          </w:tc>
                          <w:tc>
                            <w:tcPr>
                              <w:tcW w:w="1196" w:type="dxa"/>
                              <w:noWrap/>
                              <w:vAlign w:val="center"/>
                              <w:hideMark/>
                              <w:tcPrChange w:id="5828" w:author="Maino Vieytes, Christian (NIH/NIA/IRP) [F]" w:date="2023-11-16T09:37:00Z">
                                <w:tcPr>
                                  <w:tcW w:w="1196" w:type="dxa"/>
                                  <w:gridSpan w:val="4"/>
                                  <w:noWrap/>
                                  <w:vAlign w:val="bottom"/>
                                  <w:hideMark/>
                                </w:tcPr>
                              </w:tcPrChange>
                            </w:tcPr>
                            <w:p w14:paraId="3717537B" w14:textId="36BF4F05" w:rsidR="0049435F" w:rsidRPr="0049435F" w:rsidDel="002B4FE9" w:rsidRDefault="0049435F" w:rsidP="0049435F">
                              <w:pPr>
                                <w:jc w:val="center"/>
                                <w:rPr>
                                  <w:del w:id="5829" w:author="Maino Vieytes, Christian (NIH/NIA/IRP) [F]" w:date="2023-11-15T16:27:00Z"/>
                                  <w:rFonts w:ascii="Times New Roman" w:hAnsi="Times New Roman" w:cs="Times New Roman"/>
                                  <w:sz w:val="18"/>
                                  <w:szCs w:val="18"/>
                                  <w:rPrChange w:id="5830" w:author="Maino Vieytes, Christian (NIH/NIA/IRP) [F]" w:date="2023-11-16T09:37:00Z">
                                    <w:rPr>
                                      <w:del w:id="5831" w:author="Maino Vieytes, Christian (NIH/NIA/IRP) [F]" w:date="2023-11-15T16:27:00Z"/>
                                      <w:rFonts w:ascii="Times New Roman" w:hAnsi="Times New Roman" w:cs="Times New Roman"/>
                                      <w:sz w:val="20"/>
                                      <w:szCs w:val="20"/>
                                    </w:rPr>
                                  </w:rPrChange>
                                </w:rPr>
                                <w:pPrChange w:id="5832" w:author="Maino Vieytes, Christian (NIH/NIA/IRP) [F]" w:date="2023-11-16T09:37:00Z">
                                  <w:pPr>
                                    <w:jc w:val="center"/>
                                  </w:pPr>
                                </w:pPrChange>
                              </w:pPr>
                              <w:ins w:id="5833" w:author="Maino Vieytes, Christian (NIH/NIA/IRP) [F]" w:date="2023-11-16T09:37:00Z">
                                <w:r w:rsidRPr="0049435F">
                                  <w:rPr>
                                    <w:rFonts w:ascii="Times New Roman" w:hAnsi="Times New Roman" w:cs="Times New Roman"/>
                                    <w:color w:val="000000"/>
                                    <w:sz w:val="18"/>
                                    <w:szCs w:val="18"/>
                                    <w:rPrChange w:id="5834" w:author="Maino Vieytes, Christian (NIH/NIA/IRP) [F]" w:date="2023-11-16T09:37:00Z">
                                      <w:rPr>
                                        <w:rFonts w:ascii="Calibri" w:hAnsi="Calibri" w:cs="Calibri"/>
                                        <w:color w:val="000000"/>
                                      </w:rPr>
                                    </w:rPrChange>
                                  </w:rPr>
                                  <w:t>0.01*</w:t>
                                </w:r>
                              </w:ins>
                              <w:del w:id="5835" w:author="Maino Vieytes, Christian (NIH/NIA/IRP) [F]" w:date="2023-11-15T15:57:00Z">
                                <w:r w:rsidRPr="0049435F" w:rsidDel="0055657D">
                                  <w:rPr>
                                    <w:rFonts w:ascii="Times New Roman" w:hAnsi="Times New Roman" w:cs="Times New Roman"/>
                                    <w:sz w:val="18"/>
                                    <w:szCs w:val="18"/>
                                    <w:rPrChange w:id="5836" w:author="Maino Vieytes, Christian (NIH/NIA/IRP) [F]" w:date="2023-11-16T09:37:00Z">
                                      <w:rPr>
                                        <w:rFonts w:ascii="Times New Roman" w:hAnsi="Times New Roman" w:cs="Times New Roman"/>
                                        <w:sz w:val="20"/>
                                        <w:szCs w:val="20"/>
                                      </w:rPr>
                                    </w:rPrChange>
                                  </w:rPr>
                                  <w:delText>0.30</w:delText>
                                </w:r>
                              </w:del>
                            </w:p>
                          </w:tc>
                          <w:tc>
                            <w:tcPr>
                              <w:tcW w:w="1622" w:type="dxa"/>
                              <w:noWrap/>
                              <w:vAlign w:val="center"/>
                              <w:hideMark/>
                              <w:tcPrChange w:id="5837" w:author="Maino Vieytes, Christian (NIH/NIA/IRP) [F]" w:date="2023-11-16T09:37:00Z">
                                <w:tcPr>
                                  <w:tcW w:w="1622" w:type="dxa"/>
                                  <w:gridSpan w:val="4"/>
                                  <w:noWrap/>
                                  <w:vAlign w:val="bottom"/>
                                  <w:hideMark/>
                                </w:tcPr>
                              </w:tcPrChange>
                            </w:tcPr>
                            <w:p w14:paraId="14EA6B8E" w14:textId="1F76EDA5" w:rsidR="0049435F" w:rsidRPr="0049435F" w:rsidDel="002B4FE9" w:rsidRDefault="0049435F" w:rsidP="0049435F">
                              <w:pPr>
                                <w:jc w:val="center"/>
                                <w:rPr>
                                  <w:del w:id="5838" w:author="Maino Vieytes, Christian (NIH/NIA/IRP) [F]" w:date="2023-11-15T16:27:00Z"/>
                                  <w:rFonts w:ascii="Times New Roman" w:hAnsi="Times New Roman" w:cs="Times New Roman"/>
                                  <w:sz w:val="18"/>
                                  <w:szCs w:val="18"/>
                                  <w:rPrChange w:id="5839" w:author="Maino Vieytes, Christian (NIH/NIA/IRP) [F]" w:date="2023-11-16T09:37:00Z">
                                    <w:rPr>
                                      <w:del w:id="5840" w:author="Maino Vieytes, Christian (NIH/NIA/IRP) [F]" w:date="2023-11-15T16:27:00Z"/>
                                      <w:rFonts w:ascii="Times New Roman" w:hAnsi="Times New Roman" w:cs="Times New Roman"/>
                                      <w:sz w:val="20"/>
                                      <w:szCs w:val="20"/>
                                    </w:rPr>
                                  </w:rPrChange>
                                </w:rPr>
                                <w:pPrChange w:id="5841" w:author="Maino Vieytes, Christian (NIH/NIA/IRP) [F]" w:date="2023-11-16T09:37:00Z">
                                  <w:pPr>
                                    <w:jc w:val="center"/>
                                  </w:pPr>
                                </w:pPrChange>
                              </w:pPr>
                              <w:ins w:id="5842" w:author="Maino Vieytes, Christian (NIH/NIA/IRP) [F]" w:date="2023-11-16T09:37:00Z">
                                <w:r w:rsidRPr="0049435F">
                                  <w:rPr>
                                    <w:rFonts w:ascii="Times New Roman" w:hAnsi="Times New Roman" w:cs="Times New Roman"/>
                                    <w:color w:val="000000"/>
                                    <w:sz w:val="18"/>
                                    <w:szCs w:val="18"/>
                                    <w:rPrChange w:id="5843" w:author="Maino Vieytes, Christian (NIH/NIA/IRP) [F]" w:date="2023-11-16T09:37: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5844" w:author="Maino Vieytes, Christian (NIH/NIA/IRP) [F]" w:date="2023-11-16T09:37:00Z">
                                      <w:rPr>
                                        <w:rFonts w:ascii="Calibri" w:hAnsi="Calibri" w:cs="Calibri"/>
                                        <w:color w:val="000000"/>
                                      </w:rPr>
                                    </w:rPrChange>
                                  </w:rPr>
                                  <w:t>34)*</w:t>
                                </w:r>
                              </w:ins>
                              <w:proofErr w:type="gramEnd"/>
                              <w:del w:id="5845" w:author="Maino Vieytes, Christian (NIH/NIA/IRP) [F]" w:date="2023-11-15T15:57:00Z">
                                <w:r w:rsidRPr="0049435F" w:rsidDel="0055657D">
                                  <w:rPr>
                                    <w:rFonts w:ascii="Times New Roman" w:hAnsi="Times New Roman" w:cs="Times New Roman"/>
                                    <w:sz w:val="18"/>
                                    <w:szCs w:val="18"/>
                                    <w:rPrChange w:id="5846" w:author="Maino Vieytes, Christian (NIH/NIA/IRP) [F]" w:date="2023-11-16T09:37:00Z">
                                      <w:rPr>
                                        <w:rFonts w:ascii="Times New Roman" w:hAnsi="Times New Roman" w:cs="Times New Roman"/>
                                        <w:sz w:val="20"/>
                                        <w:szCs w:val="20"/>
                                      </w:rPr>
                                    </w:rPrChange>
                                  </w:rPr>
                                  <w:delText>0.92 (0.76-1.11)</w:delText>
                                </w:r>
                              </w:del>
                            </w:p>
                          </w:tc>
                          <w:tc>
                            <w:tcPr>
                              <w:tcW w:w="1310" w:type="dxa"/>
                              <w:noWrap/>
                              <w:vAlign w:val="center"/>
                              <w:hideMark/>
                              <w:tcPrChange w:id="5847" w:author="Maino Vieytes, Christian (NIH/NIA/IRP) [F]" w:date="2023-11-16T09:37:00Z">
                                <w:tcPr>
                                  <w:tcW w:w="1310" w:type="dxa"/>
                                  <w:gridSpan w:val="4"/>
                                  <w:noWrap/>
                                  <w:vAlign w:val="bottom"/>
                                  <w:hideMark/>
                                </w:tcPr>
                              </w:tcPrChange>
                            </w:tcPr>
                            <w:p w14:paraId="002CE036" w14:textId="5B089F5C" w:rsidR="0049435F" w:rsidRPr="0049435F" w:rsidDel="002B4FE9" w:rsidRDefault="0049435F" w:rsidP="0049435F">
                              <w:pPr>
                                <w:jc w:val="center"/>
                                <w:rPr>
                                  <w:del w:id="5848" w:author="Maino Vieytes, Christian (NIH/NIA/IRP) [F]" w:date="2023-11-15T16:27:00Z"/>
                                  <w:rFonts w:ascii="Times New Roman" w:hAnsi="Times New Roman" w:cs="Times New Roman"/>
                                  <w:sz w:val="18"/>
                                  <w:szCs w:val="18"/>
                                  <w:rPrChange w:id="5849" w:author="Maino Vieytes, Christian (NIH/NIA/IRP) [F]" w:date="2023-11-16T09:37:00Z">
                                    <w:rPr>
                                      <w:del w:id="5850" w:author="Maino Vieytes, Christian (NIH/NIA/IRP) [F]" w:date="2023-11-15T16:27:00Z"/>
                                      <w:rFonts w:ascii="Times New Roman" w:hAnsi="Times New Roman" w:cs="Times New Roman"/>
                                      <w:sz w:val="20"/>
                                      <w:szCs w:val="20"/>
                                    </w:rPr>
                                  </w:rPrChange>
                                </w:rPr>
                                <w:pPrChange w:id="5851" w:author="Maino Vieytes, Christian (NIH/NIA/IRP) [F]" w:date="2023-11-16T09:37:00Z">
                                  <w:pPr>
                                    <w:jc w:val="center"/>
                                  </w:pPr>
                                </w:pPrChange>
                              </w:pPr>
                              <w:ins w:id="5852" w:author="Maino Vieytes, Christian (NIH/NIA/IRP) [F]" w:date="2023-11-16T09:37:00Z">
                                <w:r w:rsidRPr="0049435F">
                                  <w:rPr>
                                    <w:rFonts w:ascii="Times New Roman" w:hAnsi="Times New Roman" w:cs="Times New Roman"/>
                                    <w:color w:val="000000"/>
                                    <w:sz w:val="18"/>
                                    <w:szCs w:val="18"/>
                                    <w:rPrChange w:id="5853" w:author="Maino Vieytes, Christian (NIH/NIA/IRP) [F]" w:date="2023-11-16T09:37:00Z">
                                      <w:rPr>
                                        <w:rFonts w:ascii="Calibri" w:hAnsi="Calibri" w:cs="Calibri"/>
                                        <w:color w:val="000000"/>
                                      </w:rPr>
                                    </w:rPrChange>
                                  </w:rPr>
                                  <w:t>0.15</w:t>
                                </w:r>
                              </w:ins>
                              <w:del w:id="5854" w:author="Maino Vieytes, Christian (NIH/NIA/IRP) [F]" w:date="2023-11-15T15:57:00Z">
                                <w:r w:rsidRPr="0049435F" w:rsidDel="0055657D">
                                  <w:rPr>
                                    <w:rFonts w:ascii="Times New Roman" w:hAnsi="Times New Roman" w:cs="Times New Roman"/>
                                    <w:color w:val="000000"/>
                                    <w:sz w:val="18"/>
                                    <w:szCs w:val="18"/>
                                    <w:rPrChange w:id="5855" w:author="Maino Vieytes, Christian (NIH/NIA/IRP) [F]" w:date="2023-11-16T09:37:00Z">
                                      <w:rPr>
                                        <w:rFonts w:ascii="Times New Roman" w:hAnsi="Times New Roman" w:cs="Times New Roman"/>
                                        <w:color w:val="000000"/>
                                        <w:sz w:val="20"/>
                                        <w:szCs w:val="20"/>
                                      </w:rPr>
                                    </w:rPrChange>
                                  </w:rPr>
                                  <w:delText>0.93</w:delText>
                                </w:r>
                              </w:del>
                            </w:p>
                          </w:tc>
                        </w:tr>
                        <w:tr w:rsidR="0049435F" w:rsidRPr="002B4FE9" w:rsidDel="002B4FE9" w14:paraId="4E3F9669" w14:textId="77777777" w:rsidTr="0049435F">
                          <w:tblPrEx>
                            <w:tblPrExChange w:id="5856" w:author="Maino Vieytes, Christian (NIH/NIA/IRP) [F]" w:date="2023-11-16T09:37:00Z">
                              <w:tblPrEx>
                                <w:tblW w:w="15091" w:type="dxa"/>
                              </w:tblPrEx>
                            </w:tblPrExChange>
                          </w:tblPrEx>
                          <w:trPr>
                            <w:trHeight w:val="320"/>
                            <w:del w:id="5857" w:author="Maino Vieytes, Christian (NIH/NIA/IRP) [F]" w:date="2023-11-15T16:27:00Z"/>
                            <w:trPrChange w:id="5858" w:author="Maino Vieytes, Christian (NIH/NIA/IRP) [F]" w:date="2023-11-16T09:37:00Z">
                              <w:trPr>
                                <w:gridAfter w:val="0"/>
                                <w:trHeight w:val="320"/>
                              </w:trPr>
                            </w:trPrChange>
                          </w:trPr>
                          <w:tc>
                            <w:tcPr>
                              <w:tcW w:w="2317" w:type="dxa"/>
                              <w:noWrap/>
                              <w:vAlign w:val="center"/>
                              <w:hideMark/>
                              <w:tcPrChange w:id="5859" w:author="Maino Vieytes, Christian (NIH/NIA/IRP) [F]" w:date="2023-11-16T09:37:00Z">
                                <w:tcPr>
                                  <w:tcW w:w="2317" w:type="dxa"/>
                                  <w:noWrap/>
                                  <w:vAlign w:val="center"/>
                                  <w:hideMark/>
                                </w:tcPr>
                              </w:tcPrChange>
                            </w:tcPr>
                            <w:p w14:paraId="6A877E78" w14:textId="41E818A7" w:rsidR="0049435F" w:rsidRPr="008A6C8D" w:rsidDel="002B4FE9" w:rsidRDefault="0049435F" w:rsidP="0049435F">
                              <w:pPr>
                                <w:jc w:val="center"/>
                                <w:rPr>
                                  <w:del w:id="5860" w:author="Maino Vieytes, Christian (NIH/NIA/IRP) [F]" w:date="2023-11-15T16:27:00Z"/>
                                  <w:rFonts w:ascii="Times New Roman" w:hAnsi="Times New Roman" w:cs="Times New Roman"/>
                                  <w:sz w:val="18"/>
                                  <w:szCs w:val="18"/>
                                  <w:rPrChange w:id="5861" w:author="Maino Vieytes, Christian (NIH/NIA/IRP) [F]" w:date="2023-11-15T15:57:00Z">
                                    <w:rPr>
                                      <w:del w:id="5862" w:author="Maino Vieytes, Christian (NIH/NIA/IRP) [F]" w:date="2023-11-15T16:27:00Z"/>
                                      <w:rFonts w:ascii="Times New Roman" w:hAnsi="Times New Roman" w:cs="Times New Roman"/>
                                      <w:sz w:val="20"/>
                                      <w:szCs w:val="20"/>
                                    </w:rPr>
                                  </w:rPrChange>
                                </w:rPr>
                                <w:pPrChange w:id="5863" w:author="Maino Vieytes, Christian (NIH/NIA/IRP) [F]" w:date="2023-11-16T09:37:00Z">
                                  <w:pPr/>
                                </w:pPrChange>
                              </w:pPr>
                              <w:del w:id="5864" w:author="Maino Vieytes, Christian (NIH/NIA/IRP) [F]" w:date="2023-11-15T16:27:00Z">
                                <w:r w:rsidRPr="008A6C8D" w:rsidDel="002B4FE9">
                                  <w:rPr>
                                    <w:rFonts w:ascii="Times New Roman" w:hAnsi="Times New Roman" w:cs="Times New Roman"/>
                                    <w:sz w:val="18"/>
                                    <w:szCs w:val="18"/>
                                    <w:rPrChange w:id="5865"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5866"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867" w:author="Maino Vieytes, Christian (NIH/NIA/IRP) [F]" w:date="2023-11-16T09:37:00Z">
                                <w:tcPr>
                                  <w:tcW w:w="936" w:type="dxa"/>
                                  <w:noWrap/>
                                  <w:vAlign w:val="center"/>
                                  <w:hideMark/>
                                </w:tcPr>
                              </w:tcPrChange>
                            </w:tcPr>
                            <w:p w14:paraId="6B0BBCEC" w14:textId="74D6741F" w:rsidR="0049435F" w:rsidRPr="0049435F" w:rsidDel="002B4FE9" w:rsidRDefault="0049435F" w:rsidP="0049435F">
                              <w:pPr>
                                <w:jc w:val="center"/>
                                <w:rPr>
                                  <w:del w:id="5868" w:author="Maino Vieytes, Christian (NIH/NIA/IRP) [F]" w:date="2023-11-15T16:27:00Z"/>
                                  <w:rFonts w:ascii="Times New Roman" w:hAnsi="Times New Roman" w:cs="Times New Roman"/>
                                  <w:sz w:val="18"/>
                                  <w:szCs w:val="18"/>
                                  <w:rPrChange w:id="5869" w:author="Maino Vieytes, Christian (NIH/NIA/IRP) [F]" w:date="2023-11-16T09:37:00Z">
                                    <w:rPr>
                                      <w:del w:id="5870" w:author="Maino Vieytes, Christian (NIH/NIA/IRP) [F]" w:date="2023-11-15T16:27:00Z"/>
                                      <w:rFonts w:ascii="Times New Roman" w:hAnsi="Times New Roman" w:cs="Times New Roman"/>
                                      <w:sz w:val="20"/>
                                      <w:szCs w:val="20"/>
                                    </w:rPr>
                                  </w:rPrChange>
                                </w:rPr>
                                <w:pPrChange w:id="5871" w:author="Maino Vieytes, Christian (NIH/NIA/IRP) [F]" w:date="2023-11-16T09:37:00Z">
                                  <w:pPr>
                                    <w:jc w:val="center"/>
                                  </w:pPr>
                                </w:pPrChange>
                              </w:pPr>
                              <w:ins w:id="5872" w:author="Maino Vieytes, Christian (NIH/NIA/IRP) [F]" w:date="2023-11-16T09:37:00Z">
                                <w:r w:rsidRPr="0049435F">
                                  <w:rPr>
                                    <w:rFonts w:ascii="Times New Roman" w:hAnsi="Times New Roman" w:cs="Times New Roman"/>
                                    <w:color w:val="000000"/>
                                    <w:sz w:val="18"/>
                                    <w:szCs w:val="18"/>
                                    <w:rPrChange w:id="5873" w:author="Maino Vieytes, Christian (NIH/NIA/IRP) [F]" w:date="2023-11-16T09:37:00Z">
                                      <w:rPr>
                                        <w:rFonts w:ascii="Calibri" w:hAnsi="Calibri" w:cs="Calibri"/>
                                        <w:color w:val="000000"/>
                                      </w:rPr>
                                    </w:rPrChange>
                                  </w:rPr>
                                  <w:t>1745</w:t>
                                </w:r>
                              </w:ins>
                              <w:del w:id="5874" w:author="Maino Vieytes, Christian (NIH/NIA/IRP) [F]" w:date="2023-11-15T15:57:00Z">
                                <w:r w:rsidRPr="0049435F" w:rsidDel="0055657D">
                                  <w:rPr>
                                    <w:rFonts w:ascii="Times New Roman" w:hAnsi="Times New Roman" w:cs="Times New Roman"/>
                                    <w:sz w:val="18"/>
                                    <w:szCs w:val="18"/>
                                    <w:rPrChange w:id="587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876" w:author="Maino Vieytes, Christian (NIH/NIA/IRP) [F]" w:date="2023-11-16T09:37:00Z">
                                <w:tcPr>
                                  <w:tcW w:w="846" w:type="dxa"/>
                                  <w:gridSpan w:val="2"/>
                                  <w:noWrap/>
                                  <w:vAlign w:val="center"/>
                                  <w:hideMark/>
                                </w:tcPr>
                              </w:tcPrChange>
                            </w:tcPr>
                            <w:p w14:paraId="3C5BA930" w14:textId="6231B216" w:rsidR="0049435F" w:rsidRPr="0049435F" w:rsidDel="002B4FE9" w:rsidRDefault="0049435F" w:rsidP="0049435F">
                              <w:pPr>
                                <w:jc w:val="center"/>
                                <w:rPr>
                                  <w:del w:id="5877" w:author="Maino Vieytes, Christian (NIH/NIA/IRP) [F]" w:date="2023-11-15T16:27:00Z"/>
                                  <w:rFonts w:ascii="Times New Roman" w:hAnsi="Times New Roman" w:cs="Times New Roman"/>
                                  <w:sz w:val="18"/>
                                  <w:szCs w:val="18"/>
                                  <w:rPrChange w:id="5878" w:author="Maino Vieytes, Christian (NIH/NIA/IRP) [F]" w:date="2023-11-16T09:37:00Z">
                                    <w:rPr>
                                      <w:del w:id="5879" w:author="Maino Vieytes, Christian (NIH/NIA/IRP) [F]" w:date="2023-11-15T16:27:00Z"/>
                                      <w:rFonts w:ascii="Times New Roman" w:hAnsi="Times New Roman" w:cs="Times New Roman"/>
                                      <w:sz w:val="20"/>
                                      <w:szCs w:val="20"/>
                                    </w:rPr>
                                  </w:rPrChange>
                                </w:rPr>
                                <w:pPrChange w:id="5880" w:author="Maino Vieytes, Christian (NIH/NIA/IRP) [F]" w:date="2023-11-16T09:37:00Z">
                                  <w:pPr>
                                    <w:jc w:val="center"/>
                                  </w:pPr>
                                </w:pPrChange>
                              </w:pPr>
                              <w:ins w:id="5881" w:author="Maino Vieytes, Christian (NIH/NIA/IRP) [F]" w:date="2023-11-16T09:37:00Z">
                                <w:r w:rsidRPr="0049435F">
                                  <w:rPr>
                                    <w:rFonts w:ascii="Times New Roman" w:hAnsi="Times New Roman" w:cs="Times New Roman"/>
                                    <w:color w:val="000000"/>
                                    <w:sz w:val="18"/>
                                    <w:szCs w:val="18"/>
                                    <w:rPrChange w:id="5882" w:author="Maino Vieytes, Christian (NIH/NIA/IRP) [F]" w:date="2023-11-16T09:37:00Z">
                                      <w:rPr>
                                        <w:rFonts w:ascii="Calibri" w:hAnsi="Calibri" w:cs="Calibri"/>
                                        <w:color w:val="000000"/>
                                      </w:rPr>
                                    </w:rPrChange>
                                  </w:rPr>
                                  <w:t>1.00</w:t>
                                </w:r>
                              </w:ins>
                              <w:del w:id="5883" w:author="Maino Vieytes, Christian (NIH/NIA/IRP) [F]" w:date="2023-11-15T15:57:00Z">
                                <w:r w:rsidRPr="0049435F" w:rsidDel="0055657D">
                                  <w:rPr>
                                    <w:rFonts w:ascii="Times New Roman" w:hAnsi="Times New Roman" w:cs="Times New Roman"/>
                                    <w:sz w:val="18"/>
                                    <w:szCs w:val="18"/>
                                    <w:rPrChange w:id="5884"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885" w:author="Maino Vieytes, Christian (NIH/NIA/IRP) [F]" w:date="2023-11-16T09:37:00Z">
                                <w:tcPr>
                                  <w:tcW w:w="1616" w:type="dxa"/>
                                  <w:gridSpan w:val="2"/>
                                  <w:noWrap/>
                                  <w:vAlign w:val="bottom"/>
                                  <w:hideMark/>
                                </w:tcPr>
                              </w:tcPrChange>
                            </w:tcPr>
                            <w:p w14:paraId="23766F3B" w14:textId="6DA3684A" w:rsidR="0049435F" w:rsidRPr="0049435F" w:rsidDel="002B4FE9" w:rsidRDefault="0049435F" w:rsidP="0049435F">
                              <w:pPr>
                                <w:jc w:val="center"/>
                                <w:rPr>
                                  <w:del w:id="5886" w:author="Maino Vieytes, Christian (NIH/NIA/IRP) [F]" w:date="2023-11-15T16:27:00Z"/>
                                  <w:rFonts w:ascii="Times New Roman" w:hAnsi="Times New Roman" w:cs="Times New Roman"/>
                                  <w:sz w:val="18"/>
                                  <w:szCs w:val="18"/>
                                  <w:rPrChange w:id="5887" w:author="Maino Vieytes, Christian (NIH/NIA/IRP) [F]" w:date="2023-11-16T09:37:00Z">
                                    <w:rPr>
                                      <w:del w:id="5888" w:author="Maino Vieytes, Christian (NIH/NIA/IRP) [F]" w:date="2023-11-15T16:27:00Z"/>
                                      <w:rFonts w:ascii="Times New Roman" w:hAnsi="Times New Roman" w:cs="Times New Roman"/>
                                      <w:sz w:val="20"/>
                                      <w:szCs w:val="20"/>
                                    </w:rPr>
                                  </w:rPrChange>
                                </w:rPr>
                                <w:pPrChange w:id="5889" w:author="Maino Vieytes, Christian (NIH/NIA/IRP) [F]" w:date="2023-11-16T09:37:00Z">
                                  <w:pPr>
                                    <w:jc w:val="center"/>
                                  </w:pPr>
                                </w:pPrChange>
                              </w:pPr>
                              <w:ins w:id="5890" w:author="Maino Vieytes, Christian (NIH/NIA/IRP) [F]" w:date="2023-11-16T09:37:00Z">
                                <w:r w:rsidRPr="0049435F">
                                  <w:rPr>
                                    <w:rFonts w:ascii="Times New Roman" w:hAnsi="Times New Roman" w:cs="Times New Roman"/>
                                    <w:color w:val="000000"/>
                                    <w:sz w:val="18"/>
                                    <w:szCs w:val="18"/>
                                    <w:rPrChange w:id="5891" w:author="Maino Vieytes, Christian (NIH/NIA/IRP) [F]" w:date="2023-11-16T09:37:00Z">
                                      <w:rPr>
                                        <w:rFonts w:ascii="Calibri" w:hAnsi="Calibri" w:cs="Calibri"/>
                                        <w:color w:val="000000"/>
                                      </w:rPr>
                                    </w:rPrChange>
                                  </w:rPr>
                                  <w:t>0.73 (0.44-1.21)</w:t>
                                </w:r>
                              </w:ins>
                              <w:del w:id="5892" w:author="Maino Vieytes, Christian (NIH/NIA/IRP) [F]" w:date="2023-11-15T15:57:00Z">
                                <w:r w:rsidRPr="0049435F" w:rsidDel="0055657D">
                                  <w:rPr>
                                    <w:rFonts w:ascii="Times New Roman" w:hAnsi="Times New Roman" w:cs="Times New Roman"/>
                                    <w:sz w:val="18"/>
                                    <w:szCs w:val="18"/>
                                    <w:rPrChange w:id="5893" w:author="Maino Vieytes, Christian (NIH/NIA/IRP) [F]" w:date="2023-11-16T09:37:00Z">
                                      <w:rPr>
                                        <w:rFonts w:ascii="Times New Roman" w:hAnsi="Times New Roman" w:cs="Times New Roman"/>
                                        <w:sz w:val="20"/>
                                        <w:szCs w:val="20"/>
                                      </w:rPr>
                                    </w:rPrChange>
                                  </w:rPr>
                                  <w:delText>0.84 (0.49-1.43)</w:delText>
                                </w:r>
                              </w:del>
                            </w:p>
                          </w:tc>
                          <w:tc>
                            <w:tcPr>
                              <w:tcW w:w="1716" w:type="dxa"/>
                              <w:noWrap/>
                              <w:vAlign w:val="center"/>
                              <w:hideMark/>
                              <w:tcPrChange w:id="5894" w:author="Maino Vieytes, Christian (NIH/NIA/IRP) [F]" w:date="2023-11-16T09:37:00Z">
                                <w:tcPr>
                                  <w:tcW w:w="1716" w:type="dxa"/>
                                  <w:gridSpan w:val="2"/>
                                  <w:noWrap/>
                                  <w:vAlign w:val="bottom"/>
                                  <w:hideMark/>
                                </w:tcPr>
                              </w:tcPrChange>
                            </w:tcPr>
                            <w:p w14:paraId="1195E747" w14:textId="54AE7F00" w:rsidR="0049435F" w:rsidRPr="0049435F" w:rsidDel="002B4FE9" w:rsidRDefault="0049435F" w:rsidP="0049435F">
                              <w:pPr>
                                <w:jc w:val="center"/>
                                <w:rPr>
                                  <w:del w:id="5895" w:author="Maino Vieytes, Christian (NIH/NIA/IRP) [F]" w:date="2023-11-15T16:27:00Z"/>
                                  <w:rFonts w:ascii="Times New Roman" w:hAnsi="Times New Roman" w:cs="Times New Roman"/>
                                  <w:sz w:val="18"/>
                                  <w:szCs w:val="18"/>
                                  <w:rPrChange w:id="5896" w:author="Maino Vieytes, Christian (NIH/NIA/IRP) [F]" w:date="2023-11-16T09:37:00Z">
                                    <w:rPr>
                                      <w:del w:id="5897" w:author="Maino Vieytes, Christian (NIH/NIA/IRP) [F]" w:date="2023-11-15T16:27:00Z"/>
                                      <w:rFonts w:ascii="Times New Roman" w:hAnsi="Times New Roman" w:cs="Times New Roman"/>
                                      <w:sz w:val="20"/>
                                      <w:szCs w:val="20"/>
                                    </w:rPr>
                                  </w:rPrChange>
                                </w:rPr>
                                <w:pPrChange w:id="5898" w:author="Maino Vieytes, Christian (NIH/NIA/IRP) [F]" w:date="2023-11-16T09:37:00Z">
                                  <w:pPr>
                                    <w:jc w:val="center"/>
                                  </w:pPr>
                                </w:pPrChange>
                              </w:pPr>
                              <w:ins w:id="5899" w:author="Maino Vieytes, Christian (NIH/NIA/IRP) [F]" w:date="2023-11-16T09:37:00Z">
                                <w:r w:rsidRPr="0049435F">
                                  <w:rPr>
                                    <w:rFonts w:ascii="Times New Roman" w:hAnsi="Times New Roman" w:cs="Times New Roman"/>
                                    <w:color w:val="000000"/>
                                    <w:sz w:val="18"/>
                                    <w:szCs w:val="18"/>
                                    <w:rPrChange w:id="5900" w:author="Maino Vieytes, Christian (NIH/NIA/IRP) [F]" w:date="2023-11-16T09:37:00Z">
                                      <w:rPr>
                                        <w:rFonts w:ascii="Calibri" w:hAnsi="Calibri" w:cs="Calibri"/>
                                        <w:color w:val="000000"/>
                                      </w:rPr>
                                    </w:rPrChange>
                                  </w:rPr>
                                  <w:t>0.63 (0.33-1.20)</w:t>
                                </w:r>
                              </w:ins>
                              <w:del w:id="5901" w:author="Maino Vieytes, Christian (NIH/NIA/IRP) [F]" w:date="2023-11-15T15:57:00Z">
                                <w:r w:rsidRPr="0049435F" w:rsidDel="0055657D">
                                  <w:rPr>
                                    <w:rFonts w:ascii="Times New Roman" w:hAnsi="Times New Roman" w:cs="Times New Roman"/>
                                    <w:sz w:val="18"/>
                                    <w:szCs w:val="18"/>
                                    <w:rPrChange w:id="5902" w:author="Maino Vieytes, Christian (NIH/NIA/IRP) [F]" w:date="2023-11-16T09:37:00Z">
                                      <w:rPr>
                                        <w:rFonts w:ascii="Times New Roman" w:hAnsi="Times New Roman" w:cs="Times New Roman"/>
                                        <w:sz w:val="20"/>
                                        <w:szCs w:val="20"/>
                                      </w:rPr>
                                    </w:rPrChange>
                                  </w:rPr>
                                  <w:delText>0.97 (0.62-1.52)</w:delText>
                                </w:r>
                              </w:del>
                            </w:p>
                          </w:tc>
                          <w:tc>
                            <w:tcPr>
                              <w:tcW w:w="1716" w:type="dxa"/>
                              <w:noWrap/>
                              <w:vAlign w:val="center"/>
                              <w:hideMark/>
                              <w:tcPrChange w:id="5903" w:author="Maino Vieytes, Christian (NIH/NIA/IRP) [F]" w:date="2023-11-16T09:37:00Z">
                                <w:tcPr>
                                  <w:tcW w:w="1716" w:type="dxa"/>
                                  <w:gridSpan w:val="2"/>
                                  <w:noWrap/>
                                  <w:vAlign w:val="bottom"/>
                                  <w:hideMark/>
                                </w:tcPr>
                              </w:tcPrChange>
                            </w:tcPr>
                            <w:p w14:paraId="3ED65527" w14:textId="6A95E179" w:rsidR="0049435F" w:rsidRPr="0049435F" w:rsidDel="002B4FE9" w:rsidRDefault="0049435F" w:rsidP="0049435F">
                              <w:pPr>
                                <w:jc w:val="center"/>
                                <w:rPr>
                                  <w:del w:id="5904" w:author="Maino Vieytes, Christian (NIH/NIA/IRP) [F]" w:date="2023-11-15T16:27:00Z"/>
                                  <w:rFonts w:ascii="Times New Roman" w:hAnsi="Times New Roman" w:cs="Times New Roman"/>
                                  <w:sz w:val="18"/>
                                  <w:szCs w:val="18"/>
                                  <w:rPrChange w:id="5905" w:author="Maino Vieytes, Christian (NIH/NIA/IRP) [F]" w:date="2023-11-16T09:37:00Z">
                                    <w:rPr>
                                      <w:del w:id="5906" w:author="Maino Vieytes, Christian (NIH/NIA/IRP) [F]" w:date="2023-11-15T16:27:00Z"/>
                                      <w:rFonts w:ascii="Times New Roman" w:hAnsi="Times New Roman" w:cs="Times New Roman"/>
                                      <w:sz w:val="20"/>
                                      <w:szCs w:val="20"/>
                                    </w:rPr>
                                  </w:rPrChange>
                                </w:rPr>
                                <w:pPrChange w:id="5907" w:author="Maino Vieytes, Christian (NIH/NIA/IRP) [F]" w:date="2023-11-16T09:37:00Z">
                                  <w:pPr>
                                    <w:jc w:val="center"/>
                                  </w:pPr>
                                </w:pPrChange>
                              </w:pPr>
                              <w:ins w:id="5908" w:author="Maino Vieytes, Christian (NIH/NIA/IRP) [F]" w:date="2023-11-16T09:37:00Z">
                                <w:r w:rsidRPr="0049435F">
                                  <w:rPr>
                                    <w:rFonts w:ascii="Times New Roman" w:hAnsi="Times New Roman" w:cs="Times New Roman"/>
                                    <w:color w:val="000000"/>
                                    <w:sz w:val="18"/>
                                    <w:szCs w:val="18"/>
                                    <w:rPrChange w:id="5909" w:author="Maino Vieytes, Christian (NIH/NIA/IRP) [F]" w:date="2023-11-16T09:37:00Z">
                                      <w:rPr>
                                        <w:rFonts w:ascii="Calibri" w:hAnsi="Calibri" w:cs="Calibri"/>
                                        <w:color w:val="000000"/>
                                      </w:rPr>
                                    </w:rPrChange>
                                  </w:rPr>
                                  <w:t>0.84 (0.50-1.41)</w:t>
                                </w:r>
                              </w:ins>
                              <w:del w:id="5910" w:author="Maino Vieytes, Christian (NIH/NIA/IRP) [F]" w:date="2023-11-15T15:57:00Z">
                                <w:r w:rsidRPr="0049435F" w:rsidDel="0055657D">
                                  <w:rPr>
                                    <w:rFonts w:ascii="Times New Roman" w:hAnsi="Times New Roman" w:cs="Times New Roman"/>
                                    <w:sz w:val="18"/>
                                    <w:szCs w:val="18"/>
                                    <w:rPrChange w:id="5911" w:author="Maino Vieytes, Christian (NIH/NIA/IRP) [F]" w:date="2023-11-16T09:37:00Z">
                                      <w:rPr>
                                        <w:rFonts w:ascii="Times New Roman" w:hAnsi="Times New Roman" w:cs="Times New Roman"/>
                                        <w:sz w:val="20"/>
                                        <w:szCs w:val="20"/>
                                      </w:rPr>
                                    </w:rPrChange>
                                  </w:rPr>
                                  <w:delText>0.76 (0.48-1.20)</w:delText>
                                </w:r>
                              </w:del>
                            </w:p>
                          </w:tc>
                          <w:tc>
                            <w:tcPr>
                              <w:tcW w:w="1816" w:type="dxa"/>
                              <w:noWrap/>
                              <w:vAlign w:val="center"/>
                              <w:hideMark/>
                              <w:tcPrChange w:id="5912" w:author="Maino Vieytes, Christian (NIH/NIA/IRP) [F]" w:date="2023-11-16T09:37:00Z">
                                <w:tcPr>
                                  <w:tcW w:w="1816" w:type="dxa"/>
                                  <w:gridSpan w:val="2"/>
                                  <w:noWrap/>
                                  <w:vAlign w:val="bottom"/>
                                  <w:hideMark/>
                                </w:tcPr>
                              </w:tcPrChange>
                            </w:tcPr>
                            <w:p w14:paraId="3F8D8226" w14:textId="452E53A2" w:rsidR="0049435F" w:rsidRPr="0049435F" w:rsidDel="002B4FE9" w:rsidRDefault="0049435F" w:rsidP="0049435F">
                              <w:pPr>
                                <w:jc w:val="center"/>
                                <w:rPr>
                                  <w:del w:id="5913" w:author="Maino Vieytes, Christian (NIH/NIA/IRP) [F]" w:date="2023-11-15T16:27:00Z"/>
                                  <w:rFonts w:ascii="Times New Roman" w:hAnsi="Times New Roman" w:cs="Times New Roman"/>
                                  <w:sz w:val="18"/>
                                  <w:szCs w:val="18"/>
                                  <w:rPrChange w:id="5914" w:author="Maino Vieytes, Christian (NIH/NIA/IRP) [F]" w:date="2023-11-16T09:37:00Z">
                                    <w:rPr>
                                      <w:del w:id="5915" w:author="Maino Vieytes, Christian (NIH/NIA/IRP) [F]" w:date="2023-11-15T16:27:00Z"/>
                                      <w:rFonts w:ascii="Times New Roman" w:hAnsi="Times New Roman" w:cs="Times New Roman"/>
                                      <w:sz w:val="20"/>
                                      <w:szCs w:val="20"/>
                                    </w:rPr>
                                  </w:rPrChange>
                                </w:rPr>
                                <w:pPrChange w:id="5916" w:author="Maino Vieytes, Christian (NIH/NIA/IRP) [F]" w:date="2023-11-16T09:37:00Z">
                                  <w:pPr>
                                    <w:jc w:val="center"/>
                                  </w:pPr>
                                </w:pPrChange>
                              </w:pPr>
                              <w:ins w:id="5917" w:author="Maino Vieytes, Christian (NIH/NIA/IRP) [F]" w:date="2023-11-16T09:37:00Z">
                                <w:r w:rsidRPr="0049435F">
                                  <w:rPr>
                                    <w:rFonts w:ascii="Times New Roman" w:hAnsi="Times New Roman" w:cs="Times New Roman"/>
                                    <w:color w:val="000000"/>
                                    <w:sz w:val="18"/>
                                    <w:szCs w:val="18"/>
                                    <w:rPrChange w:id="5918" w:author="Maino Vieytes, Christian (NIH/NIA/IRP) [F]" w:date="2023-11-16T09:37:00Z">
                                      <w:rPr>
                                        <w:rFonts w:ascii="Calibri" w:hAnsi="Calibri" w:cs="Calibri"/>
                                        <w:color w:val="000000"/>
                                      </w:rPr>
                                    </w:rPrChange>
                                  </w:rPr>
                                  <w:t>0.84 (0.50-1.40)</w:t>
                                </w:r>
                              </w:ins>
                              <w:del w:id="5919" w:author="Maino Vieytes, Christian (NIH/NIA/IRP) [F]" w:date="2023-11-15T15:57:00Z">
                                <w:r w:rsidRPr="0049435F" w:rsidDel="0055657D">
                                  <w:rPr>
                                    <w:rFonts w:ascii="Times New Roman" w:hAnsi="Times New Roman" w:cs="Times New Roman"/>
                                    <w:sz w:val="18"/>
                                    <w:szCs w:val="18"/>
                                    <w:rPrChange w:id="5920" w:author="Maino Vieytes, Christian (NIH/NIA/IRP) [F]" w:date="2023-11-16T09:37:00Z">
                                      <w:rPr>
                                        <w:rFonts w:ascii="Times New Roman" w:hAnsi="Times New Roman" w:cs="Times New Roman"/>
                                        <w:sz w:val="20"/>
                                        <w:szCs w:val="20"/>
                                      </w:rPr>
                                    </w:rPrChange>
                                  </w:rPr>
                                  <w:delText>1.00 (0.53-1.91)</w:delText>
                                </w:r>
                              </w:del>
                            </w:p>
                          </w:tc>
                          <w:tc>
                            <w:tcPr>
                              <w:tcW w:w="1196" w:type="dxa"/>
                              <w:noWrap/>
                              <w:vAlign w:val="center"/>
                              <w:hideMark/>
                              <w:tcPrChange w:id="5921" w:author="Maino Vieytes, Christian (NIH/NIA/IRP) [F]" w:date="2023-11-16T09:37:00Z">
                                <w:tcPr>
                                  <w:tcW w:w="1196" w:type="dxa"/>
                                  <w:gridSpan w:val="4"/>
                                  <w:noWrap/>
                                  <w:vAlign w:val="bottom"/>
                                  <w:hideMark/>
                                </w:tcPr>
                              </w:tcPrChange>
                            </w:tcPr>
                            <w:p w14:paraId="32C6C27F" w14:textId="6D4EF45B" w:rsidR="0049435F" w:rsidRPr="0049435F" w:rsidDel="002B4FE9" w:rsidRDefault="0049435F" w:rsidP="0049435F">
                              <w:pPr>
                                <w:jc w:val="center"/>
                                <w:rPr>
                                  <w:del w:id="5922" w:author="Maino Vieytes, Christian (NIH/NIA/IRP) [F]" w:date="2023-11-15T16:27:00Z"/>
                                  <w:rFonts w:ascii="Times New Roman" w:hAnsi="Times New Roman" w:cs="Times New Roman"/>
                                  <w:sz w:val="18"/>
                                  <w:szCs w:val="18"/>
                                  <w:rPrChange w:id="5923" w:author="Maino Vieytes, Christian (NIH/NIA/IRP) [F]" w:date="2023-11-16T09:37:00Z">
                                    <w:rPr>
                                      <w:del w:id="5924" w:author="Maino Vieytes, Christian (NIH/NIA/IRP) [F]" w:date="2023-11-15T16:27:00Z"/>
                                      <w:rFonts w:ascii="Times New Roman" w:hAnsi="Times New Roman" w:cs="Times New Roman"/>
                                      <w:sz w:val="20"/>
                                      <w:szCs w:val="20"/>
                                    </w:rPr>
                                  </w:rPrChange>
                                </w:rPr>
                                <w:pPrChange w:id="5925" w:author="Maino Vieytes, Christian (NIH/NIA/IRP) [F]" w:date="2023-11-16T09:37:00Z">
                                  <w:pPr>
                                    <w:jc w:val="center"/>
                                  </w:pPr>
                                </w:pPrChange>
                              </w:pPr>
                              <w:ins w:id="5926" w:author="Maino Vieytes, Christian (NIH/NIA/IRP) [F]" w:date="2023-11-16T09:37:00Z">
                                <w:r w:rsidRPr="0049435F">
                                  <w:rPr>
                                    <w:rFonts w:ascii="Times New Roman" w:hAnsi="Times New Roman" w:cs="Times New Roman"/>
                                    <w:color w:val="000000"/>
                                    <w:sz w:val="18"/>
                                    <w:szCs w:val="18"/>
                                    <w:rPrChange w:id="5927" w:author="Maino Vieytes, Christian (NIH/NIA/IRP) [F]" w:date="2023-11-16T09:37:00Z">
                                      <w:rPr>
                                        <w:rFonts w:ascii="Calibri" w:hAnsi="Calibri" w:cs="Calibri"/>
                                        <w:color w:val="000000"/>
                                      </w:rPr>
                                    </w:rPrChange>
                                  </w:rPr>
                                  <w:t>0.59</w:t>
                                </w:r>
                              </w:ins>
                              <w:del w:id="5928" w:author="Maino Vieytes, Christian (NIH/NIA/IRP) [F]" w:date="2023-11-15T15:57:00Z">
                                <w:r w:rsidRPr="0049435F" w:rsidDel="0055657D">
                                  <w:rPr>
                                    <w:rFonts w:ascii="Times New Roman" w:hAnsi="Times New Roman" w:cs="Times New Roman"/>
                                    <w:sz w:val="18"/>
                                    <w:szCs w:val="18"/>
                                    <w:rPrChange w:id="5929" w:author="Maino Vieytes, Christian (NIH/NIA/IRP) [F]" w:date="2023-11-16T09:37:00Z">
                                      <w:rPr>
                                        <w:rFonts w:ascii="Times New Roman" w:hAnsi="Times New Roman" w:cs="Times New Roman"/>
                                        <w:sz w:val="20"/>
                                        <w:szCs w:val="20"/>
                                      </w:rPr>
                                    </w:rPrChange>
                                  </w:rPr>
                                  <w:delText>0.89</w:delText>
                                </w:r>
                              </w:del>
                            </w:p>
                          </w:tc>
                          <w:tc>
                            <w:tcPr>
                              <w:tcW w:w="1622" w:type="dxa"/>
                              <w:noWrap/>
                              <w:vAlign w:val="center"/>
                              <w:hideMark/>
                              <w:tcPrChange w:id="5930" w:author="Maino Vieytes, Christian (NIH/NIA/IRP) [F]" w:date="2023-11-16T09:37:00Z">
                                <w:tcPr>
                                  <w:tcW w:w="1622" w:type="dxa"/>
                                  <w:gridSpan w:val="4"/>
                                  <w:noWrap/>
                                  <w:vAlign w:val="bottom"/>
                                  <w:hideMark/>
                                </w:tcPr>
                              </w:tcPrChange>
                            </w:tcPr>
                            <w:p w14:paraId="0E20620C" w14:textId="2846DDA4" w:rsidR="0049435F" w:rsidRPr="0049435F" w:rsidDel="002B4FE9" w:rsidRDefault="0049435F" w:rsidP="0049435F">
                              <w:pPr>
                                <w:jc w:val="center"/>
                                <w:rPr>
                                  <w:del w:id="5931" w:author="Maino Vieytes, Christian (NIH/NIA/IRP) [F]" w:date="2023-11-15T16:27:00Z"/>
                                  <w:rFonts w:ascii="Times New Roman" w:hAnsi="Times New Roman" w:cs="Times New Roman"/>
                                  <w:sz w:val="18"/>
                                  <w:szCs w:val="18"/>
                                  <w:rPrChange w:id="5932" w:author="Maino Vieytes, Christian (NIH/NIA/IRP) [F]" w:date="2023-11-16T09:37:00Z">
                                    <w:rPr>
                                      <w:del w:id="5933" w:author="Maino Vieytes, Christian (NIH/NIA/IRP) [F]" w:date="2023-11-15T16:27:00Z"/>
                                      <w:rFonts w:ascii="Times New Roman" w:hAnsi="Times New Roman" w:cs="Times New Roman"/>
                                      <w:sz w:val="20"/>
                                      <w:szCs w:val="20"/>
                                    </w:rPr>
                                  </w:rPrChange>
                                </w:rPr>
                                <w:pPrChange w:id="5934" w:author="Maino Vieytes, Christian (NIH/NIA/IRP) [F]" w:date="2023-11-16T09:37:00Z">
                                  <w:pPr>
                                    <w:jc w:val="center"/>
                                  </w:pPr>
                                </w:pPrChange>
                              </w:pPr>
                              <w:ins w:id="5935" w:author="Maino Vieytes, Christian (NIH/NIA/IRP) [F]" w:date="2023-11-16T09:37:00Z">
                                <w:r w:rsidRPr="0049435F">
                                  <w:rPr>
                                    <w:rFonts w:ascii="Times New Roman" w:hAnsi="Times New Roman" w:cs="Times New Roman"/>
                                    <w:color w:val="000000"/>
                                    <w:sz w:val="18"/>
                                    <w:szCs w:val="18"/>
                                    <w:rPrChange w:id="5936" w:author="Maino Vieytes, Christian (NIH/NIA/IRP) [F]" w:date="2023-11-16T09:37:00Z">
                                      <w:rPr>
                                        <w:rFonts w:ascii="Calibri" w:hAnsi="Calibri" w:cs="Calibri"/>
                                        <w:color w:val="000000"/>
                                      </w:rPr>
                                    </w:rPrChange>
                                  </w:rPr>
                                  <w:t>0.96 (0.76-1.22)</w:t>
                                </w:r>
                              </w:ins>
                              <w:del w:id="5937" w:author="Maino Vieytes, Christian (NIH/NIA/IRP) [F]" w:date="2023-11-15T15:57:00Z">
                                <w:r w:rsidRPr="0049435F" w:rsidDel="0055657D">
                                  <w:rPr>
                                    <w:rFonts w:ascii="Times New Roman" w:hAnsi="Times New Roman" w:cs="Times New Roman"/>
                                    <w:sz w:val="18"/>
                                    <w:szCs w:val="18"/>
                                    <w:rPrChange w:id="5938" w:author="Maino Vieytes, Christian (NIH/NIA/IRP) [F]" w:date="2023-11-16T09:37:00Z">
                                      <w:rPr>
                                        <w:rFonts w:ascii="Times New Roman" w:hAnsi="Times New Roman" w:cs="Times New Roman"/>
                                        <w:sz w:val="20"/>
                                        <w:szCs w:val="20"/>
                                      </w:rPr>
                                    </w:rPrChange>
                                  </w:rPr>
                                  <w:delText>1.04 (0.86-1.26)</w:delText>
                                </w:r>
                              </w:del>
                            </w:p>
                          </w:tc>
                          <w:tc>
                            <w:tcPr>
                              <w:tcW w:w="1310" w:type="dxa"/>
                              <w:noWrap/>
                              <w:vAlign w:val="center"/>
                              <w:hideMark/>
                              <w:tcPrChange w:id="5939" w:author="Maino Vieytes, Christian (NIH/NIA/IRP) [F]" w:date="2023-11-16T09:37:00Z">
                                <w:tcPr>
                                  <w:tcW w:w="1310" w:type="dxa"/>
                                  <w:gridSpan w:val="4"/>
                                  <w:noWrap/>
                                  <w:vAlign w:val="bottom"/>
                                  <w:hideMark/>
                                </w:tcPr>
                              </w:tcPrChange>
                            </w:tcPr>
                            <w:p w14:paraId="0B5E2D05" w14:textId="58234A64" w:rsidR="0049435F" w:rsidRPr="0049435F" w:rsidDel="002B4FE9" w:rsidRDefault="0049435F" w:rsidP="0049435F">
                              <w:pPr>
                                <w:jc w:val="center"/>
                                <w:rPr>
                                  <w:del w:id="5940" w:author="Maino Vieytes, Christian (NIH/NIA/IRP) [F]" w:date="2023-11-15T16:27:00Z"/>
                                  <w:rFonts w:ascii="Times New Roman" w:hAnsi="Times New Roman" w:cs="Times New Roman"/>
                                  <w:sz w:val="18"/>
                                  <w:szCs w:val="18"/>
                                  <w:rPrChange w:id="5941" w:author="Maino Vieytes, Christian (NIH/NIA/IRP) [F]" w:date="2023-11-16T09:37:00Z">
                                    <w:rPr>
                                      <w:del w:id="5942" w:author="Maino Vieytes, Christian (NIH/NIA/IRP) [F]" w:date="2023-11-15T16:27:00Z"/>
                                      <w:rFonts w:ascii="Times New Roman" w:hAnsi="Times New Roman" w:cs="Times New Roman"/>
                                      <w:sz w:val="20"/>
                                      <w:szCs w:val="20"/>
                                    </w:rPr>
                                  </w:rPrChange>
                                </w:rPr>
                                <w:pPrChange w:id="5943" w:author="Maino Vieytes, Christian (NIH/NIA/IRP) [F]" w:date="2023-11-16T09:37:00Z">
                                  <w:pPr>
                                    <w:jc w:val="center"/>
                                  </w:pPr>
                                </w:pPrChange>
                              </w:pPr>
                              <w:ins w:id="5944" w:author="Maino Vieytes, Christian (NIH/NIA/IRP) [F]" w:date="2023-11-16T09:37:00Z">
                                <w:r w:rsidRPr="0049435F">
                                  <w:rPr>
                                    <w:rFonts w:ascii="Times New Roman" w:hAnsi="Times New Roman" w:cs="Times New Roman"/>
                                    <w:color w:val="000000"/>
                                    <w:sz w:val="18"/>
                                    <w:szCs w:val="18"/>
                                    <w:rPrChange w:id="5945" w:author="Maino Vieytes, Christian (NIH/NIA/IRP) [F]" w:date="2023-11-16T09:37:00Z">
                                      <w:rPr>
                                        <w:rFonts w:ascii="Calibri" w:hAnsi="Calibri" w:cs="Calibri"/>
                                        <w:color w:val="000000"/>
                                      </w:rPr>
                                    </w:rPrChange>
                                  </w:rPr>
                                  <w:t>0.10</w:t>
                                </w:r>
                              </w:ins>
                              <w:del w:id="5946" w:author="Maino Vieytes, Christian (NIH/NIA/IRP) [F]" w:date="2023-11-15T15:57:00Z">
                                <w:r w:rsidRPr="0049435F" w:rsidDel="0055657D">
                                  <w:rPr>
                                    <w:rFonts w:ascii="Times New Roman" w:hAnsi="Times New Roman" w:cs="Times New Roman"/>
                                    <w:color w:val="000000"/>
                                    <w:sz w:val="18"/>
                                    <w:szCs w:val="18"/>
                                    <w:rPrChange w:id="5947" w:author="Maino Vieytes, Christian (NIH/NIA/IRP) [F]" w:date="2023-11-16T09:37:00Z">
                                      <w:rPr>
                                        <w:rFonts w:ascii="Times New Roman" w:hAnsi="Times New Roman" w:cs="Times New Roman"/>
                                        <w:color w:val="000000"/>
                                        <w:sz w:val="20"/>
                                        <w:szCs w:val="20"/>
                                      </w:rPr>
                                    </w:rPrChange>
                                  </w:rPr>
                                  <w:delText>0.63</w:delText>
                                </w:r>
                              </w:del>
                            </w:p>
                          </w:tc>
                        </w:tr>
                        <w:tr w:rsidR="0049435F" w:rsidRPr="002B4FE9" w:rsidDel="002B4FE9" w14:paraId="644BDA9C" w14:textId="77777777" w:rsidTr="0049435F">
                          <w:tblPrEx>
                            <w:tblPrExChange w:id="5948" w:author="Maino Vieytes, Christian (NIH/NIA/IRP) [F]" w:date="2023-11-16T09:37:00Z">
                              <w:tblPrEx>
                                <w:tblW w:w="15091" w:type="dxa"/>
                              </w:tblPrEx>
                            </w:tblPrExChange>
                          </w:tblPrEx>
                          <w:trPr>
                            <w:trHeight w:val="320"/>
                            <w:del w:id="5949" w:author="Maino Vieytes, Christian (NIH/NIA/IRP) [F]" w:date="2023-11-15T16:27:00Z"/>
                            <w:trPrChange w:id="5950" w:author="Maino Vieytes, Christian (NIH/NIA/IRP) [F]" w:date="2023-11-16T09:37:00Z">
                              <w:trPr>
                                <w:gridAfter w:val="0"/>
                                <w:trHeight w:val="320"/>
                              </w:trPr>
                            </w:trPrChange>
                          </w:trPr>
                          <w:tc>
                            <w:tcPr>
                              <w:tcW w:w="2317" w:type="dxa"/>
                              <w:noWrap/>
                              <w:vAlign w:val="center"/>
                              <w:hideMark/>
                              <w:tcPrChange w:id="5951" w:author="Maino Vieytes, Christian (NIH/NIA/IRP) [F]" w:date="2023-11-16T09:37:00Z">
                                <w:tcPr>
                                  <w:tcW w:w="2317" w:type="dxa"/>
                                  <w:noWrap/>
                                  <w:vAlign w:val="center"/>
                                  <w:hideMark/>
                                </w:tcPr>
                              </w:tcPrChange>
                            </w:tcPr>
                            <w:p w14:paraId="76DDB7E7" w14:textId="29B9C539" w:rsidR="0049435F" w:rsidRPr="008A6C8D" w:rsidDel="002B4FE9" w:rsidRDefault="0049435F" w:rsidP="0049435F">
                              <w:pPr>
                                <w:jc w:val="center"/>
                                <w:rPr>
                                  <w:del w:id="5952" w:author="Maino Vieytes, Christian (NIH/NIA/IRP) [F]" w:date="2023-11-15T16:27:00Z"/>
                                  <w:rFonts w:ascii="Times New Roman" w:hAnsi="Times New Roman" w:cs="Times New Roman"/>
                                  <w:sz w:val="18"/>
                                  <w:szCs w:val="18"/>
                                  <w:rPrChange w:id="5953" w:author="Maino Vieytes, Christian (NIH/NIA/IRP) [F]" w:date="2023-11-15T15:57:00Z">
                                    <w:rPr>
                                      <w:del w:id="5954" w:author="Maino Vieytes, Christian (NIH/NIA/IRP) [F]" w:date="2023-11-15T16:27:00Z"/>
                                      <w:rFonts w:ascii="Times New Roman" w:hAnsi="Times New Roman" w:cs="Times New Roman"/>
                                      <w:sz w:val="20"/>
                                      <w:szCs w:val="20"/>
                                    </w:rPr>
                                  </w:rPrChange>
                                </w:rPr>
                                <w:pPrChange w:id="5955" w:author="Maino Vieytes, Christian (NIH/NIA/IRP) [F]" w:date="2023-11-16T09:37:00Z">
                                  <w:pPr/>
                                </w:pPrChange>
                              </w:pPr>
                              <w:del w:id="5956" w:author="Maino Vieytes, Christian (NIH/NIA/IRP) [F]" w:date="2023-11-15T16:27:00Z">
                                <w:r w:rsidRPr="008A6C8D" w:rsidDel="002B4FE9">
                                  <w:rPr>
                                    <w:rFonts w:ascii="Times New Roman" w:hAnsi="Times New Roman" w:cs="Times New Roman"/>
                                    <w:sz w:val="18"/>
                                    <w:szCs w:val="18"/>
                                    <w:rPrChange w:id="5957"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5958"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5959" w:author="Maino Vieytes, Christian (NIH/NIA/IRP) [F]" w:date="2023-11-16T09:37:00Z">
                                <w:tcPr>
                                  <w:tcW w:w="936" w:type="dxa"/>
                                  <w:noWrap/>
                                  <w:vAlign w:val="center"/>
                                  <w:hideMark/>
                                </w:tcPr>
                              </w:tcPrChange>
                            </w:tcPr>
                            <w:p w14:paraId="32E520B0" w14:textId="5CE9B0F9" w:rsidR="0049435F" w:rsidRPr="0049435F" w:rsidDel="002B4FE9" w:rsidRDefault="0049435F" w:rsidP="0049435F">
                              <w:pPr>
                                <w:jc w:val="center"/>
                                <w:rPr>
                                  <w:del w:id="5960" w:author="Maino Vieytes, Christian (NIH/NIA/IRP) [F]" w:date="2023-11-15T16:27:00Z"/>
                                  <w:rFonts w:ascii="Times New Roman" w:hAnsi="Times New Roman" w:cs="Times New Roman"/>
                                  <w:sz w:val="18"/>
                                  <w:szCs w:val="18"/>
                                  <w:rPrChange w:id="5961" w:author="Maino Vieytes, Christian (NIH/NIA/IRP) [F]" w:date="2023-11-16T09:37:00Z">
                                    <w:rPr>
                                      <w:del w:id="5962" w:author="Maino Vieytes, Christian (NIH/NIA/IRP) [F]" w:date="2023-11-15T16:27:00Z"/>
                                      <w:rFonts w:ascii="Times New Roman" w:hAnsi="Times New Roman" w:cs="Times New Roman"/>
                                      <w:sz w:val="20"/>
                                      <w:szCs w:val="20"/>
                                    </w:rPr>
                                  </w:rPrChange>
                                </w:rPr>
                                <w:pPrChange w:id="5963" w:author="Maino Vieytes, Christian (NIH/NIA/IRP) [F]" w:date="2023-11-16T09:37:00Z">
                                  <w:pPr>
                                    <w:jc w:val="center"/>
                                  </w:pPr>
                                </w:pPrChange>
                              </w:pPr>
                              <w:ins w:id="5964" w:author="Maino Vieytes, Christian (NIH/NIA/IRP) [F]" w:date="2023-11-16T09:37:00Z">
                                <w:r w:rsidRPr="0049435F">
                                  <w:rPr>
                                    <w:rFonts w:ascii="Times New Roman" w:hAnsi="Times New Roman" w:cs="Times New Roman"/>
                                    <w:color w:val="000000"/>
                                    <w:sz w:val="18"/>
                                    <w:szCs w:val="18"/>
                                    <w:rPrChange w:id="5965" w:author="Maino Vieytes, Christian (NIH/NIA/IRP) [F]" w:date="2023-11-16T09:37:00Z">
                                      <w:rPr>
                                        <w:rFonts w:ascii="Calibri" w:hAnsi="Calibri" w:cs="Calibri"/>
                                        <w:color w:val="000000"/>
                                      </w:rPr>
                                    </w:rPrChange>
                                  </w:rPr>
                                  <w:t>1745</w:t>
                                </w:r>
                              </w:ins>
                              <w:del w:id="5966" w:author="Maino Vieytes, Christian (NIH/NIA/IRP) [F]" w:date="2023-11-15T15:57:00Z">
                                <w:r w:rsidRPr="0049435F" w:rsidDel="0055657D">
                                  <w:rPr>
                                    <w:rFonts w:ascii="Times New Roman" w:hAnsi="Times New Roman" w:cs="Times New Roman"/>
                                    <w:sz w:val="18"/>
                                    <w:szCs w:val="18"/>
                                    <w:rPrChange w:id="5967"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968" w:author="Maino Vieytes, Christian (NIH/NIA/IRP) [F]" w:date="2023-11-16T09:37:00Z">
                                <w:tcPr>
                                  <w:tcW w:w="846" w:type="dxa"/>
                                  <w:gridSpan w:val="2"/>
                                  <w:noWrap/>
                                  <w:vAlign w:val="center"/>
                                  <w:hideMark/>
                                </w:tcPr>
                              </w:tcPrChange>
                            </w:tcPr>
                            <w:p w14:paraId="1B23DEE0" w14:textId="0C3727B6" w:rsidR="0049435F" w:rsidRPr="0049435F" w:rsidDel="002B4FE9" w:rsidRDefault="0049435F" w:rsidP="0049435F">
                              <w:pPr>
                                <w:jc w:val="center"/>
                                <w:rPr>
                                  <w:del w:id="5969" w:author="Maino Vieytes, Christian (NIH/NIA/IRP) [F]" w:date="2023-11-15T16:27:00Z"/>
                                  <w:rFonts w:ascii="Times New Roman" w:hAnsi="Times New Roman" w:cs="Times New Roman"/>
                                  <w:sz w:val="18"/>
                                  <w:szCs w:val="18"/>
                                  <w:rPrChange w:id="5970" w:author="Maino Vieytes, Christian (NIH/NIA/IRP) [F]" w:date="2023-11-16T09:37:00Z">
                                    <w:rPr>
                                      <w:del w:id="5971" w:author="Maino Vieytes, Christian (NIH/NIA/IRP) [F]" w:date="2023-11-15T16:27:00Z"/>
                                      <w:rFonts w:ascii="Times New Roman" w:hAnsi="Times New Roman" w:cs="Times New Roman"/>
                                      <w:sz w:val="20"/>
                                      <w:szCs w:val="20"/>
                                    </w:rPr>
                                  </w:rPrChange>
                                </w:rPr>
                                <w:pPrChange w:id="5972" w:author="Maino Vieytes, Christian (NIH/NIA/IRP) [F]" w:date="2023-11-16T09:37:00Z">
                                  <w:pPr>
                                    <w:jc w:val="center"/>
                                  </w:pPr>
                                </w:pPrChange>
                              </w:pPr>
                              <w:ins w:id="5973" w:author="Maino Vieytes, Christian (NIH/NIA/IRP) [F]" w:date="2023-11-16T09:37:00Z">
                                <w:r w:rsidRPr="0049435F">
                                  <w:rPr>
                                    <w:rFonts w:ascii="Times New Roman" w:hAnsi="Times New Roman" w:cs="Times New Roman"/>
                                    <w:color w:val="000000"/>
                                    <w:sz w:val="18"/>
                                    <w:szCs w:val="18"/>
                                    <w:rPrChange w:id="5974" w:author="Maino Vieytes, Christian (NIH/NIA/IRP) [F]" w:date="2023-11-16T09:37:00Z">
                                      <w:rPr>
                                        <w:rFonts w:ascii="Calibri" w:hAnsi="Calibri" w:cs="Calibri"/>
                                        <w:color w:val="000000"/>
                                      </w:rPr>
                                    </w:rPrChange>
                                  </w:rPr>
                                  <w:t>1.00</w:t>
                                </w:r>
                              </w:ins>
                              <w:del w:id="5975" w:author="Maino Vieytes, Christian (NIH/NIA/IRP) [F]" w:date="2023-11-15T15:57:00Z">
                                <w:r w:rsidRPr="0049435F" w:rsidDel="0055657D">
                                  <w:rPr>
                                    <w:rFonts w:ascii="Times New Roman" w:hAnsi="Times New Roman" w:cs="Times New Roman"/>
                                    <w:sz w:val="18"/>
                                    <w:szCs w:val="18"/>
                                    <w:rPrChange w:id="5976"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977" w:author="Maino Vieytes, Christian (NIH/NIA/IRP) [F]" w:date="2023-11-16T09:37:00Z">
                                <w:tcPr>
                                  <w:tcW w:w="1616" w:type="dxa"/>
                                  <w:gridSpan w:val="2"/>
                                  <w:noWrap/>
                                  <w:vAlign w:val="bottom"/>
                                  <w:hideMark/>
                                </w:tcPr>
                              </w:tcPrChange>
                            </w:tcPr>
                            <w:p w14:paraId="4A29F02C" w14:textId="517258F9" w:rsidR="0049435F" w:rsidRPr="0049435F" w:rsidDel="002B4FE9" w:rsidRDefault="0049435F" w:rsidP="0049435F">
                              <w:pPr>
                                <w:jc w:val="center"/>
                                <w:rPr>
                                  <w:del w:id="5978" w:author="Maino Vieytes, Christian (NIH/NIA/IRP) [F]" w:date="2023-11-15T16:27:00Z"/>
                                  <w:rFonts w:ascii="Times New Roman" w:hAnsi="Times New Roman" w:cs="Times New Roman"/>
                                  <w:sz w:val="18"/>
                                  <w:szCs w:val="18"/>
                                  <w:rPrChange w:id="5979" w:author="Maino Vieytes, Christian (NIH/NIA/IRP) [F]" w:date="2023-11-16T09:37:00Z">
                                    <w:rPr>
                                      <w:del w:id="5980" w:author="Maino Vieytes, Christian (NIH/NIA/IRP) [F]" w:date="2023-11-15T16:27:00Z"/>
                                      <w:rFonts w:ascii="Times New Roman" w:hAnsi="Times New Roman" w:cs="Times New Roman"/>
                                      <w:sz w:val="20"/>
                                      <w:szCs w:val="20"/>
                                    </w:rPr>
                                  </w:rPrChange>
                                </w:rPr>
                                <w:pPrChange w:id="5981" w:author="Maino Vieytes, Christian (NIH/NIA/IRP) [F]" w:date="2023-11-16T09:37:00Z">
                                  <w:pPr>
                                    <w:jc w:val="center"/>
                                  </w:pPr>
                                </w:pPrChange>
                              </w:pPr>
                              <w:ins w:id="5982" w:author="Maino Vieytes, Christian (NIH/NIA/IRP) [F]" w:date="2023-11-16T09:37:00Z">
                                <w:r w:rsidRPr="0049435F">
                                  <w:rPr>
                                    <w:rFonts w:ascii="Times New Roman" w:hAnsi="Times New Roman" w:cs="Times New Roman"/>
                                    <w:color w:val="000000"/>
                                    <w:sz w:val="18"/>
                                    <w:szCs w:val="18"/>
                                    <w:rPrChange w:id="5983" w:author="Maino Vieytes, Christian (NIH/NIA/IRP) [F]" w:date="2023-11-16T09:37:00Z">
                                      <w:rPr>
                                        <w:rFonts w:ascii="Calibri" w:hAnsi="Calibri" w:cs="Calibri"/>
                                        <w:color w:val="000000"/>
                                      </w:rPr>
                                    </w:rPrChange>
                                  </w:rPr>
                                  <w:t>0.81 (0.38-1.74)</w:t>
                                </w:r>
                              </w:ins>
                              <w:del w:id="5984" w:author="Maino Vieytes, Christian (NIH/NIA/IRP) [F]" w:date="2023-11-15T15:57:00Z">
                                <w:r w:rsidRPr="0049435F" w:rsidDel="0055657D">
                                  <w:rPr>
                                    <w:rFonts w:ascii="Times New Roman" w:hAnsi="Times New Roman" w:cs="Times New Roman"/>
                                    <w:sz w:val="18"/>
                                    <w:szCs w:val="18"/>
                                    <w:rPrChange w:id="5985" w:author="Maino Vieytes, Christian (NIH/NIA/IRP) [F]" w:date="2023-11-16T09:37:00Z">
                                      <w:rPr>
                                        <w:rFonts w:ascii="Times New Roman" w:hAnsi="Times New Roman" w:cs="Times New Roman"/>
                                        <w:sz w:val="20"/>
                                        <w:szCs w:val="20"/>
                                      </w:rPr>
                                    </w:rPrChange>
                                  </w:rPr>
                                  <w:delText>0.87 (0.57-1.34)</w:delText>
                                </w:r>
                              </w:del>
                            </w:p>
                          </w:tc>
                          <w:tc>
                            <w:tcPr>
                              <w:tcW w:w="1716" w:type="dxa"/>
                              <w:noWrap/>
                              <w:vAlign w:val="center"/>
                              <w:hideMark/>
                              <w:tcPrChange w:id="5986" w:author="Maino Vieytes, Christian (NIH/NIA/IRP) [F]" w:date="2023-11-16T09:37:00Z">
                                <w:tcPr>
                                  <w:tcW w:w="1716" w:type="dxa"/>
                                  <w:gridSpan w:val="2"/>
                                  <w:noWrap/>
                                  <w:vAlign w:val="bottom"/>
                                  <w:hideMark/>
                                </w:tcPr>
                              </w:tcPrChange>
                            </w:tcPr>
                            <w:p w14:paraId="45EF95AF" w14:textId="76DBF1CB" w:rsidR="0049435F" w:rsidRPr="0049435F" w:rsidDel="002B4FE9" w:rsidRDefault="0049435F" w:rsidP="0049435F">
                              <w:pPr>
                                <w:jc w:val="center"/>
                                <w:rPr>
                                  <w:del w:id="5987" w:author="Maino Vieytes, Christian (NIH/NIA/IRP) [F]" w:date="2023-11-15T16:27:00Z"/>
                                  <w:rFonts w:ascii="Times New Roman" w:hAnsi="Times New Roman" w:cs="Times New Roman"/>
                                  <w:sz w:val="18"/>
                                  <w:szCs w:val="18"/>
                                  <w:rPrChange w:id="5988" w:author="Maino Vieytes, Christian (NIH/NIA/IRP) [F]" w:date="2023-11-16T09:37:00Z">
                                    <w:rPr>
                                      <w:del w:id="5989" w:author="Maino Vieytes, Christian (NIH/NIA/IRP) [F]" w:date="2023-11-15T16:27:00Z"/>
                                      <w:rFonts w:ascii="Times New Roman" w:hAnsi="Times New Roman" w:cs="Times New Roman"/>
                                      <w:sz w:val="20"/>
                                      <w:szCs w:val="20"/>
                                    </w:rPr>
                                  </w:rPrChange>
                                </w:rPr>
                                <w:pPrChange w:id="5990" w:author="Maino Vieytes, Christian (NIH/NIA/IRP) [F]" w:date="2023-11-16T09:37:00Z">
                                  <w:pPr>
                                    <w:jc w:val="center"/>
                                  </w:pPr>
                                </w:pPrChange>
                              </w:pPr>
                              <w:ins w:id="5991" w:author="Maino Vieytes, Christian (NIH/NIA/IRP) [F]" w:date="2023-11-16T09:37:00Z">
                                <w:r w:rsidRPr="0049435F">
                                  <w:rPr>
                                    <w:rFonts w:ascii="Times New Roman" w:hAnsi="Times New Roman" w:cs="Times New Roman"/>
                                    <w:color w:val="000000"/>
                                    <w:sz w:val="18"/>
                                    <w:szCs w:val="18"/>
                                    <w:rPrChange w:id="5992" w:author="Maino Vieytes, Christian (NIH/NIA/IRP) [F]" w:date="2023-11-16T09:37: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5993" w:author="Maino Vieytes, Christian (NIH/NIA/IRP) [F]" w:date="2023-11-16T09:37:00Z">
                                      <w:rPr>
                                        <w:rFonts w:ascii="Calibri" w:hAnsi="Calibri" w:cs="Calibri"/>
                                        <w:color w:val="000000"/>
                                      </w:rPr>
                                    </w:rPrChange>
                                  </w:rPr>
                                  <w:t>89)*</w:t>
                                </w:r>
                              </w:ins>
                              <w:proofErr w:type="gramEnd"/>
                              <w:del w:id="5994" w:author="Maino Vieytes, Christian (NIH/NIA/IRP) [F]" w:date="2023-11-15T15:57:00Z">
                                <w:r w:rsidRPr="0049435F" w:rsidDel="0055657D">
                                  <w:rPr>
                                    <w:rFonts w:ascii="Times New Roman" w:hAnsi="Times New Roman" w:cs="Times New Roman"/>
                                    <w:sz w:val="18"/>
                                    <w:szCs w:val="18"/>
                                    <w:rPrChange w:id="5995" w:author="Maino Vieytes, Christian (NIH/NIA/IRP) [F]" w:date="2023-11-16T09:37:00Z">
                                      <w:rPr>
                                        <w:rFonts w:ascii="Times New Roman" w:hAnsi="Times New Roman" w:cs="Times New Roman"/>
                                        <w:sz w:val="20"/>
                                        <w:szCs w:val="20"/>
                                      </w:rPr>
                                    </w:rPrChange>
                                  </w:rPr>
                                  <w:delText>0.98 (0.63-1.51)</w:delText>
                                </w:r>
                              </w:del>
                            </w:p>
                          </w:tc>
                          <w:tc>
                            <w:tcPr>
                              <w:tcW w:w="1716" w:type="dxa"/>
                              <w:noWrap/>
                              <w:vAlign w:val="center"/>
                              <w:hideMark/>
                              <w:tcPrChange w:id="5996" w:author="Maino Vieytes, Christian (NIH/NIA/IRP) [F]" w:date="2023-11-16T09:37:00Z">
                                <w:tcPr>
                                  <w:tcW w:w="1716" w:type="dxa"/>
                                  <w:gridSpan w:val="2"/>
                                  <w:noWrap/>
                                  <w:vAlign w:val="bottom"/>
                                  <w:hideMark/>
                                </w:tcPr>
                              </w:tcPrChange>
                            </w:tcPr>
                            <w:p w14:paraId="134E4247" w14:textId="6B90B563" w:rsidR="0049435F" w:rsidRPr="0049435F" w:rsidDel="002B4FE9" w:rsidRDefault="0049435F" w:rsidP="0049435F">
                              <w:pPr>
                                <w:jc w:val="center"/>
                                <w:rPr>
                                  <w:del w:id="5997" w:author="Maino Vieytes, Christian (NIH/NIA/IRP) [F]" w:date="2023-11-15T16:27:00Z"/>
                                  <w:rFonts w:ascii="Times New Roman" w:hAnsi="Times New Roman" w:cs="Times New Roman"/>
                                  <w:sz w:val="18"/>
                                  <w:szCs w:val="18"/>
                                  <w:rPrChange w:id="5998" w:author="Maino Vieytes, Christian (NIH/NIA/IRP) [F]" w:date="2023-11-16T09:37:00Z">
                                    <w:rPr>
                                      <w:del w:id="5999" w:author="Maino Vieytes, Christian (NIH/NIA/IRP) [F]" w:date="2023-11-15T16:27:00Z"/>
                                      <w:rFonts w:ascii="Times New Roman" w:hAnsi="Times New Roman" w:cs="Times New Roman"/>
                                      <w:sz w:val="20"/>
                                      <w:szCs w:val="20"/>
                                    </w:rPr>
                                  </w:rPrChange>
                                </w:rPr>
                                <w:pPrChange w:id="6000" w:author="Maino Vieytes, Christian (NIH/NIA/IRP) [F]" w:date="2023-11-16T09:37:00Z">
                                  <w:pPr>
                                    <w:jc w:val="center"/>
                                  </w:pPr>
                                </w:pPrChange>
                              </w:pPr>
                              <w:ins w:id="6001" w:author="Maino Vieytes, Christian (NIH/NIA/IRP) [F]" w:date="2023-11-16T09:37:00Z">
                                <w:r w:rsidRPr="0049435F">
                                  <w:rPr>
                                    <w:rFonts w:ascii="Times New Roman" w:hAnsi="Times New Roman" w:cs="Times New Roman"/>
                                    <w:color w:val="000000"/>
                                    <w:sz w:val="18"/>
                                    <w:szCs w:val="18"/>
                                    <w:rPrChange w:id="6002" w:author="Maino Vieytes, Christian (NIH/NIA/IRP) [F]" w:date="2023-11-16T09:37:00Z">
                                      <w:rPr>
                                        <w:rFonts w:ascii="Calibri" w:hAnsi="Calibri" w:cs="Calibri"/>
                                        <w:color w:val="000000"/>
                                      </w:rPr>
                                    </w:rPrChange>
                                  </w:rPr>
                                  <w:t>0.84 (0.53-1.35)</w:t>
                                </w:r>
                              </w:ins>
                              <w:del w:id="6003" w:author="Maino Vieytes, Christian (NIH/NIA/IRP) [F]" w:date="2023-11-15T15:57:00Z">
                                <w:r w:rsidRPr="0049435F" w:rsidDel="0055657D">
                                  <w:rPr>
                                    <w:rFonts w:ascii="Times New Roman" w:hAnsi="Times New Roman" w:cs="Times New Roman"/>
                                    <w:sz w:val="18"/>
                                    <w:szCs w:val="18"/>
                                    <w:rPrChange w:id="6004" w:author="Maino Vieytes, Christian (NIH/NIA/IRP) [F]" w:date="2023-11-16T09:37:00Z">
                                      <w:rPr>
                                        <w:rFonts w:ascii="Times New Roman" w:hAnsi="Times New Roman" w:cs="Times New Roman"/>
                                        <w:sz w:val="20"/>
                                        <w:szCs w:val="20"/>
                                      </w:rPr>
                                    </w:rPrChange>
                                  </w:rPr>
                                  <w:delText>1.02 (0.60-1.71)</w:delText>
                                </w:r>
                              </w:del>
                            </w:p>
                          </w:tc>
                          <w:tc>
                            <w:tcPr>
                              <w:tcW w:w="1816" w:type="dxa"/>
                              <w:noWrap/>
                              <w:vAlign w:val="center"/>
                              <w:hideMark/>
                              <w:tcPrChange w:id="6005" w:author="Maino Vieytes, Christian (NIH/NIA/IRP) [F]" w:date="2023-11-16T09:37:00Z">
                                <w:tcPr>
                                  <w:tcW w:w="1816" w:type="dxa"/>
                                  <w:gridSpan w:val="2"/>
                                  <w:noWrap/>
                                  <w:vAlign w:val="bottom"/>
                                  <w:hideMark/>
                                </w:tcPr>
                              </w:tcPrChange>
                            </w:tcPr>
                            <w:p w14:paraId="3C516041" w14:textId="6A8C65DE" w:rsidR="0049435F" w:rsidRPr="0049435F" w:rsidDel="002B4FE9" w:rsidRDefault="0049435F" w:rsidP="0049435F">
                              <w:pPr>
                                <w:jc w:val="center"/>
                                <w:rPr>
                                  <w:del w:id="6006" w:author="Maino Vieytes, Christian (NIH/NIA/IRP) [F]" w:date="2023-11-15T16:27:00Z"/>
                                  <w:rFonts w:ascii="Times New Roman" w:hAnsi="Times New Roman" w:cs="Times New Roman"/>
                                  <w:sz w:val="18"/>
                                  <w:szCs w:val="18"/>
                                  <w:rPrChange w:id="6007" w:author="Maino Vieytes, Christian (NIH/NIA/IRP) [F]" w:date="2023-11-16T09:37:00Z">
                                    <w:rPr>
                                      <w:del w:id="6008" w:author="Maino Vieytes, Christian (NIH/NIA/IRP) [F]" w:date="2023-11-15T16:27:00Z"/>
                                      <w:rFonts w:ascii="Times New Roman" w:hAnsi="Times New Roman" w:cs="Times New Roman"/>
                                      <w:sz w:val="20"/>
                                      <w:szCs w:val="20"/>
                                    </w:rPr>
                                  </w:rPrChange>
                                </w:rPr>
                                <w:pPrChange w:id="6009" w:author="Maino Vieytes, Christian (NIH/NIA/IRP) [F]" w:date="2023-11-16T09:37:00Z">
                                  <w:pPr>
                                    <w:jc w:val="center"/>
                                  </w:pPr>
                                </w:pPrChange>
                              </w:pPr>
                              <w:ins w:id="6010" w:author="Maino Vieytes, Christian (NIH/NIA/IRP) [F]" w:date="2023-11-16T09:37:00Z">
                                <w:r w:rsidRPr="0049435F">
                                  <w:rPr>
                                    <w:rFonts w:ascii="Times New Roman" w:hAnsi="Times New Roman" w:cs="Times New Roman"/>
                                    <w:color w:val="000000"/>
                                    <w:sz w:val="18"/>
                                    <w:szCs w:val="18"/>
                                    <w:rPrChange w:id="6011" w:author="Maino Vieytes, Christian (NIH/NIA/IRP) [F]" w:date="2023-11-16T09:37: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6012" w:author="Maino Vieytes, Christian (NIH/NIA/IRP) [F]" w:date="2023-11-16T09:37: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6013" w:author="Maino Vieytes, Christian (NIH/NIA/IRP) [F]" w:date="2023-11-16T09:37:00Z">
                                      <w:rPr>
                                        <w:rFonts w:ascii="Calibri" w:hAnsi="Calibri" w:cs="Calibri"/>
                                        <w:color w:val="000000"/>
                                      </w:rPr>
                                    </w:rPrChange>
                                  </w:rPr>
                                  <w:t>*</w:t>
                                </w:r>
                              </w:ins>
                              <w:del w:id="6014" w:author="Maino Vieytes, Christian (NIH/NIA/IRP) [F]" w:date="2023-11-15T15:57:00Z">
                                <w:r w:rsidRPr="0049435F" w:rsidDel="0055657D">
                                  <w:rPr>
                                    <w:rFonts w:ascii="Times New Roman" w:hAnsi="Times New Roman" w:cs="Times New Roman"/>
                                    <w:sz w:val="18"/>
                                    <w:szCs w:val="18"/>
                                    <w:rPrChange w:id="6015" w:author="Maino Vieytes, Christian (NIH/NIA/IRP) [F]" w:date="2023-11-16T09:37:00Z">
                                      <w:rPr>
                                        <w:rFonts w:ascii="Times New Roman" w:hAnsi="Times New Roman" w:cs="Times New Roman"/>
                                        <w:sz w:val="20"/>
                                        <w:szCs w:val="20"/>
                                      </w:rPr>
                                    </w:rPrChange>
                                  </w:rPr>
                                  <w:delText>1.80 (0.92-3.51)</w:delText>
                                </w:r>
                              </w:del>
                            </w:p>
                          </w:tc>
                          <w:tc>
                            <w:tcPr>
                              <w:tcW w:w="1196" w:type="dxa"/>
                              <w:noWrap/>
                              <w:vAlign w:val="center"/>
                              <w:hideMark/>
                              <w:tcPrChange w:id="6016" w:author="Maino Vieytes, Christian (NIH/NIA/IRP) [F]" w:date="2023-11-16T09:37:00Z">
                                <w:tcPr>
                                  <w:tcW w:w="1196" w:type="dxa"/>
                                  <w:gridSpan w:val="4"/>
                                  <w:noWrap/>
                                  <w:vAlign w:val="bottom"/>
                                  <w:hideMark/>
                                </w:tcPr>
                              </w:tcPrChange>
                            </w:tcPr>
                            <w:p w14:paraId="18E67BE0" w14:textId="7F6E0591" w:rsidR="0049435F" w:rsidRPr="0049435F" w:rsidDel="002B4FE9" w:rsidRDefault="0049435F" w:rsidP="0049435F">
                              <w:pPr>
                                <w:jc w:val="center"/>
                                <w:rPr>
                                  <w:del w:id="6017" w:author="Maino Vieytes, Christian (NIH/NIA/IRP) [F]" w:date="2023-11-15T16:27:00Z"/>
                                  <w:rFonts w:ascii="Times New Roman" w:hAnsi="Times New Roman" w:cs="Times New Roman"/>
                                  <w:sz w:val="18"/>
                                  <w:szCs w:val="18"/>
                                  <w:rPrChange w:id="6018" w:author="Maino Vieytes, Christian (NIH/NIA/IRP) [F]" w:date="2023-11-16T09:37:00Z">
                                    <w:rPr>
                                      <w:del w:id="6019" w:author="Maino Vieytes, Christian (NIH/NIA/IRP) [F]" w:date="2023-11-15T16:27:00Z"/>
                                      <w:rFonts w:ascii="Times New Roman" w:hAnsi="Times New Roman" w:cs="Times New Roman"/>
                                      <w:sz w:val="20"/>
                                      <w:szCs w:val="20"/>
                                    </w:rPr>
                                  </w:rPrChange>
                                </w:rPr>
                                <w:pPrChange w:id="6020" w:author="Maino Vieytes, Christian (NIH/NIA/IRP) [F]" w:date="2023-11-16T09:37:00Z">
                                  <w:pPr>
                                    <w:jc w:val="center"/>
                                  </w:pPr>
                                </w:pPrChange>
                              </w:pPr>
                              <w:ins w:id="6021" w:author="Maino Vieytes, Christian (NIH/NIA/IRP) [F]" w:date="2023-11-16T09:37:00Z">
                                <w:r w:rsidRPr="0049435F">
                                  <w:rPr>
                                    <w:rFonts w:ascii="Times New Roman" w:hAnsi="Times New Roman" w:cs="Times New Roman"/>
                                    <w:color w:val="000000"/>
                                    <w:sz w:val="18"/>
                                    <w:szCs w:val="18"/>
                                    <w:rPrChange w:id="6022" w:author="Maino Vieytes, Christian (NIH/NIA/IRP) [F]" w:date="2023-11-16T09:37:00Z">
                                      <w:rPr>
                                        <w:rFonts w:ascii="Calibri" w:hAnsi="Calibri" w:cs="Calibri"/>
                                        <w:color w:val="000000"/>
                                      </w:rPr>
                                    </w:rPrChange>
                                  </w:rPr>
                                  <w:t>&lt; 0.01**</w:t>
                                </w:r>
                              </w:ins>
                              <w:del w:id="6023" w:author="Maino Vieytes, Christian (NIH/NIA/IRP) [F]" w:date="2023-11-15T15:57:00Z">
                                <w:r w:rsidRPr="0049435F" w:rsidDel="0055657D">
                                  <w:rPr>
                                    <w:rFonts w:ascii="Times New Roman" w:hAnsi="Times New Roman" w:cs="Times New Roman"/>
                                    <w:sz w:val="18"/>
                                    <w:szCs w:val="18"/>
                                    <w:rPrChange w:id="6024" w:author="Maino Vieytes, Christian (NIH/NIA/IRP) [F]" w:date="2023-11-16T09:37:00Z">
                                      <w:rPr>
                                        <w:rFonts w:ascii="Times New Roman" w:hAnsi="Times New Roman" w:cs="Times New Roman"/>
                                        <w:sz w:val="20"/>
                                        <w:szCs w:val="20"/>
                                      </w:rPr>
                                    </w:rPrChange>
                                  </w:rPr>
                                  <w:delText>0.12</w:delText>
                                </w:r>
                              </w:del>
                            </w:p>
                          </w:tc>
                          <w:tc>
                            <w:tcPr>
                              <w:tcW w:w="1622" w:type="dxa"/>
                              <w:noWrap/>
                              <w:vAlign w:val="center"/>
                              <w:hideMark/>
                              <w:tcPrChange w:id="6025" w:author="Maino Vieytes, Christian (NIH/NIA/IRP) [F]" w:date="2023-11-16T09:37:00Z">
                                <w:tcPr>
                                  <w:tcW w:w="1622" w:type="dxa"/>
                                  <w:gridSpan w:val="4"/>
                                  <w:noWrap/>
                                  <w:vAlign w:val="bottom"/>
                                  <w:hideMark/>
                                </w:tcPr>
                              </w:tcPrChange>
                            </w:tcPr>
                            <w:p w14:paraId="5D2B072E" w14:textId="204A2AC3" w:rsidR="0049435F" w:rsidRPr="0049435F" w:rsidDel="002B4FE9" w:rsidRDefault="0049435F" w:rsidP="0049435F">
                              <w:pPr>
                                <w:jc w:val="center"/>
                                <w:rPr>
                                  <w:del w:id="6026" w:author="Maino Vieytes, Christian (NIH/NIA/IRP) [F]" w:date="2023-11-15T16:27:00Z"/>
                                  <w:rFonts w:ascii="Times New Roman" w:hAnsi="Times New Roman" w:cs="Times New Roman"/>
                                  <w:sz w:val="18"/>
                                  <w:szCs w:val="18"/>
                                  <w:rPrChange w:id="6027" w:author="Maino Vieytes, Christian (NIH/NIA/IRP) [F]" w:date="2023-11-16T09:37:00Z">
                                    <w:rPr>
                                      <w:del w:id="6028" w:author="Maino Vieytes, Christian (NIH/NIA/IRP) [F]" w:date="2023-11-15T16:27:00Z"/>
                                      <w:rFonts w:ascii="Times New Roman" w:hAnsi="Times New Roman" w:cs="Times New Roman"/>
                                      <w:sz w:val="20"/>
                                      <w:szCs w:val="20"/>
                                    </w:rPr>
                                  </w:rPrChange>
                                </w:rPr>
                                <w:pPrChange w:id="6029" w:author="Maino Vieytes, Christian (NIH/NIA/IRP) [F]" w:date="2023-11-16T09:37:00Z">
                                  <w:pPr>
                                    <w:jc w:val="center"/>
                                  </w:pPr>
                                </w:pPrChange>
                              </w:pPr>
                              <w:ins w:id="6030" w:author="Maino Vieytes, Christian (NIH/NIA/IRP) [F]" w:date="2023-11-16T09:37:00Z">
                                <w:r w:rsidRPr="0049435F">
                                  <w:rPr>
                                    <w:rFonts w:ascii="Times New Roman" w:hAnsi="Times New Roman" w:cs="Times New Roman"/>
                                    <w:color w:val="000000"/>
                                    <w:sz w:val="18"/>
                                    <w:szCs w:val="18"/>
                                    <w:rPrChange w:id="6031" w:author="Maino Vieytes, Christian (NIH/NIA/IRP) [F]" w:date="2023-11-16T09:37: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6032" w:author="Maino Vieytes, Christian (NIH/NIA/IRP) [F]" w:date="2023-11-16T09:37:00Z">
                                      <w:rPr>
                                        <w:rFonts w:ascii="Calibri" w:hAnsi="Calibri" w:cs="Calibri"/>
                                        <w:color w:val="000000"/>
                                      </w:rPr>
                                    </w:rPrChange>
                                  </w:rPr>
                                  <w:t>97)*</w:t>
                                </w:r>
                              </w:ins>
                              <w:proofErr w:type="gramEnd"/>
                              <w:del w:id="6033" w:author="Maino Vieytes, Christian (NIH/NIA/IRP) [F]" w:date="2023-11-15T15:57:00Z">
                                <w:r w:rsidRPr="0049435F" w:rsidDel="0055657D">
                                  <w:rPr>
                                    <w:rFonts w:ascii="Times New Roman" w:hAnsi="Times New Roman" w:cs="Times New Roman"/>
                                    <w:sz w:val="18"/>
                                    <w:szCs w:val="18"/>
                                    <w:rPrChange w:id="6034" w:author="Maino Vieytes, Christian (NIH/NIA/IRP) [F]" w:date="2023-11-16T09:37:00Z">
                                      <w:rPr>
                                        <w:rFonts w:ascii="Times New Roman" w:hAnsi="Times New Roman" w:cs="Times New Roman"/>
                                        <w:sz w:val="20"/>
                                        <w:szCs w:val="20"/>
                                      </w:rPr>
                                    </w:rPrChange>
                                  </w:rPr>
                                  <w:delText>1.17 (0.92-1.48)</w:delText>
                                </w:r>
                              </w:del>
                            </w:p>
                          </w:tc>
                          <w:tc>
                            <w:tcPr>
                              <w:tcW w:w="1310" w:type="dxa"/>
                              <w:noWrap/>
                              <w:vAlign w:val="center"/>
                              <w:hideMark/>
                              <w:tcPrChange w:id="6035" w:author="Maino Vieytes, Christian (NIH/NIA/IRP) [F]" w:date="2023-11-16T09:37:00Z">
                                <w:tcPr>
                                  <w:tcW w:w="1310" w:type="dxa"/>
                                  <w:gridSpan w:val="4"/>
                                  <w:noWrap/>
                                  <w:vAlign w:val="bottom"/>
                                  <w:hideMark/>
                                </w:tcPr>
                              </w:tcPrChange>
                            </w:tcPr>
                            <w:p w14:paraId="56BF6280" w14:textId="249E3F55" w:rsidR="0049435F" w:rsidRPr="0049435F" w:rsidDel="002B4FE9" w:rsidRDefault="0049435F" w:rsidP="0049435F">
                              <w:pPr>
                                <w:jc w:val="center"/>
                                <w:rPr>
                                  <w:del w:id="6036" w:author="Maino Vieytes, Christian (NIH/NIA/IRP) [F]" w:date="2023-11-15T16:27:00Z"/>
                                  <w:rFonts w:ascii="Times New Roman" w:hAnsi="Times New Roman" w:cs="Times New Roman"/>
                                  <w:sz w:val="18"/>
                                  <w:szCs w:val="18"/>
                                  <w:rPrChange w:id="6037" w:author="Maino Vieytes, Christian (NIH/NIA/IRP) [F]" w:date="2023-11-16T09:37:00Z">
                                    <w:rPr>
                                      <w:del w:id="6038" w:author="Maino Vieytes, Christian (NIH/NIA/IRP) [F]" w:date="2023-11-15T16:27:00Z"/>
                                      <w:rFonts w:ascii="Times New Roman" w:hAnsi="Times New Roman" w:cs="Times New Roman"/>
                                      <w:sz w:val="20"/>
                                      <w:szCs w:val="20"/>
                                    </w:rPr>
                                  </w:rPrChange>
                                </w:rPr>
                                <w:pPrChange w:id="6039" w:author="Maino Vieytes, Christian (NIH/NIA/IRP) [F]" w:date="2023-11-16T09:37:00Z">
                                  <w:pPr>
                                    <w:jc w:val="center"/>
                                  </w:pPr>
                                </w:pPrChange>
                              </w:pPr>
                              <w:ins w:id="6040" w:author="Maino Vieytes, Christian (NIH/NIA/IRP) [F]" w:date="2023-11-16T09:37:00Z">
                                <w:r w:rsidRPr="0049435F">
                                  <w:rPr>
                                    <w:rFonts w:ascii="Times New Roman" w:hAnsi="Times New Roman" w:cs="Times New Roman"/>
                                    <w:color w:val="000000"/>
                                    <w:sz w:val="18"/>
                                    <w:szCs w:val="18"/>
                                    <w:rPrChange w:id="6041" w:author="Maino Vieytes, Christian (NIH/NIA/IRP) [F]" w:date="2023-11-16T09:37:00Z">
                                      <w:rPr>
                                        <w:rFonts w:ascii="Calibri" w:hAnsi="Calibri" w:cs="Calibri"/>
                                        <w:color w:val="000000"/>
                                      </w:rPr>
                                    </w:rPrChange>
                                  </w:rPr>
                                  <w:t>0.89</w:t>
                                </w:r>
                              </w:ins>
                              <w:del w:id="6042" w:author="Maino Vieytes, Christian (NIH/NIA/IRP) [F]" w:date="2023-11-15T15:57:00Z">
                                <w:r w:rsidRPr="0049435F" w:rsidDel="0055657D">
                                  <w:rPr>
                                    <w:rFonts w:ascii="Times New Roman" w:hAnsi="Times New Roman" w:cs="Times New Roman"/>
                                    <w:color w:val="000000"/>
                                    <w:sz w:val="18"/>
                                    <w:szCs w:val="18"/>
                                    <w:rPrChange w:id="6043" w:author="Maino Vieytes, Christian (NIH/NIA/IRP) [F]" w:date="2023-11-16T09:37:00Z">
                                      <w:rPr>
                                        <w:rFonts w:ascii="Times New Roman" w:hAnsi="Times New Roman" w:cs="Times New Roman"/>
                                        <w:color w:val="000000"/>
                                        <w:sz w:val="20"/>
                                        <w:szCs w:val="20"/>
                                      </w:rPr>
                                    </w:rPrChange>
                                  </w:rPr>
                                  <w:delText>0.38</w:delText>
                                </w:r>
                              </w:del>
                            </w:p>
                          </w:tc>
                        </w:tr>
                        <w:tr w:rsidR="0049435F" w:rsidRPr="0049435F" w14:paraId="755CC76A" w14:textId="77777777" w:rsidTr="0049435F">
                          <w:tblPrEx>
                            <w:tblPrExChange w:id="6044" w:author="Maino Vieytes, Christian (NIH/NIA/IRP) [F]" w:date="2023-11-16T09:39:00Z">
                              <w:tblPrEx>
                                <w:tblW w:w="15091" w:type="dxa"/>
                              </w:tblPrEx>
                            </w:tblPrExChange>
                          </w:tblPrEx>
                          <w:trPr>
                            <w:trHeight w:val="320"/>
                            <w:trPrChange w:id="6045" w:author="Maino Vieytes, Christian (NIH/NIA/IRP) [F]" w:date="2023-11-16T09:39:00Z">
                              <w:trPr>
                                <w:gridAfter w:val="0"/>
                                <w:trHeight w:val="320"/>
                              </w:trPr>
                            </w:trPrChange>
                          </w:trPr>
                          <w:tc>
                            <w:tcPr>
                              <w:tcW w:w="2317" w:type="dxa"/>
                              <w:noWrap/>
                              <w:vAlign w:val="center"/>
                              <w:hideMark/>
                              <w:tcPrChange w:id="6046" w:author="Maino Vieytes, Christian (NIH/NIA/IRP) [F]" w:date="2023-11-16T09:39:00Z">
                                <w:tcPr>
                                  <w:tcW w:w="2317" w:type="dxa"/>
                                  <w:noWrap/>
                                  <w:vAlign w:val="center"/>
                                  <w:hideMark/>
                                </w:tcPr>
                              </w:tcPrChange>
                            </w:tcPr>
                            <w:p w14:paraId="3E1D232C" w14:textId="77777777" w:rsidR="0049435F" w:rsidRPr="008A6C8D" w:rsidRDefault="0049435F" w:rsidP="000A7AA1">
                              <w:pPr>
                                <w:rPr>
                                  <w:rFonts w:ascii="Times New Roman" w:hAnsi="Times New Roman" w:cs="Times New Roman"/>
                                  <w:sz w:val="18"/>
                                  <w:szCs w:val="18"/>
                                  <w:rPrChange w:id="604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048"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6049"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6050" w:author="Maino Vieytes, Christian (NIH/NIA/IRP) [F]" w:date="2023-11-16T09:39:00Z">
                                <w:tcPr>
                                  <w:tcW w:w="936" w:type="dxa"/>
                                  <w:noWrap/>
                                  <w:vAlign w:val="center"/>
                                  <w:hideMark/>
                                </w:tcPr>
                              </w:tcPrChange>
                            </w:tcPr>
                            <w:p w14:paraId="7EDB26DF" w14:textId="50F3EDA2" w:rsidR="0049435F" w:rsidRPr="0049435F" w:rsidRDefault="0049435F" w:rsidP="0049435F">
                              <w:pPr>
                                <w:jc w:val="center"/>
                                <w:rPr>
                                  <w:rFonts w:ascii="Times New Roman" w:hAnsi="Times New Roman" w:cs="Times New Roman"/>
                                  <w:sz w:val="18"/>
                                  <w:szCs w:val="18"/>
                                  <w:rPrChange w:id="6051" w:author="Maino Vieytes, Christian (NIH/NIA/IRP) [F]" w:date="2023-11-16T09:37:00Z">
                                    <w:rPr>
                                      <w:rFonts w:ascii="Times New Roman" w:hAnsi="Times New Roman" w:cs="Times New Roman"/>
                                      <w:sz w:val="20"/>
                                      <w:szCs w:val="20"/>
                                    </w:rPr>
                                  </w:rPrChange>
                                </w:rPr>
                              </w:pPr>
                              <w:ins w:id="6052" w:author="Maino Vieytes, Christian (NIH/NIA/IRP) [F]" w:date="2023-11-16T09:37:00Z">
                                <w:r w:rsidRPr="0049435F">
                                  <w:rPr>
                                    <w:rFonts w:ascii="Times New Roman" w:hAnsi="Times New Roman" w:cs="Times New Roman"/>
                                    <w:color w:val="000000"/>
                                    <w:sz w:val="18"/>
                                    <w:szCs w:val="18"/>
                                    <w:rPrChange w:id="6053" w:author="Maino Vieytes, Christian (NIH/NIA/IRP) [F]" w:date="2023-11-16T09:37:00Z">
                                      <w:rPr>
                                        <w:rFonts w:ascii="Calibri" w:hAnsi="Calibri" w:cs="Calibri"/>
                                        <w:color w:val="000000"/>
                                      </w:rPr>
                                    </w:rPrChange>
                                  </w:rPr>
                                  <w:t>1745</w:t>
                                </w:r>
                              </w:ins>
                              <w:del w:id="6054" w:author="Maino Vieytes, Christian (NIH/NIA/IRP) [F]" w:date="2023-11-15T15:57:00Z">
                                <w:r w:rsidRPr="0049435F" w:rsidDel="0055657D">
                                  <w:rPr>
                                    <w:rFonts w:ascii="Times New Roman" w:hAnsi="Times New Roman" w:cs="Times New Roman"/>
                                    <w:sz w:val="18"/>
                                    <w:szCs w:val="18"/>
                                    <w:rPrChange w:id="605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6056" w:author="Maino Vieytes, Christian (NIH/NIA/IRP) [F]" w:date="2023-11-16T09:39:00Z">
                                <w:tcPr>
                                  <w:tcW w:w="846" w:type="dxa"/>
                                  <w:gridSpan w:val="2"/>
                                  <w:noWrap/>
                                  <w:vAlign w:val="center"/>
                                  <w:hideMark/>
                                </w:tcPr>
                              </w:tcPrChange>
                            </w:tcPr>
                            <w:p w14:paraId="386F3BB0" w14:textId="747D1A7A" w:rsidR="0049435F" w:rsidRPr="0049435F" w:rsidRDefault="0049435F" w:rsidP="0049435F">
                              <w:pPr>
                                <w:jc w:val="center"/>
                                <w:rPr>
                                  <w:rFonts w:ascii="Times New Roman" w:hAnsi="Times New Roman" w:cs="Times New Roman"/>
                                  <w:sz w:val="18"/>
                                  <w:szCs w:val="18"/>
                                  <w:rPrChange w:id="6057" w:author="Maino Vieytes, Christian (NIH/NIA/IRP) [F]" w:date="2023-11-16T09:37:00Z">
                                    <w:rPr>
                                      <w:rFonts w:ascii="Times New Roman" w:hAnsi="Times New Roman" w:cs="Times New Roman"/>
                                      <w:sz w:val="20"/>
                                      <w:szCs w:val="20"/>
                                    </w:rPr>
                                  </w:rPrChange>
                                </w:rPr>
                              </w:pPr>
                              <w:ins w:id="6058" w:author="Maino Vieytes, Christian (NIH/NIA/IRP) [F]" w:date="2023-11-16T09:37:00Z">
                                <w:r w:rsidRPr="0049435F">
                                  <w:rPr>
                                    <w:rFonts w:ascii="Times New Roman" w:hAnsi="Times New Roman" w:cs="Times New Roman"/>
                                    <w:color w:val="000000"/>
                                    <w:sz w:val="18"/>
                                    <w:szCs w:val="18"/>
                                    <w:rPrChange w:id="6059" w:author="Maino Vieytes, Christian (NIH/NIA/IRP) [F]" w:date="2023-11-16T09:37:00Z">
                                      <w:rPr>
                                        <w:rFonts w:ascii="Calibri" w:hAnsi="Calibri" w:cs="Calibri"/>
                                        <w:color w:val="000000"/>
                                      </w:rPr>
                                    </w:rPrChange>
                                  </w:rPr>
                                  <w:t>1.00</w:t>
                                </w:r>
                              </w:ins>
                              <w:del w:id="6060" w:author="Maino Vieytes, Christian (NIH/NIA/IRP) [F]" w:date="2023-11-15T15:57:00Z">
                                <w:r w:rsidRPr="0049435F" w:rsidDel="0055657D">
                                  <w:rPr>
                                    <w:rFonts w:ascii="Times New Roman" w:hAnsi="Times New Roman" w:cs="Times New Roman"/>
                                    <w:sz w:val="18"/>
                                    <w:szCs w:val="18"/>
                                    <w:rPrChange w:id="6061"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6062" w:author="Maino Vieytes, Christian (NIH/NIA/IRP) [F]" w:date="2023-11-16T09:39:00Z">
                                <w:tcPr>
                                  <w:tcW w:w="1616" w:type="dxa"/>
                                  <w:gridSpan w:val="2"/>
                                  <w:noWrap/>
                                  <w:vAlign w:val="center"/>
                                  <w:hideMark/>
                                </w:tcPr>
                              </w:tcPrChange>
                            </w:tcPr>
                            <w:p w14:paraId="1E51A063" w14:textId="216406B0" w:rsidR="0049435F" w:rsidRPr="0049435F" w:rsidRDefault="0049435F" w:rsidP="0049435F">
                              <w:pPr>
                                <w:jc w:val="center"/>
                                <w:rPr>
                                  <w:rFonts w:ascii="Times New Roman" w:hAnsi="Times New Roman" w:cs="Times New Roman"/>
                                  <w:sz w:val="18"/>
                                  <w:szCs w:val="18"/>
                                  <w:rPrChange w:id="6063" w:author="Maino Vieytes, Christian (NIH/NIA/IRP) [F]" w:date="2023-11-16T09:39:00Z">
                                    <w:rPr>
                                      <w:rFonts w:ascii="Times New Roman" w:hAnsi="Times New Roman" w:cs="Times New Roman"/>
                                      <w:sz w:val="20"/>
                                      <w:szCs w:val="20"/>
                                    </w:rPr>
                                  </w:rPrChange>
                                </w:rPr>
                              </w:pPr>
                              <w:ins w:id="6064" w:author="Maino Vieytes, Christian (NIH/NIA/IRP) [F]" w:date="2023-11-16T09:39:00Z">
                                <w:r w:rsidRPr="0049435F">
                                  <w:rPr>
                                    <w:rFonts w:ascii="Times New Roman" w:hAnsi="Times New Roman" w:cs="Times New Roman"/>
                                    <w:color w:val="000000"/>
                                    <w:sz w:val="18"/>
                                    <w:szCs w:val="18"/>
                                    <w:rPrChange w:id="6065" w:author="Maino Vieytes, Christian (NIH/NIA/IRP) [F]" w:date="2023-11-16T09:39:00Z">
                                      <w:rPr>
                                        <w:rFonts w:ascii="Calibri" w:hAnsi="Calibri" w:cs="Calibri"/>
                                        <w:color w:val="000000"/>
                                      </w:rPr>
                                    </w:rPrChange>
                                  </w:rPr>
                                  <w:t>1.21 (0.62-2.36)</w:t>
                                </w:r>
                              </w:ins>
                              <w:del w:id="6066" w:author="Maino Vieytes, Christian (NIH/NIA/IRP) [F]" w:date="2023-11-15T15:57:00Z">
                                <w:r w:rsidRPr="0049435F" w:rsidDel="0055657D">
                                  <w:rPr>
                                    <w:rFonts w:ascii="Times New Roman" w:hAnsi="Times New Roman" w:cs="Times New Roman"/>
                                    <w:sz w:val="18"/>
                                    <w:szCs w:val="18"/>
                                    <w:rPrChange w:id="6067" w:author="Maino Vieytes, Christian (NIH/NIA/IRP) [F]" w:date="2023-11-16T09:39:00Z">
                                      <w:rPr>
                                        <w:rFonts w:ascii="Times New Roman" w:hAnsi="Times New Roman" w:cs="Times New Roman"/>
                                        <w:sz w:val="20"/>
                                        <w:szCs w:val="20"/>
                                      </w:rPr>
                                    </w:rPrChange>
                                  </w:rPr>
                                  <w:delText>0.86 (0.52-1.44)</w:delText>
                                </w:r>
                              </w:del>
                            </w:p>
                          </w:tc>
                          <w:tc>
                            <w:tcPr>
                              <w:tcW w:w="1716" w:type="dxa"/>
                              <w:noWrap/>
                              <w:vAlign w:val="center"/>
                              <w:hideMark/>
                              <w:tcPrChange w:id="6068" w:author="Maino Vieytes, Christian (NIH/NIA/IRP) [F]" w:date="2023-11-16T09:39:00Z">
                                <w:tcPr>
                                  <w:tcW w:w="1716" w:type="dxa"/>
                                  <w:gridSpan w:val="2"/>
                                  <w:noWrap/>
                                  <w:vAlign w:val="center"/>
                                  <w:hideMark/>
                                </w:tcPr>
                              </w:tcPrChange>
                            </w:tcPr>
                            <w:p w14:paraId="3C82BA73" w14:textId="53D17ABC" w:rsidR="0049435F" w:rsidRPr="0049435F" w:rsidRDefault="0049435F" w:rsidP="0049435F">
                              <w:pPr>
                                <w:jc w:val="center"/>
                                <w:rPr>
                                  <w:rFonts w:ascii="Times New Roman" w:hAnsi="Times New Roman" w:cs="Times New Roman"/>
                                  <w:sz w:val="18"/>
                                  <w:szCs w:val="18"/>
                                  <w:rPrChange w:id="6069" w:author="Maino Vieytes, Christian (NIH/NIA/IRP) [F]" w:date="2023-11-16T09:39:00Z">
                                    <w:rPr>
                                      <w:rFonts w:ascii="Times New Roman" w:hAnsi="Times New Roman" w:cs="Times New Roman"/>
                                      <w:sz w:val="20"/>
                                      <w:szCs w:val="20"/>
                                    </w:rPr>
                                  </w:rPrChange>
                                </w:rPr>
                              </w:pPr>
                              <w:ins w:id="6070" w:author="Maino Vieytes, Christian (NIH/NIA/IRP) [F]" w:date="2023-11-16T09:39:00Z">
                                <w:r w:rsidRPr="0049435F">
                                  <w:rPr>
                                    <w:rFonts w:ascii="Times New Roman" w:hAnsi="Times New Roman" w:cs="Times New Roman"/>
                                    <w:color w:val="000000"/>
                                    <w:sz w:val="18"/>
                                    <w:szCs w:val="18"/>
                                    <w:rPrChange w:id="6071" w:author="Maino Vieytes, Christian (NIH/NIA/IRP) [F]" w:date="2023-11-16T09:39: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6072" w:author="Maino Vieytes, Christian (NIH/NIA/IRP) [F]" w:date="2023-11-16T09:39:00Z">
                                      <w:rPr>
                                        <w:rFonts w:ascii="Calibri" w:hAnsi="Calibri" w:cs="Calibri"/>
                                        <w:color w:val="000000"/>
                                      </w:rPr>
                                    </w:rPrChange>
                                  </w:rPr>
                                  <w:t>20)*</w:t>
                                </w:r>
                              </w:ins>
                              <w:proofErr w:type="gramEnd"/>
                              <w:del w:id="6073" w:author="Maino Vieytes, Christian (NIH/NIA/IRP) [F]" w:date="2023-11-15T15:57:00Z">
                                <w:r w:rsidRPr="0049435F" w:rsidDel="0055657D">
                                  <w:rPr>
                                    <w:rFonts w:ascii="Times New Roman" w:hAnsi="Times New Roman" w:cs="Times New Roman"/>
                                    <w:sz w:val="18"/>
                                    <w:szCs w:val="18"/>
                                    <w:rPrChange w:id="6074" w:author="Maino Vieytes, Christian (NIH/NIA/IRP) [F]" w:date="2023-11-16T09:39:00Z">
                                      <w:rPr>
                                        <w:rFonts w:ascii="Times New Roman" w:hAnsi="Times New Roman" w:cs="Times New Roman"/>
                                        <w:sz w:val="20"/>
                                        <w:szCs w:val="20"/>
                                      </w:rPr>
                                    </w:rPrChange>
                                  </w:rPr>
                                  <w:delText>0.91 (0.56-1.48)</w:delText>
                                </w:r>
                              </w:del>
                            </w:p>
                          </w:tc>
                          <w:tc>
                            <w:tcPr>
                              <w:tcW w:w="1716" w:type="dxa"/>
                              <w:noWrap/>
                              <w:vAlign w:val="center"/>
                              <w:hideMark/>
                              <w:tcPrChange w:id="6075" w:author="Maino Vieytes, Christian (NIH/NIA/IRP) [F]" w:date="2023-11-16T09:39:00Z">
                                <w:tcPr>
                                  <w:tcW w:w="1716" w:type="dxa"/>
                                  <w:gridSpan w:val="2"/>
                                  <w:noWrap/>
                                  <w:vAlign w:val="center"/>
                                  <w:hideMark/>
                                </w:tcPr>
                              </w:tcPrChange>
                            </w:tcPr>
                            <w:p w14:paraId="7E37A85D" w14:textId="0B0C380A" w:rsidR="0049435F" w:rsidRPr="0049435F" w:rsidRDefault="0049435F" w:rsidP="0049435F">
                              <w:pPr>
                                <w:jc w:val="center"/>
                                <w:rPr>
                                  <w:rFonts w:ascii="Times New Roman" w:hAnsi="Times New Roman" w:cs="Times New Roman"/>
                                  <w:sz w:val="18"/>
                                  <w:szCs w:val="18"/>
                                  <w:rPrChange w:id="6076" w:author="Maino Vieytes, Christian (NIH/NIA/IRP) [F]" w:date="2023-11-16T09:39:00Z">
                                    <w:rPr>
                                      <w:rFonts w:ascii="Times New Roman" w:hAnsi="Times New Roman" w:cs="Times New Roman"/>
                                      <w:sz w:val="20"/>
                                      <w:szCs w:val="20"/>
                                    </w:rPr>
                                  </w:rPrChange>
                                </w:rPr>
                              </w:pPr>
                              <w:ins w:id="6077" w:author="Maino Vieytes, Christian (NIH/NIA/IRP) [F]" w:date="2023-11-16T09:39:00Z">
                                <w:r w:rsidRPr="0049435F">
                                  <w:rPr>
                                    <w:rFonts w:ascii="Times New Roman" w:hAnsi="Times New Roman" w:cs="Times New Roman"/>
                                    <w:color w:val="000000"/>
                                    <w:sz w:val="18"/>
                                    <w:szCs w:val="18"/>
                                    <w:rPrChange w:id="6078" w:author="Maino Vieytes, Christian (NIH/NIA/IRP) [F]" w:date="2023-11-16T09:39:00Z">
                                      <w:rPr>
                                        <w:rFonts w:ascii="Calibri" w:hAnsi="Calibri" w:cs="Calibri"/>
                                        <w:color w:val="000000"/>
                                      </w:rPr>
                                    </w:rPrChange>
                                  </w:rPr>
                                  <w:t>1.72 (0.81-3.65)</w:t>
                                </w:r>
                              </w:ins>
                              <w:del w:id="6079" w:author="Maino Vieytes, Christian (NIH/NIA/IRP) [F]" w:date="2023-11-15T15:57:00Z">
                                <w:r w:rsidRPr="0049435F" w:rsidDel="0055657D">
                                  <w:rPr>
                                    <w:rFonts w:ascii="Times New Roman" w:hAnsi="Times New Roman" w:cs="Times New Roman"/>
                                    <w:sz w:val="18"/>
                                    <w:szCs w:val="18"/>
                                    <w:rPrChange w:id="6080" w:author="Maino Vieytes, Christian (NIH/NIA/IRP) [F]" w:date="2023-11-16T09:39:00Z">
                                      <w:rPr>
                                        <w:rFonts w:ascii="Times New Roman" w:hAnsi="Times New Roman" w:cs="Times New Roman"/>
                                        <w:sz w:val="20"/>
                                        <w:szCs w:val="20"/>
                                      </w:rPr>
                                    </w:rPrChange>
                                  </w:rPr>
                                  <w:delText>0.54 (0.29-0.98)*</w:delText>
                                </w:r>
                              </w:del>
                            </w:p>
                          </w:tc>
                          <w:tc>
                            <w:tcPr>
                              <w:tcW w:w="1816" w:type="dxa"/>
                              <w:noWrap/>
                              <w:vAlign w:val="center"/>
                              <w:hideMark/>
                              <w:tcPrChange w:id="6081" w:author="Maino Vieytes, Christian (NIH/NIA/IRP) [F]" w:date="2023-11-16T09:39:00Z">
                                <w:tcPr>
                                  <w:tcW w:w="1816" w:type="dxa"/>
                                  <w:gridSpan w:val="2"/>
                                  <w:noWrap/>
                                  <w:vAlign w:val="center"/>
                                  <w:hideMark/>
                                </w:tcPr>
                              </w:tcPrChange>
                            </w:tcPr>
                            <w:p w14:paraId="3842E8C7" w14:textId="04A763C1" w:rsidR="0049435F" w:rsidRPr="0049435F" w:rsidRDefault="0049435F" w:rsidP="0049435F">
                              <w:pPr>
                                <w:jc w:val="center"/>
                                <w:rPr>
                                  <w:rFonts w:ascii="Times New Roman" w:hAnsi="Times New Roman" w:cs="Times New Roman"/>
                                  <w:sz w:val="18"/>
                                  <w:szCs w:val="18"/>
                                  <w:rPrChange w:id="6082" w:author="Maino Vieytes, Christian (NIH/NIA/IRP) [F]" w:date="2023-11-16T09:39:00Z">
                                    <w:rPr>
                                      <w:rFonts w:ascii="Times New Roman" w:hAnsi="Times New Roman" w:cs="Times New Roman"/>
                                      <w:sz w:val="20"/>
                                      <w:szCs w:val="20"/>
                                    </w:rPr>
                                  </w:rPrChange>
                                </w:rPr>
                              </w:pPr>
                              <w:ins w:id="6083" w:author="Maino Vieytes, Christian (NIH/NIA/IRP) [F]" w:date="2023-11-16T09:39:00Z">
                                <w:r w:rsidRPr="0049435F">
                                  <w:rPr>
                                    <w:rFonts w:ascii="Times New Roman" w:hAnsi="Times New Roman" w:cs="Times New Roman"/>
                                    <w:color w:val="000000"/>
                                    <w:sz w:val="18"/>
                                    <w:szCs w:val="18"/>
                                    <w:rPrChange w:id="6084" w:author="Maino Vieytes, Christian (NIH/NIA/IRP) [F]" w:date="2023-11-16T09:39: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6085" w:author="Maino Vieytes, Christian (NIH/NIA/IRP) [F]" w:date="2023-11-16T09:39:00Z">
                                      <w:rPr>
                                        <w:rFonts w:ascii="Calibri" w:hAnsi="Calibri" w:cs="Calibri"/>
                                        <w:color w:val="000000"/>
                                      </w:rPr>
                                    </w:rPrChange>
                                  </w:rPr>
                                  <w:t>35)*</w:t>
                                </w:r>
                              </w:ins>
                              <w:proofErr w:type="gramEnd"/>
                              <w:del w:id="6086" w:author="Maino Vieytes, Christian (NIH/NIA/IRP) [F]" w:date="2023-11-15T15:57:00Z">
                                <w:r w:rsidRPr="0049435F" w:rsidDel="0055657D">
                                  <w:rPr>
                                    <w:rFonts w:ascii="Times New Roman" w:hAnsi="Times New Roman" w:cs="Times New Roman"/>
                                    <w:sz w:val="18"/>
                                    <w:szCs w:val="18"/>
                                    <w:rPrChange w:id="6087" w:author="Maino Vieytes, Christian (NIH/NIA/IRP) [F]" w:date="2023-11-16T09:39:00Z">
                                      <w:rPr>
                                        <w:rFonts w:ascii="Times New Roman" w:hAnsi="Times New Roman" w:cs="Times New Roman"/>
                                        <w:sz w:val="20"/>
                                        <w:szCs w:val="20"/>
                                      </w:rPr>
                                    </w:rPrChange>
                                  </w:rPr>
                                  <w:delText>0.71 (0.41-1.25)</w:delText>
                                </w:r>
                              </w:del>
                            </w:p>
                          </w:tc>
                          <w:tc>
                            <w:tcPr>
                              <w:tcW w:w="1196" w:type="dxa"/>
                              <w:noWrap/>
                              <w:vAlign w:val="center"/>
                              <w:hideMark/>
                              <w:tcPrChange w:id="6088" w:author="Maino Vieytes, Christian (NIH/NIA/IRP) [F]" w:date="2023-11-16T09:39:00Z">
                                <w:tcPr>
                                  <w:tcW w:w="1196" w:type="dxa"/>
                                  <w:gridSpan w:val="4"/>
                                  <w:noWrap/>
                                  <w:vAlign w:val="center"/>
                                  <w:hideMark/>
                                </w:tcPr>
                              </w:tcPrChange>
                            </w:tcPr>
                            <w:p w14:paraId="79E8F0D5" w14:textId="3DE48199" w:rsidR="0049435F" w:rsidRPr="0049435F" w:rsidRDefault="0049435F" w:rsidP="0049435F">
                              <w:pPr>
                                <w:jc w:val="center"/>
                                <w:rPr>
                                  <w:rFonts w:ascii="Times New Roman" w:hAnsi="Times New Roman" w:cs="Times New Roman"/>
                                  <w:sz w:val="18"/>
                                  <w:szCs w:val="18"/>
                                  <w:rPrChange w:id="6089" w:author="Maino Vieytes, Christian (NIH/NIA/IRP) [F]" w:date="2023-11-16T09:39:00Z">
                                    <w:rPr>
                                      <w:rFonts w:ascii="Times New Roman" w:hAnsi="Times New Roman" w:cs="Times New Roman"/>
                                      <w:sz w:val="20"/>
                                      <w:szCs w:val="20"/>
                                    </w:rPr>
                                  </w:rPrChange>
                                </w:rPr>
                              </w:pPr>
                              <w:ins w:id="6090" w:author="Maino Vieytes, Christian (NIH/NIA/IRP) [F]" w:date="2023-11-16T09:39:00Z">
                                <w:r w:rsidRPr="0049435F">
                                  <w:rPr>
                                    <w:rFonts w:ascii="Times New Roman" w:hAnsi="Times New Roman" w:cs="Times New Roman"/>
                                    <w:color w:val="000000"/>
                                    <w:sz w:val="18"/>
                                    <w:szCs w:val="18"/>
                                    <w:rPrChange w:id="6091" w:author="Maino Vieytes, Christian (NIH/NIA/IRP) [F]" w:date="2023-11-16T09:39:00Z">
                                      <w:rPr>
                                        <w:rFonts w:ascii="Calibri" w:hAnsi="Calibri" w:cs="Calibri"/>
                                        <w:color w:val="000000"/>
                                      </w:rPr>
                                    </w:rPrChange>
                                  </w:rPr>
                                  <w:t>0.01*</w:t>
                                </w:r>
                              </w:ins>
                              <w:del w:id="6092" w:author="Maino Vieytes, Christian (NIH/NIA/IRP) [F]" w:date="2023-11-15T15:57:00Z">
                                <w:r w:rsidRPr="0049435F" w:rsidDel="0055657D">
                                  <w:rPr>
                                    <w:rFonts w:ascii="Times New Roman" w:hAnsi="Times New Roman" w:cs="Times New Roman"/>
                                    <w:sz w:val="18"/>
                                    <w:szCs w:val="18"/>
                                    <w:rPrChange w:id="6093" w:author="Maino Vieytes, Christian (NIH/NIA/IRP) [F]" w:date="2023-11-16T09:39:00Z">
                                      <w:rPr>
                                        <w:rFonts w:ascii="Times New Roman" w:hAnsi="Times New Roman" w:cs="Times New Roman"/>
                                        <w:sz w:val="20"/>
                                        <w:szCs w:val="20"/>
                                      </w:rPr>
                                    </w:rPrChange>
                                  </w:rPr>
                                  <w:delText>0.12</w:delText>
                                </w:r>
                              </w:del>
                            </w:p>
                          </w:tc>
                          <w:tc>
                            <w:tcPr>
                              <w:tcW w:w="1622" w:type="dxa"/>
                              <w:noWrap/>
                              <w:vAlign w:val="center"/>
                              <w:hideMark/>
                              <w:tcPrChange w:id="6094" w:author="Maino Vieytes, Christian (NIH/NIA/IRP) [F]" w:date="2023-11-16T09:39:00Z">
                                <w:tcPr>
                                  <w:tcW w:w="1622" w:type="dxa"/>
                                  <w:gridSpan w:val="4"/>
                                  <w:noWrap/>
                                  <w:vAlign w:val="center"/>
                                  <w:hideMark/>
                                </w:tcPr>
                              </w:tcPrChange>
                            </w:tcPr>
                            <w:p w14:paraId="786C13B6" w14:textId="5243C9C9" w:rsidR="0049435F" w:rsidRPr="0049435F" w:rsidRDefault="0049435F" w:rsidP="0049435F">
                              <w:pPr>
                                <w:jc w:val="center"/>
                                <w:rPr>
                                  <w:rFonts w:ascii="Times New Roman" w:hAnsi="Times New Roman" w:cs="Times New Roman"/>
                                  <w:sz w:val="18"/>
                                  <w:szCs w:val="18"/>
                                  <w:rPrChange w:id="6095" w:author="Maino Vieytes, Christian (NIH/NIA/IRP) [F]" w:date="2023-11-16T09:39:00Z">
                                    <w:rPr>
                                      <w:rFonts w:ascii="Times New Roman" w:hAnsi="Times New Roman" w:cs="Times New Roman"/>
                                      <w:sz w:val="20"/>
                                      <w:szCs w:val="20"/>
                                    </w:rPr>
                                  </w:rPrChange>
                                </w:rPr>
                              </w:pPr>
                              <w:ins w:id="6096" w:author="Maino Vieytes, Christian (NIH/NIA/IRP) [F]" w:date="2023-11-16T09:39:00Z">
                                <w:r w:rsidRPr="0049435F">
                                  <w:rPr>
                                    <w:rFonts w:ascii="Times New Roman" w:hAnsi="Times New Roman" w:cs="Times New Roman"/>
                                    <w:color w:val="000000"/>
                                    <w:sz w:val="18"/>
                                    <w:szCs w:val="18"/>
                                    <w:rPrChange w:id="6097" w:author="Maino Vieytes, Christian (NIH/NIA/IRP) [F]" w:date="2023-11-16T09:39: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6098" w:author="Maino Vieytes, Christian (NIH/NIA/IRP) [F]" w:date="2023-11-16T09:39:00Z">
                                      <w:rPr>
                                        <w:rFonts w:ascii="Calibri" w:hAnsi="Calibri" w:cs="Calibri"/>
                                        <w:color w:val="000000"/>
                                      </w:rPr>
                                    </w:rPrChange>
                                  </w:rPr>
                                  <w:t>34)*</w:t>
                                </w:r>
                              </w:ins>
                              <w:proofErr w:type="gramEnd"/>
                              <w:del w:id="6099" w:author="Maino Vieytes, Christian (NIH/NIA/IRP) [F]" w:date="2023-11-15T15:57:00Z">
                                <w:r w:rsidRPr="0049435F" w:rsidDel="0055657D">
                                  <w:rPr>
                                    <w:rFonts w:ascii="Times New Roman" w:hAnsi="Times New Roman" w:cs="Times New Roman"/>
                                    <w:sz w:val="18"/>
                                    <w:szCs w:val="18"/>
                                    <w:rPrChange w:id="6100" w:author="Maino Vieytes, Christian (NIH/NIA/IRP) [F]" w:date="2023-11-16T09:39:00Z">
                                      <w:rPr>
                                        <w:rFonts w:ascii="Times New Roman" w:hAnsi="Times New Roman" w:cs="Times New Roman"/>
                                        <w:sz w:val="20"/>
                                        <w:szCs w:val="20"/>
                                      </w:rPr>
                                    </w:rPrChange>
                                  </w:rPr>
                                  <w:delText>0.83 (0.70-0.98)*</w:delText>
                                </w:r>
                              </w:del>
                            </w:p>
                          </w:tc>
                          <w:tc>
                            <w:tcPr>
                              <w:tcW w:w="1310" w:type="dxa"/>
                              <w:noWrap/>
                              <w:vAlign w:val="center"/>
                              <w:hideMark/>
                              <w:tcPrChange w:id="6101" w:author="Maino Vieytes, Christian (NIH/NIA/IRP) [F]" w:date="2023-11-16T09:39:00Z">
                                <w:tcPr>
                                  <w:tcW w:w="1310" w:type="dxa"/>
                                  <w:gridSpan w:val="4"/>
                                  <w:noWrap/>
                                  <w:vAlign w:val="center"/>
                                  <w:hideMark/>
                                </w:tcPr>
                              </w:tcPrChange>
                            </w:tcPr>
                            <w:p w14:paraId="653D2261" w14:textId="72C7DA26" w:rsidR="0049435F" w:rsidRPr="0049435F" w:rsidRDefault="0049435F" w:rsidP="0049435F">
                              <w:pPr>
                                <w:jc w:val="center"/>
                                <w:rPr>
                                  <w:rFonts w:ascii="Times New Roman" w:hAnsi="Times New Roman" w:cs="Times New Roman"/>
                                  <w:sz w:val="18"/>
                                  <w:szCs w:val="18"/>
                                  <w:rPrChange w:id="6102" w:author="Maino Vieytes, Christian (NIH/NIA/IRP) [F]" w:date="2023-11-16T09:39:00Z">
                                    <w:rPr>
                                      <w:rFonts w:ascii="Times New Roman" w:hAnsi="Times New Roman" w:cs="Times New Roman"/>
                                      <w:sz w:val="20"/>
                                      <w:szCs w:val="20"/>
                                    </w:rPr>
                                  </w:rPrChange>
                                </w:rPr>
                              </w:pPr>
                              <w:ins w:id="6103" w:author="Maino Vieytes, Christian (NIH/NIA/IRP) [F]" w:date="2023-11-16T09:39:00Z">
                                <w:r w:rsidRPr="0049435F">
                                  <w:rPr>
                                    <w:rFonts w:ascii="Times New Roman" w:hAnsi="Times New Roman" w:cs="Times New Roman"/>
                                    <w:color w:val="000000"/>
                                    <w:sz w:val="18"/>
                                    <w:szCs w:val="18"/>
                                    <w:rPrChange w:id="6104" w:author="Maino Vieytes, Christian (NIH/NIA/IRP) [F]" w:date="2023-11-16T09:39:00Z">
                                      <w:rPr>
                                        <w:rFonts w:ascii="Calibri" w:hAnsi="Calibri" w:cs="Calibri"/>
                                        <w:color w:val="000000"/>
                                      </w:rPr>
                                    </w:rPrChange>
                                  </w:rPr>
                                  <w:t>0.15</w:t>
                                </w:r>
                              </w:ins>
                              <w:del w:id="6105" w:author="Maino Vieytes, Christian (NIH/NIA/IRP) [F]" w:date="2023-11-15T15:57:00Z">
                                <w:r w:rsidRPr="0049435F" w:rsidDel="0055657D">
                                  <w:rPr>
                                    <w:rFonts w:ascii="Times New Roman" w:hAnsi="Times New Roman" w:cs="Times New Roman"/>
                                    <w:color w:val="000000"/>
                                    <w:sz w:val="18"/>
                                    <w:szCs w:val="18"/>
                                    <w:rPrChange w:id="6106" w:author="Maino Vieytes, Christian (NIH/NIA/IRP) [F]" w:date="2023-11-16T09:39:00Z">
                                      <w:rPr>
                                        <w:rFonts w:ascii="Times New Roman" w:hAnsi="Times New Roman" w:cs="Times New Roman"/>
                                        <w:color w:val="000000"/>
                                        <w:sz w:val="20"/>
                                        <w:szCs w:val="20"/>
                                      </w:rPr>
                                    </w:rPrChange>
                                  </w:rPr>
                                  <w:delText>0.57</w:delText>
                                </w:r>
                              </w:del>
                            </w:p>
                          </w:tc>
                        </w:tr>
                        <w:tr w:rsidR="0049435F" w:rsidRPr="0049435F" w14:paraId="7181011F" w14:textId="77777777" w:rsidTr="0049435F">
                          <w:tblPrEx>
                            <w:tblPrExChange w:id="6107" w:author="Maino Vieytes, Christian (NIH/NIA/IRP) [F]" w:date="2023-11-16T09:39:00Z">
                              <w:tblPrEx>
                                <w:tblW w:w="15091" w:type="dxa"/>
                              </w:tblPrEx>
                            </w:tblPrExChange>
                          </w:tblPrEx>
                          <w:trPr>
                            <w:trHeight w:val="320"/>
                            <w:trPrChange w:id="6108" w:author="Maino Vieytes, Christian (NIH/NIA/IRP) [F]" w:date="2023-11-16T09:39:00Z">
                              <w:trPr>
                                <w:gridAfter w:val="0"/>
                                <w:trHeight w:val="320"/>
                              </w:trPr>
                            </w:trPrChange>
                          </w:trPr>
                          <w:tc>
                            <w:tcPr>
                              <w:tcW w:w="2317" w:type="dxa"/>
                              <w:noWrap/>
                              <w:vAlign w:val="center"/>
                              <w:hideMark/>
                              <w:tcPrChange w:id="6109" w:author="Maino Vieytes, Christian (NIH/NIA/IRP) [F]" w:date="2023-11-16T09:39:00Z">
                                <w:tcPr>
                                  <w:tcW w:w="2317" w:type="dxa"/>
                                  <w:noWrap/>
                                  <w:vAlign w:val="center"/>
                                  <w:hideMark/>
                                </w:tcPr>
                              </w:tcPrChange>
                            </w:tcPr>
                            <w:p w14:paraId="035B2818" w14:textId="77777777" w:rsidR="0049435F" w:rsidRPr="008A6C8D" w:rsidRDefault="0049435F" w:rsidP="0049435F">
                              <w:pPr>
                                <w:rPr>
                                  <w:rFonts w:ascii="Times New Roman" w:hAnsi="Times New Roman" w:cs="Times New Roman"/>
                                  <w:sz w:val="18"/>
                                  <w:szCs w:val="18"/>
                                  <w:rPrChange w:id="611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111" w:author="Maino Vieytes, Christian (NIH/NIA/IRP) [F]" w:date="2023-11-15T15:57:00Z">
                                    <w:rPr>
                                      <w:rFonts w:ascii="Times New Roman" w:hAnsi="Times New Roman" w:cs="Times New Roman"/>
                                      <w:sz w:val="20"/>
                                      <w:szCs w:val="20"/>
                                    </w:rPr>
                                  </w:rPrChange>
                                </w:rPr>
                                <w:t>Prudent #2</w:t>
                              </w:r>
                              <w:r w:rsidRPr="008A6C8D">
                                <w:rPr>
                                  <w:rFonts w:ascii="Times New Roman" w:hAnsi="Times New Roman" w:cs="Times New Roman"/>
                                  <w:b/>
                                  <w:bCs/>
                                  <w:sz w:val="18"/>
                                  <w:szCs w:val="18"/>
                                  <w:vertAlign w:val="superscript"/>
                                  <w:lang w:bidi="en-US"/>
                                  <w:rPrChange w:id="6112"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6113" w:author="Maino Vieytes, Christian (NIH/NIA/IRP) [F]" w:date="2023-11-16T09:39:00Z">
                                <w:tcPr>
                                  <w:tcW w:w="936" w:type="dxa"/>
                                  <w:noWrap/>
                                  <w:vAlign w:val="center"/>
                                  <w:hideMark/>
                                </w:tcPr>
                              </w:tcPrChange>
                            </w:tcPr>
                            <w:p w14:paraId="5B1DDA7D" w14:textId="67462F71" w:rsidR="0049435F" w:rsidRPr="0049435F" w:rsidRDefault="0049435F" w:rsidP="0049435F">
                              <w:pPr>
                                <w:jc w:val="center"/>
                                <w:rPr>
                                  <w:rFonts w:ascii="Times New Roman" w:hAnsi="Times New Roman" w:cs="Times New Roman"/>
                                  <w:sz w:val="18"/>
                                  <w:szCs w:val="18"/>
                                  <w:rPrChange w:id="6114" w:author="Maino Vieytes, Christian (NIH/NIA/IRP) [F]" w:date="2023-11-16T09:37:00Z">
                                    <w:rPr>
                                      <w:rFonts w:ascii="Times New Roman" w:hAnsi="Times New Roman" w:cs="Times New Roman"/>
                                      <w:sz w:val="20"/>
                                      <w:szCs w:val="20"/>
                                    </w:rPr>
                                  </w:rPrChange>
                                </w:rPr>
                              </w:pPr>
                              <w:ins w:id="6115" w:author="Maino Vieytes, Christian (NIH/NIA/IRP) [F]" w:date="2023-11-16T09:37:00Z">
                                <w:r w:rsidRPr="0049435F">
                                  <w:rPr>
                                    <w:rFonts w:ascii="Times New Roman" w:hAnsi="Times New Roman" w:cs="Times New Roman"/>
                                    <w:color w:val="000000"/>
                                    <w:sz w:val="18"/>
                                    <w:szCs w:val="18"/>
                                    <w:rPrChange w:id="6116" w:author="Maino Vieytes, Christian (NIH/NIA/IRP) [F]" w:date="2023-11-16T09:37:00Z">
                                      <w:rPr>
                                        <w:rFonts w:ascii="Calibri" w:hAnsi="Calibri" w:cs="Calibri"/>
                                        <w:color w:val="000000"/>
                                      </w:rPr>
                                    </w:rPrChange>
                                  </w:rPr>
                                  <w:t>1745</w:t>
                                </w:r>
                              </w:ins>
                              <w:del w:id="6117" w:author="Maino Vieytes, Christian (NIH/NIA/IRP) [F]" w:date="2023-11-15T15:57:00Z">
                                <w:r w:rsidRPr="0049435F" w:rsidDel="0055657D">
                                  <w:rPr>
                                    <w:rFonts w:ascii="Times New Roman" w:hAnsi="Times New Roman" w:cs="Times New Roman"/>
                                    <w:sz w:val="18"/>
                                    <w:szCs w:val="18"/>
                                    <w:rPrChange w:id="6118"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6119" w:author="Maino Vieytes, Christian (NIH/NIA/IRP) [F]" w:date="2023-11-16T09:39:00Z">
                                <w:tcPr>
                                  <w:tcW w:w="846" w:type="dxa"/>
                                  <w:gridSpan w:val="2"/>
                                  <w:noWrap/>
                                  <w:vAlign w:val="center"/>
                                  <w:hideMark/>
                                </w:tcPr>
                              </w:tcPrChange>
                            </w:tcPr>
                            <w:p w14:paraId="2353C8F9" w14:textId="5AD190BA" w:rsidR="0049435F" w:rsidRPr="0049435F" w:rsidRDefault="0049435F" w:rsidP="0049435F">
                              <w:pPr>
                                <w:jc w:val="center"/>
                                <w:rPr>
                                  <w:rFonts w:ascii="Times New Roman" w:hAnsi="Times New Roman" w:cs="Times New Roman"/>
                                  <w:sz w:val="18"/>
                                  <w:szCs w:val="18"/>
                                  <w:rPrChange w:id="6120" w:author="Maino Vieytes, Christian (NIH/NIA/IRP) [F]" w:date="2023-11-16T09:37:00Z">
                                    <w:rPr>
                                      <w:rFonts w:ascii="Times New Roman" w:hAnsi="Times New Roman" w:cs="Times New Roman"/>
                                      <w:sz w:val="20"/>
                                      <w:szCs w:val="20"/>
                                    </w:rPr>
                                  </w:rPrChange>
                                </w:rPr>
                              </w:pPr>
                              <w:ins w:id="6121" w:author="Maino Vieytes, Christian (NIH/NIA/IRP) [F]" w:date="2023-11-16T09:37:00Z">
                                <w:r w:rsidRPr="0049435F">
                                  <w:rPr>
                                    <w:rFonts w:ascii="Times New Roman" w:hAnsi="Times New Roman" w:cs="Times New Roman"/>
                                    <w:color w:val="000000"/>
                                    <w:sz w:val="18"/>
                                    <w:szCs w:val="18"/>
                                    <w:rPrChange w:id="6122" w:author="Maino Vieytes, Christian (NIH/NIA/IRP) [F]" w:date="2023-11-16T09:37:00Z">
                                      <w:rPr>
                                        <w:rFonts w:ascii="Calibri" w:hAnsi="Calibri" w:cs="Calibri"/>
                                        <w:color w:val="000000"/>
                                      </w:rPr>
                                    </w:rPrChange>
                                  </w:rPr>
                                  <w:t>1.00</w:t>
                                </w:r>
                              </w:ins>
                              <w:del w:id="6123" w:author="Maino Vieytes, Christian (NIH/NIA/IRP) [F]" w:date="2023-11-15T15:57:00Z">
                                <w:r w:rsidRPr="0049435F" w:rsidDel="0055657D">
                                  <w:rPr>
                                    <w:rFonts w:ascii="Times New Roman" w:hAnsi="Times New Roman" w:cs="Times New Roman"/>
                                    <w:sz w:val="18"/>
                                    <w:szCs w:val="18"/>
                                    <w:rPrChange w:id="6124"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6125" w:author="Maino Vieytes, Christian (NIH/NIA/IRP) [F]" w:date="2023-11-16T09:39:00Z">
                                <w:tcPr>
                                  <w:tcW w:w="1616" w:type="dxa"/>
                                  <w:gridSpan w:val="2"/>
                                  <w:noWrap/>
                                  <w:vAlign w:val="center"/>
                                  <w:hideMark/>
                                </w:tcPr>
                              </w:tcPrChange>
                            </w:tcPr>
                            <w:p w14:paraId="6051D0F2" w14:textId="0542F361" w:rsidR="0049435F" w:rsidRPr="0049435F" w:rsidRDefault="0049435F" w:rsidP="0049435F">
                              <w:pPr>
                                <w:jc w:val="center"/>
                                <w:rPr>
                                  <w:rFonts w:ascii="Times New Roman" w:hAnsi="Times New Roman" w:cs="Times New Roman"/>
                                  <w:sz w:val="18"/>
                                  <w:szCs w:val="18"/>
                                  <w:rPrChange w:id="6126" w:author="Maino Vieytes, Christian (NIH/NIA/IRP) [F]" w:date="2023-11-16T09:39:00Z">
                                    <w:rPr>
                                      <w:rFonts w:ascii="Times New Roman" w:hAnsi="Times New Roman" w:cs="Times New Roman"/>
                                      <w:sz w:val="20"/>
                                      <w:szCs w:val="20"/>
                                    </w:rPr>
                                  </w:rPrChange>
                                </w:rPr>
                              </w:pPr>
                              <w:ins w:id="6127" w:author="Maino Vieytes, Christian (NIH/NIA/IRP) [F]" w:date="2023-11-16T09:39:00Z">
                                <w:r w:rsidRPr="0049435F">
                                  <w:rPr>
                                    <w:rFonts w:ascii="Times New Roman" w:hAnsi="Times New Roman" w:cs="Times New Roman"/>
                                    <w:color w:val="000000"/>
                                    <w:sz w:val="18"/>
                                    <w:szCs w:val="18"/>
                                    <w:rPrChange w:id="6128" w:author="Maino Vieytes, Christian (NIH/NIA/IRP) [F]" w:date="2023-11-16T09:39:00Z">
                                      <w:rPr>
                                        <w:rFonts w:ascii="Calibri" w:hAnsi="Calibri" w:cs="Calibri"/>
                                        <w:color w:val="000000"/>
                                      </w:rPr>
                                    </w:rPrChange>
                                  </w:rPr>
                                  <w:t>0.73 (0.44-1.21)</w:t>
                                </w:r>
                              </w:ins>
                              <w:del w:id="6129" w:author="Maino Vieytes, Christian (NIH/NIA/IRP) [F]" w:date="2023-11-15T15:57:00Z">
                                <w:r w:rsidRPr="0049435F" w:rsidDel="0055657D">
                                  <w:rPr>
                                    <w:rFonts w:ascii="Times New Roman" w:hAnsi="Times New Roman" w:cs="Times New Roman"/>
                                    <w:sz w:val="18"/>
                                    <w:szCs w:val="18"/>
                                    <w:rPrChange w:id="6130" w:author="Maino Vieytes, Christian (NIH/NIA/IRP) [F]" w:date="2023-11-16T09:39:00Z">
                                      <w:rPr>
                                        <w:rFonts w:ascii="Times New Roman" w:hAnsi="Times New Roman" w:cs="Times New Roman"/>
                                        <w:sz w:val="20"/>
                                        <w:szCs w:val="20"/>
                                      </w:rPr>
                                    </w:rPrChange>
                                  </w:rPr>
                                  <w:delText>1.38 (0.75-2.52)</w:delText>
                                </w:r>
                              </w:del>
                            </w:p>
                          </w:tc>
                          <w:tc>
                            <w:tcPr>
                              <w:tcW w:w="1716" w:type="dxa"/>
                              <w:noWrap/>
                              <w:vAlign w:val="center"/>
                              <w:hideMark/>
                              <w:tcPrChange w:id="6131" w:author="Maino Vieytes, Christian (NIH/NIA/IRP) [F]" w:date="2023-11-16T09:39:00Z">
                                <w:tcPr>
                                  <w:tcW w:w="1716" w:type="dxa"/>
                                  <w:gridSpan w:val="2"/>
                                  <w:noWrap/>
                                  <w:vAlign w:val="center"/>
                                  <w:hideMark/>
                                </w:tcPr>
                              </w:tcPrChange>
                            </w:tcPr>
                            <w:p w14:paraId="3DC9C19C" w14:textId="5D203BCE" w:rsidR="0049435F" w:rsidRPr="0049435F" w:rsidRDefault="0049435F" w:rsidP="0049435F">
                              <w:pPr>
                                <w:jc w:val="center"/>
                                <w:rPr>
                                  <w:rFonts w:ascii="Times New Roman" w:hAnsi="Times New Roman" w:cs="Times New Roman"/>
                                  <w:sz w:val="18"/>
                                  <w:szCs w:val="18"/>
                                  <w:rPrChange w:id="6132" w:author="Maino Vieytes, Christian (NIH/NIA/IRP) [F]" w:date="2023-11-16T09:39:00Z">
                                    <w:rPr>
                                      <w:rFonts w:ascii="Times New Roman" w:hAnsi="Times New Roman" w:cs="Times New Roman"/>
                                      <w:sz w:val="20"/>
                                      <w:szCs w:val="20"/>
                                    </w:rPr>
                                  </w:rPrChange>
                                </w:rPr>
                              </w:pPr>
                              <w:ins w:id="6133" w:author="Maino Vieytes, Christian (NIH/NIA/IRP) [F]" w:date="2023-11-16T09:39:00Z">
                                <w:r w:rsidRPr="0049435F">
                                  <w:rPr>
                                    <w:rFonts w:ascii="Times New Roman" w:hAnsi="Times New Roman" w:cs="Times New Roman"/>
                                    <w:color w:val="000000"/>
                                    <w:sz w:val="18"/>
                                    <w:szCs w:val="18"/>
                                    <w:rPrChange w:id="6134" w:author="Maino Vieytes, Christian (NIH/NIA/IRP) [F]" w:date="2023-11-16T09:39:00Z">
                                      <w:rPr>
                                        <w:rFonts w:ascii="Calibri" w:hAnsi="Calibri" w:cs="Calibri"/>
                                        <w:color w:val="000000"/>
                                      </w:rPr>
                                    </w:rPrChange>
                                  </w:rPr>
                                  <w:t>0.63 (0.33-1.20)</w:t>
                                </w:r>
                              </w:ins>
                              <w:del w:id="6135" w:author="Maino Vieytes, Christian (NIH/NIA/IRP) [F]" w:date="2023-11-15T15:57:00Z">
                                <w:r w:rsidRPr="0049435F" w:rsidDel="0055657D">
                                  <w:rPr>
                                    <w:rFonts w:ascii="Times New Roman" w:hAnsi="Times New Roman" w:cs="Times New Roman"/>
                                    <w:sz w:val="18"/>
                                    <w:szCs w:val="18"/>
                                    <w:rPrChange w:id="6136" w:author="Maino Vieytes, Christian (NIH/NIA/IRP) [F]" w:date="2023-11-16T09:39:00Z">
                                      <w:rPr>
                                        <w:rFonts w:ascii="Times New Roman" w:hAnsi="Times New Roman" w:cs="Times New Roman"/>
                                        <w:sz w:val="20"/>
                                        <w:szCs w:val="20"/>
                                      </w:rPr>
                                    </w:rPrChange>
                                  </w:rPr>
                                  <w:delText>1.01 (0.55-1.86)</w:delText>
                                </w:r>
                              </w:del>
                            </w:p>
                          </w:tc>
                          <w:tc>
                            <w:tcPr>
                              <w:tcW w:w="1716" w:type="dxa"/>
                              <w:noWrap/>
                              <w:vAlign w:val="center"/>
                              <w:hideMark/>
                              <w:tcPrChange w:id="6137" w:author="Maino Vieytes, Christian (NIH/NIA/IRP) [F]" w:date="2023-11-16T09:39:00Z">
                                <w:tcPr>
                                  <w:tcW w:w="1716" w:type="dxa"/>
                                  <w:gridSpan w:val="2"/>
                                  <w:noWrap/>
                                  <w:vAlign w:val="center"/>
                                  <w:hideMark/>
                                </w:tcPr>
                              </w:tcPrChange>
                            </w:tcPr>
                            <w:p w14:paraId="00155485" w14:textId="65D9EDA8" w:rsidR="0049435F" w:rsidRPr="0049435F" w:rsidRDefault="0049435F" w:rsidP="0049435F">
                              <w:pPr>
                                <w:jc w:val="center"/>
                                <w:rPr>
                                  <w:rFonts w:ascii="Times New Roman" w:hAnsi="Times New Roman" w:cs="Times New Roman"/>
                                  <w:sz w:val="18"/>
                                  <w:szCs w:val="18"/>
                                  <w:rPrChange w:id="6138" w:author="Maino Vieytes, Christian (NIH/NIA/IRP) [F]" w:date="2023-11-16T09:39:00Z">
                                    <w:rPr>
                                      <w:rFonts w:ascii="Times New Roman" w:hAnsi="Times New Roman" w:cs="Times New Roman"/>
                                      <w:sz w:val="20"/>
                                      <w:szCs w:val="20"/>
                                    </w:rPr>
                                  </w:rPrChange>
                                </w:rPr>
                              </w:pPr>
                              <w:ins w:id="6139" w:author="Maino Vieytes, Christian (NIH/NIA/IRP) [F]" w:date="2023-11-16T09:39:00Z">
                                <w:r w:rsidRPr="0049435F">
                                  <w:rPr>
                                    <w:rFonts w:ascii="Times New Roman" w:hAnsi="Times New Roman" w:cs="Times New Roman"/>
                                    <w:color w:val="000000"/>
                                    <w:sz w:val="18"/>
                                    <w:szCs w:val="18"/>
                                    <w:rPrChange w:id="6140" w:author="Maino Vieytes, Christian (NIH/NIA/IRP) [F]" w:date="2023-11-16T09:39:00Z">
                                      <w:rPr>
                                        <w:rFonts w:ascii="Calibri" w:hAnsi="Calibri" w:cs="Calibri"/>
                                        <w:color w:val="000000"/>
                                      </w:rPr>
                                    </w:rPrChange>
                                  </w:rPr>
                                  <w:t>0.84 (0.50-1.41)</w:t>
                                </w:r>
                              </w:ins>
                              <w:del w:id="6141" w:author="Maino Vieytes, Christian (NIH/NIA/IRP) [F]" w:date="2023-11-15T15:57:00Z">
                                <w:r w:rsidRPr="0049435F" w:rsidDel="0055657D">
                                  <w:rPr>
                                    <w:rFonts w:ascii="Times New Roman" w:hAnsi="Times New Roman" w:cs="Times New Roman"/>
                                    <w:sz w:val="18"/>
                                    <w:szCs w:val="18"/>
                                    <w:rPrChange w:id="6142" w:author="Maino Vieytes, Christian (NIH/NIA/IRP) [F]" w:date="2023-11-16T09:39:00Z">
                                      <w:rPr>
                                        <w:rFonts w:ascii="Times New Roman" w:hAnsi="Times New Roman" w:cs="Times New Roman"/>
                                        <w:sz w:val="20"/>
                                        <w:szCs w:val="20"/>
                                      </w:rPr>
                                    </w:rPrChange>
                                  </w:rPr>
                                  <w:delText>0.68 (0.35-1.35)</w:delText>
                                </w:r>
                              </w:del>
                            </w:p>
                          </w:tc>
                          <w:tc>
                            <w:tcPr>
                              <w:tcW w:w="1816" w:type="dxa"/>
                              <w:noWrap/>
                              <w:vAlign w:val="center"/>
                              <w:hideMark/>
                              <w:tcPrChange w:id="6143" w:author="Maino Vieytes, Christian (NIH/NIA/IRP) [F]" w:date="2023-11-16T09:39:00Z">
                                <w:tcPr>
                                  <w:tcW w:w="1816" w:type="dxa"/>
                                  <w:gridSpan w:val="2"/>
                                  <w:noWrap/>
                                  <w:vAlign w:val="center"/>
                                  <w:hideMark/>
                                </w:tcPr>
                              </w:tcPrChange>
                            </w:tcPr>
                            <w:p w14:paraId="4D58136F" w14:textId="4E69237D" w:rsidR="0049435F" w:rsidRPr="0049435F" w:rsidRDefault="0049435F" w:rsidP="0049435F">
                              <w:pPr>
                                <w:jc w:val="center"/>
                                <w:rPr>
                                  <w:rFonts w:ascii="Times New Roman" w:hAnsi="Times New Roman" w:cs="Times New Roman"/>
                                  <w:sz w:val="18"/>
                                  <w:szCs w:val="18"/>
                                  <w:rPrChange w:id="6144" w:author="Maino Vieytes, Christian (NIH/NIA/IRP) [F]" w:date="2023-11-16T09:39:00Z">
                                    <w:rPr>
                                      <w:rFonts w:ascii="Times New Roman" w:hAnsi="Times New Roman" w:cs="Times New Roman"/>
                                      <w:sz w:val="20"/>
                                      <w:szCs w:val="20"/>
                                    </w:rPr>
                                  </w:rPrChange>
                                </w:rPr>
                              </w:pPr>
                              <w:ins w:id="6145" w:author="Maino Vieytes, Christian (NIH/NIA/IRP) [F]" w:date="2023-11-16T09:39:00Z">
                                <w:r w:rsidRPr="0049435F">
                                  <w:rPr>
                                    <w:rFonts w:ascii="Times New Roman" w:hAnsi="Times New Roman" w:cs="Times New Roman"/>
                                    <w:color w:val="000000"/>
                                    <w:sz w:val="18"/>
                                    <w:szCs w:val="18"/>
                                    <w:rPrChange w:id="6146" w:author="Maino Vieytes, Christian (NIH/NIA/IRP) [F]" w:date="2023-11-16T09:39:00Z">
                                      <w:rPr>
                                        <w:rFonts w:ascii="Calibri" w:hAnsi="Calibri" w:cs="Calibri"/>
                                        <w:color w:val="000000"/>
                                      </w:rPr>
                                    </w:rPrChange>
                                  </w:rPr>
                                  <w:t>0.84 (0.50-1.40)</w:t>
                                </w:r>
                              </w:ins>
                              <w:del w:id="6147" w:author="Maino Vieytes, Christian (NIH/NIA/IRP) [F]" w:date="2023-11-15T15:57:00Z">
                                <w:r w:rsidRPr="0049435F" w:rsidDel="0055657D">
                                  <w:rPr>
                                    <w:rFonts w:ascii="Times New Roman" w:hAnsi="Times New Roman" w:cs="Times New Roman"/>
                                    <w:sz w:val="18"/>
                                    <w:szCs w:val="18"/>
                                    <w:rPrChange w:id="6148" w:author="Maino Vieytes, Christian (NIH/NIA/IRP) [F]" w:date="2023-11-16T09:39:00Z">
                                      <w:rPr>
                                        <w:rFonts w:ascii="Times New Roman" w:hAnsi="Times New Roman" w:cs="Times New Roman"/>
                                        <w:sz w:val="20"/>
                                        <w:szCs w:val="20"/>
                                      </w:rPr>
                                    </w:rPrChange>
                                  </w:rPr>
                                  <w:delText>1.03 (0.54-1.96)</w:delText>
                                </w:r>
                              </w:del>
                            </w:p>
                          </w:tc>
                          <w:tc>
                            <w:tcPr>
                              <w:tcW w:w="1196" w:type="dxa"/>
                              <w:noWrap/>
                              <w:vAlign w:val="center"/>
                              <w:hideMark/>
                              <w:tcPrChange w:id="6149" w:author="Maino Vieytes, Christian (NIH/NIA/IRP) [F]" w:date="2023-11-16T09:39:00Z">
                                <w:tcPr>
                                  <w:tcW w:w="1196" w:type="dxa"/>
                                  <w:gridSpan w:val="4"/>
                                  <w:noWrap/>
                                  <w:vAlign w:val="center"/>
                                  <w:hideMark/>
                                </w:tcPr>
                              </w:tcPrChange>
                            </w:tcPr>
                            <w:p w14:paraId="46EE6E1B" w14:textId="75585F28" w:rsidR="0049435F" w:rsidRPr="0049435F" w:rsidRDefault="0049435F" w:rsidP="0049435F">
                              <w:pPr>
                                <w:jc w:val="center"/>
                                <w:rPr>
                                  <w:rFonts w:ascii="Times New Roman" w:hAnsi="Times New Roman" w:cs="Times New Roman"/>
                                  <w:sz w:val="18"/>
                                  <w:szCs w:val="18"/>
                                  <w:rPrChange w:id="6150" w:author="Maino Vieytes, Christian (NIH/NIA/IRP) [F]" w:date="2023-11-16T09:39:00Z">
                                    <w:rPr>
                                      <w:rFonts w:ascii="Times New Roman" w:hAnsi="Times New Roman" w:cs="Times New Roman"/>
                                      <w:sz w:val="20"/>
                                      <w:szCs w:val="20"/>
                                    </w:rPr>
                                  </w:rPrChange>
                                </w:rPr>
                              </w:pPr>
                              <w:ins w:id="6151" w:author="Maino Vieytes, Christian (NIH/NIA/IRP) [F]" w:date="2023-11-16T09:39:00Z">
                                <w:r w:rsidRPr="0049435F">
                                  <w:rPr>
                                    <w:rFonts w:ascii="Times New Roman" w:hAnsi="Times New Roman" w:cs="Times New Roman"/>
                                    <w:color w:val="000000"/>
                                    <w:sz w:val="18"/>
                                    <w:szCs w:val="18"/>
                                    <w:rPrChange w:id="6152" w:author="Maino Vieytes, Christian (NIH/NIA/IRP) [F]" w:date="2023-11-16T09:39:00Z">
                                      <w:rPr>
                                        <w:rFonts w:ascii="Calibri" w:hAnsi="Calibri" w:cs="Calibri"/>
                                        <w:color w:val="000000"/>
                                      </w:rPr>
                                    </w:rPrChange>
                                  </w:rPr>
                                  <w:t>0.59</w:t>
                                </w:r>
                              </w:ins>
                              <w:del w:id="6153" w:author="Maino Vieytes, Christian (NIH/NIA/IRP) [F]" w:date="2023-11-15T15:57:00Z">
                                <w:r w:rsidRPr="0049435F" w:rsidDel="0055657D">
                                  <w:rPr>
                                    <w:rFonts w:ascii="Times New Roman" w:hAnsi="Times New Roman" w:cs="Times New Roman"/>
                                    <w:sz w:val="18"/>
                                    <w:szCs w:val="18"/>
                                    <w:rPrChange w:id="6154" w:author="Maino Vieytes, Christian (NIH/NIA/IRP) [F]" w:date="2023-11-16T09:39:00Z">
                                      <w:rPr>
                                        <w:rFonts w:ascii="Times New Roman" w:hAnsi="Times New Roman" w:cs="Times New Roman"/>
                                        <w:sz w:val="20"/>
                                        <w:szCs w:val="20"/>
                                      </w:rPr>
                                    </w:rPrChange>
                                  </w:rPr>
                                  <w:delText>0.49</w:delText>
                                </w:r>
                              </w:del>
                            </w:p>
                          </w:tc>
                          <w:tc>
                            <w:tcPr>
                              <w:tcW w:w="1622" w:type="dxa"/>
                              <w:noWrap/>
                              <w:vAlign w:val="center"/>
                              <w:hideMark/>
                              <w:tcPrChange w:id="6155" w:author="Maino Vieytes, Christian (NIH/NIA/IRP) [F]" w:date="2023-11-16T09:39:00Z">
                                <w:tcPr>
                                  <w:tcW w:w="1622" w:type="dxa"/>
                                  <w:gridSpan w:val="4"/>
                                  <w:noWrap/>
                                  <w:vAlign w:val="center"/>
                                  <w:hideMark/>
                                </w:tcPr>
                              </w:tcPrChange>
                            </w:tcPr>
                            <w:p w14:paraId="4402CEAF" w14:textId="021B3423" w:rsidR="0049435F" w:rsidRPr="0049435F" w:rsidRDefault="0049435F" w:rsidP="0049435F">
                              <w:pPr>
                                <w:jc w:val="center"/>
                                <w:rPr>
                                  <w:rFonts w:ascii="Times New Roman" w:hAnsi="Times New Roman" w:cs="Times New Roman"/>
                                  <w:sz w:val="18"/>
                                  <w:szCs w:val="18"/>
                                  <w:rPrChange w:id="6156" w:author="Maino Vieytes, Christian (NIH/NIA/IRP) [F]" w:date="2023-11-16T09:39:00Z">
                                    <w:rPr>
                                      <w:rFonts w:ascii="Times New Roman" w:hAnsi="Times New Roman" w:cs="Times New Roman"/>
                                      <w:sz w:val="20"/>
                                      <w:szCs w:val="20"/>
                                    </w:rPr>
                                  </w:rPrChange>
                                </w:rPr>
                              </w:pPr>
                              <w:ins w:id="6157" w:author="Maino Vieytes, Christian (NIH/NIA/IRP) [F]" w:date="2023-11-16T09:39:00Z">
                                <w:r w:rsidRPr="0049435F">
                                  <w:rPr>
                                    <w:rFonts w:ascii="Times New Roman" w:hAnsi="Times New Roman" w:cs="Times New Roman"/>
                                    <w:color w:val="000000"/>
                                    <w:sz w:val="18"/>
                                    <w:szCs w:val="18"/>
                                    <w:rPrChange w:id="6158" w:author="Maino Vieytes, Christian (NIH/NIA/IRP) [F]" w:date="2023-11-16T09:39:00Z">
                                      <w:rPr>
                                        <w:rFonts w:ascii="Calibri" w:hAnsi="Calibri" w:cs="Calibri"/>
                                        <w:color w:val="000000"/>
                                      </w:rPr>
                                    </w:rPrChange>
                                  </w:rPr>
                                  <w:t>0.96 (0.76-1.22)</w:t>
                                </w:r>
                              </w:ins>
                              <w:del w:id="6159" w:author="Maino Vieytes, Christian (NIH/NIA/IRP) [F]" w:date="2023-11-15T15:57:00Z">
                                <w:r w:rsidRPr="0049435F" w:rsidDel="0055657D">
                                  <w:rPr>
                                    <w:rFonts w:ascii="Times New Roman" w:hAnsi="Times New Roman" w:cs="Times New Roman"/>
                                    <w:sz w:val="18"/>
                                    <w:szCs w:val="18"/>
                                    <w:rPrChange w:id="6160" w:author="Maino Vieytes, Christian (NIH/NIA/IRP) [F]" w:date="2023-11-16T09:39:00Z">
                                      <w:rPr>
                                        <w:rFonts w:ascii="Times New Roman" w:hAnsi="Times New Roman" w:cs="Times New Roman"/>
                                        <w:sz w:val="20"/>
                                        <w:szCs w:val="20"/>
                                      </w:rPr>
                                    </w:rPrChange>
                                  </w:rPr>
                                  <w:delText>0.99 (0.82-1.21)</w:delText>
                                </w:r>
                              </w:del>
                            </w:p>
                          </w:tc>
                          <w:tc>
                            <w:tcPr>
                              <w:tcW w:w="1310" w:type="dxa"/>
                              <w:noWrap/>
                              <w:vAlign w:val="center"/>
                              <w:hideMark/>
                              <w:tcPrChange w:id="6161" w:author="Maino Vieytes, Christian (NIH/NIA/IRP) [F]" w:date="2023-11-16T09:39:00Z">
                                <w:tcPr>
                                  <w:tcW w:w="1310" w:type="dxa"/>
                                  <w:gridSpan w:val="4"/>
                                  <w:noWrap/>
                                  <w:vAlign w:val="center"/>
                                  <w:hideMark/>
                                </w:tcPr>
                              </w:tcPrChange>
                            </w:tcPr>
                            <w:p w14:paraId="3ABFF75A" w14:textId="235346D5" w:rsidR="0049435F" w:rsidRPr="0049435F" w:rsidRDefault="0049435F" w:rsidP="0049435F">
                              <w:pPr>
                                <w:jc w:val="center"/>
                                <w:rPr>
                                  <w:rFonts w:ascii="Times New Roman" w:hAnsi="Times New Roman" w:cs="Times New Roman"/>
                                  <w:sz w:val="18"/>
                                  <w:szCs w:val="18"/>
                                  <w:rPrChange w:id="6162" w:author="Maino Vieytes, Christian (NIH/NIA/IRP) [F]" w:date="2023-11-16T09:39:00Z">
                                    <w:rPr>
                                      <w:rFonts w:ascii="Times New Roman" w:hAnsi="Times New Roman" w:cs="Times New Roman"/>
                                      <w:sz w:val="20"/>
                                      <w:szCs w:val="20"/>
                                    </w:rPr>
                                  </w:rPrChange>
                                </w:rPr>
                              </w:pPr>
                              <w:ins w:id="6163" w:author="Maino Vieytes, Christian (NIH/NIA/IRP) [F]" w:date="2023-11-16T09:39:00Z">
                                <w:r w:rsidRPr="0049435F">
                                  <w:rPr>
                                    <w:rFonts w:ascii="Times New Roman" w:hAnsi="Times New Roman" w:cs="Times New Roman"/>
                                    <w:color w:val="000000"/>
                                    <w:sz w:val="18"/>
                                    <w:szCs w:val="18"/>
                                    <w:rPrChange w:id="6164" w:author="Maino Vieytes, Christian (NIH/NIA/IRP) [F]" w:date="2023-11-16T09:39:00Z">
                                      <w:rPr>
                                        <w:rFonts w:ascii="Calibri" w:hAnsi="Calibri" w:cs="Calibri"/>
                                        <w:color w:val="000000"/>
                                      </w:rPr>
                                    </w:rPrChange>
                                  </w:rPr>
                                  <w:t>0.10</w:t>
                                </w:r>
                              </w:ins>
                              <w:del w:id="6165" w:author="Maino Vieytes, Christian (NIH/NIA/IRP) [F]" w:date="2023-11-15T15:57:00Z">
                                <w:r w:rsidRPr="0049435F" w:rsidDel="0055657D">
                                  <w:rPr>
                                    <w:rFonts w:ascii="Times New Roman" w:hAnsi="Times New Roman" w:cs="Times New Roman"/>
                                    <w:color w:val="000000"/>
                                    <w:sz w:val="18"/>
                                    <w:szCs w:val="18"/>
                                    <w:rPrChange w:id="6166" w:author="Maino Vieytes, Christian (NIH/NIA/IRP) [F]" w:date="2023-11-16T09:39:00Z">
                                      <w:rPr>
                                        <w:rFonts w:ascii="Times New Roman" w:hAnsi="Times New Roman" w:cs="Times New Roman"/>
                                        <w:color w:val="000000"/>
                                        <w:sz w:val="20"/>
                                        <w:szCs w:val="20"/>
                                      </w:rPr>
                                    </w:rPrChange>
                                  </w:rPr>
                                  <w:delText>0.49</w:delText>
                                </w:r>
                              </w:del>
                            </w:p>
                          </w:tc>
                        </w:tr>
                        <w:tr w:rsidR="0049435F" w:rsidRPr="0049435F" w14:paraId="7C4658F1" w14:textId="77777777" w:rsidTr="0049435F">
                          <w:tblPrEx>
                            <w:tblPrExChange w:id="6167" w:author="Maino Vieytes, Christian (NIH/NIA/IRP) [F]" w:date="2023-11-16T09:39:00Z">
                              <w:tblPrEx>
                                <w:tblW w:w="15091" w:type="dxa"/>
                              </w:tblPrEx>
                            </w:tblPrExChange>
                          </w:tblPrEx>
                          <w:trPr>
                            <w:trHeight w:val="320"/>
                            <w:trPrChange w:id="6168" w:author="Maino Vieytes, Christian (NIH/NIA/IRP) [F]" w:date="2023-11-16T09:39:00Z">
                              <w:trPr>
                                <w:gridAfter w:val="0"/>
                                <w:trHeight w:val="320"/>
                              </w:trPr>
                            </w:trPrChange>
                          </w:trPr>
                          <w:tc>
                            <w:tcPr>
                              <w:tcW w:w="2317" w:type="dxa"/>
                              <w:noWrap/>
                              <w:vAlign w:val="center"/>
                              <w:tcPrChange w:id="6169" w:author="Maino Vieytes, Christian (NIH/NIA/IRP) [F]" w:date="2023-11-16T09:39:00Z">
                                <w:tcPr>
                                  <w:tcW w:w="2317" w:type="dxa"/>
                                  <w:noWrap/>
                                  <w:vAlign w:val="center"/>
                                </w:tcPr>
                              </w:tcPrChange>
                            </w:tcPr>
                            <w:p w14:paraId="7D1502C3" w14:textId="77777777" w:rsidR="0049435F" w:rsidRPr="008A6C8D" w:rsidRDefault="0049435F" w:rsidP="0049435F">
                              <w:pPr>
                                <w:rPr>
                                  <w:rFonts w:ascii="Times New Roman" w:hAnsi="Times New Roman" w:cs="Times New Roman"/>
                                  <w:sz w:val="18"/>
                                  <w:szCs w:val="18"/>
                                  <w:rPrChange w:id="617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171"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6172"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6173" w:author="Maino Vieytes, Christian (NIH/NIA/IRP) [F]" w:date="2023-11-16T09:39:00Z">
                                <w:tcPr>
                                  <w:tcW w:w="936" w:type="dxa"/>
                                  <w:noWrap/>
                                  <w:vAlign w:val="center"/>
                                </w:tcPr>
                              </w:tcPrChange>
                            </w:tcPr>
                            <w:p w14:paraId="2A17E076" w14:textId="497C2922" w:rsidR="0049435F" w:rsidRPr="0049435F" w:rsidRDefault="0049435F" w:rsidP="0049435F">
                              <w:pPr>
                                <w:jc w:val="center"/>
                                <w:rPr>
                                  <w:rFonts w:ascii="Times New Roman" w:hAnsi="Times New Roman" w:cs="Times New Roman"/>
                                  <w:sz w:val="18"/>
                                  <w:szCs w:val="18"/>
                                  <w:rPrChange w:id="6174" w:author="Maino Vieytes, Christian (NIH/NIA/IRP) [F]" w:date="2023-11-16T09:37:00Z">
                                    <w:rPr>
                                      <w:rFonts w:ascii="Times New Roman" w:hAnsi="Times New Roman" w:cs="Times New Roman"/>
                                      <w:sz w:val="20"/>
                                      <w:szCs w:val="20"/>
                                    </w:rPr>
                                  </w:rPrChange>
                                </w:rPr>
                              </w:pPr>
                              <w:ins w:id="6175" w:author="Maino Vieytes, Christian (NIH/NIA/IRP) [F]" w:date="2023-11-16T09:37:00Z">
                                <w:r w:rsidRPr="0049435F">
                                  <w:rPr>
                                    <w:rFonts w:ascii="Times New Roman" w:hAnsi="Times New Roman" w:cs="Times New Roman"/>
                                    <w:color w:val="000000"/>
                                    <w:sz w:val="18"/>
                                    <w:szCs w:val="18"/>
                                    <w:rPrChange w:id="6176" w:author="Maino Vieytes, Christian (NIH/NIA/IRP) [F]" w:date="2023-11-16T09:37:00Z">
                                      <w:rPr>
                                        <w:rFonts w:ascii="Calibri" w:hAnsi="Calibri" w:cs="Calibri"/>
                                        <w:color w:val="000000"/>
                                      </w:rPr>
                                    </w:rPrChange>
                                  </w:rPr>
                                  <w:t>1745</w:t>
                                </w:r>
                              </w:ins>
                              <w:del w:id="6177" w:author="Maino Vieytes, Christian (NIH/NIA/IRP) [F]" w:date="2023-11-15T15:57:00Z">
                                <w:r w:rsidRPr="0049435F" w:rsidDel="0055657D">
                                  <w:rPr>
                                    <w:rFonts w:ascii="Times New Roman" w:hAnsi="Times New Roman" w:cs="Times New Roman"/>
                                    <w:color w:val="000000"/>
                                    <w:sz w:val="18"/>
                                    <w:szCs w:val="18"/>
                                    <w:rPrChange w:id="6178" w:author="Maino Vieytes, Christian (NIH/NIA/IRP) [F]" w:date="2023-11-16T09:37:00Z">
                                      <w:rPr>
                                        <w:rFonts w:ascii="Times New Roman" w:hAnsi="Times New Roman" w:cs="Times New Roman"/>
                                        <w:color w:val="000000"/>
                                        <w:sz w:val="20"/>
                                        <w:szCs w:val="20"/>
                                      </w:rPr>
                                    </w:rPrChange>
                                  </w:rPr>
                                  <w:delText>2493</w:delText>
                                </w:r>
                              </w:del>
                            </w:p>
                          </w:tc>
                          <w:tc>
                            <w:tcPr>
                              <w:tcW w:w="846" w:type="dxa"/>
                              <w:noWrap/>
                              <w:vAlign w:val="center"/>
                              <w:tcPrChange w:id="6179" w:author="Maino Vieytes, Christian (NIH/NIA/IRP) [F]" w:date="2023-11-16T09:39:00Z">
                                <w:tcPr>
                                  <w:tcW w:w="846" w:type="dxa"/>
                                  <w:gridSpan w:val="2"/>
                                  <w:noWrap/>
                                  <w:vAlign w:val="center"/>
                                </w:tcPr>
                              </w:tcPrChange>
                            </w:tcPr>
                            <w:p w14:paraId="710ADED0" w14:textId="0BFBDEDC" w:rsidR="0049435F" w:rsidRPr="0049435F" w:rsidRDefault="0049435F" w:rsidP="0049435F">
                              <w:pPr>
                                <w:jc w:val="center"/>
                                <w:rPr>
                                  <w:rFonts w:ascii="Times New Roman" w:hAnsi="Times New Roman" w:cs="Times New Roman"/>
                                  <w:sz w:val="18"/>
                                  <w:szCs w:val="18"/>
                                  <w:rPrChange w:id="6180" w:author="Maino Vieytes, Christian (NIH/NIA/IRP) [F]" w:date="2023-11-16T09:37:00Z">
                                    <w:rPr>
                                      <w:rFonts w:ascii="Times New Roman" w:hAnsi="Times New Roman" w:cs="Times New Roman"/>
                                      <w:sz w:val="20"/>
                                      <w:szCs w:val="20"/>
                                    </w:rPr>
                                  </w:rPrChange>
                                </w:rPr>
                              </w:pPr>
                              <w:ins w:id="6181" w:author="Maino Vieytes, Christian (NIH/NIA/IRP) [F]" w:date="2023-11-16T09:37:00Z">
                                <w:r w:rsidRPr="0049435F">
                                  <w:rPr>
                                    <w:rFonts w:ascii="Times New Roman" w:hAnsi="Times New Roman" w:cs="Times New Roman"/>
                                    <w:color w:val="000000"/>
                                    <w:sz w:val="18"/>
                                    <w:szCs w:val="18"/>
                                    <w:rPrChange w:id="6182" w:author="Maino Vieytes, Christian (NIH/NIA/IRP) [F]" w:date="2023-11-16T09:37:00Z">
                                      <w:rPr>
                                        <w:rFonts w:ascii="Calibri" w:hAnsi="Calibri" w:cs="Calibri"/>
                                        <w:color w:val="000000"/>
                                      </w:rPr>
                                    </w:rPrChange>
                                  </w:rPr>
                                  <w:t>1.00</w:t>
                                </w:r>
                              </w:ins>
                              <w:del w:id="6183" w:author="Maino Vieytes, Christian (NIH/NIA/IRP) [F]" w:date="2023-11-15T15:57:00Z">
                                <w:r w:rsidRPr="0049435F" w:rsidDel="0055657D">
                                  <w:rPr>
                                    <w:rFonts w:ascii="Times New Roman" w:hAnsi="Times New Roman" w:cs="Times New Roman"/>
                                    <w:color w:val="000000"/>
                                    <w:sz w:val="18"/>
                                    <w:szCs w:val="18"/>
                                    <w:rPrChange w:id="6184" w:author="Maino Vieytes, Christian (NIH/NIA/IRP) [F]" w:date="2023-11-16T09:37:00Z">
                                      <w:rPr>
                                        <w:rFonts w:ascii="Times New Roman" w:hAnsi="Times New Roman" w:cs="Times New Roman"/>
                                        <w:color w:val="000000"/>
                                        <w:sz w:val="20"/>
                                        <w:szCs w:val="20"/>
                                      </w:rPr>
                                    </w:rPrChange>
                                  </w:rPr>
                                  <w:delText>1.00</w:delText>
                                </w:r>
                              </w:del>
                            </w:p>
                          </w:tc>
                          <w:tc>
                            <w:tcPr>
                              <w:tcW w:w="1616" w:type="dxa"/>
                              <w:noWrap/>
                              <w:vAlign w:val="center"/>
                              <w:tcPrChange w:id="6185" w:author="Maino Vieytes, Christian (NIH/NIA/IRP) [F]" w:date="2023-11-16T09:39:00Z">
                                <w:tcPr>
                                  <w:tcW w:w="1616" w:type="dxa"/>
                                  <w:gridSpan w:val="2"/>
                                  <w:noWrap/>
                                  <w:vAlign w:val="center"/>
                                </w:tcPr>
                              </w:tcPrChange>
                            </w:tcPr>
                            <w:p w14:paraId="4912CA7F" w14:textId="0E0114FC" w:rsidR="0049435F" w:rsidRPr="0049435F" w:rsidRDefault="0049435F" w:rsidP="0049435F">
                              <w:pPr>
                                <w:jc w:val="center"/>
                                <w:rPr>
                                  <w:rFonts w:ascii="Times New Roman" w:hAnsi="Times New Roman" w:cs="Times New Roman"/>
                                  <w:sz w:val="18"/>
                                  <w:szCs w:val="18"/>
                                  <w:rPrChange w:id="6186" w:author="Maino Vieytes, Christian (NIH/NIA/IRP) [F]" w:date="2023-11-16T09:39:00Z">
                                    <w:rPr>
                                      <w:rFonts w:ascii="Times New Roman" w:hAnsi="Times New Roman" w:cs="Times New Roman"/>
                                      <w:sz w:val="20"/>
                                      <w:szCs w:val="20"/>
                                    </w:rPr>
                                  </w:rPrChange>
                                </w:rPr>
                              </w:pPr>
                              <w:ins w:id="6187" w:author="Maino Vieytes, Christian (NIH/NIA/IRP) [F]" w:date="2023-11-16T09:39:00Z">
                                <w:r w:rsidRPr="0049435F">
                                  <w:rPr>
                                    <w:rFonts w:ascii="Times New Roman" w:hAnsi="Times New Roman" w:cs="Times New Roman"/>
                                    <w:color w:val="000000"/>
                                    <w:sz w:val="18"/>
                                    <w:szCs w:val="18"/>
                                    <w:rPrChange w:id="6188" w:author="Maino Vieytes, Christian (NIH/NIA/IRP) [F]" w:date="2023-11-16T09:39:00Z">
                                      <w:rPr>
                                        <w:rFonts w:ascii="Calibri" w:hAnsi="Calibri" w:cs="Calibri"/>
                                        <w:color w:val="000000"/>
                                      </w:rPr>
                                    </w:rPrChange>
                                  </w:rPr>
                                  <w:t>0.81 (0.38-1.74)</w:t>
                                </w:r>
                              </w:ins>
                              <w:del w:id="6189" w:author="Maino Vieytes, Christian (NIH/NIA/IRP) [F]" w:date="2023-11-15T15:57:00Z">
                                <w:r w:rsidRPr="0049435F" w:rsidDel="0055657D">
                                  <w:rPr>
                                    <w:rFonts w:ascii="Times New Roman" w:hAnsi="Times New Roman" w:cs="Times New Roman"/>
                                    <w:color w:val="000000"/>
                                    <w:sz w:val="18"/>
                                    <w:szCs w:val="18"/>
                                    <w:rPrChange w:id="6190" w:author="Maino Vieytes, Christian (NIH/NIA/IRP) [F]" w:date="2023-11-16T09:39:00Z">
                                      <w:rPr>
                                        <w:rFonts w:ascii="Times New Roman" w:hAnsi="Times New Roman" w:cs="Times New Roman"/>
                                        <w:color w:val="000000"/>
                                        <w:sz w:val="20"/>
                                        <w:szCs w:val="20"/>
                                      </w:rPr>
                                    </w:rPrChange>
                                  </w:rPr>
                                  <w:delText>0.75 (0.40-1.37)</w:delText>
                                </w:r>
                              </w:del>
                            </w:p>
                          </w:tc>
                          <w:tc>
                            <w:tcPr>
                              <w:tcW w:w="1716" w:type="dxa"/>
                              <w:noWrap/>
                              <w:vAlign w:val="center"/>
                              <w:tcPrChange w:id="6191" w:author="Maino Vieytes, Christian (NIH/NIA/IRP) [F]" w:date="2023-11-16T09:39:00Z">
                                <w:tcPr>
                                  <w:tcW w:w="1716" w:type="dxa"/>
                                  <w:gridSpan w:val="2"/>
                                  <w:noWrap/>
                                  <w:vAlign w:val="center"/>
                                </w:tcPr>
                              </w:tcPrChange>
                            </w:tcPr>
                            <w:p w14:paraId="70EF4A6B" w14:textId="3061CA16" w:rsidR="0049435F" w:rsidRPr="0049435F" w:rsidRDefault="0049435F" w:rsidP="0049435F">
                              <w:pPr>
                                <w:jc w:val="center"/>
                                <w:rPr>
                                  <w:rFonts w:ascii="Times New Roman" w:hAnsi="Times New Roman" w:cs="Times New Roman"/>
                                  <w:sz w:val="18"/>
                                  <w:szCs w:val="18"/>
                                  <w:rPrChange w:id="6192" w:author="Maino Vieytes, Christian (NIH/NIA/IRP) [F]" w:date="2023-11-16T09:39:00Z">
                                    <w:rPr>
                                      <w:rFonts w:ascii="Times New Roman" w:hAnsi="Times New Roman" w:cs="Times New Roman"/>
                                      <w:sz w:val="20"/>
                                      <w:szCs w:val="20"/>
                                    </w:rPr>
                                  </w:rPrChange>
                                </w:rPr>
                              </w:pPr>
                              <w:ins w:id="6193" w:author="Maino Vieytes, Christian (NIH/NIA/IRP) [F]" w:date="2023-11-16T09:39:00Z">
                                <w:r w:rsidRPr="0049435F">
                                  <w:rPr>
                                    <w:rFonts w:ascii="Times New Roman" w:hAnsi="Times New Roman" w:cs="Times New Roman"/>
                                    <w:color w:val="000000"/>
                                    <w:sz w:val="18"/>
                                    <w:szCs w:val="18"/>
                                    <w:rPrChange w:id="6194" w:author="Maino Vieytes, Christian (NIH/NIA/IRP) [F]" w:date="2023-11-16T09:39: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6195" w:author="Maino Vieytes, Christian (NIH/NIA/IRP) [F]" w:date="2023-11-16T09:39:00Z">
                                      <w:rPr>
                                        <w:rFonts w:ascii="Calibri" w:hAnsi="Calibri" w:cs="Calibri"/>
                                        <w:color w:val="000000"/>
                                      </w:rPr>
                                    </w:rPrChange>
                                  </w:rPr>
                                  <w:t>89)*</w:t>
                                </w:r>
                              </w:ins>
                              <w:proofErr w:type="gramEnd"/>
                              <w:del w:id="6196" w:author="Maino Vieytes, Christian (NIH/NIA/IRP) [F]" w:date="2023-11-15T15:57:00Z">
                                <w:r w:rsidRPr="0049435F" w:rsidDel="0055657D">
                                  <w:rPr>
                                    <w:rFonts w:ascii="Times New Roman" w:hAnsi="Times New Roman" w:cs="Times New Roman"/>
                                    <w:color w:val="000000"/>
                                    <w:sz w:val="18"/>
                                    <w:szCs w:val="18"/>
                                    <w:rPrChange w:id="6197" w:author="Maino Vieytes, Christian (NIH/NIA/IRP) [F]" w:date="2023-11-16T09:39:00Z">
                                      <w:rPr>
                                        <w:rFonts w:ascii="Times New Roman" w:hAnsi="Times New Roman" w:cs="Times New Roman"/>
                                        <w:color w:val="000000"/>
                                        <w:sz w:val="20"/>
                                        <w:szCs w:val="20"/>
                                      </w:rPr>
                                    </w:rPrChange>
                                  </w:rPr>
                                  <w:delText>0.51 (0.26-1.01)</w:delText>
                                </w:r>
                              </w:del>
                            </w:p>
                          </w:tc>
                          <w:tc>
                            <w:tcPr>
                              <w:tcW w:w="1716" w:type="dxa"/>
                              <w:noWrap/>
                              <w:vAlign w:val="center"/>
                              <w:tcPrChange w:id="6198" w:author="Maino Vieytes, Christian (NIH/NIA/IRP) [F]" w:date="2023-11-16T09:39:00Z">
                                <w:tcPr>
                                  <w:tcW w:w="1716" w:type="dxa"/>
                                  <w:gridSpan w:val="2"/>
                                  <w:noWrap/>
                                  <w:vAlign w:val="center"/>
                                </w:tcPr>
                              </w:tcPrChange>
                            </w:tcPr>
                            <w:p w14:paraId="2706D45F" w14:textId="3891BDA6" w:rsidR="0049435F" w:rsidRPr="0049435F" w:rsidRDefault="0049435F" w:rsidP="0049435F">
                              <w:pPr>
                                <w:jc w:val="center"/>
                                <w:rPr>
                                  <w:rFonts w:ascii="Times New Roman" w:hAnsi="Times New Roman" w:cs="Times New Roman"/>
                                  <w:sz w:val="18"/>
                                  <w:szCs w:val="18"/>
                                  <w:rPrChange w:id="6199" w:author="Maino Vieytes, Christian (NIH/NIA/IRP) [F]" w:date="2023-11-16T09:39:00Z">
                                    <w:rPr>
                                      <w:rFonts w:ascii="Times New Roman" w:hAnsi="Times New Roman" w:cs="Times New Roman"/>
                                      <w:sz w:val="20"/>
                                      <w:szCs w:val="20"/>
                                    </w:rPr>
                                  </w:rPrChange>
                                </w:rPr>
                              </w:pPr>
                              <w:ins w:id="6200" w:author="Maino Vieytes, Christian (NIH/NIA/IRP) [F]" w:date="2023-11-16T09:39:00Z">
                                <w:r w:rsidRPr="0049435F">
                                  <w:rPr>
                                    <w:rFonts w:ascii="Times New Roman" w:hAnsi="Times New Roman" w:cs="Times New Roman"/>
                                    <w:color w:val="000000"/>
                                    <w:sz w:val="18"/>
                                    <w:szCs w:val="18"/>
                                    <w:rPrChange w:id="6201" w:author="Maino Vieytes, Christian (NIH/NIA/IRP) [F]" w:date="2023-11-16T09:39:00Z">
                                      <w:rPr>
                                        <w:rFonts w:ascii="Calibri" w:hAnsi="Calibri" w:cs="Calibri"/>
                                        <w:color w:val="000000"/>
                                      </w:rPr>
                                    </w:rPrChange>
                                  </w:rPr>
                                  <w:t>0.84 (0.53-1.35)</w:t>
                                </w:r>
                              </w:ins>
                              <w:del w:id="6202" w:author="Maino Vieytes, Christian (NIH/NIA/IRP) [F]" w:date="2023-11-15T15:57:00Z">
                                <w:r w:rsidRPr="0049435F" w:rsidDel="0055657D">
                                  <w:rPr>
                                    <w:rFonts w:ascii="Times New Roman" w:hAnsi="Times New Roman" w:cs="Times New Roman"/>
                                    <w:color w:val="000000"/>
                                    <w:sz w:val="18"/>
                                    <w:szCs w:val="18"/>
                                    <w:rPrChange w:id="6203" w:author="Maino Vieytes, Christian (NIH/NIA/IRP) [F]" w:date="2023-11-16T09:39:00Z">
                                      <w:rPr>
                                        <w:rFonts w:ascii="Times New Roman" w:hAnsi="Times New Roman" w:cs="Times New Roman"/>
                                        <w:color w:val="000000"/>
                                        <w:sz w:val="20"/>
                                        <w:szCs w:val="20"/>
                                      </w:rPr>
                                    </w:rPrChange>
                                  </w:rPr>
                                  <w:delText>0.71 (0.44-1.16)</w:delText>
                                </w:r>
                              </w:del>
                            </w:p>
                          </w:tc>
                          <w:tc>
                            <w:tcPr>
                              <w:tcW w:w="1816" w:type="dxa"/>
                              <w:noWrap/>
                              <w:vAlign w:val="center"/>
                              <w:tcPrChange w:id="6204" w:author="Maino Vieytes, Christian (NIH/NIA/IRP) [F]" w:date="2023-11-16T09:39:00Z">
                                <w:tcPr>
                                  <w:tcW w:w="1816" w:type="dxa"/>
                                  <w:gridSpan w:val="2"/>
                                  <w:noWrap/>
                                  <w:vAlign w:val="center"/>
                                </w:tcPr>
                              </w:tcPrChange>
                            </w:tcPr>
                            <w:p w14:paraId="4C0E10C2" w14:textId="16EEF8E7" w:rsidR="0049435F" w:rsidRPr="0049435F" w:rsidRDefault="0049435F" w:rsidP="0049435F">
                              <w:pPr>
                                <w:jc w:val="center"/>
                                <w:rPr>
                                  <w:rFonts w:ascii="Times New Roman" w:hAnsi="Times New Roman" w:cs="Times New Roman"/>
                                  <w:sz w:val="18"/>
                                  <w:szCs w:val="18"/>
                                  <w:rPrChange w:id="6205" w:author="Maino Vieytes, Christian (NIH/NIA/IRP) [F]" w:date="2023-11-16T09:39:00Z">
                                    <w:rPr>
                                      <w:rFonts w:ascii="Times New Roman" w:hAnsi="Times New Roman" w:cs="Times New Roman"/>
                                      <w:sz w:val="20"/>
                                      <w:szCs w:val="20"/>
                                    </w:rPr>
                                  </w:rPrChange>
                                </w:rPr>
                              </w:pPr>
                              <w:ins w:id="6206" w:author="Maino Vieytes, Christian (NIH/NIA/IRP) [F]" w:date="2023-11-16T09:39:00Z">
                                <w:r w:rsidRPr="0049435F">
                                  <w:rPr>
                                    <w:rFonts w:ascii="Times New Roman" w:hAnsi="Times New Roman" w:cs="Times New Roman"/>
                                    <w:color w:val="000000"/>
                                    <w:sz w:val="18"/>
                                    <w:szCs w:val="18"/>
                                    <w:rPrChange w:id="6207" w:author="Maino Vieytes, Christian (NIH/NIA/IRP) [F]" w:date="2023-11-16T09:39: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6208" w:author="Maino Vieytes, Christian (NIH/NIA/IRP) [F]" w:date="2023-11-16T09:39: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6209" w:author="Maino Vieytes, Christian (NIH/NIA/IRP) [F]" w:date="2023-11-16T09:39:00Z">
                                      <w:rPr>
                                        <w:rFonts w:ascii="Calibri" w:hAnsi="Calibri" w:cs="Calibri"/>
                                        <w:color w:val="000000"/>
                                      </w:rPr>
                                    </w:rPrChange>
                                  </w:rPr>
                                  <w:t>*</w:t>
                                </w:r>
                              </w:ins>
                              <w:del w:id="6210" w:author="Maino Vieytes, Christian (NIH/NIA/IRP) [F]" w:date="2023-11-15T15:57:00Z">
                                <w:r w:rsidRPr="0049435F" w:rsidDel="0055657D">
                                  <w:rPr>
                                    <w:rFonts w:ascii="Times New Roman" w:hAnsi="Times New Roman" w:cs="Times New Roman"/>
                                    <w:color w:val="000000"/>
                                    <w:sz w:val="18"/>
                                    <w:szCs w:val="18"/>
                                    <w:rPrChange w:id="6211" w:author="Maino Vieytes, Christian (NIH/NIA/IRP) [F]" w:date="2023-11-16T09:39:00Z">
                                      <w:rPr>
                                        <w:rFonts w:ascii="Times New Roman" w:hAnsi="Times New Roman" w:cs="Times New Roman"/>
                                        <w:color w:val="000000"/>
                                        <w:sz w:val="20"/>
                                        <w:szCs w:val="20"/>
                                      </w:rPr>
                                    </w:rPrChange>
                                  </w:rPr>
                                  <w:delText>0.50 (0.29-0.88)*</w:delText>
                                </w:r>
                              </w:del>
                            </w:p>
                          </w:tc>
                          <w:tc>
                            <w:tcPr>
                              <w:tcW w:w="1196" w:type="dxa"/>
                              <w:noWrap/>
                              <w:vAlign w:val="center"/>
                              <w:tcPrChange w:id="6212" w:author="Maino Vieytes, Christian (NIH/NIA/IRP) [F]" w:date="2023-11-16T09:39:00Z">
                                <w:tcPr>
                                  <w:tcW w:w="1196" w:type="dxa"/>
                                  <w:gridSpan w:val="4"/>
                                  <w:noWrap/>
                                  <w:vAlign w:val="center"/>
                                </w:tcPr>
                              </w:tcPrChange>
                            </w:tcPr>
                            <w:p w14:paraId="52A5D0EC" w14:textId="77D47BD1" w:rsidR="0049435F" w:rsidRPr="0049435F" w:rsidRDefault="0049435F" w:rsidP="0049435F">
                              <w:pPr>
                                <w:jc w:val="center"/>
                                <w:rPr>
                                  <w:rFonts w:ascii="Times New Roman" w:hAnsi="Times New Roman" w:cs="Times New Roman"/>
                                  <w:sz w:val="18"/>
                                  <w:szCs w:val="18"/>
                                  <w:rPrChange w:id="6213" w:author="Maino Vieytes, Christian (NIH/NIA/IRP) [F]" w:date="2023-11-16T09:39:00Z">
                                    <w:rPr>
                                      <w:rFonts w:ascii="Times New Roman" w:hAnsi="Times New Roman" w:cs="Times New Roman"/>
                                      <w:sz w:val="20"/>
                                      <w:szCs w:val="20"/>
                                    </w:rPr>
                                  </w:rPrChange>
                                </w:rPr>
                              </w:pPr>
                              <w:ins w:id="6214" w:author="Maino Vieytes, Christian (NIH/NIA/IRP) [F]" w:date="2023-11-16T09:39:00Z">
                                <w:r w:rsidRPr="0049435F">
                                  <w:rPr>
                                    <w:rFonts w:ascii="Times New Roman" w:hAnsi="Times New Roman" w:cs="Times New Roman"/>
                                    <w:color w:val="000000"/>
                                    <w:sz w:val="18"/>
                                    <w:szCs w:val="18"/>
                                    <w:rPrChange w:id="6215" w:author="Maino Vieytes, Christian (NIH/NIA/IRP) [F]" w:date="2023-11-16T09:39:00Z">
                                      <w:rPr>
                                        <w:rFonts w:ascii="Calibri" w:hAnsi="Calibri" w:cs="Calibri"/>
                                        <w:color w:val="000000"/>
                                      </w:rPr>
                                    </w:rPrChange>
                                  </w:rPr>
                                  <w:t>&lt; 0.01**</w:t>
                                </w:r>
                              </w:ins>
                              <w:del w:id="6216" w:author="Maino Vieytes, Christian (NIH/NIA/IRP) [F]" w:date="2023-11-15T15:57:00Z">
                                <w:r w:rsidRPr="0049435F" w:rsidDel="0055657D">
                                  <w:rPr>
                                    <w:rFonts w:ascii="Times New Roman" w:hAnsi="Times New Roman" w:cs="Times New Roman"/>
                                    <w:color w:val="000000"/>
                                    <w:sz w:val="18"/>
                                    <w:szCs w:val="18"/>
                                    <w:rPrChange w:id="6217" w:author="Maino Vieytes, Christian (NIH/NIA/IRP) [F]" w:date="2023-11-16T09:39:00Z">
                                      <w:rPr>
                                        <w:rFonts w:ascii="Times New Roman" w:hAnsi="Times New Roman" w:cs="Times New Roman"/>
                                        <w:color w:val="000000"/>
                                        <w:sz w:val="20"/>
                                        <w:szCs w:val="20"/>
                                      </w:rPr>
                                    </w:rPrChange>
                                  </w:rPr>
                                  <w:delText>0.02*</w:delText>
                                </w:r>
                              </w:del>
                            </w:p>
                          </w:tc>
                          <w:tc>
                            <w:tcPr>
                              <w:tcW w:w="1622" w:type="dxa"/>
                              <w:noWrap/>
                              <w:vAlign w:val="center"/>
                              <w:tcPrChange w:id="6218" w:author="Maino Vieytes, Christian (NIH/NIA/IRP) [F]" w:date="2023-11-16T09:39:00Z">
                                <w:tcPr>
                                  <w:tcW w:w="1622" w:type="dxa"/>
                                  <w:gridSpan w:val="4"/>
                                  <w:noWrap/>
                                  <w:vAlign w:val="center"/>
                                </w:tcPr>
                              </w:tcPrChange>
                            </w:tcPr>
                            <w:p w14:paraId="3E4CBD89" w14:textId="48263EDF" w:rsidR="0049435F" w:rsidRPr="0049435F" w:rsidRDefault="0049435F" w:rsidP="0049435F">
                              <w:pPr>
                                <w:jc w:val="center"/>
                                <w:rPr>
                                  <w:rFonts w:ascii="Times New Roman" w:hAnsi="Times New Roman" w:cs="Times New Roman"/>
                                  <w:sz w:val="18"/>
                                  <w:szCs w:val="18"/>
                                  <w:rPrChange w:id="6219" w:author="Maino Vieytes, Christian (NIH/NIA/IRP) [F]" w:date="2023-11-16T09:39:00Z">
                                    <w:rPr>
                                      <w:rFonts w:ascii="Times New Roman" w:hAnsi="Times New Roman" w:cs="Times New Roman"/>
                                      <w:sz w:val="20"/>
                                      <w:szCs w:val="20"/>
                                    </w:rPr>
                                  </w:rPrChange>
                                </w:rPr>
                              </w:pPr>
                              <w:ins w:id="6220" w:author="Maino Vieytes, Christian (NIH/NIA/IRP) [F]" w:date="2023-11-16T09:39:00Z">
                                <w:r w:rsidRPr="0049435F">
                                  <w:rPr>
                                    <w:rFonts w:ascii="Times New Roman" w:hAnsi="Times New Roman" w:cs="Times New Roman"/>
                                    <w:color w:val="000000"/>
                                    <w:sz w:val="18"/>
                                    <w:szCs w:val="18"/>
                                    <w:rPrChange w:id="6221" w:author="Maino Vieytes, Christian (NIH/NIA/IRP) [F]" w:date="2023-11-16T09:39: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6222" w:author="Maino Vieytes, Christian (NIH/NIA/IRP) [F]" w:date="2023-11-16T09:39:00Z">
                                      <w:rPr>
                                        <w:rFonts w:ascii="Calibri" w:hAnsi="Calibri" w:cs="Calibri"/>
                                        <w:color w:val="000000"/>
                                      </w:rPr>
                                    </w:rPrChange>
                                  </w:rPr>
                                  <w:t>97)*</w:t>
                                </w:r>
                              </w:ins>
                              <w:proofErr w:type="gramEnd"/>
                              <w:del w:id="6223" w:author="Maino Vieytes, Christian (NIH/NIA/IRP) [F]" w:date="2023-11-15T15:57:00Z">
                                <w:r w:rsidRPr="0049435F" w:rsidDel="0055657D">
                                  <w:rPr>
                                    <w:rFonts w:ascii="Times New Roman" w:hAnsi="Times New Roman" w:cs="Times New Roman"/>
                                    <w:color w:val="000000"/>
                                    <w:sz w:val="18"/>
                                    <w:szCs w:val="18"/>
                                    <w:rPrChange w:id="6224" w:author="Maino Vieytes, Christian (NIH/NIA/IRP) [F]" w:date="2023-11-16T09:39:00Z">
                                      <w:rPr>
                                        <w:rFonts w:ascii="Times New Roman" w:hAnsi="Times New Roman" w:cs="Times New Roman"/>
                                        <w:color w:val="000000"/>
                                        <w:sz w:val="20"/>
                                        <w:szCs w:val="20"/>
                                      </w:rPr>
                                    </w:rPrChange>
                                  </w:rPr>
                                  <w:delText>0.87 (0.75-1.01)</w:delText>
                                </w:r>
                              </w:del>
                            </w:p>
                          </w:tc>
                          <w:tc>
                            <w:tcPr>
                              <w:tcW w:w="1310" w:type="dxa"/>
                              <w:noWrap/>
                              <w:vAlign w:val="center"/>
                              <w:tcPrChange w:id="6225" w:author="Maino Vieytes, Christian (NIH/NIA/IRP) [F]" w:date="2023-11-16T09:39:00Z">
                                <w:tcPr>
                                  <w:tcW w:w="1310" w:type="dxa"/>
                                  <w:gridSpan w:val="4"/>
                                  <w:noWrap/>
                                  <w:vAlign w:val="center"/>
                                </w:tcPr>
                              </w:tcPrChange>
                            </w:tcPr>
                            <w:p w14:paraId="210FF568" w14:textId="7B629010" w:rsidR="0049435F" w:rsidRPr="0049435F" w:rsidRDefault="0049435F" w:rsidP="0049435F">
                              <w:pPr>
                                <w:jc w:val="center"/>
                                <w:rPr>
                                  <w:rFonts w:ascii="Times New Roman" w:hAnsi="Times New Roman" w:cs="Times New Roman"/>
                                  <w:color w:val="000000"/>
                                  <w:sz w:val="18"/>
                                  <w:szCs w:val="18"/>
                                  <w:rPrChange w:id="6226" w:author="Maino Vieytes, Christian (NIH/NIA/IRP) [F]" w:date="2023-11-16T09:39:00Z">
                                    <w:rPr>
                                      <w:rFonts w:ascii="Times New Roman" w:hAnsi="Times New Roman" w:cs="Times New Roman"/>
                                      <w:color w:val="000000"/>
                                      <w:sz w:val="20"/>
                                      <w:szCs w:val="20"/>
                                    </w:rPr>
                                  </w:rPrChange>
                                </w:rPr>
                              </w:pPr>
                              <w:ins w:id="6227" w:author="Maino Vieytes, Christian (NIH/NIA/IRP) [F]" w:date="2023-11-16T09:39:00Z">
                                <w:r w:rsidRPr="0049435F">
                                  <w:rPr>
                                    <w:rFonts w:ascii="Times New Roman" w:hAnsi="Times New Roman" w:cs="Times New Roman"/>
                                    <w:color w:val="000000"/>
                                    <w:sz w:val="18"/>
                                    <w:szCs w:val="18"/>
                                    <w:rPrChange w:id="6228" w:author="Maino Vieytes, Christian (NIH/NIA/IRP) [F]" w:date="2023-11-16T09:39:00Z">
                                      <w:rPr>
                                        <w:rFonts w:ascii="Calibri" w:hAnsi="Calibri" w:cs="Calibri"/>
                                        <w:color w:val="000000"/>
                                      </w:rPr>
                                    </w:rPrChange>
                                  </w:rPr>
                                  <w:t>0.89</w:t>
                                </w:r>
                              </w:ins>
                              <w:del w:id="6229" w:author="Maino Vieytes, Christian (NIH/NIA/IRP) [F]" w:date="2023-11-15T15:57:00Z">
                                <w:r w:rsidRPr="0049435F" w:rsidDel="0055657D">
                                  <w:rPr>
                                    <w:rFonts w:ascii="Times New Roman" w:hAnsi="Times New Roman" w:cs="Times New Roman"/>
                                    <w:color w:val="000000"/>
                                    <w:sz w:val="18"/>
                                    <w:szCs w:val="18"/>
                                    <w:rPrChange w:id="6230" w:author="Maino Vieytes, Christian (NIH/NIA/IRP) [F]" w:date="2023-11-16T09:39:00Z">
                                      <w:rPr>
                                        <w:rFonts w:ascii="Times New Roman" w:hAnsi="Times New Roman" w:cs="Times New Roman"/>
                                        <w:color w:val="000000"/>
                                        <w:sz w:val="20"/>
                                        <w:szCs w:val="20"/>
                                      </w:rPr>
                                    </w:rPrChange>
                                  </w:rPr>
                                  <w:delText>0.42</w:delText>
                                </w:r>
                              </w:del>
                            </w:p>
                          </w:tc>
                        </w:tr>
                        <w:tr w:rsidR="008E210F" w:rsidRPr="008A6C8D" w:rsidDel="001F5A7E" w14:paraId="6CFEA743" w14:textId="60557E7D" w:rsidTr="002B4FE9">
                          <w:trPr>
                            <w:trHeight w:val="320"/>
                            <w:del w:id="6231" w:author="Maino Vieytes, Christian (NIH/NIA/IRP) [F]" w:date="2023-11-15T09:29:00Z"/>
                            <w:trPrChange w:id="6232" w:author="Maino Vieytes, Christian (NIH/NIA/IRP) [F]" w:date="2023-11-15T16:23:00Z">
                              <w:trPr>
                                <w:gridAfter w:val="0"/>
                                <w:trHeight w:val="320"/>
                              </w:trPr>
                            </w:trPrChange>
                          </w:trPr>
                          <w:tc>
                            <w:tcPr>
                              <w:tcW w:w="15091" w:type="dxa"/>
                              <w:gridSpan w:val="10"/>
                              <w:noWrap/>
                              <w:vAlign w:val="center"/>
                              <w:tcPrChange w:id="6233" w:author="Maino Vieytes, Christian (NIH/NIA/IRP) [F]" w:date="2023-11-15T16:23:00Z">
                                <w:tcPr>
                                  <w:tcW w:w="14395" w:type="dxa"/>
                                  <w:gridSpan w:val="22"/>
                                  <w:noWrap/>
                                  <w:vAlign w:val="center"/>
                                </w:tcPr>
                              </w:tcPrChange>
                            </w:tcPr>
                            <w:p w14:paraId="31CEFE4D" w14:textId="174F82B1" w:rsidR="008E210F" w:rsidRPr="008A6C8D" w:rsidDel="001F5A7E" w:rsidRDefault="008E210F" w:rsidP="00D9498C">
                              <w:pPr>
                                <w:rPr>
                                  <w:del w:id="6234" w:author="Maino Vieytes, Christian (NIH/NIA/IRP) [F]" w:date="2023-11-15T09:29:00Z"/>
                                  <w:rFonts w:ascii="Times New Roman" w:hAnsi="Times New Roman" w:cs="Times New Roman"/>
                                  <w:i/>
                                  <w:iCs/>
                                  <w:sz w:val="18"/>
                                  <w:szCs w:val="18"/>
                                  <w:rPrChange w:id="6235" w:author="Maino Vieytes, Christian (NIH/NIA/IRP) [F]" w:date="2023-11-15T15:57:00Z">
                                    <w:rPr>
                                      <w:del w:id="6236" w:author="Maino Vieytes, Christian (NIH/NIA/IRP) [F]" w:date="2023-11-15T09:29:00Z"/>
                                      <w:rFonts w:ascii="Times New Roman" w:hAnsi="Times New Roman" w:cs="Times New Roman"/>
                                      <w:i/>
                                      <w:iCs/>
                                      <w:sz w:val="20"/>
                                      <w:szCs w:val="20"/>
                                    </w:rPr>
                                  </w:rPrChange>
                                </w:rPr>
                              </w:pPr>
                              <w:del w:id="6237" w:author="Maino Vieytes, Christian (NIH/NIA/IRP) [F]" w:date="2023-11-15T09:29:00Z">
                                <w:r w:rsidRPr="008A6C8D" w:rsidDel="001F5A7E">
                                  <w:rPr>
                                    <w:rFonts w:ascii="Times New Roman" w:hAnsi="Times New Roman" w:cs="Times New Roman"/>
                                    <w:i/>
                                    <w:iCs/>
                                    <w:sz w:val="18"/>
                                    <w:szCs w:val="18"/>
                                    <w:rPrChange w:id="6238" w:author="Maino Vieytes, Christian (NIH/NIA/IRP) [F]" w:date="2023-11-15T15:57:00Z">
                                      <w:rPr>
                                        <w:rFonts w:ascii="Times New Roman" w:hAnsi="Times New Roman" w:cs="Times New Roman"/>
                                        <w:i/>
                                        <w:iCs/>
                                        <w:sz w:val="20"/>
                                        <w:szCs w:val="20"/>
                                      </w:rPr>
                                    </w:rPrChange>
                                  </w:rPr>
                                  <w:delText>Cardiovascular Disease Mortality</w:delText>
                                </w:r>
                              </w:del>
                            </w:p>
                          </w:tc>
                        </w:tr>
                        <w:tr w:rsidR="008E210F" w:rsidRPr="008A6C8D" w:rsidDel="001F5A7E" w14:paraId="5DDFF327" w14:textId="4053A144" w:rsidTr="002B4FE9">
                          <w:trPr>
                            <w:trHeight w:val="320"/>
                            <w:del w:id="6239" w:author="Maino Vieytes, Christian (NIH/NIA/IRP) [F]" w:date="2023-11-15T09:29:00Z"/>
                            <w:trPrChange w:id="6240" w:author="Maino Vieytes, Christian (NIH/NIA/IRP) [F]" w:date="2023-11-15T16:23:00Z">
                              <w:trPr>
                                <w:gridAfter w:val="0"/>
                                <w:trHeight w:val="320"/>
                              </w:trPr>
                            </w:trPrChange>
                          </w:trPr>
                          <w:tc>
                            <w:tcPr>
                              <w:tcW w:w="2317" w:type="dxa"/>
                              <w:noWrap/>
                              <w:vAlign w:val="center"/>
                              <w:hideMark/>
                              <w:tcPrChange w:id="6241" w:author="Maino Vieytes, Christian (NIH/NIA/IRP) [F]" w:date="2023-11-15T16:23:00Z">
                                <w:tcPr>
                                  <w:tcW w:w="2317" w:type="dxa"/>
                                  <w:noWrap/>
                                  <w:vAlign w:val="center"/>
                                  <w:hideMark/>
                                </w:tcPr>
                              </w:tcPrChange>
                            </w:tcPr>
                            <w:p w14:paraId="0063A6A3" w14:textId="5FE53301" w:rsidR="008E210F" w:rsidRPr="008A6C8D" w:rsidDel="001F5A7E" w:rsidRDefault="008E210F" w:rsidP="006153D4">
                              <w:pPr>
                                <w:rPr>
                                  <w:del w:id="6242" w:author="Maino Vieytes, Christian (NIH/NIA/IRP) [F]" w:date="2023-11-15T09:29:00Z"/>
                                  <w:rFonts w:ascii="Times New Roman" w:hAnsi="Times New Roman" w:cs="Times New Roman"/>
                                  <w:sz w:val="18"/>
                                  <w:szCs w:val="18"/>
                                  <w:rPrChange w:id="6243" w:author="Maino Vieytes, Christian (NIH/NIA/IRP) [F]" w:date="2023-11-15T15:57:00Z">
                                    <w:rPr>
                                      <w:del w:id="6244" w:author="Maino Vieytes, Christian (NIH/NIA/IRP) [F]" w:date="2023-11-15T09:29:00Z"/>
                                      <w:rFonts w:ascii="Times New Roman" w:hAnsi="Times New Roman" w:cs="Times New Roman"/>
                                      <w:sz w:val="20"/>
                                      <w:szCs w:val="20"/>
                                    </w:rPr>
                                  </w:rPrChange>
                                </w:rPr>
                              </w:pPr>
                              <w:del w:id="6245" w:author="Maino Vieytes, Christian (NIH/NIA/IRP) [F]" w:date="2023-11-15T09:29:00Z">
                                <w:r w:rsidRPr="008A6C8D" w:rsidDel="001F5A7E">
                                  <w:rPr>
                                    <w:rFonts w:ascii="Times New Roman" w:hAnsi="Times New Roman" w:cs="Times New Roman"/>
                                    <w:sz w:val="18"/>
                                    <w:szCs w:val="18"/>
                                    <w:rPrChange w:id="6246" w:author="Maino Vieytes, Christian (NIH/NIA/IRP) [F]" w:date="2023-11-15T15:57:00Z">
                                      <w:rPr>
                                        <w:rFonts w:ascii="Times New Roman" w:hAnsi="Times New Roman" w:cs="Times New Roman"/>
                                        <w:sz w:val="20"/>
                                        <w:szCs w:val="20"/>
                                      </w:rPr>
                                    </w:rPrChange>
                                  </w:rPr>
                                  <w:delText>Food Insecurity (FI)</w:delText>
                                </w:r>
                                <w:r w:rsidRPr="008A6C8D" w:rsidDel="001F5A7E">
                                  <w:rPr>
                                    <w:rFonts w:ascii="Times New Roman" w:hAnsi="Times New Roman" w:cs="Times New Roman"/>
                                    <w:b/>
                                    <w:bCs/>
                                    <w:sz w:val="18"/>
                                    <w:szCs w:val="18"/>
                                    <w:vertAlign w:val="superscript"/>
                                    <w:lang w:bidi="en-US"/>
                                    <w:rPrChange w:id="6247"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248" w:author="Maino Vieytes, Christian (NIH/NIA/IRP) [F]" w:date="2023-11-15T16:23:00Z">
                                <w:tcPr>
                                  <w:tcW w:w="720" w:type="dxa"/>
                                  <w:noWrap/>
                                  <w:vAlign w:val="center"/>
                                  <w:hideMark/>
                                </w:tcPr>
                              </w:tcPrChange>
                            </w:tcPr>
                            <w:p w14:paraId="09FC60E8" w14:textId="6B7DC6A8" w:rsidR="008E210F" w:rsidRPr="008A6C8D" w:rsidDel="001F5A7E" w:rsidRDefault="008E210F" w:rsidP="006153D4">
                              <w:pPr>
                                <w:jc w:val="center"/>
                                <w:rPr>
                                  <w:del w:id="6249" w:author="Maino Vieytes, Christian (NIH/NIA/IRP) [F]" w:date="2023-11-15T09:29:00Z"/>
                                  <w:rFonts w:ascii="Times New Roman" w:hAnsi="Times New Roman" w:cs="Times New Roman"/>
                                  <w:sz w:val="18"/>
                                  <w:szCs w:val="18"/>
                                  <w:rPrChange w:id="6250" w:author="Maino Vieytes, Christian (NIH/NIA/IRP) [F]" w:date="2023-11-15T15:57:00Z">
                                    <w:rPr>
                                      <w:del w:id="6251" w:author="Maino Vieytes, Christian (NIH/NIA/IRP) [F]" w:date="2023-11-15T09:29:00Z"/>
                                      <w:rFonts w:ascii="Times New Roman" w:hAnsi="Times New Roman" w:cs="Times New Roman"/>
                                      <w:sz w:val="20"/>
                                      <w:szCs w:val="20"/>
                                    </w:rPr>
                                  </w:rPrChange>
                                </w:rPr>
                              </w:pPr>
                              <w:del w:id="6252" w:author="Maino Vieytes, Christian (NIH/NIA/IRP) [F]" w:date="2023-11-15T09:29:00Z">
                                <w:r w:rsidRPr="008A6C8D" w:rsidDel="001F5A7E">
                                  <w:rPr>
                                    <w:rFonts w:ascii="Times New Roman" w:hAnsi="Times New Roman" w:cs="Times New Roman"/>
                                    <w:sz w:val="18"/>
                                    <w:szCs w:val="18"/>
                                    <w:rPrChange w:id="6253"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254" w:author="Maino Vieytes, Christian (NIH/NIA/IRP) [F]" w:date="2023-11-15T16:23:00Z">
                                <w:tcPr>
                                  <w:tcW w:w="720" w:type="dxa"/>
                                  <w:gridSpan w:val="2"/>
                                  <w:noWrap/>
                                  <w:vAlign w:val="center"/>
                                  <w:hideMark/>
                                </w:tcPr>
                              </w:tcPrChange>
                            </w:tcPr>
                            <w:p w14:paraId="321E65C5" w14:textId="192F90FC" w:rsidR="008E210F" w:rsidRPr="008A6C8D" w:rsidDel="001F5A7E" w:rsidRDefault="008E210F" w:rsidP="006153D4">
                              <w:pPr>
                                <w:jc w:val="center"/>
                                <w:rPr>
                                  <w:del w:id="6255" w:author="Maino Vieytes, Christian (NIH/NIA/IRP) [F]" w:date="2023-11-15T09:29:00Z"/>
                                  <w:rFonts w:ascii="Times New Roman" w:hAnsi="Times New Roman" w:cs="Times New Roman"/>
                                  <w:sz w:val="18"/>
                                  <w:szCs w:val="18"/>
                                  <w:rPrChange w:id="6256" w:author="Maino Vieytes, Christian (NIH/NIA/IRP) [F]" w:date="2023-11-15T15:57:00Z">
                                    <w:rPr>
                                      <w:del w:id="6257" w:author="Maino Vieytes, Christian (NIH/NIA/IRP) [F]" w:date="2023-11-15T09:29:00Z"/>
                                      <w:rFonts w:ascii="Times New Roman" w:hAnsi="Times New Roman" w:cs="Times New Roman"/>
                                      <w:sz w:val="20"/>
                                      <w:szCs w:val="20"/>
                                    </w:rPr>
                                  </w:rPrChange>
                                </w:rPr>
                              </w:pPr>
                              <w:del w:id="6258" w:author="Maino Vieytes, Christian (NIH/NIA/IRP) [F]" w:date="2023-11-15T09:29:00Z">
                                <w:r w:rsidRPr="008A6C8D" w:rsidDel="001F5A7E">
                                  <w:rPr>
                                    <w:rFonts w:ascii="Times New Roman" w:hAnsi="Times New Roman" w:cs="Times New Roman"/>
                                    <w:sz w:val="18"/>
                                    <w:szCs w:val="18"/>
                                    <w:rPrChange w:id="6259"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260" w:author="Maino Vieytes, Christian (NIH/NIA/IRP) [F]" w:date="2023-11-15T16:23:00Z">
                                <w:tcPr>
                                  <w:tcW w:w="1616" w:type="dxa"/>
                                  <w:gridSpan w:val="2"/>
                                  <w:noWrap/>
                                  <w:vAlign w:val="center"/>
                                  <w:hideMark/>
                                </w:tcPr>
                              </w:tcPrChange>
                            </w:tcPr>
                            <w:p w14:paraId="53331557" w14:textId="4E13DE95" w:rsidR="008E210F" w:rsidRPr="008A6C8D" w:rsidDel="001F5A7E" w:rsidRDefault="008E210F" w:rsidP="006153D4">
                              <w:pPr>
                                <w:jc w:val="center"/>
                                <w:rPr>
                                  <w:del w:id="6261" w:author="Maino Vieytes, Christian (NIH/NIA/IRP) [F]" w:date="2023-11-15T09:29:00Z"/>
                                  <w:rFonts w:ascii="Times New Roman" w:hAnsi="Times New Roman" w:cs="Times New Roman"/>
                                  <w:sz w:val="18"/>
                                  <w:szCs w:val="18"/>
                                  <w:rPrChange w:id="6262" w:author="Maino Vieytes, Christian (NIH/NIA/IRP) [F]" w:date="2023-11-15T15:57:00Z">
                                    <w:rPr>
                                      <w:del w:id="6263" w:author="Maino Vieytes, Christian (NIH/NIA/IRP) [F]" w:date="2023-11-15T09:29:00Z"/>
                                      <w:rFonts w:ascii="Times New Roman" w:hAnsi="Times New Roman" w:cs="Times New Roman"/>
                                      <w:sz w:val="20"/>
                                      <w:szCs w:val="20"/>
                                    </w:rPr>
                                  </w:rPrChange>
                                </w:rPr>
                              </w:pPr>
                              <w:del w:id="6264" w:author="Maino Vieytes, Christian (NIH/NIA/IRP) [F]" w:date="2023-11-15T09:29:00Z">
                                <w:r w:rsidRPr="008A6C8D" w:rsidDel="001F5A7E">
                                  <w:rPr>
                                    <w:rFonts w:ascii="Times New Roman" w:hAnsi="Times New Roman" w:cs="Times New Roman"/>
                                    <w:sz w:val="18"/>
                                    <w:szCs w:val="18"/>
                                    <w:rPrChange w:id="6265" w:author="Maino Vieytes, Christian (NIH/NIA/IRP) [F]" w:date="2023-11-15T15:57:00Z">
                                      <w:rPr>
                                        <w:rFonts w:ascii="Times New Roman" w:hAnsi="Times New Roman" w:cs="Times New Roman"/>
                                        <w:sz w:val="20"/>
                                        <w:szCs w:val="20"/>
                                      </w:rPr>
                                    </w:rPrChange>
                                  </w:rPr>
                                  <w:delText>0.84 (0.41-1.72)</w:delText>
                                </w:r>
                              </w:del>
                            </w:p>
                          </w:tc>
                          <w:tc>
                            <w:tcPr>
                              <w:tcW w:w="1716" w:type="dxa"/>
                              <w:noWrap/>
                              <w:vAlign w:val="center"/>
                              <w:hideMark/>
                              <w:tcPrChange w:id="6266" w:author="Maino Vieytes, Christian (NIH/NIA/IRP) [F]" w:date="2023-11-15T16:23:00Z">
                                <w:tcPr>
                                  <w:tcW w:w="1716" w:type="dxa"/>
                                  <w:gridSpan w:val="2"/>
                                  <w:noWrap/>
                                  <w:vAlign w:val="center"/>
                                  <w:hideMark/>
                                </w:tcPr>
                              </w:tcPrChange>
                            </w:tcPr>
                            <w:p w14:paraId="69C692F1" w14:textId="4CB32568" w:rsidR="008E210F" w:rsidRPr="008A6C8D" w:rsidDel="001F5A7E" w:rsidRDefault="008E210F" w:rsidP="006153D4">
                              <w:pPr>
                                <w:jc w:val="center"/>
                                <w:rPr>
                                  <w:del w:id="6267" w:author="Maino Vieytes, Christian (NIH/NIA/IRP) [F]" w:date="2023-11-15T09:29:00Z"/>
                                  <w:rFonts w:ascii="Times New Roman" w:hAnsi="Times New Roman" w:cs="Times New Roman"/>
                                  <w:sz w:val="18"/>
                                  <w:szCs w:val="18"/>
                                  <w:rPrChange w:id="6268" w:author="Maino Vieytes, Christian (NIH/NIA/IRP) [F]" w:date="2023-11-15T15:57:00Z">
                                    <w:rPr>
                                      <w:del w:id="6269" w:author="Maino Vieytes, Christian (NIH/NIA/IRP) [F]" w:date="2023-11-15T09:29:00Z"/>
                                      <w:rFonts w:ascii="Times New Roman" w:hAnsi="Times New Roman" w:cs="Times New Roman"/>
                                      <w:sz w:val="20"/>
                                      <w:szCs w:val="20"/>
                                    </w:rPr>
                                  </w:rPrChange>
                                </w:rPr>
                              </w:pPr>
                              <w:del w:id="6270" w:author="Maino Vieytes, Christian (NIH/NIA/IRP) [F]" w:date="2023-11-15T09:29:00Z">
                                <w:r w:rsidRPr="008A6C8D" w:rsidDel="001F5A7E">
                                  <w:rPr>
                                    <w:rFonts w:ascii="Times New Roman" w:hAnsi="Times New Roman" w:cs="Times New Roman"/>
                                    <w:sz w:val="18"/>
                                    <w:szCs w:val="18"/>
                                    <w:rPrChange w:id="6271" w:author="Maino Vieytes, Christian (NIH/NIA/IRP) [F]" w:date="2023-11-15T15:57:00Z">
                                      <w:rPr>
                                        <w:rFonts w:ascii="Times New Roman" w:hAnsi="Times New Roman" w:cs="Times New Roman"/>
                                        <w:sz w:val="20"/>
                                        <w:szCs w:val="20"/>
                                      </w:rPr>
                                    </w:rPrChange>
                                  </w:rPr>
                                  <w:delText>1.08 (0.53-2.20)</w:delText>
                                </w:r>
                              </w:del>
                            </w:p>
                          </w:tc>
                          <w:tc>
                            <w:tcPr>
                              <w:tcW w:w="1716" w:type="dxa"/>
                              <w:noWrap/>
                              <w:vAlign w:val="center"/>
                              <w:hideMark/>
                              <w:tcPrChange w:id="6272" w:author="Maino Vieytes, Christian (NIH/NIA/IRP) [F]" w:date="2023-11-15T16:23:00Z">
                                <w:tcPr>
                                  <w:tcW w:w="1716" w:type="dxa"/>
                                  <w:gridSpan w:val="2"/>
                                  <w:noWrap/>
                                  <w:vAlign w:val="center"/>
                                  <w:hideMark/>
                                </w:tcPr>
                              </w:tcPrChange>
                            </w:tcPr>
                            <w:p w14:paraId="0200121A" w14:textId="46671D58" w:rsidR="008E210F" w:rsidRPr="008A6C8D" w:rsidDel="001F5A7E" w:rsidRDefault="008E210F" w:rsidP="006153D4">
                              <w:pPr>
                                <w:jc w:val="center"/>
                                <w:rPr>
                                  <w:del w:id="6273" w:author="Maino Vieytes, Christian (NIH/NIA/IRP) [F]" w:date="2023-11-15T09:29:00Z"/>
                                  <w:rFonts w:ascii="Times New Roman" w:hAnsi="Times New Roman" w:cs="Times New Roman"/>
                                  <w:sz w:val="18"/>
                                  <w:szCs w:val="18"/>
                                  <w:rPrChange w:id="6274" w:author="Maino Vieytes, Christian (NIH/NIA/IRP) [F]" w:date="2023-11-15T15:57:00Z">
                                    <w:rPr>
                                      <w:del w:id="6275" w:author="Maino Vieytes, Christian (NIH/NIA/IRP) [F]" w:date="2023-11-15T09:29:00Z"/>
                                      <w:rFonts w:ascii="Times New Roman" w:hAnsi="Times New Roman" w:cs="Times New Roman"/>
                                      <w:sz w:val="20"/>
                                      <w:szCs w:val="20"/>
                                    </w:rPr>
                                  </w:rPrChange>
                                </w:rPr>
                              </w:pPr>
                              <w:del w:id="6276" w:author="Maino Vieytes, Christian (NIH/NIA/IRP) [F]" w:date="2023-11-15T09:29:00Z">
                                <w:r w:rsidRPr="008A6C8D" w:rsidDel="001F5A7E">
                                  <w:rPr>
                                    <w:rFonts w:ascii="Times New Roman" w:hAnsi="Times New Roman" w:cs="Times New Roman"/>
                                    <w:sz w:val="18"/>
                                    <w:szCs w:val="18"/>
                                    <w:rPrChange w:id="6277" w:author="Maino Vieytes, Christian (NIH/NIA/IRP) [F]" w:date="2023-11-15T15:57:00Z">
                                      <w:rPr>
                                        <w:rFonts w:ascii="Times New Roman" w:hAnsi="Times New Roman" w:cs="Times New Roman"/>
                                        <w:sz w:val="20"/>
                                        <w:szCs w:val="20"/>
                                      </w:rPr>
                                    </w:rPrChange>
                                  </w:rPr>
                                  <w:delText>1.33 (0.65-2.74)</w:delText>
                                </w:r>
                              </w:del>
                            </w:p>
                          </w:tc>
                          <w:tc>
                            <w:tcPr>
                              <w:tcW w:w="1816" w:type="dxa"/>
                              <w:noWrap/>
                              <w:vAlign w:val="center"/>
                              <w:hideMark/>
                              <w:tcPrChange w:id="6278" w:author="Maino Vieytes, Christian (NIH/NIA/IRP) [F]" w:date="2023-11-15T16:23:00Z">
                                <w:tcPr>
                                  <w:tcW w:w="1816" w:type="dxa"/>
                                  <w:gridSpan w:val="2"/>
                                  <w:noWrap/>
                                  <w:vAlign w:val="center"/>
                                  <w:hideMark/>
                                </w:tcPr>
                              </w:tcPrChange>
                            </w:tcPr>
                            <w:p w14:paraId="57C32E29" w14:textId="5989F590" w:rsidR="008E210F" w:rsidRPr="008A6C8D" w:rsidDel="001F5A7E" w:rsidRDefault="008E210F" w:rsidP="006153D4">
                              <w:pPr>
                                <w:jc w:val="center"/>
                                <w:rPr>
                                  <w:del w:id="6279" w:author="Maino Vieytes, Christian (NIH/NIA/IRP) [F]" w:date="2023-11-15T09:29:00Z"/>
                                  <w:rFonts w:ascii="Times New Roman" w:hAnsi="Times New Roman" w:cs="Times New Roman"/>
                                  <w:sz w:val="18"/>
                                  <w:szCs w:val="18"/>
                                  <w:rPrChange w:id="6280" w:author="Maino Vieytes, Christian (NIH/NIA/IRP) [F]" w:date="2023-11-15T15:57:00Z">
                                    <w:rPr>
                                      <w:del w:id="6281" w:author="Maino Vieytes, Christian (NIH/NIA/IRP) [F]" w:date="2023-11-15T09:29:00Z"/>
                                      <w:rFonts w:ascii="Times New Roman" w:hAnsi="Times New Roman" w:cs="Times New Roman"/>
                                      <w:sz w:val="20"/>
                                      <w:szCs w:val="20"/>
                                    </w:rPr>
                                  </w:rPrChange>
                                </w:rPr>
                              </w:pPr>
                              <w:del w:id="6282" w:author="Maino Vieytes, Christian (NIH/NIA/IRP) [F]" w:date="2023-11-15T09:29:00Z">
                                <w:r w:rsidRPr="008A6C8D" w:rsidDel="001F5A7E">
                                  <w:rPr>
                                    <w:rFonts w:ascii="Times New Roman" w:hAnsi="Times New Roman" w:cs="Times New Roman"/>
                                    <w:sz w:val="18"/>
                                    <w:szCs w:val="18"/>
                                    <w:rPrChange w:id="6283" w:author="Maino Vieytes, Christian (NIH/NIA/IRP) [F]" w:date="2023-11-15T15:57:00Z">
                                      <w:rPr>
                                        <w:rFonts w:ascii="Times New Roman" w:hAnsi="Times New Roman" w:cs="Times New Roman"/>
                                        <w:sz w:val="20"/>
                                        <w:szCs w:val="20"/>
                                      </w:rPr>
                                    </w:rPrChange>
                                  </w:rPr>
                                  <w:delText>1.05 (0.47-2.37)</w:delText>
                                </w:r>
                              </w:del>
                            </w:p>
                          </w:tc>
                          <w:tc>
                            <w:tcPr>
                              <w:tcW w:w="1196" w:type="dxa"/>
                              <w:noWrap/>
                              <w:vAlign w:val="center"/>
                              <w:hideMark/>
                              <w:tcPrChange w:id="6284" w:author="Maino Vieytes, Christian (NIH/NIA/IRP) [F]" w:date="2023-11-15T16:23:00Z">
                                <w:tcPr>
                                  <w:tcW w:w="1000" w:type="dxa"/>
                                  <w:gridSpan w:val="2"/>
                                  <w:noWrap/>
                                  <w:vAlign w:val="center"/>
                                  <w:hideMark/>
                                </w:tcPr>
                              </w:tcPrChange>
                            </w:tcPr>
                            <w:p w14:paraId="75CEB602" w14:textId="062370F2" w:rsidR="008E210F" w:rsidRPr="008A6C8D" w:rsidDel="001F5A7E" w:rsidRDefault="008E210F" w:rsidP="006153D4">
                              <w:pPr>
                                <w:jc w:val="center"/>
                                <w:rPr>
                                  <w:del w:id="6285" w:author="Maino Vieytes, Christian (NIH/NIA/IRP) [F]" w:date="2023-11-15T09:29:00Z"/>
                                  <w:rFonts w:ascii="Times New Roman" w:hAnsi="Times New Roman" w:cs="Times New Roman"/>
                                  <w:sz w:val="18"/>
                                  <w:szCs w:val="18"/>
                                  <w:rPrChange w:id="6286" w:author="Maino Vieytes, Christian (NIH/NIA/IRP) [F]" w:date="2023-11-15T15:57:00Z">
                                    <w:rPr>
                                      <w:del w:id="6287" w:author="Maino Vieytes, Christian (NIH/NIA/IRP) [F]" w:date="2023-11-15T09:29:00Z"/>
                                      <w:rFonts w:ascii="Times New Roman" w:hAnsi="Times New Roman" w:cs="Times New Roman"/>
                                      <w:sz w:val="20"/>
                                      <w:szCs w:val="20"/>
                                    </w:rPr>
                                  </w:rPrChange>
                                </w:rPr>
                              </w:pPr>
                              <w:del w:id="6288" w:author="Maino Vieytes, Christian (NIH/NIA/IRP) [F]" w:date="2023-11-15T09:29:00Z">
                                <w:r w:rsidRPr="008A6C8D" w:rsidDel="001F5A7E">
                                  <w:rPr>
                                    <w:rFonts w:ascii="Times New Roman" w:hAnsi="Times New Roman" w:cs="Times New Roman"/>
                                    <w:sz w:val="18"/>
                                    <w:szCs w:val="18"/>
                                    <w:rPrChange w:id="6289" w:author="Maino Vieytes, Christian (NIH/NIA/IRP) [F]" w:date="2023-11-15T15:57:00Z">
                                      <w:rPr>
                                        <w:rFonts w:ascii="Times New Roman" w:hAnsi="Times New Roman" w:cs="Times New Roman"/>
                                        <w:sz w:val="20"/>
                                        <w:szCs w:val="20"/>
                                      </w:rPr>
                                    </w:rPrChange>
                                  </w:rPr>
                                  <w:delText>0.51</w:delText>
                                </w:r>
                              </w:del>
                            </w:p>
                          </w:tc>
                          <w:tc>
                            <w:tcPr>
                              <w:tcW w:w="1622" w:type="dxa"/>
                              <w:noWrap/>
                              <w:vAlign w:val="center"/>
                              <w:hideMark/>
                              <w:tcPrChange w:id="6290" w:author="Maino Vieytes, Christian (NIH/NIA/IRP) [F]" w:date="2023-11-15T16:23:00Z">
                                <w:tcPr>
                                  <w:tcW w:w="1816" w:type="dxa"/>
                                  <w:gridSpan w:val="5"/>
                                  <w:noWrap/>
                                  <w:vAlign w:val="center"/>
                                  <w:hideMark/>
                                </w:tcPr>
                              </w:tcPrChange>
                            </w:tcPr>
                            <w:p w14:paraId="162956C7" w14:textId="4CADB204" w:rsidR="008E210F" w:rsidRPr="008A6C8D" w:rsidDel="001F5A7E" w:rsidRDefault="008E210F" w:rsidP="006153D4">
                              <w:pPr>
                                <w:jc w:val="center"/>
                                <w:rPr>
                                  <w:del w:id="6291" w:author="Maino Vieytes, Christian (NIH/NIA/IRP) [F]" w:date="2023-11-15T09:29:00Z"/>
                                  <w:rFonts w:ascii="Times New Roman" w:hAnsi="Times New Roman" w:cs="Times New Roman"/>
                                  <w:sz w:val="18"/>
                                  <w:szCs w:val="18"/>
                                  <w:rPrChange w:id="6292" w:author="Maino Vieytes, Christian (NIH/NIA/IRP) [F]" w:date="2023-11-15T15:57:00Z">
                                    <w:rPr>
                                      <w:del w:id="6293" w:author="Maino Vieytes, Christian (NIH/NIA/IRP) [F]" w:date="2023-11-15T09:29:00Z"/>
                                      <w:rFonts w:ascii="Times New Roman" w:hAnsi="Times New Roman" w:cs="Times New Roman"/>
                                      <w:sz w:val="20"/>
                                      <w:szCs w:val="20"/>
                                    </w:rPr>
                                  </w:rPrChange>
                                </w:rPr>
                              </w:pPr>
                              <w:del w:id="6294" w:author="Maino Vieytes, Christian (NIH/NIA/IRP) [F]" w:date="2023-11-15T09:29:00Z">
                                <w:r w:rsidRPr="008A6C8D" w:rsidDel="001F5A7E">
                                  <w:rPr>
                                    <w:rFonts w:ascii="Times New Roman" w:hAnsi="Times New Roman" w:cs="Times New Roman"/>
                                    <w:sz w:val="18"/>
                                    <w:szCs w:val="18"/>
                                    <w:rPrChange w:id="6295" w:author="Maino Vieytes, Christian (NIH/NIA/IRP) [F]" w:date="2023-11-15T15:57:00Z">
                                      <w:rPr>
                                        <w:rFonts w:ascii="Times New Roman" w:hAnsi="Times New Roman" w:cs="Times New Roman"/>
                                        <w:sz w:val="20"/>
                                        <w:szCs w:val="20"/>
                                      </w:rPr>
                                    </w:rPrChange>
                                  </w:rPr>
                                  <w:delText>1.16 (0.89-1.50)</w:delText>
                                </w:r>
                              </w:del>
                            </w:p>
                          </w:tc>
                          <w:tc>
                            <w:tcPr>
                              <w:tcW w:w="1310" w:type="dxa"/>
                              <w:noWrap/>
                              <w:vAlign w:val="center"/>
                              <w:hideMark/>
                              <w:tcPrChange w:id="6296" w:author="Maino Vieytes, Christian (NIH/NIA/IRP) [F]" w:date="2023-11-15T16:23:00Z">
                                <w:tcPr>
                                  <w:tcW w:w="958" w:type="dxa"/>
                                  <w:gridSpan w:val="3"/>
                                  <w:noWrap/>
                                  <w:vAlign w:val="center"/>
                                  <w:hideMark/>
                                </w:tcPr>
                              </w:tcPrChange>
                            </w:tcPr>
                            <w:p w14:paraId="4AF2C0EC" w14:textId="2DEB8B81" w:rsidR="008E210F" w:rsidRPr="008A6C8D" w:rsidDel="001F5A7E" w:rsidRDefault="008E210F" w:rsidP="006153D4">
                              <w:pPr>
                                <w:jc w:val="center"/>
                                <w:rPr>
                                  <w:del w:id="6297" w:author="Maino Vieytes, Christian (NIH/NIA/IRP) [F]" w:date="2023-11-15T09:29:00Z"/>
                                  <w:rFonts w:ascii="Times New Roman" w:hAnsi="Times New Roman" w:cs="Times New Roman"/>
                                  <w:sz w:val="18"/>
                                  <w:szCs w:val="18"/>
                                  <w:rPrChange w:id="6298" w:author="Maino Vieytes, Christian (NIH/NIA/IRP) [F]" w:date="2023-11-15T15:57:00Z">
                                    <w:rPr>
                                      <w:del w:id="6299" w:author="Maino Vieytes, Christian (NIH/NIA/IRP) [F]" w:date="2023-11-15T09:29:00Z"/>
                                      <w:rFonts w:ascii="Times New Roman" w:hAnsi="Times New Roman" w:cs="Times New Roman"/>
                                      <w:sz w:val="20"/>
                                      <w:szCs w:val="20"/>
                                    </w:rPr>
                                  </w:rPrChange>
                                </w:rPr>
                              </w:pPr>
                              <w:del w:id="6300" w:author="Maino Vieytes, Christian (NIH/NIA/IRP) [F]" w:date="2023-11-15T09:29:00Z">
                                <w:r w:rsidRPr="008A6C8D" w:rsidDel="001F5A7E">
                                  <w:rPr>
                                    <w:rFonts w:ascii="Times New Roman" w:hAnsi="Times New Roman" w:cs="Times New Roman"/>
                                    <w:color w:val="000000"/>
                                    <w:sz w:val="18"/>
                                    <w:szCs w:val="18"/>
                                    <w:rPrChange w:id="6301" w:author="Maino Vieytes, Christian (NIH/NIA/IRP) [F]" w:date="2023-11-15T15:57:00Z">
                                      <w:rPr>
                                        <w:rFonts w:ascii="Times New Roman" w:hAnsi="Times New Roman" w:cs="Times New Roman"/>
                                        <w:color w:val="000000"/>
                                        <w:sz w:val="20"/>
                                        <w:szCs w:val="20"/>
                                      </w:rPr>
                                    </w:rPrChange>
                                  </w:rPr>
                                  <w:delText>0.77</w:delText>
                                </w:r>
                              </w:del>
                            </w:p>
                          </w:tc>
                        </w:tr>
                        <w:tr w:rsidR="008E210F" w:rsidRPr="008A6C8D" w:rsidDel="001F5A7E" w14:paraId="7FE5D6E0" w14:textId="0089CB59" w:rsidTr="002B4FE9">
                          <w:trPr>
                            <w:trHeight w:val="320"/>
                            <w:del w:id="6302" w:author="Maino Vieytes, Christian (NIH/NIA/IRP) [F]" w:date="2023-11-15T09:29:00Z"/>
                            <w:trPrChange w:id="6303" w:author="Maino Vieytes, Christian (NIH/NIA/IRP) [F]" w:date="2023-11-15T16:23:00Z">
                              <w:trPr>
                                <w:gridAfter w:val="0"/>
                                <w:trHeight w:val="320"/>
                              </w:trPr>
                            </w:trPrChange>
                          </w:trPr>
                          <w:tc>
                            <w:tcPr>
                              <w:tcW w:w="2317" w:type="dxa"/>
                              <w:noWrap/>
                              <w:vAlign w:val="center"/>
                              <w:hideMark/>
                              <w:tcPrChange w:id="6304" w:author="Maino Vieytes, Christian (NIH/NIA/IRP) [F]" w:date="2023-11-15T16:23:00Z">
                                <w:tcPr>
                                  <w:tcW w:w="2317" w:type="dxa"/>
                                  <w:noWrap/>
                                  <w:vAlign w:val="center"/>
                                  <w:hideMark/>
                                </w:tcPr>
                              </w:tcPrChange>
                            </w:tcPr>
                            <w:p w14:paraId="737FFBB4" w14:textId="6F643E74" w:rsidR="008E210F" w:rsidRPr="008A6C8D" w:rsidDel="001F5A7E" w:rsidRDefault="008E210F" w:rsidP="006153D4">
                              <w:pPr>
                                <w:rPr>
                                  <w:del w:id="6305" w:author="Maino Vieytes, Christian (NIH/NIA/IRP) [F]" w:date="2023-11-15T09:29:00Z"/>
                                  <w:rFonts w:ascii="Times New Roman" w:hAnsi="Times New Roman" w:cs="Times New Roman"/>
                                  <w:sz w:val="18"/>
                                  <w:szCs w:val="18"/>
                                  <w:rPrChange w:id="6306" w:author="Maino Vieytes, Christian (NIH/NIA/IRP) [F]" w:date="2023-11-15T15:57:00Z">
                                    <w:rPr>
                                      <w:del w:id="6307" w:author="Maino Vieytes, Christian (NIH/NIA/IRP) [F]" w:date="2023-11-15T09:29:00Z"/>
                                      <w:rFonts w:ascii="Times New Roman" w:hAnsi="Times New Roman" w:cs="Times New Roman"/>
                                      <w:sz w:val="20"/>
                                      <w:szCs w:val="20"/>
                                    </w:rPr>
                                  </w:rPrChange>
                                </w:rPr>
                              </w:pPr>
                              <w:del w:id="6308" w:author="Maino Vieytes, Christian (NIH/NIA/IRP) [F]" w:date="2023-11-15T09:29:00Z">
                                <w:r w:rsidRPr="008A6C8D" w:rsidDel="001F5A7E">
                                  <w:rPr>
                                    <w:rFonts w:ascii="Times New Roman" w:hAnsi="Times New Roman" w:cs="Times New Roman"/>
                                    <w:sz w:val="18"/>
                                    <w:szCs w:val="18"/>
                                    <w:rPrChange w:id="6309" w:author="Maino Vieytes, Christian (NIH/NIA/IRP) [F]" w:date="2023-11-15T15:57:00Z">
                                      <w:rPr>
                                        <w:rFonts w:ascii="Times New Roman" w:hAnsi="Times New Roman" w:cs="Times New Roman"/>
                                        <w:sz w:val="20"/>
                                        <w:szCs w:val="20"/>
                                      </w:rPr>
                                    </w:rPrChange>
                                  </w:rPr>
                                  <w:delText>Age</w:delText>
                                </w:r>
                                <w:r w:rsidRPr="008A6C8D" w:rsidDel="001F5A7E">
                                  <w:rPr>
                                    <w:rFonts w:ascii="Times New Roman" w:hAnsi="Times New Roman" w:cs="Times New Roman"/>
                                    <w:b/>
                                    <w:bCs/>
                                    <w:sz w:val="18"/>
                                    <w:szCs w:val="18"/>
                                    <w:vertAlign w:val="superscript"/>
                                    <w:lang w:bidi="en-US"/>
                                    <w:rPrChange w:id="631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311" w:author="Maino Vieytes, Christian (NIH/NIA/IRP) [F]" w:date="2023-11-15T16:23:00Z">
                                <w:tcPr>
                                  <w:tcW w:w="720" w:type="dxa"/>
                                  <w:noWrap/>
                                  <w:vAlign w:val="center"/>
                                  <w:hideMark/>
                                </w:tcPr>
                              </w:tcPrChange>
                            </w:tcPr>
                            <w:p w14:paraId="0FE80EBF" w14:textId="306C9241" w:rsidR="008E210F" w:rsidRPr="008A6C8D" w:rsidDel="001F5A7E" w:rsidRDefault="008E210F" w:rsidP="006153D4">
                              <w:pPr>
                                <w:jc w:val="center"/>
                                <w:rPr>
                                  <w:del w:id="6312" w:author="Maino Vieytes, Christian (NIH/NIA/IRP) [F]" w:date="2023-11-15T09:29:00Z"/>
                                  <w:rFonts w:ascii="Times New Roman" w:hAnsi="Times New Roman" w:cs="Times New Roman"/>
                                  <w:sz w:val="18"/>
                                  <w:szCs w:val="18"/>
                                  <w:rPrChange w:id="6313" w:author="Maino Vieytes, Christian (NIH/NIA/IRP) [F]" w:date="2023-11-15T15:57:00Z">
                                    <w:rPr>
                                      <w:del w:id="6314" w:author="Maino Vieytes, Christian (NIH/NIA/IRP) [F]" w:date="2023-11-15T09:29:00Z"/>
                                      <w:rFonts w:ascii="Times New Roman" w:hAnsi="Times New Roman" w:cs="Times New Roman"/>
                                      <w:sz w:val="20"/>
                                      <w:szCs w:val="20"/>
                                    </w:rPr>
                                  </w:rPrChange>
                                </w:rPr>
                              </w:pPr>
                              <w:del w:id="6315" w:author="Maino Vieytes, Christian (NIH/NIA/IRP) [F]" w:date="2023-11-15T09:29:00Z">
                                <w:r w:rsidRPr="008A6C8D" w:rsidDel="001F5A7E">
                                  <w:rPr>
                                    <w:rFonts w:ascii="Times New Roman" w:hAnsi="Times New Roman" w:cs="Times New Roman"/>
                                    <w:sz w:val="18"/>
                                    <w:szCs w:val="18"/>
                                    <w:rPrChange w:id="6316"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317" w:author="Maino Vieytes, Christian (NIH/NIA/IRP) [F]" w:date="2023-11-15T16:23:00Z">
                                <w:tcPr>
                                  <w:tcW w:w="720" w:type="dxa"/>
                                  <w:gridSpan w:val="2"/>
                                  <w:noWrap/>
                                  <w:vAlign w:val="center"/>
                                  <w:hideMark/>
                                </w:tcPr>
                              </w:tcPrChange>
                            </w:tcPr>
                            <w:p w14:paraId="548A6D82" w14:textId="638721B2" w:rsidR="008E210F" w:rsidRPr="008A6C8D" w:rsidDel="001F5A7E" w:rsidRDefault="008E210F" w:rsidP="006153D4">
                              <w:pPr>
                                <w:jc w:val="center"/>
                                <w:rPr>
                                  <w:del w:id="6318" w:author="Maino Vieytes, Christian (NIH/NIA/IRP) [F]" w:date="2023-11-15T09:29:00Z"/>
                                  <w:rFonts w:ascii="Times New Roman" w:hAnsi="Times New Roman" w:cs="Times New Roman"/>
                                  <w:sz w:val="18"/>
                                  <w:szCs w:val="18"/>
                                  <w:rPrChange w:id="6319" w:author="Maino Vieytes, Christian (NIH/NIA/IRP) [F]" w:date="2023-11-15T15:57:00Z">
                                    <w:rPr>
                                      <w:del w:id="6320" w:author="Maino Vieytes, Christian (NIH/NIA/IRP) [F]" w:date="2023-11-15T09:29:00Z"/>
                                      <w:rFonts w:ascii="Times New Roman" w:hAnsi="Times New Roman" w:cs="Times New Roman"/>
                                      <w:sz w:val="20"/>
                                      <w:szCs w:val="20"/>
                                    </w:rPr>
                                  </w:rPrChange>
                                </w:rPr>
                              </w:pPr>
                              <w:del w:id="6321" w:author="Maino Vieytes, Christian (NIH/NIA/IRP) [F]" w:date="2023-11-15T09:29:00Z">
                                <w:r w:rsidRPr="008A6C8D" w:rsidDel="001F5A7E">
                                  <w:rPr>
                                    <w:rFonts w:ascii="Times New Roman" w:hAnsi="Times New Roman" w:cs="Times New Roman"/>
                                    <w:sz w:val="18"/>
                                    <w:szCs w:val="18"/>
                                    <w:rPrChange w:id="6322"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323" w:author="Maino Vieytes, Christian (NIH/NIA/IRP) [F]" w:date="2023-11-15T16:23:00Z">
                                <w:tcPr>
                                  <w:tcW w:w="1616" w:type="dxa"/>
                                  <w:gridSpan w:val="2"/>
                                  <w:noWrap/>
                                  <w:vAlign w:val="center"/>
                                  <w:hideMark/>
                                </w:tcPr>
                              </w:tcPrChange>
                            </w:tcPr>
                            <w:p w14:paraId="5D97EFF0" w14:textId="613F9638" w:rsidR="008E210F" w:rsidRPr="008A6C8D" w:rsidDel="001F5A7E" w:rsidRDefault="008E210F" w:rsidP="006153D4">
                              <w:pPr>
                                <w:jc w:val="center"/>
                                <w:rPr>
                                  <w:del w:id="6324" w:author="Maino Vieytes, Christian (NIH/NIA/IRP) [F]" w:date="2023-11-15T09:29:00Z"/>
                                  <w:rFonts w:ascii="Times New Roman" w:hAnsi="Times New Roman" w:cs="Times New Roman"/>
                                  <w:sz w:val="18"/>
                                  <w:szCs w:val="18"/>
                                  <w:rPrChange w:id="6325" w:author="Maino Vieytes, Christian (NIH/NIA/IRP) [F]" w:date="2023-11-15T15:57:00Z">
                                    <w:rPr>
                                      <w:del w:id="6326" w:author="Maino Vieytes, Christian (NIH/NIA/IRP) [F]" w:date="2023-11-15T09:29:00Z"/>
                                      <w:rFonts w:ascii="Times New Roman" w:hAnsi="Times New Roman" w:cs="Times New Roman"/>
                                      <w:sz w:val="20"/>
                                      <w:szCs w:val="20"/>
                                    </w:rPr>
                                  </w:rPrChange>
                                </w:rPr>
                              </w:pPr>
                              <w:del w:id="6327" w:author="Maino Vieytes, Christian (NIH/NIA/IRP) [F]" w:date="2023-11-15T09:29:00Z">
                                <w:r w:rsidRPr="008A6C8D" w:rsidDel="001F5A7E">
                                  <w:rPr>
                                    <w:rFonts w:ascii="Times New Roman" w:hAnsi="Times New Roman" w:cs="Times New Roman"/>
                                    <w:sz w:val="18"/>
                                    <w:szCs w:val="18"/>
                                    <w:rPrChange w:id="6328" w:author="Maino Vieytes, Christian (NIH/NIA/IRP) [F]" w:date="2023-11-15T15:57:00Z">
                                      <w:rPr>
                                        <w:rFonts w:ascii="Times New Roman" w:hAnsi="Times New Roman" w:cs="Times New Roman"/>
                                        <w:sz w:val="20"/>
                                        <w:szCs w:val="20"/>
                                      </w:rPr>
                                    </w:rPrChange>
                                  </w:rPr>
                                  <w:delText>1.48 (0.69-3.18)</w:delText>
                                </w:r>
                              </w:del>
                            </w:p>
                          </w:tc>
                          <w:tc>
                            <w:tcPr>
                              <w:tcW w:w="1716" w:type="dxa"/>
                              <w:noWrap/>
                              <w:vAlign w:val="center"/>
                              <w:hideMark/>
                              <w:tcPrChange w:id="6329" w:author="Maino Vieytes, Christian (NIH/NIA/IRP) [F]" w:date="2023-11-15T16:23:00Z">
                                <w:tcPr>
                                  <w:tcW w:w="1716" w:type="dxa"/>
                                  <w:gridSpan w:val="2"/>
                                  <w:noWrap/>
                                  <w:vAlign w:val="center"/>
                                  <w:hideMark/>
                                </w:tcPr>
                              </w:tcPrChange>
                            </w:tcPr>
                            <w:p w14:paraId="28DCB09E" w14:textId="5192D2C3" w:rsidR="008E210F" w:rsidRPr="008A6C8D" w:rsidDel="001F5A7E" w:rsidRDefault="008E210F" w:rsidP="006153D4">
                              <w:pPr>
                                <w:jc w:val="center"/>
                                <w:rPr>
                                  <w:del w:id="6330" w:author="Maino Vieytes, Christian (NIH/NIA/IRP) [F]" w:date="2023-11-15T09:29:00Z"/>
                                  <w:rFonts w:ascii="Times New Roman" w:hAnsi="Times New Roman" w:cs="Times New Roman"/>
                                  <w:sz w:val="18"/>
                                  <w:szCs w:val="18"/>
                                  <w:rPrChange w:id="6331" w:author="Maino Vieytes, Christian (NIH/NIA/IRP) [F]" w:date="2023-11-15T15:57:00Z">
                                    <w:rPr>
                                      <w:del w:id="6332" w:author="Maino Vieytes, Christian (NIH/NIA/IRP) [F]" w:date="2023-11-15T09:29:00Z"/>
                                      <w:rFonts w:ascii="Times New Roman" w:hAnsi="Times New Roman" w:cs="Times New Roman"/>
                                      <w:sz w:val="20"/>
                                      <w:szCs w:val="20"/>
                                    </w:rPr>
                                  </w:rPrChange>
                                </w:rPr>
                              </w:pPr>
                              <w:del w:id="6333" w:author="Maino Vieytes, Christian (NIH/NIA/IRP) [F]" w:date="2023-11-15T09:29:00Z">
                                <w:r w:rsidRPr="008A6C8D" w:rsidDel="001F5A7E">
                                  <w:rPr>
                                    <w:rFonts w:ascii="Times New Roman" w:hAnsi="Times New Roman" w:cs="Times New Roman"/>
                                    <w:sz w:val="18"/>
                                    <w:szCs w:val="18"/>
                                    <w:rPrChange w:id="6334" w:author="Maino Vieytes, Christian (NIH/NIA/IRP) [F]" w:date="2023-11-15T15:57:00Z">
                                      <w:rPr>
                                        <w:rFonts w:ascii="Times New Roman" w:hAnsi="Times New Roman" w:cs="Times New Roman"/>
                                        <w:sz w:val="20"/>
                                        <w:szCs w:val="20"/>
                                      </w:rPr>
                                    </w:rPrChange>
                                  </w:rPr>
                                  <w:delText>2.23 (1.01-4.92)*</w:delText>
                                </w:r>
                              </w:del>
                            </w:p>
                          </w:tc>
                          <w:tc>
                            <w:tcPr>
                              <w:tcW w:w="1716" w:type="dxa"/>
                              <w:noWrap/>
                              <w:vAlign w:val="center"/>
                              <w:hideMark/>
                              <w:tcPrChange w:id="6335" w:author="Maino Vieytes, Christian (NIH/NIA/IRP) [F]" w:date="2023-11-15T16:23:00Z">
                                <w:tcPr>
                                  <w:tcW w:w="1716" w:type="dxa"/>
                                  <w:gridSpan w:val="2"/>
                                  <w:noWrap/>
                                  <w:vAlign w:val="center"/>
                                  <w:hideMark/>
                                </w:tcPr>
                              </w:tcPrChange>
                            </w:tcPr>
                            <w:p w14:paraId="35705C7D" w14:textId="55D9E2FD" w:rsidR="008E210F" w:rsidRPr="008A6C8D" w:rsidDel="001F5A7E" w:rsidRDefault="008E210F" w:rsidP="006153D4">
                              <w:pPr>
                                <w:jc w:val="center"/>
                                <w:rPr>
                                  <w:del w:id="6336" w:author="Maino Vieytes, Christian (NIH/NIA/IRP) [F]" w:date="2023-11-15T09:29:00Z"/>
                                  <w:rFonts w:ascii="Times New Roman" w:hAnsi="Times New Roman" w:cs="Times New Roman"/>
                                  <w:sz w:val="18"/>
                                  <w:szCs w:val="18"/>
                                  <w:rPrChange w:id="6337" w:author="Maino Vieytes, Christian (NIH/NIA/IRP) [F]" w:date="2023-11-15T15:57:00Z">
                                    <w:rPr>
                                      <w:del w:id="6338" w:author="Maino Vieytes, Christian (NIH/NIA/IRP) [F]" w:date="2023-11-15T09:29:00Z"/>
                                      <w:rFonts w:ascii="Times New Roman" w:hAnsi="Times New Roman" w:cs="Times New Roman"/>
                                      <w:sz w:val="20"/>
                                      <w:szCs w:val="20"/>
                                    </w:rPr>
                                  </w:rPrChange>
                                </w:rPr>
                              </w:pPr>
                              <w:del w:id="6339" w:author="Maino Vieytes, Christian (NIH/NIA/IRP) [F]" w:date="2023-11-15T09:29:00Z">
                                <w:r w:rsidRPr="008A6C8D" w:rsidDel="001F5A7E">
                                  <w:rPr>
                                    <w:rFonts w:ascii="Times New Roman" w:hAnsi="Times New Roman" w:cs="Times New Roman"/>
                                    <w:sz w:val="18"/>
                                    <w:szCs w:val="18"/>
                                    <w:rPrChange w:id="6340" w:author="Maino Vieytes, Christian (NIH/NIA/IRP) [F]" w:date="2023-11-15T15:57:00Z">
                                      <w:rPr>
                                        <w:rFonts w:ascii="Times New Roman" w:hAnsi="Times New Roman" w:cs="Times New Roman"/>
                                        <w:sz w:val="20"/>
                                        <w:szCs w:val="20"/>
                                      </w:rPr>
                                    </w:rPrChange>
                                  </w:rPr>
                                  <w:delText>1.67 (0.88-3.18)</w:delText>
                                </w:r>
                              </w:del>
                            </w:p>
                          </w:tc>
                          <w:tc>
                            <w:tcPr>
                              <w:tcW w:w="1816" w:type="dxa"/>
                              <w:noWrap/>
                              <w:vAlign w:val="center"/>
                              <w:hideMark/>
                              <w:tcPrChange w:id="6341" w:author="Maino Vieytes, Christian (NIH/NIA/IRP) [F]" w:date="2023-11-15T16:23:00Z">
                                <w:tcPr>
                                  <w:tcW w:w="1816" w:type="dxa"/>
                                  <w:gridSpan w:val="2"/>
                                  <w:noWrap/>
                                  <w:vAlign w:val="center"/>
                                  <w:hideMark/>
                                </w:tcPr>
                              </w:tcPrChange>
                            </w:tcPr>
                            <w:p w14:paraId="3298FF01" w14:textId="67A11E9C" w:rsidR="008E210F" w:rsidRPr="008A6C8D" w:rsidDel="001F5A7E" w:rsidRDefault="008E210F" w:rsidP="006153D4">
                              <w:pPr>
                                <w:jc w:val="center"/>
                                <w:rPr>
                                  <w:del w:id="6342" w:author="Maino Vieytes, Christian (NIH/NIA/IRP) [F]" w:date="2023-11-15T09:29:00Z"/>
                                  <w:rFonts w:ascii="Times New Roman" w:hAnsi="Times New Roman" w:cs="Times New Roman"/>
                                  <w:sz w:val="18"/>
                                  <w:szCs w:val="18"/>
                                  <w:rPrChange w:id="6343" w:author="Maino Vieytes, Christian (NIH/NIA/IRP) [F]" w:date="2023-11-15T15:57:00Z">
                                    <w:rPr>
                                      <w:del w:id="6344" w:author="Maino Vieytes, Christian (NIH/NIA/IRP) [F]" w:date="2023-11-15T09:29:00Z"/>
                                      <w:rFonts w:ascii="Times New Roman" w:hAnsi="Times New Roman" w:cs="Times New Roman"/>
                                      <w:sz w:val="20"/>
                                      <w:szCs w:val="20"/>
                                    </w:rPr>
                                  </w:rPrChange>
                                </w:rPr>
                              </w:pPr>
                              <w:del w:id="6345" w:author="Maino Vieytes, Christian (NIH/NIA/IRP) [F]" w:date="2023-11-15T09:29:00Z">
                                <w:r w:rsidRPr="008A6C8D" w:rsidDel="001F5A7E">
                                  <w:rPr>
                                    <w:rFonts w:ascii="Times New Roman" w:hAnsi="Times New Roman" w:cs="Times New Roman"/>
                                    <w:sz w:val="18"/>
                                    <w:szCs w:val="18"/>
                                    <w:rPrChange w:id="6346" w:author="Maino Vieytes, Christian (NIH/NIA/IRP) [F]" w:date="2023-11-15T15:57:00Z">
                                      <w:rPr>
                                        <w:rFonts w:ascii="Times New Roman" w:hAnsi="Times New Roman" w:cs="Times New Roman"/>
                                        <w:sz w:val="20"/>
                                        <w:szCs w:val="20"/>
                                      </w:rPr>
                                    </w:rPrChange>
                                  </w:rPr>
                                  <w:delText>1.72 (0.93-3.18)</w:delText>
                                </w:r>
                              </w:del>
                            </w:p>
                          </w:tc>
                          <w:tc>
                            <w:tcPr>
                              <w:tcW w:w="1196" w:type="dxa"/>
                              <w:noWrap/>
                              <w:vAlign w:val="center"/>
                              <w:hideMark/>
                              <w:tcPrChange w:id="6347" w:author="Maino Vieytes, Christian (NIH/NIA/IRP) [F]" w:date="2023-11-15T16:23:00Z">
                                <w:tcPr>
                                  <w:tcW w:w="1000" w:type="dxa"/>
                                  <w:gridSpan w:val="2"/>
                                  <w:noWrap/>
                                  <w:vAlign w:val="center"/>
                                  <w:hideMark/>
                                </w:tcPr>
                              </w:tcPrChange>
                            </w:tcPr>
                            <w:p w14:paraId="327B89CE" w14:textId="0D54F331" w:rsidR="008E210F" w:rsidRPr="008A6C8D" w:rsidDel="001F5A7E" w:rsidRDefault="008E210F" w:rsidP="006153D4">
                              <w:pPr>
                                <w:jc w:val="center"/>
                                <w:rPr>
                                  <w:del w:id="6348" w:author="Maino Vieytes, Christian (NIH/NIA/IRP) [F]" w:date="2023-11-15T09:29:00Z"/>
                                  <w:rFonts w:ascii="Times New Roman" w:hAnsi="Times New Roman" w:cs="Times New Roman"/>
                                  <w:sz w:val="18"/>
                                  <w:szCs w:val="18"/>
                                  <w:rPrChange w:id="6349" w:author="Maino Vieytes, Christian (NIH/NIA/IRP) [F]" w:date="2023-11-15T15:57:00Z">
                                    <w:rPr>
                                      <w:del w:id="6350" w:author="Maino Vieytes, Christian (NIH/NIA/IRP) [F]" w:date="2023-11-15T09:29:00Z"/>
                                      <w:rFonts w:ascii="Times New Roman" w:hAnsi="Times New Roman" w:cs="Times New Roman"/>
                                      <w:sz w:val="20"/>
                                      <w:szCs w:val="20"/>
                                    </w:rPr>
                                  </w:rPrChange>
                                </w:rPr>
                              </w:pPr>
                              <w:del w:id="6351" w:author="Maino Vieytes, Christian (NIH/NIA/IRP) [F]" w:date="2023-11-15T09:29:00Z">
                                <w:r w:rsidRPr="008A6C8D" w:rsidDel="001F5A7E">
                                  <w:rPr>
                                    <w:rFonts w:ascii="Times New Roman" w:hAnsi="Times New Roman" w:cs="Times New Roman"/>
                                    <w:sz w:val="18"/>
                                    <w:szCs w:val="18"/>
                                    <w:rPrChange w:id="6352" w:author="Maino Vieytes, Christian (NIH/NIA/IRP) [F]" w:date="2023-11-15T15:57:00Z">
                                      <w:rPr>
                                        <w:rFonts w:ascii="Times New Roman" w:hAnsi="Times New Roman" w:cs="Times New Roman"/>
                                        <w:sz w:val="20"/>
                                        <w:szCs w:val="20"/>
                                      </w:rPr>
                                    </w:rPrChange>
                                  </w:rPr>
                                  <w:delText>0.22</w:delText>
                                </w:r>
                              </w:del>
                            </w:p>
                          </w:tc>
                          <w:tc>
                            <w:tcPr>
                              <w:tcW w:w="1622" w:type="dxa"/>
                              <w:noWrap/>
                              <w:vAlign w:val="center"/>
                              <w:hideMark/>
                              <w:tcPrChange w:id="6353" w:author="Maino Vieytes, Christian (NIH/NIA/IRP) [F]" w:date="2023-11-15T16:23:00Z">
                                <w:tcPr>
                                  <w:tcW w:w="1816" w:type="dxa"/>
                                  <w:gridSpan w:val="5"/>
                                  <w:noWrap/>
                                  <w:vAlign w:val="center"/>
                                  <w:hideMark/>
                                </w:tcPr>
                              </w:tcPrChange>
                            </w:tcPr>
                            <w:p w14:paraId="48625F67" w14:textId="691AE871" w:rsidR="008E210F" w:rsidRPr="008A6C8D" w:rsidDel="001F5A7E" w:rsidRDefault="008E210F" w:rsidP="006153D4">
                              <w:pPr>
                                <w:jc w:val="center"/>
                                <w:rPr>
                                  <w:del w:id="6354" w:author="Maino Vieytes, Christian (NIH/NIA/IRP) [F]" w:date="2023-11-15T09:29:00Z"/>
                                  <w:rFonts w:ascii="Times New Roman" w:hAnsi="Times New Roman" w:cs="Times New Roman"/>
                                  <w:sz w:val="18"/>
                                  <w:szCs w:val="18"/>
                                  <w:rPrChange w:id="6355" w:author="Maino Vieytes, Christian (NIH/NIA/IRP) [F]" w:date="2023-11-15T15:57:00Z">
                                    <w:rPr>
                                      <w:del w:id="6356" w:author="Maino Vieytes, Christian (NIH/NIA/IRP) [F]" w:date="2023-11-15T09:29:00Z"/>
                                      <w:rFonts w:ascii="Times New Roman" w:hAnsi="Times New Roman" w:cs="Times New Roman"/>
                                      <w:sz w:val="20"/>
                                      <w:szCs w:val="20"/>
                                    </w:rPr>
                                  </w:rPrChange>
                                </w:rPr>
                              </w:pPr>
                              <w:del w:id="6357" w:author="Maino Vieytes, Christian (NIH/NIA/IRP) [F]" w:date="2023-11-15T09:29:00Z">
                                <w:r w:rsidRPr="008A6C8D" w:rsidDel="001F5A7E">
                                  <w:rPr>
                                    <w:rFonts w:ascii="Times New Roman" w:hAnsi="Times New Roman" w:cs="Times New Roman"/>
                                    <w:sz w:val="18"/>
                                    <w:szCs w:val="18"/>
                                    <w:rPrChange w:id="6358" w:author="Maino Vieytes, Christian (NIH/NIA/IRP) [F]" w:date="2023-11-15T15:57:00Z">
                                      <w:rPr>
                                        <w:rFonts w:ascii="Times New Roman" w:hAnsi="Times New Roman" w:cs="Times New Roman"/>
                                        <w:sz w:val="20"/>
                                        <w:szCs w:val="20"/>
                                      </w:rPr>
                                    </w:rPrChange>
                                  </w:rPr>
                                  <w:delText>1.19 (0.98-1.43)</w:delText>
                                </w:r>
                              </w:del>
                            </w:p>
                          </w:tc>
                          <w:tc>
                            <w:tcPr>
                              <w:tcW w:w="1310" w:type="dxa"/>
                              <w:noWrap/>
                              <w:vAlign w:val="center"/>
                              <w:hideMark/>
                              <w:tcPrChange w:id="6359" w:author="Maino Vieytes, Christian (NIH/NIA/IRP) [F]" w:date="2023-11-15T16:23:00Z">
                                <w:tcPr>
                                  <w:tcW w:w="958" w:type="dxa"/>
                                  <w:gridSpan w:val="3"/>
                                  <w:noWrap/>
                                  <w:vAlign w:val="center"/>
                                  <w:hideMark/>
                                </w:tcPr>
                              </w:tcPrChange>
                            </w:tcPr>
                            <w:p w14:paraId="00F2DBC5" w14:textId="61151314" w:rsidR="008E210F" w:rsidRPr="008A6C8D" w:rsidDel="001F5A7E" w:rsidRDefault="008E210F" w:rsidP="006153D4">
                              <w:pPr>
                                <w:jc w:val="center"/>
                                <w:rPr>
                                  <w:del w:id="6360" w:author="Maino Vieytes, Christian (NIH/NIA/IRP) [F]" w:date="2023-11-15T09:29:00Z"/>
                                  <w:rFonts w:ascii="Times New Roman" w:hAnsi="Times New Roman" w:cs="Times New Roman"/>
                                  <w:sz w:val="18"/>
                                  <w:szCs w:val="18"/>
                                  <w:rPrChange w:id="6361" w:author="Maino Vieytes, Christian (NIH/NIA/IRP) [F]" w:date="2023-11-15T15:57:00Z">
                                    <w:rPr>
                                      <w:del w:id="6362" w:author="Maino Vieytes, Christian (NIH/NIA/IRP) [F]" w:date="2023-11-15T09:29:00Z"/>
                                      <w:rFonts w:ascii="Times New Roman" w:hAnsi="Times New Roman" w:cs="Times New Roman"/>
                                      <w:sz w:val="20"/>
                                      <w:szCs w:val="20"/>
                                    </w:rPr>
                                  </w:rPrChange>
                                </w:rPr>
                              </w:pPr>
                              <w:del w:id="6363" w:author="Maino Vieytes, Christian (NIH/NIA/IRP) [F]" w:date="2023-11-15T09:29:00Z">
                                <w:r w:rsidRPr="008A6C8D" w:rsidDel="001F5A7E">
                                  <w:rPr>
                                    <w:rFonts w:ascii="Times New Roman" w:hAnsi="Times New Roman" w:cs="Times New Roman"/>
                                    <w:color w:val="000000"/>
                                    <w:sz w:val="18"/>
                                    <w:szCs w:val="18"/>
                                    <w:rPrChange w:id="6364" w:author="Maino Vieytes, Christian (NIH/NIA/IRP) [F]" w:date="2023-11-15T15:57:00Z">
                                      <w:rPr>
                                        <w:rFonts w:ascii="Times New Roman" w:hAnsi="Times New Roman" w:cs="Times New Roman"/>
                                        <w:color w:val="000000"/>
                                        <w:sz w:val="20"/>
                                        <w:szCs w:val="20"/>
                                      </w:rPr>
                                    </w:rPrChange>
                                  </w:rPr>
                                  <w:delText>0.72</w:delText>
                                </w:r>
                              </w:del>
                            </w:p>
                          </w:tc>
                        </w:tr>
                        <w:tr w:rsidR="008E210F" w:rsidRPr="008A6C8D" w:rsidDel="001F5A7E" w14:paraId="0C464F7A" w14:textId="1005361A" w:rsidTr="002B4FE9">
                          <w:trPr>
                            <w:trHeight w:val="320"/>
                            <w:del w:id="6365" w:author="Maino Vieytes, Christian (NIH/NIA/IRP) [F]" w:date="2023-11-15T09:29:00Z"/>
                            <w:trPrChange w:id="6366" w:author="Maino Vieytes, Christian (NIH/NIA/IRP) [F]" w:date="2023-11-15T16:23:00Z">
                              <w:trPr>
                                <w:gridAfter w:val="0"/>
                                <w:trHeight w:val="320"/>
                              </w:trPr>
                            </w:trPrChange>
                          </w:trPr>
                          <w:tc>
                            <w:tcPr>
                              <w:tcW w:w="2317" w:type="dxa"/>
                              <w:noWrap/>
                              <w:vAlign w:val="center"/>
                              <w:hideMark/>
                              <w:tcPrChange w:id="6367" w:author="Maino Vieytes, Christian (NIH/NIA/IRP) [F]" w:date="2023-11-15T16:23:00Z">
                                <w:tcPr>
                                  <w:tcW w:w="2317" w:type="dxa"/>
                                  <w:noWrap/>
                                  <w:vAlign w:val="center"/>
                                  <w:hideMark/>
                                </w:tcPr>
                              </w:tcPrChange>
                            </w:tcPr>
                            <w:p w14:paraId="2F714610" w14:textId="7FEB1E01" w:rsidR="008E210F" w:rsidRPr="008A6C8D" w:rsidDel="001F5A7E" w:rsidRDefault="008E210F" w:rsidP="006153D4">
                              <w:pPr>
                                <w:rPr>
                                  <w:del w:id="6368" w:author="Maino Vieytes, Christian (NIH/NIA/IRP) [F]" w:date="2023-11-15T09:29:00Z"/>
                                  <w:rFonts w:ascii="Times New Roman" w:hAnsi="Times New Roman" w:cs="Times New Roman"/>
                                  <w:sz w:val="18"/>
                                  <w:szCs w:val="18"/>
                                  <w:rPrChange w:id="6369" w:author="Maino Vieytes, Christian (NIH/NIA/IRP) [F]" w:date="2023-11-15T15:57:00Z">
                                    <w:rPr>
                                      <w:del w:id="6370" w:author="Maino Vieytes, Christian (NIH/NIA/IRP) [F]" w:date="2023-11-15T09:29:00Z"/>
                                      <w:rFonts w:ascii="Times New Roman" w:hAnsi="Times New Roman" w:cs="Times New Roman"/>
                                      <w:sz w:val="20"/>
                                      <w:szCs w:val="20"/>
                                    </w:rPr>
                                  </w:rPrChange>
                                </w:rPr>
                              </w:pPr>
                              <w:del w:id="6371" w:author="Maino Vieytes, Christian (NIH/NIA/IRP) [F]" w:date="2023-11-15T09:29:00Z">
                                <w:r w:rsidRPr="008A6C8D" w:rsidDel="001F5A7E">
                                  <w:rPr>
                                    <w:rFonts w:ascii="Times New Roman" w:hAnsi="Times New Roman" w:cs="Times New Roman"/>
                                    <w:sz w:val="18"/>
                                    <w:szCs w:val="18"/>
                                    <w:rPrChange w:id="6372" w:author="Maino Vieytes, Christian (NIH/NIA/IRP) [F]" w:date="2023-11-15T15:57:00Z">
                                      <w:rPr>
                                        <w:rFonts w:ascii="Times New Roman" w:hAnsi="Times New Roman" w:cs="Times New Roman"/>
                                        <w:sz w:val="20"/>
                                        <w:szCs w:val="20"/>
                                      </w:rPr>
                                    </w:rPrChange>
                                  </w:rPr>
                                  <w:delText>Household Size</w:delText>
                                </w:r>
                                <w:r w:rsidRPr="008A6C8D" w:rsidDel="001F5A7E">
                                  <w:rPr>
                                    <w:rFonts w:ascii="Times New Roman" w:hAnsi="Times New Roman" w:cs="Times New Roman"/>
                                    <w:b/>
                                    <w:bCs/>
                                    <w:sz w:val="18"/>
                                    <w:szCs w:val="18"/>
                                    <w:vertAlign w:val="superscript"/>
                                    <w:lang w:bidi="en-US"/>
                                    <w:rPrChange w:id="6373"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374" w:author="Maino Vieytes, Christian (NIH/NIA/IRP) [F]" w:date="2023-11-15T16:23:00Z">
                                <w:tcPr>
                                  <w:tcW w:w="720" w:type="dxa"/>
                                  <w:noWrap/>
                                  <w:vAlign w:val="center"/>
                                  <w:hideMark/>
                                </w:tcPr>
                              </w:tcPrChange>
                            </w:tcPr>
                            <w:p w14:paraId="2799AE67" w14:textId="4753FF2F" w:rsidR="008E210F" w:rsidRPr="008A6C8D" w:rsidDel="001F5A7E" w:rsidRDefault="008E210F" w:rsidP="006153D4">
                              <w:pPr>
                                <w:jc w:val="center"/>
                                <w:rPr>
                                  <w:del w:id="6375" w:author="Maino Vieytes, Christian (NIH/NIA/IRP) [F]" w:date="2023-11-15T09:29:00Z"/>
                                  <w:rFonts w:ascii="Times New Roman" w:hAnsi="Times New Roman" w:cs="Times New Roman"/>
                                  <w:sz w:val="18"/>
                                  <w:szCs w:val="18"/>
                                  <w:rPrChange w:id="6376" w:author="Maino Vieytes, Christian (NIH/NIA/IRP) [F]" w:date="2023-11-15T15:57:00Z">
                                    <w:rPr>
                                      <w:del w:id="6377" w:author="Maino Vieytes, Christian (NIH/NIA/IRP) [F]" w:date="2023-11-15T09:29:00Z"/>
                                      <w:rFonts w:ascii="Times New Roman" w:hAnsi="Times New Roman" w:cs="Times New Roman"/>
                                      <w:sz w:val="20"/>
                                      <w:szCs w:val="20"/>
                                    </w:rPr>
                                  </w:rPrChange>
                                </w:rPr>
                              </w:pPr>
                              <w:del w:id="6378" w:author="Maino Vieytes, Christian (NIH/NIA/IRP) [F]" w:date="2023-11-15T09:29:00Z">
                                <w:r w:rsidRPr="008A6C8D" w:rsidDel="001F5A7E">
                                  <w:rPr>
                                    <w:rFonts w:ascii="Times New Roman" w:hAnsi="Times New Roman" w:cs="Times New Roman"/>
                                    <w:sz w:val="18"/>
                                    <w:szCs w:val="18"/>
                                    <w:rPrChange w:id="6379"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380" w:author="Maino Vieytes, Christian (NIH/NIA/IRP) [F]" w:date="2023-11-15T16:23:00Z">
                                <w:tcPr>
                                  <w:tcW w:w="720" w:type="dxa"/>
                                  <w:gridSpan w:val="2"/>
                                  <w:noWrap/>
                                  <w:vAlign w:val="center"/>
                                  <w:hideMark/>
                                </w:tcPr>
                              </w:tcPrChange>
                            </w:tcPr>
                            <w:p w14:paraId="4DC4700C" w14:textId="2AEAE882" w:rsidR="008E210F" w:rsidRPr="008A6C8D" w:rsidDel="001F5A7E" w:rsidRDefault="008E210F" w:rsidP="006153D4">
                              <w:pPr>
                                <w:jc w:val="center"/>
                                <w:rPr>
                                  <w:del w:id="6381" w:author="Maino Vieytes, Christian (NIH/NIA/IRP) [F]" w:date="2023-11-15T09:29:00Z"/>
                                  <w:rFonts w:ascii="Times New Roman" w:hAnsi="Times New Roman" w:cs="Times New Roman"/>
                                  <w:sz w:val="18"/>
                                  <w:szCs w:val="18"/>
                                  <w:rPrChange w:id="6382" w:author="Maino Vieytes, Christian (NIH/NIA/IRP) [F]" w:date="2023-11-15T15:57:00Z">
                                    <w:rPr>
                                      <w:del w:id="6383" w:author="Maino Vieytes, Christian (NIH/NIA/IRP) [F]" w:date="2023-11-15T09:29:00Z"/>
                                      <w:rFonts w:ascii="Times New Roman" w:hAnsi="Times New Roman" w:cs="Times New Roman"/>
                                      <w:sz w:val="20"/>
                                      <w:szCs w:val="20"/>
                                    </w:rPr>
                                  </w:rPrChange>
                                </w:rPr>
                              </w:pPr>
                              <w:del w:id="6384" w:author="Maino Vieytes, Christian (NIH/NIA/IRP) [F]" w:date="2023-11-15T09:29:00Z">
                                <w:r w:rsidRPr="008A6C8D" w:rsidDel="001F5A7E">
                                  <w:rPr>
                                    <w:rFonts w:ascii="Times New Roman" w:hAnsi="Times New Roman" w:cs="Times New Roman"/>
                                    <w:sz w:val="18"/>
                                    <w:szCs w:val="18"/>
                                    <w:rPrChange w:id="6385"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386" w:author="Maino Vieytes, Christian (NIH/NIA/IRP) [F]" w:date="2023-11-15T16:23:00Z">
                                <w:tcPr>
                                  <w:tcW w:w="1616" w:type="dxa"/>
                                  <w:gridSpan w:val="2"/>
                                  <w:noWrap/>
                                  <w:vAlign w:val="center"/>
                                  <w:hideMark/>
                                </w:tcPr>
                              </w:tcPrChange>
                            </w:tcPr>
                            <w:p w14:paraId="040B52E8" w14:textId="7863FB05" w:rsidR="008E210F" w:rsidRPr="008A6C8D" w:rsidDel="001F5A7E" w:rsidRDefault="008E210F" w:rsidP="006153D4">
                              <w:pPr>
                                <w:jc w:val="center"/>
                                <w:rPr>
                                  <w:del w:id="6387" w:author="Maino Vieytes, Christian (NIH/NIA/IRP) [F]" w:date="2023-11-15T09:29:00Z"/>
                                  <w:rFonts w:ascii="Times New Roman" w:hAnsi="Times New Roman" w:cs="Times New Roman"/>
                                  <w:sz w:val="18"/>
                                  <w:szCs w:val="18"/>
                                  <w:rPrChange w:id="6388" w:author="Maino Vieytes, Christian (NIH/NIA/IRP) [F]" w:date="2023-11-15T15:57:00Z">
                                    <w:rPr>
                                      <w:del w:id="6389" w:author="Maino Vieytes, Christian (NIH/NIA/IRP) [F]" w:date="2023-11-15T09:29:00Z"/>
                                      <w:rFonts w:ascii="Times New Roman" w:hAnsi="Times New Roman" w:cs="Times New Roman"/>
                                      <w:sz w:val="20"/>
                                      <w:szCs w:val="20"/>
                                    </w:rPr>
                                  </w:rPrChange>
                                </w:rPr>
                              </w:pPr>
                              <w:del w:id="6390" w:author="Maino Vieytes, Christian (NIH/NIA/IRP) [F]" w:date="2023-11-15T09:29:00Z">
                                <w:r w:rsidRPr="008A6C8D" w:rsidDel="001F5A7E">
                                  <w:rPr>
                                    <w:rFonts w:ascii="Times New Roman" w:hAnsi="Times New Roman" w:cs="Times New Roman"/>
                                    <w:sz w:val="18"/>
                                    <w:szCs w:val="18"/>
                                    <w:rPrChange w:id="6391" w:author="Maino Vieytes, Christian (NIH/NIA/IRP) [F]" w:date="2023-11-15T15:57:00Z">
                                      <w:rPr>
                                        <w:rFonts w:ascii="Times New Roman" w:hAnsi="Times New Roman" w:cs="Times New Roman"/>
                                        <w:sz w:val="20"/>
                                        <w:szCs w:val="20"/>
                                      </w:rPr>
                                    </w:rPrChange>
                                  </w:rPr>
                                  <w:delText>1.00 (0.56-1.80)</w:delText>
                                </w:r>
                              </w:del>
                            </w:p>
                          </w:tc>
                          <w:tc>
                            <w:tcPr>
                              <w:tcW w:w="1716" w:type="dxa"/>
                              <w:noWrap/>
                              <w:vAlign w:val="center"/>
                              <w:hideMark/>
                              <w:tcPrChange w:id="6392" w:author="Maino Vieytes, Christian (NIH/NIA/IRP) [F]" w:date="2023-11-15T16:23:00Z">
                                <w:tcPr>
                                  <w:tcW w:w="1716" w:type="dxa"/>
                                  <w:gridSpan w:val="2"/>
                                  <w:noWrap/>
                                  <w:vAlign w:val="center"/>
                                  <w:hideMark/>
                                </w:tcPr>
                              </w:tcPrChange>
                            </w:tcPr>
                            <w:p w14:paraId="417839E4" w14:textId="13E5B561" w:rsidR="008E210F" w:rsidRPr="008A6C8D" w:rsidDel="001F5A7E" w:rsidRDefault="008E210F" w:rsidP="006153D4">
                              <w:pPr>
                                <w:jc w:val="center"/>
                                <w:rPr>
                                  <w:del w:id="6393" w:author="Maino Vieytes, Christian (NIH/NIA/IRP) [F]" w:date="2023-11-15T09:29:00Z"/>
                                  <w:rFonts w:ascii="Times New Roman" w:hAnsi="Times New Roman" w:cs="Times New Roman"/>
                                  <w:sz w:val="18"/>
                                  <w:szCs w:val="18"/>
                                  <w:rPrChange w:id="6394" w:author="Maino Vieytes, Christian (NIH/NIA/IRP) [F]" w:date="2023-11-15T15:57:00Z">
                                    <w:rPr>
                                      <w:del w:id="6395" w:author="Maino Vieytes, Christian (NIH/NIA/IRP) [F]" w:date="2023-11-15T09:29:00Z"/>
                                      <w:rFonts w:ascii="Times New Roman" w:hAnsi="Times New Roman" w:cs="Times New Roman"/>
                                      <w:sz w:val="20"/>
                                      <w:szCs w:val="20"/>
                                    </w:rPr>
                                  </w:rPrChange>
                                </w:rPr>
                              </w:pPr>
                              <w:del w:id="6396" w:author="Maino Vieytes, Christian (NIH/NIA/IRP) [F]" w:date="2023-11-15T09:29:00Z">
                                <w:r w:rsidRPr="008A6C8D" w:rsidDel="001F5A7E">
                                  <w:rPr>
                                    <w:rFonts w:ascii="Times New Roman" w:hAnsi="Times New Roman" w:cs="Times New Roman"/>
                                    <w:sz w:val="18"/>
                                    <w:szCs w:val="18"/>
                                    <w:rPrChange w:id="6397" w:author="Maino Vieytes, Christian (NIH/NIA/IRP) [F]" w:date="2023-11-15T15:57:00Z">
                                      <w:rPr>
                                        <w:rFonts w:ascii="Times New Roman" w:hAnsi="Times New Roman" w:cs="Times New Roman"/>
                                        <w:sz w:val="20"/>
                                        <w:szCs w:val="20"/>
                                      </w:rPr>
                                    </w:rPrChange>
                                  </w:rPr>
                                  <w:delText>1.73 (0.99-3.02)</w:delText>
                                </w:r>
                              </w:del>
                            </w:p>
                          </w:tc>
                          <w:tc>
                            <w:tcPr>
                              <w:tcW w:w="1716" w:type="dxa"/>
                              <w:noWrap/>
                              <w:vAlign w:val="center"/>
                              <w:hideMark/>
                              <w:tcPrChange w:id="6398" w:author="Maino Vieytes, Christian (NIH/NIA/IRP) [F]" w:date="2023-11-15T16:23:00Z">
                                <w:tcPr>
                                  <w:tcW w:w="1716" w:type="dxa"/>
                                  <w:gridSpan w:val="2"/>
                                  <w:noWrap/>
                                  <w:vAlign w:val="center"/>
                                  <w:hideMark/>
                                </w:tcPr>
                              </w:tcPrChange>
                            </w:tcPr>
                            <w:p w14:paraId="3C51AEBA" w14:textId="40B77E3B" w:rsidR="008E210F" w:rsidRPr="008A6C8D" w:rsidDel="001F5A7E" w:rsidRDefault="008E210F" w:rsidP="006153D4">
                              <w:pPr>
                                <w:jc w:val="center"/>
                                <w:rPr>
                                  <w:del w:id="6399" w:author="Maino Vieytes, Christian (NIH/NIA/IRP) [F]" w:date="2023-11-15T09:29:00Z"/>
                                  <w:rFonts w:ascii="Times New Roman" w:hAnsi="Times New Roman" w:cs="Times New Roman"/>
                                  <w:sz w:val="18"/>
                                  <w:szCs w:val="18"/>
                                  <w:rPrChange w:id="6400" w:author="Maino Vieytes, Christian (NIH/NIA/IRP) [F]" w:date="2023-11-15T15:57:00Z">
                                    <w:rPr>
                                      <w:del w:id="6401" w:author="Maino Vieytes, Christian (NIH/NIA/IRP) [F]" w:date="2023-11-15T09:29:00Z"/>
                                      <w:rFonts w:ascii="Times New Roman" w:hAnsi="Times New Roman" w:cs="Times New Roman"/>
                                      <w:sz w:val="20"/>
                                      <w:szCs w:val="20"/>
                                    </w:rPr>
                                  </w:rPrChange>
                                </w:rPr>
                              </w:pPr>
                              <w:del w:id="6402" w:author="Maino Vieytes, Christian (NIH/NIA/IRP) [F]" w:date="2023-11-15T09:29:00Z">
                                <w:r w:rsidRPr="008A6C8D" w:rsidDel="001F5A7E">
                                  <w:rPr>
                                    <w:rFonts w:ascii="Times New Roman" w:hAnsi="Times New Roman" w:cs="Times New Roman"/>
                                    <w:sz w:val="18"/>
                                    <w:szCs w:val="18"/>
                                    <w:rPrChange w:id="6403" w:author="Maino Vieytes, Christian (NIH/NIA/IRP) [F]" w:date="2023-11-15T15:57:00Z">
                                      <w:rPr>
                                        <w:rFonts w:ascii="Times New Roman" w:hAnsi="Times New Roman" w:cs="Times New Roman"/>
                                        <w:sz w:val="20"/>
                                        <w:szCs w:val="20"/>
                                      </w:rPr>
                                    </w:rPrChange>
                                  </w:rPr>
                                  <w:delText>1.67 (0.86-3.27)</w:delText>
                                </w:r>
                              </w:del>
                            </w:p>
                          </w:tc>
                          <w:tc>
                            <w:tcPr>
                              <w:tcW w:w="1816" w:type="dxa"/>
                              <w:noWrap/>
                              <w:vAlign w:val="center"/>
                              <w:hideMark/>
                              <w:tcPrChange w:id="6404" w:author="Maino Vieytes, Christian (NIH/NIA/IRP) [F]" w:date="2023-11-15T16:23:00Z">
                                <w:tcPr>
                                  <w:tcW w:w="1816" w:type="dxa"/>
                                  <w:gridSpan w:val="2"/>
                                  <w:noWrap/>
                                  <w:vAlign w:val="center"/>
                                  <w:hideMark/>
                                </w:tcPr>
                              </w:tcPrChange>
                            </w:tcPr>
                            <w:p w14:paraId="24A8F9AD" w14:textId="71E9A608" w:rsidR="008E210F" w:rsidRPr="008A6C8D" w:rsidDel="001F5A7E" w:rsidRDefault="008E210F" w:rsidP="006153D4">
                              <w:pPr>
                                <w:jc w:val="center"/>
                                <w:rPr>
                                  <w:del w:id="6405" w:author="Maino Vieytes, Christian (NIH/NIA/IRP) [F]" w:date="2023-11-15T09:29:00Z"/>
                                  <w:rFonts w:ascii="Times New Roman" w:hAnsi="Times New Roman" w:cs="Times New Roman"/>
                                  <w:sz w:val="18"/>
                                  <w:szCs w:val="18"/>
                                  <w:rPrChange w:id="6406" w:author="Maino Vieytes, Christian (NIH/NIA/IRP) [F]" w:date="2023-11-15T15:57:00Z">
                                    <w:rPr>
                                      <w:del w:id="6407" w:author="Maino Vieytes, Christian (NIH/NIA/IRP) [F]" w:date="2023-11-15T09:29:00Z"/>
                                      <w:rFonts w:ascii="Times New Roman" w:hAnsi="Times New Roman" w:cs="Times New Roman"/>
                                      <w:sz w:val="20"/>
                                      <w:szCs w:val="20"/>
                                    </w:rPr>
                                  </w:rPrChange>
                                </w:rPr>
                              </w:pPr>
                              <w:del w:id="6408" w:author="Maino Vieytes, Christian (NIH/NIA/IRP) [F]" w:date="2023-11-15T09:29:00Z">
                                <w:r w:rsidRPr="008A6C8D" w:rsidDel="001F5A7E">
                                  <w:rPr>
                                    <w:rFonts w:ascii="Times New Roman" w:hAnsi="Times New Roman" w:cs="Times New Roman"/>
                                    <w:sz w:val="18"/>
                                    <w:szCs w:val="18"/>
                                    <w:rPrChange w:id="6409" w:author="Maino Vieytes, Christian (NIH/NIA/IRP) [F]" w:date="2023-11-15T15:57:00Z">
                                      <w:rPr>
                                        <w:rFonts w:ascii="Times New Roman" w:hAnsi="Times New Roman" w:cs="Times New Roman"/>
                                        <w:sz w:val="20"/>
                                        <w:szCs w:val="20"/>
                                      </w:rPr>
                                    </w:rPrChange>
                                  </w:rPr>
                                  <w:delText>1.20 (0.60-2.41)</w:delText>
                                </w:r>
                              </w:del>
                            </w:p>
                          </w:tc>
                          <w:tc>
                            <w:tcPr>
                              <w:tcW w:w="1196" w:type="dxa"/>
                              <w:noWrap/>
                              <w:vAlign w:val="center"/>
                              <w:hideMark/>
                              <w:tcPrChange w:id="6410" w:author="Maino Vieytes, Christian (NIH/NIA/IRP) [F]" w:date="2023-11-15T16:23:00Z">
                                <w:tcPr>
                                  <w:tcW w:w="1000" w:type="dxa"/>
                                  <w:gridSpan w:val="2"/>
                                  <w:noWrap/>
                                  <w:vAlign w:val="center"/>
                                  <w:hideMark/>
                                </w:tcPr>
                              </w:tcPrChange>
                            </w:tcPr>
                            <w:p w14:paraId="017F2F1A" w14:textId="55E6943E" w:rsidR="008E210F" w:rsidRPr="008A6C8D" w:rsidDel="001F5A7E" w:rsidRDefault="008E210F" w:rsidP="006153D4">
                              <w:pPr>
                                <w:jc w:val="center"/>
                                <w:rPr>
                                  <w:del w:id="6411" w:author="Maino Vieytes, Christian (NIH/NIA/IRP) [F]" w:date="2023-11-15T09:29:00Z"/>
                                  <w:rFonts w:ascii="Times New Roman" w:hAnsi="Times New Roman" w:cs="Times New Roman"/>
                                  <w:sz w:val="18"/>
                                  <w:szCs w:val="18"/>
                                  <w:rPrChange w:id="6412" w:author="Maino Vieytes, Christian (NIH/NIA/IRP) [F]" w:date="2023-11-15T15:57:00Z">
                                    <w:rPr>
                                      <w:del w:id="6413" w:author="Maino Vieytes, Christian (NIH/NIA/IRP) [F]" w:date="2023-11-15T09:29:00Z"/>
                                      <w:rFonts w:ascii="Times New Roman" w:hAnsi="Times New Roman" w:cs="Times New Roman"/>
                                      <w:sz w:val="20"/>
                                      <w:szCs w:val="20"/>
                                    </w:rPr>
                                  </w:rPrChange>
                                </w:rPr>
                              </w:pPr>
                              <w:del w:id="6414" w:author="Maino Vieytes, Christian (NIH/NIA/IRP) [F]" w:date="2023-11-15T09:29:00Z">
                                <w:r w:rsidRPr="008A6C8D" w:rsidDel="001F5A7E">
                                  <w:rPr>
                                    <w:rFonts w:ascii="Times New Roman" w:hAnsi="Times New Roman" w:cs="Times New Roman"/>
                                    <w:sz w:val="18"/>
                                    <w:szCs w:val="18"/>
                                    <w:rPrChange w:id="6415" w:author="Maino Vieytes, Christian (NIH/NIA/IRP) [F]" w:date="2023-11-15T15:57:00Z">
                                      <w:rPr>
                                        <w:rFonts w:ascii="Times New Roman" w:hAnsi="Times New Roman" w:cs="Times New Roman"/>
                                        <w:sz w:val="20"/>
                                        <w:szCs w:val="20"/>
                                      </w:rPr>
                                    </w:rPrChange>
                                  </w:rPr>
                                  <w:delText>0.15</w:delText>
                                </w:r>
                              </w:del>
                            </w:p>
                          </w:tc>
                          <w:tc>
                            <w:tcPr>
                              <w:tcW w:w="1622" w:type="dxa"/>
                              <w:noWrap/>
                              <w:vAlign w:val="center"/>
                              <w:hideMark/>
                              <w:tcPrChange w:id="6416" w:author="Maino Vieytes, Christian (NIH/NIA/IRP) [F]" w:date="2023-11-15T16:23:00Z">
                                <w:tcPr>
                                  <w:tcW w:w="1816" w:type="dxa"/>
                                  <w:gridSpan w:val="5"/>
                                  <w:noWrap/>
                                  <w:vAlign w:val="center"/>
                                  <w:hideMark/>
                                </w:tcPr>
                              </w:tcPrChange>
                            </w:tcPr>
                            <w:p w14:paraId="073EB657" w14:textId="587DBEE8" w:rsidR="008E210F" w:rsidRPr="008A6C8D" w:rsidDel="001F5A7E" w:rsidRDefault="008E210F" w:rsidP="006153D4">
                              <w:pPr>
                                <w:jc w:val="center"/>
                                <w:rPr>
                                  <w:del w:id="6417" w:author="Maino Vieytes, Christian (NIH/NIA/IRP) [F]" w:date="2023-11-15T09:29:00Z"/>
                                  <w:rFonts w:ascii="Times New Roman" w:hAnsi="Times New Roman" w:cs="Times New Roman"/>
                                  <w:sz w:val="18"/>
                                  <w:szCs w:val="18"/>
                                  <w:rPrChange w:id="6418" w:author="Maino Vieytes, Christian (NIH/NIA/IRP) [F]" w:date="2023-11-15T15:57:00Z">
                                    <w:rPr>
                                      <w:del w:id="6419" w:author="Maino Vieytes, Christian (NIH/NIA/IRP) [F]" w:date="2023-11-15T09:29:00Z"/>
                                      <w:rFonts w:ascii="Times New Roman" w:hAnsi="Times New Roman" w:cs="Times New Roman"/>
                                      <w:sz w:val="20"/>
                                      <w:szCs w:val="20"/>
                                    </w:rPr>
                                  </w:rPrChange>
                                </w:rPr>
                              </w:pPr>
                              <w:del w:id="6420" w:author="Maino Vieytes, Christian (NIH/NIA/IRP) [F]" w:date="2023-11-15T09:29:00Z">
                                <w:r w:rsidRPr="008A6C8D" w:rsidDel="001F5A7E">
                                  <w:rPr>
                                    <w:rFonts w:ascii="Times New Roman" w:hAnsi="Times New Roman" w:cs="Times New Roman"/>
                                    <w:sz w:val="18"/>
                                    <w:szCs w:val="18"/>
                                    <w:rPrChange w:id="6421" w:author="Maino Vieytes, Christian (NIH/NIA/IRP) [F]" w:date="2023-11-15T15:57:00Z">
                                      <w:rPr>
                                        <w:rFonts w:ascii="Times New Roman" w:hAnsi="Times New Roman" w:cs="Times New Roman"/>
                                        <w:sz w:val="20"/>
                                        <w:szCs w:val="20"/>
                                      </w:rPr>
                                    </w:rPrChange>
                                  </w:rPr>
                                  <w:delText>1.13 (0.94-1.37)</w:delText>
                                </w:r>
                              </w:del>
                            </w:p>
                          </w:tc>
                          <w:tc>
                            <w:tcPr>
                              <w:tcW w:w="1310" w:type="dxa"/>
                              <w:noWrap/>
                              <w:vAlign w:val="center"/>
                              <w:hideMark/>
                              <w:tcPrChange w:id="6422" w:author="Maino Vieytes, Christian (NIH/NIA/IRP) [F]" w:date="2023-11-15T16:23:00Z">
                                <w:tcPr>
                                  <w:tcW w:w="958" w:type="dxa"/>
                                  <w:gridSpan w:val="3"/>
                                  <w:noWrap/>
                                  <w:vAlign w:val="center"/>
                                  <w:hideMark/>
                                </w:tcPr>
                              </w:tcPrChange>
                            </w:tcPr>
                            <w:p w14:paraId="0BE5DC6F" w14:textId="22898021" w:rsidR="008E210F" w:rsidRPr="008A6C8D" w:rsidDel="001F5A7E" w:rsidRDefault="008E210F" w:rsidP="006153D4">
                              <w:pPr>
                                <w:jc w:val="center"/>
                                <w:rPr>
                                  <w:del w:id="6423" w:author="Maino Vieytes, Christian (NIH/NIA/IRP) [F]" w:date="2023-11-15T09:29:00Z"/>
                                  <w:rFonts w:ascii="Times New Roman" w:hAnsi="Times New Roman" w:cs="Times New Roman"/>
                                  <w:sz w:val="18"/>
                                  <w:szCs w:val="18"/>
                                  <w:rPrChange w:id="6424" w:author="Maino Vieytes, Christian (NIH/NIA/IRP) [F]" w:date="2023-11-15T15:57:00Z">
                                    <w:rPr>
                                      <w:del w:id="6425" w:author="Maino Vieytes, Christian (NIH/NIA/IRP) [F]" w:date="2023-11-15T09:29:00Z"/>
                                      <w:rFonts w:ascii="Times New Roman" w:hAnsi="Times New Roman" w:cs="Times New Roman"/>
                                      <w:sz w:val="20"/>
                                      <w:szCs w:val="20"/>
                                    </w:rPr>
                                  </w:rPrChange>
                                </w:rPr>
                              </w:pPr>
                              <w:del w:id="6426" w:author="Maino Vieytes, Christian (NIH/NIA/IRP) [F]" w:date="2023-11-15T09:29:00Z">
                                <w:r w:rsidRPr="008A6C8D" w:rsidDel="001F5A7E">
                                  <w:rPr>
                                    <w:rFonts w:ascii="Times New Roman" w:hAnsi="Times New Roman" w:cs="Times New Roman"/>
                                    <w:color w:val="000000"/>
                                    <w:sz w:val="18"/>
                                    <w:szCs w:val="18"/>
                                    <w:rPrChange w:id="6427" w:author="Maino Vieytes, Christian (NIH/NIA/IRP) [F]" w:date="2023-11-15T15:57:00Z">
                                      <w:rPr>
                                        <w:rFonts w:ascii="Times New Roman" w:hAnsi="Times New Roman" w:cs="Times New Roman"/>
                                        <w:color w:val="000000"/>
                                        <w:sz w:val="20"/>
                                        <w:szCs w:val="20"/>
                                      </w:rPr>
                                    </w:rPrChange>
                                  </w:rPr>
                                  <w:delText>0.08</w:delText>
                                </w:r>
                              </w:del>
                            </w:p>
                          </w:tc>
                        </w:tr>
                        <w:tr w:rsidR="008E210F" w:rsidRPr="008A6C8D" w:rsidDel="001F5A7E" w14:paraId="7D84AE40" w14:textId="6FCBBFF0" w:rsidTr="002B4FE9">
                          <w:trPr>
                            <w:trHeight w:val="320"/>
                            <w:del w:id="6428" w:author="Maino Vieytes, Christian (NIH/NIA/IRP) [F]" w:date="2023-11-15T09:29:00Z"/>
                            <w:trPrChange w:id="6429" w:author="Maino Vieytes, Christian (NIH/NIA/IRP) [F]" w:date="2023-11-15T16:23:00Z">
                              <w:trPr>
                                <w:gridAfter w:val="0"/>
                                <w:trHeight w:val="320"/>
                              </w:trPr>
                            </w:trPrChange>
                          </w:trPr>
                          <w:tc>
                            <w:tcPr>
                              <w:tcW w:w="2317" w:type="dxa"/>
                              <w:noWrap/>
                              <w:vAlign w:val="center"/>
                              <w:hideMark/>
                              <w:tcPrChange w:id="6430" w:author="Maino Vieytes, Christian (NIH/NIA/IRP) [F]" w:date="2023-11-15T16:23:00Z">
                                <w:tcPr>
                                  <w:tcW w:w="2317" w:type="dxa"/>
                                  <w:noWrap/>
                                  <w:vAlign w:val="center"/>
                                  <w:hideMark/>
                                </w:tcPr>
                              </w:tcPrChange>
                            </w:tcPr>
                            <w:p w14:paraId="0063BF8C" w14:textId="7CCE7BEF" w:rsidR="008E210F" w:rsidRPr="008A6C8D" w:rsidDel="001F5A7E" w:rsidRDefault="008E210F" w:rsidP="006153D4">
                              <w:pPr>
                                <w:rPr>
                                  <w:del w:id="6431" w:author="Maino Vieytes, Christian (NIH/NIA/IRP) [F]" w:date="2023-11-15T09:29:00Z"/>
                                  <w:rFonts w:ascii="Times New Roman" w:hAnsi="Times New Roman" w:cs="Times New Roman"/>
                                  <w:sz w:val="18"/>
                                  <w:szCs w:val="18"/>
                                  <w:rPrChange w:id="6432" w:author="Maino Vieytes, Christian (NIH/NIA/IRP) [F]" w:date="2023-11-15T15:57:00Z">
                                    <w:rPr>
                                      <w:del w:id="6433" w:author="Maino Vieytes, Christian (NIH/NIA/IRP) [F]" w:date="2023-11-15T09:29:00Z"/>
                                      <w:rFonts w:ascii="Times New Roman" w:hAnsi="Times New Roman" w:cs="Times New Roman"/>
                                      <w:sz w:val="20"/>
                                      <w:szCs w:val="20"/>
                                    </w:rPr>
                                  </w:rPrChange>
                                </w:rPr>
                              </w:pPr>
                              <w:del w:id="6434" w:author="Maino Vieytes, Christian (NIH/NIA/IRP) [F]" w:date="2023-11-15T09:29:00Z">
                                <w:r w:rsidRPr="008A6C8D" w:rsidDel="001F5A7E">
                                  <w:rPr>
                                    <w:rFonts w:ascii="Times New Roman" w:hAnsi="Times New Roman" w:cs="Times New Roman"/>
                                    <w:sz w:val="18"/>
                                    <w:szCs w:val="18"/>
                                    <w:rPrChange w:id="6435" w:author="Maino Vieytes, Christian (NIH/NIA/IRP) [F]" w:date="2023-11-15T15:57:00Z">
                                      <w:rPr>
                                        <w:rFonts w:ascii="Times New Roman" w:hAnsi="Times New Roman" w:cs="Times New Roman"/>
                                        <w:sz w:val="20"/>
                                        <w:szCs w:val="20"/>
                                      </w:rPr>
                                    </w:rPrChange>
                                  </w:rPr>
                                  <w:delText>Food Assistance (SNAP)</w:delText>
                                </w:r>
                                <w:r w:rsidRPr="008A6C8D" w:rsidDel="001F5A7E">
                                  <w:rPr>
                                    <w:rFonts w:ascii="Times New Roman" w:hAnsi="Times New Roman" w:cs="Times New Roman"/>
                                    <w:b/>
                                    <w:bCs/>
                                    <w:sz w:val="18"/>
                                    <w:szCs w:val="18"/>
                                    <w:vertAlign w:val="superscript"/>
                                    <w:lang w:bidi="en-US"/>
                                    <w:rPrChange w:id="6436"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6437" w:author="Maino Vieytes, Christian (NIH/NIA/IRP) [F]" w:date="2023-11-15T16:23:00Z">
                                <w:tcPr>
                                  <w:tcW w:w="720" w:type="dxa"/>
                                  <w:noWrap/>
                                  <w:vAlign w:val="center"/>
                                  <w:hideMark/>
                                </w:tcPr>
                              </w:tcPrChange>
                            </w:tcPr>
                            <w:p w14:paraId="0DB80CE1" w14:textId="70330D7A" w:rsidR="008E210F" w:rsidRPr="008A6C8D" w:rsidDel="001F5A7E" w:rsidRDefault="008E210F" w:rsidP="006153D4">
                              <w:pPr>
                                <w:jc w:val="center"/>
                                <w:rPr>
                                  <w:del w:id="6438" w:author="Maino Vieytes, Christian (NIH/NIA/IRP) [F]" w:date="2023-11-15T09:29:00Z"/>
                                  <w:rFonts w:ascii="Times New Roman" w:hAnsi="Times New Roman" w:cs="Times New Roman"/>
                                  <w:sz w:val="18"/>
                                  <w:szCs w:val="18"/>
                                  <w:rPrChange w:id="6439" w:author="Maino Vieytes, Christian (NIH/NIA/IRP) [F]" w:date="2023-11-15T15:57:00Z">
                                    <w:rPr>
                                      <w:del w:id="6440" w:author="Maino Vieytes, Christian (NIH/NIA/IRP) [F]" w:date="2023-11-15T09:29:00Z"/>
                                      <w:rFonts w:ascii="Times New Roman" w:hAnsi="Times New Roman" w:cs="Times New Roman"/>
                                      <w:sz w:val="20"/>
                                      <w:szCs w:val="20"/>
                                    </w:rPr>
                                  </w:rPrChange>
                                </w:rPr>
                              </w:pPr>
                              <w:del w:id="6441" w:author="Maino Vieytes, Christian (NIH/NIA/IRP) [F]" w:date="2023-11-15T09:29:00Z">
                                <w:r w:rsidRPr="008A6C8D" w:rsidDel="001F5A7E">
                                  <w:rPr>
                                    <w:rFonts w:ascii="Times New Roman" w:hAnsi="Times New Roman" w:cs="Times New Roman"/>
                                    <w:sz w:val="18"/>
                                    <w:szCs w:val="18"/>
                                    <w:rPrChange w:id="6442"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443" w:author="Maino Vieytes, Christian (NIH/NIA/IRP) [F]" w:date="2023-11-15T16:23:00Z">
                                <w:tcPr>
                                  <w:tcW w:w="720" w:type="dxa"/>
                                  <w:gridSpan w:val="2"/>
                                  <w:noWrap/>
                                  <w:vAlign w:val="center"/>
                                  <w:hideMark/>
                                </w:tcPr>
                              </w:tcPrChange>
                            </w:tcPr>
                            <w:p w14:paraId="68D2D99C" w14:textId="114A57FE" w:rsidR="008E210F" w:rsidRPr="008A6C8D" w:rsidDel="001F5A7E" w:rsidRDefault="008E210F" w:rsidP="006153D4">
                              <w:pPr>
                                <w:jc w:val="center"/>
                                <w:rPr>
                                  <w:del w:id="6444" w:author="Maino Vieytes, Christian (NIH/NIA/IRP) [F]" w:date="2023-11-15T09:29:00Z"/>
                                  <w:rFonts w:ascii="Times New Roman" w:hAnsi="Times New Roman" w:cs="Times New Roman"/>
                                  <w:sz w:val="18"/>
                                  <w:szCs w:val="18"/>
                                  <w:rPrChange w:id="6445" w:author="Maino Vieytes, Christian (NIH/NIA/IRP) [F]" w:date="2023-11-15T15:57:00Z">
                                    <w:rPr>
                                      <w:del w:id="6446" w:author="Maino Vieytes, Christian (NIH/NIA/IRP) [F]" w:date="2023-11-15T09:29:00Z"/>
                                      <w:rFonts w:ascii="Times New Roman" w:hAnsi="Times New Roman" w:cs="Times New Roman"/>
                                      <w:sz w:val="20"/>
                                      <w:szCs w:val="20"/>
                                    </w:rPr>
                                  </w:rPrChange>
                                </w:rPr>
                              </w:pPr>
                              <w:del w:id="6447" w:author="Maino Vieytes, Christian (NIH/NIA/IRP) [F]" w:date="2023-11-15T09:29:00Z">
                                <w:r w:rsidRPr="008A6C8D" w:rsidDel="001F5A7E">
                                  <w:rPr>
                                    <w:rFonts w:ascii="Times New Roman" w:hAnsi="Times New Roman" w:cs="Times New Roman"/>
                                    <w:sz w:val="18"/>
                                    <w:szCs w:val="18"/>
                                    <w:rPrChange w:id="6448"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449" w:author="Maino Vieytes, Christian (NIH/NIA/IRP) [F]" w:date="2023-11-15T16:23:00Z">
                                <w:tcPr>
                                  <w:tcW w:w="1616" w:type="dxa"/>
                                  <w:gridSpan w:val="2"/>
                                  <w:noWrap/>
                                  <w:vAlign w:val="center"/>
                                  <w:hideMark/>
                                </w:tcPr>
                              </w:tcPrChange>
                            </w:tcPr>
                            <w:p w14:paraId="7BF31944" w14:textId="627C508F" w:rsidR="008E210F" w:rsidRPr="008A6C8D" w:rsidDel="001F5A7E" w:rsidRDefault="008E210F" w:rsidP="006153D4">
                              <w:pPr>
                                <w:jc w:val="center"/>
                                <w:rPr>
                                  <w:del w:id="6450" w:author="Maino Vieytes, Christian (NIH/NIA/IRP) [F]" w:date="2023-11-15T09:29:00Z"/>
                                  <w:rFonts w:ascii="Times New Roman" w:hAnsi="Times New Roman" w:cs="Times New Roman"/>
                                  <w:sz w:val="18"/>
                                  <w:szCs w:val="18"/>
                                  <w:rPrChange w:id="6451" w:author="Maino Vieytes, Christian (NIH/NIA/IRP) [F]" w:date="2023-11-15T15:57:00Z">
                                    <w:rPr>
                                      <w:del w:id="6452" w:author="Maino Vieytes, Christian (NIH/NIA/IRP) [F]" w:date="2023-11-15T09:29:00Z"/>
                                      <w:rFonts w:ascii="Times New Roman" w:hAnsi="Times New Roman" w:cs="Times New Roman"/>
                                      <w:sz w:val="20"/>
                                      <w:szCs w:val="20"/>
                                    </w:rPr>
                                  </w:rPrChange>
                                </w:rPr>
                              </w:pPr>
                              <w:del w:id="6453" w:author="Maino Vieytes, Christian (NIH/NIA/IRP) [F]" w:date="2023-11-15T09:29:00Z">
                                <w:r w:rsidRPr="008A6C8D" w:rsidDel="001F5A7E">
                                  <w:rPr>
                                    <w:rFonts w:ascii="Times New Roman" w:hAnsi="Times New Roman" w:cs="Times New Roman"/>
                                    <w:sz w:val="18"/>
                                    <w:szCs w:val="18"/>
                                    <w:rPrChange w:id="6454" w:author="Maino Vieytes, Christian (NIH/NIA/IRP) [F]" w:date="2023-11-15T15:57:00Z">
                                      <w:rPr>
                                        <w:rFonts w:ascii="Times New Roman" w:hAnsi="Times New Roman" w:cs="Times New Roman"/>
                                        <w:sz w:val="20"/>
                                        <w:szCs w:val="20"/>
                                      </w:rPr>
                                    </w:rPrChange>
                                  </w:rPr>
                                  <w:delText>1.34 (0.69-2.59)</w:delText>
                                </w:r>
                              </w:del>
                            </w:p>
                          </w:tc>
                          <w:tc>
                            <w:tcPr>
                              <w:tcW w:w="1716" w:type="dxa"/>
                              <w:noWrap/>
                              <w:vAlign w:val="center"/>
                              <w:hideMark/>
                              <w:tcPrChange w:id="6455" w:author="Maino Vieytes, Christian (NIH/NIA/IRP) [F]" w:date="2023-11-15T16:23:00Z">
                                <w:tcPr>
                                  <w:tcW w:w="1716" w:type="dxa"/>
                                  <w:gridSpan w:val="2"/>
                                  <w:noWrap/>
                                  <w:vAlign w:val="center"/>
                                  <w:hideMark/>
                                </w:tcPr>
                              </w:tcPrChange>
                            </w:tcPr>
                            <w:p w14:paraId="381D4D66" w14:textId="5CF27715" w:rsidR="008E210F" w:rsidRPr="008A6C8D" w:rsidDel="001F5A7E" w:rsidRDefault="008E210F" w:rsidP="006153D4">
                              <w:pPr>
                                <w:jc w:val="center"/>
                                <w:rPr>
                                  <w:del w:id="6456" w:author="Maino Vieytes, Christian (NIH/NIA/IRP) [F]" w:date="2023-11-15T09:29:00Z"/>
                                  <w:rFonts w:ascii="Times New Roman" w:hAnsi="Times New Roman" w:cs="Times New Roman"/>
                                  <w:sz w:val="18"/>
                                  <w:szCs w:val="18"/>
                                  <w:rPrChange w:id="6457" w:author="Maino Vieytes, Christian (NIH/NIA/IRP) [F]" w:date="2023-11-15T15:57:00Z">
                                    <w:rPr>
                                      <w:del w:id="6458" w:author="Maino Vieytes, Christian (NIH/NIA/IRP) [F]" w:date="2023-11-15T09:29:00Z"/>
                                      <w:rFonts w:ascii="Times New Roman" w:hAnsi="Times New Roman" w:cs="Times New Roman"/>
                                      <w:sz w:val="20"/>
                                      <w:szCs w:val="20"/>
                                    </w:rPr>
                                  </w:rPrChange>
                                </w:rPr>
                              </w:pPr>
                              <w:del w:id="6459" w:author="Maino Vieytes, Christian (NIH/NIA/IRP) [F]" w:date="2023-11-15T09:29:00Z">
                                <w:r w:rsidRPr="008A6C8D" w:rsidDel="001F5A7E">
                                  <w:rPr>
                                    <w:rFonts w:ascii="Times New Roman" w:hAnsi="Times New Roman" w:cs="Times New Roman"/>
                                    <w:sz w:val="18"/>
                                    <w:szCs w:val="18"/>
                                    <w:rPrChange w:id="6460" w:author="Maino Vieytes, Christian (NIH/NIA/IRP) [F]" w:date="2023-11-15T15:57:00Z">
                                      <w:rPr>
                                        <w:rFonts w:ascii="Times New Roman" w:hAnsi="Times New Roman" w:cs="Times New Roman"/>
                                        <w:sz w:val="20"/>
                                        <w:szCs w:val="20"/>
                                      </w:rPr>
                                    </w:rPrChange>
                                  </w:rPr>
                                  <w:delText>1.36 (0.77-2.40)</w:delText>
                                </w:r>
                              </w:del>
                            </w:p>
                          </w:tc>
                          <w:tc>
                            <w:tcPr>
                              <w:tcW w:w="1716" w:type="dxa"/>
                              <w:noWrap/>
                              <w:vAlign w:val="center"/>
                              <w:hideMark/>
                              <w:tcPrChange w:id="6461" w:author="Maino Vieytes, Christian (NIH/NIA/IRP) [F]" w:date="2023-11-15T16:23:00Z">
                                <w:tcPr>
                                  <w:tcW w:w="1716" w:type="dxa"/>
                                  <w:gridSpan w:val="2"/>
                                  <w:noWrap/>
                                  <w:vAlign w:val="center"/>
                                  <w:hideMark/>
                                </w:tcPr>
                              </w:tcPrChange>
                            </w:tcPr>
                            <w:p w14:paraId="572F1A18" w14:textId="15089F03" w:rsidR="008E210F" w:rsidRPr="008A6C8D" w:rsidDel="001F5A7E" w:rsidRDefault="008E210F" w:rsidP="006153D4">
                              <w:pPr>
                                <w:jc w:val="center"/>
                                <w:rPr>
                                  <w:del w:id="6462" w:author="Maino Vieytes, Christian (NIH/NIA/IRP) [F]" w:date="2023-11-15T09:29:00Z"/>
                                  <w:rFonts w:ascii="Times New Roman" w:hAnsi="Times New Roman" w:cs="Times New Roman"/>
                                  <w:sz w:val="18"/>
                                  <w:szCs w:val="18"/>
                                  <w:rPrChange w:id="6463" w:author="Maino Vieytes, Christian (NIH/NIA/IRP) [F]" w:date="2023-11-15T15:57:00Z">
                                    <w:rPr>
                                      <w:del w:id="6464" w:author="Maino Vieytes, Christian (NIH/NIA/IRP) [F]" w:date="2023-11-15T09:29:00Z"/>
                                      <w:rFonts w:ascii="Times New Roman" w:hAnsi="Times New Roman" w:cs="Times New Roman"/>
                                      <w:sz w:val="20"/>
                                      <w:szCs w:val="20"/>
                                    </w:rPr>
                                  </w:rPrChange>
                                </w:rPr>
                              </w:pPr>
                              <w:del w:id="6465" w:author="Maino Vieytes, Christian (NIH/NIA/IRP) [F]" w:date="2023-11-15T09:29:00Z">
                                <w:r w:rsidRPr="008A6C8D" w:rsidDel="001F5A7E">
                                  <w:rPr>
                                    <w:rFonts w:ascii="Times New Roman" w:hAnsi="Times New Roman" w:cs="Times New Roman"/>
                                    <w:sz w:val="18"/>
                                    <w:szCs w:val="18"/>
                                    <w:rPrChange w:id="6466" w:author="Maino Vieytes, Christian (NIH/NIA/IRP) [F]" w:date="2023-11-15T15:57:00Z">
                                      <w:rPr>
                                        <w:rFonts w:ascii="Times New Roman" w:hAnsi="Times New Roman" w:cs="Times New Roman"/>
                                        <w:sz w:val="20"/>
                                        <w:szCs w:val="20"/>
                                      </w:rPr>
                                    </w:rPrChange>
                                  </w:rPr>
                                  <w:delText>1.12 (0.62-2.03)</w:delText>
                                </w:r>
                              </w:del>
                            </w:p>
                          </w:tc>
                          <w:tc>
                            <w:tcPr>
                              <w:tcW w:w="1816" w:type="dxa"/>
                              <w:noWrap/>
                              <w:vAlign w:val="center"/>
                              <w:hideMark/>
                              <w:tcPrChange w:id="6467" w:author="Maino Vieytes, Christian (NIH/NIA/IRP) [F]" w:date="2023-11-15T16:23:00Z">
                                <w:tcPr>
                                  <w:tcW w:w="1816" w:type="dxa"/>
                                  <w:gridSpan w:val="2"/>
                                  <w:noWrap/>
                                  <w:vAlign w:val="center"/>
                                  <w:hideMark/>
                                </w:tcPr>
                              </w:tcPrChange>
                            </w:tcPr>
                            <w:p w14:paraId="4508F4F8" w14:textId="6367C059" w:rsidR="008E210F" w:rsidRPr="008A6C8D" w:rsidDel="001F5A7E" w:rsidRDefault="008E210F" w:rsidP="006153D4">
                              <w:pPr>
                                <w:jc w:val="center"/>
                                <w:rPr>
                                  <w:del w:id="6468" w:author="Maino Vieytes, Christian (NIH/NIA/IRP) [F]" w:date="2023-11-15T09:29:00Z"/>
                                  <w:rFonts w:ascii="Times New Roman" w:hAnsi="Times New Roman" w:cs="Times New Roman"/>
                                  <w:sz w:val="18"/>
                                  <w:szCs w:val="18"/>
                                  <w:rPrChange w:id="6469" w:author="Maino Vieytes, Christian (NIH/NIA/IRP) [F]" w:date="2023-11-15T15:57:00Z">
                                    <w:rPr>
                                      <w:del w:id="6470" w:author="Maino Vieytes, Christian (NIH/NIA/IRP) [F]" w:date="2023-11-15T09:29:00Z"/>
                                      <w:rFonts w:ascii="Times New Roman" w:hAnsi="Times New Roman" w:cs="Times New Roman"/>
                                      <w:sz w:val="20"/>
                                      <w:szCs w:val="20"/>
                                    </w:rPr>
                                  </w:rPrChange>
                                </w:rPr>
                              </w:pPr>
                              <w:del w:id="6471" w:author="Maino Vieytes, Christian (NIH/NIA/IRP) [F]" w:date="2023-11-15T09:29:00Z">
                                <w:r w:rsidRPr="008A6C8D" w:rsidDel="001F5A7E">
                                  <w:rPr>
                                    <w:rFonts w:ascii="Times New Roman" w:hAnsi="Times New Roman" w:cs="Times New Roman"/>
                                    <w:sz w:val="18"/>
                                    <w:szCs w:val="18"/>
                                    <w:rPrChange w:id="6472" w:author="Maino Vieytes, Christian (NIH/NIA/IRP) [F]" w:date="2023-11-15T15:57:00Z">
                                      <w:rPr>
                                        <w:rFonts w:ascii="Times New Roman" w:hAnsi="Times New Roman" w:cs="Times New Roman"/>
                                        <w:sz w:val="20"/>
                                        <w:szCs w:val="20"/>
                                      </w:rPr>
                                    </w:rPrChange>
                                  </w:rPr>
                                  <w:delText>2.08 (1.13-3.82)*</w:delText>
                                </w:r>
                              </w:del>
                            </w:p>
                          </w:tc>
                          <w:tc>
                            <w:tcPr>
                              <w:tcW w:w="1196" w:type="dxa"/>
                              <w:noWrap/>
                              <w:vAlign w:val="center"/>
                              <w:hideMark/>
                              <w:tcPrChange w:id="6473" w:author="Maino Vieytes, Christian (NIH/NIA/IRP) [F]" w:date="2023-11-15T16:23:00Z">
                                <w:tcPr>
                                  <w:tcW w:w="1000" w:type="dxa"/>
                                  <w:gridSpan w:val="2"/>
                                  <w:noWrap/>
                                  <w:vAlign w:val="center"/>
                                  <w:hideMark/>
                                </w:tcPr>
                              </w:tcPrChange>
                            </w:tcPr>
                            <w:p w14:paraId="03AA974D" w14:textId="3E81BBE9" w:rsidR="008E210F" w:rsidRPr="008A6C8D" w:rsidDel="001F5A7E" w:rsidRDefault="008E210F" w:rsidP="006153D4">
                              <w:pPr>
                                <w:jc w:val="center"/>
                                <w:rPr>
                                  <w:del w:id="6474" w:author="Maino Vieytes, Christian (NIH/NIA/IRP) [F]" w:date="2023-11-15T09:29:00Z"/>
                                  <w:rFonts w:ascii="Times New Roman" w:hAnsi="Times New Roman" w:cs="Times New Roman"/>
                                  <w:sz w:val="18"/>
                                  <w:szCs w:val="18"/>
                                  <w:rPrChange w:id="6475" w:author="Maino Vieytes, Christian (NIH/NIA/IRP) [F]" w:date="2023-11-15T15:57:00Z">
                                    <w:rPr>
                                      <w:del w:id="6476" w:author="Maino Vieytes, Christian (NIH/NIA/IRP) [F]" w:date="2023-11-15T09:29:00Z"/>
                                      <w:rFonts w:ascii="Times New Roman" w:hAnsi="Times New Roman" w:cs="Times New Roman"/>
                                      <w:sz w:val="20"/>
                                      <w:szCs w:val="20"/>
                                    </w:rPr>
                                  </w:rPrChange>
                                </w:rPr>
                              </w:pPr>
                              <w:del w:id="6477" w:author="Maino Vieytes, Christian (NIH/NIA/IRP) [F]" w:date="2023-11-15T09:29:00Z">
                                <w:r w:rsidRPr="008A6C8D" w:rsidDel="001F5A7E">
                                  <w:rPr>
                                    <w:rFonts w:ascii="Times New Roman" w:hAnsi="Times New Roman" w:cs="Times New Roman"/>
                                    <w:sz w:val="18"/>
                                    <w:szCs w:val="18"/>
                                    <w:rPrChange w:id="6478" w:author="Maino Vieytes, Christian (NIH/NIA/IRP) [F]" w:date="2023-11-15T15:57:00Z">
                                      <w:rPr>
                                        <w:rFonts w:ascii="Times New Roman" w:hAnsi="Times New Roman" w:cs="Times New Roman"/>
                                        <w:sz w:val="20"/>
                                        <w:szCs w:val="20"/>
                                      </w:rPr>
                                    </w:rPrChange>
                                  </w:rPr>
                                  <w:delText>0.12</w:delText>
                                </w:r>
                              </w:del>
                            </w:p>
                          </w:tc>
                          <w:tc>
                            <w:tcPr>
                              <w:tcW w:w="1622" w:type="dxa"/>
                              <w:noWrap/>
                              <w:vAlign w:val="center"/>
                              <w:hideMark/>
                              <w:tcPrChange w:id="6479" w:author="Maino Vieytes, Christian (NIH/NIA/IRP) [F]" w:date="2023-11-15T16:23:00Z">
                                <w:tcPr>
                                  <w:tcW w:w="1816" w:type="dxa"/>
                                  <w:gridSpan w:val="5"/>
                                  <w:noWrap/>
                                  <w:vAlign w:val="center"/>
                                  <w:hideMark/>
                                </w:tcPr>
                              </w:tcPrChange>
                            </w:tcPr>
                            <w:p w14:paraId="427B2A35" w14:textId="741A5B18" w:rsidR="008E210F" w:rsidRPr="008A6C8D" w:rsidDel="001F5A7E" w:rsidRDefault="008E210F" w:rsidP="006153D4">
                              <w:pPr>
                                <w:jc w:val="center"/>
                                <w:rPr>
                                  <w:del w:id="6480" w:author="Maino Vieytes, Christian (NIH/NIA/IRP) [F]" w:date="2023-11-15T09:29:00Z"/>
                                  <w:rFonts w:ascii="Times New Roman" w:hAnsi="Times New Roman" w:cs="Times New Roman"/>
                                  <w:sz w:val="18"/>
                                  <w:szCs w:val="18"/>
                                  <w:rPrChange w:id="6481" w:author="Maino Vieytes, Christian (NIH/NIA/IRP) [F]" w:date="2023-11-15T15:57:00Z">
                                    <w:rPr>
                                      <w:del w:id="6482" w:author="Maino Vieytes, Christian (NIH/NIA/IRP) [F]" w:date="2023-11-15T09:29:00Z"/>
                                      <w:rFonts w:ascii="Times New Roman" w:hAnsi="Times New Roman" w:cs="Times New Roman"/>
                                      <w:sz w:val="20"/>
                                      <w:szCs w:val="20"/>
                                    </w:rPr>
                                  </w:rPrChange>
                                </w:rPr>
                              </w:pPr>
                              <w:del w:id="6483" w:author="Maino Vieytes, Christian (NIH/NIA/IRP) [F]" w:date="2023-11-15T09:29:00Z">
                                <w:r w:rsidRPr="008A6C8D" w:rsidDel="001F5A7E">
                                  <w:rPr>
                                    <w:rFonts w:ascii="Times New Roman" w:hAnsi="Times New Roman" w:cs="Times New Roman"/>
                                    <w:sz w:val="18"/>
                                    <w:szCs w:val="18"/>
                                    <w:rPrChange w:id="6484" w:author="Maino Vieytes, Christian (NIH/NIA/IRP) [F]" w:date="2023-11-15T15:57:00Z">
                                      <w:rPr>
                                        <w:rFonts w:ascii="Times New Roman" w:hAnsi="Times New Roman" w:cs="Times New Roman"/>
                                        <w:sz w:val="20"/>
                                        <w:szCs w:val="20"/>
                                      </w:rPr>
                                    </w:rPrChange>
                                  </w:rPr>
                                  <w:delText>1.14 (0.91-1.43)</w:delText>
                                </w:r>
                              </w:del>
                            </w:p>
                          </w:tc>
                          <w:tc>
                            <w:tcPr>
                              <w:tcW w:w="1310" w:type="dxa"/>
                              <w:noWrap/>
                              <w:vAlign w:val="center"/>
                              <w:hideMark/>
                              <w:tcPrChange w:id="6485" w:author="Maino Vieytes, Christian (NIH/NIA/IRP) [F]" w:date="2023-11-15T16:23:00Z">
                                <w:tcPr>
                                  <w:tcW w:w="958" w:type="dxa"/>
                                  <w:gridSpan w:val="3"/>
                                  <w:noWrap/>
                                  <w:vAlign w:val="center"/>
                                  <w:hideMark/>
                                </w:tcPr>
                              </w:tcPrChange>
                            </w:tcPr>
                            <w:p w14:paraId="0A0F06CD" w14:textId="66E4BA4B" w:rsidR="008E210F" w:rsidRPr="008A6C8D" w:rsidDel="001F5A7E" w:rsidRDefault="008E210F" w:rsidP="006153D4">
                              <w:pPr>
                                <w:jc w:val="center"/>
                                <w:rPr>
                                  <w:del w:id="6486" w:author="Maino Vieytes, Christian (NIH/NIA/IRP) [F]" w:date="2023-11-15T09:29:00Z"/>
                                  <w:rFonts w:ascii="Times New Roman" w:hAnsi="Times New Roman" w:cs="Times New Roman"/>
                                  <w:sz w:val="18"/>
                                  <w:szCs w:val="18"/>
                                  <w:rPrChange w:id="6487" w:author="Maino Vieytes, Christian (NIH/NIA/IRP) [F]" w:date="2023-11-15T15:57:00Z">
                                    <w:rPr>
                                      <w:del w:id="6488" w:author="Maino Vieytes, Christian (NIH/NIA/IRP) [F]" w:date="2023-11-15T09:29:00Z"/>
                                      <w:rFonts w:ascii="Times New Roman" w:hAnsi="Times New Roman" w:cs="Times New Roman"/>
                                      <w:sz w:val="20"/>
                                      <w:szCs w:val="20"/>
                                    </w:rPr>
                                  </w:rPrChange>
                                </w:rPr>
                              </w:pPr>
                              <w:del w:id="6489" w:author="Maino Vieytes, Christian (NIH/NIA/IRP) [F]" w:date="2023-11-15T09:29:00Z">
                                <w:r w:rsidRPr="008A6C8D" w:rsidDel="001F5A7E">
                                  <w:rPr>
                                    <w:rFonts w:ascii="Times New Roman" w:hAnsi="Times New Roman" w:cs="Times New Roman"/>
                                    <w:color w:val="000000"/>
                                    <w:sz w:val="18"/>
                                    <w:szCs w:val="18"/>
                                    <w:rPrChange w:id="6490" w:author="Maino Vieytes, Christian (NIH/NIA/IRP) [F]" w:date="2023-11-15T15:57:00Z">
                                      <w:rPr>
                                        <w:rFonts w:ascii="Times New Roman" w:hAnsi="Times New Roman" w:cs="Times New Roman"/>
                                        <w:color w:val="000000"/>
                                        <w:sz w:val="20"/>
                                        <w:szCs w:val="20"/>
                                      </w:rPr>
                                    </w:rPrChange>
                                  </w:rPr>
                                  <w:delText>0.94</w:delText>
                                </w:r>
                              </w:del>
                            </w:p>
                          </w:tc>
                        </w:tr>
                        <w:tr w:rsidR="008E210F" w:rsidRPr="008A6C8D" w:rsidDel="001F5A7E" w14:paraId="0775452C" w14:textId="708A2A65" w:rsidTr="002B4FE9">
                          <w:trPr>
                            <w:trHeight w:val="320"/>
                            <w:del w:id="6491" w:author="Maino Vieytes, Christian (NIH/NIA/IRP) [F]" w:date="2023-11-15T09:29:00Z"/>
                            <w:trPrChange w:id="6492" w:author="Maino Vieytes, Christian (NIH/NIA/IRP) [F]" w:date="2023-11-15T16:23:00Z">
                              <w:trPr>
                                <w:gridAfter w:val="0"/>
                                <w:trHeight w:val="320"/>
                              </w:trPr>
                            </w:trPrChange>
                          </w:trPr>
                          <w:tc>
                            <w:tcPr>
                              <w:tcW w:w="2317" w:type="dxa"/>
                              <w:noWrap/>
                              <w:vAlign w:val="center"/>
                              <w:hideMark/>
                              <w:tcPrChange w:id="6493" w:author="Maino Vieytes, Christian (NIH/NIA/IRP) [F]" w:date="2023-11-15T16:23:00Z">
                                <w:tcPr>
                                  <w:tcW w:w="2317" w:type="dxa"/>
                                  <w:noWrap/>
                                  <w:vAlign w:val="center"/>
                                  <w:hideMark/>
                                </w:tcPr>
                              </w:tcPrChange>
                            </w:tcPr>
                            <w:p w14:paraId="661DCDE6" w14:textId="745126D1" w:rsidR="008E210F" w:rsidRPr="008A6C8D" w:rsidDel="001F5A7E" w:rsidRDefault="008E210F" w:rsidP="006153D4">
                              <w:pPr>
                                <w:rPr>
                                  <w:del w:id="6494" w:author="Maino Vieytes, Christian (NIH/NIA/IRP) [F]" w:date="2023-11-15T09:29:00Z"/>
                                  <w:rFonts w:ascii="Times New Roman" w:hAnsi="Times New Roman" w:cs="Times New Roman"/>
                                  <w:sz w:val="18"/>
                                  <w:szCs w:val="18"/>
                                  <w:rPrChange w:id="6495" w:author="Maino Vieytes, Christian (NIH/NIA/IRP) [F]" w:date="2023-11-15T15:57:00Z">
                                    <w:rPr>
                                      <w:del w:id="6496" w:author="Maino Vieytes, Christian (NIH/NIA/IRP) [F]" w:date="2023-11-15T09:29:00Z"/>
                                      <w:rFonts w:ascii="Times New Roman" w:hAnsi="Times New Roman" w:cs="Times New Roman"/>
                                      <w:sz w:val="20"/>
                                      <w:szCs w:val="20"/>
                                    </w:rPr>
                                  </w:rPrChange>
                                </w:rPr>
                              </w:pPr>
                              <w:del w:id="6497" w:author="Maino Vieytes, Christian (NIH/NIA/IRP) [F]" w:date="2023-11-15T09:29:00Z">
                                <w:r w:rsidRPr="008A6C8D" w:rsidDel="001F5A7E">
                                  <w:rPr>
                                    <w:rFonts w:ascii="Times New Roman" w:hAnsi="Times New Roman" w:cs="Times New Roman"/>
                                    <w:sz w:val="18"/>
                                    <w:szCs w:val="18"/>
                                    <w:rPrChange w:id="6498" w:author="Maino Vieytes, Christian (NIH/NIA/IRP) [F]" w:date="2023-11-15T15:57:00Z">
                                      <w:rPr>
                                        <w:rFonts w:ascii="Times New Roman" w:hAnsi="Times New Roman" w:cs="Times New Roman"/>
                                        <w:sz w:val="20"/>
                                        <w:szCs w:val="20"/>
                                      </w:rPr>
                                    </w:rPrChange>
                                  </w:rPr>
                                  <w:delText>Prudent #1</w:delText>
                                </w:r>
                                <w:r w:rsidRPr="008A6C8D" w:rsidDel="001F5A7E">
                                  <w:rPr>
                                    <w:rFonts w:ascii="Times New Roman" w:hAnsi="Times New Roman" w:cs="Times New Roman"/>
                                    <w:b/>
                                    <w:bCs/>
                                    <w:sz w:val="18"/>
                                    <w:szCs w:val="18"/>
                                    <w:vertAlign w:val="superscript"/>
                                    <w:lang w:bidi="en-US"/>
                                    <w:rPrChange w:id="6499"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500" w:author="Maino Vieytes, Christian (NIH/NIA/IRP) [F]" w:date="2023-11-15T16:23:00Z">
                                <w:tcPr>
                                  <w:tcW w:w="720" w:type="dxa"/>
                                  <w:noWrap/>
                                  <w:vAlign w:val="center"/>
                                  <w:hideMark/>
                                </w:tcPr>
                              </w:tcPrChange>
                            </w:tcPr>
                            <w:p w14:paraId="2070EC1D" w14:textId="2372F6E1" w:rsidR="008E210F" w:rsidRPr="008A6C8D" w:rsidDel="001F5A7E" w:rsidRDefault="008E210F" w:rsidP="006153D4">
                              <w:pPr>
                                <w:jc w:val="center"/>
                                <w:rPr>
                                  <w:del w:id="6501" w:author="Maino Vieytes, Christian (NIH/NIA/IRP) [F]" w:date="2023-11-15T09:29:00Z"/>
                                  <w:rFonts w:ascii="Times New Roman" w:hAnsi="Times New Roman" w:cs="Times New Roman"/>
                                  <w:sz w:val="18"/>
                                  <w:szCs w:val="18"/>
                                  <w:rPrChange w:id="6502" w:author="Maino Vieytes, Christian (NIH/NIA/IRP) [F]" w:date="2023-11-15T15:57:00Z">
                                    <w:rPr>
                                      <w:del w:id="6503" w:author="Maino Vieytes, Christian (NIH/NIA/IRP) [F]" w:date="2023-11-15T09:29:00Z"/>
                                      <w:rFonts w:ascii="Times New Roman" w:hAnsi="Times New Roman" w:cs="Times New Roman"/>
                                      <w:sz w:val="20"/>
                                      <w:szCs w:val="20"/>
                                    </w:rPr>
                                  </w:rPrChange>
                                </w:rPr>
                              </w:pPr>
                              <w:del w:id="6504" w:author="Maino Vieytes, Christian (NIH/NIA/IRP) [F]" w:date="2023-11-15T09:29:00Z">
                                <w:r w:rsidRPr="008A6C8D" w:rsidDel="001F5A7E">
                                  <w:rPr>
                                    <w:rFonts w:ascii="Times New Roman" w:hAnsi="Times New Roman" w:cs="Times New Roman"/>
                                    <w:sz w:val="18"/>
                                    <w:szCs w:val="18"/>
                                    <w:rPrChange w:id="6505"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506" w:author="Maino Vieytes, Christian (NIH/NIA/IRP) [F]" w:date="2023-11-15T16:23:00Z">
                                <w:tcPr>
                                  <w:tcW w:w="720" w:type="dxa"/>
                                  <w:gridSpan w:val="2"/>
                                  <w:noWrap/>
                                  <w:vAlign w:val="center"/>
                                  <w:hideMark/>
                                </w:tcPr>
                              </w:tcPrChange>
                            </w:tcPr>
                            <w:p w14:paraId="271EDC2B" w14:textId="1E19B021" w:rsidR="008E210F" w:rsidRPr="008A6C8D" w:rsidDel="001F5A7E" w:rsidRDefault="008E210F" w:rsidP="006153D4">
                              <w:pPr>
                                <w:jc w:val="center"/>
                                <w:rPr>
                                  <w:del w:id="6507" w:author="Maino Vieytes, Christian (NIH/NIA/IRP) [F]" w:date="2023-11-15T09:29:00Z"/>
                                  <w:rFonts w:ascii="Times New Roman" w:hAnsi="Times New Roman" w:cs="Times New Roman"/>
                                  <w:sz w:val="18"/>
                                  <w:szCs w:val="18"/>
                                  <w:rPrChange w:id="6508" w:author="Maino Vieytes, Christian (NIH/NIA/IRP) [F]" w:date="2023-11-15T15:57:00Z">
                                    <w:rPr>
                                      <w:del w:id="6509" w:author="Maino Vieytes, Christian (NIH/NIA/IRP) [F]" w:date="2023-11-15T09:29:00Z"/>
                                      <w:rFonts w:ascii="Times New Roman" w:hAnsi="Times New Roman" w:cs="Times New Roman"/>
                                      <w:sz w:val="20"/>
                                      <w:szCs w:val="20"/>
                                    </w:rPr>
                                  </w:rPrChange>
                                </w:rPr>
                              </w:pPr>
                              <w:del w:id="6510" w:author="Maino Vieytes, Christian (NIH/NIA/IRP) [F]" w:date="2023-11-15T09:29:00Z">
                                <w:r w:rsidRPr="008A6C8D" w:rsidDel="001F5A7E">
                                  <w:rPr>
                                    <w:rFonts w:ascii="Times New Roman" w:hAnsi="Times New Roman" w:cs="Times New Roman"/>
                                    <w:sz w:val="18"/>
                                    <w:szCs w:val="18"/>
                                    <w:rPrChange w:id="6511"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512" w:author="Maino Vieytes, Christian (NIH/NIA/IRP) [F]" w:date="2023-11-15T16:23:00Z">
                                <w:tcPr>
                                  <w:tcW w:w="1616" w:type="dxa"/>
                                  <w:gridSpan w:val="2"/>
                                  <w:noWrap/>
                                  <w:vAlign w:val="center"/>
                                  <w:hideMark/>
                                </w:tcPr>
                              </w:tcPrChange>
                            </w:tcPr>
                            <w:p w14:paraId="65F129F9" w14:textId="797118C5" w:rsidR="008E210F" w:rsidRPr="008A6C8D" w:rsidDel="001F5A7E" w:rsidRDefault="008E210F" w:rsidP="006153D4">
                              <w:pPr>
                                <w:jc w:val="center"/>
                                <w:rPr>
                                  <w:del w:id="6513" w:author="Maino Vieytes, Christian (NIH/NIA/IRP) [F]" w:date="2023-11-15T09:29:00Z"/>
                                  <w:rFonts w:ascii="Times New Roman" w:hAnsi="Times New Roman" w:cs="Times New Roman"/>
                                  <w:sz w:val="18"/>
                                  <w:szCs w:val="18"/>
                                  <w:rPrChange w:id="6514" w:author="Maino Vieytes, Christian (NIH/NIA/IRP) [F]" w:date="2023-11-15T15:57:00Z">
                                    <w:rPr>
                                      <w:del w:id="6515" w:author="Maino Vieytes, Christian (NIH/NIA/IRP) [F]" w:date="2023-11-15T09:29:00Z"/>
                                      <w:rFonts w:ascii="Times New Roman" w:hAnsi="Times New Roman" w:cs="Times New Roman"/>
                                      <w:sz w:val="20"/>
                                      <w:szCs w:val="20"/>
                                    </w:rPr>
                                  </w:rPrChange>
                                </w:rPr>
                              </w:pPr>
                              <w:del w:id="6516" w:author="Maino Vieytes, Christian (NIH/NIA/IRP) [F]" w:date="2023-11-15T09:29:00Z">
                                <w:r w:rsidRPr="008A6C8D" w:rsidDel="001F5A7E">
                                  <w:rPr>
                                    <w:rFonts w:ascii="Times New Roman" w:hAnsi="Times New Roman" w:cs="Times New Roman"/>
                                    <w:sz w:val="18"/>
                                    <w:szCs w:val="18"/>
                                    <w:rPrChange w:id="6517" w:author="Maino Vieytes, Christian (NIH/NIA/IRP) [F]" w:date="2023-11-15T15:57:00Z">
                                      <w:rPr>
                                        <w:rFonts w:ascii="Times New Roman" w:hAnsi="Times New Roman" w:cs="Times New Roman"/>
                                        <w:sz w:val="20"/>
                                        <w:szCs w:val="20"/>
                                      </w:rPr>
                                    </w:rPrChange>
                                  </w:rPr>
                                  <w:delText>1.12 (0.60-2.08)</w:delText>
                                </w:r>
                              </w:del>
                            </w:p>
                          </w:tc>
                          <w:tc>
                            <w:tcPr>
                              <w:tcW w:w="1716" w:type="dxa"/>
                              <w:noWrap/>
                              <w:vAlign w:val="center"/>
                              <w:hideMark/>
                              <w:tcPrChange w:id="6518" w:author="Maino Vieytes, Christian (NIH/NIA/IRP) [F]" w:date="2023-11-15T16:23:00Z">
                                <w:tcPr>
                                  <w:tcW w:w="1716" w:type="dxa"/>
                                  <w:gridSpan w:val="2"/>
                                  <w:noWrap/>
                                  <w:vAlign w:val="center"/>
                                  <w:hideMark/>
                                </w:tcPr>
                              </w:tcPrChange>
                            </w:tcPr>
                            <w:p w14:paraId="6FE412D1" w14:textId="0688C6CD" w:rsidR="008E210F" w:rsidRPr="008A6C8D" w:rsidDel="001F5A7E" w:rsidRDefault="008E210F" w:rsidP="006153D4">
                              <w:pPr>
                                <w:jc w:val="center"/>
                                <w:rPr>
                                  <w:del w:id="6519" w:author="Maino Vieytes, Christian (NIH/NIA/IRP) [F]" w:date="2023-11-15T09:29:00Z"/>
                                  <w:rFonts w:ascii="Times New Roman" w:hAnsi="Times New Roman" w:cs="Times New Roman"/>
                                  <w:sz w:val="18"/>
                                  <w:szCs w:val="18"/>
                                  <w:rPrChange w:id="6520" w:author="Maino Vieytes, Christian (NIH/NIA/IRP) [F]" w:date="2023-11-15T15:57:00Z">
                                    <w:rPr>
                                      <w:del w:id="6521" w:author="Maino Vieytes, Christian (NIH/NIA/IRP) [F]" w:date="2023-11-15T09:29:00Z"/>
                                      <w:rFonts w:ascii="Times New Roman" w:hAnsi="Times New Roman" w:cs="Times New Roman"/>
                                      <w:sz w:val="20"/>
                                      <w:szCs w:val="20"/>
                                    </w:rPr>
                                  </w:rPrChange>
                                </w:rPr>
                              </w:pPr>
                              <w:del w:id="6522" w:author="Maino Vieytes, Christian (NIH/NIA/IRP) [F]" w:date="2023-11-15T09:29:00Z">
                                <w:r w:rsidRPr="008A6C8D" w:rsidDel="001F5A7E">
                                  <w:rPr>
                                    <w:rFonts w:ascii="Times New Roman" w:hAnsi="Times New Roman" w:cs="Times New Roman"/>
                                    <w:sz w:val="18"/>
                                    <w:szCs w:val="18"/>
                                    <w:rPrChange w:id="6523" w:author="Maino Vieytes, Christian (NIH/NIA/IRP) [F]" w:date="2023-11-15T15:57:00Z">
                                      <w:rPr>
                                        <w:rFonts w:ascii="Times New Roman" w:hAnsi="Times New Roman" w:cs="Times New Roman"/>
                                        <w:sz w:val="20"/>
                                        <w:szCs w:val="20"/>
                                      </w:rPr>
                                    </w:rPrChange>
                                  </w:rPr>
                                  <w:delText>0.86 (0.40-1.83)</w:delText>
                                </w:r>
                              </w:del>
                            </w:p>
                          </w:tc>
                          <w:tc>
                            <w:tcPr>
                              <w:tcW w:w="1716" w:type="dxa"/>
                              <w:noWrap/>
                              <w:vAlign w:val="center"/>
                              <w:hideMark/>
                              <w:tcPrChange w:id="6524" w:author="Maino Vieytes, Christian (NIH/NIA/IRP) [F]" w:date="2023-11-15T16:23:00Z">
                                <w:tcPr>
                                  <w:tcW w:w="1716" w:type="dxa"/>
                                  <w:gridSpan w:val="2"/>
                                  <w:noWrap/>
                                  <w:vAlign w:val="center"/>
                                  <w:hideMark/>
                                </w:tcPr>
                              </w:tcPrChange>
                            </w:tcPr>
                            <w:p w14:paraId="1BB2C235" w14:textId="42E33700" w:rsidR="008E210F" w:rsidRPr="008A6C8D" w:rsidDel="001F5A7E" w:rsidRDefault="008E210F" w:rsidP="006153D4">
                              <w:pPr>
                                <w:jc w:val="center"/>
                                <w:rPr>
                                  <w:del w:id="6525" w:author="Maino Vieytes, Christian (NIH/NIA/IRP) [F]" w:date="2023-11-15T09:29:00Z"/>
                                  <w:rFonts w:ascii="Times New Roman" w:hAnsi="Times New Roman" w:cs="Times New Roman"/>
                                  <w:sz w:val="18"/>
                                  <w:szCs w:val="18"/>
                                  <w:rPrChange w:id="6526" w:author="Maino Vieytes, Christian (NIH/NIA/IRP) [F]" w:date="2023-11-15T15:57:00Z">
                                    <w:rPr>
                                      <w:del w:id="6527" w:author="Maino Vieytes, Christian (NIH/NIA/IRP) [F]" w:date="2023-11-15T09:29:00Z"/>
                                      <w:rFonts w:ascii="Times New Roman" w:hAnsi="Times New Roman" w:cs="Times New Roman"/>
                                      <w:sz w:val="20"/>
                                      <w:szCs w:val="20"/>
                                    </w:rPr>
                                  </w:rPrChange>
                                </w:rPr>
                              </w:pPr>
                              <w:del w:id="6528" w:author="Maino Vieytes, Christian (NIH/NIA/IRP) [F]" w:date="2023-11-15T09:29:00Z">
                                <w:r w:rsidRPr="008A6C8D" w:rsidDel="001F5A7E">
                                  <w:rPr>
                                    <w:rFonts w:ascii="Times New Roman" w:hAnsi="Times New Roman" w:cs="Times New Roman"/>
                                    <w:sz w:val="18"/>
                                    <w:szCs w:val="18"/>
                                    <w:rPrChange w:id="6529" w:author="Maino Vieytes, Christian (NIH/NIA/IRP) [F]" w:date="2023-11-15T15:57:00Z">
                                      <w:rPr>
                                        <w:rFonts w:ascii="Times New Roman" w:hAnsi="Times New Roman" w:cs="Times New Roman"/>
                                        <w:sz w:val="20"/>
                                        <w:szCs w:val="20"/>
                                      </w:rPr>
                                    </w:rPrChange>
                                  </w:rPr>
                                  <w:delText>0.54 (0.28-1.06)</w:delText>
                                </w:r>
                              </w:del>
                            </w:p>
                          </w:tc>
                          <w:tc>
                            <w:tcPr>
                              <w:tcW w:w="1816" w:type="dxa"/>
                              <w:noWrap/>
                              <w:vAlign w:val="center"/>
                              <w:hideMark/>
                              <w:tcPrChange w:id="6530" w:author="Maino Vieytes, Christian (NIH/NIA/IRP) [F]" w:date="2023-11-15T16:23:00Z">
                                <w:tcPr>
                                  <w:tcW w:w="1816" w:type="dxa"/>
                                  <w:gridSpan w:val="2"/>
                                  <w:noWrap/>
                                  <w:vAlign w:val="center"/>
                                  <w:hideMark/>
                                </w:tcPr>
                              </w:tcPrChange>
                            </w:tcPr>
                            <w:p w14:paraId="33D11C7C" w14:textId="25ACFB28" w:rsidR="008E210F" w:rsidRPr="008A6C8D" w:rsidDel="001F5A7E" w:rsidRDefault="008E210F" w:rsidP="006153D4">
                              <w:pPr>
                                <w:jc w:val="center"/>
                                <w:rPr>
                                  <w:del w:id="6531" w:author="Maino Vieytes, Christian (NIH/NIA/IRP) [F]" w:date="2023-11-15T09:29:00Z"/>
                                  <w:rFonts w:ascii="Times New Roman" w:hAnsi="Times New Roman" w:cs="Times New Roman"/>
                                  <w:sz w:val="18"/>
                                  <w:szCs w:val="18"/>
                                  <w:rPrChange w:id="6532" w:author="Maino Vieytes, Christian (NIH/NIA/IRP) [F]" w:date="2023-11-15T15:57:00Z">
                                    <w:rPr>
                                      <w:del w:id="6533" w:author="Maino Vieytes, Christian (NIH/NIA/IRP) [F]" w:date="2023-11-15T09:29:00Z"/>
                                      <w:rFonts w:ascii="Times New Roman" w:hAnsi="Times New Roman" w:cs="Times New Roman"/>
                                      <w:sz w:val="20"/>
                                      <w:szCs w:val="20"/>
                                    </w:rPr>
                                  </w:rPrChange>
                                </w:rPr>
                              </w:pPr>
                              <w:del w:id="6534" w:author="Maino Vieytes, Christian (NIH/NIA/IRP) [F]" w:date="2023-11-15T09:29:00Z">
                                <w:r w:rsidRPr="008A6C8D" w:rsidDel="001F5A7E">
                                  <w:rPr>
                                    <w:rFonts w:ascii="Times New Roman" w:hAnsi="Times New Roman" w:cs="Times New Roman"/>
                                    <w:sz w:val="18"/>
                                    <w:szCs w:val="18"/>
                                    <w:rPrChange w:id="6535" w:author="Maino Vieytes, Christian (NIH/NIA/IRP) [F]" w:date="2023-11-15T15:57:00Z">
                                      <w:rPr>
                                        <w:rFonts w:ascii="Times New Roman" w:hAnsi="Times New Roman" w:cs="Times New Roman"/>
                                        <w:sz w:val="20"/>
                                        <w:szCs w:val="20"/>
                                      </w:rPr>
                                    </w:rPrChange>
                                  </w:rPr>
                                  <w:delText>0.40 (0.18-0.88)*</w:delText>
                                </w:r>
                              </w:del>
                            </w:p>
                          </w:tc>
                          <w:tc>
                            <w:tcPr>
                              <w:tcW w:w="1196" w:type="dxa"/>
                              <w:noWrap/>
                              <w:vAlign w:val="center"/>
                              <w:hideMark/>
                              <w:tcPrChange w:id="6536" w:author="Maino Vieytes, Christian (NIH/NIA/IRP) [F]" w:date="2023-11-15T16:23:00Z">
                                <w:tcPr>
                                  <w:tcW w:w="1000" w:type="dxa"/>
                                  <w:gridSpan w:val="2"/>
                                  <w:noWrap/>
                                  <w:vAlign w:val="center"/>
                                  <w:hideMark/>
                                </w:tcPr>
                              </w:tcPrChange>
                            </w:tcPr>
                            <w:p w14:paraId="783E817B" w14:textId="496078FF" w:rsidR="008E210F" w:rsidRPr="008A6C8D" w:rsidDel="001F5A7E" w:rsidRDefault="008E210F" w:rsidP="006153D4">
                              <w:pPr>
                                <w:jc w:val="center"/>
                                <w:rPr>
                                  <w:del w:id="6537" w:author="Maino Vieytes, Christian (NIH/NIA/IRP) [F]" w:date="2023-11-15T09:29:00Z"/>
                                  <w:rFonts w:ascii="Times New Roman" w:hAnsi="Times New Roman" w:cs="Times New Roman"/>
                                  <w:sz w:val="18"/>
                                  <w:szCs w:val="18"/>
                                  <w:rPrChange w:id="6538" w:author="Maino Vieytes, Christian (NIH/NIA/IRP) [F]" w:date="2023-11-15T15:57:00Z">
                                    <w:rPr>
                                      <w:del w:id="6539" w:author="Maino Vieytes, Christian (NIH/NIA/IRP) [F]" w:date="2023-11-15T09:29:00Z"/>
                                      <w:rFonts w:ascii="Times New Roman" w:hAnsi="Times New Roman" w:cs="Times New Roman"/>
                                      <w:sz w:val="20"/>
                                      <w:szCs w:val="20"/>
                                    </w:rPr>
                                  </w:rPrChange>
                                </w:rPr>
                              </w:pPr>
                              <w:del w:id="6540" w:author="Maino Vieytes, Christian (NIH/NIA/IRP) [F]" w:date="2023-11-15T09:29:00Z">
                                <w:r w:rsidRPr="008A6C8D" w:rsidDel="001F5A7E">
                                  <w:rPr>
                                    <w:rFonts w:ascii="Times New Roman" w:hAnsi="Times New Roman" w:cs="Times New Roman"/>
                                    <w:sz w:val="18"/>
                                    <w:szCs w:val="18"/>
                                    <w:rPrChange w:id="6541" w:author="Maino Vieytes, Christian (NIH/NIA/IRP) [F]" w:date="2023-11-15T15:57:00Z">
                                      <w:rPr>
                                        <w:rFonts w:ascii="Times New Roman" w:hAnsi="Times New Roman" w:cs="Times New Roman"/>
                                        <w:sz w:val="20"/>
                                        <w:szCs w:val="20"/>
                                      </w:rPr>
                                    </w:rPrChange>
                                  </w:rPr>
                                  <w:delText>&lt; 0.01**</w:delText>
                                </w:r>
                              </w:del>
                            </w:p>
                          </w:tc>
                          <w:tc>
                            <w:tcPr>
                              <w:tcW w:w="1622" w:type="dxa"/>
                              <w:noWrap/>
                              <w:vAlign w:val="center"/>
                              <w:hideMark/>
                              <w:tcPrChange w:id="6542" w:author="Maino Vieytes, Christian (NIH/NIA/IRP) [F]" w:date="2023-11-15T16:23:00Z">
                                <w:tcPr>
                                  <w:tcW w:w="1816" w:type="dxa"/>
                                  <w:gridSpan w:val="5"/>
                                  <w:noWrap/>
                                  <w:vAlign w:val="center"/>
                                  <w:hideMark/>
                                </w:tcPr>
                              </w:tcPrChange>
                            </w:tcPr>
                            <w:p w14:paraId="10FA53FB" w14:textId="70C38693" w:rsidR="008E210F" w:rsidRPr="008A6C8D" w:rsidDel="001F5A7E" w:rsidRDefault="008E210F" w:rsidP="006153D4">
                              <w:pPr>
                                <w:jc w:val="center"/>
                                <w:rPr>
                                  <w:del w:id="6543" w:author="Maino Vieytes, Christian (NIH/NIA/IRP) [F]" w:date="2023-11-15T09:29:00Z"/>
                                  <w:rFonts w:ascii="Times New Roman" w:hAnsi="Times New Roman" w:cs="Times New Roman"/>
                                  <w:sz w:val="18"/>
                                  <w:szCs w:val="18"/>
                                  <w:rPrChange w:id="6544" w:author="Maino Vieytes, Christian (NIH/NIA/IRP) [F]" w:date="2023-11-15T15:57:00Z">
                                    <w:rPr>
                                      <w:del w:id="6545" w:author="Maino Vieytes, Christian (NIH/NIA/IRP) [F]" w:date="2023-11-15T09:29:00Z"/>
                                      <w:rFonts w:ascii="Times New Roman" w:hAnsi="Times New Roman" w:cs="Times New Roman"/>
                                      <w:sz w:val="20"/>
                                      <w:szCs w:val="20"/>
                                    </w:rPr>
                                  </w:rPrChange>
                                </w:rPr>
                              </w:pPr>
                              <w:del w:id="6546" w:author="Maino Vieytes, Christian (NIH/NIA/IRP) [F]" w:date="2023-11-15T09:29:00Z">
                                <w:r w:rsidRPr="008A6C8D" w:rsidDel="001F5A7E">
                                  <w:rPr>
                                    <w:rFonts w:ascii="Times New Roman" w:hAnsi="Times New Roman" w:cs="Times New Roman"/>
                                    <w:sz w:val="18"/>
                                    <w:szCs w:val="18"/>
                                    <w:rPrChange w:id="6547" w:author="Maino Vieytes, Christian (NIH/NIA/IRP) [F]" w:date="2023-11-15T15:57:00Z">
                                      <w:rPr>
                                        <w:rFonts w:ascii="Times New Roman" w:hAnsi="Times New Roman" w:cs="Times New Roman"/>
                                        <w:sz w:val="20"/>
                                        <w:szCs w:val="20"/>
                                      </w:rPr>
                                    </w:rPrChange>
                                  </w:rPr>
                                  <w:delText>0.70 (0.57-0.87)**</w:delText>
                                </w:r>
                              </w:del>
                            </w:p>
                          </w:tc>
                          <w:tc>
                            <w:tcPr>
                              <w:tcW w:w="1310" w:type="dxa"/>
                              <w:noWrap/>
                              <w:vAlign w:val="center"/>
                              <w:hideMark/>
                              <w:tcPrChange w:id="6548" w:author="Maino Vieytes, Christian (NIH/NIA/IRP) [F]" w:date="2023-11-15T16:23:00Z">
                                <w:tcPr>
                                  <w:tcW w:w="958" w:type="dxa"/>
                                  <w:gridSpan w:val="3"/>
                                  <w:noWrap/>
                                  <w:vAlign w:val="center"/>
                                  <w:hideMark/>
                                </w:tcPr>
                              </w:tcPrChange>
                            </w:tcPr>
                            <w:p w14:paraId="6E74873E" w14:textId="02D6410C" w:rsidR="008E210F" w:rsidRPr="008A6C8D" w:rsidDel="001F5A7E" w:rsidRDefault="008E210F" w:rsidP="006153D4">
                              <w:pPr>
                                <w:jc w:val="center"/>
                                <w:rPr>
                                  <w:del w:id="6549" w:author="Maino Vieytes, Christian (NIH/NIA/IRP) [F]" w:date="2023-11-15T09:29:00Z"/>
                                  <w:rFonts w:ascii="Times New Roman" w:hAnsi="Times New Roman" w:cs="Times New Roman"/>
                                  <w:sz w:val="18"/>
                                  <w:szCs w:val="18"/>
                                  <w:rPrChange w:id="6550" w:author="Maino Vieytes, Christian (NIH/NIA/IRP) [F]" w:date="2023-11-15T15:57:00Z">
                                    <w:rPr>
                                      <w:del w:id="6551" w:author="Maino Vieytes, Christian (NIH/NIA/IRP) [F]" w:date="2023-11-15T09:29:00Z"/>
                                      <w:rFonts w:ascii="Times New Roman" w:hAnsi="Times New Roman" w:cs="Times New Roman"/>
                                      <w:sz w:val="20"/>
                                      <w:szCs w:val="20"/>
                                    </w:rPr>
                                  </w:rPrChange>
                                </w:rPr>
                              </w:pPr>
                              <w:del w:id="6552" w:author="Maino Vieytes, Christian (NIH/NIA/IRP) [F]" w:date="2023-11-15T09:29:00Z">
                                <w:r w:rsidRPr="008A6C8D" w:rsidDel="001F5A7E">
                                  <w:rPr>
                                    <w:rFonts w:ascii="Times New Roman" w:hAnsi="Times New Roman" w:cs="Times New Roman"/>
                                    <w:color w:val="000000"/>
                                    <w:sz w:val="18"/>
                                    <w:szCs w:val="18"/>
                                    <w:rPrChange w:id="6553" w:author="Maino Vieytes, Christian (NIH/NIA/IRP) [F]" w:date="2023-11-15T15:57:00Z">
                                      <w:rPr>
                                        <w:rFonts w:ascii="Times New Roman" w:hAnsi="Times New Roman" w:cs="Times New Roman"/>
                                        <w:color w:val="000000"/>
                                        <w:sz w:val="20"/>
                                        <w:szCs w:val="20"/>
                                      </w:rPr>
                                    </w:rPrChange>
                                  </w:rPr>
                                  <w:delText>0.09</w:delText>
                                </w:r>
                              </w:del>
                            </w:p>
                          </w:tc>
                        </w:tr>
                        <w:tr w:rsidR="008E210F" w:rsidRPr="008A6C8D" w:rsidDel="001F5A7E" w14:paraId="7F7EF21D" w14:textId="1723A6D1" w:rsidTr="002B4FE9">
                          <w:trPr>
                            <w:trHeight w:val="320"/>
                            <w:del w:id="6554" w:author="Maino Vieytes, Christian (NIH/NIA/IRP) [F]" w:date="2023-11-15T09:29:00Z"/>
                            <w:trPrChange w:id="6555" w:author="Maino Vieytes, Christian (NIH/NIA/IRP) [F]" w:date="2023-11-15T16:23:00Z">
                              <w:trPr>
                                <w:gridAfter w:val="0"/>
                                <w:trHeight w:val="320"/>
                              </w:trPr>
                            </w:trPrChange>
                          </w:trPr>
                          <w:tc>
                            <w:tcPr>
                              <w:tcW w:w="2317" w:type="dxa"/>
                              <w:tcBorders>
                                <w:bottom w:val="single" w:sz="4" w:space="0" w:color="auto"/>
                              </w:tcBorders>
                              <w:noWrap/>
                              <w:vAlign w:val="center"/>
                              <w:hideMark/>
                              <w:tcPrChange w:id="6556" w:author="Maino Vieytes, Christian (NIH/NIA/IRP) [F]" w:date="2023-11-15T16:23:00Z">
                                <w:tcPr>
                                  <w:tcW w:w="2317" w:type="dxa"/>
                                  <w:tcBorders>
                                    <w:bottom w:val="single" w:sz="4" w:space="0" w:color="auto"/>
                                  </w:tcBorders>
                                  <w:noWrap/>
                                  <w:vAlign w:val="center"/>
                                  <w:hideMark/>
                                </w:tcPr>
                              </w:tcPrChange>
                            </w:tcPr>
                            <w:p w14:paraId="38EB4ED3" w14:textId="143028DB" w:rsidR="008E210F" w:rsidRPr="008A6C8D" w:rsidDel="001F5A7E" w:rsidRDefault="008E210F" w:rsidP="006153D4">
                              <w:pPr>
                                <w:rPr>
                                  <w:del w:id="6557" w:author="Maino Vieytes, Christian (NIH/NIA/IRP) [F]" w:date="2023-11-15T09:29:00Z"/>
                                  <w:rFonts w:ascii="Times New Roman" w:hAnsi="Times New Roman" w:cs="Times New Roman"/>
                                  <w:sz w:val="18"/>
                                  <w:szCs w:val="18"/>
                                  <w:rPrChange w:id="6558" w:author="Maino Vieytes, Christian (NIH/NIA/IRP) [F]" w:date="2023-11-15T15:57:00Z">
                                    <w:rPr>
                                      <w:del w:id="6559" w:author="Maino Vieytes, Christian (NIH/NIA/IRP) [F]" w:date="2023-11-15T09:29:00Z"/>
                                      <w:rFonts w:ascii="Times New Roman" w:hAnsi="Times New Roman" w:cs="Times New Roman"/>
                                      <w:sz w:val="20"/>
                                      <w:szCs w:val="20"/>
                                    </w:rPr>
                                  </w:rPrChange>
                                </w:rPr>
                              </w:pPr>
                              <w:del w:id="6560" w:author="Maino Vieytes, Christian (NIH/NIA/IRP) [F]" w:date="2023-11-15T09:29:00Z">
                                <w:r w:rsidRPr="008A6C8D" w:rsidDel="001F5A7E">
                                  <w:rPr>
                                    <w:rFonts w:ascii="Times New Roman" w:hAnsi="Times New Roman" w:cs="Times New Roman"/>
                                    <w:sz w:val="18"/>
                                    <w:szCs w:val="18"/>
                                    <w:rPrChange w:id="6561" w:author="Maino Vieytes, Christian (NIH/NIA/IRP) [F]" w:date="2023-11-15T15:57:00Z">
                                      <w:rPr>
                                        <w:rFonts w:ascii="Times New Roman" w:hAnsi="Times New Roman" w:cs="Times New Roman"/>
                                        <w:sz w:val="20"/>
                                        <w:szCs w:val="20"/>
                                      </w:rPr>
                                    </w:rPrChange>
                                  </w:rPr>
                                  <w:delText>Prudent #2</w:delText>
                                </w:r>
                                <w:r w:rsidRPr="008A6C8D" w:rsidDel="001F5A7E">
                                  <w:rPr>
                                    <w:rFonts w:ascii="Times New Roman" w:hAnsi="Times New Roman" w:cs="Times New Roman"/>
                                    <w:b/>
                                    <w:bCs/>
                                    <w:sz w:val="18"/>
                                    <w:szCs w:val="18"/>
                                    <w:vertAlign w:val="superscript"/>
                                    <w:lang w:bidi="en-US"/>
                                    <w:rPrChange w:id="6562"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tcBorders>
                                <w:bottom w:val="single" w:sz="4" w:space="0" w:color="auto"/>
                              </w:tcBorders>
                              <w:noWrap/>
                              <w:vAlign w:val="center"/>
                              <w:hideMark/>
                              <w:tcPrChange w:id="6563" w:author="Maino Vieytes, Christian (NIH/NIA/IRP) [F]" w:date="2023-11-15T16:23:00Z">
                                <w:tcPr>
                                  <w:tcW w:w="720" w:type="dxa"/>
                                  <w:tcBorders>
                                    <w:bottom w:val="single" w:sz="4" w:space="0" w:color="auto"/>
                                  </w:tcBorders>
                                  <w:noWrap/>
                                  <w:vAlign w:val="center"/>
                                  <w:hideMark/>
                                </w:tcPr>
                              </w:tcPrChange>
                            </w:tcPr>
                            <w:p w14:paraId="363BC414" w14:textId="7CF1B553" w:rsidR="008E210F" w:rsidRPr="008A6C8D" w:rsidDel="001F5A7E" w:rsidRDefault="008E210F" w:rsidP="006153D4">
                              <w:pPr>
                                <w:jc w:val="center"/>
                                <w:rPr>
                                  <w:del w:id="6564" w:author="Maino Vieytes, Christian (NIH/NIA/IRP) [F]" w:date="2023-11-15T09:29:00Z"/>
                                  <w:rFonts w:ascii="Times New Roman" w:hAnsi="Times New Roman" w:cs="Times New Roman"/>
                                  <w:sz w:val="18"/>
                                  <w:szCs w:val="18"/>
                                  <w:rPrChange w:id="6565" w:author="Maino Vieytes, Christian (NIH/NIA/IRP) [F]" w:date="2023-11-15T15:57:00Z">
                                    <w:rPr>
                                      <w:del w:id="6566" w:author="Maino Vieytes, Christian (NIH/NIA/IRP) [F]" w:date="2023-11-15T09:29:00Z"/>
                                      <w:rFonts w:ascii="Times New Roman" w:hAnsi="Times New Roman" w:cs="Times New Roman"/>
                                      <w:sz w:val="20"/>
                                      <w:szCs w:val="20"/>
                                    </w:rPr>
                                  </w:rPrChange>
                                </w:rPr>
                              </w:pPr>
                              <w:del w:id="6567" w:author="Maino Vieytes, Christian (NIH/NIA/IRP) [F]" w:date="2023-11-15T09:29:00Z">
                                <w:r w:rsidRPr="008A6C8D" w:rsidDel="001F5A7E">
                                  <w:rPr>
                                    <w:rFonts w:ascii="Times New Roman" w:hAnsi="Times New Roman" w:cs="Times New Roman"/>
                                    <w:sz w:val="18"/>
                                    <w:szCs w:val="18"/>
                                    <w:rPrChange w:id="6568" w:author="Maino Vieytes, Christian (NIH/NIA/IRP) [F]" w:date="2023-11-15T15:57:00Z">
                                      <w:rPr>
                                        <w:rFonts w:ascii="Times New Roman" w:hAnsi="Times New Roman" w:cs="Times New Roman"/>
                                        <w:sz w:val="20"/>
                                        <w:szCs w:val="20"/>
                                      </w:rPr>
                                    </w:rPrChange>
                                  </w:rPr>
                                  <w:delText>2493</w:delText>
                                </w:r>
                              </w:del>
                            </w:p>
                          </w:tc>
                          <w:tc>
                            <w:tcPr>
                              <w:tcW w:w="846" w:type="dxa"/>
                              <w:tcBorders>
                                <w:bottom w:val="single" w:sz="4" w:space="0" w:color="auto"/>
                              </w:tcBorders>
                              <w:noWrap/>
                              <w:vAlign w:val="center"/>
                              <w:hideMark/>
                              <w:tcPrChange w:id="6569" w:author="Maino Vieytes, Christian (NIH/NIA/IRP) [F]" w:date="2023-11-15T16:23:00Z">
                                <w:tcPr>
                                  <w:tcW w:w="720" w:type="dxa"/>
                                  <w:gridSpan w:val="2"/>
                                  <w:tcBorders>
                                    <w:bottom w:val="single" w:sz="4" w:space="0" w:color="auto"/>
                                  </w:tcBorders>
                                  <w:noWrap/>
                                  <w:vAlign w:val="center"/>
                                  <w:hideMark/>
                                </w:tcPr>
                              </w:tcPrChange>
                            </w:tcPr>
                            <w:p w14:paraId="2DDDFB6C" w14:textId="5082EBD6" w:rsidR="008E210F" w:rsidRPr="008A6C8D" w:rsidDel="001F5A7E" w:rsidRDefault="008E210F" w:rsidP="006153D4">
                              <w:pPr>
                                <w:jc w:val="center"/>
                                <w:rPr>
                                  <w:del w:id="6570" w:author="Maino Vieytes, Christian (NIH/NIA/IRP) [F]" w:date="2023-11-15T09:29:00Z"/>
                                  <w:rFonts w:ascii="Times New Roman" w:hAnsi="Times New Roman" w:cs="Times New Roman"/>
                                  <w:sz w:val="18"/>
                                  <w:szCs w:val="18"/>
                                  <w:rPrChange w:id="6571" w:author="Maino Vieytes, Christian (NIH/NIA/IRP) [F]" w:date="2023-11-15T15:57:00Z">
                                    <w:rPr>
                                      <w:del w:id="6572" w:author="Maino Vieytes, Christian (NIH/NIA/IRP) [F]" w:date="2023-11-15T09:29:00Z"/>
                                      <w:rFonts w:ascii="Times New Roman" w:hAnsi="Times New Roman" w:cs="Times New Roman"/>
                                      <w:sz w:val="20"/>
                                      <w:szCs w:val="20"/>
                                    </w:rPr>
                                  </w:rPrChange>
                                </w:rPr>
                              </w:pPr>
                              <w:del w:id="6573" w:author="Maino Vieytes, Christian (NIH/NIA/IRP) [F]" w:date="2023-11-15T09:29:00Z">
                                <w:r w:rsidRPr="008A6C8D" w:rsidDel="001F5A7E">
                                  <w:rPr>
                                    <w:rFonts w:ascii="Times New Roman" w:hAnsi="Times New Roman" w:cs="Times New Roman"/>
                                    <w:sz w:val="18"/>
                                    <w:szCs w:val="18"/>
                                    <w:rPrChange w:id="6574" w:author="Maino Vieytes, Christian (NIH/NIA/IRP) [F]" w:date="2023-11-15T15:57:00Z">
                                      <w:rPr>
                                        <w:rFonts w:ascii="Times New Roman" w:hAnsi="Times New Roman" w:cs="Times New Roman"/>
                                        <w:sz w:val="20"/>
                                        <w:szCs w:val="20"/>
                                      </w:rPr>
                                    </w:rPrChange>
                                  </w:rPr>
                                  <w:delText>1.00</w:delText>
                                </w:r>
                              </w:del>
                            </w:p>
                          </w:tc>
                          <w:tc>
                            <w:tcPr>
                              <w:tcW w:w="1616" w:type="dxa"/>
                              <w:tcBorders>
                                <w:bottom w:val="single" w:sz="4" w:space="0" w:color="auto"/>
                              </w:tcBorders>
                              <w:noWrap/>
                              <w:vAlign w:val="center"/>
                              <w:hideMark/>
                              <w:tcPrChange w:id="6575" w:author="Maino Vieytes, Christian (NIH/NIA/IRP) [F]" w:date="2023-11-15T16:23:00Z">
                                <w:tcPr>
                                  <w:tcW w:w="1616" w:type="dxa"/>
                                  <w:gridSpan w:val="2"/>
                                  <w:tcBorders>
                                    <w:bottom w:val="single" w:sz="4" w:space="0" w:color="auto"/>
                                  </w:tcBorders>
                                  <w:noWrap/>
                                  <w:vAlign w:val="center"/>
                                  <w:hideMark/>
                                </w:tcPr>
                              </w:tcPrChange>
                            </w:tcPr>
                            <w:p w14:paraId="38033501" w14:textId="5C34FE8B" w:rsidR="008E210F" w:rsidRPr="008A6C8D" w:rsidDel="001F5A7E" w:rsidRDefault="008E210F" w:rsidP="006153D4">
                              <w:pPr>
                                <w:jc w:val="center"/>
                                <w:rPr>
                                  <w:del w:id="6576" w:author="Maino Vieytes, Christian (NIH/NIA/IRP) [F]" w:date="2023-11-15T09:29:00Z"/>
                                  <w:rFonts w:ascii="Times New Roman" w:hAnsi="Times New Roman" w:cs="Times New Roman"/>
                                  <w:sz w:val="18"/>
                                  <w:szCs w:val="18"/>
                                  <w:rPrChange w:id="6577" w:author="Maino Vieytes, Christian (NIH/NIA/IRP) [F]" w:date="2023-11-15T15:57:00Z">
                                    <w:rPr>
                                      <w:del w:id="6578" w:author="Maino Vieytes, Christian (NIH/NIA/IRP) [F]" w:date="2023-11-15T09:29:00Z"/>
                                      <w:rFonts w:ascii="Times New Roman" w:hAnsi="Times New Roman" w:cs="Times New Roman"/>
                                      <w:sz w:val="20"/>
                                      <w:szCs w:val="20"/>
                                    </w:rPr>
                                  </w:rPrChange>
                                </w:rPr>
                              </w:pPr>
                              <w:del w:id="6579" w:author="Maino Vieytes, Christian (NIH/NIA/IRP) [F]" w:date="2023-11-15T09:29:00Z">
                                <w:r w:rsidRPr="008A6C8D" w:rsidDel="001F5A7E">
                                  <w:rPr>
                                    <w:rFonts w:ascii="Times New Roman" w:hAnsi="Times New Roman" w:cs="Times New Roman"/>
                                    <w:sz w:val="18"/>
                                    <w:szCs w:val="18"/>
                                    <w:rPrChange w:id="6580" w:author="Maino Vieytes, Christian (NIH/NIA/IRP) [F]" w:date="2023-11-15T15:57:00Z">
                                      <w:rPr>
                                        <w:rFonts w:ascii="Times New Roman" w:hAnsi="Times New Roman" w:cs="Times New Roman"/>
                                        <w:sz w:val="20"/>
                                        <w:szCs w:val="20"/>
                                      </w:rPr>
                                    </w:rPrChange>
                                  </w:rPr>
                                  <w:delText>0.80 (0.41-1.57)</w:delText>
                                </w:r>
                              </w:del>
                            </w:p>
                          </w:tc>
                          <w:tc>
                            <w:tcPr>
                              <w:tcW w:w="1716" w:type="dxa"/>
                              <w:tcBorders>
                                <w:bottom w:val="single" w:sz="4" w:space="0" w:color="auto"/>
                              </w:tcBorders>
                              <w:noWrap/>
                              <w:vAlign w:val="center"/>
                              <w:hideMark/>
                              <w:tcPrChange w:id="6581" w:author="Maino Vieytes, Christian (NIH/NIA/IRP) [F]" w:date="2023-11-15T16:23:00Z">
                                <w:tcPr>
                                  <w:tcW w:w="1716" w:type="dxa"/>
                                  <w:gridSpan w:val="2"/>
                                  <w:tcBorders>
                                    <w:bottom w:val="single" w:sz="4" w:space="0" w:color="auto"/>
                                  </w:tcBorders>
                                  <w:noWrap/>
                                  <w:vAlign w:val="center"/>
                                  <w:hideMark/>
                                </w:tcPr>
                              </w:tcPrChange>
                            </w:tcPr>
                            <w:p w14:paraId="6E1527E0" w14:textId="01700932" w:rsidR="008E210F" w:rsidRPr="008A6C8D" w:rsidDel="001F5A7E" w:rsidRDefault="008E210F" w:rsidP="006153D4">
                              <w:pPr>
                                <w:jc w:val="center"/>
                                <w:rPr>
                                  <w:del w:id="6582" w:author="Maino Vieytes, Christian (NIH/NIA/IRP) [F]" w:date="2023-11-15T09:29:00Z"/>
                                  <w:rFonts w:ascii="Times New Roman" w:hAnsi="Times New Roman" w:cs="Times New Roman"/>
                                  <w:sz w:val="18"/>
                                  <w:szCs w:val="18"/>
                                  <w:rPrChange w:id="6583" w:author="Maino Vieytes, Christian (NIH/NIA/IRP) [F]" w:date="2023-11-15T15:57:00Z">
                                    <w:rPr>
                                      <w:del w:id="6584" w:author="Maino Vieytes, Christian (NIH/NIA/IRP) [F]" w:date="2023-11-15T09:29:00Z"/>
                                      <w:rFonts w:ascii="Times New Roman" w:hAnsi="Times New Roman" w:cs="Times New Roman"/>
                                      <w:sz w:val="20"/>
                                      <w:szCs w:val="20"/>
                                    </w:rPr>
                                  </w:rPrChange>
                                </w:rPr>
                              </w:pPr>
                              <w:del w:id="6585" w:author="Maino Vieytes, Christian (NIH/NIA/IRP) [F]" w:date="2023-11-15T09:29:00Z">
                                <w:r w:rsidRPr="008A6C8D" w:rsidDel="001F5A7E">
                                  <w:rPr>
                                    <w:rFonts w:ascii="Times New Roman" w:hAnsi="Times New Roman" w:cs="Times New Roman"/>
                                    <w:sz w:val="18"/>
                                    <w:szCs w:val="18"/>
                                    <w:rPrChange w:id="6586" w:author="Maino Vieytes, Christian (NIH/NIA/IRP) [F]" w:date="2023-11-15T15:57:00Z">
                                      <w:rPr>
                                        <w:rFonts w:ascii="Times New Roman" w:hAnsi="Times New Roman" w:cs="Times New Roman"/>
                                        <w:sz w:val="20"/>
                                        <w:szCs w:val="20"/>
                                      </w:rPr>
                                    </w:rPrChange>
                                  </w:rPr>
                                  <w:delText>1.01 (0.52-1.96)</w:delText>
                                </w:r>
                              </w:del>
                            </w:p>
                          </w:tc>
                          <w:tc>
                            <w:tcPr>
                              <w:tcW w:w="1716" w:type="dxa"/>
                              <w:tcBorders>
                                <w:bottom w:val="single" w:sz="4" w:space="0" w:color="auto"/>
                              </w:tcBorders>
                              <w:noWrap/>
                              <w:vAlign w:val="center"/>
                              <w:hideMark/>
                              <w:tcPrChange w:id="6587" w:author="Maino Vieytes, Christian (NIH/NIA/IRP) [F]" w:date="2023-11-15T16:23:00Z">
                                <w:tcPr>
                                  <w:tcW w:w="1716" w:type="dxa"/>
                                  <w:gridSpan w:val="2"/>
                                  <w:tcBorders>
                                    <w:bottom w:val="single" w:sz="4" w:space="0" w:color="auto"/>
                                  </w:tcBorders>
                                  <w:noWrap/>
                                  <w:vAlign w:val="center"/>
                                  <w:hideMark/>
                                </w:tcPr>
                              </w:tcPrChange>
                            </w:tcPr>
                            <w:p w14:paraId="3CA7A546" w14:textId="0162ABFA" w:rsidR="008E210F" w:rsidRPr="008A6C8D" w:rsidDel="001F5A7E" w:rsidRDefault="008E210F" w:rsidP="006153D4">
                              <w:pPr>
                                <w:jc w:val="center"/>
                                <w:rPr>
                                  <w:del w:id="6588" w:author="Maino Vieytes, Christian (NIH/NIA/IRP) [F]" w:date="2023-11-15T09:29:00Z"/>
                                  <w:rFonts w:ascii="Times New Roman" w:hAnsi="Times New Roman" w:cs="Times New Roman"/>
                                  <w:sz w:val="18"/>
                                  <w:szCs w:val="18"/>
                                  <w:rPrChange w:id="6589" w:author="Maino Vieytes, Christian (NIH/NIA/IRP) [F]" w:date="2023-11-15T15:57:00Z">
                                    <w:rPr>
                                      <w:del w:id="6590" w:author="Maino Vieytes, Christian (NIH/NIA/IRP) [F]" w:date="2023-11-15T09:29:00Z"/>
                                      <w:rFonts w:ascii="Times New Roman" w:hAnsi="Times New Roman" w:cs="Times New Roman"/>
                                      <w:sz w:val="20"/>
                                      <w:szCs w:val="20"/>
                                    </w:rPr>
                                  </w:rPrChange>
                                </w:rPr>
                              </w:pPr>
                              <w:del w:id="6591" w:author="Maino Vieytes, Christian (NIH/NIA/IRP) [F]" w:date="2023-11-15T09:29:00Z">
                                <w:r w:rsidRPr="008A6C8D" w:rsidDel="001F5A7E">
                                  <w:rPr>
                                    <w:rFonts w:ascii="Times New Roman" w:hAnsi="Times New Roman" w:cs="Times New Roman"/>
                                    <w:sz w:val="18"/>
                                    <w:szCs w:val="18"/>
                                    <w:rPrChange w:id="6592" w:author="Maino Vieytes, Christian (NIH/NIA/IRP) [F]" w:date="2023-11-15T15:57:00Z">
                                      <w:rPr>
                                        <w:rFonts w:ascii="Times New Roman" w:hAnsi="Times New Roman" w:cs="Times New Roman"/>
                                        <w:sz w:val="20"/>
                                        <w:szCs w:val="20"/>
                                      </w:rPr>
                                    </w:rPrChange>
                                  </w:rPr>
                                  <w:delText>0.92 (0.45-1.85)</w:delText>
                                </w:r>
                              </w:del>
                            </w:p>
                          </w:tc>
                          <w:tc>
                            <w:tcPr>
                              <w:tcW w:w="1816" w:type="dxa"/>
                              <w:tcBorders>
                                <w:bottom w:val="single" w:sz="4" w:space="0" w:color="auto"/>
                              </w:tcBorders>
                              <w:noWrap/>
                              <w:vAlign w:val="center"/>
                              <w:hideMark/>
                              <w:tcPrChange w:id="6593" w:author="Maino Vieytes, Christian (NIH/NIA/IRP) [F]" w:date="2023-11-15T16:23:00Z">
                                <w:tcPr>
                                  <w:tcW w:w="1816" w:type="dxa"/>
                                  <w:gridSpan w:val="2"/>
                                  <w:tcBorders>
                                    <w:bottom w:val="single" w:sz="4" w:space="0" w:color="auto"/>
                                  </w:tcBorders>
                                  <w:noWrap/>
                                  <w:vAlign w:val="center"/>
                                  <w:hideMark/>
                                </w:tcPr>
                              </w:tcPrChange>
                            </w:tcPr>
                            <w:p w14:paraId="067C53A9" w14:textId="71FCDD83" w:rsidR="008E210F" w:rsidRPr="008A6C8D" w:rsidDel="001F5A7E" w:rsidRDefault="008E210F" w:rsidP="006153D4">
                              <w:pPr>
                                <w:jc w:val="center"/>
                                <w:rPr>
                                  <w:del w:id="6594" w:author="Maino Vieytes, Christian (NIH/NIA/IRP) [F]" w:date="2023-11-15T09:29:00Z"/>
                                  <w:rFonts w:ascii="Times New Roman" w:hAnsi="Times New Roman" w:cs="Times New Roman"/>
                                  <w:sz w:val="18"/>
                                  <w:szCs w:val="18"/>
                                  <w:rPrChange w:id="6595" w:author="Maino Vieytes, Christian (NIH/NIA/IRP) [F]" w:date="2023-11-15T15:57:00Z">
                                    <w:rPr>
                                      <w:del w:id="6596" w:author="Maino Vieytes, Christian (NIH/NIA/IRP) [F]" w:date="2023-11-15T09:29:00Z"/>
                                      <w:rFonts w:ascii="Times New Roman" w:hAnsi="Times New Roman" w:cs="Times New Roman"/>
                                      <w:sz w:val="20"/>
                                      <w:szCs w:val="20"/>
                                    </w:rPr>
                                  </w:rPrChange>
                                </w:rPr>
                              </w:pPr>
                              <w:del w:id="6597" w:author="Maino Vieytes, Christian (NIH/NIA/IRP) [F]" w:date="2023-11-15T09:29:00Z">
                                <w:r w:rsidRPr="008A6C8D" w:rsidDel="001F5A7E">
                                  <w:rPr>
                                    <w:rFonts w:ascii="Times New Roman" w:hAnsi="Times New Roman" w:cs="Times New Roman"/>
                                    <w:sz w:val="18"/>
                                    <w:szCs w:val="18"/>
                                    <w:rPrChange w:id="6598" w:author="Maino Vieytes, Christian (NIH/NIA/IRP) [F]" w:date="2023-11-15T15:57:00Z">
                                      <w:rPr>
                                        <w:rFonts w:ascii="Times New Roman" w:hAnsi="Times New Roman" w:cs="Times New Roman"/>
                                        <w:sz w:val="20"/>
                                        <w:szCs w:val="20"/>
                                      </w:rPr>
                                    </w:rPrChange>
                                  </w:rPr>
                                  <w:delText>1.21 (0.54-2.71)</w:delText>
                                </w:r>
                              </w:del>
                            </w:p>
                          </w:tc>
                          <w:tc>
                            <w:tcPr>
                              <w:tcW w:w="1196" w:type="dxa"/>
                              <w:tcBorders>
                                <w:bottom w:val="single" w:sz="4" w:space="0" w:color="auto"/>
                              </w:tcBorders>
                              <w:noWrap/>
                              <w:vAlign w:val="center"/>
                              <w:hideMark/>
                              <w:tcPrChange w:id="6599" w:author="Maino Vieytes, Christian (NIH/NIA/IRP) [F]" w:date="2023-11-15T16:23:00Z">
                                <w:tcPr>
                                  <w:tcW w:w="1000" w:type="dxa"/>
                                  <w:gridSpan w:val="2"/>
                                  <w:tcBorders>
                                    <w:bottom w:val="single" w:sz="4" w:space="0" w:color="auto"/>
                                  </w:tcBorders>
                                  <w:noWrap/>
                                  <w:vAlign w:val="center"/>
                                  <w:hideMark/>
                                </w:tcPr>
                              </w:tcPrChange>
                            </w:tcPr>
                            <w:p w14:paraId="6AA23D14" w14:textId="5F76014D" w:rsidR="008E210F" w:rsidRPr="008A6C8D" w:rsidDel="001F5A7E" w:rsidRDefault="008E210F" w:rsidP="006153D4">
                              <w:pPr>
                                <w:jc w:val="center"/>
                                <w:rPr>
                                  <w:del w:id="6600" w:author="Maino Vieytes, Christian (NIH/NIA/IRP) [F]" w:date="2023-11-15T09:29:00Z"/>
                                  <w:rFonts w:ascii="Times New Roman" w:hAnsi="Times New Roman" w:cs="Times New Roman"/>
                                  <w:sz w:val="18"/>
                                  <w:szCs w:val="18"/>
                                  <w:rPrChange w:id="6601" w:author="Maino Vieytes, Christian (NIH/NIA/IRP) [F]" w:date="2023-11-15T15:57:00Z">
                                    <w:rPr>
                                      <w:del w:id="6602" w:author="Maino Vieytes, Christian (NIH/NIA/IRP) [F]" w:date="2023-11-15T09:29:00Z"/>
                                      <w:rFonts w:ascii="Times New Roman" w:hAnsi="Times New Roman" w:cs="Times New Roman"/>
                                      <w:sz w:val="20"/>
                                      <w:szCs w:val="20"/>
                                    </w:rPr>
                                  </w:rPrChange>
                                </w:rPr>
                              </w:pPr>
                              <w:del w:id="6603" w:author="Maino Vieytes, Christian (NIH/NIA/IRP) [F]" w:date="2023-11-15T09:29:00Z">
                                <w:r w:rsidRPr="008A6C8D" w:rsidDel="001F5A7E">
                                  <w:rPr>
                                    <w:rFonts w:ascii="Times New Roman" w:hAnsi="Times New Roman" w:cs="Times New Roman"/>
                                    <w:sz w:val="18"/>
                                    <w:szCs w:val="18"/>
                                    <w:rPrChange w:id="6604" w:author="Maino Vieytes, Christian (NIH/NIA/IRP) [F]" w:date="2023-11-15T15:57:00Z">
                                      <w:rPr>
                                        <w:rFonts w:ascii="Times New Roman" w:hAnsi="Times New Roman" w:cs="Times New Roman"/>
                                        <w:sz w:val="20"/>
                                        <w:szCs w:val="20"/>
                                      </w:rPr>
                                    </w:rPrChange>
                                  </w:rPr>
                                  <w:delText>0.50</w:delText>
                                </w:r>
                              </w:del>
                            </w:p>
                          </w:tc>
                          <w:tc>
                            <w:tcPr>
                              <w:tcW w:w="1622" w:type="dxa"/>
                              <w:tcBorders>
                                <w:bottom w:val="single" w:sz="4" w:space="0" w:color="auto"/>
                              </w:tcBorders>
                              <w:noWrap/>
                              <w:vAlign w:val="center"/>
                              <w:hideMark/>
                              <w:tcPrChange w:id="6605" w:author="Maino Vieytes, Christian (NIH/NIA/IRP) [F]" w:date="2023-11-15T16:23:00Z">
                                <w:tcPr>
                                  <w:tcW w:w="1816" w:type="dxa"/>
                                  <w:gridSpan w:val="5"/>
                                  <w:tcBorders>
                                    <w:bottom w:val="single" w:sz="4" w:space="0" w:color="auto"/>
                                  </w:tcBorders>
                                  <w:noWrap/>
                                  <w:vAlign w:val="center"/>
                                  <w:hideMark/>
                                </w:tcPr>
                              </w:tcPrChange>
                            </w:tcPr>
                            <w:p w14:paraId="6D0E1B6E" w14:textId="66FD709D" w:rsidR="008E210F" w:rsidRPr="008A6C8D" w:rsidDel="001F5A7E" w:rsidRDefault="008E210F" w:rsidP="006153D4">
                              <w:pPr>
                                <w:jc w:val="center"/>
                                <w:rPr>
                                  <w:del w:id="6606" w:author="Maino Vieytes, Christian (NIH/NIA/IRP) [F]" w:date="2023-11-15T09:29:00Z"/>
                                  <w:rFonts w:ascii="Times New Roman" w:hAnsi="Times New Roman" w:cs="Times New Roman"/>
                                  <w:sz w:val="18"/>
                                  <w:szCs w:val="18"/>
                                  <w:rPrChange w:id="6607" w:author="Maino Vieytes, Christian (NIH/NIA/IRP) [F]" w:date="2023-11-15T15:57:00Z">
                                    <w:rPr>
                                      <w:del w:id="6608" w:author="Maino Vieytes, Christian (NIH/NIA/IRP) [F]" w:date="2023-11-15T09:29:00Z"/>
                                      <w:rFonts w:ascii="Times New Roman" w:hAnsi="Times New Roman" w:cs="Times New Roman"/>
                                      <w:sz w:val="20"/>
                                      <w:szCs w:val="20"/>
                                    </w:rPr>
                                  </w:rPrChange>
                                </w:rPr>
                              </w:pPr>
                              <w:del w:id="6609" w:author="Maino Vieytes, Christian (NIH/NIA/IRP) [F]" w:date="2023-11-15T09:29:00Z">
                                <w:r w:rsidRPr="008A6C8D" w:rsidDel="001F5A7E">
                                  <w:rPr>
                                    <w:rFonts w:ascii="Times New Roman" w:hAnsi="Times New Roman" w:cs="Times New Roman"/>
                                    <w:sz w:val="18"/>
                                    <w:szCs w:val="18"/>
                                    <w:rPrChange w:id="6610" w:author="Maino Vieytes, Christian (NIH/NIA/IRP) [F]" w:date="2023-11-15T15:57:00Z">
                                      <w:rPr>
                                        <w:rFonts w:ascii="Times New Roman" w:hAnsi="Times New Roman" w:cs="Times New Roman"/>
                                        <w:sz w:val="20"/>
                                        <w:szCs w:val="20"/>
                                      </w:rPr>
                                    </w:rPrChange>
                                  </w:rPr>
                                  <w:delText>1.09 (0.88-1.33)</w:delText>
                                </w:r>
                              </w:del>
                            </w:p>
                          </w:tc>
                          <w:tc>
                            <w:tcPr>
                              <w:tcW w:w="1310" w:type="dxa"/>
                              <w:tcBorders>
                                <w:bottom w:val="single" w:sz="4" w:space="0" w:color="auto"/>
                              </w:tcBorders>
                              <w:noWrap/>
                              <w:vAlign w:val="center"/>
                              <w:hideMark/>
                              <w:tcPrChange w:id="6611" w:author="Maino Vieytes, Christian (NIH/NIA/IRP) [F]" w:date="2023-11-15T16:23:00Z">
                                <w:tcPr>
                                  <w:tcW w:w="958" w:type="dxa"/>
                                  <w:gridSpan w:val="3"/>
                                  <w:tcBorders>
                                    <w:bottom w:val="single" w:sz="4" w:space="0" w:color="auto"/>
                                  </w:tcBorders>
                                  <w:noWrap/>
                                  <w:vAlign w:val="center"/>
                                  <w:hideMark/>
                                </w:tcPr>
                              </w:tcPrChange>
                            </w:tcPr>
                            <w:p w14:paraId="513F2BC4" w14:textId="6BA7959D" w:rsidR="008E210F" w:rsidRPr="008A6C8D" w:rsidDel="001F5A7E" w:rsidRDefault="008E210F" w:rsidP="006153D4">
                              <w:pPr>
                                <w:jc w:val="center"/>
                                <w:rPr>
                                  <w:del w:id="6612" w:author="Maino Vieytes, Christian (NIH/NIA/IRP) [F]" w:date="2023-11-15T09:29:00Z"/>
                                  <w:rFonts w:ascii="Times New Roman" w:hAnsi="Times New Roman" w:cs="Times New Roman"/>
                                  <w:sz w:val="18"/>
                                  <w:szCs w:val="18"/>
                                  <w:rPrChange w:id="6613" w:author="Maino Vieytes, Christian (NIH/NIA/IRP) [F]" w:date="2023-11-15T15:57:00Z">
                                    <w:rPr>
                                      <w:del w:id="6614" w:author="Maino Vieytes, Christian (NIH/NIA/IRP) [F]" w:date="2023-11-15T09:29:00Z"/>
                                      <w:rFonts w:ascii="Times New Roman" w:hAnsi="Times New Roman" w:cs="Times New Roman"/>
                                      <w:sz w:val="20"/>
                                      <w:szCs w:val="20"/>
                                    </w:rPr>
                                  </w:rPrChange>
                                </w:rPr>
                              </w:pPr>
                              <w:del w:id="6615" w:author="Maino Vieytes, Christian (NIH/NIA/IRP) [F]" w:date="2023-11-15T09:29:00Z">
                                <w:r w:rsidRPr="008A6C8D" w:rsidDel="001F5A7E">
                                  <w:rPr>
                                    <w:rFonts w:ascii="Times New Roman" w:hAnsi="Times New Roman" w:cs="Times New Roman"/>
                                    <w:color w:val="000000"/>
                                    <w:sz w:val="18"/>
                                    <w:szCs w:val="18"/>
                                    <w:rPrChange w:id="6616" w:author="Maino Vieytes, Christian (NIH/NIA/IRP) [F]" w:date="2023-11-15T15:57:00Z">
                                      <w:rPr>
                                        <w:rFonts w:ascii="Times New Roman" w:hAnsi="Times New Roman" w:cs="Times New Roman"/>
                                        <w:color w:val="000000"/>
                                        <w:sz w:val="20"/>
                                        <w:szCs w:val="20"/>
                                      </w:rPr>
                                    </w:rPrChange>
                                  </w:rPr>
                                  <w:delText>0.53</w:delText>
                                </w:r>
                              </w:del>
                            </w:p>
                          </w:tc>
                        </w:tr>
                        <w:tr w:rsidR="008E210F" w:rsidRPr="008A6C8D" w:rsidDel="001F5A7E" w14:paraId="5A7E66A8" w14:textId="1F53AFE1" w:rsidTr="002B4FE9">
                          <w:trPr>
                            <w:trHeight w:val="320"/>
                            <w:del w:id="6617" w:author="Maino Vieytes, Christian (NIH/NIA/IRP) [F]" w:date="2023-11-15T09:29:00Z"/>
                            <w:trPrChange w:id="6618" w:author="Maino Vieytes, Christian (NIH/NIA/IRP) [F]" w:date="2023-11-15T16:23:00Z">
                              <w:trPr>
                                <w:gridAfter w:val="0"/>
                                <w:trHeight w:val="320"/>
                              </w:trPr>
                            </w:trPrChange>
                          </w:trPr>
                          <w:tc>
                            <w:tcPr>
                              <w:tcW w:w="2317" w:type="dxa"/>
                              <w:tcBorders>
                                <w:bottom w:val="single" w:sz="4" w:space="0" w:color="auto"/>
                              </w:tcBorders>
                              <w:noWrap/>
                              <w:vAlign w:val="center"/>
                              <w:tcPrChange w:id="6619" w:author="Maino Vieytes, Christian (NIH/NIA/IRP) [F]" w:date="2023-11-15T16:23:00Z">
                                <w:tcPr>
                                  <w:tcW w:w="2317" w:type="dxa"/>
                                  <w:tcBorders>
                                    <w:bottom w:val="single" w:sz="4" w:space="0" w:color="auto"/>
                                  </w:tcBorders>
                                  <w:noWrap/>
                                  <w:vAlign w:val="center"/>
                                </w:tcPr>
                              </w:tcPrChange>
                            </w:tcPr>
                            <w:p w14:paraId="441B42AA" w14:textId="6CEC38F0" w:rsidR="008E210F" w:rsidRPr="008A6C8D" w:rsidDel="001F5A7E" w:rsidRDefault="008E210F" w:rsidP="004B1377">
                              <w:pPr>
                                <w:rPr>
                                  <w:del w:id="6620" w:author="Maino Vieytes, Christian (NIH/NIA/IRP) [F]" w:date="2023-11-15T09:29:00Z"/>
                                  <w:rFonts w:ascii="Times New Roman" w:hAnsi="Times New Roman" w:cs="Times New Roman"/>
                                  <w:sz w:val="18"/>
                                  <w:szCs w:val="18"/>
                                  <w:rPrChange w:id="6621" w:author="Maino Vieytes, Christian (NIH/NIA/IRP) [F]" w:date="2023-11-15T15:57:00Z">
                                    <w:rPr>
                                      <w:del w:id="6622" w:author="Maino Vieytes, Christian (NIH/NIA/IRP) [F]" w:date="2023-11-15T09:29:00Z"/>
                                      <w:rFonts w:ascii="Times New Roman" w:hAnsi="Times New Roman" w:cs="Times New Roman"/>
                                      <w:sz w:val="20"/>
                                      <w:szCs w:val="20"/>
                                    </w:rPr>
                                  </w:rPrChange>
                                </w:rPr>
                              </w:pPr>
                              <w:del w:id="6623" w:author="Maino Vieytes, Christian (NIH/NIA/IRP) [F]" w:date="2023-11-15T09:29:00Z">
                                <w:r w:rsidRPr="008A6C8D" w:rsidDel="001F5A7E">
                                  <w:rPr>
                                    <w:rFonts w:ascii="Times New Roman" w:hAnsi="Times New Roman" w:cs="Times New Roman"/>
                                    <w:sz w:val="18"/>
                                    <w:szCs w:val="18"/>
                                    <w:rPrChange w:id="6624" w:author="Maino Vieytes, Christian (NIH/NIA/IRP) [F]" w:date="2023-11-15T15:57:00Z">
                                      <w:rPr>
                                        <w:rFonts w:ascii="Times New Roman" w:hAnsi="Times New Roman" w:cs="Times New Roman"/>
                                        <w:sz w:val="20"/>
                                        <w:szCs w:val="20"/>
                                      </w:rPr>
                                    </w:rPrChange>
                                  </w:rPr>
                                  <w:delText>HEI-2015</w:delText>
                                </w:r>
                                <w:r w:rsidRPr="008A6C8D" w:rsidDel="001F5A7E">
                                  <w:rPr>
                                    <w:rFonts w:ascii="Times New Roman" w:hAnsi="Times New Roman" w:cs="Times New Roman"/>
                                    <w:sz w:val="18"/>
                                    <w:szCs w:val="18"/>
                                    <w:vertAlign w:val="superscript"/>
                                    <w:rPrChange w:id="6625" w:author="Maino Vieytes, Christian (NIH/NIA/IRP) [F]" w:date="2023-11-15T15:57:00Z">
                                      <w:rPr>
                                        <w:rFonts w:ascii="Times New Roman" w:hAnsi="Times New Roman" w:cs="Times New Roman"/>
                                        <w:sz w:val="20"/>
                                        <w:szCs w:val="20"/>
                                        <w:vertAlign w:val="superscript"/>
                                      </w:rPr>
                                    </w:rPrChange>
                                  </w:rPr>
                                  <w:delText>e</w:delText>
                                </w:r>
                              </w:del>
                            </w:p>
                          </w:tc>
                          <w:tc>
                            <w:tcPr>
                              <w:tcW w:w="936" w:type="dxa"/>
                              <w:tcBorders>
                                <w:bottom w:val="single" w:sz="4" w:space="0" w:color="auto"/>
                              </w:tcBorders>
                              <w:noWrap/>
                              <w:vAlign w:val="center"/>
                              <w:tcPrChange w:id="6626" w:author="Maino Vieytes, Christian (NIH/NIA/IRP) [F]" w:date="2023-11-15T16:23:00Z">
                                <w:tcPr>
                                  <w:tcW w:w="720" w:type="dxa"/>
                                  <w:tcBorders>
                                    <w:bottom w:val="single" w:sz="4" w:space="0" w:color="auto"/>
                                  </w:tcBorders>
                                  <w:noWrap/>
                                  <w:vAlign w:val="center"/>
                                </w:tcPr>
                              </w:tcPrChange>
                            </w:tcPr>
                            <w:p w14:paraId="64D93E76" w14:textId="6FCA8A41" w:rsidR="008E210F" w:rsidRPr="008A6C8D" w:rsidDel="001F5A7E" w:rsidRDefault="008E210F" w:rsidP="00D31C48">
                              <w:pPr>
                                <w:jc w:val="center"/>
                                <w:rPr>
                                  <w:del w:id="6627" w:author="Maino Vieytes, Christian (NIH/NIA/IRP) [F]" w:date="2023-11-15T09:29:00Z"/>
                                  <w:rFonts w:ascii="Times New Roman" w:hAnsi="Times New Roman" w:cs="Times New Roman"/>
                                  <w:sz w:val="18"/>
                                  <w:szCs w:val="18"/>
                                  <w:rPrChange w:id="6628" w:author="Maino Vieytes, Christian (NIH/NIA/IRP) [F]" w:date="2023-11-15T15:57:00Z">
                                    <w:rPr>
                                      <w:del w:id="6629" w:author="Maino Vieytes, Christian (NIH/NIA/IRP) [F]" w:date="2023-11-15T09:29:00Z"/>
                                      <w:rFonts w:ascii="Times New Roman" w:hAnsi="Times New Roman" w:cs="Times New Roman"/>
                                      <w:sz w:val="20"/>
                                      <w:szCs w:val="20"/>
                                    </w:rPr>
                                  </w:rPrChange>
                                </w:rPr>
                              </w:pPr>
                              <w:del w:id="6630" w:author="Maino Vieytes, Christian (NIH/NIA/IRP) [F]" w:date="2023-11-15T09:29:00Z">
                                <w:r w:rsidRPr="008A6C8D" w:rsidDel="001F5A7E">
                                  <w:rPr>
                                    <w:rFonts w:ascii="Times New Roman" w:hAnsi="Times New Roman" w:cs="Times New Roman"/>
                                    <w:color w:val="000000"/>
                                    <w:sz w:val="18"/>
                                    <w:szCs w:val="18"/>
                                    <w:rPrChange w:id="6631" w:author="Maino Vieytes, Christian (NIH/NIA/IRP) [F]" w:date="2023-11-15T15:57:00Z">
                                      <w:rPr>
                                        <w:rFonts w:ascii="Times New Roman" w:hAnsi="Times New Roman" w:cs="Times New Roman"/>
                                        <w:color w:val="000000"/>
                                        <w:sz w:val="20"/>
                                        <w:szCs w:val="20"/>
                                      </w:rPr>
                                    </w:rPrChange>
                                  </w:rPr>
                                  <w:delText>2493</w:delText>
                                </w:r>
                              </w:del>
                            </w:p>
                          </w:tc>
                          <w:tc>
                            <w:tcPr>
                              <w:tcW w:w="846" w:type="dxa"/>
                              <w:tcBorders>
                                <w:bottom w:val="single" w:sz="4" w:space="0" w:color="auto"/>
                              </w:tcBorders>
                              <w:noWrap/>
                              <w:vAlign w:val="center"/>
                              <w:tcPrChange w:id="6632" w:author="Maino Vieytes, Christian (NIH/NIA/IRP) [F]" w:date="2023-11-15T16:23:00Z">
                                <w:tcPr>
                                  <w:tcW w:w="720" w:type="dxa"/>
                                  <w:gridSpan w:val="2"/>
                                  <w:tcBorders>
                                    <w:bottom w:val="single" w:sz="4" w:space="0" w:color="auto"/>
                                  </w:tcBorders>
                                  <w:noWrap/>
                                  <w:vAlign w:val="center"/>
                                </w:tcPr>
                              </w:tcPrChange>
                            </w:tcPr>
                            <w:p w14:paraId="7D3E1260" w14:textId="121DF806" w:rsidR="008E210F" w:rsidRPr="008A6C8D" w:rsidDel="001F5A7E" w:rsidRDefault="008E210F" w:rsidP="00D31C48">
                              <w:pPr>
                                <w:jc w:val="center"/>
                                <w:rPr>
                                  <w:del w:id="6633" w:author="Maino Vieytes, Christian (NIH/NIA/IRP) [F]" w:date="2023-11-15T09:29:00Z"/>
                                  <w:rFonts w:ascii="Times New Roman" w:hAnsi="Times New Roman" w:cs="Times New Roman"/>
                                  <w:sz w:val="18"/>
                                  <w:szCs w:val="18"/>
                                  <w:rPrChange w:id="6634" w:author="Maino Vieytes, Christian (NIH/NIA/IRP) [F]" w:date="2023-11-15T15:57:00Z">
                                    <w:rPr>
                                      <w:del w:id="6635" w:author="Maino Vieytes, Christian (NIH/NIA/IRP) [F]" w:date="2023-11-15T09:29:00Z"/>
                                      <w:rFonts w:ascii="Times New Roman" w:hAnsi="Times New Roman" w:cs="Times New Roman"/>
                                      <w:sz w:val="20"/>
                                      <w:szCs w:val="20"/>
                                    </w:rPr>
                                  </w:rPrChange>
                                </w:rPr>
                              </w:pPr>
                              <w:del w:id="6636" w:author="Maino Vieytes, Christian (NIH/NIA/IRP) [F]" w:date="2023-11-15T09:29:00Z">
                                <w:r w:rsidRPr="008A6C8D" w:rsidDel="001F5A7E">
                                  <w:rPr>
                                    <w:rFonts w:ascii="Times New Roman" w:hAnsi="Times New Roman" w:cs="Times New Roman"/>
                                    <w:color w:val="000000"/>
                                    <w:sz w:val="18"/>
                                    <w:szCs w:val="18"/>
                                    <w:rPrChange w:id="6637" w:author="Maino Vieytes, Christian (NIH/NIA/IRP) [F]" w:date="2023-11-15T15:57:00Z">
                                      <w:rPr>
                                        <w:rFonts w:ascii="Times New Roman" w:hAnsi="Times New Roman" w:cs="Times New Roman"/>
                                        <w:color w:val="000000"/>
                                        <w:sz w:val="20"/>
                                        <w:szCs w:val="20"/>
                                      </w:rPr>
                                    </w:rPrChange>
                                  </w:rPr>
                                  <w:delText>1.00</w:delText>
                                </w:r>
                              </w:del>
                            </w:p>
                          </w:tc>
                          <w:tc>
                            <w:tcPr>
                              <w:tcW w:w="1616" w:type="dxa"/>
                              <w:tcBorders>
                                <w:bottom w:val="single" w:sz="4" w:space="0" w:color="auto"/>
                              </w:tcBorders>
                              <w:noWrap/>
                              <w:vAlign w:val="center"/>
                              <w:tcPrChange w:id="6638" w:author="Maino Vieytes, Christian (NIH/NIA/IRP) [F]" w:date="2023-11-15T16:23:00Z">
                                <w:tcPr>
                                  <w:tcW w:w="1616" w:type="dxa"/>
                                  <w:gridSpan w:val="2"/>
                                  <w:tcBorders>
                                    <w:bottom w:val="single" w:sz="4" w:space="0" w:color="auto"/>
                                  </w:tcBorders>
                                  <w:noWrap/>
                                  <w:vAlign w:val="center"/>
                                </w:tcPr>
                              </w:tcPrChange>
                            </w:tcPr>
                            <w:p w14:paraId="5153E117" w14:textId="57075935" w:rsidR="008E210F" w:rsidRPr="008A6C8D" w:rsidDel="001F5A7E" w:rsidRDefault="008E210F" w:rsidP="00D31C48">
                              <w:pPr>
                                <w:jc w:val="center"/>
                                <w:rPr>
                                  <w:del w:id="6639" w:author="Maino Vieytes, Christian (NIH/NIA/IRP) [F]" w:date="2023-11-15T09:29:00Z"/>
                                  <w:rFonts w:ascii="Times New Roman" w:hAnsi="Times New Roman" w:cs="Times New Roman"/>
                                  <w:sz w:val="18"/>
                                  <w:szCs w:val="18"/>
                                  <w:rPrChange w:id="6640" w:author="Maino Vieytes, Christian (NIH/NIA/IRP) [F]" w:date="2023-11-15T15:57:00Z">
                                    <w:rPr>
                                      <w:del w:id="6641" w:author="Maino Vieytes, Christian (NIH/NIA/IRP) [F]" w:date="2023-11-15T09:29:00Z"/>
                                      <w:rFonts w:ascii="Times New Roman" w:hAnsi="Times New Roman" w:cs="Times New Roman"/>
                                      <w:sz w:val="20"/>
                                      <w:szCs w:val="20"/>
                                    </w:rPr>
                                  </w:rPrChange>
                                </w:rPr>
                              </w:pPr>
                              <w:del w:id="6642" w:author="Maino Vieytes, Christian (NIH/NIA/IRP) [F]" w:date="2023-11-15T09:29:00Z">
                                <w:r w:rsidRPr="008A6C8D" w:rsidDel="001F5A7E">
                                  <w:rPr>
                                    <w:rFonts w:ascii="Times New Roman" w:hAnsi="Times New Roman" w:cs="Times New Roman"/>
                                    <w:color w:val="000000"/>
                                    <w:sz w:val="18"/>
                                    <w:szCs w:val="18"/>
                                    <w:rPrChange w:id="6643" w:author="Maino Vieytes, Christian (NIH/NIA/IRP) [F]" w:date="2023-11-15T15:57:00Z">
                                      <w:rPr>
                                        <w:rFonts w:ascii="Times New Roman" w:hAnsi="Times New Roman" w:cs="Times New Roman"/>
                                        <w:color w:val="000000"/>
                                        <w:sz w:val="20"/>
                                        <w:szCs w:val="20"/>
                                      </w:rPr>
                                    </w:rPrChange>
                                  </w:rPr>
                                  <w:delText>0.96 (0.43-2.12)</w:delText>
                                </w:r>
                              </w:del>
                            </w:p>
                          </w:tc>
                          <w:tc>
                            <w:tcPr>
                              <w:tcW w:w="1716" w:type="dxa"/>
                              <w:tcBorders>
                                <w:bottom w:val="single" w:sz="4" w:space="0" w:color="auto"/>
                              </w:tcBorders>
                              <w:noWrap/>
                              <w:vAlign w:val="center"/>
                              <w:tcPrChange w:id="6644" w:author="Maino Vieytes, Christian (NIH/NIA/IRP) [F]" w:date="2023-11-15T16:23:00Z">
                                <w:tcPr>
                                  <w:tcW w:w="1716" w:type="dxa"/>
                                  <w:gridSpan w:val="2"/>
                                  <w:tcBorders>
                                    <w:bottom w:val="single" w:sz="4" w:space="0" w:color="auto"/>
                                  </w:tcBorders>
                                  <w:noWrap/>
                                  <w:vAlign w:val="center"/>
                                </w:tcPr>
                              </w:tcPrChange>
                            </w:tcPr>
                            <w:p w14:paraId="19EEFEB5" w14:textId="33D4C0E1" w:rsidR="008E210F" w:rsidRPr="008A6C8D" w:rsidDel="001F5A7E" w:rsidRDefault="008E210F" w:rsidP="00D31C48">
                              <w:pPr>
                                <w:jc w:val="center"/>
                                <w:rPr>
                                  <w:del w:id="6645" w:author="Maino Vieytes, Christian (NIH/NIA/IRP) [F]" w:date="2023-11-15T09:29:00Z"/>
                                  <w:rFonts w:ascii="Times New Roman" w:hAnsi="Times New Roman" w:cs="Times New Roman"/>
                                  <w:sz w:val="18"/>
                                  <w:szCs w:val="18"/>
                                  <w:rPrChange w:id="6646" w:author="Maino Vieytes, Christian (NIH/NIA/IRP) [F]" w:date="2023-11-15T15:57:00Z">
                                    <w:rPr>
                                      <w:del w:id="6647" w:author="Maino Vieytes, Christian (NIH/NIA/IRP) [F]" w:date="2023-11-15T09:29:00Z"/>
                                      <w:rFonts w:ascii="Times New Roman" w:hAnsi="Times New Roman" w:cs="Times New Roman"/>
                                      <w:sz w:val="20"/>
                                      <w:szCs w:val="20"/>
                                    </w:rPr>
                                  </w:rPrChange>
                                </w:rPr>
                              </w:pPr>
                              <w:del w:id="6648" w:author="Maino Vieytes, Christian (NIH/NIA/IRP) [F]" w:date="2023-11-15T09:29:00Z">
                                <w:r w:rsidRPr="008A6C8D" w:rsidDel="001F5A7E">
                                  <w:rPr>
                                    <w:rFonts w:ascii="Times New Roman" w:hAnsi="Times New Roman" w:cs="Times New Roman"/>
                                    <w:color w:val="000000"/>
                                    <w:sz w:val="18"/>
                                    <w:szCs w:val="18"/>
                                    <w:rPrChange w:id="6649" w:author="Maino Vieytes, Christian (NIH/NIA/IRP) [F]" w:date="2023-11-15T15:57:00Z">
                                      <w:rPr>
                                        <w:rFonts w:ascii="Times New Roman" w:hAnsi="Times New Roman" w:cs="Times New Roman"/>
                                        <w:color w:val="000000"/>
                                        <w:sz w:val="20"/>
                                        <w:szCs w:val="20"/>
                                      </w:rPr>
                                    </w:rPrChange>
                                  </w:rPr>
                                  <w:delText>1.14 (0.62-2.10)</w:delText>
                                </w:r>
                              </w:del>
                            </w:p>
                          </w:tc>
                          <w:tc>
                            <w:tcPr>
                              <w:tcW w:w="1716" w:type="dxa"/>
                              <w:tcBorders>
                                <w:bottom w:val="single" w:sz="4" w:space="0" w:color="auto"/>
                              </w:tcBorders>
                              <w:noWrap/>
                              <w:vAlign w:val="center"/>
                              <w:tcPrChange w:id="6650" w:author="Maino Vieytes, Christian (NIH/NIA/IRP) [F]" w:date="2023-11-15T16:23:00Z">
                                <w:tcPr>
                                  <w:tcW w:w="1716" w:type="dxa"/>
                                  <w:gridSpan w:val="2"/>
                                  <w:tcBorders>
                                    <w:bottom w:val="single" w:sz="4" w:space="0" w:color="auto"/>
                                  </w:tcBorders>
                                  <w:noWrap/>
                                  <w:vAlign w:val="center"/>
                                </w:tcPr>
                              </w:tcPrChange>
                            </w:tcPr>
                            <w:p w14:paraId="00AE26F2" w14:textId="65872D28" w:rsidR="008E210F" w:rsidRPr="008A6C8D" w:rsidDel="001F5A7E" w:rsidRDefault="008E210F" w:rsidP="00D31C48">
                              <w:pPr>
                                <w:jc w:val="center"/>
                                <w:rPr>
                                  <w:del w:id="6651" w:author="Maino Vieytes, Christian (NIH/NIA/IRP) [F]" w:date="2023-11-15T09:29:00Z"/>
                                  <w:rFonts w:ascii="Times New Roman" w:hAnsi="Times New Roman" w:cs="Times New Roman"/>
                                  <w:sz w:val="18"/>
                                  <w:szCs w:val="18"/>
                                  <w:rPrChange w:id="6652" w:author="Maino Vieytes, Christian (NIH/NIA/IRP) [F]" w:date="2023-11-15T15:57:00Z">
                                    <w:rPr>
                                      <w:del w:id="6653" w:author="Maino Vieytes, Christian (NIH/NIA/IRP) [F]" w:date="2023-11-15T09:29:00Z"/>
                                      <w:rFonts w:ascii="Times New Roman" w:hAnsi="Times New Roman" w:cs="Times New Roman"/>
                                      <w:sz w:val="20"/>
                                      <w:szCs w:val="20"/>
                                    </w:rPr>
                                  </w:rPrChange>
                                </w:rPr>
                              </w:pPr>
                              <w:del w:id="6654" w:author="Maino Vieytes, Christian (NIH/NIA/IRP) [F]" w:date="2023-11-15T09:29:00Z">
                                <w:r w:rsidRPr="008A6C8D" w:rsidDel="001F5A7E">
                                  <w:rPr>
                                    <w:rFonts w:ascii="Times New Roman" w:hAnsi="Times New Roman" w:cs="Times New Roman"/>
                                    <w:color w:val="000000"/>
                                    <w:sz w:val="18"/>
                                    <w:szCs w:val="18"/>
                                    <w:rPrChange w:id="6655" w:author="Maino Vieytes, Christian (NIH/NIA/IRP) [F]" w:date="2023-11-15T15:57:00Z">
                                      <w:rPr>
                                        <w:rFonts w:ascii="Times New Roman" w:hAnsi="Times New Roman" w:cs="Times New Roman"/>
                                        <w:color w:val="000000"/>
                                        <w:sz w:val="20"/>
                                        <w:szCs w:val="20"/>
                                      </w:rPr>
                                    </w:rPrChange>
                                  </w:rPr>
                                  <w:delText>0.84 (0.45-1.58)</w:delText>
                                </w:r>
                              </w:del>
                            </w:p>
                          </w:tc>
                          <w:tc>
                            <w:tcPr>
                              <w:tcW w:w="1816" w:type="dxa"/>
                              <w:tcBorders>
                                <w:bottom w:val="single" w:sz="4" w:space="0" w:color="auto"/>
                              </w:tcBorders>
                              <w:noWrap/>
                              <w:vAlign w:val="center"/>
                              <w:tcPrChange w:id="6656" w:author="Maino Vieytes, Christian (NIH/NIA/IRP) [F]" w:date="2023-11-15T16:23:00Z">
                                <w:tcPr>
                                  <w:tcW w:w="1816" w:type="dxa"/>
                                  <w:gridSpan w:val="2"/>
                                  <w:tcBorders>
                                    <w:bottom w:val="single" w:sz="4" w:space="0" w:color="auto"/>
                                  </w:tcBorders>
                                  <w:noWrap/>
                                  <w:vAlign w:val="center"/>
                                </w:tcPr>
                              </w:tcPrChange>
                            </w:tcPr>
                            <w:p w14:paraId="3418C671" w14:textId="54533031" w:rsidR="008E210F" w:rsidRPr="008A6C8D" w:rsidDel="001F5A7E" w:rsidRDefault="008E210F" w:rsidP="00D31C48">
                              <w:pPr>
                                <w:jc w:val="center"/>
                                <w:rPr>
                                  <w:del w:id="6657" w:author="Maino Vieytes, Christian (NIH/NIA/IRP) [F]" w:date="2023-11-15T09:29:00Z"/>
                                  <w:rFonts w:ascii="Times New Roman" w:hAnsi="Times New Roman" w:cs="Times New Roman"/>
                                  <w:sz w:val="18"/>
                                  <w:szCs w:val="18"/>
                                  <w:rPrChange w:id="6658" w:author="Maino Vieytes, Christian (NIH/NIA/IRP) [F]" w:date="2023-11-15T15:57:00Z">
                                    <w:rPr>
                                      <w:del w:id="6659" w:author="Maino Vieytes, Christian (NIH/NIA/IRP) [F]" w:date="2023-11-15T09:29:00Z"/>
                                      <w:rFonts w:ascii="Times New Roman" w:hAnsi="Times New Roman" w:cs="Times New Roman"/>
                                      <w:sz w:val="20"/>
                                      <w:szCs w:val="20"/>
                                    </w:rPr>
                                  </w:rPrChange>
                                </w:rPr>
                              </w:pPr>
                              <w:del w:id="6660" w:author="Maino Vieytes, Christian (NIH/NIA/IRP) [F]" w:date="2023-11-15T09:29:00Z">
                                <w:r w:rsidRPr="008A6C8D" w:rsidDel="001F5A7E">
                                  <w:rPr>
                                    <w:rFonts w:ascii="Times New Roman" w:hAnsi="Times New Roman" w:cs="Times New Roman"/>
                                    <w:color w:val="000000"/>
                                    <w:sz w:val="18"/>
                                    <w:szCs w:val="18"/>
                                    <w:rPrChange w:id="6661" w:author="Maino Vieytes, Christian (NIH/NIA/IRP) [F]" w:date="2023-11-15T15:57:00Z">
                                      <w:rPr>
                                        <w:rFonts w:ascii="Times New Roman" w:hAnsi="Times New Roman" w:cs="Times New Roman"/>
                                        <w:color w:val="000000"/>
                                        <w:sz w:val="20"/>
                                        <w:szCs w:val="20"/>
                                      </w:rPr>
                                    </w:rPrChange>
                                  </w:rPr>
                                  <w:delText>1.00 (0.47-2.12)</w:delText>
                                </w:r>
                              </w:del>
                            </w:p>
                          </w:tc>
                          <w:tc>
                            <w:tcPr>
                              <w:tcW w:w="1196" w:type="dxa"/>
                              <w:tcBorders>
                                <w:bottom w:val="single" w:sz="4" w:space="0" w:color="auto"/>
                              </w:tcBorders>
                              <w:noWrap/>
                              <w:vAlign w:val="center"/>
                              <w:tcPrChange w:id="6662" w:author="Maino Vieytes, Christian (NIH/NIA/IRP) [F]" w:date="2023-11-15T16:23:00Z">
                                <w:tcPr>
                                  <w:tcW w:w="1000" w:type="dxa"/>
                                  <w:gridSpan w:val="2"/>
                                  <w:tcBorders>
                                    <w:bottom w:val="single" w:sz="4" w:space="0" w:color="auto"/>
                                  </w:tcBorders>
                                  <w:noWrap/>
                                  <w:vAlign w:val="center"/>
                                </w:tcPr>
                              </w:tcPrChange>
                            </w:tcPr>
                            <w:p w14:paraId="35819D31" w14:textId="5FB00BB0" w:rsidR="008E210F" w:rsidRPr="008A6C8D" w:rsidDel="001F5A7E" w:rsidRDefault="008E210F" w:rsidP="00D31C48">
                              <w:pPr>
                                <w:jc w:val="center"/>
                                <w:rPr>
                                  <w:del w:id="6663" w:author="Maino Vieytes, Christian (NIH/NIA/IRP) [F]" w:date="2023-11-15T09:29:00Z"/>
                                  <w:rFonts w:ascii="Times New Roman" w:hAnsi="Times New Roman" w:cs="Times New Roman"/>
                                  <w:sz w:val="18"/>
                                  <w:szCs w:val="18"/>
                                  <w:rPrChange w:id="6664" w:author="Maino Vieytes, Christian (NIH/NIA/IRP) [F]" w:date="2023-11-15T15:57:00Z">
                                    <w:rPr>
                                      <w:del w:id="6665" w:author="Maino Vieytes, Christian (NIH/NIA/IRP) [F]" w:date="2023-11-15T09:29:00Z"/>
                                      <w:rFonts w:ascii="Times New Roman" w:hAnsi="Times New Roman" w:cs="Times New Roman"/>
                                      <w:sz w:val="20"/>
                                      <w:szCs w:val="20"/>
                                    </w:rPr>
                                  </w:rPrChange>
                                </w:rPr>
                              </w:pPr>
                              <w:del w:id="6666" w:author="Maino Vieytes, Christian (NIH/NIA/IRP) [F]" w:date="2023-11-15T09:29:00Z">
                                <w:r w:rsidRPr="008A6C8D" w:rsidDel="001F5A7E">
                                  <w:rPr>
                                    <w:rFonts w:ascii="Times New Roman" w:hAnsi="Times New Roman" w:cs="Times New Roman"/>
                                    <w:color w:val="000000"/>
                                    <w:sz w:val="18"/>
                                    <w:szCs w:val="18"/>
                                    <w:rPrChange w:id="6667" w:author="Maino Vieytes, Christian (NIH/NIA/IRP) [F]" w:date="2023-11-15T15:57:00Z">
                                      <w:rPr>
                                        <w:rFonts w:ascii="Times New Roman" w:hAnsi="Times New Roman" w:cs="Times New Roman"/>
                                        <w:color w:val="000000"/>
                                        <w:sz w:val="20"/>
                                        <w:szCs w:val="20"/>
                                      </w:rPr>
                                    </w:rPrChange>
                                  </w:rPr>
                                  <w:delText>0.92</w:delText>
                                </w:r>
                              </w:del>
                            </w:p>
                          </w:tc>
                          <w:tc>
                            <w:tcPr>
                              <w:tcW w:w="1622" w:type="dxa"/>
                              <w:tcBorders>
                                <w:bottom w:val="single" w:sz="4" w:space="0" w:color="auto"/>
                              </w:tcBorders>
                              <w:noWrap/>
                              <w:vAlign w:val="center"/>
                              <w:tcPrChange w:id="6668" w:author="Maino Vieytes, Christian (NIH/NIA/IRP) [F]" w:date="2023-11-15T16:23:00Z">
                                <w:tcPr>
                                  <w:tcW w:w="1816" w:type="dxa"/>
                                  <w:gridSpan w:val="5"/>
                                  <w:tcBorders>
                                    <w:bottom w:val="single" w:sz="4" w:space="0" w:color="auto"/>
                                  </w:tcBorders>
                                  <w:noWrap/>
                                  <w:vAlign w:val="center"/>
                                </w:tcPr>
                              </w:tcPrChange>
                            </w:tcPr>
                            <w:p w14:paraId="4878325C" w14:textId="1DFDA501" w:rsidR="008E210F" w:rsidRPr="008A6C8D" w:rsidDel="001F5A7E" w:rsidRDefault="008E210F" w:rsidP="00D31C48">
                              <w:pPr>
                                <w:jc w:val="center"/>
                                <w:rPr>
                                  <w:del w:id="6669" w:author="Maino Vieytes, Christian (NIH/NIA/IRP) [F]" w:date="2023-11-15T09:29:00Z"/>
                                  <w:rFonts w:ascii="Times New Roman" w:hAnsi="Times New Roman" w:cs="Times New Roman"/>
                                  <w:sz w:val="18"/>
                                  <w:szCs w:val="18"/>
                                  <w:rPrChange w:id="6670" w:author="Maino Vieytes, Christian (NIH/NIA/IRP) [F]" w:date="2023-11-15T15:57:00Z">
                                    <w:rPr>
                                      <w:del w:id="6671" w:author="Maino Vieytes, Christian (NIH/NIA/IRP) [F]" w:date="2023-11-15T09:29:00Z"/>
                                      <w:rFonts w:ascii="Times New Roman" w:hAnsi="Times New Roman" w:cs="Times New Roman"/>
                                      <w:sz w:val="20"/>
                                      <w:szCs w:val="20"/>
                                    </w:rPr>
                                  </w:rPrChange>
                                </w:rPr>
                              </w:pPr>
                              <w:del w:id="6672" w:author="Maino Vieytes, Christian (NIH/NIA/IRP) [F]" w:date="2023-11-15T09:29:00Z">
                                <w:r w:rsidRPr="008A6C8D" w:rsidDel="001F5A7E">
                                  <w:rPr>
                                    <w:rFonts w:ascii="Times New Roman" w:hAnsi="Times New Roman" w:cs="Times New Roman"/>
                                    <w:color w:val="000000"/>
                                    <w:sz w:val="18"/>
                                    <w:szCs w:val="18"/>
                                    <w:rPrChange w:id="6673" w:author="Maino Vieytes, Christian (NIH/NIA/IRP) [F]" w:date="2023-11-15T15:57:00Z">
                                      <w:rPr>
                                        <w:rFonts w:ascii="Times New Roman" w:hAnsi="Times New Roman" w:cs="Times New Roman"/>
                                        <w:color w:val="000000"/>
                                        <w:sz w:val="20"/>
                                        <w:szCs w:val="20"/>
                                      </w:rPr>
                                    </w:rPrChange>
                                  </w:rPr>
                                  <w:delText>0.99 (0.78-1.25)</w:delText>
                                </w:r>
                              </w:del>
                            </w:p>
                          </w:tc>
                          <w:tc>
                            <w:tcPr>
                              <w:tcW w:w="1310" w:type="dxa"/>
                              <w:tcBorders>
                                <w:bottom w:val="single" w:sz="4" w:space="0" w:color="auto"/>
                              </w:tcBorders>
                              <w:noWrap/>
                              <w:vAlign w:val="center"/>
                              <w:tcPrChange w:id="6674" w:author="Maino Vieytes, Christian (NIH/NIA/IRP) [F]" w:date="2023-11-15T16:23:00Z">
                                <w:tcPr>
                                  <w:tcW w:w="958" w:type="dxa"/>
                                  <w:gridSpan w:val="3"/>
                                  <w:tcBorders>
                                    <w:bottom w:val="single" w:sz="4" w:space="0" w:color="auto"/>
                                  </w:tcBorders>
                                  <w:noWrap/>
                                  <w:vAlign w:val="center"/>
                                </w:tcPr>
                              </w:tcPrChange>
                            </w:tcPr>
                            <w:p w14:paraId="4630D594" w14:textId="42F3D589" w:rsidR="008E210F" w:rsidRPr="008A6C8D" w:rsidDel="001F5A7E" w:rsidRDefault="008E210F" w:rsidP="00D31C48">
                              <w:pPr>
                                <w:jc w:val="center"/>
                                <w:rPr>
                                  <w:del w:id="6675" w:author="Maino Vieytes, Christian (NIH/NIA/IRP) [F]" w:date="2023-11-15T09:29:00Z"/>
                                  <w:rFonts w:ascii="Times New Roman" w:hAnsi="Times New Roman" w:cs="Times New Roman"/>
                                  <w:color w:val="000000"/>
                                  <w:sz w:val="18"/>
                                  <w:szCs w:val="18"/>
                                  <w:rPrChange w:id="6676" w:author="Maino Vieytes, Christian (NIH/NIA/IRP) [F]" w:date="2023-11-15T15:57:00Z">
                                    <w:rPr>
                                      <w:del w:id="6677" w:author="Maino Vieytes, Christian (NIH/NIA/IRP) [F]" w:date="2023-11-15T09:29:00Z"/>
                                      <w:rFonts w:ascii="Times New Roman" w:hAnsi="Times New Roman" w:cs="Times New Roman"/>
                                      <w:color w:val="000000"/>
                                      <w:sz w:val="20"/>
                                      <w:szCs w:val="20"/>
                                    </w:rPr>
                                  </w:rPrChange>
                                </w:rPr>
                              </w:pPr>
                              <w:del w:id="6678" w:author="Maino Vieytes, Christian (NIH/NIA/IRP) [F]" w:date="2023-11-15T09:29:00Z">
                                <w:r w:rsidRPr="008A6C8D" w:rsidDel="001F5A7E">
                                  <w:rPr>
                                    <w:rFonts w:ascii="Times New Roman" w:hAnsi="Times New Roman" w:cs="Times New Roman"/>
                                    <w:color w:val="000000"/>
                                    <w:sz w:val="18"/>
                                    <w:szCs w:val="18"/>
                                    <w:rPrChange w:id="6679" w:author="Maino Vieytes, Christian (NIH/NIA/IRP) [F]" w:date="2023-11-15T15:57:00Z">
                                      <w:rPr>
                                        <w:rFonts w:ascii="Times New Roman" w:hAnsi="Times New Roman" w:cs="Times New Roman"/>
                                        <w:color w:val="000000"/>
                                        <w:sz w:val="20"/>
                                        <w:szCs w:val="20"/>
                                      </w:rPr>
                                    </w:rPrChange>
                                  </w:rPr>
                                  <w:delText>0.93</w:delText>
                                </w:r>
                              </w:del>
                            </w:p>
                          </w:tc>
                        </w:tr>
                        <w:tr w:rsidR="008E210F" w:rsidRPr="008A6C8D" w14:paraId="70E13CC7" w14:textId="77777777" w:rsidTr="002B4FE9">
                          <w:trPr>
                            <w:trHeight w:val="320"/>
                            <w:trPrChange w:id="6680" w:author="Maino Vieytes, Christian (NIH/NIA/IRP) [F]" w:date="2023-11-15T16:23:00Z">
                              <w:trPr>
                                <w:gridAfter w:val="0"/>
                                <w:trHeight w:val="320"/>
                              </w:trPr>
                            </w:trPrChange>
                          </w:trPr>
                          <w:tc>
                            <w:tcPr>
                              <w:tcW w:w="15091" w:type="dxa"/>
                              <w:gridSpan w:val="10"/>
                              <w:tcBorders>
                                <w:left w:val="nil"/>
                                <w:bottom w:val="nil"/>
                                <w:right w:val="nil"/>
                              </w:tcBorders>
                              <w:noWrap/>
                              <w:vAlign w:val="center"/>
                              <w:tcPrChange w:id="6681" w:author="Maino Vieytes, Christian (NIH/NIA/IRP) [F]" w:date="2023-11-15T16:23:00Z">
                                <w:tcPr>
                                  <w:tcW w:w="14395" w:type="dxa"/>
                                  <w:gridSpan w:val="22"/>
                                  <w:tcBorders>
                                    <w:left w:val="nil"/>
                                    <w:bottom w:val="nil"/>
                                    <w:right w:val="nil"/>
                                  </w:tcBorders>
                                  <w:noWrap/>
                                  <w:vAlign w:val="center"/>
                                </w:tcPr>
                              </w:tcPrChange>
                            </w:tcPr>
                            <w:p w14:paraId="3E351758" w14:textId="77777777" w:rsidR="008E210F" w:rsidRPr="008A6C8D" w:rsidRDefault="008E210F" w:rsidP="006153D4">
                              <w:pPr>
                                <w:rPr>
                                  <w:rFonts w:ascii="Times New Roman" w:hAnsi="Times New Roman" w:cs="Times New Roman"/>
                                  <w:sz w:val="18"/>
                                  <w:szCs w:val="18"/>
                                  <w:rPrChange w:id="6682"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683" w:author="Maino Vieytes, Christian (NIH/NIA/IRP) [F]" w:date="2023-11-15T15:57:00Z">
                                    <w:rPr>
                                      <w:rFonts w:ascii="Times New Roman" w:hAnsi="Times New Roman" w:cs="Times New Roman"/>
                                      <w:sz w:val="20"/>
                                      <w:szCs w:val="20"/>
                                    </w:rPr>
                                  </w:rPrChange>
                                </w:rPr>
                                <w:t xml:space="preserve">** </w:t>
                              </w:r>
                              <w:r w:rsidRPr="008A6C8D">
                                <w:rPr>
                                  <w:rFonts w:ascii="Times New Roman" w:hAnsi="Times New Roman" w:cs="Times New Roman"/>
                                  <w:i/>
                                  <w:iCs/>
                                  <w:sz w:val="18"/>
                                  <w:szCs w:val="18"/>
                                  <w:rPrChange w:id="6684"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6685" w:author="Maino Vieytes, Christian (NIH/NIA/IRP) [F]" w:date="2023-11-15T15:57:00Z">
                                    <w:rPr>
                                      <w:rFonts w:ascii="Times New Roman" w:hAnsi="Times New Roman" w:cs="Times New Roman"/>
                                      <w:sz w:val="20"/>
                                      <w:szCs w:val="20"/>
                                    </w:rPr>
                                  </w:rPrChange>
                                </w:rPr>
                                <w:t xml:space="preserve">&lt; 0.01; * </w:t>
                              </w:r>
                              <w:r w:rsidRPr="008A6C8D">
                                <w:rPr>
                                  <w:rFonts w:ascii="Times New Roman" w:hAnsi="Times New Roman" w:cs="Times New Roman"/>
                                  <w:i/>
                                  <w:iCs/>
                                  <w:sz w:val="18"/>
                                  <w:szCs w:val="18"/>
                                  <w:rPrChange w:id="6686"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6687" w:author="Maino Vieytes, Christian (NIH/NIA/IRP) [F]" w:date="2023-11-15T15:57:00Z">
                                    <w:rPr>
                                      <w:rFonts w:ascii="Times New Roman" w:hAnsi="Times New Roman" w:cs="Times New Roman"/>
                                      <w:sz w:val="20"/>
                                      <w:szCs w:val="20"/>
                                    </w:rPr>
                                  </w:rPrChange>
                                </w:rPr>
                                <w:t>&lt; 0.05</w:t>
                              </w:r>
                            </w:p>
                            <w:p w14:paraId="15CD5C6B" w14:textId="77777777" w:rsidR="008E210F" w:rsidRPr="008A6C8D" w:rsidRDefault="008E210F" w:rsidP="006153D4">
                              <w:pPr>
                                <w:rPr>
                                  <w:rFonts w:ascii="Times New Roman" w:hAnsi="Times New Roman" w:cs="Times New Roman"/>
                                  <w:sz w:val="18"/>
                                  <w:szCs w:val="18"/>
                                  <w:rPrChange w:id="6688"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6689" w:author="Maino Vieytes, Christian (NIH/NIA/IRP) [F]" w:date="2023-11-15T15:57:00Z">
                                    <w:rPr>
                                      <w:rFonts w:ascii="Times New Roman" w:hAnsi="Times New Roman" w:cs="Times New Roman"/>
                                      <w:sz w:val="20"/>
                                      <w:szCs w:val="20"/>
                                      <w:vertAlign w:val="superscript"/>
                                    </w:rPr>
                                  </w:rPrChange>
                                </w:rPr>
                                <w:t xml:space="preserve">a </w:t>
                              </w:r>
                              <w:r w:rsidRPr="008A6C8D">
                                <w:rPr>
                                  <w:rFonts w:ascii="Times New Roman" w:hAnsi="Times New Roman" w:cs="Times New Roman"/>
                                  <w:sz w:val="18"/>
                                  <w:szCs w:val="18"/>
                                  <w:rPrChange w:id="6690" w:author="Maino Vieytes, Christian (NIH/NIA/IRP) [F]" w:date="2023-11-15T15:57:00Z">
                                    <w:rPr>
                                      <w:rFonts w:ascii="Times New Roman" w:hAnsi="Times New Roman" w:cs="Times New Roman"/>
                                      <w:sz w:val="20"/>
                                      <w:szCs w:val="20"/>
                                    </w:rPr>
                                  </w:rPrChange>
                                </w:rPr>
                                <w:t>Test for trend across the quintiles of the dietary exposure. See Equation 2 in the main text.</w:t>
                              </w:r>
                            </w:p>
                            <w:p w14:paraId="025F395C" w14:textId="77777777" w:rsidR="008E210F" w:rsidRPr="008A6C8D" w:rsidRDefault="008E210F" w:rsidP="006153D4">
                              <w:pPr>
                                <w:rPr>
                                  <w:rFonts w:ascii="Times New Roman" w:hAnsi="Times New Roman" w:cs="Times New Roman"/>
                                  <w:sz w:val="18"/>
                                  <w:szCs w:val="18"/>
                                  <w:rPrChange w:id="669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6692" w:author="Maino Vieytes, Christian (NIH/NIA/IRP) [F]" w:date="2023-11-15T15:57:00Z">
                                    <w:rPr>
                                      <w:rFonts w:ascii="Times New Roman" w:hAnsi="Times New Roman" w:cs="Times New Roman"/>
                                      <w:sz w:val="20"/>
                                      <w:szCs w:val="20"/>
                                      <w:vertAlign w:val="superscript"/>
                                    </w:rPr>
                                  </w:rPrChange>
                                </w:rPr>
                                <w:t xml:space="preserve">b </w:t>
                              </w:r>
                              <w:r w:rsidRPr="008A6C8D">
                                <w:rPr>
                                  <w:rFonts w:ascii="Times New Roman" w:hAnsi="Times New Roman" w:cs="Times New Roman"/>
                                  <w:sz w:val="18"/>
                                  <w:szCs w:val="18"/>
                                  <w:rPrChange w:id="6693" w:author="Maino Vieytes, Christian (NIH/NIA/IRP) [F]" w:date="2023-11-15T15:57:00Z">
                                    <w:rPr>
                                      <w:rFonts w:ascii="Times New Roman" w:hAnsi="Times New Roman" w:cs="Times New Roman"/>
                                      <w:sz w:val="20"/>
                                      <w:szCs w:val="20"/>
                                    </w:rPr>
                                  </w:rPrChange>
                                </w:rPr>
                                <w:t>Hazard ratio for a standard deviation increase in the dietary exposure. See Equation 3 in the main text.</w:t>
                              </w:r>
                            </w:p>
                            <w:p w14:paraId="1A2832A6" w14:textId="77777777" w:rsidR="008E210F" w:rsidRPr="008A6C8D" w:rsidRDefault="008E210F" w:rsidP="006153D4">
                              <w:pPr>
                                <w:rPr>
                                  <w:rFonts w:ascii="Times New Roman" w:hAnsi="Times New Roman" w:cs="Times New Roman"/>
                                  <w:sz w:val="18"/>
                                  <w:szCs w:val="18"/>
                                  <w:rPrChange w:id="669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6695" w:author="Maino Vieytes, Christian (NIH/NIA/IRP) [F]" w:date="2023-11-15T15:57:00Z">
                                    <w:rPr>
                                      <w:rFonts w:ascii="Times New Roman" w:hAnsi="Times New Roman" w:cs="Times New Roman"/>
                                      <w:sz w:val="20"/>
                                      <w:szCs w:val="20"/>
                                      <w:vertAlign w:val="superscript"/>
                                    </w:rPr>
                                  </w:rPrChange>
                                </w:rPr>
                                <w:t xml:space="preserve">c </w:t>
                              </w:r>
                              <w:r w:rsidRPr="008A6C8D">
                                <w:rPr>
                                  <w:rFonts w:ascii="Times New Roman" w:hAnsi="Times New Roman" w:cs="Times New Roman"/>
                                  <w:sz w:val="18"/>
                                  <w:szCs w:val="18"/>
                                  <w:rPrChange w:id="6696" w:author="Maino Vieytes, Christian (NIH/NIA/IRP) [F]" w:date="2023-11-15T15:57:00Z">
                                    <w:rPr>
                                      <w:rFonts w:ascii="Times New Roman" w:hAnsi="Times New Roman" w:cs="Times New Roman"/>
                                      <w:sz w:val="20"/>
                                      <w:szCs w:val="20"/>
                                    </w:rPr>
                                  </w:rPrChange>
                                </w:rPr>
                                <w:t xml:space="preserve">Likelihood ratio test </w:t>
                              </w:r>
                              <w:r w:rsidRPr="008A6C8D">
                                <w:rPr>
                                  <w:rFonts w:ascii="Times New Roman" w:hAnsi="Times New Roman" w:cs="Times New Roman"/>
                                  <w:i/>
                                  <w:iCs/>
                                  <w:sz w:val="18"/>
                                  <w:szCs w:val="18"/>
                                  <w:rPrChange w:id="6697" w:author="Maino Vieytes, Christian (NIH/NIA/IRP) [F]" w:date="2023-11-15T15:57:00Z">
                                    <w:rPr>
                                      <w:rFonts w:ascii="Times New Roman" w:hAnsi="Times New Roman" w:cs="Times New Roman"/>
                                      <w:i/>
                                      <w:iCs/>
                                      <w:sz w:val="20"/>
                                      <w:szCs w:val="20"/>
                                    </w:rPr>
                                  </w:rPrChange>
                                </w:rPr>
                                <w:t>p</w:t>
                              </w:r>
                              <w:r w:rsidRPr="008A6C8D">
                                <w:rPr>
                                  <w:rFonts w:ascii="Times New Roman" w:hAnsi="Times New Roman" w:cs="Times New Roman"/>
                                  <w:sz w:val="18"/>
                                  <w:szCs w:val="18"/>
                                  <w:rPrChange w:id="6698" w:author="Maino Vieytes, Christian (NIH/NIA/IRP) [F]" w:date="2023-11-15T15:57:00Z">
                                    <w:rPr>
                                      <w:rFonts w:ascii="Times New Roman" w:hAnsi="Times New Roman" w:cs="Times New Roman"/>
                                      <w:sz w:val="20"/>
                                      <w:szCs w:val="20"/>
                                    </w:rPr>
                                  </w:rPrChange>
                                </w:rPr>
                                <w:t>-value for a natural cubic spline model (Equation 4 in the main text) compared to specifying the model with the scaled dietary exposure (Equation 3).</w:t>
                              </w:r>
                            </w:p>
                            <w:p w14:paraId="132BD4F0" w14:textId="77777777" w:rsidR="008E210F" w:rsidRPr="008A6C8D" w:rsidRDefault="008E210F" w:rsidP="00D9498C">
                              <w:pPr>
                                <w:rPr>
                                  <w:rFonts w:ascii="Times New Roman" w:hAnsi="Times New Roman" w:cs="Times New Roman"/>
                                  <w:sz w:val="18"/>
                                  <w:szCs w:val="18"/>
                                  <w:lang w:bidi="en-US"/>
                                  <w:rPrChange w:id="6699"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6700" w:author="Maino Vieytes, Christian (NIH/NIA/IRP) [F]" w:date="2023-11-15T15:57:00Z">
                                    <w:rPr>
                                      <w:rFonts w:ascii="Times New Roman" w:hAnsi="Times New Roman" w:cs="Times New Roman"/>
                                      <w:sz w:val="20"/>
                                      <w:szCs w:val="20"/>
                                      <w:vertAlign w:val="superscript"/>
                                      <w:lang w:bidi="en-US"/>
                                    </w:rPr>
                                  </w:rPrChange>
                                </w:rPr>
                                <w:t>d</w:t>
                              </w:r>
                              <w:r w:rsidRPr="008A6C8D">
                                <w:rPr>
                                  <w:rFonts w:ascii="Times New Roman" w:hAnsi="Times New Roman" w:cs="Times New Roman"/>
                                  <w:sz w:val="18"/>
                                  <w:szCs w:val="18"/>
                                  <w:lang w:bidi="en-US"/>
                                  <w:rPrChange w:id="6701" w:author="Maino Vieytes, Christian (NIH/NIA/IRP) [F]" w:date="2023-11-15T15:57:00Z">
                                    <w:rPr>
                                      <w:rFonts w:ascii="Times New Roman" w:hAnsi="Times New Roman" w:cs="Times New Roman"/>
                                      <w:sz w:val="20"/>
                                      <w:szCs w:val="20"/>
                                      <w:lang w:bidi="en-US"/>
                                    </w:rPr>
                                  </w:rPrChange>
                                </w:rPr>
                                <w:t xml:space="preserve"> All models adjusted for age, sex, race, BMI, household size, family income-to-poverty ratio, education status, health insurance status, receipt of SNAP benefits, food insecurity status, alcohol intake, smoking status, total caloric intake, weekly MET minutes, and the </w:t>
                              </w:r>
                              <w:proofErr w:type="spellStart"/>
                              <w:r w:rsidRPr="008A6C8D">
                                <w:rPr>
                                  <w:rFonts w:ascii="Times New Roman" w:hAnsi="Times New Roman" w:cs="Times New Roman"/>
                                  <w:sz w:val="18"/>
                                  <w:szCs w:val="18"/>
                                  <w:lang w:bidi="en-US"/>
                                  <w:rPrChange w:id="6702" w:author="Maino Vieytes, Christian (NIH/NIA/IRP) [F]" w:date="2023-11-15T15:57:00Z">
                                    <w:rPr>
                                      <w:rFonts w:ascii="Times New Roman" w:hAnsi="Times New Roman" w:cs="Times New Roman"/>
                                      <w:sz w:val="20"/>
                                      <w:szCs w:val="20"/>
                                      <w:lang w:bidi="en-US"/>
                                    </w:rPr>
                                  </w:rPrChange>
                                </w:rPr>
                                <w:t>Charlson</w:t>
                              </w:r>
                              <w:proofErr w:type="spellEnd"/>
                              <w:r w:rsidRPr="008A6C8D">
                                <w:rPr>
                                  <w:rFonts w:ascii="Times New Roman" w:hAnsi="Times New Roman" w:cs="Times New Roman"/>
                                  <w:sz w:val="18"/>
                                  <w:szCs w:val="18"/>
                                  <w:lang w:bidi="en-US"/>
                                  <w:rPrChange w:id="6703" w:author="Maino Vieytes, Christian (NIH/NIA/IRP) [F]" w:date="2023-11-15T15:57:00Z">
                                    <w:rPr>
                                      <w:rFonts w:ascii="Times New Roman" w:hAnsi="Times New Roman" w:cs="Times New Roman"/>
                                      <w:sz w:val="20"/>
                                      <w:szCs w:val="20"/>
                                      <w:lang w:bidi="en-US"/>
                                    </w:rPr>
                                  </w:rPrChange>
                                </w:rPr>
                                <w:t xml:space="preserve"> Comorbidity Index score.</w:t>
                              </w:r>
                            </w:p>
                            <w:p w14:paraId="1394C25F" w14:textId="77777777" w:rsidR="008E210F" w:rsidRPr="008A6C8D" w:rsidRDefault="008E210F" w:rsidP="006153D4">
                              <w:pPr>
                                <w:rPr>
                                  <w:rFonts w:ascii="Times New Roman" w:hAnsi="Times New Roman" w:cs="Times New Roman"/>
                                  <w:sz w:val="18"/>
                                  <w:szCs w:val="18"/>
                                  <w:lang w:bidi="en-US"/>
                                  <w:rPrChange w:id="6704"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6705" w:author="Maino Vieytes, Christian (NIH/NIA/IRP) [F]" w:date="2023-11-15T15:57:00Z">
                                    <w:rPr>
                                      <w:rFonts w:ascii="Times New Roman" w:hAnsi="Times New Roman" w:cs="Times New Roman"/>
                                      <w:sz w:val="20"/>
                                      <w:szCs w:val="20"/>
                                      <w:vertAlign w:val="superscript"/>
                                      <w:lang w:bidi="en-US"/>
                                    </w:rPr>
                                  </w:rPrChange>
                                </w:rPr>
                                <w:t xml:space="preserve">e </w:t>
                              </w:r>
                              <w:r w:rsidRPr="008A6C8D">
                                <w:rPr>
                                  <w:rFonts w:ascii="Times New Roman" w:hAnsi="Times New Roman" w:cs="Times New Roman"/>
                                  <w:sz w:val="18"/>
                                  <w:szCs w:val="18"/>
                                  <w:lang w:bidi="en-US"/>
                                  <w:rPrChange w:id="6706" w:author="Maino Vieytes, Christian (NIH/NIA/IRP) [F]" w:date="2023-11-15T15:57:00Z">
                                    <w:rPr>
                                      <w:rFonts w:ascii="Times New Roman" w:hAnsi="Times New Roman" w:cs="Times New Roman"/>
                                      <w:sz w:val="20"/>
                                      <w:szCs w:val="20"/>
                                      <w:lang w:bidi="en-US"/>
                                    </w:rPr>
                                  </w:rPrChange>
                                </w:rPr>
                                <w:t>Healthy Eating Index 2015</w:t>
                              </w:r>
                            </w:p>
                            <w:p w14:paraId="4CF17F6B" w14:textId="77777777" w:rsidR="008E210F" w:rsidRPr="008A6C8D" w:rsidRDefault="008E210F" w:rsidP="006153D4">
                              <w:pPr>
                                <w:rPr>
                                  <w:rFonts w:ascii="Times New Roman" w:hAnsi="Times New Roman" w:cs="Times New Roman"/>
                                  <w:sz w:val="18"/>
                                  <w:szCs w:val="18"/>
                                  <w:vertAlign w:val="superscript"/>
                                  <w:lang w:bidi="en-US"/>
                                  <w:rPrChange w:id="6707" w:author="Maino Vieytes, Christian (NIH/NIA/IRP) [F]" w:date="2023-11-15T15:57:00Z">
                                    <w:rPr>
                                      <w:rFonts w:ascii="Times New Roman" w:hAnsi="Times New Roman" w:cs="Times New Roman"/>
                                      <w:sz w:val="20"/>
                                      <w:szCs w:val="20"/>
                                      <w:vertAlign w:val="superscript"/>
                                      <w:lang w:bidi="en-US"/>
                                    </w:rPr>
                                  </w:rPrChange>
                                </w:rPr>
                              </w:pPr>
                              <w:r w:rsidRPr="008A6C8D">
                                <w:rPr>
                                  <w:rFonts w:ascii="Times New Roman" w:hAnsi="Times New Roman" w:cs="Times New Roman"/>
                                  <w:b/>
                                  <w:bCs/>
                                  <w:sz w:val="18"/>
                                  <w:szCs w:val="18"/>
                                  <w:vertAlign w:val="superscript"/>
                                  <w:lang w:bidi="en-US"/>
                                  <w:rPrChange w:id="6708" w:author="Maino Vieytes, Christian (NIH/NIA/IRP) [F]" w:date="2023-11-15T15:57:00Z">
                                    <w:rPr>
                                      <w:rFonts w:ascii="Times New Roman" w:hAnsi="Times New Roman" w:cs="Times New Roman"/>
                                      <w:b/>
                                      <w:bCs/>
                                      <w:sz w:val="20"/>
                                      <w:szCs w:val="20"/>
                                      <w:vertAlign w:val="superscript"/>
                                      <w:lang w:bidi="en-US"/>
                                    </w:rPr>
                                  </w:rPrChange>
                                </w:rPr>
                                <w:t>†</w:t>
                              </w:r>
                              <w:r w:rsidRPr="008A6C8D">
                                <w:rPr>
                                  <w:rFonts w:ascii="Times New Roman" w:hAnsi="Times New Roman" w:cs="Times New Roman"/>
                                  <w:sz w:val="18"/>
                                  <w:szCs w:val="18"/>
                                  <w:lang w:bidi="en-US"/>
                                  <w:rPrChange w:id="6709" w:author="Maino Vieytes, Christian (NIH/NIA/IRP) [F]" w:date="2023-11-15T15:57:00Z">
                                    <w:rPr>
                                      <w:rFonts w:ascii="Times New Roman" w:hAnsi="Times New Roman" w:cs="Times New Roman"/>
                                      <w:sz w:val="20"/>
                                      <w:szCs w:val="20"/>
                                      <w:lang w:bidi="en-US"/>
                                    </w:rPr>
                                  </w:rPrChange>
                                </w:rPr>
                                <w:t xml:space="preserve"> Dietary pattern obtained using penalized logistic regression; </w:t>
                              </w:r>
                              <w:r w:rsidRPr="008A6C8D">
                                <w:rPr>
                                  <w:rFonts w:ascii="Times New Roman" w:hAnsi="Times New Roman" w:cs="Times New Roman"/>
                                  <w:b/>
                                  <w:bCs/>
                                  <w:sz w:val="18"/>
                                  <w:szCs w:val="18"/>
                                  <w:vertAlign w:val="superscript"/>
                                  <w:lang w:bidi="en-US"/>
                                  <w:rPrChange w:id="6710" w:author="Maino Vieytes, Christian (NIH/NIA/IRP) [F]" w:date="2023-11-15T15:57:00Z">
                                    <w:rPr>
                                      <w:rFonts w:ascii="Times New Roman" w:hAnsi="Times New Roman" w:cs="Times New Roman"/>
                                      <w:b/>
                                      <w:bCs/>
                                      <w:sz w:val="20"/>
                                      <w:szCs w:val="20"/>
                                      <w:vertAlign w:val="superscript"/>
                                      <w:lang w:bidi="en-US"/>
                                    </w:rPr>
                                  </w:rPrChange>
                                </w:rPr>
                                <w:t xml:space="preserve">‡ </w:t>
                              </w:r>
                              <w:r w:rsidRPr="008A6C8D">
                                <w:rPr>
                                  <w:rFonts w:ascii="Times New Roman" w:hAnsi="Times New Roman" w:cs="Times New Roman"/>
                                  <w:sz w:val="18"/>
                                  <w:szCs w:val="18"/>
                                  <w:lang w:bidi="en-US"/>
                                  <w:rPrChange w:id="6711" w:author="Maino Vieytes, Christian (NIH/NIA/IRP) [F]" w:date="2023-11-15T15:57:00Z">
                                    <w:rPr>
                                      <w:rFonts w:ascii="Times New Roman" w:hAnsi="Times New Roman" w:cs="Times New Roman"/>
                                      <w:sz w:val="20"/>
                                      <w:szCs w:val="20"/>
                                      <w:lang w:bidi="en-US"/>
                                    </w:rPr>
                                  </w:rPrChange>
                                </w:rPr>
                                <w:t>Dietary pattern obtained using principal components analysis (PCA).</w:t>
                              </w:r>
                            </w:p>
                            <w:p w14:paraId="67B1FB98" w14:textId="77777777" w:rsidR="008E210F" w:rsidRPr="001B0EAA" w:rsidRDefault="008E210F" w:rsidP="006153D4">
                              <w:pPr>
                                <w:rPr>
                                  <w:ins w:id="6712" w:author="Maino Vieytes, Christian (NIH/NIA/IRP) [F]" w:date="2023-11-15T15:59:00Z"/>
                                  <w:rFonts w:ascii="Times New Roman" w:hAnsi="Times New Roman" w:cs="Times New Roman"/>
                                  <w:sz w:val="18"/>
                                  <w:szCs w:val="18"/>
                                  <w:lang w:bidi="en-US"/>
                                </w:rPr>
                              </w:pPr>
                              <w:r w:rsidRPr="008A6C8D">
                                <w:rPr>
                                  <w:rFonts w:ascii="Times New Roman" w:hAnsi="Times New Roman" w:cs="Times New Roman"/>
                                  <w:sz w:val="18"/>
                                  <w:szCs w:val="18"/>
                                  <w:lang w:bidi="en-US"/>
                                  <w:rPrChange w:id="6713" w:author="Maino Vieytes, Christian (NIH/NIA/IRP) [F]" w:date="2023-11-15T15:57:00Z">
                                    <w:rPr>
                                      <w:rFonts w:ascii="Times New Roman" w:hAnsi="Times New Roman" w:cs="Times New Roman"/>
                                      <w:sz w:val="20"/>
                                      <w:szCs w:val="20"/>
                                      <w:lang w:bidi="en-US"/>
                                    </w:rPr>
                                  </w:rPrChange>
                                </w:rPr>
                                <w:t>Subjects were weighted, and the analysis was performed according to NCHS guidelines.</w:t>
                              </w:r>
                            </w:p>
                            <w:p w14:paraId="4C3128CD" w14:textId="11080BF2" w:rsidR="008A6C8D" w:rsidRPr="001B0EAA" w:rsidRDefault="008A6C8D" w:rsidP="006153D4">
                              <w:pPr>
                                <w:rPr>
                                  <w:ins w:id="6714" w:author="Maino Vieytes, Christian (NIH/NIA/IRP) [F]" w:date="2023-11-15T15:58:00Z"/>
                                  <w:rFonts w:ascii="Times New Roman" w:hAnsi="Times New Roman" w:cs="Times New Roman"/>
                                  <w:sz w:val="18"/>
                                  <w:szCs w:val="18"/>
                                  <w:lang w:bidi="en-US"/>
                                </w:rPr>
                              </w:pPr>
                              <w:ins w:id="6715" w:author="Maino Vieytes, Christian (NIH/NIA/IRP) [F]" w:date="2023-11-15T15:59:00Z">
                                <w:r w:rsidRPr="001B0EAA">
                                  <w:rPr>
                                    <w:rFonts w:ascii="Times New Roman" w:hAnsi="Times New Roman" w:cs="Times New Roman"/>
                                    <w:sz w:val="18"/>
                                    <w:szCs w:val="18"/>
                                    <w:lang w:bidi="en-US"/>
                                  </w:rPr>
                                  <w:t>This survival analysis was performed on the testing subsample described in the main text (</w:t>
                                </w:r>
                                <w:r w:rsidRPr="001B0EAA">
                                  <w:rPr>
                                    <w:rFonts w:ascii="Times New Roman" w:hAnsi="Times New Roman" w:cs="Times New Roman"/>
                                    <w:i/>
                                    <w:iCs/>
                                    <w:sz w:val="18"/>
                                    <w:szCs w:val="18"/>
                                    <w:lang w:bidi="en-US"/>
                                  </w:rPr>
                                  <w:t>n</w:t>
                                </w:r>
                                <w:r w:rsidRPr="001B0EAA">
                                  <w:rPr>
                                    <w:rFonts w:ascii="Times New Roman" w:hAnsi="Times New Roman" w:cs="Times New Roman"/>
                                    <w:sz w:val="18"/>
                                    <w:szCs w:val="18"/>
                                    <w:lang w:bidi="en-US"/>
                                  </w:rPr>
                                  <w:t xml:space="preserve"> = </w:t>
                                </w:r>
                              </w:ins>
                              <w:ins w:id="6716" w:author="Maino Vieytes, Christian (NIH/NIA/IRP) [F]" w:date="2023-11-16T08:28:00Z">
                                <w:r w:rsidR="00E260F1">
                                  <w:rPr>
                                    <w:rFonts w:ascii="Times New Roman" w:hAnsi="Times New Roman" w:cs="Times New Roman"/>
                                    <w:sz w:val="18"/>
                                    <w:szCs w:val="18"/>
                                    <w:lang w:bidi="en-US"/>
                                  </w:rPr>
                                  <w:t>1745</w:t>
                                </w:r>
                              </w:ins>
                              <w:ins w:id="6717" w:author="Maino Vieytes, Christian (NIH/NIA/IRP) [F]" w:date="2023-11-15T15:59:00Z">
                                <w:r w:rsidRPr="001B0EAA">
                                  <w:rPr>
                                    <w:rFonts w:ascii="Times New Roman" w:hAnsi="Times New Roman" w:cs="Times New Roman"/>
                                    <w:sz w:val="18"/>
                                    <w:szCs w:val="18"/>
                                    <w:lang w:bidi="en-US"/>
                                  </w:rPr>
                                  <w:t>).</w:t>
                                </w:r>
                              </w:ins>
                            </w:p>
                            <w:p w14:paraId="6DA09BF2" w14:textId="5D10E65A" w:rsidR="008A6C8D" w:rsidRPr="001B0EAA" w:rsidRDefault="008A6C8D" w:rsidP="006153D4">
                              <w:pPr>
                                <w:rPr>
                                  <w:rFonts w:ascii="Times New Roman" w:hAnsi="Times New Roman" w:cs="Times New Roman"/>
                                  <w:sz w:val="18"/>
                                  <w:szCs w:val="18"/>
                                  <w:lang w:bidi="en-US"/>
                                  <w:rPrChange w:id="6718" w:author="Maino Vieytes, Christian (NIH/NIA/IRP) [F]" w:date="2023-11-15T16:00:00Z">
                                    <w:rPr>
                                      <w:rFonts w:ascii="Times New Roman" w:hAnsi="Times New Roman" w:cs="Times New Roman"/>
                                      <w:sz w:val="20"/>
                                      <w:szCs w:val="20"/>
                                      <w:lang w:bidi="en-US"/>
                                    </w:rPr>
                                  </w:rPrChange>
                                </w:rPr>
                              </w:pPr>
                              <w:ins w:id="6719" w:author="Maino Vieytes, Christian (NIH/NIA/IRP) [F]" w:date="2023-11-15T15:58:00Z">
                                <w:r w:rsidRPr="001B0EAA">
                                  <w:rPr>
                                    <w:rFonts w:ascii="Times New Roman" w:hAnsi="Times New Roman" w:cs="Times New Roman"/>
                                    <w:sz w:val="18"/>
                                    <w:szCs w:val="18"/>
                                    <w:lang w:bidi="en-US"/>
                                    <w:rPrChange w:id="6720" w:author="Maino Vieytes, Christian (NIH/NIA/IRP) [F]" w:date="2023-11-15T16:00:00Z">
                                      <w:rPr>
                                        <w:rFonts w:ascii="Times New Roman" w:hAnsi="Times New Roman" w:cs="Times New Roman"/>
                                        <w:sz w:val="20"/>
                                        <w:szCs w:val="20"/>
                                        <w:lang w:bidi="en-US"/>
                                      </w:rPr>
                                    </w:rPrChange>
                                  </w:rPr>
                                  <w:t>All dietary patterns extraction procedures were performed on the training subsample described in the main text (</w:t>
                                </w:r>
                                <w:r w:rsidRPr="001B0EAA">
                                  <w:rPr>
                                    <w:rFonts w:ascii="Times New Roman" w:hAnsi="Times New Roman" w:cs="Times New Roman"/>
                                    <w:i/>
                                    <w:iCs/>
                                    <w:sz w:val="18"/>
                                    <w:szCs w:val="18"/>
                                    <w:lang w:bidi="en-US"/>
                                    <w:rPrChange w:id="6721" w:author="Maino Vieytes, Christian (NIH/NIA/IRP) [F]" w:date="2023-11-15T16:00:00Z">
                                      <w:rPr>
                                        <w:rFonts w:ascii="Times New Roman" w:hAnsi="Times New Roman" w:cs="Times New Roman"/>
                                        <w:i/>
                                        <w:iCs/>
                                        <w:sz w:val="20"/>
                                        <w:szCs w:val="20"/>
                                        <w:lang w:bidi="en-US"/>
                                      </w:rPr>
                                    </w:rPrChange>
                                  </w:rPr>
                                  <w:t xml:space="preserve">n </w:t>
                                </w:r>
                                <w:r w:rsidRPr="001B0EAA">
                                  <w:rPr>
                                    <w:rFonts w:ascii="Times New Roman" w:hAnsi="Times New Roman" w:cs="Times New Roman"/>
                                    <w:sz w:val="18"/>
                                    <w:szCs w:val="18"/>
                                    <w:lang w:bidi="en-US"/>
                                    <w:rPrChange w:id="6722" w:author="Maino Vieytes, Christian (NIH/NIA/IRP) [F]" w:date="2023-11-15T16:00:00Z">
                                      <w:rPr>
                                        <w:rFonts w:ascii="Times New Roman" w:hAnsi="Times New Roman" w:cs="Times New Roman"/>
                                        <w:sz w:val="20"/>
                                        <w:szCs w:val="20"/>
                                        <w:lang w:bidi="en-US"/>
                                      </w:rPr>
                                    </w:rPrChange>
                                  </w:rPr>
                                  <w:t xml:space="preserve">= </w:t>
                                </w:r>
                              </w:ins>
                              <w:ins w:id="6723" w:author="Maino Vieytes, Christian (NIH/NIA/IRP) [F]" w:date="2023-11-16T08:28:00Z">
                                <w:r w:rsidR="00E260F1">
                                  <w:rPr>
                                    <w:rFonts w:ascii="Times New Roman" w:hAnsi="Times New Roman" w:cs="Times New Roman"/>
                                    <w:sz w:val="18"/>
                                    <w:szCs w:val="18"/>
                                    <w:lang w:bidi="en-US"/>
                                  </w:rPr>
                                  <w:t>748</w:t>
                                </w:r>
                              </w:ins>
                              <w:ins w:id="6724" w:author="Maino Vieytes, Christian (NIH/NIA/IRP) [F]" w:date="2023-11-15T15:58:00Z">
                                <w:r w:rsidRPr="001B0EAA">
                                  <w:rPr>
                                    <w:rFonts w:ascii="Times New Roman" w:hAnsi="Times New Roman" w:cs="Times New Roman"/>
                                    <w:sz w:val="18"/>
                                    <w:szCs w:val="18"/>
                                    <w:lang w:bidi="en-US"/>
                                    <w:rPrChange w:id="6725" w:author="Maino Vieytes, Christian (NIH/NIA/IRP) [F]" w:date="2023-11-15T16:00:00Z">
                                      <w:rPr>
                                        <w:rFonts w:ascii="Times New Roman" w:hAnsi="Times New Roman" w:cs="Times New Roman"/>
                                        <w:sz w:val="20"/>
                                        <w:szCs w:val="20"/>
                                        <w:lang w:bidi="en-US"/>
                                      </w:rPr>
                                    </w:rPrChange>
                                  </w:rPr>
                                  <w:t>).</w:t>
                                </w:r>
                              </w:ins>
                            </w:p>
                            <w:p w14:paraId="320DDA40" w14:textId="77777777" w:rsidR="008E210F" w:rsidRPr="008A6C8D" w:rsidRDefault="008E210F" w:rsidP="00D9498C">
                              <w:pPr>
                                <w:rPr>
                                  <w:rFonts w:ascii="Times New Roman" w:hAnsi="Times New Roman" w:cs="Times New Roman"/>
                                  <w:b/>
                                  <w:bCs/>
                                  <w:sz w:val="18"/>
                                  <w:szCs w:val="18"/>
                                  <w:lang w:bidi="en-US"/>
                                  <w:rPrChange w:id="6726" w:author="Maino Vieytes, Christian (NIH/NIA/IRP) [F]" w:date="2023-11-15T15:57:00Z">
                                    <w:rPr>
                                      <w:rFonts w:ascii="Times New Roman" w:hAnsi="Times New Roman" w:cs="Times New Roman"/>
                                      <w:b/>
                                      <w:bCs/>
                                      <w:sz w:val="20"/>
                                      <w:szCs w:val="20"/>
                                      <w:lang w:bidi="en-US"/>
                                    </w:rPr>
                                  </w:rPrChange>
                                </w:rPr>
                              </w:pPr>
                            </w:p>
                            <w:p w14:paraId="587A8F88" w14:textId="77777777" w:rsidR="008E210F" w:rsidRPr="008A6C8D" w:rsidRDefault="008E210F" w:rsidP="00D9498C">
                              <w:pPr>
                                <w:rPr>
                                  <w:rFonts w:ascii="Times New Roman" w:hAnsi="Times New Roman" w:cs="Times New Roman"/>
                                  <w:sz w:val="18"/>
                                  <w:szCs w:val="18"/>
                                  <w:rPrChange w:id="6727" w:author="Maino Vieytes, Christian (NIH/NIA/IRP) [F]" w:date="2023-11-15T15:57:00Z">
                                    <w:rPr>
                                      <w:rFonts w:ascii="Times New Roman" w:hAnsi="Times New Roman" w:cs="Times New Roman"/>
                                      <w:sz w:val="20"/>
                                      <w:szCs w:val="20"/>
                                    </w:rPr>
                                  </w:rPrChange>
                                </w:rPr>
                              </w:pPr>
                            </w:p>
                          </w:tc>
                        </w:tr>
                      </w:tbl>
                      <w:p w14:paraId="0BE59F79" w14:textId="77777777" w:rsidR="008E210F" w:rsidRDefault="008E210F" w:rsidP="008E210F"/>
                    </w:txbxContent>
                  </v:textbox>
                </v:shape>
              </w:pict>
            </mc:Fallback>
          </mc:AlternateContent>
        </w:r>
      </w:del>
    </w:p>
    <w:p w14:paraId="1ED9D99D" w14:textId="1C97B8B2" w:rsidR="008E210F" w:rsidRPr="00C90B6F" w:rsidRDefault="008E210F" w:rsidP="00CA04BD">
      <w:pPr>
        <w:spacing w:line="360" w:lineRule="auto"/>
        <w:ind w:firstLine="720"/>
        <w:rPr>
          <w:rFonts w:ascii="Times New Roman" w:hAnsi="Times New Roman" w:cs="Times New Roman"/>
        </w:rPr>
      </w:pPr>
    </w:p>
    <w:p w14:paraId="247BB392" w14:textId="77777777" w:rsidR="008E210F" w:rsidRDefault="008E210F" w:rsidP="00CA04BD">
      <w:pPr>
        <w:spacing w:line="360" w:lineRule="auto"/>
        <w:ind w:firstLine="720"/>
        <w:rPr>
          <w:rFonts w:ascii="Times New Roman" w:hAnsi="Times New Roman" w:cs="Times New Roman"/>
        </w:rPr>
      </w:pPr>
    </w:p>
    <w:p w14:paraId="76C36957" w14:textId="77777777" w:rsidR="008E210F" w:rsidRDefault="008E210F" w:rsidP="00CA04BD">
      <w:pPr>
        <w:spacing w:line="360" w:lineRule="auto"/>
        <w:ind w:firstLine="720"/>
        <w:rPr>
          <w:rFonts w:ascii="Times New Roman" w:hAnsi="Times New Roman" w:cs="Times New Roman"/>
        </w:rPr>
      </w:pPr>
    </w:p>
    <w:p w14:paraId="00D12784" w14:textId="77777777" w:rsidR="008E210F" w:rsidRDefault="008E210F" w:rsidP="00CA04BD">
      <w:pPr>
        <w:spacing w:line="360" w:lineRule="auto"/>
        <w:ind w:firstLine="720"/>
        <w:rPr>
          <w:rFonts w:ascii="Times New Roman" w:hAnsi="Times New Roman" w:cs="Times New Roman"/>
        </w:rPr>
      </w:pPr>
    </w:p>
    <w:p w14:paraId="64237547" w14:textId="77777777" w:rsidR="008E210F" w:rsidRDefault="008E210F" w:rsidP="00CA04BD">
      <w:pPr>
        <w:spacing w:line="360" w:lineRule="auto"/>
        <w:ind w:firstLine="720"/>
        <w:rPr>
          <w:rFonts w:ascii="Times New Roman" w:hAnsi="Times New Roman" w:cs="Times New Roman"/>
        </w:rPr>
      </w:pPr>
    </w:p>
    <w:p w14:paraId="77E07C7A" w14:textId="77777777" w:rsidR="008E210F" w:rsidRDefault="008E210F" w:rsidP="00CA04BD">
      <w:pPr>
        <w:spacing w:line="360" w:lineRule="auto"/>
        <w:ind w:firstLine="720"/>
        <w:rPr>
          <w:rFonts w:ascii="Times New Roman" w:hAnsi="Times New Roman" w:cs="Times New Roman"/>
        </w:rPr>
      </w:pPr>
    </w:p>
    <w:p w14:paraId="07E7E2E7" w14:textId="77777777" w:rsidR="008E210F" w:rsidRDefault="008E210F" w:rsidP="00CA04BD">
      <w:pPr>
        <w:spacing w:line="360" w:lineRule="auto"/>
        <w:ind w:firstLine="720"/>
        <w:rPr>
          <w:rFonts w:ascii="Times New Roman" w:hAnsi="Times New Roman" w:cs="Times New Roman"/>
        </w:rPr>
      </w:pPr>
    </w:p>
    <w:p w14:paraId="6BFC7CEF" w14:textId="77777777" w:rsidR="008E210F" w:rsidRDefault="008E210F" w:rsidP="00CA04BD">
      <w:pPr>
        <w:spacing w:line="360" w:lineRule="auto"/>
        <w:ind w:firstLine="720"/>
        <w:rPr>
          <w:rFonts w:ascii="Times New Roman" w:hAnsi="Times New Roman" w:cs="Times New Roman"/>
        </w:rPr>
      </w:pPr>
    </w:p>
    <w:p w14:paraId="0FDA1EF1" w14:textId="77777777" w:rsidR="008E210F" w:rsidRDefault="008E210F" w:rsidP="00CA04BD">
      <w:pPr>
        <w:spacing w:line="360" w:lineRule="auto"/>
        <w:ind w:firstLine="720"/>
        <w:rPr>
          <w:rFonts w:ascii="Times New Roman" w:hAnsi="Times New Roman" w:cs="Times New Roman"/>
        </w:rPr>
      </w:pPr>
    </w:p>
    <w:p w14:paraId="080DA9E1" w14:textId="77777777" w:rsidR="008E210F" w:rsidRDefault="008E210F" w:rsidP="00CA04BD">
      <w:pPr>
        <w:spacing w:line="360" w:lineRule="auto"/>
        <w:ind w:firstLine="720"/>
        <w:rPr>
          <w:rFonts w:ascii="Times New Roman" w:hAnsi="Times New Roman" w:cs="Times New Roman"/>
        </w:rPr>
      </w:pPr>
    </w:p>
    <w:p w14:paraId="76D4CBFC" w14:textId="77777777" w:rsidR="008E210F" w:rsidRDefault="008E210F" w:rsidP="00CA04BD">
      <w:pPr>
        <w:spacing w:line="360" w:lineRule="auto"/>
        <w:ind w:firstLine="720"/>
        <w:rPr>
          <w:rFonts w:ascii="Times New Roman" w:hAnsi="Times New Roman" w:cs="Times New Roman"/>
        </w:rPr>
      </w:pPr>
    </w:p>
    <w:p w14:paraId="4C08E104" w14:textId="77777777" w:rsidR="008E210F" w:rsidRDefault="008E210F" w:rsidP="00CA04BD">
      <w:pPr>
        <w:spacing w:line="360" w:lineRule="auto"/>
        <w:ind w:firstLine="720"/>
        <w:rPr>
          <w:rFonts w:ascii="Times New Roman" w:hAnsi="Times New Roman" w:cs="Times New Roman"/>
        </w:rPr>
      </w:pPr>
    </w:p>
    <w:p w14:paraId="39768ACC" w14:textId="77777777" w:rsidR="008E210F" w:rsidRDefault="008E210F" w:rsidP="00CA04BD">
      <w:pPr>
        <w:spacing w:line="360" w:lineRule="auto"/>
        <w:ind w:firstLine="720"/>
        <w:rPr>
          <w:rFonts w:ascii="Times New Roman" w:hAnsi="Times New Roman" w:cs="Times New Roman"/>
        </w:rPr>
      </w:pPr>
    </w:p>
    <w:p w14:paraId="1E053B12" w14:textId="77777777" w:rsidR="008E210F" w:rsidRDefault="008E210F" w:rsidP="00CA04BD">
      <w:pPr>
        <w:spacing w:line="360" w:lineRule="auto"/>
        <w:ind w:firstLine="720"/>
        <w:rPr>
          <w:rFonts w:ascii="Times New Roman" w:hAnsi="Times New Roman" w:cs="Times New Roman"/>
        </w:rPr>
      </w:pPr>
    </w:p>
    <w:p w14:paraId="59AAE3E4" w14:textId="77777777" w:rsidR="008E210F" w:rsidRDefault="008E210F" w:rsidP="00CA04BD">
      <w:pPr>
        <w:spacing w:line="360" w:lineRule="auto"/>
        <w:ind w:firstLine="720"/>
        <w:rPr>
          <w:rFonts w:ascii="Times New Roman" w:hAnsi="Times New Roman" w:cs="Times New Roman"/>
        </w:rPr>
      </w:pPr>
    </w:p>
    <w:p w14:paraId="4C0AD27B" w14:textId="77777777" w:rsidR="008E210F" w:rsidRDefault="008E210F" w:rsidP="00CA04BD">
      <w:pPr>
        <w:spacing w:line="360" w:lineRule="auto"/>
        <w:ind w:firstLine="720"/>
        <w:rPr>
          <w:rFonts w:ascii="Times New Roman" w:hAnsi="Times New Roman" w:cs="Times New Roman"/>
        </w:rPr>
      </w:pPr>
    </w:p>
    <w:p w14:paraId="11E84BE9" w14:textId="77777777" w:rsidR="008E210F" w:rsidRDefault="008E210F" w:rsidP="00CA04BD">
      <w:pPr>
        <w:spacing w:line="360" w:lineRule="auto"/>
        <w:ind w:firstLine="720"/>
        <w:rPr>
          <w:rFonts w:ascii="Times New Roman" w:hAnsi="Times New Roman" w:cs="Times New Roman"/>
        </w:rPr>
      </w:pPr>
    </w:p>
    <w:p w14:paraId="34885545" w14:textId="77777777" w:rsidR="008E210F" w:rsidRDefault="008E210F" w:rsidP="00CA04BD">
      <w:pPr>
        <w:spacing w:line="360" w:lineRule="auto"/>
        <w:ind w:firstLine="720"/>
        <w:rPr>
          <w:rFonts w:ascii="Times New Roman" w:hAnsi="Times New Roman" w:cs="Times New Roman"/>
        </w:rPr>
      </w:pPr>
    </w:p>
    <w:p w14:paraId="1ED5E1A0" w14:textId="77777777" w:rsidR="008E210F" w:rsidRDefault="008E210F" w:rsidP="00CA04BD">
      <w:pPr>
        <w:spacing w:line="360" w:lineRule="auto"/>
        <w:ind w:firstLine="720"/>
        <w:rPr>
          <w:rFonts w:ascii="Times New Roman" w:hAnsi="Times New Roman" w:cs="Times New Roman"/>
        </w:rPr>
        <w:sectPr w:rsidR="008E210F" w:rsidSect="008E210F">
          <w:pgSz w:w="15840" w:h="12240" w:orient="landscape"/>
          <w:pgMar w:top="1440" w:right="1440" w:bottom="1440" w:left="1440" w:header="720" w:footer="720" w:gutter="0"/>
          <w:lnNumType w:countBy="1" w:restart="continuous"/>
          <w:cols w:space="720"/>
          <w:docGrid w:linePitch="360"/>
        </w:sectPr>
      </w:pPr>
    </w:p>
    <w:p w14:paraId="2024252E" w14:textId="1EEAF7A6" w:rsidR="00CA04BD" w:rsidRPr="00C90B6F" w:rsidDel="00B52374" w:rsidRDefault="00CA04BD" w:rsidP="00CA04BD">
      <w:pPr>
        <w:spacing w:line="360" w:lineRule="auto"/>
        <w:ind w:firstLine="720"/>
        <w:rPr>
          <w:del w:id="5546" w:author="Maino Vieytes, Christian (NIH/NIA/IRP) [F]" w:date="2023-11-19T09:15:00Z"/>
          <w:rFonts w:ascii="Times New Roman" w:hAnsi="Times New Roman" w:cs="Times New Roman"/>
        </w:rPr>
      </w:pPr>
      <w:del w:id="5547" w:author="Maino Vieytes, Christian (NIH/NIA/IRP) [F]" w:date="2023-11-19T09:15:00Z">
        <w:r w:rsidRPr="00C90B6F" w:rsidDel="00B52374">
          <w:rPr>
            <w:rFonts w:ascii="Times New Roman" w:hAnsi="Times New Roman" w:cs="Times New Roman"/>
          </w:rPr>
          <w:lastRenderedPageBreak/>
          <w:delText xml:space="preserve">In contrast, inverse associations were noted for the two “prudent” patterns extracted via PCA. Amongst all cancer survivors, the highest quintile of Prudent pattern #1 had a 46% decreased risk of all-cause mortality compared to the lowest quintile and a 20% decreased risk associated with a standard deviation increase in the score. Similarly, a standard deviation increase in the HEI-2015 score was associated with a 12% reduced risk of all-cause mortality. Among </w:delText>
        </w:r>
      </w:del>
      <w:del w:id="5548" w:author="Maino Vieytes, Christian (NIH/NIA/IRP) [F]" w:date="2023-11-19T07:56:00Z">
        <w:r w:rsidRPr="00C90B6F" w:rsidDel="00F96675">
          <w:rPr>
            <w:rFonts w:ascii="Times New Roman" w:hAnsi="Times New Roman" w:cs="Times New Roman"/>
          </w:rPr>
          <w:delText>food-insecure</w:delText>
        </w:r>
      </w:del>
      <w:del w:id="5549" w:author="Maino Vieytes, Christian (NIH/NIA/IRP) [F]" w:date="2023-11-19T09:15:00Z">
        <w:r w:rsidRPr="00C90B6F" w:rsidDel="00B52374">
          <w:rPr>
            <w:rFonts w:ascii="Times New Roman" w:hAnsi="Times New Roman" w:cs="Times New Roman"/>
          </w:rPr>
          <w:delText xml:space="preserve"> cancer survivors, the highest quintile of Prudent pattern #2 had an 82% reduced risk of all-cause mortality than the first quintile, with a significant linear trend test. </w:delText>
        </w:r>
      </w:del>
    </w:p>
    <w:p w14:paraId="60089F23" w14:textId="48D97BBC" w:rsidR="00CA04BD" w:rsidRDefault="00CA04BD" w:rsidP="00CA04BD">
      <w:pPr>
        <w:spacing w:line="360" w:lineRule="auto"/>
        <w:ind w:firstLine="720"/>
        <w:rPr>
          <w:rFonts w:ascii="Times New Roman" w:eastAsiaTheme="minorEastAsia" w:hAnsi="Times New Roman" w:cs="Times New Roman"/>
        </w:rPr>
      </w:pPr>
      <w:r w:rsidRPr="00C90B6F">
        <w:rPr>
          <w:rFonts w:ascii="Times New Roman" w:hAnsi="Times New Roman" w:cs="Times New Roman"/>
        </w:rPr>
        <w:t xml:space="preserve">When we examined cancer-specific mortality, the parameter estimates for all cancer survivors </w:t>
      </w:r>
      <w:ins w:id="5550" w:author="Maino Vieytes, Christian (NIH/NIA/IRP) [F]" w:date="2023-11-20T08:44:00Z">
        <w:r w:rsidR="00176A9E">
          <w:rPr>
            <w:rFonts w:ascii="Times New Roman" w:hAnsi="Times New Roman" w:cs="Times New Roman"/>
          </w:rPr>
          <w:t>in the testing subsample</w:t>
        </w:r>
        <w:r w:rsidR="00176A9E" w:rsidRPr="00C90B6F">
          <w:rPr>
            <w:rFonts w:ascii="Times New Roman" w:hAnsi="Times New Roman" w:cs="Times New Roman"/>
          </w:rPr>
          <w:t xml:space="preserve"> </w:t>
        </w:r>
      </w:ins>
      <w:r w:rsidRPr="00C90B6F">
        <w:rPr>
          <w:rFonts w:ascii="Times New Roman" w:hAnsi="Times New Roman" w:cs="Times New Roman"/>
        </w:rPr>
        <w:t xml:space="preserve">were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or all-cause mortality</w:t>
      </w:r>
      <w:ins w:id="5551" w:author="Maino Vieytes, Christian (NIH/NIA/IRP) [F]" w:date="2023-11-20T08:43:00Z">
        <w:r w:rsidR="00176A9E">
          <w:rPr>
            <w:rFonts w:ascii="Times New Roman" w:hAnsi="Times New Roman" w:cs="Times New Roman"/>
          </w:rPr>
          <w:t xml:space="preserve"> </w:t>
        </w:r>
      </w:ins>
      <w:moveToRangeStart w:id="5552" w:author="Maino Vieytes, Christian (NIH/NIA/IRP) [F]" w:date="2023-11-20T08:43:00Z" w:name="move151362203"/>
      <w:moveTo w:id="5553" w:author="Maino Vieytes, Christian (NIH/NIA/IRP) [F]" w:date="2023-11-20T08:43:00Z">
        <w:r w:rsidR="00176A9E" w:rsidRPr="00C90B6F">
          <w:rPr>
            <w:rFonts w:ascii="Times New Roman" w:hAnsi="Times New Roman" w:cs="Times New Roman"/>
          </w:rPr>
          <w:t xml:space="preserve">(Table </w:t>
        </w:r>
        <w:r w:rsidR="00176A9E">
          <w:rPr>
            <w:rFonts w:ascii="Times New Roman" w:hAnsi="Times New Roman" w:cs="Times New Roman"/>
          </w:rPr>
          <w:t>4</w:t>
        </w:r>
        <w:r w:rsidR="00176A9E" w:rsidRPr="00C90B6F">
          <w:rPr>
            <w:rFonts w:ascii="Times New Roman" w:hAnsi="Times New Roman" w:cs="Times New Roman"/>
          </w:rPr>
          <w:t xml:space="preserve">). </w:t>
        </w:r>
      </w:moveTo>
      <w:moveToRangeEnd w:id="5552"/>
      <w:del w:id="5554" w:author="Maino Vieytes, Christian (NIH/NIA/IRP) [F]" w:date="2023-11-20T08:40:00Z">
        <w:r w:rsidRPr="00C90B6F" w:rsidDel="00176A9E">
          <w:rPr>
            <w:rFonts w:ascii="Times New Roman" w:hAnsi="Times New Roman" w:cs="Times New Roman"/>
          </w:rPr>
          <w:delText>, particularly for the</w:delText>
        </w:r>
      </w:del>
      <w:ins w:id="5555" w:author="Maino Vieytes, Christian (NIH/NIA/IRP) [F]" w:date="2023-11-20T08:44:00Z">
        <w:r w:rsidR="00176A9E">
          <w:rPr>
            <w:rFonts w:ascii="Times New Roman" w:hAnsi="Times New Roman" w:cs="Times New Roman"/>
          </w:rPr>
          <w:t>W</w:t>
        </w:r>
      </w:ins>
      <w:ins w:id="5556" w:author="Maino Vieytes, Christian (NIH/NIA/IRP) [F]" w:date="2023-11-20T08:40:00Z">
        <w:r w:rsidR="00176A9E">
          <w:rPr>
            <w:rFonts w:ascii="Times New Roman" w:hAnsi="Times New Roman" w:cs="Times New Roman"/>
          </w:rPr>
          <w:t xml:space="preserve">e </w:t>
        </w:r>
      </w:ins>
      <w:ins w:id="5557" w:author="Maino Vieytes, Christian (NIH/NIA/IRP) [F]" w:date="2023-11-20T08:41:00Z">
        <w:r w:rsidR="00176A9E">
          <w:rPr>
            <w:rFonts w:ascii="Times New Roman" w:hAnsi="Times New Roman" w:cs="Times New Roman"/>
          </w:rPr>
          <w:t>observed a positive association between the</w:t>
        </w:r>
      </w:ins>
      <w:r w:rsidRPr="00C90B6F">
        <w:rPr>
          <w:rFonts w:ascii="Times New Roman" w:hAnsi="Times New Roman" w:cs="Times New Roman"/>
        </w:rPr>
        <w:t xml:space="preserve"> FI pattern</w:t>
      </w:r>
      <w:ins w:id="5558" w:author="Maino Vieytes, Christian (NIH/NIA/IRP) [F]" w:date="2023-11-20T08:41:00Z">
        <w:r w:rsidR="00176A9E">
          <w:rPr>
            <w:rFonts w:ascii="Times New Roman" w:hAnsi="Times New Roman" w:cs="Times New Roman"/>
          </w:rPr>
          <w:t xml:space="preserve"> and cancer-specific mortality</w:t>
        </w:r>
      </w:ins>
      <w:ins w:id="5559" w:author="Maino Vieytes, Christian (NIH/NIA/IRP) [F]" w:date="2023-11-20T08:52:00Z">
        <w:r w:rsidR="002F008C">
          <w:rPr>
            <w:rFonts w:ascii="Times New Roman" w:hAnsi="Times New Roman" w:cs="Times New Roman"/>
          </w:rPr>
          <w:t>,</w:t>
        </w:r>
      </w:ins>
      <w:ins w:id="5560" w:author="Maino Vieytes, Christian (NIH/NIA/IRP) [F]" w:date="2023-11-20T08:41:00Z">
        <w:r w:rsidR="00176A9E">
          <w:rPr>
            <w:rFonts w:ascii="Times New Roman" w:hAnsi="Times New Roman" w:cs="Times New Roman"/>
          </w:rPr>
          <w:t xml:space="preserve"> where a standard deviation increase in the score was associated with a 25% increased risk of cancer mortality.</w:t>
        </w:r>
      </w:ins>
      <w:ins w:id="5561" w:author="Maino Vieytes, Christian (NIH/NIA/IRP) [F]" w:date="2023-11-20T08:51:00Z">
        <w:r w:rsidR="002F008C">
          <w:rPr>
            <w:rFonts w:ascii="Times New Roman" w:hAnsi="Times New Roman" w:cs="Times New Roman"/>
          </w:rPr>
          <w:t xml:space="preserve"> </w:t>
        </w:r>
      </w:ins>
      <w:ins w:id="5562" w:author="Maino Vieytes, Christian (NIH/NIA/IRP) [F]" w:date="2023-11-20T08:42:00Z">
        <w:r w:rsidR="00176A9E">
          <w:rPr>
            <w:rFonts w:ascii="Times New Roman" w:hAnsi="Times New Roman" w:cs="Times New Roman"/>
          </w:rPr>
          <w:t>The HEI-2015 was again inversely associated with cancer mortality</w:t>
        </w:r>
      </w:ins>
      <w:ins w:id="5563" w:author="Maino Vieytes, Christian (NIH/NIA/IRP) [F]" w:date="2023-11-20T08:52:00Z">
        <w:r w:rsidR="002F008C">
          <w:rPr>
            <w:rFonts w:ascii="Times New Roman" w:hAnsi="Times New Roman" w:cs="Times New Roman"/>
          </w:rPr>
          <w:t>,</w:t>
        </w:r>
      </w:ins>
      <w:ins w:id="5564" w:author="Maino Vieytes, Christian (NIH/NIA/IRP) [F]" w:date="2023-11-20T08:42:00Z">
        <w:r w:rsidR="00176A9E">
          <w:rPr>
            <w:rFonts w:ascii="Times New Roman" w:hAnsi="Times New Roman" w:cs="Times New Roman"/>
          </w:rPr>
          <w:t xml:space="preserve"> where a standard deviation increase in the score was associated with a 17% reduced risk of mor</w:t>
        </w:r>
      </w:ins>
      <w:ins w:id="5565" w:author="Maino Vieytes, Christian (NIH/NIA/IRP) [F]" w:date="2023-11-20T08:43:00Z">
        <w:r w:rsidR="00176A9E">
          <w:rPr>
            <w:rFonts w:ascii="Times New Roman" w:hAnsi="Times New Roman" w:cs="Times New Roman"/>
          </w:rPr>
          <w:t>tality</w:t>
        </w:r>
      </w:ins>
      <w:ins w:id="5566" w:author="Maino Vieytes, Christian (NIH/NIA/IRP) [F]" w:date="2023-11-20T08:51:00Z">
        <w:r w:rsidR="002F008C">
          <w:rPr>
            <w:rFonts w:ascii="Times New Roman" w:hAnsi="Times New Roman" w:cs="Times New Roman"/>
          </w:rPr>
          <w:t xml:space="preserve">. </w:t>
        </w:r>
      </w:ins>
      <w:del w:id="5567" w:author="Maino Vieytes, Christian (NIH/NIA/IRP) [F]" w:date="2023-11-20T08:51:00Z">
        <w:r w:rsidRPr="00C90B6F" w:rsidDel="002F008C">
          <w:rPr>
            <w:rFonts w:ascii="Times New Roman" w:hAnsi="Times New Roman" w:cs="Times New Roman"/>
          </w:rPr>
          <w:delText xml:space="preserve"> </w:delText>
        </w:r>
      </w:del>
      <w:moveFromRangeStart w:id="5568" w:author="Maino Vieytes, Christian (NIH/NIA/IRP) [F]" w:date="2023-11-20T08:43:00Z" w:name="move151362203"/>
      <w:moveFrom w:id="5569" w:author="Maino Vieytes, Christian (NIH/NIA/IRP) [F]" w:date="2023-11-20T08:43:00Z">
        <w:r w:rsidRPr="00C90B6F" w:rsidDel="00176A9E">
          <w:rPr>
            <w:rFonts w:ascii="Times New Roman" w:hAnsi="Times New Roman" w:cs="Times New Roman"/>
          </w:rPr>
          <w:t xml:space="preserve">(Table </w:t>
        </w:r>
        <w:r w:rsidDel="00176A9E">
          <w:rPr>
            <w:rFonts w:ascii="Times New Roman" w:hAnsi="Times New Roman" w:cs="Times New Roman"/>
          </w:rPr>
          <w:t>4</w:t>
        </w:r>
        <w:r w:rsidRPr="00C90B6F" w:rsidDel="00176A9E">
          <w:rPr>
            <w:rFonts w:ascii="Times New Roman" w:hAnsi="Times New Roman" w:cs="Times New Roman"/>
          </w:rPr>
          <w:t xml:space="preserve">). </w:t>
        </w:r>
      </w:moveFrom>
      <w:moveFromRangeEnd w:id="5568"/>
      <w:del w:id="5570" w:author="Maino Vieytes, Christian (NIH/NIA/IRP) [F]" w:date="2023-11-20T08:40:00Z">
        <w:r w:rsidRPr="00C90B6F" w:rsidDel="00176A9E">
          <w:rPr>
            <w:rFonts w:ascii="Times New Roman" w:hAnsi="Times New Roman" w:cs="Times New Roman"/>
          </w:rPr>
          <w:delText xml:space="preserve">However, no results other than an inverse association involving Prudent pattern #1 were statistically significant at the level of </w:delText>
        </w:r>
      </w:del>
      <m:oMath>
        <m:r>
          <w:del w:id="5571" w:author="Maino Vieytes, Christian (NIH/NIA/IRP) [F]" w:date="2023-11-20T08:40:00Z">
            <w:rPr>
              <w:rFonts w:ascii="Cambria Math" w:hAnsi="Cambria Math" w:cs="Times New Roman"/>
            </w:rPr>
            <m:t>α</m:t>
          </w:del>
        </m:r>
      </m:oMath>
      <w:del w:id="5572" w:author="Maino Vieytes, Christian (NIH/NIA/IRP) [F]" w:date="2023-11-20T08:40:00Z">
        <w:r w:rsidRPr="00C90B6F" w:rsidDel="00176A9E">
          <w:rPr>
            <w:rFonts w:ascii="Times New Roman" w:eastAsiaTheme="minorEastAsia" w:hAnsi="Times New Roman" w:cs="Times New Roman"/>
          </w:rPr>
          <w:delText xml:space="preserve"> = 0.05.</w:delText>
        </w:r>
      </w:del>
      <w:ins w:id="5573" w:author="Maino Vieytes, Christian (NIH/NIA/IRP) [F]" w:date="2023-11-20T08:40:00Z">
        <w:r w:rsidR="00176A9E">
          <w:rPr>
            <w:rFonts w:ascii="Times New Roman" w:hAnsi="Times New Roman" w:cs="Times New Roman"/>
          </w:rPr>
          <w:t>There was also a significant and robust positive association between Prudent #1 scores and cancer-related mortality.</w:t>
        </w:r>
      </w:ins>
      <w:ins w:id="5574" w:author="Maino Vieytes, Christian (NIH/NIA/IRP) [F]" w:date="2023-11-20T08:51:00Z">
        <w:r w:rsidR="002F008C">
          <w:rPr>
            <w:rFonts w:ascii="Times New Roman" w:hAnsi="Times New Roman" w:cs="Times New Roman"/>
          </w:rPr>
          <w:t xml:space="preserve"> </w:t>
        </w:r>
      </w:ins>
      <w:del w:id="5575" w:author="Maino Vieytes, Christian (NIH/NIA/IRP) [F]" w:date="2023-11-20T08:51:00Z">
        <w:r w:rsidRPr="00C90B6F" w:rsidDel="002F008C">
          <w:rPr>
            <w:rFonts w:ascii="Times New Roman" w:eastAsiaTheme="minorEastAsia" w:hAnsi="Times New Roman" w:cs="Times New Roman"/>
          </w:rPr>
          <w:delText xml:space="preserve"> </w:delText>
        </w:r>
      </w:del>
      <w:ins w:id="5576" w:author="Maino Vieytes, Christian (NIH/NIA/IRP) [F]" w:date="2023-11-20T08:44:00Z">
        <w:r w:rsidR="00176A9E">
          <w:rPr>
            <w:rFonts w:ascii="Times New Roman" w:eastAsiaTheme="minorEastAsia" w:hAnsi="Times New Roman" w:cs="Times New Roman"/>
          </w:rPr>
          <w:t>When the analysis was restricted to food insecure cancer survivors</w:t>
        </w:r>
      </w:ins>
      <w:ins w:id="5577" w:author="Maino Vieytes, Christian (NIH/NIA/IRP) [F]" w:date="2023-11-20T08:53:00Z">
        <w:r w:rsidR="00B0781F">
          <w:rPr>
            <w:rFonts w:ascii="Times New Roman" w:eastAsiaTheme="minorEastAsia" w:hAnsi="Times New Roman" w:cs="Times New Roman"/>
          </w:rPr>
          <w:t xml:space="preserve"> in the testing subsample</w:t>
        </w:r>
      </w:ins>
      <w:ins w:id="5578" w:author="Maino Vieytes, Christian (NIH/NIA/IRP) [F]" w:date="2023-11-20T08:44:00Z">
        <w:r w:rsidR="00176A9E">
          <w:rPr>
            <w:rFonts w:ascii="Times New Roman" w:eastAsiaTheme="minorEastAsia" w:hAnsi="Times New Roman" w:cs="Times New Roman"/>
          </w:rPr>
          <w:t>, we found that the hazard ratios mirrored th</w:t>
        </w:r>
      </w:ins>
      <w:ins w:id="5579" w:author="Maino Vieytes, Christian (NIH/NIA/IRP) [F]" w:date="2023-11-20T08:45:00Z">
        <w:r w:rsidR="00176A9E">
          <w:rPr>
            <w:rFonts w:ascii="Times New Roman" w:eastAsiaTheme="minorEastAsia" w:hAnsi="Times New Roman" w:cs="Times New Roman"/>
          </w:rPr>
          <w:t xml:space="preserve">ose from the analysis of all cancer survivors combined, though they were not statistically significant. </w:t>
        </w:r>
      </w:ins>
      <w:del w:id="5580" w:author="Maino Vieytes, Christian (NIH/NIA/IRP) [F]" w:date="2023-11-20T08:40:00Z">
        <w:r w:rsidRPr="00C90B6F" w:rsidDel="00176A9E">
          <w:rPr>
            <w:rFonts w:ascii="Times New Roman" w:eastAsiaTheme="minorEastAsia" w:hAnsi="Times New Roman" w:cs="Times New Roman"/>
          </w:rPr>
          <w:delText>Considering cardiovascular disease mortality, the effect sizes were close to null, and we observed a significant and inverse association between Prudent #1 pattern and risk of cardiovascular disease-related mortality</w:delText>
        </w:r>
      </w:del>
      <w:del w:id="5581" w:author="Maino Vieytes, Christian (NIH/NIA/IRP) [F]" w:date="2023-11-20T08:43:00Z">
        <w:r w:rsidRPr="00C90B6F" w:rsidDel="00176A9E">
          <w:rPr>
            <w:rFonts w:ascii="Times New Roman" w:eastAsiaTheme="minorEastAsia" w:hAnsi="Times New Roman" w:cs="Times New Roman"/>
          </w:rPr>
          <w:delText xml:space="preserve">. </w:delText>
        </w:r>
      </w:del>
      <w:r w:rsidRPr="00C90B6F">
        <w:rPr>
          <w:rFonts w:ascii="Times New Roman" w:eastAsiaTheme="minorEastAsia" w:hAnsi="Times New Roman" w:cs="Times New Roman"/>
        </w:rPr>
        <w:t>Further adjustment for the NHANES ADL score</w:t>
      </w:r>
      <w:ins w:id="5582" w:author="Maino Vieytes, Christian (NIH/NIA/IRP) [F]" w:date="2023-11-20T08:49:00Z">
        <w:r w:rsidR="002F008C">
          <w:rPr>
            <w:rFonts w:ascii="Times New Roman" w:eastAsiaTheme="minorEastAsia" w:hAnsi="Times New Roman" w:cs="Times New Roman"/>
          </w:rPr>
          <w:t xml:space="preserve"> </w:t>
        </w:r>
        <w:r w:rsidR="002F008C" w:rsidRPr="00C90B6F">
          <w:rPr>
            <w:rFonts w:ascii="Times New Roman" w:eastAsiaTheme="minorEastAsia" w:hAnsi="Times New Roman" w:cs="Times New Roman"/>
          </w:rPr>
          <w:t xml:space="preserve">(Supplementary Table </w:t>
        </w:r>
        <w:r w:rsidR="002F008C">
          <w:rPr>
            <w:rFonts w:ascii="Times New Roman" w:eastAsiaTheme="minorEastAsia" w:hAnsi="Times New Roman" w:cs="Times New Roman"/>
          </w:rPr>
          <w:t>2</w:t>
        </w:r>
        <w:r w:rsidR="002F008C" w:rsidRPr="00C90B6F">
          <w:rPr>
            <w:rFonts w:ascii="Times New Roman" w:eastAsiaTheme="minorEastAsia" w:hAnsi="Times New Roman" w:cs="Times New Roman"/>
          </w:rPr>
          <w:t>)</w:t>
        </w:r>
      </w:ins>
      <w:r w:rsidRPr="00C90B6F">
        <w:rPr>
          <w:rFonts w:ascii="Times New Roman" w:eastAsiaTheme="minorEastAsia" w:hAnsi="Times New Roman" w:cs="Times New Roman"/>
        </w:rPr>
        <w:t xml:space="preserve"> </w:t>
      </w:r>
      <w:ins w:id="5583" w:author="Maino Vieytes, Christian (NIH/NIA/IRP) [F]" w:date="2023-11-20T08:49:00Z">
        <w:r w:rsidR="002F008C">
          <w:rPr>
            <w:rFonts w:ascii="Times New Roman" w:eastAsiaTheme="minorEastAsia" w:hAnsi="Times New Roman" w:cs="Times New Roman"/>
          </w:rPr>
          <w:t xml:space="preserve">and </w:t>
        </w:r>
        <w:r w:rsidR="002F008C" w:rsidRPr="00C90B6F">
          <w:rPr>
            <w:rFonts w:ascii="Times New Roman" w:eastAsiaTheme="minorEastAsia" w:hAnsi="Times New Roman" w:cs="Times New Roman"/>
          </w:rPr>
          <w:t>includ</w:t>
        </w:r>
        <w:r w:rsidR="002F008C">
          <w:rPr>
            <w:rFonts w:ascii="Times New Roman" w:eastAsiaTheme="minorEastAsia" w:hAnsi="Times New Roman" w:cs="Times New Roman"/>
          </w:rPr>
          <w:t>ing</w:t>
        </w:r>
        <w:r w:rsidR="002F008C" w:rsidRPr="00C90B6F">
          <w:rPr>
            <w:rFonts w:ascii="Times New Roman" w:eastAsiaTheme="minorEastAsia" w:hAnsi="Times New Roman" w:cs="Times New Roman"/>
          </w:rPr>
          <w:t xml:space="preserve"> only participants with a primary cancer diagnosis within the </w:t>
        </w:r>
        <w:r w:rsidR="002F008C">
          <w:rPr>
            <w:rFonts w:ascii="Times New Roman" w:eastAsiaTheme="minorEastAsia" w:hAnsi="Times New Roman" w:cs="Times New Roman"/>
          </w:rPr>
          <w:t>four</w:t>
        </w:r>
        <w:r w:rsidR="002F008C" w:rsidRPr="00C90B6F">
          <w:rPr>
            <w:rFonts w:ascii="Times New Roman" w:eastAsiaTheme="minorEastAsia" w:hAnsi="Times New Roman" w:cs="Times New Roman"/>
          </w:rPr>
          <w:t xml:space="preserve"> </w:t>
        </w:r>
        <w:r w:rsidR="002F008C" w:rsidRPr="00C90B6F">
          <w:rPr>
            <w:rFonts w:ascii="Times New Roman" w:eastAsiaTheme="minorEastAsia" w:hAnsi="Times New Roman" w:cs="Times New Roman"/>
          </w:rPr>
          <w:t xml:space="preserve">years before their study interview (Supplementary Table </w:t>
        </w:r>
        <w:r w:rsidR="002F008C">
          <w:rPr>
            <w:rFonts w:ascii="Times New Roman" w:eastAsiaTheme="minorEastAsia" w:hAnsi="Times New Roman" w:cs="Times New Roman"/>
          </w:rPr>
          <w:t>3</w:t>
        </w:r>
        <w:r w:rsidR="002F008C" w:rsidRPr="00C90B6F">
          <w:rPr>
            <w:rFonts w:ascii="Times New Roman" w:eastAsiaTheme="minorEastAsia" w:hAnsi="Times New Roman" w:cs="Times New Roman"/>
          </w:rPr>
          <w:t>)</w:t>
        </w:r>
      </w:ins>
      <w:ins w:id="5584" w:author="Maino Vieytes, Christian (NIH/NIA/IRP) [F]" w:date="2023-11-20T08:50:00Z">
        <w:r w:rsidR="002F008C">
          <w:rPr>
            <w:rFonts w:ascii="Times New Roman" w:eastAsiaTheme="minorEastAsia" w:hAnsi="Times New Roman" w:cs="Times New Roman"/>
          </w:rPr>
          <w:t xml:space="preserve"> </w:t>
        </w:r>
      </w:ins>
      <w:r w:rsidRPr="00C90B6F">
        <w:rPr>
          <w:rFonts w:ascii="Times New Roman" w:eastAsiaTheme="minorEastAsia" w:hAnsi="Times New Roman" w:cs="Times New Roman"/>
        </w:rPr>
        <w:t xml:space="preserve">did not significantly alter the </w:t>
      </w:r>
      <w:del w:id="5585" w:author="Maino Vieytes, Christian (NIH/NIA/IRP) [F]" w:date="2023-11-20T08:47:00Z">
        <w:r w:rsidRPr="00C90B6F" w:rsidDel="002F008C">
          <w:rPr>
            <w:rFonts w:ascii="Times New Roman" w:eastAsiaTheme="minorEastAsia" w:hAnsi="Times New Roman" w:cs="Times New Roman"/>
          </w:rPr>
          <w:delText xml:space="preserve">results </w:delText>
        </w:r>
      </w:del>
      <w:ins w:id="5586" w:author="Maino Vieytes, Christian (NIH/NIA/IRP) [F]" w:date="2023-11-20T08:47:00Z">
        <w:r w:rsidR="002F008C">
          <w:rPr>
            <w:rFonts w:ascii="Times New Roman" w:eastAsiaTheme="minorEastAsia" w:hAnsi="Times New Roman" w:cs="Times New Roman"/>
          </w:rPr>
          <w:t>parameter estimates</w:t>
        </w:r>
      </w:ins>
      <w:del w:id="5587" w:author="Maino Vieytes, Christian (NIH/NIA/IRP) [F]" w:date="2023-11-20T08:49:00Z">
        <w:r w:rsidRPr="00C90B6F" w:rsidDel="002F008C">
          <w:rPr>
            <w:rFonts w:ascii="Times New Roman" w:eastAsiaTheme="minorEastAsia" w:hAnsi="Times New Roman" w:cs="Times New Roman"/>
          </w:rPr>
          <w:delText xml:space="preserve">(Supplementary Table </w:delText>
        </w:r>
        <w:r w:rsidDel="002F008C">
          <w:rPr>
            <w:rFonts w:ascii="Times New Roman" w:eastAsiaTheme="minorEastAsia" w:hAnsi="Times New Roman" w:cs="Times New Roman"/>
          </w:rPr>
          <w:delText>2</w:delText>
        </w:r>
        <w:r w:rsidRPr="00C90B6F" w:rsidDel="002F008C">
          <w:rPr>
            <w:rFonts w:ascii="Times New Roman" w:eastAsiaTheme="minorEastAsia" w:hAnsi="Times New Roman" w:cs="Times New Roman"/>
          </w:rPr>
          <w:delText>) despite the loss of many participants from the risk set</w:delText>
        </w:r>
      </w:del>
      <w:r w:rsidRPr="00C90B6F">
        <w:rPr>
          <w:rFonts w:ascii="Times New Roman" w:eastAsiaTheme="minorEastAsia" w:hAnsi="Times New Roman" w:cs="Times New Roman"/>
        </w:rPr>
        <w:t>.</w:t>
      </w:r>
      <w:del w:id="5588" w:author="Maino Vieytes, Christian (NIH/NIA/IRP) [F]" w:date="2023-11-20T08:50:00Z">
        <w:r w:rsidRPr="00C90B6F" w:rsidDel="002F008C">
          <w:rPr>
            <w:rFonts w:ascii="Times New Roman" w:eastAsiaTheme="minorEastAsia" w:hAnsi="Times New Roman" w:cs="Times New Roman"/>
          </w:rPr>
          <w:delText xml:space="preserve"> </w:delText>
        </w:r>
      </w:del>
      <w:del w:id="5589" w:author="Maino Vieytes, Christian (NIH/NIA/IRP) [F]" w:date="2023-11-20T08:49:00Z">
        <w:r w:rsidRPr="00C90B6F" w:rsidDel="002F008C">
          <w:rPr>
            <w:rFonts w:ascii="Times New Roman" w:eastAsiaTheme="minorEastAsia" w:hAnsi="Times New Roman" w:cs="Times New Roman"/>
          </w:rPr>
          <w:delText xml:space="preserve">Finally, in </w:delText>
        </w:r>
      </w:del>
      <w:del w:id="5590" w:author="Maino Vieytes, Christian (NIH/NIA/IRP) [F]" w:date="2023-11-20T08:48:00Z">
        <w:r w:rsidRPr="00C90B6F" w:rsidDel="002F008C">
          <w:rPr>
            <w:rFonts w:ascii="Times New Roman" w:eastAsiaTheme="minorEastAsia" w:hAnsi="Times New Roman" w:cs="Times New Roman"/>
          </w:rPr>
          <w:delText xml:space="preserve">our </w:delText>
        </w:r>
      </w:del>
      <w:del w:id="5591" w:author="Maino Vieytes, Christian (NIH/NIA/IRP) [F]" w:date="2023-11-20T08:49:00Z">
        <w:r w:rsidRPr="00C90B6F" w:rsidDel="002F008C">
          <w:rPr>
            <w:rFonts w:ascii="Times New Roman" w:eastAsiaTheme="minorEastAsia" w:hAnsi="Times New Roman" w:cs="Times New Roman"/>
          </w:rPr>
          <w:delText>sensitivity analys</w:delText>
        </w:r>
      </w:del>
      <w:del w:id="5592" w:author="Maino Vieytes, Christian (NIH/NIA/IRP) [F]" w:date="2023-11-20T08:48:00Z">
        <w:r w:rsidRPr="00C90B6F" w:rsidDel="002F008C">
          <w:rPr>
            <w:rFonts w:ascii="Times New Roman" w:eastAsiaTheme="minorEastAsia" w:hAnsi="Times New Roman" w:cs="Times New Roman"/>
          </w:rPr>
          <w:delText>i</w:delText>
        </w:r>
      </w:del>
      <w:del w:id="5593" w:author="Maino Vieytes, Christian (NIH/NIA/IRP) [F]" w:date="2023-11-20T08:49:00Z">
        <w:r w:rsidRPr="00C90B6F" w:rsidDel="002F008C">
          <w:rPr>
            <w:rFonts w:ascii="Times New Roman" w:eastAsiaTheme="minorEastAsia" w:hAnsi="Times New Roman" w:cs="Times New Roman"/>
          </w:rPr>
          <w:delText xml:space="preserve">s that included only participants with a primary cancer diagnosis within the </w:delText>
        </w:r>
      </w:del>
      <w:del w:id="5594" w:author="Maino Vieytes, Christian (NIH/NIA/IRP) [F]" w:date="2023-11-20T08:48:00Z">
        <w:r w:rsidRPr="00C90B6F" w:rsidDel="002F008C">
          <w:rPr>
            <w:rFonts w:ascii="Times New Roman" w:eastAsiaTheme="minorEastAsia" w:hAnsi="Times New Roman" w:cs="Times New Roman"/>
          </w:rPr>
          <w:delText xml:space="preserve">five </w:delText>
        </w:r>
      </w:del>
      <w:del w:id="5595" w:author="Maino Vieytes, Christian (NIH/NIA/IRP) [F]" w:date="2023-11-20T08:49:00Z">
        <w:r w:rsidRPr="00C90B6F" w:rsidDel="002F008C">
          <w:rPr>
            <w:rFonts w:ascii="Times New Roman" w:eastAsiaTheme="minorEastAsia" w:hAnsi="Times New Roman" w:cs="Times New Roman"/>
          </w:rPr>
          <w:delText xml:space="preserve">years before their study interview (Supplementary Table </w:delText>
        </w:r>
        <w:r w:rsidDel="002F008C">
          <w:rPr>
            <w:rFonts w:ascii="Times New Roman" w:eastAsiaTheme="minorEastAsia" w:hAnsi="Times New Roman" w:cs="Times New Roman"/>
          </w:rPr>
          <w:delText>3</w:delText>
        </w:r>
        <w:r w:rsidRPr="00C90B6F" w:rsidDel="002F008C">
          <w:rPr>
            <w:rFonts w:ascii="Times New Roman" w:eastAsiaTheme="minorEastAsia" w:hAnsi="Times New Roman" w:cs="Times New Roman"/>
          </w:rPr>
          <w:delText xml:space="preserve">), we found that the association between the FI pattern and all-cause mortality was amplified. </w:delText>
        </w:r>
      </w:del>
      <w:del w:id="5596" w:author="Maino Vieytes, Christian (NIH/NIA/IRP) [F]" w:date="2023-11-20T08:48:00Z">
        <w:r w:rsidRPr="00C90B6F" w:rsidDel="002F008C">
          <w:rPr>
            <w:rFonts w:ascii="Times New Roman" w:eastAsiaTheme="minorEastAsia" w:hAnsi="Times New Roman" w:cs="Times New Roman"/>
          </w:rPr>
          <w:delText>The SNAP pattern in this analysis yielded results that were similar to those observed in the primary analysis. Notably, the relationships between the Prudent #1 and #2 patterns and all-cause mortality were attenuated towards the nul</w:delText>
        </w:r>
        <w:r w:rsidDel="002F008C">
          <w:rPr>
            <w:rFonts w:ascii="Times New Roman" w:eastAsiaTheme="minorEastAsia" w:hAnsi="Times New Roman" w:cs="Times New Roman"/>
          </w:rPr>
          <w:delText>l.</w:delText>
        </w:r>
      </w:del>
    </w:p>
    <w:p w14:paraId="7685BAF4" w14:textId="77777777" w:rsidR="008E210F" w:rsidRDefault="008E210F" w:rsidP="005B16E9">
      <w:pPr>
        <w:spacing w:line="360" w:lineRule="auto"/>
        <w:rPr>
          <w:rFonts w:ascii="Times New Roman" w:eastAsiaTheme="minorEastAsia" w:hAnsi="Times New Roman" w:cs="Times New Roman"/>
        </w:rPr>
        <w:sectPr w:rsidR="008E210F" w:rsidSect="008E210F">
          <w:pgSz w:w="12240" w:h="15840"/>
          <w:pgMar w:top="1440" w:right="1440" w:bottom="1440" w:left="1440" w:header="720" w:footer="720" w:gutter="0"/>
          <w:lnNumType w:countBy="1" w:restart="continuous"/>
          <w:cols w:space="720"/>
          <w:docGrid w:linePitch="360"/>
        </w:sectPr>
      </w:pPr>
    </w:p>
    <w:p w14:paraId="04F6CD90" w14:textId="14CD86E1" w:rsidR="00CA04BD" w:rsidRDefault="00C86EC0" w:rsidP="005B16E9">
      <w:pPr>
        <w:spacing w:line="360" w:lineRule="auto"/>
        <w:rPr>
          <w:rFonts w:ascii="Times New Roman" w:eastAsiaTheme="minorEastAsia"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4739C8F8" wp14:editId="56E33921">
                <wp:simplePos x="0" y="0"/>
                <wp:positionH relativeFrom="column">
                  <wp:posOffset>286081</wp:posOffset>
                </wp:positionH>
                <wp:positionV relativeFrom="paragraph">
                  <wp:posOffset>3990975</wp:posOffset>
                </wp:positionV>
                <wp:extent cx="5943600" cy="127190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943600" cy="1271905"/>
                        </a:xfrm>
                        <a:prstGeom prst="rect">
                          <a:avLst/>
                        </a:prstGeom>
                        <a:solidFill>
                          <a:prstClr val="white"/>
                        </a:solidFill>
                        <a:ln>
                          <a:noFill/>
                        </a:ln>
                      </wps:spPr>
                      <wps:txbx>
                        <w:txbxContent>
                          <w:p w14:paraId="64FAEF9F" w14:textId="644C6ED7" w:rsidR="005B16E9" w:rsidRPr="001103BB" w:rsidRDefault="005B16E9" w:rsidP="005B16E9">
                            <w:pPr>
                              <w:rPr>
                                <w:rFonts w:ascii="Times New Roman" w:hAnsi="Times New Roman" w:cs="Times New Roman"/>
                                <w:sz w:val="18"/>
                                <w:szCs w:val="18"/>
                                <w:rPrChange w:id="5597"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b/>
                                <w:bCs/>
                                <w:sz w:val="18"/>
                                <w:szCs w:val="18"/>
                                <w:rPrChange w:id="5598" w:author="Maino Vieytes, Christian (NIH/NIA/IRP) [F]" w:date="2023-11-16T17:05:00Z">
                                  <w:rPr>
                                    <w:rFonts w:ascii="Times New Roman" w:hAnsi="Times New Roman" w:cs="Times New Roman"/>
                                    <w:b/>
                                    <w:bCs/>
                                    <w:sz w:val="20"/>
                                    <w:szCs w:val="20"/>
                                  </w:rPr>
                                </w:rPrChange>
                              </w:rPr>
                              <w:t>Figure</w:t>
                            </w:r>
                            <w:r w:rsidRPr="001103BB">
                              <w:rPr>
                                <w:rFonts w:ascii="Times New Roman" w:hAnsi="Times New Roman" w:cs="Times New Roman"/>
                                <w:b/>
                                <w:bCs/>
                                <w:i/>
                                <w:iCs/>
                                <w:sz w:val="18"/>
                                <w:szCs w:val="18"/>
                                <w:rPrChange w:id="5599" w:author="Maino Vieytes, Christian (NIH/NIA/IRP) [F]" w:date="2023-11-16T17:05:00Z">
                                  <w:rPr>
                                    <w:rFonts w:ascii="Times New Roman" w:hAnsi="Times New Roman" w:cs="Times New Roman"/>
                                    <w:b/>
                                    <w:bCs/>
                                    <w:i/>
                                    <w:iCs/>
                                    <w:sz w:val="20"/>
                                    <w:szCs w:val="20"/>
                                  </w:rPr>
                                </w:rPrChange>
                              </w:rPr>
                              <w:t xml:space="preserve"> </w:t>
                            </w:r>
                            <w:r w:rsidRPr="001103BB">
                              <w:rPr>
                                <w:rFonts w:ascii="Times New Roman" w:hAnsi="Times New Roman" w:cs="Times New Roman"/>
                                <w:b/>
                                <w:bCs/>
                                <w:sz w:val="18"/>
                                <w:szCs w:val="18"/>
                                <w:rPrChange w:id="5600" w:author="Maino Vieytes, Christian (NIH/NIA/IRP) [F]" w:date="2023-11-16T17:05:00Z">
                                  <w:rPr>
                                    <w:rFonts w:ascii="Times New Roman" w:hAnsi="Times New Roman" w:cs="Times New Roman"/>
                                    <w:b/>
                                    <w:bCs/>
                                    <w:sz w:val="20"/>
                                    <w:szCs w:val="20"/>
                                  </w:rPr>
                                </w:rPrChange>
                              </w:rPr>
                              <w:t>3</w:t>
                            </w:r>
                            <w:r w:rsidRPr="001103BB">
                              <w:rPr>
                                <w:rFonts w:ascii="Times New Roman" w:hAnsi="Times New Roman" w:cs="Times New Roman"/>
                                <w:sz w:val="18"/>
                                <w:szCs w:val="18"/>
                                <w:rPrChange w:id="5601" w:author="Maino Vieytes, Christian (NIH/NIA/IRP) [F]" w:date="2023-11-16T17:05:00Z">
                                  <w:rPr>
                                    <w:rFonts w:ascii="Times New Roman" w:hAnsi="Times New Roman" w:cs="Times New Roman"/>
                                    <w:sz w:val="20"/>
                                    <w:szCs w:val="20"/>
                                  </w:rPr>
                                </w:rPrChange>
                              </w:rPr>
                              <w:t xml:space="preserve">. </w:t>
                            </w:r>
                            <w:ins w:id="5602" w:author="Maino Vieytes, Christian (NIH/NIA/IRP) [F]" w:date="2023-11-16T16:59:00Z">
                              <w:r w:rsidR="001103BB" w:rsidRPr="001103BB">
                                <w:rPr>
                                  <w:rFonts w:ascii="Times New Roman" w:hAnsi="Times New Roman" w:cs="Times New Roman"/>
                                  <w:i/>
                                  <w:iCs/>
                                  <w:sz w:val="18"/>
                                  <w:szCs w:val="18"/>
                                  <w:rPrChange w:id="5603" w:author="Maino Vieytes, Christian (NIH/NIA/IRP) [F]" w:date="2023-11-16T17:05:00Z">
                                    <w:rPr>
                                      <w:rFonts w:ascii="Times New Roman" w:hAnsi="Times New Roman" w:cs="Times New Roman"/>
                                      <w:sz w:val="20"/>
                                      <w:szCs w:val="20"/>
                                    </w:rPr>
                                  </w:rPrChange>
                                </w:rPr>
                                <w:t>Panel A</w:t>
                              </w:r>
                              <w:r w:rsidR="001103BB" w:rsidRPr="001103BB">
                                <w:rPr>
                                  <w:rFonts w:ascii="Times New Roman" w:hAnsi="Times New Roman" w:cs="Times New Roman"/>
                                  <w:sz w:val="18"/>
                                  <w:szCs w:val="18"/>
                                  <w:rPrChange w:id="5604" w:author="Maino Vieytes, Christian (NIH/NIA/IRP) [F]" w:date="2023-11-16T17:05:00Z">
                                    <w:rPr>
                                      <w:rFonts w:ascii="Times New Roman" w:hAnsi="Times New Roman" w:cs="Times New Roman"/>
                                      <w:sz w:val="20"/>
                                      <w:szCs w:val="20"/>
                                    </w:rPr>
                                  </w:rPrChange>
                                </w:rPr>
                                <w:t>: Survival curves detailing the r</w:t>
                              </w:r>
                            </w:ins>
                            <w:del w:id="5605" w:author="Maino Vieytes, Christian (NIH/NIA/IRP) [F]" w:date="2023-11-16T16:59:00Z">
                              <w:r w:rsidRPr="001103BB" w:rsidDel="001103BB">
                                <w:rPr>
                                  <w:rFonts w:ascii="Times New Roman" w:hAnsi="Times New Roman" w:cs="Times New Roman"/>
                                  <w:sz w:val="18"/>
                                  <w:szCs w:val="18"/>
                                  <w:rPrChange w:id="5606" w:author="Maino Vieytes, Christian (NIH/NIA/IRP) [F]" w:date="2023-11-16T17:05:00Z">
                                    <w:rPr>
                                      <w:rFonts w:ascii="Times New Roman" w:hAnsi="Times New Roman" w:cs="Times New Roman"/>
                                      <w:sz w:val="20"/>
                                      <w:szCs w:val="20"/>
                                    </w:rPr>
                                  </w:rPrChange>
                                </w:rPr>
                                <w:delText>R</w:delText>
                              </w:r>
                            </w:del>
                            <w:r w:rsidRPr="001103BB">
                              <w:rPr>
                                <w:rFonts w:ascii="Times New Roman" w:hAnsi="Times New Roman" w:cs="Times New Roman"/>
                                <w:sz w:val="18"/>
                                <w:szCs w:val="18"/>
                                <w:rPrChange w:id="5607" w:author="Maino Vieytes, Christian (NIH/NIA/IRP) [F]" w:date="2023-11-16T17:05:00Z">
                                  <w:rPr>
                                    <w:rFonts w:ascii="Times New Roman" w:hAnsi="Times New Roman" w:cs="Times New Roman"/>
                                    <w:sz w:val="20"/>
                                    <w:szCs w:val="20"/>
                                  </w:rPr>
                                </w:rPrChange>
                              </w:rPr>
                              <w:t xml:space="preserve">elationships between the </w:t>
                            </w:r>
                            <w:del w:id="5608" w:author="Maino Vieytes, Christian (NIH/NIA/IRP) [F]" w:date="2023-11-16T17:00:00Z">
                              <w:r w:rsidRPr="001103BB" w:rsidDel="001103BB">
                                <w:rPr>
                                  <w:rFonts w:ascii="Times New Roman" w:hAnsi="Times New Roman" w:cs="Times New Roman"/>
                                  <w:sz w:val="18"/>
                                  <w:szCs w:val="18"/>
                                  <w:rPrChange w:id="5609" w:author="Maino Vieytes, Christian (NIH/NIA/IRP) [F]" w:date="2023-11-16T17:05:00Z">
                                    <w:rPr>
                                      <w:rFonts w:ascii="Times New Roman" w:hAnsi="Times New Roman" w:cs="Times New Roman"/>
                                      <w:sz w:val="20"/>
                                      <w:szCs w:val="20"/>
                                    </w:rPr>
                                  </w:rPrChange>
                                </w:rPr>
                                <w:delText xml:space="preserve">FI (panels A and B) and SNAP (panels C and D) </w:delText>
                              </w:r>
                            </w:del>
                            <w:ins w:id="5610" w:author="Maino Vieytes, Christian (NIH/NIA/IRP) [F]" w:date="2023-11-16T17:00:00Z">
                              <w:r w:rsidR="001103BB" w:rsidRPr="001103BB">
                                <w:rPr>
                                  <w:rFonts w:ascii="Times New Roman" w:hAnsi="Times New Roman" w:cs="Times New Roman"/>
                                  <w:sz w:val="18"/>
                                  <w:szCs w:val="18"/>
                                  <w:rPrChange w:id="5611" w:author="Maino Vieytes, Christian (NIH/NIA/IRP) [F]" w:date="2023-11-16T17:05:00Z">
                                    <w:rPr>
                                      <w:rFonts w:ascii="Times New Roman" w:hAnsi="Times New Roman" w:cs="Times New Roman"/>
                                      <w:sz w:val="20"/>
                                      <w:szCs w:val="20"/>
                                    </w:rPr>
                                  </w:rPrChange>
                                </w:rPr>
                                <w:t xml:space="preserve">dietary </w:t>
                              </w:r>
                            </w:ins>
                            <w:r w:rsidRPr="001103BB">
                              <w:rPr>
                                <w:rFonts w:ascii="Times New Roman" w:hAnsi="Times New Roman" w:cs="Times New Roman"/>
                                <w:sz w:val="18"/>
                                <w:szCs w:val="18"/>
                                <w:rPrChange w:id="5612" w:author="Maino Vieytes, Christian (NIH/NIA/IRP) [F]" w:date="2023-11-16T17:05:00Z">
                                  <w:rPr>
                                    <w:rFonts w:ascii="Times New Roman" w:hAnsi="Times New Roman" w:cs="Times New Roman"/>
                                    <w:sz w:val="20"/>
                                    <w:szCs w:val="20"/>
                                  </w:rPr>
                                </w:rPrChange>
                              </w:rPr>
                              <w:t>patterns and all-cause mortality</w:t>
                            </w:r>
                            <w:ins w:id="5613" w:author="Maino Vieytes, Christian (NIH/NIA/IRP) [F]" w:date="2023-11-20T08:53:00Z">
                              <w:r w:rsidR="00B0781F">
                                <w:rPr>
                                  <w:rFonts w:ascii="Times New Roman" w:hAnsi="Times New Roman" w:cs="Times New Roman"/>
                                  <w:sz w:val="18"/>
                                  <w:szCs w:val="18"/>
                                </w:rPr>
                                <w:t xml:space="preserve"> among all cancer survivors</w:t>
                              </w:r>
                            </w:ins>
                            <w:r w:rsidRPr="001103BB">
                              <w:rPr>
                                <w:rFonts w:ascii="Times New Roman" w:hAnsi="Times New Roman" w:cs="Times New Roman"/>
                                <w:sz w:val="18"/>
                                <w:szCs w:val="18"/>
                                <w:rPrChange w:id="5614" w:author="Maino Vieytes, Christian (NIH/NIA/IRP) [F]" w:date="2023-11-16T17:05:00Z">
                                  <w:rPr>
                                    <w:rFonts w:ascii="Times New Roman" w:hAnsi="Times New Roman" w:cs="Times New Roman"/>
                                    <w:sz w:val="20"/>
                                    <w:szCs w:val="20"/>
                                  </w:rPr>
                                </w:rPrChange>
                              </w:rPr>
                              <w:t xml:space="preserve"> in </w:t>
                            </w:r>
                            <w:del w:id="5615" w:author="Maino Vieytes, Christian (NIH/NIA/IRP) [F]" w:date="2023-11-16T16:59:00Z">
                              <w:r w:rsidRPr="001103BB" w:rsidDel="001103BB">
                                <w:rPr>
                                  <w:rFonts w:ascii="Times New Roman" w:hAnsi="Times New Roman" w:cs="Times New Roman"/>
                                  <w:sz w:val="18"/>
                                  <w:szCs w:val="18"/>
                                  <w:rPrChange w:id="5616" w:author="Maino Vieytes, Christian (NIH/NIA/IRP) [F]" w:date="2023-11-16T17:05:00Z">
                                    <w:rPr>
                                      <w:rFonts w:ascii="Times New Roman" w:hAnsi="Times New Roman" w:cs="Times New Roman"/>
                                      <w:sz w:val="20"/>
                                      <w:szCs w:val="20"/>
                                    </w:rPr>
                                  </w:rPrChange>
                                </w:rPr>
                                <w:delText>cancer survivors</w:delText>
                              </w:r>
                            </w:del>
                            <w:ins w:id="5617" w:author="Maino Vieytes, Christian (NIH/NIA/IRP) [F]" w:date="2023-11-16T16:59:00Z">
                              <w:r w:rsidR="001103BB" w:rsidRPr="001103BB">
                                <w:rPr>
                                  <w:rFonts w:ascii="Times New Roman" w:hAnsi="Times New Roman" w:cs="Times New Roman"/>
                                  <w:sz w:val="18"/>
                                  <w:szCs w:val="18"/>
                                  <w:rPrChange w:id="5618" w:author="Maino Vieytes, Christian (NIH/NIA/IRP) [F]" w:date="2023-11-16T17:05:00Z">
                                    <w:rPr>
                                      <w:rFonts w:ascii="Times New Roman" w:hAnsi="Times New Roman" w:cs="Times New Roman"/>
                                      <w:sz w:val="20"/>
                                      <w:szCs w:val="20"/>
                                    </w:rPr>
                                  </w:rPrChange>
                                </w:rPr>
                                <w:t xml:space="preserve">the testing </w:t>
                              </w:r>
                            </w:ins>
                            <w:ins w:id="5619" w:author="Maino Vieytes, Christian (NIH/NIA/IRP) [F]" w:date="2023-11-16T17:02:00Z">
                              <w:r w:rsidR="001103BB" w:rsidRPr="001103BB">
                                <w:rPr>
                                  <w:rFonts w:ascii="Times New Roman" w:hAnsi="Times New Roman" w:cs="Times New Roman"/>
                                  <w:sz w:val="18"/>
                                  <w:szCs w:val="18"/>
                                  <w:rPrChange w:id="5620" w:author="Maino Vieytes, Christian (NIH/NIA/IRP) [F]" w:date="2023-11-16T17:05:00Z">
                                    <w:rPr>
                                      <w:rFonts w:ascii="Times New Roman" w:hAnsi="Times New Roman" w:cs="Times New Roman"/>
                                      <w:sz w:val="20"/>
                                      <w:szCs w:val="20"/>
                                    </w:rPr>
                                  </w:rPrChange>
                                </w:rPr>
                                <w:t>sub</w:t>
                              </w:r>
                            </w:ins>
                            <w:ins w:id="5621" w:author="Maino Vieytes, Christian (NIH/NIA/IRP) [F]" w:date="2023-11-16T16:59:00Z">
                              <w:r w:rsidR="001103BB" w:rsidRPr="001103BB">
                                <w:rPr>
                                  <w:rFonts w:ascii="Times New Roman" w:hAnsi="Times New Roman" w:cs="Times New Roman"/>
                                  <w:sz w:val="18"/>
                                  <w:szCs w:val="18"/>
                                  <w:rPrChange w:id="5622" w:author="Maino Vieytes, Christian (NIH/NIA/IRP) [F]" w:date="2023-11-16T17:05:00Z">
                                    <w:rPr>
                                      <w:rFonts w:ascii="Times New Roman" w:hAnsi="Times New Roman" w:cs="Times New Roman"/>
                                      <w:sz w:val="20"/>
                                      <w:szCs w:val="20"/>
                                    </w:rPr>
                                  </w:rPrChange>
                                </w:rPr>
                                <w:t>sample</w:t>
                              </w:r>
                            </w:ins>
                            <w:r w:rsidRPr="001103BB">
                              <w:rPr>
                                <w:rFonts w:ascii="Times New Roman" w:hAnsi="Times New Roman" w:cs="Times New Roman"/>
                                <w:sz w:val="18"/>
                                <w:szCs w:val="18"/>
                                <w:rPrChange w:id="5623" w:author="Maino Vieytes, Christian (NIH/NIA/IRP) [F]" w:date="2023-11-16T17:05:00Z">
                                  <w:rPr>
                                    <w:rFonts w:ascii="Times New Roman" w:hAnsi="Times New Roman" w:cs="Times New Roman"/>
                                    <w:sz w:val="20"/>
                                    <w:szCs w:val="20"/>
                                  </w:rPr>
                                </w:rPrChange>
                              </w:rPr>
                              <w:t xml:space="preserve"> (</w:t>
                            </w:r>
                            <w:r w:rsidRPr="001103BB">
                              <w:rPr>
                                <w:rFonts w:ascii="Times New Roman" w:hAnsi="Times New Roman" w:cs="Times New Roman"/>
                                <w:i/>
                                <w:iCs/>
                                <w:sz w:val="18"/>
                                <w:szCs w:val="18"/>
                                <w:rPrChange w:id="5624" w:author="Maino Vieytes, Christian (NIH/NIA/IRP) [F]" w:date="2023-11-16T17:05:00Z">
                                  <w:rPr>
                                    <w:rFonts w:ascii="Times New Roman" w:hAnsi="Times New Roman" w:cs="Times New Roman"/>
                                    <w:i/>
                                    <w:iCs/>
                                    <w:sz w:val="20"/>
                                    <w:szCs w:val="20"/>
                                  </w:rPr>
                                </w:rPrChange>
                              </w:rPr>
                              <w:t>n</w:t>
                            </w:r>
                            <w:r w:rsidRPr="001103BB">
                              <w:rPr>
                                <w:rFonts w:ascii="Times New Roman" w:hAnsi="Times New Roman" w:cs="Times New Roman"/>
                                <w:sz w:val="18"/>
                                <w:szCs w:val="18"/>
                                <w:rPrChange w:id="5625" w:author="Maino Vieytes, Christian (NIH/NIA/IRP) [F]" w:date="2023-11-16T17:05:00Z">
                                  <w:rPr>
                                    <w:rFonts w:ascii="Times New Roman" w:hAnsi="Times New Roman" w:cs="Times New Roman"/>
                                    <w:sz w:val="20"/>
                                    <w:szCs w:val="20"/>
                                  </w:rPr>
                                </w:rPrChange>
                              </w:rPr>
                              <w:t xml:space="preserve"> = </w:t>
                            </w:r>
                            <w:del w:id="5626" w:author="Maino Vieytes, Christian (NIH/NIA/IRP) [F]" w:date="2023-11-16T16:59:00Z">
                              <w:r w:rsidRPr="001103BB" w:rsidDel="001103BB">
                                <w:rPr>
                                  <w:rFonts w:ascii="Times New Roman" w:hAnsi="Times New Roman" w:cs="Times New Roman"/>
                                  <w:sz w:val="18"/>
                                  <w:szCs w:val="18"/>
                                  <w:rPrChange w:id="5627" w:author="Maino Vieytes, Christian (NIH/NIA/IRP) [F]" w:date="2023-11-16T17:05:00Z">
                                    <w:rPr>
                                      <w:rFonts w:ascii="Times New Roman" w:hAnsi="Times New Roman" w:cs="Times New Roman"/>
                                      <w:sz w:val="20"/>
                                      <w:szCs w:val="20"/>
                                    </w:rPr>
                                  </w:rPrChange>
                                </w:rPr>
                                <w:delText>2493</w:delText>
                              </w:r>
                            </w:del>
                            <w:ins w:id="5628" w:author="Maino Vieytes, Christian (NIH/NIA/IRP) [F]" w:date="2023-11-16T16:59:00Z">
                              <w:r w:rsidR="001103BB" w:rsidRPr="001103BB">
                                <w:rPr>
                                  <w:rFonts w:ascii="Times New Roman" w:hAnsi="Times New Roman" w:cs="Times New Roman"/>
                                  <w:sz w:val="18"/>
                                  <w:szCs w:val="18"/>
                                  <w:rPrChange w:id="5629" w:author="Maino Vieytes, Christian (NIH/NIA/IRP) [F]" w:date="2023-11-16T17:05:00Z">
                                    <w:rPr>
                                      <w:rFonts w:ascii="Times New Roman" w:hAnsi="Times New Roman" w:cs="Times New Roman"/>
                                      <w:sz w:val="20"/>
                                      <w:szCs w:val="20"/>
                                    </w:rPr>
                                  </w:rPrChange>
                                </w:rPr>
                                <w:t>1745</w:t>
                              </w:r>
                            </w:ins>
                            <w:r w:rsidRPr="001103BB">
                              <w:rPr>
                                <w:rFonts w:ascii="Times New Roman" w:hAnsi="Times New Roman" w:cs="Times New Roman"/>
                                <w:sz w:val="18"/>
                                <w:szCs w:val="18"/>
                                <w:rPrChange w:id="5630" w:author="Maino Vieytes, Christian (NIH/NIA/IRP) [F]" w:date="2023-11-16T17:05:00Z">
                                  <w:rPr>
                                    <w:rFonts w:ascii="Times New Roman" w:hAnsi="Times New Roman" w:cs="Times New Roman"/>
                                    <w:sz w:val="20"/>
                                    <w:szCs w:val="20"/>
                                  </w:rPr>
                                </w:rPrChange>
                              </w:rPr>
                              <w:t>)</w:t>
                            </w:r>
                            <w:del w:id="5631" w:author="Maino Vieytes, Christian (NIH/NIA/IRP) [F]" w:date="2023-11-16T17:00:00Z">
                              <w:r w:rsidRPr="001103BB" w:rsidDel="001103BB">
                                <w:rPr>
                                  <w:rFonts w:ascii="Times New Roman" w:hAnsi="Times New Roman" w:cs="Times New Roman"/>
                                  <w:sz w:val="18"/>
                                  <w:szCs w:val="18"/>
                                  <w:rPrChange w:id="5632" w:author="Maino Vieytes, Christian (NIH/NIA/IRP) [F]" w:date="2023-11-16T17:05:00Z">
                                    <w:rPr>
                                      <w:rFonts w:ascii="Times New Roman" w:hAnsi="Times New Roman" w:cs="Times New Roman"/>
                                      <w:sz w:val="20"/>
                                      <w:szCs w:val="20"/>
                                    </w:rPr>
                                  </w:rPrChange>
                                </w:rPr>
                                <w:delText xml:space="preserve"> categorized into quintiles, with quintile 1 having the lowest dietary pattern scores and quintile 5 having the highest</w:delText>
                              </w:r>
                            </w:del>
                            <w:r w:rsidRPr="001103BB">
                              <w:rPr>
                                <w:rFonts w:ascii="Times New Roman" w:hAnsi="Times New Roman" w:cs="Times New Roman"/>
                                <w:sz w:val="18"/>
                                <w:szCs w:val="18"/>
                                <w:rPrChange w:id="5633" w:author="Maino Vieytes, Christian (NIH/NIA/IRP) [F]" w:date="2023-11-16T17:05:00Z">
                                  <w:rPr>
                                    <w:rFonts w:ascii="Times New Roman" w:hAnsi="Times New Roman" w:cs="Times New Roman"/>
                                    <w:sz w:val="20"/>
                                    <w:szCs w:val="20"/>
                                  </w:rPr>
                                </w:rPrChange>
                              </w:rPr>
                              <w:t>. Adjusted survival curves were generated from models specified with quintile dummy variables</w:t>
                            </w:r>
                            <w:del w:id="5634" w:author="Maino Vieytes, Christian (NIH/NIA/IRP) [F]" w:date="2023-11-16T17:00:00Z">
                              <w:r w:rsidRPr="001103BB" w:rsidDel="001103BB">
                                <w:rPr>
                                  <w:rFonts w:ascii="Times New Roman" w:hAnsi="Times New Roman" w:cs="Times New Roman"/>
                                  <w:sz w:val="18"/>
                                  <w:szCs w:val="18"/>
                                  <w:rPrChange w:id="5635" w:author="Maino Vieytes, Christian (NIH/NIA/IRP) [F]" w:date="2023-11-16T17:05:00Z">
                                    <w:rPr>
                                      <w:rFonts w:ascii="Times New Roman" w:hAnsi="Times New Roman" w:cs="Times New Roman"/>
                                      <w:sz w:val="20"/>
                                      <w:szCs w:val="20"/>
                                    </w:rPr>
                                  </w:rPrChange>
                                </w:rPr>
                                <w:delText xml:space="preserve"> and spline curves from expanding the diet quality index using a basis expansion for a natural cubic spline with four interior knots</w:delText>
                              </w:r>
                            </w:del>
                            <w:r w:rsidRPr="001103BB">
                              <w:rPr>
                                <w:rFonts w:ascii="Times New Roman" w:hAnsi="Times New Roman" w:cs="Times New Roman"/>
                                <w:sz w:val="18"/>
                                <w:szCs w:val="18"/>
                                <w:rPrChange w:id="5636" w:author="Maino Vieytes, Christian (NIH/NIA/IRP) [F]" w:date="2023-11-16T17:05:00Z">
                                  <w:rPr>
                                    <w:rFonts w:ascii="Times New Roman" w:hAnsi="Times New Roman" w:cs="Times New Roman"/>
                                    <w:sz w:val="20"/>
                                    <w:szCs w:val="20"/>
                                  </w:rPr>
                                </w:rPrChange>
                              </w:rPr>
                              <w:t xml:space="preserve">. </w:t>
                            </w:r>
                            <w:ins w:id="5637" w:author="Maino Vieytes, Christian (NIH/NIA/IRP) [F]" w:date="2023-11-16T17:01:00Z">
                              <w:r w:rsidR="001103BB" w:rsidRPr="001103BB">
                                <w:rPr>
                                  <w:rFonts w:ascii="Times New Roman" w:hAnsi="Times New Roman" w:cs="Times New Roman"/>
                                  <w:i/>
                                  <w:iCs/>
                                  <w:sz w:val="18"/>
                                  <w:szCs w:val="18"/>
                                  <w:rPrChange w:id="5638" w:author="Maino Vieytes, Christian (NIH/NIA/IRP) [F]" w:date="2023-11-16T17:05:00Z">
                                    <w:rPr>
                                      <w:rFonts w:ascii="Times New Roman" w:hAnsi="Times New Roman" w:cs="Times New Roman"/>
                                      <w:sz w:val="20"/>
                                      <w:szCs w:val="20"/>
                                    </w:rPr>
                                  </w:rPrChange>
                                </w:rPr>
                                <w:t>Panel B</w:t>
                              </w:r>
                              <w:r w:rsidR="001103BB" w:rsidRPr="001103BB">
                                <w:rPr>
                                  <w:rFonts w:ascii="Times New Roman" w:hAnsi="Times New Roman" w:cs="Times New Roman"/>
                                  <w:sz w:val="18"/>
                                  <w:szCs w:val="18"/>
                                  <w:rPrChange w:id="5639" w:author="Maino Vieytes, Christian (NIH/NIA/IRP) [F]" w:date="2023-11-16T17:05:00Z">
                                    <w:rPr>
                                      <w:rFonts w:ascii="Times New Roman" w:hAnsi="Times New Roman" w:cs="Times New Roman"/>
                                      <w:sz w:val="20"/>
                                      <w:szCs w:val="20"/>
                                    </w:rPr>
                                  </w:rPrChange>
                                </w:rPr>
                                <w:t xml:space="preserve">: Spline curves from expanding the diet quality index using a basis expansion for a natural cubic spline with one interior knot. </w:t>
                              </w:r>
                            </w:ins>
                            <w:del w:id="5640" w:author="Maino Vieytes, Christian (NIH/NIA/IRP) [F]" w:date="2023-11-16T17:01:00Z">
                              <w:r w:rsidRPr="001103BB" w:rsidDel="001103BB">
                                <w:rPr>
                                  <w:rFonts w:ascii="Times New Roman" w:hAnsi="Times New Roman" w:cs="Times New Roman"/>
                                  <w:sz w:val="18"/>
                                  <w:szCs w:val="18"/>
                                  <w:rPrChange w:id="5641" w:author="Maino Vieytes, Christian (NIH/NIA/IRP) [F]" w:date="2023-11-16T17:05:00Z">
                                    <w:rPr>
                                      <w:rFonts w:ascii="Times New Roman" w:hAnsi="Times New Roman" w:cs="Times New Roman"/>
                                      <w:sz w:val="20"/>
                                      <w:szCs w:val="20"/>
                                    </w:rPr>
                                  </w:rPrChange>
                                </w:rPr>
                                <w:delText xml:space="preserve">These </w:delText>
                              </w:r>
                            </w:del>
                            <w:ins w:id="5642" w:author="Maino Vieytes, Christian (NIH/NIA/IRP) [F]" w:date="2023-11-16T17:01:00Z">
                              <w:r w:rsidR="001103BB" w:rsidRPr="001103BB">
                                <w:rPr>
                                  <w:rFonts w:ascii="Times New Roman" w:hAnsi="Times New Roman" w:cs="Times New Roman"/>
                                  <w:sz w:val="18"/>
                                  <w:szCs w:val="18"/>
                                  <w:rPrChange w:id="5643" w:author="Maino Vieytes, Christian (NIH/NIA/IRP) [F]" w:date="2023-11-16T17:05:00Z">
                                    <w:rPr>
                                      <w:rFonts w:ascii="Times New Roman" w:hAnsi="Times New Roman" w:cs="Times New Roman"/>
                                      <w:sz w:val="20"/>
                                      <w:szCs w:val="20"/>
                                    </w:rPr>
                                  </w:rPrChange>
                                </w:rPr>
                                <w:t xml:space="preserve">All </w:t>
                              </w:r>
                            </w:ins>
                            <w:r w:rsidRPr="001103BB">
                              <w:rPr>
                                <w:rFonts w:ascii="Times New Roman" w:hAnsi="Times New Roman" w:cs="Times New Roman"/>
                                <w:sz w:val="18"/>
                                <w:szCs w:val="18"/>
                                <w:rPrChange w:id="5644" w:author="Maino Vieytes, Christian (NIH/NIA/IRP) [F]" w:date="2023-11-16T17:05:00Z">
                                  <w:rPr>
                                    <w:rFonts w:ascii="Times New Roman" w:hAnsi="Times New Roman" w:cs="Times New Roman"/>
                                    <w:sz w:val="20"/>
                                    <w:szCs w:val="20"/>
                                  </w:rPr>
                                </w:rPrChange>
                              </w:rPr>
                              <w:t>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1103BB">
                              <w:rPr>
                                <w:rFonts w:ascii="Times New Roman" w:hAnsi="Times New Roman" w:cs="Times New Roman"/>
                                <w:i/>
                                <w:iCs/>
                                <w:sz w:val="18"/>
                                <w:szCs w:val="18"/>
                                <w:rPrChange w:id="5645" w:author="Maino Vieytes, Christian (NIH/NIA/IRP) [F]" w:date="2023-11-16T17:05:00Z">
                                  <w:rPr>
                                    <w:rFonts w:ascii="Times New Roman" w:hAnsi="Times New Roman" w:cs="Times New Roman"/>
                                    <w:i/>
                                    <w:iCs/>
                                    <w:sz w:val="20"/>
                                    <w:szCs w:val="20"/>
                                  </w:rPr>
                                </w:rPrChange>
                              </w:rPr>
                              <w:t>.</w:t>
                            </w:r>
                          </w:p>
                          <w:p w14:paraId="09C78A58" w14:textId="61FBAF35" w:rsidR="005B16E9" w:rsidRPr="001103BB" w:rsidRDefault="005B16E9" w:rsidP="005B16E9">
                            <w:pPr>
                              <w:rPr>
                                <w:rFonts w:ascii="Times New Roman" w:hAnsi="Times New Roman" w:cs="Times New Roman"/>
                                <w:sz w:val="18"/>
                                <w:szCs w:val="18"/>
                                <w:rPrChange w:id="5646"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sz w:val="18"/>
                                <w:szCs w:val="18"/>
                                <w:vertAlign w:val="superscript"/>
                                <w:rPrChange w:id="5647" w:author="Maino Vieytes, Christian (NIH/NIA/IRP) [F]" w:date="2023-11-16T17:05:00Z">
                                  <w:rPr>
                                    <w:rFonts w:ascii="Times New Roman" w:hAnsi="Times New Roman" w:cs="Times New Roman"/>
                                    <w:sz w:val="20"/>
                                    <w:szCs w:val="20"/>
                                    <w:vertAlign w:val="superscript"/>
                                  </w:rPr>
                                </w:rPrChange>
                              </w:rPr>
                              <w:t>a</w:t>
                            </w:r>
                            <w:ins w:id="5648" w:author="Maino Vieytes, Christian (NIH/NIA/IRP) [F]" w:date="2023-11-16T17:06:00Z">
                              <w:r w:rsidR="005C76B8">
                                <w:rPr>
                                  <w:rFonts w:ascii="Times New Roman" w:hAnsi="Times New Roman" w:cs="Times New Roman"/>
                                  <w:sz w:val="18"/>
                                  <w:szCs w:val="18"/>
                                  <w:vertAlign w:val="superscript"/>
                                </w:rPr>
                                <w:t xml:space="preserve"> </w:t>
                              </w:r>
                            </w:ins>
                            <w:ins w:id="5649" w:author="Maino Vieytes, Christian (NIH/NIA/IRP) [F]" w:date="2023-11-16T10:33:00Z">
                              <w:r w:rsidR="000D1DBD" w:rsidRPr="001103BB">
                                <w:rPr>
                                  <w:rFonts w:ascii="Times New Roman" w:hAnsi="Times New Roman" w:cs="Times New Roman"/>
                                  <w:sz w:val="18"/>
                                  <w:szCs w:val="18"/>
                                  <w:rPrChange w:id="5650" w:author="Maino Vieytes, Christian (NIH/NIA/IRP) [F]" w:date="2023-11-16T17:05:00Z">
                                    <w:rPr>
                                      <w:rFonts w:ascii="Times New Roman" w:hAnsi="Times New Roman" w:cs="Times New Roman"/>
                                      <w:sz w:val="20"/>
                                      <w:szCs w:val="20"/>
                                    </w:rPr>
                                  </w:rPrChange>
                                </w:rPr>
                                <w:t>Healthy Eating I</w:t>
                              </w:r>
                            </w:ins>
                            <w:ins w:id="5651" w:author="Maino Vieytes, Christian (NIH/NIA/IRP) [F]" w:date="2023-11-16T10:34:00Z">
                              <w:r w:rsidR="000D1DBD" w:rsidRPr="001103BB">
                                <w:rPr>
                                  <w:rFonts w:ascii="Times New Roman" w:hAnsi="Times New Roman" w:cs="Times New Roman"/>
                                  <w:sz w:val="18"/>
                                  <w:szCs w:val="18"/>
                                  <w:rPrChange w:id="5652" w:author="Maino Vieytes, Christian (NIH/NIA/IRP) [F]" w:date="2023-11-16T17:05:00Z">
                                    <w:rPr>
                                      <w:rFonts w:ascii="Times New Roman" w:hAnsi="Times New Roman" w:cs="Times New Roman"/>
                                      <w:sz w:val="20"/>
                                      <w:szCs w:val="20"/>
                                    </w:rPr>
                                  </w:rPrChange>
                                </w:rPr>
                                <w:t>ndex 2015</w:t>
                              </w:r>
                            </w:ins>
                            <w:del w:id="5653" w:author="Maino Vieytes, Christian (NIH/NIA/IRP) [F]" w:date="2023-11-16T10:33:00Z">
                              <w:r w:rsidRPr="001103BB" w:rsidDel="000D1DBD">
                                <w:rPr>
                                  <w:rFonts w:ascii="Times New Roman" w:hAnsi="Times New Roman" w:cs="Times New Roman"/>
                                  <w:sz w:val="18"/>
                                  <w:szCs w:val="18"/>
                                  <w:rPrChange w:id="5654" w:author="Maino Vieytes, Christian (NIH/NIA/IRP) [F]" w:date="2023-11-16T17:05:00Z">
                                    <w:rPr>
                                      <w:rFonts w:ascii="Times New Roman" w:hAnsi="Times New Roman" w:cs="Times New Roman"/>
                                      <w:sz w:val="20"/>
                                      <w:szCs w:val="20"/>
                                    </w:rPr>
                                  </w:rPrChange>
                                </w:rPr>
                                <w:delText>Dietary pattern scores were normalized prior to plotting</w:delText>
                              </w:r>
                            </w:del>
                          </w:p>
                          <w:p w14:paraId="471314CE" w14:textId="77777777" w:rsidR="005B16E9" w:rsidRPr="001103BB" w:rsidRDefault="005B16E9" w:rsidP="005B16E9">
                            <w:pPr>
                              <w:rPr>
                                <w:ins w:id="5655" w:author="Maino Vieytes, Christian (NIH/NIA/IRP) [F]" w:date="2023-11-16T17:05:00Z"/>
                                <w:rFonts w:ascii="Times New Roman" w:hAnsi="Times New Roman" w:cs="Times New Roman"/>
                                <w:sz w:val="18"/>
                                <w:szCs w:val="18"/>
                                <w:rPrChange w:id="5656" w:author="Maino Vieytes, Christian (NIH/NIA/IRP) [F]" w:date="2023-11-16T17:05:00Z">
                                  <w:rPr>
                                    <w:ins w:id="5657" w:author="Maino Vieytes, Christian (NIH/NIA/IRP) [F]" w:date="2023-11-16T17:05:00Z"/>
                                    <w:rFonts w:ascii="Times New Roman" w:hAnsi="Times New Roman" w:cs="Times New Roman"/>
                                    <w:sz w:val="20"/>
                                    <w:szCs w:val="20"/>
                                  </w:rPr>
                                </w:rPrChange>
                              </w:rPr>
                            </w:pPr>
                            <w:r w:rsidRPr="001103BB">
                              <w:rPr>
                                <w:rFonts w:ascii="Times New Roman" w:hAnsi="Times New Roman" w:cs="Times New Roman"/>
                                <w:sz w:val="18"/>
                                <w:szCs w:val="18"/>
                                <w:rPrChange w:id="5658" w:author="Maino Vieytes, Christian (NIH/NIA/IRP) [F]" w:date="2023-11-16T17:05:00Z">
                                  <w:rPr>
                                    <w:rFonts w:ascii="Times New Roman" w:hAnsi="Times New Roman" w:cs="Times New Roman"/>
                                    <w:sz w:val="20"/>
                                    <w:szCs w:val="20"/>
                                  </w:rPr>
                                </w:rPrChange>
                              </w:rPr>
                              <w:t>Subjects were weighted, and the analysis was performed according to NCHS guidelines.</w:t>
                            </w:r>
                          </w:p>
                          <w:p w14:paraId="52976771" w14:textId="1EED7D06" w:rsidR="001103BB" w:rsidRPr="001103BB" w:rsidRDefault="001103BB" w:rsidP="005B16E9">
                            <w:pPr>
                              <w:rPr>
                                <w:rFonts w:ascii="Times New Roman" w:hAnsi="Times New Roman" w:cs="Times New Roman"/>
                                <w:sz w:val="18"/>
                                <w:szCs w:val="18"/>
                                <w:rPrChange w:id="5659" w:author="Maino Vieytes, Christian (NIH/NIA/IRP) [F]" w:date="2023-11-16T17:05:00Z">
                                  <w:rPr>
                                    <w:rFonts w:ascii="Times New Roman" w:hAnsi="Times New Roman" w:cs="Times New Roman"/>
                                    <w:sz w:val="20"/>
                                    <w:szCs w:val="20"/>
                                  </w:rPr>
                                </w:rPrChange>
                              </w:rPr>
                            </w:pPr>
                            <w:ins w:id="5660" w:author="Maino Vieytes, Christian (NIH/NIA/IRP) [F]" w:date="2023-11-16T17:05:00Z">
                              <w:r w:rsidRPr="001103BB">
                                <w:rPr>
                                  <w:rFonts w:ascii="Times New Roman" w:hAnsi="Times New Roman" w:cs="Times New Roman"/>
                                  <w:sz w:val="18"/>
                                  <w:szCs w:val="18"/>
                                  <w:lang w:bidi="en-US"/>
                                </w:rPr>
                                <w:t>All dietary patterns extraction procedures were performed on the training subsample described in the main text (</w:t>
                              </w:r>
                              <w:r w:rsidRPr="001103BB">
                                <w:rPr>
                                  <w:rFonts w:ascii="Times New Roman" w:hAnsi="Times New Roman" w:cs="Times New Roman"/>
                                  <w:i/>
                                  <w:iCs/>
                                  <w:sz w:val="18"/>
                                  <w:szCs w:val="18"/>
                                  <w:lang w:bidi="en-US"/>
                                </w:rPr>
                                <w:t xml:space="preserve">n </w:t>
                              </w:r>
                              <w:r w:rsidRPr="001103BB">
                                <w:rPr>
                                  <w:rFonts w:ascii="Times New Roman" w:hAnsi="Times New Roman" w:cs="Times New Roman"/>
                                  <w:sz w:val="18"/>
                                  <w:szCs w:val="18"/>
                                  <w:lang w:bidi="en-US"/>
                                </w:rPr>
                                <w:t>= 748</w:t>
                              </w:r>
                              <w:r>
                                <w:rPr>
                                  <w:rFonts w:ascii="Times New Roman" w:hAnsi="Times New Roman" w:cs="Times New Roman"/>
                                  <w:sz w:val="18"/>
                                  <w:szCs w:val="18"/>
                                  <w:lang w:bidi="en-US"/>
                                </w:rPr>
                                <w: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9C8F8" id="Text Box 6" o:spid="_x0000_s1033" type="#_x0000_t202" style="position:absolute;margin-left:22.55pt;margin-top:314.25pt;width:468pt;height:100.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" stroked="f">
                <v:textbox inset="0,0,0,0">
                  <w:txbxContent>
                    <w:p w14:paraId="64FAEF9F" w14:textId="644C6ED7" w:rsidR="005B16E9" w:rsidRPr="001103BB" w:rsidRDefault="005B16E9" w:rsidP="005B16E9">
                      <w:pPr>
                        <w:rPr>
                          <w:rFonts w:ascii="Times New Roman" w:hAnsi="Times New Roman" w:cs="Times New Roman"/>
                          <w:sz w:val="18"/>
                          <w:szCs w:val="18"/>
                          <w:rPrChange w:id="5661"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b/>
                          <w:bCs/>
                          <w:sz w:val="18"/>
                          <w:szCs w:val="18"/>
                          <w:rPrChange w:id="5662" w:author="Maino Vieytes, Christian (NIH/NIA/IRP) [F]" w:date="2023-11-16T17:05:00Z">
                            <w:rPr>
                              <w:rFonts w:ascii="Times New Roman" w:hAnsi="Times New Roman" w:cs="Times New Roman"/>
                              <w:b/>
                              <w:bCs/>
                              <w:sz w:val="20"/>
                              <w:szCs w:val="20"/>
                            </w:rPr>
                          </w:rPrChange>
                        </w:rPr>
                        <w:t>Figure</w:t>
                      </w:r>
                      <w:r w:rsidRPr="001103BB">
                        <w:rPr>
                          <w:rFonts w:ascii="Times New Roman" w:hAnsi="Times New Roman" w:cs="Times New Roman"/>
                          <w:b/>
                          <w:bCs/>
                          <w:i/>
                          <w:iCs/>
                          <w:sz w:val="18"/>
                          <w:szCs w:val="18"/>
                          <w:rPrChange w:id="5663" w:author="Maino Vieytes, Christian (NIH/NIA/IRP) [F]" w:date="2023-11-16T17:05:00Z">
                            <w:rPr>
                              <w:rFonts w:ascii="Times New Roman" w:hAnsi="Times New Roman" w:cs="Times New Roman"/>
                              <w:b/>
                              <w:bCs/>
                              <w:i/>
                              <w:iCs/>
                              <w:sz w:val="20"/>
                              <w:szCs w:val="20"/>
                            </w:rPr>
                          </w:rPrChange>
                        </w:rPr>
                        <w:t xml:space="preserve"> </w:t>
                      </w:r>
                      <w:r w:rsidRPr="001103BB">
                        <w:rPr>
                          <w:rFonts w:ascii="Times New Roman" w:hAnsi="Times New Roman" w:cs="Times New Roman"/>
                          <w:b/>
                          <w:bCs/>
                          <w:sz w:val="18"/>
                          <w:szCs w:val="18"/>
                          <w:rPrChange w:id="5664" w:author="Maino Vieytes, Christian (NIH/NIA/IRP) [F]" w:date="2023-11-16T17:05:00Z">
                            <w:rPr>
                              <w:rFonts w:ascii="Times New Roman" w:hAnsi="Times New Roman" w:cs="Times New Roman"/>
                              <w:b/>
                              <w:bCs/>
                              <w:sz w:val="20"/>
                              <w:szCs w:val="20"/>
                            </w:rPr>
                          </w:rPrChange>
                        </w:rPr>
                        <w:t>3</w:t>
                      </w:r>
                      <w:r w:rsidRPr="001103BB">
                        <w:rPr>
                          <w:rFonts w:ascii="Times New Roman" w:hAnsi="Times New Roman" w:cs="Times New Roman"/>
                          <w:sz w:val="18"/>
                          <w:szCs w:val="18"/>
                          <w:rPrChange w:id="5665" w:author="Maino Vieytes, Christian (NIH/NIA/IRP) [F]" w:date="2023-11-16T17:05:00Z">
                            <w:rPr>
                              <w:rFonts w:ascii="Times New Roman" w:hAnsi="Times New Roman" w:cs="Times New Roman"/>
                              <w:sz w:val="20"/>
                              <w:szCs w:val="20"/>
                            </w:rPr>
                          </w:rPrChange>
                        </w:rPr>
                        <w:t xml:space="preserve">. </w:t>
                      </w:r>
                      <w:ins w:id="5666" w:author="Maino Vieytes, Christian (NIH/NIA/IRP) [F]" w:date="2023-11-16T16:59:00Z">
                        <w:r w:rsidR="001103BB" w:rsidRPr="001103BB">
                          <w:rPr>
                            <w:rFonts w:ascii="Times New Roman" w:hAnsi="Times New Roman" w:cs="Times New Roman"/>
                            <w:i/>
                            <w:iCs/>
                            <w:sz w:val="18"/>
                            <w:szCs w:val="18"/>
                            <w:rPrChange w:id="5667" w:author="Maino Vieytes, Christian (NIH/NIA/IRP) [F]" w:date="2023-11-16T17:05:00Z">
                              <w:rPr>
                                <w:rFonts w:ascii="Times New Roman" w:hAnsi="Times New Roman" w:cs="Times New Roman"/>
                                <w:sz w:val="20"/>
                                <w:szCs w:val="20"/>
                              </w:rPr>
                            </w:rPrChange>
                          </w:rPr>
                          <w:t>Panel A</w:t>
                        </w:r>
                        <w:r w:rsidR="001103BB" w:rsidRPr="001103BB">
                          <w:rPr>
                            <w:rFonts w:ascii="Times New Roman" w:hAnsi="Times New Roman" w:cs="Times New Roman"/>
                            <w:sz w:val="18"/>
                            <w:szCs w:val="18"/>
                            <w:rPrChange w:id="5668" w:author="Maino Vieytes, Christian (NIH/NIA/IRP) [F]" w:date="2023-11-16T17:05:00Z">
                              <w:rPr>
                                <w:rFonts w:ascii="Times New Roman" w:hAnsi="Times New Roman" w:cs="Times New Roman"/>
                                <w:sz w:val="20"/>
                                <w:szCs w:val="20"/>
                              </w:rPr>
                            </w:rPrChange>
                          </w:rPr>
                          <w:t>: Survival curves detailing the r</w:t>
                        </w:r>
                      </w:ins>
                      <w:del w:id="5669" w:author="Maino Vieytes, Christian (NIH/NIA/IRP) [F]" w:date="2023-11-16T16:59:00Z">
                        <w:r w:rsidRPr="001103BB" w:rsidDel="001103BB">
                          <w:rPr>
                            <w:rFonts w:ascii="Times New Roman" w:hAnsi="Times New Roman" w:cs="Times New Roman"/>
                            <w:sz w:val="18"/>
                            <w:szCs w:val="18"/>
                            <w:rPrChange w:id="5670" w:author="Maino Vieytes, Christian (NIH/NIA/IRP) [F]" w:date="2023-11-16T17:05:00Z">
                              <w:rPr>
                                <w:rFonts w:ascii="Times New Roman" w:hAnsi="Times New Roman" w:cs="Times New Roman"/>
                                <w:sz w:val="20"/>
                                <w:szCs w:val="20"/>
                              </w:rPr>
                            </w:rPrChange>
                          </w:rPr>
                          <w:delText>R</w:delText>
                        </w:r>
                      </w:del>
                      <w:r w:rsidRPr="001103BB">
                        <w:rPr>
                          <w:rFonts w:ascii="Times New Roman" w:hAnsi="Times New Roman" w:cs="Times New Roman"/>
                          <w:sz w:val="18"/>
                          <w:szCs w:val="18"/>
                          <w:rPrChange w:id="5671" w:author="Maino Vieytes, Christian (NIH/NIA/IRP) [F]" w:date="2023-11-16T17:05:00Z">
                            <w:rPr>
                              <w:rFonts w:ascii="Times New Roman" w:hAnsi="Times New Roman" w:cs="Times New Roman"/>
                              <w:sz w:val="20"/>
                              <w:szCs w:val="20"/>
                            </w:rPr>
                          </w:rPrChange>
                        </w:rPr>
                        <w:t xml:space="preserve">elationships between the </w:t>
                      </w:r>
                      <w:del w:id="5672" w:author="Maino Vieytes, Christian (NIH/NIA/IRP) [F]" w:date="2023-11-16T17:00:00Z">
                        <w:r w:rsidRPr="001103BB" w:rsidDel="001103BB">
                          <w:rPr>
                            <w:rFonts w:ascii="Times New Roman" w:hAnsi="Times New Roman" w:cs="Times New Roman"/>
                            <w:sz w:val="18"/>
                            <w:szCs w:val="18"/>
                            <w:rPrChange w:id="5673" w:author="Maino Vieytes, Christian (NIH/NIA/IRP) [F]" w:date="2023-11-16T17:05:00Z">
                              <w:rPr>
                                <w:rFonts w:ascii="Times New Roman" w:hAnsi="Times New Roman" w:cs="Times New Roman"/>
                                <w:sz w:val="20"/>
                                <w:szCs w:val="20"/>
                              </w:rPr>
                            </w:rPrChange>
                          </w:rPr>
                          <w:delText xml:space="preserve">FI (panels A and B) and SNAP (panels C and D) </w:delText>
                        </w:r>
                      </w:del>
                      <w:ins w:id="5674" w:author="Maino Vieytes, Christian (NIH/NIA/IRP) [F]" w:date="2023-11-16T17:00:00Z">
                        <w:r w:rsidR="001103BB" w:rsidRPr="001103BB">
                          <w:rPr>
                            <w:rFonts w:ascii="Times New Roman" w:hAnsi="Times New Roman" w:cs="Times New Roman"/>
                            <w:sz w:val="18"/>
                            <w:szCs w:val="18"/>
                            <w:rPrChange w:id="5675" w:author="Maino Vieytes, Christian (NIH/NIA/IRP) [F]" w:date="2023-11-16T17:05:00Z">
                              <w:rPr>
                                <w:rFonts w:ascii="Times New Roman" w:hAnsi="Times New Roman" w:cs="Times New Roman"/>
                                <w:sz w:val="20"/>
                                <w:szCs w:val="20"/>
                              </w:rPr>
                            </w:rPrChange>
                          </w:rPr>
                          <w:t xml:space="preserve">dietary </w:t>
                        </w:r>
                      </w:ins>
                      <w:r w:rsidRPr="001103BB">
                        <w:rPr>
                          <w:rFonts w:ascii="Times New Roman" w:hAnsi="Times New Roman" w:cs="Times New Roman"/>
                          <w:sz w:val="18"/>
                          <w:szCs w:val="18"/>
                          <w:rPrChange w:id="5676" w:author="Maino Vieytes, Christian (NIH/NIA/IRP) [F]" w:date="2023-11-16T17:05:00Z">
                            <w:rPr>
                              <w:rFonts w:ascii="Times New Roman" w:hAnsi="Times New Roman" w:cs="Times New Roman"/>
                              <w:sz w:val="20"/>
                              <w:szCs w:val="20"/>
                            </w:rPr>
                          </w:rPrChange>
                        </w:rPr>
                        <w:t>patterns and all-cause mortality</w:t>
                      </w:r>
                      <w:ins w:id="5677" w:author="Maino Vieytes, Christian (NIH/NIA/IRP) [F]" w:date="2023-11-20T08:53:00Z">
                        <w:r w:rsidR="00B0781F">
                          <w:rPr>
                            <w:rFonts w:ascii="Times New Roman" w:hAnsi="Times New Roman" w:cs="Times New Roman"/>
                            <w:sz w:val="18"/>
                            <w:szCs w:val="18"/>
                          </w:rPr>
                          <w:t xml:space="preserve"> among all cancer survivors</w:t>
                        </w:r>
                      </w:ins>
                      <w:r w:rsidRPr="001103BB">
                        <w:rPr>
                          <w:rFonts w:ascii="Times New Roman" w:hAnsi="Times New Roman" w:cs="Times New Roman"/>
                          <w:sz w:val="18"/>
                          <w:szCs w:val="18"/>
                          <w:rPrChange w:id="5678" w:author="Maino Vieytes, Christian (NIH/NIA/IRP) [F]" w:date="2023-11-16T17:05:00Z">
                            <w:rPr>
                              <w:rFonts w:ascii="Times New Roman" w:hAnsi="Times New Roman" w:cs="Times New Roman"/>
                              <w:sz w:val="20"/>
                              <w:szCs w:val="20"/>
                            </w:rPr>
                          </w:rPrChange>
                        </w:rPr>
                        <w:t xml:space="preserve"> in </w:t>
                      </w:r>
                      <w:del w:id="5679" w:author="Maino Vieytes, Christian (NIH/NIA/IRP) [F]" w:date="2023-11-16T16:59:00Z">
                        <w:r w:rsidRPr="001103BB" w:rsidDel="001103BB">
                          <w:rPr>
                            <w:rFonts w:ascii="Times New Roman" w:hAnsi="Times New Roman" w:cs="Times New Roman"/>
                            <w:sz w:val="18"/>
                            <w:szCs w:val="18"/>
                            <w:rPrChange w:id="5680" w:author="Maino Vieytes, Christian (NIH/NIA/IRP) [F]" w:date="2023-11-16T17:05:00Z">
                              <w:rPr>
                                <w:rFonts w:ascii="Times New Roman" w:hAnsi="Times New Roman" w:cs="Times New Roman"/>
                                <w:sz w:val="20"/>
                                <w:szCs w:val="20"/>
                              </w:rPr>
                            </w:rPrChange>
                          </w:rPr>
                          <w:delText>cancer survivors</w:delText>
                        </w:r>
                      </w:del>
                      <w:ins w:id="5681" w:author="Maino Vieytes, Christian (NIH/NIA/IRP) [F]" w:date="2023-11-16T16:59:00Z">
                        <w:r w:rsidR="001103BB" w:rsidRPr="001103BB">
                          <w:rPr>
                            <w:rFonts w:ascii="Times New Roman" w:hAnsi="Times New Roman" w:cs="Times New Roman"/>
                            <w:sz w:val="18"/>
                            <w:szCs w:val="18"/>
                            <w:rPrChange w:id="5682" w:author="Maino Vieytes, Christian (NIH/NIA/IRP) [F]" w:date="2023-11-16T17:05:00Z">
                              <w:rPr>
                                <w:rFonts w:ascii="Times New Roman" w:hAnsi="Times New Roman" w:cs="Times New Roman"/>
                                <w:sz w:val="20"/>
                                <w:szCs w:val="20"/>
                              </w:rPr>
                            </w:rPrChange>
                          </w:rPr>
                          <w:t xml:space="preserve">the testing </w:t>
                        </w:r>
                      </w:ins>
                      <w:ins w:id="5683" w:author="Maino Vieytes, Christian (NIH/NIA/IRP) [F]" w:date="2023-11-16T17:02:00Z">
                        <w:r w:rsidR="001103BB" w:rsidRPr="001103BB">
                          <w:rPr>
                            <w:rFonts w:ascii="Times New Roman" w:hAnsi="Times New Roman" w:cs="Times New Roman"/>
                            <w:sz w:val="18"/>
                            <w:szCs w:val="18"/>
                            <w:rPrChange w:id="5684" w:author="Maino Vieytes, Christian (NIH/NIA/IRP) [F]" w:date="2023-11-16T17:05:00Z">
                              <w:rPr>
                                <w:rFonts w:ascii="Times New Roman" w:hAnsi="Times New Roman" w:cs="Times New Roman"/>
                                <w:sz w:val="20"/>
                                <w:szCs w:val="20"/>
                              </w:rPr>
                            </w:rPrChange>
                          </w:rPr>
                          <w:t>sub</w:t>
                        </w:r>
                      </w:ins>
                      <w:ins w:id="5685" w:author="Maino Vieytes, Christian (NIH/NIA/IRP) [F]" w:date="2023-11-16T16:59:00Z">
                        <w:r w:rsidR="001103BB" w:rsidRPr="001103BB">
                          <w:rPr>
                            <w:rFonts w:ascii="Times New Roman" w:hAnsi="Times New Roman" w:cs="Times New Roman"/>
                            <w:sz w:val="18"/>
                            <w:szCs w:val="18"/>
                            <w:rPrChange w:id="5686" w:author="Maino Vieytes, Christian (NIH/NIA/IRP) [F]" w:date="2023-11-16T17:05:00Z">
                              <w:rPr>
                                <w:rFonts w:ascii="Times New Roman" w:hAnsi="Times New Roman" w:cs="Times New Roman"/>
                                <w:sz w:val="20"/>
                                <w:szCs w:val="20"/>
                              </w:rPr>
                            </w:rPrChange>
                          </w:rPr>
                          <w:t>sample</w:t>
                        </w:r>
                      </w:ins>
                      <w:r w:rsidRPr="001103BB">
                        <w:rPr>
                          <w:rFonts w:ascii="Times New Roman" w:hAnsi="Times New Roman" w:cs="Times New Roman"/>
                          <w:sz w:val="18"/>
                          <w:szCs w:val="18"/>
                          <w:rPrChange w:id="5687" w:author="Maino Vieytes, Christian (NIH/NIA/IRP) [F]" w:date="2023-11-16T17:05:00Z">
                            <w:rPr>
                              <w:rFonts w:ascii="Times New Roman" w:hAnsi="Times New Roman" w:cs="Times New Roman"/>
                              <w:sz w:val="20"/>
                              <w:szCs w:val="20"/>
                            </w:rPr>
                          </w:rPrChange>
                        </w:rPr>
                        <w:t xml:space="preserve"> (</w:t>
                      </w:r>
                      <w:r w:rsidRPr="001103BB">
                        <w:rPr>
                          <w:rFonts w:ascii="Times New Roman" w:hAnsi="Times New Roman" w:cs="Times New Roman"/>
                          <w:i/>
                          <w:iCs/>
                          <w:sz w:val="18"/>
                          <w:szCs w:val="18"/>
                          <w:rPrChange w:id="5688" w:author="Maino Vieytes, Christian (NIH/NIA/IRP) [F]" w:date="2023-11-16T17:05:00Z">
                            <w:rPr>
                              <w:rFonts w:ascii="Times New Roman" w:hAnsi="Times New Roman" w:cs="Times New Roman"/>
                              <w:i/>
                              <w:iCs/>
                              <w:sz w:val="20"/>
                              <w:szCs w:val="20"/>
                            </w:rPr>
                          </w:rPrChange>
                        </w:rPr>
                        <w:t>n</w:t>
                      </w:r>
                      <w:r w:rsidRPr="001103BB">
                        <w:rPr>
                          <w:rFonts w:ascii="Times New Roman" w:hAnsi="Times New Roman" w:cs="Times New Roman"/>
                          <w:sz w:val="18"/>
                          <w:szCs w:val="18"/>
                          <w:rPrChange w:id="5689" w:author="Maino Vieytes, Christian (NIH/NIA/IRP) [F]" w:date="2023-11-16T17:05:00Z">
                            <w:rPr>
                              <w:rFonts w:ascii="Times New Roman" w:hAnsi="Times New Roman" w:cs="Times New Roman"/>
                              <w:sz w:val="20"/>
                              <w:szCs w:val="20"/>
                            </w:rPr>
                          </w:rPrChange>
                        </w:rPr>
                        <w:t xml:space="preserve"> = </w:t>
                      </w:r>
                      <w:del w:id="5690" w:author="Maino Vieytes, Christian (NIH/NIA/IRP) [F]" w:date="2023-11-16T16:59:00Z">
                        <w:r w:rsidRPr="001103BB" w:rsidDel="001103BB">
                          <w:rPr>
                            <w:rFonts w:ascii="Times New Roman" w:hAnsi="Times New Roman" w:cs="Times New Roman"/>
                            <w:sz w:val="18"/>
                            <w:szCs w:val="18"/>
                            <w:rPrChange w:id="5691" w:author="Maino Vieytes, Christian (NIH/NIA/IRP) [F]" w:date="2023-11-16T17:05:00Z">
                              <w:rPr>
                                <w:rFonts w:ascii="Times New Roman" w:hAnsi="Times New Roman" w:cs="Times New Roman"/>
                                <w:sz w:val="20"/>
                                <w:szCs w:val="20"/>
                              </w:rPr>
                            </w:rPrChange>
                          </w:rPr>
                          <w:delText>2493</w:delText>
                        </w:r>
                      </w:del>
                      <w:ins w:id="5692" w:author="Maino Vieytes, Christian (NIH/NIA/IRP) [F]" w:date="2023-11-16T16:59:00Z">
                        <w:r w:rsidR="001103BB" w:rsidRPr="001103BB">
                          <w:rPr>
                            <w:rFonts w:ascii="Times New Roman" w:hAnsi="Times New Roman" w:cs="Times New Roman"/>
                            <w:sz w:val="18"/>
                            <w:szCs w:val="18"/>
                            <w:rPrChange w:id="5693" w:author="Maino Vieytes, Christian (NIH/NIA/IRP) [F]" w:date="2023-11-16T17:05:00Z">
                              <w:rPr>
                                <w:rFonts w:ascii="Times New Roman" w:hAnsi="Times New Roman" w:cs="Times New Roman"/>
                                <w:sz w:val="20"/>
                                <w:szCs w:val="20"/>
                              </w:rPr>
                            </w:rPrChange>
                          </w:rPr>
                          <w:t>1745</w:t>
                        </w:r>
                      </w:ins>
                      <w:r w:rsidRPr="001103BB">
                        <w:rPr>
                          <w:rFonts w:ascii="Times New Roman" w:hAnsi="Times New Roman" w:cs="Times New Roman"/>
                          <w:sz w:val="18"/>
                          <w:szCs w:val="18"/>
                          <w:rPrChange w:id="5694" w:author="Maino Vieytes, Christian (NIH/NIA/IRP) [F]" w:date="2023-11-16T17:05:00Z">
                            <w:rPr>
                              <w:rFonts w:ascii="Times New Roman" w:hAnsi="Times New Roman" w:cs="Times New Roman"/>
                              <w:sz w:val="20"/>
                              <w:szCs w:val="20"/>
                            </w:rPr>
                          </w:rPrChange>
                        </w:rPr>
                        <w:t>)</w:t>
                      </w:r>
                      <w:del w:id="5695" w:author="Maino Vieytes, Christian (NIH/NIA/IRP) [F]" w:date="2023-11-16T17:00:00Z">
                        <w:r w:rsidRPr="001103BB" w:rsidDel="001103BB">
                          <w:rPr>
                            <w:rFonts w:ascii="Times New Roman" w:hAnsi="Times New Roman" w:cs="Times New Roman"/>
                            <w:sz w:val="18"/>
                            <w:szCs w:val="18"/>
                            <w:rPrChange w:id="5696" w:author="Maino Vieytes, Christian (NIH/NIA/IRP) [F]" w:date="2023-11-16T17:05:00Z">
                              <w:rPr>
                                <w:rFonts w:ascii="Times New Roman" w:hAnsi="Times New Roman" w:cs="Times New Roman"/>
                                <w:sz w:val="20"/>
                                <w:szCs w:val="20"/>
                              </w:rPr>
                            </w:rPrChange>
                          </w:rPr>
                          <w:delText xml:space="preserve"> categorized into quintiles, with quintile 1 having the lowest dietary pattern scores and quintile 5 having the highest</w:delText>
                        </w:r>
                      </w:del>
                      <w:r w:rsidRPr="001103BB">
                        <w:rPr>
                          <w:rFonts w:ascii="Times New Roman" w:hAnsi="Times New Roman" w:cs="Times New Roman"/>
                          <w:sz w:val="18"/>
                          <w:szCs w:val="18"/>
                          <w:rPrChange w:id="5697" w:author="Maino Vieytes, Christian (NIH/NIA/IRP) [F]" w:date="2023-11-16T17:05:00Z">
                            <w:rPr>
                              <w:rFonts w:ascii="Times New Roman" w:hAnsi="Times New Roman" w:cs="Times New Roman"/>
                              <w:sz w:val="20"/>
                              <w:szCs w:val="20"/>
                            </w:rPr>
                          </w:rPrChange>
                        </w:rPr>
                        <w:t>. Adjusted survival curves were generated from models specified with quintile dummy variables</w:t>
                      </w:r>
                      <w:del w:id="5698" w:author="Maino Vieytes, Christian (NIH/NIA/IRP) [F]" w:date="2023-11-16T17:00:00Z">
                        <w:r w:rsidRPr="001103BB" w:rsidDel="001103BB">
                          <w:rPr>
                            <w:rFonts w:ascii="Times New Roman" w:hAnsi="Times New Roman" w:cs="Times New Roman"/>
                            <w:sz w:val="18"/>
                            <w:szCs w:val="18"/>
                            <w:rPrChange w:id="5699" w:author="Maino Vieytes, Christian (NIH/NIA/IRP) [F]" w:date="2023-11-16T17:05:00Z">
                              <w:rPr>
                                <w:rFonts w:ascii="Times New Roman" w:hAnsi="Times New Roman" w:cs="Times New Roman"/>
                                <w:sz w:val="20"/>
                                <w:szCs w:val="20"/>
                              </w:rPr>
                            </w:rPrChange>
                          </w:rPr>
                          <w:delText xml:space="preserve"> and spline curves from expanding the diet quality index using a basis expansion for a natural cubic spline with four interior knots</w:delText>
                        </w:r>
                      </w:del>
                      <w:r w:rsidRPr="001103BB">
                        <w:rPr>
                          <w:rFonts w:ascii="Times New Roman" w:hAnsi="Times New Roman" w:cs="Times New Roman"/>
                          <w:sz w:val="18"/>
                          <w:szCs w:val="18"/>
                          <w:rPrChange w:id="5700" w:author="Maino Vieytes, Christian (NIH/NIA/IRP) [F]" w:date="2023-11-16T17:05:00Z">
                            <w:rPr>
                              <w:rFonts w:ascii="Times New Roman" w:hAnsi="Times New Roman" w:cs="Times New Roman"/>
                              <w:sz w:val="20"/>
                              <w:szCs w:val="20"/>
                            </w:rPr>
                          </w:rPrChange>
                        </w:rPr>
                        <w:t xml:space="preserve">. </w:t>
                      </w:r>
                      <w:ins w:id="5701" w:author="Maino Vieytes, Christian (NIH/NIA/IRP) [F]" w:date="2023-11-16T17:01:00Z">
                        <w:r w:rsidR="001103BB" w:rsidRPr="001103BB">
                          <w:rPr>
                            <w:rFonts w:ascii="Times New Roman" w:hAnsi="Times New Roman" w:cs="Times New Roman"/>
                            <w:i/>
                            <w:iCs/>
                            <w:sz w:val="18"/>
                            <w:szCs w:val="18"/>
                            <w:rPrChange w:id="5702" w:author="Maino Vieytes, Christian (NIH/NIA/IRP) [F]" w:date="2023-11-16T17:05:00Z">
                              <w:rPr>
                                <w:rFonts w:ascii="Times New Roman" w:hAnsi="Times New Roman" w:cs="Times New Roman"/>
                                <w:sz w:val="20"/>
                                <w:szCs w:val="20"/>
                              </w:rPr>
                            </w:rPrChange>
                          </w:rPr>
                          <w:t>Panel B</w:t>
                        </w:r>
                        <w:r w:rsidR="001103BB" w:rsidRPr="001103BB">
                          <w:rPr>
                            <w:rFonts w:ascii="Times New Roman" w:hAnsi="Times New Roman" w:cs="Times New Roman"/>
                            <w:sz w:val="18"/>
                            <w:szCs w:val="18"/>
                            <w:rPrChange w:id="5703" w:author="Maino Vieytes, Christian (NIH/NIA/IRP) [F]" w:date="2023-11-16T17:05:00Z">
                              <w:rPr>
                                <w:rFonts w:ascii="Times New Roman" w:hAnsi="Times New Roman" w:cs="Times New Roman"/>
                                <w:sz w:val="20"/>
                                <w:szCs w:val="20"/>
                              </w:rPr>
                            </w:rPrChange>
                          </w:rPr>
                          <w:t xml:space="preserve">: Spline curves from expanding the diet quality index using a basis expansion for a natural cubic spline with one interior knot. </w:t>
                        </w:r>
                      </w:ins>
                      <w:del w:id="5704" w:author="Maino Vieytes, Christian (NIH/NIA/IRP) [F]" w:date="2023-11-16T17:01:00Z">
                        <w:r w:rsidRPr="001103BB" w:rsidDel="001103BB">
                          <w:rPr>
                            <w:rFonts w:ascii="Times New Roman" w:hAnsi="Times New Roman" w:cs="Times New Roman"/>
                            <w:sz w:val="18"/>
                            <w:szCs w:val="18"/>
                            <w:rPrChange w:id="5705" w:author="Maino Vieytes, Christian (NIH/NIA/IRP) [F]" w:date="2023-11-16T17:05:00Z">
                              <w:rPr>
                                <w:rFonts w:ascii="Times New Roman" w:hAnsi="Times New Roman" w:cs="Times New Roman"/>
                                <w:sz w:val="20"/>
                                <w:szCs w:val="20"/>
                              </w:rPr>
                            </w:rPrChange>
                          </w:rPr>
                          <w:delText xml:space="preserve">These </w:delText>
                        </w:r>
                      </w:del>
                      <w:ins w:id="5706" w:author="Maino Vieytes, Christian (NIH/NIA/IRP) [F]" w:date="2023-11-16T17:01:00Z">
                        <w:r w:rsidR="001103BB" w:rsidRPr="001103BB">
                          <w:rPr>
                            <w:rFonts w:ascii="Times New Roman" w:hAnsi="Times New Roman" w:cs="Times New Roman"/>
                            <w:sz w:val="18"/>
                            <w:szCs w:val="18"/>
                            <w:rPrChange w:id="5707" w:author="Maino Vieytes, Christian (NIH/NIA/IRP) [F]" w:date="2023-11-16T17:05:00Z">
                              <w:rPr>
                                <w:rFonts w:ascii="Times New Roman" w:hAnsi="Times New Roman" w:cs="Times New Roman"/>
                                <w:sz w:val="20"/>
                                <w:szCs w:val="20"/>
                              </w:rPr>
                            </w:rPrChange>
                          </w:rPr>
                          <w:t xml:space="preserve">All </w:t>
                        </w:r>
                      </w:ins>
                      <w:r w:rsidRPr="001103BB">
                        <w:rPr>
                          <w:rFonts w:ascii="Times New Roman" w:hAnsi="Times New Roman" w:cs="Times New Roman"/>
                          <w:sz w:val="18"/>
                          <w:szCs w:val="18"/>
                          <w:rPrChange w:id="5708" w:author="Maino Vieytes, Christian (NIH/NIA/IRP) [F]" w:date="2023-11-16T17:05:00Z">
                            <w:rPr>
                              <w:rFonts w:ascii="Times New Roman" w:hAnsi="Times New Roman" w:cs="Times New Roman"/>
                              <w:sz w:val="20"/>
                              <w:szCs w:val="20"/>
                            </w:rPr>
                          </w:rPrChange>
                        </w:rPr>
                        <w:t>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1103BB">
                        <w:rPr>
                          <w:rFonts w:ascii="Times New Roman" w:hAnsi="Times New Roman" w:cs="Times New Roman"/>
                          <w:i/>
                          <w:iCs/>
                          <w:sz w:val="18"/>
                          <w:szCs w:val="18"/>
                          <w:rPrChange w:id="5709" w:author="Maino Vieytes, Christian (NIH/NIA/IRP) [F]" w:date="2023-11-16T17:05:00Z">
                            <w:rPr>
                              <w:rFonts w:ascii="Times New Roman" w:hAnsi="Times New Roman" w:cs="Times New Roman"/>
                              <w:i/>
                              <w:iCs/>
                              <w:sz w:val="20"/>
                              <w:szCs w:val="20"/>
                            </w:rPr>
                          </w:rPrChange>
                        </w:rPr>
                        <w:t>.</w:t>
                      </w:r>
                    </w:p>
                    <w:p w14:paraId="09C78A58" w14:textId="61FBAF35" w:rsidR="005B16E9" w:rsidRPr="001103BB" w:rsidRDefault="005B16E9" w:rsidP="005B16E9">
                      <w:pPr>
                        <w:rPr>
                          <w:rFonts w:ascii="Times New Roman" w:hAnsi="Times New Roman" w:cs="Times New Roman"/>
                          <w:sz w:val="18"/>
                          <w:szCs w:val="18"/>
                          <w:rPrChange w:id="5710"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sz w:val="18"/>
                          <w:szCs w:val="18"/>
                          <w:vertAlign w:val="superscript"/>
                          <w:rPrChange w:id="5711" w:author="Maino Vieytes, Christian (NIH/NIA/IRP) [F]" w:date="2023-11-16T17:05:00Z">
                            <w:rPr>
                              <w:rFonts w:ascii="Times New Roman" w:hAnsi="Times New Roman" w:cs="Times New Roman"/>
                              <w:sz w:val="20"/>
                              <w:szCs w:val="20"/>
                              <w:vertAlign w:val="superscript"/>
                            </w:rPr>
                          </w:rPrChange>
                        </w:rPr>
                        <w:t>a</w:t>
                      </w:r>
                      <w:ins w:id="5712" w:author="Maino Vieytes, Christian (NIH/NIA/IRP) [F]" w:date="2023-11-16T17:06:00Z">
                        <w:r w:rsidR="005C76B8">
                          <w:rPr>
                            <w:rFonts w:ascii="Times New Roman" w:hAnsi="Times New Roman" w:cs="Times New Roman"/>
                            <w:sz w:val="18"/>
                            <w:szCs w:val="18"/>
                            <w:vertAlign w:val="superscript"/>
                          </w:rPr>
                          <w:t xml:space="preserve"> </w:t>
                        </w:r>
                      </w:ins>
                      <w:ins w:id="5713" w:author="Maino Vieytes, Christian (NIH/NIA/IRP) [F]" w:date="2023-11-16T10:33:00Z">
                        <w:r w:rsidR="000D1DBD" w:rsidRPr="001103BB">
                          <w:rPr>
                            <w:rFonts w:ascii="Times New Roman" w:hAnsi="Times New Roman" w:cs="Times New Roman"/>
                            <w:sz w:val="18"/>
                            <w:szCs w:val="18"/>
                            <w:rPrChange w:id="5714" w:author="Maino Vieytes, Christian (NIH/NIA/IRP) [F]" w:date="2023-11-16T17:05:00Z">
                              <w:rPr>
                                <w:rFonts w:ascii="Times New Roman" w:hAnsi="Times New Roman" w:cs="Times New Roman"/>
                                <w:sz w:val="20"/>
                                <w:szCs w:val="20"/>
                              </w:rPr>
                            </w:rPrChange>
                          </w:rPr>
                          <w:t>Healthy Eating I</w:t>
                        </w:r>
                      </w:ins>
                      <w:ins w:id="5715" w:author="Maino Vieytes, Christian (NIH/NIA/IRP) [F]" w:date="2023-11-16T10:34:00Z">
                        <w:r w:rsidR="000D1DBD" w:rsidRPr="001103BB">
                          <w:rPr>
                            <w:rFonts w:ascii="Times New Roman" w:hAnsi="Times New Roman" w:cs="Times New Roman"/>
                            <w:sz w:val="18"/>
                            <w:szCs w:val="18"/>
                            <w:rPrChange w:id="5716" w:author="Maino Vieytes, Christian (NIH/NIA/IRP) [F]" w:date="2023-11-16T17:05:00Z">
                              <w:rPr>
                                <w:rFonts w:ascii="Times New Roman" w:hAnsi="Times New Roman" w:cs="Times New Roman"/>
                                <w:sz w:val="20"/>
                                <w:szCs w:val="20"/>
                              </w:rPr>
                            </w:rPrChange>
                          </w:rPr>
                          <w:t>ndex 2015</w:t>
                        </w:r>
                      </w:ins>
                      <w:del w:id="5717" w:author="Maino Vieytes, Christian (NIH/NIA/IRP) [F]" w:date="2023-11-16T10:33:00Z">
                        <w:r w:rsidRPr="001103BB" w:rsidDel="000D1DBD">
                          <w:rPr>
                            <w:rFonts w:ascii="Times New Roman" w:hAnsi="Times New Roman" w:cs="Times New Roman"/>
                            <w:sz w:val="18"/>
                            <w:szCs w:val="18"/>
                            <w:rPrChange w:id="5718" w:author="Maino Vieytes, Christian (NIH/NIA/IRP) [F]" w:date="2023-11-16T17:05:00Z">
                              <w:rPr>
                                <w:rFonts w:ascii="Times New Roman" w:hAnsi="Times New Roman" w:cs="Times New Roman"/>
                                <w:sz w:val="20"/>
                                <w:szCs w:val="20"/>
                              </w:rPr>
                            </w:rPrChange>
                          </w:rPr>
                          <w:delText>Dietary pattern scores were normalized prior to plotting</w:delText>
                        </w:r>
                      </w:del>
                    </w:p>
                    <w:p w14:paraId="471314CE" w14:textId="77777777" w:rsidR="005B16E9" w:rsidRPr="001103BB" w:rsidRDefault="005B16E9" w:rsidP="005B16E9">
                      <w:pPr>
                        <w:rPr>
                          <w:ins w:id="5719" w:author="Maino Vieytes, Christian (NIH/NIA/IRP) [F]" w:date="2023-11-16T17:05:00Z"/>
                          <w:rFonts w:ascii="Times New Roman" w:hAnsi="Times New Roman" w:cs="Times New Roman"/>
                          <w:sz w:val="18"/>
                          <w:szCs w:val="18"/>
                          <w:rPrChange w:id="5720" w:author="Maino Vieytes, Christian (NIH/NIA/IRP) [F]" w:date="2023-11-16T17:05:00Z">
                            <w:rPr>
                              <w:ins w:id="5721" w:author="Maino Vieytes, Christian (NIH/NIA/IRP) [F]" w:date="2023-11-16T17:05:00Z"/>
                              <w:rFonts w:ascii="Times New Roman" w:hAnsi="Times New Roman" w:cs="Times New Roman"/>
                              <w:sz w:val="20"/>
                              <w:szCs w:val="20"/>
                            </w:rPr>
                          </w:rPrChange>
                        </w:rPr>
                      </w:pPr>
                      <w:r w:rsidRPr="001103BB">
                        <w:rPr>
                          <w:rFonts w:ascii="Times New Roman" w:hAnsi="Times New Roman" w:cs="Times New Roman"/>
                          <w:sz w:val="18"/>
                          <w:szCs w:val="18"/>
                          <w:rPrChange w:id="5722" w:author="Maino Vieytes, Christian (NIH/NIA/IRP) [F]" w:date="2023-11-16T17:05:00Z">
                            <w:rPr>
                              <w:rFonts w:ascii="Times New Roman" w:hAnsi="Times New Roman" w:cs="Times New Roman"/>
                              <w:sz w:val="20"/>
                              <w:szCs w:val="20"/>
                            </w:rPr>
                          </w:rPrChange>
                        </w:rPr>
                        <w:t>Subjects were weighted, and the analysis was performed according to NCHS guidelines.</w:t>
                      </w:r>
                    </w:p>
                    <w:p w14:paraId="52976771" w14:textId="1EED7D06" w:rsidR="001103BB" w:rsidRPr="001103BB" w:rsidRDefault="001103BB" w:rsidP="005B16E9">
                      <w:pPr>
                        <w:rPr>
                          <w:rFonts w:ascii="Times New Roman" w:hAnsi="Times New Roman" w:cs="Times New Roman"/>
                          <w:sz w:val="18"/>
                          <w:szCs w:val="18"/>
                          <w:rPrChange w:id="5723" w:author="Maino Vieytes, Christian (NIH/NIA/IRP) [F]" w:date="2023-11-16T17:05:00Z">
                            <w:rPr>
                              <w:rFonts w:ascii="Times New Roman" w:hAnsi="Times New Roman" w:cs="Times New Roman"/>
                              <w:sz w:val="20"/>
                              <w:szCs w:val="20"/>
                            </w:rPr>
                          </w:rPrChange>
                        </w:rPr>
                      </w:pPr>
                      <w:ins w:id="5724" w:author="Maino Vieytes, Christian (NIH/NIA/IRP) [F]" w:date="2023-11-16T17:05:00Z">
                        <w:r w:rsidRPr="001103BB">
                          <w:rPr>
                            <w:rFonts w:ascii="Times New Roman" w:hAnsi="Times New Roman" w:cs="Times New Roman"/>
                            <w:sz w:val="18"/>
                            <w:szCs w:val="18"/>
                            <w:lang w:bidi="en-US"/>
                          </w:rPr>
                          <w:t>All dietary patterns extraction procedures were performed on the training subsample described in the main text (</w:t>
                        </w:r>
                        <w:r w:rsidRPr="001103BB">
                          <w:rPr>
                            <w:rFonts w:ascii="Times New Roman" w:hAnsi="Times New Roman" w:cs="Times New Roman"/>
                            <w:i/>
                            <w:iCs/>
                            <w:sz w:val="18"/>
                            <w:szCs w:val="18"/>
                            <w:lang w:bidi="en-US"/>
                          </w:rPr>
                          <w:t xml:space="preserve">n </w:t>
                        </w:r>
                        <w:r w:rsidRPr="001103BB">
                          <w:rPr>
                            <w:rFonts w:ascii="Times New Roman" w:hAnsi="Times New Roman" w:cs="Times New Roman"/>
                            <w:sz w:val="18"/>
                            <w:szCs w:val="18"/>
                            <w:lang w:bidi="en-US"/>
                          </w:rPr>
                          <w:t>= 748</w:t>
                        </w:r>
                        <w:r>
                          <w:rPr>
                            <w:rFonts w:ascii="Times New Roman" w:hAnsi="Times New Roman" w:cs="Times New Roman"/>
                            <w:sz w:val="18"/>
                            <w:szCs w:val="18"/>
                            <w:lang w:bidi="en-US"/>
                          </w:rPr>
                          <w:t>).</w:t>
                        </w:r>
                      </w:ins>
                    </w:p>
                  </w:txbxContent>
                </v:textbox>
                <w10:wrap type="square"/>
              </v:shape>
            </w:pict>
          </mc:Fallback>
        </mc:AlternateContent>
      </w:r>
      <w:ins w:id="5725" w:author="Maino Vieytes, Christian (NIH/NIA/IRP) [F]" w:date="2023-11-16T17:05:00Z">
        <w:r>
          <w:rPr>
            <w:rFonts w:ascii="Times New Roman" w:eastAsiaTheme="minorEastAsia" w:hAnsi="Times New Roman" w:cs="Times New Roman"/>
            <w:noProof/>
          </w:rPr>
          <w:drawing>
            <wp:anchor distT="0" distB="0" distL="114300" distR="114300" simplePos="0" relativeHeight="251685888" behindDoc="0" locked="0" layoutInCell="1" allowOverlap="1" wp14:anchorId="20EB9540" wp14:editId="2278D41D">
              <wp:simplePos x="0" y="0"/>
              <wp:positionH relativeFrom="column">
                <wp:posOffset>286081</wp:posOffset>
              </wp:positionH>
              <wp:positionV relativeFrom="paragraph">
                <wp:posOffset>262890</wp:posOffset>
              </wp:positionV>
              <wp:extent cx="5943600" cy="3657600"/>
              <wp:effectExtent l="0" t="0" r="0" b="0"/>
              <wp:wrapSquare wrapText="bothSides"/>
              <wp:docPr id="411749051"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49051" name="Picture 4"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14:sizeRelH relativeFrom="page">
                <wp14:pctWidth>0</wp14:pctWidth>
              </wp14:sizeRelH>
              <wp14:sizeRelV relativeFrom="page">
                <wp14:pctHeight>0</wp14:pctHeight>
              </wp14:sizeRelV>
            </wp:anchor>
          </w:drawing>
        </w:r>
      </w:ins>
    </w:p>
    <w:p w14:paraId="41101076" w14:textId="7AE76683" w:rsidR="00B717EF" w:rsidRPr="00B717EF" w:rsidRDefault="00B717EF" w:rsidP="00B717EF">
      <w:pPr>
        <w:spacing w:line="360" w:lineRule="auto"/>
        <w:ind w:firstLine="720"/>
        <w:rPr>
          <w:rFonts w:ascii="Times New Roman" w:eastAsiaTheme="minorEastAsia" w:hAnsi="Times New Roman" w:cs="Times New Roman"/>
        </w:rPr>
      </w:pPr>
      <w:del w:id="5726" w:author="Maino Vieytes, Christian (NIH/NIA/IRP) [F]" w:date="2023-11-16T10:33:00Z">
        <w:r w:rsidDel="000D1DBD">
          <w:rPr>
            <w:rFonts w:ascii="Times New Roman" w:eastAsiaTheme="minorEastAsia" w:hAnsi="Times New Roman" w:cs="Times New Roman"/>
            <w:noProof/>
          </w:rPr>
          <w:drawing>
            <wp:anchor distT="0" distB="0" distL="114300" distR="114300" simplePos="0" relativeHeight="251675648" behindDoc="0" locked="0" layoutInCell="1" allowOverlap="1" wp14:anchorId="13320B9F" wp14:editId="2BCA1C00">
              <wp:simplePos x="0" y="0"/>
              <wp:positionH relativeFrom="column">
                <wp:posOffset>457200</wp:posOffset>
              </wp:positionH>
              <wp:positionV relativeFrom="paragraph">
                <wp:posOffset>0</wp:posOffset>
              </wp:positionV>
              <wp:extent cx="5943600" cy="4902200"/>
              <wp:effectExtent l="0" t="0" r="0" b="0"/>
              <wp:wrapSquare wrapText="bothSides"/>
              <wp:docPr id="160304562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45621" name="Picture 3"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del>
    </w:p>
    <w:p w14:paraId="0B38CFDA" w14:textId="63C1FD73"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Discussion</w:t>
      </w:r>
    </w:p>
    <w:p w14:paraId="4C15D9C4" w14:textId="2079F13D" w:rsidR="002C775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Using a nationally representative sample of U.S. cancer survivors, we found that dietary patterns associated with being a </w:t>
      </w:r>
      <w:del w:id="5727" w:author="Maino Vieytes, Christian (NIH/NIA/IRP) [F]" w:date="2023-11-19T07:56:00Z">
        <w:r w:rsidRPr="00C90B6F" w:rsidDel="00F96675">
          <w:rPr>
            <w:rFonts w:ascii="Times New Roman" w:hAnsi="Times New Roman" w:cs="Times New Roman"/>
          </w:rPr>
          <w:delText>food-insecure</w:delText>
        </w:r>
      </w:del>
      <w:ins w:id="5728"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 were positively associated with all-cause and cancer-specific mortality after adjusting for several confounders.</w:t>
      </w:r>
      <w:del w:id="5729" w:author="Maino Vieytes, Christian (NIH/NIA/IRP) [F]" w:date="2023-11-20T10:46:00Z">
        <w:r w:rsidRPr="00C90B6F" w:rsidDel="004D2D6E">
          <w:rPr>
            <w:rFonts w:ascii="Times New Roman" w:hAnsi="Times New Roman" w:cs="Times New Roman"/>
          </w:rPr>
          <w:delText xml:space="preserve"> In a previous analysis, we validated the utility of penalized logistic regression as a novel </w:delText>
        </w:r>
        <w:r w:rsidRPr="00C90B6F" w:rsidDel="004D2D6E">
          <w:rPr>
            <w:rFonts w:ascii="Times New Roman" w:hAnsi="Times New Roman" w:cs="Times New Roman"/>
            <w:i/>
            <w:iCs/>
          </w:rPr>
          <w:delText xml:space="preserve">a posteriori </w:delText>
        </w:r>
        <w:r w:rsidRPr="00C90B6F" w:rsidDel="004D2D6E">
          <w:rPr>
            <w:rFonts w:ascii="Times New Roman" w:hAnsi="Times New Roman" w:cs="Times New Roman"/>
          </w:rPr>
          <w:delText xml:space="preserve">method for extracting dietary patterns associated with a particular risk factor or outcome </w:delText>
        </w:r>
        <w:r w:rsidRPr="00C90B6F" w:rsidDel="004D2D6E">
          <w:rPr>
            <w:rFonts w:ascii="Times New Roman" w:hAnsi="Times New Roman" w:cs="Times New Roman"/>
          </w:rPr>
          <w:fldChar w:fldCharType="begin"/>
        </w:r>
        <w:r w:rsidR="00555C35" w:rsidDel="004D2D6E">
          <w:rPr>
            <w:rFonts w:ascii="Times New Roman" w:hAnsi="Times New Roman" w:cs="Times New Roman"/>
          </w:rPr>
          <w:delInstrText xml:space="preserve"> ADDIN ZOTERO_ITEM CSL_CITATION {"citationID":"82EndsuG","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4D2D6E">
          <w:rPr>
            <w:rFonts w:ascii="Times New Roman" w:hAnsi="Times New Roman" w:cs="Times New Roman"/>
          </w:rPr>
          <w:fldChar w:fldCharType="separate"/>
        </w:r>
        <w:r w:rsidR="00372469" w:rsidDel="004D2D6E">
          <w:rPr>
            <w:rFonts w:ascii="Times New Roman" w:hAnsi="Times New Roman" w:cs="Times New Roman"/>
            <w:noProof/>
          </w:rPr>
          <w:delText>[11]</w:delText>
        </w:r>
        <w:r w:rsidRPr="00C90B6F" w:rsidDel="004D2D6E">
          <w:rPr>
            <w:rFonts w:ascii="Times New Roman" w:hAnsi="Times New Roman" w:cs="Times New Roman"/>
          </w:rPr>
          <w:fldChar w:fldCharType="end"/>
        </w:r>
        <w:r w:rsidRPr="00C90B6F" w:rsidDel="004D2D6E">
          <w:rPr>
            <w:rFonts w:ascii="Times New Roman" w:hAnsi="Times New Roman" w:cs="Times New Roman"/>
          </w:rPr>
          <w:delText>. The results of this follow-up analysis demonstrated the clinical value of these dietary patterns and their relationship with survival.</w:delText>
        </w:r>
      </w:del>
      <w:r w:rsidRPr="00C90B6F">
        <w:rPr>
          <w:rFonts w:ascii="Times New Roman" w:hAnsi="Times New Roman" w:cs="Times New Roman"/>
        </w:rPr>
        <w:t xml:space="preserve"> Of the </w:t>
      </w:r>
      <w:del w:id="5730" w:author="Maino Vieytes, Christian (NIH/NIA/IRP) [F]" w:date="2023-11-20T10:46:00Z">
        <w:r w:rsidRPr="00C90B6F" w:rsidDel="004D2D6E">
          <w:rPr>
            <w:rFonts w:ascii="Times New Roman" w:hAnsi="Times New Roman" w:cs="Times New Roman"/>
          </w:rPr>
          <w:delText xml:space="preserve">six </w:delText>
        </w:r>
      </w:del>
      <w:ins w:id="5731" w:author="Maino Vieytes, Christian (NIH/NIA/IRP) [F]" w:date="2023-11-20T10:46:00Z">
        <w:r w:rsidR="004D2D6E">
          <w:rPr>
            <w:rFonts w:ascii="Times New Roman" w:hAnsi="Times New Roman" w:cs="Times New Roman"/>
          </w:rPr>
          <w:t>three</w:t>
        </w:r>
        <w:r w:rsidR="004D2D6E" w:rsidRPr="00C90B6F">
          <w:rPr>
            <w:rFonts w:ascii="Times New Roman" w:hAnsi="Times New Roman" w:cs="Times New Roman"/>
          </w:rPr>
          <w:t xml:space="preserve"> </w:t>
        </w:r>
      </w:ins>
      <w:r w:rsidRPr="00C90B6F">
        <w:rPr>
          <w:rFonts w:ascii="Times New Roman" w:hAnsi="Times New Roman" w:cs="Times New Roman"/>
        </w:rPr>
        <w:t>dietary patterns we extracted from the observed 24-hour recall data (</w:t>
      </w:r>
      <w:del w:id="5732" w:author="Maino Vieytes, Christian (NIH/NIA/IRP) [F]" w:date="2023-11-20T10:46:00Z">
        <w:r w:rsidRPr="00C90B6F" w:rsidDel="004D2D6E">
          <w:rPr>
            <w:rFonts w:ascii="Times New Roman" w:hAnsi="Times New Roman" w:cs="Times New Roman"/>
          </w:rPr>
          <w:delText xml:space="preserve">four </w:delText>
        </w:r>
      </w:del>
      <w:ins w:id="5733" w:author="Maino Vieytes, Christian (NIH/NIA/IRP) [F]" w:date="2023-11-20T10:46:00Z">
        <w:r w:rsidR="004D2D6E">
          <w:rPr>
            <w:rFonts w:ascii="Times New Roman" w:hAnsi="Times New Roman" w:cs="Times New Roman"/>
          </w:rPr>
          <w:t>one</w:t>
        </w:r>
        <w:r w:rsidR="004D2D6E" w:rsidRPr="00C90B6F">
          <w:rPr>
            <w:rFonts w:ascii="Times New Roman" w:hAnsi="Times New Roman" w:cs="Times New Roman"/>
          </w:rPr>
          <w:t xml:space="preserve"> </w:t>
        </w:r>
      </w:ins>
      <w:r w:rsidRPr="00C90B6F">
        <w:rPr>
          <w:rFonts w:ascii="Times New Roman" w:hAnsi="Times New Roman" w:cs="Times New Roman"/>
        </w:rPr>
        <w:t xml:space="preserve">with penalized logit and two with PCA), two of these patterns—the FI and </w:t>
      </w:r>
      <w:del w:id="5734" w:author="Maino Vieytes, Christian (NIH/NIA/IRP) [F]" w:date="2023-11-20T10:47:00Z">
        <w:r w:rsidRPr="00C90B6F" w:rsidDel="004D2D6E">
          <w:rPr>
            <w:rFonts w:ascii="Times New Roman" w:hAnsi="Times New Roman" w:cs="Times New Roman"/>
          </w:rPr>
          <w:delText xml:space="preserve">SNAP </w:delText>
        </w:r>
      </w:del>
      <w:ins w:id="5735" w:author="Maino Vieytes, Christian (NIH/NIA/IRP) [F]" w:date="2023-11-20T10:47:00Z">
        <w:r w:rsidR="004D2D6E">
          <w:rPr>
            <w:rFonts w:ascii="Times New Roman" w:hAnsi="Times New Roman" w:cs="Times New Roman"/>
          </w:rPr>
          <w:t>Prudent #1</w:t>
        </w:r>
        <w:r w:rsidR="004D2D6E" w:rsidRPr="00C90B6F">
          <w:rPr>
            <w:rFonts w:ascii="Times New Roman" w:hAnsi="Times New Roman" w:cs="Times New Roman"/>
          </w:rPr>
          <w:t xml:space="preserve"> </w:t>
        </w:r>
      </w:ins>
      <w:r w:rsidRPr="00C90B6F">
        <w:rPr>
          <w:rFonts w:ascii="Times New Roman" w:hAnsi="Times New Roman" w:cs="Times New Roman"/>
        </w:rPr>
        <w:t xml:space="preserve">patterns, which were both loaded by high consumption of palatable and processed foods and low loadings of fruits, vegetables, and other healthy components—were robustly and positively associated with all-cause and cancer-specific mortalities among cancer survivors and a subset of </w:t>
      </w:r>
      <w:del w:id="5736" w:author="Maino Vieytes, Christian (NIH/NIA/IRP) [F]" w:date="2023-11-19T07:56:00Z">
        <w:r w:rsidRPr="00C90B6F" w:rsidDel="00F96675">
          <w:rPr>
            <w:rFonts w:ascii="Times New Roman" w:hAnsi="Times New Roman" w:cs="Times New Roman"/>
          </w:rPr>
          <w:delText>food-insecure</w:delText>
        </w:r>
      </w:del>
      <w:ins w:id="5737"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w:t>
      </w:r>
      <w:ins w:id="5738" w:author="Maino Vieytes, Christian (NIH/NIA/IRP) [F]" w:date="2023-11-20T10:49:00Z">
        <w:r w:rsidR="004D2D6E">
          <w:rPr>
            <w:rFonts w:ascii="Times New Roman" w:hAnsi="Times New Roman" w:cs="Times New Roman"/>
          </w:rPr>
          <w:t xml:space="preserve"> </w:t>
        </w:r>
        <w:r w:rsidR="004D2D6E" w:rsidRPr="00C90B6F">
          <w:rPr>
            <w:rFonts w:ascii="Times New Roman" w:hAnsi="Times New Roman" w:cs="Times New Roman"/>
          </w:rPr>
          <w:t xml:space="preserve">Finally, the validity of </w:t>
        </w:r>
        <w:r w:rsidR="004D2D6E">
          <w:rPr>
            <w:rFonts w:ascii="Times New Roman" w:hAnsi="Times New Roman" w:cs="Times New Roman"/>
          </w:rPr>
          <w:t>the</w:t>
        </w:r>
        <w:r w:rsidR="004D2D6E" w:rsidRPr="00C90B6F">
          <w:rPr>
            <w:rFonts w:ascii="Times New Roman" w:hAnsi="Times New Roman" w:cs="Times New Roman"/>
          </w:rPr>
          <w:t xml:space="preserve"> extracted dietary patterns was supported by comparison to the HEI-</w:t>
        </w:r>
        <w:r w:rsidR="004D2D6E" w:rsidRPr="00C90B6F">
          <w:rPr>
            <w:rFonts w:ascii="Times New Roman" w:hAnsi="Times New Roman" w:cs="Times New Roman"/>
          </w:rPr>
          <w:lastRenderedPageBreak/>
          <w:t>2015, which indicated lower diet quality</w:t>
        </w:r>
        <w:r w:rsidR="004D2D6E">
          <w:rPr>
            <w:rFonts w:ascii="Times New Roman" w:hAnsi="Times New Roman" w:cs="Times New Roman"/>
          </w:rPr>
          <w:t xml:space="preserve"> (with respect to adherence </w:t>
        </w:r>
      </w:ins>
      <w:ins w:id="5739" w:author="Maino Vieytes, Christian (NIH/NIA/IRP) [F]" w:date="2023-11-20T10:50:00Z">
        <w:r w:rsidR="004D2D6E">
          <w:rPr>
            <w:rFonts w:ascii="Times New Roman" w:hAnsi="Times New Roman" w:cs="Times New Roman"/>
          </w:rPr>
          <w:t>to the Dietary Guidelines for Americans 2015)</w:t>
        </w:r>
      </w:ins>
      <w:ins w:id="5740" w:author="Maino Vieytes, Christian (NIH/NIA/IRP) [F]" w:date="2023-11-20T10:49:00Z">
        <w:r w:rsidR="004D2D6E" w:rsidRPr="00C90B6F">
          <w:rPr>
            <w:rFonts w:ascii="Times New Roman" w:hAnsi="Times New Roman" w:cs="Times New Roman"/>
          </w:rPr>
          <w:t xml:space="preserve"> in </w:t>
        </w:r>
        <w:r w:rsidR="004D2D6E">
          <w:rPr>
            <w:rFonts w:ascii="Times New Roman" w:hAnsi="Times New Roman" w:cs="Times New Roman"/>
          </w:rPr>
          <w:t>food insecure</w:t>
        </w:r>
        <w:r w:rsidR="004D2D6E" w:rsidRPr="00C90B6F">
          <w:rPr>
            <w:rFonts w:ascii="Times New Roman" w:hAnsi="Times New Roman" w:cs="Times New Roman"/>
          </w:rPr>
          <w:t xml:space="preserve"> survivors compared to </w:t>
        </w:r>
        <w:r w:rsidR="004D2D6E">
          <w:rPr>
            <w:rFonts w:ascii="Times New Roman" w:hAnsi="Times New Roman" w:cs="Times New Roman"/>
          </w:rPr>
          <w:t>food secure</w:t>
        </w:r>
        <w:r w:rsidR="004D2D6E" w:rsidRPr="00C90B6F">
          <w:rPr>
            <w:rFonts w:ascii="Times New Roman" w:hAnsi="Times New Roman" w:cs="Times New Roman"/>
          </w:rPr>
          <w:t xml:space="preserve"> survivors and which harbored significant</w:t>
        </w:r>
      </w:ins>
      <w:ins w:id="5741" w:author="Maino Vieytes, Christian (NIH/NIA/IRP) [F]" w:date="2023-11-20T10:50:00Z">
        <w:r w:rsidR="004D2D6E">
          <w:rPr>
            <w:rFonts w:ascii="Times New Roman" w:hAnsi="Times New Roman" w:cs="Times New Roman"/>
          </w:rPr>
          <w:t xml:space="preserve"> inverse</w:t>
        </w:r>
      </w:ins>
      <w:ins w:id="5742" w:author="Maino Vieytes, Christian (NIH/NIA/IRP) [F]" w:date="2023-11-20T10:49:00Z">
        <w:r w:rsidR="004D2D6E" w:rsidRPr="00C90B6F">
          <w:rPr>
            <w:rFonts w:ascii="Times New Roman" w:hAnsi="Times New Roman" w:cs="Times New Roman"/>
          </w:rPr>
          <w:t xml:space="preserve"> correlations to the extracted dietary patterns.</w:t>
        </w:r>
      </w:ins>
      <w:del w:id="5743" w:author="Maino Vieytes, Christian (NIH/NIA/IRP) [F]" w:date="2023-11-20T10:48:00Z">
        <w:r w:rsidRPr="00C90B6F" w:rsidDel="004D2D6E">
          <w:rPr>
            <w:rFonts w:ascii="Times New Roman" w:hAnsi="Times New Roman" w:cs="Times New Roman"/>
          </w:rPr>
          <w:delText xml:space="preserve"> </w:delText>
        </w:r>
        <w:r w:rsidR="002C775F" w:rsidRPr="002C775F" w:rsidDel="004D2D6E">
          <w:rPr>
            <w:rFonts w:ascii="Times New Roman" w:hAnsi="Times New Roman" w:cs="Times New Roman"/>
          </w:rPr>
          <w:delText xml:space="preserve">However, unlike PCA, which generates a set of orthogonal eigenvectors and thus orthogonal dietary patterns, the FI and SNAP patterns, generated with penalized logit, overlapped significantly, suggesting that they may have been measuring </w:delText>
        </w:r>
        <w:r w:rsidR="00190525" w:rsidDel="004D2D6E">
          <w:rPr>
            <w:rFonts w:ascii="Times New Roman" w:hAnsi="Times New Roman" w:cs="Times New Roman"/>
          </w:rPr>
          <w:delText>a similar or the same</w:delText>
        </w:r>
        <w:r w:rsidR="002C775F" w:rsidRPr="002C775F" w:rsidDel="004D2D6E">
          <w:rPr>
            <w:rFonts w:ascii="Times New Roman" w:hAnsi="Times New Roman" w:cs="Times New Roman"/>
          </w:rPr>
          <w:delText xml:space="preserve"> underlying </w:delText>
        </w:r>
        <w:r w:rsidR="003378CE" w:rsidDel="004D2D6E">
          <w:rPr>
            <w:rFonts w:ascii="Times New Roman" w:hAnsi="Times New Roman" w:cs="Times New Roman"/>
          </w:rPr>
          <w:delText xml:space="preserve">latent </w:delText>
        </w:r>
        <w:r w:rsidR="001762EB" w:rsidDel="004D2D6E">
          <w:rPr>
            <w:rFonts w:ascii="Times New Roman" w:hAnsi="Times New Roman" w:cs="Times New Roman"/>
          </w:rPr>
          <w:delText>phenomenon</w:delText>
        </w:r>
        <w:r w:rsidR="002C775F" w:rsidRPr="002C775F" w:rsidDel="004D2D6E">
          <w:rPr>
            <w:rFonts w:ascii="Times New Roman" w:hAnsi="Times New Roman" w:cs="Times New Roman"/>
          </w:rPr>
          <w:delText xml:space="preserve"> (Table 2, Figure 2).</w:delText>
        </w:r>
        <w:r w:rsidR="00135CC3" w:rsidDel="004D2D6E">
          <w:rPr>
            <w:rFonts w:ascii="Times New Roman" w:hAnsi="Times New Roman" w:cs="Times New Roman"/>
          </w:rPr>
          <w:delText xml:space="preserve"> </w:delText>
        </w:r>
      </w:del>
    </w:p>
    <w:p w14:paraId="1D8A9D10" w14:textId="45F48062" w:rsidR="00CA04BD" w:rsidRPr="00C90B6F" w:rsidDel="004D2D6E" w:rsidRDefault="00CA04BD" w:rsidP="002C775F">
      <w:pPr>
        <w:spacing w:line="360" w:lineRule="auto"/>
        <w:ind w:firstLine="720"/>
        <w:rPr>
          <w:del w:id="5744" w:author="Maino Vieytes, Christian (NIH/NIA/IRP) [F]" w:date="2023-11-20T10:49:00Z"/>
          <w:rFonts w:ascii="Times New Roman" w:hAnsi="Times New Roman" w:cs="Times New Roman"/>
        </w:rPr>
      </w:pPr>
      <w:del w:id="5745" w:author="Maino Vieytes, Christian (NIH/NIA/IRP) [F]" w:date="2023-11-20T10:49:00Z">
        <w:r w:rsidRPr="00C90B6F" w:rsidDel="004D2D6E">
          <w:rPr>
            <w:rFonts w:ascii="Times New Roman" w:hAnsi="Times New Roman" w:cs="Times New Roman"/>
          </w:rPr>
          <w:delText xml:space="preserve">There was also evidence that prudent-style patterns (i.e., those characterized by high consumption of fruits, vegetables, and other healthy components) extracted with PCA, which were inversely correlated with food insecurity status, were also inversely associated with all-cause and cancer-specific mortality. However, the evidence for these patterns was not as strong as that of the others mentioned. Moreover, the results we observed were robust after performing multiple sensitivity analyses. Finally, the validity of </w:delText>
        </w:r>
        <w:r w:rsidR="00661515" w:rsidDel="004D2D6E">
          <w:rPr>
            <w:rFonts w:ascii="Times New Roman" w:hAnsi="Times New Roman" w:cs="Times New Roman"/>
          </w:rPr>
          <w:delText>all</w:delText>
        </w:r>
        <w:r w:rsidRPr="00C90B6F" w:rsidDel="004D2D6E">
          <w:rPr>
            <w:rFonts w:ascii="Times New Roman" w:hAnsi="Times New Roman" w:cs="Times New Roman"/>
          </w:rPr>
          <w:delText xml:space="preserve"> extracted dietary patterns was supported by comparison to the HEI-2015, which indicated lower diet quality in </w:delText>
        </w:r>
      </w:del>
      <w:del w:id="5746" w:author="Maino Vieytes, Christian (NIH/NIA/IRP) [F]" w:date="2023-11-19T07:56:00Z">
        <w:r w:rsidRPr="00C90B6F" w:rsidDel="00F96675">
          <w:rPr>
            <w:rFonts w:ascii="Times New Roman" w:hAnsi="Times New Roman" w:cs="Times New Roman"/>
          </w:rPr>
          <w:delText>food-insecure</w:delText>
        </w:r>
      </w:del>
      <w:del w:id="5747" w:author="Maino Vieytes, Christian (NIH/NIA/IRP) [F]" w:date="2023-11-20T10:49:00Z">
        <w:r w:rsidRPr="00C90B6F" w:rsidDel="004D2D6E">
          <w:rPr>
            <w:rFonts w:ascii="Times New Roman" w:hAnsi="Times New Roman" w:cs="Times New Roman"/>
          </w:rPr>
          <w:delText xml:space="preserve"> survivors compared to </w:delText>
        </w:r>
      </w:del>
      <w:del w:id="5748" w:author="Maino Vieytes, Christian (NIH/NIA/IRP) [F]" w:date="2023-11-19T07:56:00Z">
        <w:r w:rsidRPr="00C90B6F" w:rsidDel="00F96675">
          <w:rPr>
            <w:rFonts w:ascii="Times New Roman" w:hAnsi="Times New Roman" w:cs="Times New Roman"/>
          </w:rPr>
          <w:delText>food-secure</w:delText>
        </w:r>
      </w:del>
      <w:del w:id="5749" w:author="Maino Vieytes, Christian (NIH/NIA/IRP) [F]" w:date="2023-11-20T10:49:00Z">
        <w:r w:rsidRPr="00C90B6F" w:rsidDel="004D2D6E">
          <w:rPr>
            <w:rFonts w:ascii="Times New Roman" w:hAnsi="Times New Roman" w:cs="Times New Roman"/>
          </w:rPr>
          <w:delText xml:space="preserve"> survivors and which harbored significant correlations to the extracted dietary patterns.</w:delText>
        </w:r>
      </w:del>
    </w:p>
    <w:p w14:paraId="69B8317F" w14:textId="72ACB52A"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Our findings contribute to evidence highlighting the adverse associations between food insecurity</w:t>
      </w:r>
      <w:ins w:id="5750" w:author="Maino Vieytes, Christian (NIH/NIA/IRP) [F]" w:date="2023-11-20T10:51:00Z">
        <w:r w:rsidR="004D2D6E">
          <w:rPr>
            <w:rFonts w:ascii="Times New Roman" w:hAnsi="Times New Roman" w:cs="Times New Roman"/>
          </w:rPr>
          <w:t>, dietary behaviors,</w:t>
        </w:r>
      </w:ins>
      <w:r w:rsidRPr="00C90B6F">
        <w:rPr>
          <w:rFonts w:ascii="Times New Roman" w:hAnsi="Times New Roman" w:cs="Times New Roman"/>
        </w:rPr>
        <w:t xml:space="preserve"> and health outcomes. However, our work is novel in that we focused on cancer survivors, a population that has, overall, received relatively little scrutiny within the broader context of food insecurity despite the fact that this population may have an elevated risk of experiencing food insecurity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w3YCl8Ir","properties":{"formattedCitation":"[3, 28, 29]","plainCitation":"[3, 28, 29]","noteIndex":0},"citationItems":[{"id":"Ox2bG7Bi/RQ5nJg3G","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zfUQ8vl1","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rPr>
        <w:t>[3, 28, 29]</w:t>
      </w:r>
      <w:r w:rsidRPr="00C90B6F">
        <w:rPr>
          <w:rFonts w:ascii="Times New Roman" w:hAnsi="Times New Roman" w:cs="Times New Roman"/>
        </w:rPr>
        <w:fldChar w:fldCharType="end"/>
      </w:r>
      <w:r w:rsidRPr="00C90B6F">
        <w:rPr>
          <w:rFonts w:ascii="Times New Roman" w:hAnsi="Times New Roman" w:cs="Times New Roman"/>
        </w:rPr>
        <w:t xml:space="preserve">. Several lines of evidence tie food insecurity to an increased comorbidity burden, including increased risks of hypertension, hyperlipidemia, diabetes, and mental health condition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FzMI8che","properties":{"formattedCitation":"[5, 30, 31]","plainCitation":"[5, 30, 31]","noteIndex":0},"citationItems":[{"id":"Ox2bG7Bi/tudFOBb0","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Ox2bG7Bi/CnRsXaC9","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Ox2bG7Bi/TfPAUbuB","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kern w:val="0"/>
        </w:rPr>
        <w:t>[5, 30, 31]</w:t>
      </w:r>
      <w:r w:rsidRPr="00C90B6F">
        <w:rPr>
          <w:rFonts w:ascii="Times New Roman" w:hAnsi="Times New Roman" w:cs="Times New Roman"/>
        </w:rPr>
        <w:fldChar w:fldCharType="end"/>
      </w:r>
      <w:r w:rsidRPr="00C90B6F">
        <w:rPr>
          <w:rFonts w:ascii="Times New Roman" w:hAnsi="Times New Roman" w:cs="Times New Roman"/>
        </w:rPr>
        <w:t xml:space="preserve">. Moreover, food insecurity is associated with poor overall health status, and recent analyses using NHANES data demonstrated significant and positive associations between food insecurity status and the risk of all-cause and cardiovascular disease mortality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azdazRTV","properties":{"formattedCitation":"[27, 32\\uc0\\u8211{}35]","plainCitation":"[27, 32–35]","noteIndex":0},"citationItems":[{"id":"Ox2bG7Bi/mCC7fXnq","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Ox2bG7Bi/2ddrO3ly","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Ox2bG7Bi/Rb2lIEBC","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Ox2bG7Bi/kBIw0KjK","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Ox2bG7Bi/3xGNd96u","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Pr="00C90B6F">
        <w:rPr>
          <w:rFonts w:ascii="Times New Roman" w:hAnsi="Times New Roman" w:cs="Times New Roman"/>
        </w:rPr>
        <w:fldChar w:fldCharType="separate"/>
      </w:r>
      <w:r w:rsidR="00555C35" w:rsidRPr="00555C35">
        <w:rPr>
          <w:rFonts w:ascii="Times New Roman" w:hAnsi="Times New Roman" w:cs="Times New Roman"/>
          <w:kern w:val="0"/>
        </w:rPr>
        <w:t>[27, 32–35]</w:t>
      </w:r>
      <w:r w:rsidRPr="00C90B6F">
        <w:rPr>
          <w:rFonts w:ascii="Times New Roman" w:hAnsi="Times New Roman" w:cs="Times New Roman"/>
        </w:rPr>
        <w:fldChar w:fldCharType="end"/>
      </w:r>
      <w:r w:rsidRPr="00C90B6F">
        <w:rPr>
          <w:rFonts w:ascii="Times New Roman" w:hAnsi="Times New Roman" w:cs="Times New Roman"/>
        </w:rPr>
        <w:t xml:space="preserve">. Our analysis complements this body of work by demonstrating that dietary intake may be pertinent to the pathway between food insecurity and increased mortality in cancer survivors. </w:t>
      </w:r>
      <w:ins w:id="5751" w:author="Maino Vieytes, Christian (NIH/NIA/IRP) [F]" w:date="2023-11-20T10:51:00Z">
        <w:r w:rsidR="004D2D6E">
          <w:rPr>
            <w:rFonts w:ascii="Times New Roman" w:hAnsi="Times New Roman" w:cs="Times New Roman"/>
          </w:rPr>
          <w:t>However, mediation analyses would be needed to support this conjecture.</w:t>
        </w:r>
      </w:ins>
    </w:p>
    <w:p w14:paraId="5A4FC84D" w14:textId="672E42C2" w:rsidR="00CA04BD" w:rsidRPr="00C90B6F" w:rsidRDefault="00CA04BD" w:rsidP="00CA04BD">
      <w:pPr>
        <w:spacing w:line="360" w:lineRule="auto"/>
        <w:ind w:firstLine="720"/>
        <w:rPr>
          <w:rFonts w:ascii="Times New Roman" w:hAnsi="Times New Roman" w:cs="Times New Roman"/>
        </w:rPr>
      </w:pPr>
      <w:del w:id="5752" w:author="Maino Vieytes, Christian (NIH/NIA/IRP) [F]" w:date="2023-11-20T09:40:00Z">
        <w:r w:rsidRPr="00C90B6F" w:rsidDel="00B272B6">
          <w:rPr>
            <w:rFonts w:ascii="Times New Roman" w:hAnsi="Times New Roman" w:cs="Times New Roman"/>
          </w:rPr>
          <w:delText>Across studies, place, population, and time, diet</w:delText>
        </w:r>
      </w:del>
      <w:ins w:id="5753" w:author="Maino Vieytes, Christian (NIH/NIA/IRP) [F]" w:date="2023-11-20T09:40:00Z">
        <w:r w:rsidR="00B272B6">
          <w:rPr>
            <w:rFonts w:ascii="Times New Roman" w:hAnsi="Times New Roman" w:cs="Times New Roman"/>
          </w:rPr>
          <w:t>Diet</w:t>
        </w:r>
      </w:ins>
      <w:r w:rsidRPr="00C90B6F">
        <w:rPr>
          <w:rFonts w:ascii="Times New Roman" w:hAnsi="Times New Roman" w:cs="Times New Roman"/>
        </w:rPr>
        <w:t xml:space="preserve"> quality is associated with physiological outcomes that may explain the differential propensity for survival, as observed in our analysis. In a longitudinal sample of older adults from the Health and Retirement Study, higher diet quality, as measured by the HEI-2015, was associated with better lipid and C-reactive protein (CRP) profiles and decreased likelihood of depression and functional deficit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mUVL7r2H","properties":{"formattedCitation":"[36]","plainCitation":"[36]","noteIndex":0},"citationItems":[{"id":"Ox2bG7Bi/66jpuJfP","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6]</w:t>
      </w:r>
      <w:r w:rsidRPr="00C90B6F">
        <w:rPr>
          <w:rFonts w:ascii="Times New Roman" w:hAnsi="Times New Roman" w:cs="Times New Roman"/>
        </w:rPr>
        <w:fldChar w:fldCharType="end"/>
      </w:r>
      <w:r w:rsidRPr="00C90B6F">
        <w:rPr>
          <w:rFonts w:ascii="Times New Roman" w:hAnsi="Times New Roman" w:cs="Times New Roman"/>
        </w:rPr>
        <w:t xml:space="preserve">. In another longitudinal sample from the Health, Eating, Activity, and Lifestyle (HEAL) prospective cohort study, higher postdiagnosis HEI-2015 scores were associated with lower CRP levels in breast cancer survivor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oYOnxB83","properties":{"formattedCitation":"[37]","plainCitation":"[37]","noteIndex":0},"citationItems":[{"id":"Ox2bG7Bi/PdWaMndG","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7]</w:t>
      </w:r>
      <w:r w:rsidRPr="00C90B6F">
        <w:rPr>
          <w:rFonts w:ascii="Times New Roman" w:hAnsi="Times New Roman" w:cs="Times New Roman"/>
        </w:rPr>
        <w:fldChar w:fldCharType="end"/>
      </w:r>
      <w:r w:rsidRPr="00C90B6F">
        <w:rPr>
          <w:rFonts w:ascii="Times New Roman" w:hAnsi="Times New Roman" w:cs="Times New Roman"/>
        </w:rPr>
        <w:t xml:space="preserve">. A nested cross-sectional study from the Multiethnic Cohort Study examined relationships between four </w:t>
      </w:r>
      <w:r w:rsidRPr="00C90B6F">
        <w:rPr>
          <w:rFonts w:ascii="Times New Roman" w:hAnsi="Times New Roman" w:cs="Times New Roman"/>
          <w:i/>
          <w:iCs/>
        </w:rPr>
        <w:t xml:space="preserve">a priori </w:t>
      </w:r>
      <w:r w:rsidRPr="00C90B6F">
        <w:rPr>
          <w:rFonts w:ascii="Times New Roman" w:hAnsi="Times New Roman" w:cs="Times New Roman"/>
        </w:rPr>
        <w:t xml:space="preserve">diet quality indices (AHEI-2010, HEI-2010, </w:t>
      </w:r>
      <w:proofErr w:type="spellStart"/>
      <w:r w:rsidRPr="00C90B6F">
        <w:rPr>
          <w:rFonts w:ascii="Times New Roman" w:hAnsi="Times New Roman" w:cs="Times New Roman"/>
        </w:rPr>
        <w:t>aMED</w:t>
      </w:r>
      <w:proofErr w:type="spellEnd"/>
      <w:r w:rsidRPr="00C90B6F">
        <w:rPr>
          <w:rFonts w:ascii="Times New Roman" w:hAnsi="Times New Roman" w:cs="Times New Roman"/>
        </w:rPr>
        <w:t xml:space="preserve">, and DASH) and several serum carotenoids and biomarkers (leptin, HOMA-IR, glucose, CRP, insulin, and triglycerides) and found that higher diet index scores were positively associated with carotenoid markers and inversely associated with other biomarker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dkxYUl7A","properties":{"formattedCitation":"[38]","plainCitation":"[38]","noteIndex":0},"citationItems":[{"id":"Ox2bG7Bi/BdJ2uxnL","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8]</w:t>
      </w:r>
      <w:r w:rsidRPr="00C90B6F">
        <w:rPr>
          <w:rFonts w:ascii="Times New Roman" w:hAnsi="Times New Roman" w:cs="Times New Roman"/>
        </w:rPr>
        <w:fldChar w:fldCharType="end"/>
      </w:r>
      <w:r w:rsidRPr="00C90B6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AgaZu9gz","properties":{"formattedCitation":"[39]","plainCitation":"[39]","noteIndex":0},"citationItems":[{"id":"Ox2bG7Bi/zqetYROY","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9]</w:t>
      </w:r>
      <w:r w:rsidRPr="00C90B6F">
        <w:rPr>
          <w:rFonts w:ascii="Times New Roman" w:hAnsi="Times New Roman" w:cs="Times New Roman"/>
        </w:rPr>
        <w:fldChar w:fldCharType="end"/>
      </w:r>
      <w:r w:rsidRPr="00C90B6F">
        <w:rPr>
          <w:rFonts w:ascii="Times New Roman" w:hAnsi="Times New Roman" w:cs="Times New Roman"/>
        </w:rPr>
        <w:t xml:space="preserve">. Thus, the link between diet quality and downstream inflammation </w:t>
      </w:r>
      <w:r w:rsidRPr="00C90B6F">
        <w:rPr>
          <w:rFonts w:ascii="Times New Roman" w:hAnsi="Times New Roman" w:cs="Times New Roman"/>
        </w:rPr>
        <w:lastRenderedPageBreak/>
        <w:t xml:space="preserve">may explain our observed results, particularly in the context of cancer, where higher inflammatory biomarkers exacerbate disease progression, resulting in a poor prognosi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I4j17IFI","properties":{"formattedCitation":"[40\\uc0\\u8211{}42]","plainCitation":"[40–42]","noteIndex":0},"citationItems":[{"id":"Ox2bG7Bi/rsBV85uB","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Ox2bG7Bi/6Y5eFO9p","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Ox2bG7Bi/ECdoTCMl","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schema":"https://github.com/citation-style-language/schema/raw/master/csl-citation.json"} </w:instrText>
      </w:r>
      <w:r w:rsidRPr="00C90B6F">
        <w:rPr>
          <w:rFonts w:ascii="Times New Roman" w:hAnsi="Times New Roman" w:cs="Times New Roman"/>
        </w:rPr>
        <w:fldChar w:fldCharType="separate"/>
      </w:r>
      <w:r w:rsidR="00372469" w:rsidRPr="00372469">
        <w:rPr>
          <w:rFonts w:ascii="Times New Roman" w:hAnsi="Times New Roman" w:cs="Times New Roman"/>
          <w:kern w:val="0"/>
        </w:rPr>
        <w:t>[40–42]</w:t>
      </w:r>
      <w:r w:rsidRPr="00C90B6F">
        <w:rPr>
          <w:rFonts w:ascii="Times New Roman" w:hAnsi="Times New Roman" w:cs="Times New Roman"/>
        </w:rPr>
        <w:fldChar w:fldCharType="end"/>
      </w:r>
      <w:r w:rsidRPr="00C90B6F">
        <w:rPr>
          <w:rFonts w:ascii="Times New Roman" w:hAnsi="Times New Roman" w:cs="Times New Roman"/>
        </w:rPr>
        <w:t>.</w:t>
      </w:r>
    </w:p>
    <w:p w14:paraId="41C412C8" w14:textId="0F263C61"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Our findings have important policy implications. As alluded to in our previous analysis, screening for food insecurity is not a clinical best practice widely implemented in cancer clinics, although the National Comprehensive Cancer Network recently incorporated an item dedicated to food insecurity in its Distress Thermometer screener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scFpcUIq","properties":{"formattedCitation":"[3, 11, 43]","plainCitation":"[3, 11, 43]","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Ox2bG7Bi/KaMluKug","uris":["http://zotero.org/users/local/S8X13ARX/items/QWXMD3ZT"],"itemData":{"id":2405,"type":"document","title":"Distress Thermometer Tool Translations","URL":"https://www.nccn.org/global/what-we-do/distress-thermometer-tool-translations"}}],"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11, 43]</w:t>
      </w:r>
      <w:r w:rsidRPr="00C90B6F">
        <w:rPr>
          <w:rFonts w:ascii="Times New Roman" w:hAnsi="Times New Roman" w:cs="Times New Roman"/>
        </w:rPr>
        <w:fldChar w:fldCharType="end"/>
      </w:r>
      <w:r w:rsidRPr="00C90B6F">
        <w:rPr>
          <w:rFonts w:ascii="Times New Roman" w:hAnsi="Times New Roman" w:cs="Times New Roman"/>
        </w:rPr>
        <w:t>.</w:t>
      </w:r>
      <w:del w:id="5754" w:author="Maino Vieytes, Christian (NIH/NIA/IRP) [F]" w:date="2023-11-20T10:53:00Z">
        <w:r w:rsidRPr="00C90B6F" w:rsidDel="004D2D6E">
          <w:rPr>
            <w:rFonts w:ascii="Times New Roman" w:hAnsi="Times New Roman" w:cs="Times New Roman"/>
          </w:rPr>
          <w:delText xml:space="preserve"> Alongside </w:delText>
        </w:r>
      </w:del>
      <w:del w:id="5755" w:author="Maino Vieytes, Christian (NIH/NIA/IRP) [F]" w:date="2023-11-20T10:52:00Z">
        <w:r w:rsidRPr="00C90B6F" w:rsidDel="004D2D6E">
          <w:rPr>
            <w:rFonts w:ascii="Times New Roman" w:hAnsi="Times New Roman" w:cs="Times New Roman"/>
          </w:rPr>
          <w:delText>calls from those working in this area</w:delText>
        </w:r>
      </w:del>
      <w:del w:id="5756" w:author="Maino Vieytes, Christian (NIH/NIA/IRP) [F]" w:date="2023-11-20T10:53:00Z">
        <w:r w:rsidRPr="00C90B6F" w:rsidDel="004D2D6E">
          <w:rPr>
            <w:rFonts w:ascii="Times New Roman" w:hAnsi="Times New Roman" w:cs="Times New Roman"/>
          </w:rPr>
          <w:delText xml:space="preserve">, we believe our results are grounds for further pushing food insecurity and cancer survivorship to the forefront of discussion within major medical organizations </w:delText>
        </w:r>
        <w:r w:rsidRPr="00C90B6F" w:rsidDel="004D2D6E">
          <w:rPr>
            <w:rFonts w:ascii="Times New Roman" w:hAnsi="Times New Roman" w:cs="Times New Roman"/>
          </w:rPr>
          <w:fldChar w:fldCharType="begin"/>
        </w:r>
        <w:r w:rsidR="00555C35" w:rsidDel="004D2D6E">
          <w:rPr>
            <w:rFonts w:ascii="Times New Roman" w:hAnsi="Times New Roman" w:cs="Times New Roman"/>
          </w:rPr>
          <w:delInstrText xml:space="preserve"> ADDIN ZOTERO_ITEM CSL_CITATION {"citationID":"bLP3UkCl","properties":{"formattedCitation":"[44]","plainCitation":"[44]","noteIndex":0},"citationItems":[{"id":"Ox2bG7Bi/lF5lUgQi","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delInstrText>
        </w:r>
        <w:r w:rsidRPr="00C90B6F" w:rsidDel="004D2D6E">
          <w:rPr>
            <w:rFonts w:ascii="Times New Roman" w:hAnsi="Times New Roman" w:cs="Times New Roman"/>
          </w:rPr>
          <w:fldChar w:fldCharType="separate"/>
        </w:r>
        <w:r w:rsidR="00372469" w:rsidDel="004D2D6E">
          <w:rPr>
            <w:rFonts w:ascii="Times New Roman" w:hAnsi="Times New Roman" w:cs="Times New Roman"/>
            <w:noProof/>
          </w:rPr>
          <w:delText>[44]</w:delText>
        </w:r>
        <w:r w:rsidRPr="00C90B6F" w:rsidDel="004D2D6E">
          <w:rPr>
            <w:rFonts w:ascii="Times New Roman" w:hAnsi="Times New Roman" w:cs="Times New Roman"/>
          </w:rPr>
          <w:fldChar w:fldCharType="end"/>
        </w:r>
        <w:r w:rsidRPr="00C90B6F" w:rsidDel="004D2D6E">
          <w:rPr>
            <w:rFonts w:ascii="Times New Roman" w:hAnsi="Times New Roman" w:cs="Times New Roman"/>
          </w:rPr>
          <w:delText>.</w:delText>
        </w:r>
      </w:del>
      <w:r w:rsidRPr="00C90B6F">
        <w:rPr>
          <w:rFonts w:ascii="Times New Roman" w:hAnsi="Times New Roman" w:cs="Times New Roman"/>
        </w:rPr>
        <w:t xml:space="preserve"> Identifying </w:t>
      </w:r>
      <w:del w:id="5757" w:author="Maino Vieytes, Christian (NIH/NIA/IRP) [F]" w:date="2023-11-19T07:56:00Z">
        <w:r w:rsidRPr="00C90B6F" w:rsidDel="00F96675">
          <w:rPr>
            <w:rFonts w:ascii="Times New Roman" w:hAnsi="Times New Roman" w:cs="Times New Roman"/>
          </w:rPr>
          <w:delText>food-insecure</w:delText>
        </w:r>
      </w:del>
      <w:ins w:id="5758"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patients in the oncology care setting, early in the cancer care continuum and </w:t>
      </w:r>
      <w:r w:rsidR="0070728F" w:rsidRPr="00C90B6F">
        <w:rPr>
          <w:rFonts w:ascii="Times New Roman" w:hAnsi="Times New Roman" w:cs="Times New Roman"/>
        </w:rPr>
        <w:t>later</w:t>
      </w:r>
      <w:r w:rsidRPr="00C90B6F">
        <w:rPr>
          <w:rFonts w:ascii="Times New Roman" w:hAnsi="Times New Roman" w:cs="Times New Roman"/>
        </w:rPr>
        <w:t xml:space="preserve"> as care progresses and financial hardship may be exacerbated, can facilitate prompt referral to additional support resources. These resources could be accessed, for example, through a case manager or social worker that assists the cancer survivors in leveraging personal and community-level resources or providing referrals to federal and local nutrition assistance program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7NuKLhHp","properties":{"formattedCitation":"[3, 45]","plainCitation":"[3, 45]","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wKyq3ZRj","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5]</w:t>
      </w:r>
      <w:r w:rsidRPr="00C90B6F">
        <w:rPr>
          <w:rFonts w:ascii="Times New Roman" w:hAnsi="Times New Roman" w:cs="Times New Roman"/>
        </w:rPr>
        <w:fldChar w:fldCharType="end"/>
      </w:r>
      <w:r w:rsidRPr="00C90B6F">
        <w:rPr>
          <w:rFonts w:ascii="Times New Roman" w:hAnsi="Times New Roman" w:cs="Times New Roman"/>
        </w:rPr>
        <w:t>. The establishment of hospital-based food pantries is another avenue that has shown promise for cancer survivors to access nutritious foods that they may otherwise lack access to</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ZCJgDGqe","properties":{"formattedCitation":"[49]","plainCitation":"[49]","dontUpdate":true,"noteIndex":0},"citationItems":[{"id":"Ox2bG7Bi/OnF4tvuR","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Pr="00C90B6F">
        <w:rPr>
          <w:rFonts w:ascii="Times New Roman" w:hAnsi="Times New Roman" w:cs="Times New Roman"/>
        </w:rPr>
        <w:fldChar w:fldCharType="separate"/>
      </w:r>
      <w:r w:rsidRPr="00C90B6F">
        <w:rPr>
          <w:rFonts w:ascii="Times New Roman" w:hAnsi="Times New Roman" w:cs="Times New Roman"/>
        </w:rPr>
        <w:t xml:space="preserve"> </w:t>
      </w:r>
      <w:r w:rsidRPr="00C90B6F">
        <w:rPr>
          <w:rFonts w:ascii="Times New Roman" w:hAnsi="Times New Roman" w:cs="Times New Roman"/>
          <w:noProof/>
        </w:rPr>
        <w:t>[49]</w:t>
      </w:r>
      <w:r w:rsidRPr="00C90B6F">
        <w:rPr>
          <w:rFonts w:ascii="Times New Roman" w:hAnsi="Times New Roman" w:cs="Times New Roman"/>
        </w:rPr>
        <w:fldChar w:fldCharType="end"/>
      </w:r>
      <w:r w:rsidRPr="00C90B6F">
        <w:rPr>
          <w:rFonts w:ascii="Times New Roman" w:hAnsi="Times New Roman" w:cs="Times New Roman"/>
        </w:rPr>
        <w:t xml:space="preserve">. Thus, tailoring community- and higher-level initiatives prioritizing food support throughout the treatment phase and the prolonged post-treatment phase may be critical to mitigating the negative health consequences that </w:t>
      </w:r>
      <w:del w:id="5759" w:author="Maino Vieytes, Christian (NIH/NIA/IRP) [F]" w:date="2023-11-19T07:56:00Z">
        <w:r w:rsidRPr="00C90B6F" w:rsidDel="00F96675">
          <w:rPr>
            <w:rFonts w:ascii="Times New Roman" w:hAnsi="Times New Roman" w:cs="Times New Roman"/>
          </w:rPr>
          <w:delText>food-insecure</w:delText>
        </w:r>
      </w:del>
      <w:ins w:id="5760"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may experience secondary to a lack of a steady stream of nutritious food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5adDEwae","properties":{"formattedCitation":"[47]","plainCitation":"[47]","noteIndex":0},"citationItems":[{"id":"Ox2bG7Bi/3Q2A2BJv","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7]</w:t>
      </w:r>
      <w:r w:rsidRPr="00C90B6F">
        <w:rPr>
          <w:rFonts w:ascii="Times New Roman" w:hAnsi="Times New Roman" w:cs="Times New Roman"/>
        </w:rPr>
        <w:fldChar w:fldCharType="end"/>
      </w:r>
      <w:r w:rsidRPr="00C90B6F">
        <w:rPr>
          <w:rFonts w:ascii="Times New Roman" w:hAnsi="Times New Roman" w:cs="Times New Roman"/>
        </w:rPr>
        <w:t xml:space="preserve">. </w:t>
      </w:r>
      <w:del w:id="5761" w:author="Maino Vieytes, Christian (NIH/NIA/IRP) [F]" w:date="2023-11-20T09:42:00Z">
        <w:r w:rsidRPr="00C90B6F" w:rsidDel="00B272B6">
          <w:rPr>
            <w:rFonts w:ascii="Times New Roman" w:hAnsi="Times New Roman" w:cs="Times New Roman"/>
          </w:rPr>
          <w:delText xml:space="preserve">Although community-level strategies may yield benefits, particularly in the short term, more comprehensive system-level approaches, such as innovative medical insurance models, are needed for more wide-ranging effects on </w:delText>
        </w:r>
      </w:del>
      <w:del w:id="5762" w:author="Maino Vieytes, Christian (NIH/NIA/IRP) [F]" w:date="2023-11-19T07:56:00Z">
        <w:r w:rsidRPr="00C90B6F" w:rsidDel="00F96675">
          <w:rPr>
            <w:rFonts w:ascii="Times New Roman" w:hAnsi="Times New Roman" w:cs="Times New Roman"/>
          </w:rPr>
          <w:delText>food-insecure</w:delText>
        </w:r>
      </w:del>
      <w:del w:id="5763" w:author="Maino Vieytes, Christian (NIH/NIA/IRP) [F]" w:date="2023-11-20T09:42:00Z">
        <w:r w:rsidRPr="00C90B6F" w:rsidDel="00B272B6">
          <w:rPr>
            <w:rFonts w:ascii="Times New Roman" w:hAnsi="Times New Roman" w:cs="Times New Roman"/>
          </w:rPr>
          <w:delText xml:space="preserve"> survivors </w:delText>
        </w:r>
        <w:r w:rsidRPr="00C90B6F" w:rsidDel="00B272B6">
          <w:rPr>
            <w:rFonts w:ascii="Times New Roman" w:hAnsi="Times New Roman" w:cs="Times New Roman"/>
          </w:rPr>
          <w:fldChar w:fldCharType="begin"/>
        </w:r>
        <w:r w:rsidR="00555C35" w:rsidDel="00B272B6">
          <w:rPr>
            <w:rFonts w:ascii="Times New Roman" w:hAnsi="Times New Roman" w:cs="Times New Roman"/>
          </w:rPr>
          <w:delInstrText xml:space="preserve"> ADDIN ZOTERO_ITEM CSL_CITATION {"citationID":"1E012R8F","properties":{"formattedCitation":"[3, 48, 49]","plainCitation":"[3, 48, 49]","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6E7Oif9r","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Ox2bG7Bi/Ll0c69Z4","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delInstrText>
        </w:r>
        <w:r w:rsidRPr="00C90B6F" w:rsidDel="00B272B6">
          <w:rPr>
            <w:rFonts w:ascii="Times New Roman" w:hAnsi="Times New Roman" w:cs="Times New Roman"/>
          </w:rPr>
          <w:fldChar w:fldCharType="separate"/>
        </w:r>
        <w:r w:rsidR="00372469" w:rsidDel="00B272B6">
          <w:rPr>
            <w:rFonts w:ascii="Times New Roman" w:hAnsi="Times New Roman" w:cs="Times New Roman"/>
            <w:noProof/>
          </w:rPr>
          <w:delText>[3, 48, 49]</w:delText>
        </w:r>
        <w:r w:rsidRPr="00C90B6F" w:rsidDel="00B272B6">
          <w:rPr>
            <w:rFonts w:ascii="Times New Roman" w:hAnsi="Times New Roman" w:cs="Times New Roman"/>
          </w:rPr>
          <w:fldChar w:fldCharType="end"/>
        </w:r>
        <w:r w:rsidRPr="00C90B6F" w:rsidDel="00B272B6">
          <w:rPr>
            <w:rFonts w:ascii="Times New Roman" w:hAnsi="Times New Roman" w:cs="Times New Roman"/>
          </w:rPr>
          <w:delText xml:space="preserve">. </w:delText>
        </w:r>
      </w:del>
    </w:p>
    <w:p w14:paraId="1A115036" w14:textId="5B3BCE73"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his analysis has several strengths, including the nationally representative sample from the NHANES, the use of a validated food insecurity measurement tool, the quality and quantity of covariate data used to account for potential and known confounders, and the quality of the linked mortality data through the NCHS Linked Mortality Files. Nevertheless, there are limitations to note. </w:t>
      </w:r>
      <w:r w:rsidR="00231EBC" w:rsidRPr="00231EBC">
        <w:rPr>
          <w:rFonts w:ascii="Times New Roman" w:hAnsi="Times New Roman" w:cs="Times New Roman"/>
        </w:rPr>
        <w:t>First, we used a static measure of dietary intake. However, we know that dietary intake patterns are dynamic and circumstantial, and our analysis could not account for any variation in dietary intake over time despite using time-to-event measures that occurred substantially after the measurement instance</w:t>
      </w:r>
      <w:r w:rsidRPr="00C90B6F">
        <w:rPr>
          <w:rFonts w:ascii="Times New Roman" w:hAnsi="Times New Roman" w:cs="Times New Roman"/>
        </w:rPr>
        <w:t xml:space="preserve">. Similarly, it is worth considering that food insecurity can be a transient phenomenon that subjects recover from, which may have occurred for participants in the intervening window between the study visit and the time of the observed event or censoring. An additional consideration concerning the measurement of dietary intake using 24-hour recalls is that it may be subject to systematic measurement errors that we were unable to quantify with the available data. We must also qualify that our findings are based on a set of 24-hour recalls, which are not designed to capture and may not </w:t>
      </w:r>
      <w:r w:rsidR="00535D1D">
        <w:rPr>
          <w:rFonts w:ascii="Times New Roman" w:hAnsi="Times New Roman" w:cs="Times New Roman"/>
        </w:rPr>
        <w:t>accurately represent</w:t>
      </w:r>
      <w:r w:rsidRPr="00C90B6F">
        <w:rPr>
          <w:rFonts w:ascii="Times New Roman" w:hAnsi="Times New Roman" w:cs="Times New Roman"/>
        </w:rPr>
        <w:t xml:space="preserve"> long-</w:t>
      </w:r>
      <w:r w:rsidRPr="00C90B6F">
        <w:rPr>
          <w:rFonts w:ascii="Times New Roman" w:hAnsi="Times New Roman" w:cs="Times New Roman"/>
        </w:rPr>
        <w:lastRenderedPageBreak/>
        <w:t>term dietary intake, unlike other measurement tools such as FFQs. However, we acknowledge that these data are the best we currently have for answering our research questions in the setting of a large epidemiological survey study. Second, with any analysis of observational data outside of a rigid set of assumptions, we must conclude that unmeasured or residual confounding cannot be excluded</w:t>
      </w:r>
      <w:r w:rsidR="00535D1D">
        <w:rPr>
          <w:rFonts w:ascii="Times New Roman" w:hAnsi="Times New Roman" w:cs="Times New Roman"/>
        </w:rPr>
        <w:t xml:space="preserve"> </w:t>
      </w:r>
      <w:r w:rsidRPr="00C90B6F">
        <w:rPr>
          <w:rFonts w:ascii="Times New Roman" w:hAnsi="Times New Roman" w:cs="Times New Roman"/>
        </w:rPr>
        <w:t xml:space="preserve">and that no causal interpretations </w:t>
      </w:r>
      <w:del w:id="5764" w:author="Maino Vieytes, Christian (NIH/NIA/IRP) [F]" w:date="2023-11-20T10:54:00Z">
        <w:r w:rsidRPr="00C90B6F" w:rsidDel="004D2D6E">
          <w:rPr>
            <w:rFonts w:ascii="Times New Roman" w:hAnsi="Times New Roman" w:cs="Times New Roman"/>
          </w:rPr>
          <w:delText xml:space="preserve">can </w:delText>
        </w:r>
      </w:del>
      <w:ins w:id="5765" w:author="Maino Vieytes, Christian (NIH/NIA/IRP) [F]" w:date="2023-11-20T10:54:00Z">
        <w:r w:rsidR="004D2D6E">
          <w:rPr>
            <w:rFonts w:ascii="Times New Roman" w:hAnsi="Times New Roman" w:cs="Times New Roman"/>
          </w:rPr>
          <w:t>should</w:t>
        </w:r>
        <w:r w:rsidR="004D2D6E" w:rsidRPr="00C90B6F">
          <w:rPr>
            <w:rFonts w:ascii="Times New Roman" w:hAnsi="Times New Roman" w:cs="Times New Roman"/>
          </w:rPr>
          <w:t xml:space="preserve"> </w:t>
        </w:r>
      </w:ins>
      <w:r w:rsidRPr="00C90B6F">
        <w:rPr>
          <w:rFonts w:ascii="Times New Roman" w:hAnsi="Times New Roman" w:cs="Times New Roman"/>
        </w:rPr>
        <w:t xml:space="preserve">be made with these results. </w:t>
      </w:r>
      <w:ins w:id="5766" w:author="Maino Vieytes, Christian (NIH/NIA/IRP) [F]" w:date="2023-11-19T07:37:00Z">
        <w:r w:rsidR="00F96675">
          <w:rPr>
            <w:rFonts w:ascii="Times New Roman" w:hAnsi="Times New Roman" w:cs="Times New Roman"/>
          </w:rPr>
          <w:t>Tumor</w:t>
        </w:r>
      </w:ins>
      <w:ins w:id="5767" w:author="Maino Vieytes, Christian (NIH/NIA/IRP) [F]" w:date="2023-11-17T13:32:00Z">
        <w:r w:rsidR="00050B19">
          <w:rPr>
            <w:rFonts w:ascii="Times New Roman" w:hAnsi="Times New Roman" w:cs="Times New Roman"/>
          </w:rPr>
          <w:t xml:space="preserve"> staging may have confounded the </w:t>
        </w:r>
      </w:ins>
      <w:ins w:id="5768" w:author="Maino Vieytes, Christian (NIH/NIA/IRP) [F]" w:date="2023-11-17T13:36:00Z">
        <w:r w:rsidR="00050B19">
          <w:rPr>
            <w:rFonts w:ascii="Times New Roman" w:hAnsi="Times New Roman" w:cs="Times New Roman"/>
          </w:rPr>
          <w:t>results,</w:t>
        </w:r>
      </w:ins>
      <w:ins w:id="5769" w:author="Maino Vieytes, Christian (NIH/NIA/IRP) [F]" w:date="2023-11-17T13:32:00Z">
        <w:r w:rsidR="00050B19">
          <w:rPr>
            <w:rFonts w:ascii="Times New Roman" w:hAnsi="Times New Roman" w:cs="Times New Roman"/>
          </w:rPr>
          <w:t xml:space="preserve"> but we </w:t>
        </w:r>
      </w:ins>
      <w:ins w:id="5770" w:author="Maino Vieytes, Christian (NIH/NIA/IRP) [F]" w:date="2023-11-17T13:36:00Z">
        <w:r w:rsidR="00050B19">
          <w:rPr>
            <w:rFonts w:ascii="Times New Roman" w:hAnsi="Times New Roman" w:cs="Times New Roman"/>
          </w:rPr>
          <w:t>could not</w:t>
        </w:r>
      </w:ins>
      <w:ins w:id="5771" w:author="Maino Vieytes, Christian (NIH/NIA/IRP) [F]" w:date="2023-11-17T13:32:00Z">
        <w:r w:rsidR="00050B19">
          <w:rPr>
            <w:rFonts w:ascii="Times New Roman" w:hAnsi="Times New Roman" w:cs="Times New Roman"/>
          </w:rPr>
          <w:t xml:space="preserve"> control for this given that these data </w:t>
        </w:r>
      </w:ins>
      <w:ins w:id="5772" w:author="Maino Vieytes, Christian (NIH/NIA/IRP) [F]" w:date="2023-11-17T13:37:00Z">
        <w:r w:rsidR="00050B19" w:rsidRPr="00050B19">
          <w:rPr>
            <w:rFonts w:ascii="Times New Roman" w:hAnsi="Times New Roman" w:cs="Times New Roman"/>
          </w:rPr>
          <w:t>are not collected in either the NHANES survey or examination</w:t>
        </w:r>
      </w:ins>
      <w:ins w:id="5773" w:author="Maino Vieytes, Christian (NIH/NIA/IRP) [F]" w:date="2023-11-17T13:32:00Z">
        <w:r w:rsidR="00050B19">
          <w:rPr>
            <w:rFonts w:ascii="Times New Roman" w:hAnsi="Times New Roman" w:cs="Times New Roman"/>
          </w:rPr>
          <w:t>.</w:t>
        </w:r>
      </w:ins>
      <w:ins w:id="5774" w:author="Maino Vieytes, Christian (NIH/NIA/IRP) [F]" w:date="2023-11-17T13:33:00Z">
        <w:r w:rsidR="00050B19">
          <w:rPr>
            <w:rFonts w:ascii="Times New Roman" w:hAnsi="Times New Roman" w:cs="Times New Roman"/>
          </w:rPr>
          <w:t xml:space="preserve"> </w:t>
        </w:r>
      </w:ins>
      <w:ins w:id="5775" w:author="Maino Vieytes, Christian (NIH/NIA/IRP) [F]" w:date="2023-11-19T07:37:00Z">
        <w:r w:rsidR="00F96675">
          <w:rPr>
            <w:rFonts w:ascii="Times New Roman" w:hAnsi="Times New Roman" w:cs="Times New Roman"/>
          </w:rPr>
          <w:t xml:space="preserve">Similarly, we were not able to control for tumor site. </w:t>
        </w:r>
      </w:ins>
      <w:r w:rsidRPr="00C90B6F">
        <w:rPr>
          <w:rFonts w:ascii="Times New Roman" w:hAnsi="Times New Roman" w:cs="Times New Roman"/>
        </w:rPr>
        <w:t>Third, although we did not account for stress as a confounding variable, given limitations with measures of psychological stress or allostatic load in the NHANES survey and our sample size, we believe it is appropriate to conclude that measures of food insecurity, such as those captured by the USDA FSSM, are likely to be highly correlated with measures of stress. Indeed, the U.S. Household FSSM includes questions designed to capture concern and stress about food insufficiency, such as:</w:t>
      </w:r>
      <w:r w:rsidRPr="00C90B6F">
        <w:rPr>
          <w:rFonts w:ascii="Times New Roman" w:hAnsi="Times New Roman" w:cs="Times New Roman"/>
          <w:i/>
          <w:iCs/>
        </w:rPr>
        <w:t xml:space="preserve">“(I/We) worried whether (my/our) food would run out before (I/we) got money to buy mor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FeJWcJV9","properties":{"formattedCitation":"[50]","plainCitation":"[50]","noteIndex":0},"citationItems":[{"id":"Ox2bG7Bi/nPXLJYjR","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50]</w:t>
      </w:r>
      <w:r w:rsidRPr="00C90B6F">
        <w:rPr>
          <w:rFonts w:ascii="Times New Roman" w:hAnsi="Times New Roman" w:cs="Times New Roman"/>
        </w:rPr>
        <w:fldChar w:fldCharType="end"/>
      </w:r>
      <w:r w:rsidRPr="00C90B6F">
        <w:rPr>
          <w:rFonts w:ascii="Times New Roman" w:hAnsi="Times New Roman" w:cs="Times New Roman"/>
        </w:rPr>
        <w:t xml:space="preserve">. </w:t>
      </w:r>
      <w:r w:rsidR="009F2FE4">
        <w:rPr>
          <w:rFonts w:ascii="Times New Roman" w:hAnsi="Times New Roman" w:cs="Times New Roman"/>
        </w:rPr>
        <w:t xml:space="preserve">Fourth, selection bias may have occurred in the recruitment of cancer survivors into the NHANES study </w:t>
      </w:r>
      <w:r w:rsidR="00BB08C3">
        <w:rPr>
          <w:rFonts w:ascii="Times New Roman" w:hAnsi="Times New Roman" w:cs="Times New Roman"/>
        </w:rPr>
        <w:t xml:space="preserve">(e.g., survivors with more advanced cancers </w:t>
      </w:r>
      <w:r w:rsidR="00B657C7">
        <w:rPr>
          <w:rFonts w:ascii="Times New Roman" w:hAnsi="Times New Roman" w:cs="Times New Roman"/>
        </w:rPr>
        <w:t xml:space="preserve">or with </w:t>
      </w:r>
      <w:r w:rsidR="00535D1D">
        <w:rPr>
          <w:rFonts w:ascii="Times New Roman" w:hAnsi="Times New Roman" w:cs="Times New Roman"/>
        </w:rPr>
        <w:t>specific</w:t>
      </w:r>
      <w:r w:rsidR="00B657C7">
        <w:rPr>
          <w:rFonts w:ascii="Times New Roman" w:hAnsi="Times New Roman" w:cs="Times New Roman"/>
        </w:rPr>
        <w:t xml:space="preserve"> cancer types </w:t>
      </w:r>
      <w:r w:rsidR="00BB08C3">
        <w:rPr>
          <w:rFonts w:ascii="Times New Roman" w:hAnsi="Times New Roman" w:cs="Times New Roman"/>
        </w:rPr>
        <w:t xml:space="preserve">may have exhibited lower response rates), but any bias is conjectural given the lack of </w:t>
      </w:r>
      <w:del w:id="5776" w:author="Maino Vieytes, Christian (NIH/NIA/IRP) [F]" w:date="2023-11-20T10:56:00Z">
        <w:r w:rsidR="00BB08C3" w:rsidDel="004A5876">
          <w:rPr>
            <w:rFonts w:ascii="Times New Roman" w:hAnsi="Times New Roman" w:cs="Times New Roman"/>
          </w:rPr>
          <w:delText xml:space="preserve">clinical </w:delText>
        </w:r>
        <w:r w:rsidR="00CE5B4F" w:rsidDel="004A5876">
          <w:rPr>
            <w:rFonts w:ascii="Times New Roman" w:hAnsi="Times New Roman" w:cs="Times New Roman"/>
          </w:rPr>
          <w:delText>or staging</w:delText>
        </w:r>
      </w:del>
      <w:ins w:id="5777" w:author="Maino Vieytes, Christian (NIH/NIA/IRP) [F]" w:date="2023-11-20T10:56:00Z">
        <w:r w:rsidR="004A5876">
          <w:rPr>
            <w:rFonts w:ascii="Times New Roman" w:hAnsi="Times New Roman" w:cs="Times New Roman"/>
          </w:rPr>
          <w:t>tumor stage or other clinical</w:t>
        </w:r>
      </w:ins>
      <w:r w:rsidR="00BB08C3">
        <w:rPr>
          <w:rFonts w:ascii="Times New Roman" w:hAnsi="Times New Roman" w:cs="Times New Roman"/>
        </w:rPr>
        <w:t xml:space="preserve"> data in the NHANES study to make any conclusions on this type of bias</w:t>
      </w:r>
      <w:r w:rsidR="00B657C7">
        <w:rPr>
          <w:rFonts w:ascii="Times New Roman" w:hAnsi="Times New Roman" w:cs="Times New Roman"/>
        </w:rPr>
        <w:t xml:space="preserve"> and should be front of mind when </w:t>
      </w:r>
      <w:r w:rsidR="000B63B0">
        <w:rPr>
          <w:rFonts w:ascii="Times New Roman" w:hAnsi="Times New Roman" w:cs="Times New Roman"/>
        </w:rPr>
        <w:t>generating</w:t>
      </w:r>
      <w:r w:rsidR="00B657C7">
        <w:rPr>
          <w:rFonts w:ascii="Times New Roman" w:hAnsi="Times New Roman" w:cs="Times New Roman"/>
        </w:rPr>
        <w:t xml:space="preserve"> conclusions </w:t>
      </w:r>
      <w:r w:rsidR="00FE386C">
        <w:rPr>
          <w:rFonts w:ascii="Times New Roman" w:hAnsi="Times New Roman" w:cs="Times New Roman"/>
        </w:rPr>
        <w:t>from</w:t>
      </w:r>
      <w:r w:rsidR="00B657C7">
        <w:rPr>
          <w:rFonts w:ascii="Times New Roman" w:hAnsi="Times New Roman" w:cs="Times New Roman"/>
        </w:rPr>
        <w:t xml:space="preserve"> our results</w:t>
      </w:r>
      <w:r w:rsidR="00BB08C3">
        <w:rPr>
          <w:rFonts w:ascii="Times New Roman" w:hAnsi="Times New Roman" w:cs="Times New Roman"/>
        </w:rPr>
        <w:t xml:space="preserve">. </w:t>
      </w:r>
      <w:ins w:id="5778" w:author="Maino Vieytes, Christian (NIH/NIA/IRP) [F]" w:date="2023-11-20T10:15:00Z">
        <w:r w:rsidR="00B26EF2">
          <w:rPr>
            <w:rFonts w:ascii="Times New Roman" w:hAnsi="Times New Roman" w:cs="Times New Roman"/>
          </w:rPr>
          <w:t xml:space="preserve">Fifth, smoking behaviors were significantly more prevalent among food insecure cancer survivors </w:t>
        </w:r>
      </w:ins>
      <w:ins w:id="5779" w:author="Maino Vieytes, Christian (NIH/NIA/IRP) [F]" w:date="2023-11-20T10:22:00Z">
        <w:r w:rsidR="00AD47E5">
          <w:rPr>
            <w:rFonts w:ascii="Times New Roman" w:hAnsi="Times New Roman" w:cs="Times New Roman"/>
          </w:rPr>
          <w:t>compared to their food secure counterparts</w:t>
        </w:r>
      </w:ins>
      <w:ins w:id="5780" w:author="Maino Vieytes, Christian (NIH/NIA/IRP) [F]" w:date="2023-11-20T10:56:00Z">
        <w:r w:rsidR="004A5876">
          <w:rPr>
            <w:rFonts w:ascii="Times New Roman" w:hAnsi="Times New Roman" w:cs="Times New Roman"/>
          </w:rPr>
          <w:t>. A</w:t>
        </w:r>
      </w:ins>
      <w:ins w:id="5781" w:author="Maino Vieytes, Christian (NIH/NIA/IRP) [F]" w:date="2023-11-20T10:15:00Z">
        <w:r w:rsidR="00B26EF2">
          <w:rPr>
            <w:rFonts w:ascii="Times New Roman" w:hAnsi="Times New Roman" w:cs="Times New Roman"/>
          </w:rPr>
          <w:t xml:space="preserve">lthough we adjusted for </w:t>
        </w:r>
      </w:ins>
      <w:ins w:id="5782" w:author="Maino Vieytes, Christian (NIH/NIA/IRP) [F]" w:date="2023-11-20T10:56:00Z">
        <w:r w:rsidR="004A5876">
          <w:rPr>
            <w:rFonts w:ascii="Times New Roman" w:hAnsi="Times New Roman" w:cs="Times New Roman"/>
          </w:rPr>
          <w:t>smoking behavior</w:t>
        </w:r>
      </w:ins>
      <w:ins w:id="5783" w:author="Maino Vieytes, Christian (NIH/NIA/IRP) [F]" w:date="2023-11-20T10:15:00Z">
        <w:r w:rsidR="00B26EF2">
          <w:rPr>
            <w:rFonts w:ascii="Times New Roman" w:hAnsi="Times New Roman" w:cs="Times New Roman"/>
          </w:rPr>
          <w:t xml:space="preserve"> in our analyses, it is possible that there may be residual confounding</w:t>
        </w:r>
      </w:ins>
      <w:ins w:id="5784" w:author="Maino Vieytes, Christian (NIH/NIA/IRP) [F]" w:date="2023-11-20T10:16:00Z">
        <w:r w:rsidR="00B26EF2">
          <w:rPr>
            <w:rFonts w:ascii="Times New Roman" w:hAnsi="Times New Roman" w:cs="Times New Roman"/>
          </w:rPr>
          <w:t xml:space="preserve"> related to smoking status</w:t>
        </w:r>
      </w:ins>
      <w:ins w:id="5785" w:author="Maino Vieytes, Christian (NIH/NIA/IRP) [F]" w:date="2023-11-20T10:15:00Z">
        <w:r w:rsidR="00B26EF2">
          <w:rPr>
            <w:rFonts w:ascii="Times New Roman" w:hAnsi="Times New Roman" w:cs="Times New Roman"/>
          </w:rPr>
          <w:t xml:space="preserve">. </w:t>
        </w:r>
      </w:ins>
      <w:r w:rsidR="00535D1D" w:rsidRPr="00535D1D">
        <w:rPr>
          <w:rFonts w:ascii="Times New Roman" w:hAnsi="Times New Roman" w:cs="Times New Roman"/>
        </w:rPr>
        <w:t>Finally, a critical reflection of using the U.S. Household FSSM is that a measure of household food insecurity may not capture the burden of food insecurity exacted on any individual within that household</w:t>
      </w:r>
      <w:r w:rsidRPr="00C90B6F">
        <w:rPr>
          <w:rFonts w:ascii="Times New Roman" w:hAnsi="Times New Roman" w:cs="Times New Roman"/>
        </w:rPr>
        <w:t xml:space="preserve">. </w:t>
      </w:r>
      <w:r w:rsidR="004D7651">
        <w:rPr>
          <w:rFonts w:ascii="Times New Roman" w:hAnsi="Times New Roman" w:cs="Times New Roman"/>
        </w:rPr>
        <w:t xml:space="preserve">It is also critical to qualify that the dietary patterns extracted in this analysis reflect population-level means in terms of dietary intake and </w:t>
      </w:r>
      <w:r w:rsidR="004A3D99">
        <w:rPr>
          <w:rFonts w:ascii="Times New Roman" w:hAnsi="Times New Roman" w:cs="Times New Roman"/>
        </w:rPr>
        <w:t>cannot be appropriately used to make</w:t>
      </w:r>
      <w:r w:rsidR="004D7651">
        <w:rPr>
          <w:rFonts w:ascii="Times New Roman" w:hAnsi="Times New Roman" w:cs="Times New Roman"/>
        </w:rPr>
        <w:t xml:space="preserve"> conclusions about dietary intake for an individual cancer survivor experiencing food insecurity.</w:t>
      </w:r>
    </w:p>
    <w:p w14:paraId="253EDB05" w14:textId="056A80AA"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In summary, we conclude that dietary patterns</w:t>
      </w:r>
      <w:r w:rsidR="00BB08C3">
        <w:rPr>
          <w:rFonts w:ascii="Times New Roman" w:hAnsi="Times New Roman" w:cs="Times New Roman"/>
        </w:rPr>
        <w:t xml:space="preserve"> extracted with penalized logistic regression, used to characterize the overall dietary composition of </w:t>
      </w:r>
      <w:r w:rsidRPr="00C90B6F">
        <w:rPr>
          <w:rFonts w:ascii="Times New Roman" w:hAnsi="Times New Roman" w:cs="Times New Roman"/>
        </w:rPr>
        <w:t xml:space="preserve">U.S. </w:t>
      </w:r>
      <w:del w:id="5786" w:author="Maino Vieytes, Christian (NIH/NIA/IRP) [F]" w:date="2023-11-19T07:56:00Z">
        <w:r w:rsidRPr="00C90B6F" w:rsidDel="00F96675">
          <w:rPr>
            <w:rFonts w:ascii="Times New Roman" w:hAnsi="Times New Roman" w:cs="Times New Roman"/>
          </w:rPr>
          <w:delText>food-insecure</w:delText>
        </w:r>
      </w:del>
      <w:ins w:id="5787"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may deleteriously impact cancer-related outcomes such as all-cause and cause-specific mortality. These patterns, characterized by the consumption of added sugars and processed foods with concomitant low consumption of fruits, vegetables, whole grains, and other healthy diet </w:t>
      </w:r>
      <w:r w:rsidRPr="00C90B6F">
        <w:rPr>
          <w:rFonts w:ascii="Times New Roman" w:hAnsi="Times New Roman" w:cs="Times New Roman"/>
        </w:rPr>
        <w:lastRenderedPageBreak/>
        <w:t xml:space="preserve">components, highlight an urgent public health challenge demanding innovative policy and community-level solutions. We identified several avenues for future research in this area. One avenue includes developing and evaluating community- and individual-level interventions for bolstering food security among </w:t>
      </w:r>
      <w:del w:id="5788" w:author="Maino Vieytes, Christian (NIH/NIA/IRP) [F]" w:date="2023-11-19T07:56:00Z">
        <w:r w:rsidRPr="00C90B6F" w:rsidDel="00F96675">
          <w:rPr>
            <w:rFonts w:ascii="Times New Roman" w:hAnsi="Times New Roman" w:cs="Times New Roman"/>
          </w:rPr>
          <w:delText>food-insecure</w:delText>
        </w:r>
      </w:del>
      <w:ins w:id="5789"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throughout the early treatment and cost-prohibitive phases of the cancer care continuum. A second avenue should focus on piloting interventions for medical provider training in screening for food insecurity in oncology settings. </w:t>
      </w:r>
      <w:r w:rsidR="00BB08C3">
        <w:rPr>
          <w:rFonts w:ascii="Times New Roman" w:hAnsi="Times New Roman" w:cs="Times New Roman"/>
        </w:rPr>
        <w:t xml:space="preserve">A third avenue should implement this analysis on other large survey studies to understand the reproducibility of these dietary patterns within this target population. </w:t>
      </w:r>
      <w:r w:rsidRPr="00C90B6F">
        <w:rPr>
          <w:rFonts w:ascii="Times New Roman" w:hAnsi="Times New Roman" w:cs="Times New Roman"/>
        </w:rPr>
        <w:t xml:space="preserve">A final avenue of research should extend our work and continue surveillance of dietary intake patterns amongst U.S. </w:t>
      </w:r>
      <w:del w:id="5790" w:author="Maino Vieytes, Christian (NIH/NIA/IRP) [F]" w:date="2023-11-19T07:56:00Z">
        <w:r w:rsidRPr="00C90B6F" w:rsidDel="00F96675">
          <w:rPr>
            <w:rFonts w:ascii="Times New Roman" w:hAnsi="Times New Roman" w:cs="Times New Roman"/>
          </w:rPr>
          <w:delText>food-insecure</w:delText>
        </w:r>
      </w:del>
      <w:ins w:id="5791"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using nationally representative data. Ultimately, advances in such areas will ideally abate the disparities in health outcomes observed by </w:t>
      </w:r>
      <w:del w:id="5792" w:author="Maino Vieytes, Christian (NIH/NIA/IRP) [F]" w:date="2023-11-19T07:56:00Z">
        <w:r w:rsidRPr="00C90B6F" w:rsidDel="00F96675">
          <w:rPr>
            <w:rFonts w:ascii="Times New Roman" w:hAnsi="Times New Roman" w:cs="Times New Roman"/>
          </w:rPr>
          <w:delText>food-insecure</w:delText>
        </w:r>
      </w:del>
      <w:ins w:id="5793"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that our work and others highlight.</w:t>
      </w:r>
    </w:p>
    <w:p w14:paraId="77651984" w14:textId="77777777" w:rsidR="00CA04BD" w:rsidRDefault="00CA04BD" w:rsidP="00CA04BD">
      <w:pPr>
        <w:spacing w:line="360" w:lineRule="auto"/>
        <w:rPr>
          <w:rFonts w:ascii="Times New Roman" w:hAnsi="Times New Roman" w:cs="Times New Roman"/>
          <w:b/>
          <w:bCs/>
        </w:rPr>
      </w:pPr>
    </w:p>
    <w:p w14:paraId="5E36AA96" w14:textId="77777777" w:rsidR="00372469" w:rsidRDefault="00372469" w:rsidP="00CA04BD">
      <w:pPr>
        <w:spacing w:line="360" w:lineRule="auto"/>
        <w:rPr>
          <w:rFonts w:ascii="Times New Roman" w:hAnsi="Times New Roman" w:cs="Times New Roman"/>
          <w:b/>
          <w:bCs/>
        </w:rPr>
      </w:pPr>
    </w:p>
    <w:p w14:paraId="45EAA02E" w14:textId="77777777" w:rsidR="00372469" w:rsidRPr="00C90B6F" w:rsidRDefault="00372469" w:rsidP="00CA04BD">
      <w:pPr>
        <w:spacing w:line="360" w:lineRule="auto"/>
        <w:rPr>
          <w:rFonts w:ascii="Times New Roman" w:hAnsi="Times New Roman" w:cs="Times New Roman"/>
          <w:b/>
          <w:bCs/>
        </w:rPr>
      </w:pPr>
    </w:p>
    <w:p w14:paraId="7C90E0D3" w14:textId="77777777" w:rsidR="00CA04BD" w:rsidRPr="00372469" w:rsidRDefault="00CA04BD" w:rsidP="00372469">
      <w:pPr>
        <w:rPr>
          <w:rFonts w:ascii="Times New Roman" w:hAnsi="Times New Roman" w:cs="Times New Roman"/>
          <w:b/>
          <w:bCs/>
        </w:rPr>
      </w:pPr>
      <w:r w:rsidRPr="00372469">
        <w:rPr>
          <w:rFonts w:ascii="Times New Roman" w:hAnsi="Times New Roman" w:cs="Times New Roman"/>
          <w:b/>
          <w:bCs/>
        </w:rPr>
        <w:t>References</w:t>
      </w:r>
    </w:p>
    <w:p w14:paraId="11E7EEB9" w14:textId="77777777" w:rsidR="00555C35" w:rsidRPr="00555C35" w:rsidRDefault="00CA04BD" w:rsidP="00555C35">
      <w:pPr>
        <w:pStyle w:val="Bibliography"/>
        <w:rPr>
          <w:rFonts w:ascii="Times New Roman" w:hAnsi="Times New Roman" w:cs="Times New Roman"/>
        </w:rPr>
      </w:pPr>
      <w:r w:rsidRPr="00372469">
        <w:fldChar w:fldCharType="begin"/>
      </w:r>
      <w:r w:rsidR="00372469" w:rsidRPr="00372469">
        <w:instrText xml:space="preserve"> ADDIN ZOTERO_BIBL {"uncited":[],"omitted":[],"custom":[]} CSL_BIBLIOGRAPHY </w:instrText>
      </w:r>
      <w:r w:rsidRPr="00372469">
        <w:fldChar w:fldCharType="separate"/>
      </w:r>
      <w:r w:rsidR="00555C35" w:rsidRPr="00555C35">
        <w:rPr>
          <w:rFonts w:ascii="Times New Roman" w:hAnsi="Times New Roman" w:cs="Times New Roman"/>
        </w:rPr>
        <w:t xml:space="preserve">1. </w:t>
      </w:r>
      <w:r w:rsidR="00555C35" w:rsidRPr="00555C35">
        <w:rPr>
          <w:rFonts w:ascii="Times New Roman" w:hAnsi="Times New Roman" w:cs="Times New Roman"/>
        </w:rPr>
        <w:tab/>
        <w:t>Carrera PM, Kantarjian HM, Blinder VS (2018) The financial burden and distress of patients with cancer: Understanding and stepping-up action on the financial toxicity of cancer treatment. CA Cancer J Clin 68:153–165. https://doi.org/10.3322/caac.21443</w:t>
      </w:r>
    </w:p>
    <w:p w14:paraId="09BDDD4B"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 </w:t>
      </w:r>
      <w:r w:rsidRPr="00555C35">
        <w:rPr>
          <w:rFonts w:ascii="Times New Roman" w:hAnsi="Times New Roman" w:cs="Times New Roman"/>
        </w:rPr>
        <w:tab/>
        <w:t>Blinder V, Eberle C, Patil S, Gany FM, Bradley CJ (2017) Women With Breast Cancer Who Work For Accommodating Employers More Likely To Retain Jobs After Treatment. Health Aff (Millwood) 36:274–281. https://doi.org/10.1377/hlthaff.2016.1196</w:t>
      </w:r>
    </w:p>
    <w:p w14:paraId="53DF2E8E"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 </w:t>
      </w:r>
      <w:r w:rsidRPr="00555C35">
        <w:rPr>
          <w:rFonts w:ascii="Times New Roman" w:hAnsi="Times New Roman" w:cs="Times New Roman"/>
        </w:rPr>
        <w:tab/>
        <w:t>Patel KG, Borno HT, Seligman HK (2019) Food insecurity screening: A missing piece in cancer management. Cancer 125:3494–3501. https://doi.org/10.1002/cncr.32291</w:t>
      </w:r>
    </w:p>
    <w:p w14:paraId="3409F32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 </w:t>
      </w:r>
      <w:r w:rsidRPr="00555C35">
        <w:rPr>
          <w:rFonts w:ascii="Times New Roman" w:hAnsi="Times New Roman" w:cs="Times New Roman"/>
        </w:rPr>
        <w:tab/>
        <w:t>Charkhchi P, Fazeli Dehkordy S, Carlos RC (2018) Housing and Food Insecurity, Care Access, and Health Status Among the Chronically Ill: An Analysis of the Behavioral Risk Factor Surveillance System. J Gen Intern Med 33:644–650. https://doi.org/10.1007/s11606-017-4255-z</w:t>
      </w:r>
    </w:p>
    <w:p w14:paraId="7CC1D26A"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5. </w:t>
      </w:r>
      <w:r w:rsidRPr="00555C35">
        <w:rPr>
          <w:rFonts w:ascii="Times New Roman" w:hAnsi="Times New Roman" w:cs="Times New Roman"/>
        </w:rPr>
        <w:tab/>
        <w:t>Seligman HK, Schillinger D (2010) Hunger and Socioeconomic Disparities in Chronic Disease. N Engl J Med 363:6–9. https://doi.org/10.1056/NEJMp1000072</w:t>
      </w:r>
    </w:p>
    <w:p w14:paraId="32B23601"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6. </w:t>
      </w:r>
      <w:r w:rsidRPr="00555C35">
        <w:rPr>
          <w:rFonts w:ascii="Times New Roman" w:hAnsi="Times New Roman" w:cs="Times New Roman"/>
        </w:rPr>
        <w:tab/>
        <w:t>Leung CW, Epel ES, Ritchie LD, Crawford PB, Laraia BA (2014) Food Insecurity Is Inversely Associated with Diet Quality of Lower-Income Adults. J Acad Nutr Diet 114:1943-1953.e2. https://doi.org/10.1016/j.jand.2014.06.353</w:t>
      </w:r>
    </w:p>
    <w:p w14:paraId="79CE83D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lastRenderedPageBreak/>
        <w:t xml:space="preserve">7. </w:t>
      </w:r>
      <w:r w:rsidRPr="00555C35">
        <w:rPr>
          <w:rFonts w:ascii="Times New Roman" w:hAnsi="Times New Roman" w:cs="Times New Roman"/>
        </w:rPr>
        <w:tab/>
        <w:t>Zhang F, Tapera TM, Gou J (2018) Application of a new dietary pattern analysis method in nutritional epidemiology. BMC Med Res Methodol 18:119. https://doi.org/10.1186/s12874-018-0585-8</w:t>
      </w:r>
    </w:p>
    <w:p w14:paraId="02A43017"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8. </w:t>
      </w:r>
      <w:r w:rsidRPr="00555C35">
        <w:rPr>
          <w:rFonts w:ascii="Times New Roman" w:hAnsi="Times New Roman" w:cs="Times New Roman"/>
        </w:rPr>
        <w:tab/>
        <w:t>Zhao J, Li Z, Gao Q, Zhao H, Chen S, Huang L, Wang W, Wang T (2021) A review of statistical methods for dietary pattern analysis. Nutr J 20:37. https://doi.org/10.1186/s12937-021-00692-7</w:t>
      </w:r>
    </w:p>
    <w:p w14:paraId="6FD58E5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9. </w:t>
      </w:r>
      <w:r w:rsidRPr="00555C35">
        <w:rPr>
          <w:rFonts w:ascii="Times New Roman" w:hAnsi="Times New Roman" w:cs="Times New Roman"/>
        </w:rPr>
        <w:tab/>
        <w:t>Zou H, Hastie T (2005) Regularization and variable selection via the elastic net. J R Stat Soc Ser B Stat Methodol 67:301–320. https://doi.org/10.1111/j.1467-9868.2005.00503.x</w:t>
      </w:r>
    </w:p>
    <w:p w14:paraId="6EC26AFC"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0. </w:t>
      </w:r>
      <w:r w:rsidRPr="00555C35">
        <w:rPr>
          <w:rFonts w:ascii="Times New Roman" w:hAnsi="Times New Roman" w:cs="Times New Roman"/>
        </w:rPr>
        <w:tab/>
        <w:t>Hu FB (2002) Dietary pattern analysis: a new direction in nutritional epidemiology. Curr Opin Lipidol 13:3–9. https://doi.org/10.1097/00041433-200202000-00002</w:t>
      </w:r>
    </w:p>
    <w:p w14:paraId="338F2C20"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1. </w:t>
      </w:r>
      <w:r w:rsidRPr="00555C35">
        <w:rPr>
          <w:rFonts w:ascii="Times New Roman" w:hAnsi="Times New Roman" w:cs="Times New Roman"/>
        </w:rPr>
        <w:tab/>
        <w:t>Maino Vieytes CA, Zhu R, Gany F, Burton-Obanla A, Arthur AE (2022) Empirical Dietary Patterns Associated with Food Insecurity in U.S. Cancer Survivors: NHANES 1999–2018. Int J Environ Res Public Health 19:14062. https://doi.org/10.3390/ijerph192114062</w:t>
      </w:r>
    </w:p>
    <w:p w14:paraId="169C94BB"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2. </w:t>
      </w:r>
      <w:r w:rsidRPr="00555C35">
        <w:rPr>
          <w:rFonts w:ascii="Times New Roman" w:hAnsi="Times New Roman" w:cs="Times New Roman"/>
        </w:rPr>
        <w:tab/>
        <w:t>Bickel G, Nord M, Price C, Hamilton W, Cook J (2000) Guide to Measuring Household Food Security</w:t>
      </w:r>
    </w:p>
    <w:p w14:paraId="100279E4"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3. </w:t>
      </w:r>
      <w:r w:rsidRPr="00555C35">
        <w:rPr>
          <w:rFonts w:ascii="Times New Roman" w:hAnsi="Times New Roman" w:cs="Times New Roman"/>
        </w:rPr>
        <w:tab/>
        <w:t>Yaghjyan L, Wijayabahu AT, Egan KM (2018) RE: The Association Between Dietary Quality and Overall and Cancer-Specific Mortality Among Cancer Survivors, NHANES III. JNCI Cancer Spectr 2:pky044. https://doi.org/10.1093/jncics/pky044</w:t>
      </w:r>
    </w:p>
    <w:p w14:paraId="4A0ADCE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4. </w:t>
      </w:r>
      <w:r w:rsidRPr="00555C35">
        <w:rPr>
          <w:rFonts w:ascii="Times New Roman" w:hAnsi="Times New Roman" w:cs="Times New Roman"/>
        </w:rPr>
        <w:tab/>
        <w:t>Blanton CA, Moshfegh AJ, Baer DJ, Kretsch MJ (2006) The USDA Automated Multiple-Pass Method Accurately Estimates Group Total Energy and Nutrient Intake. J Nutr 136:2594–2599. https://doi.org/10.1093/jn/136.10.2594</w:t>
      </w:r>
    </w:p>
    <w:p w14:paraId="1DC9187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5. </w:t>
      </w:r>
      <w:r w:rsidRPr="00555C35">
        <w:rPr>
          <w:rFonts w:ascii="Times New Roman" w:hAnsi="Times New Roman" w:cs="Times New Roman"/>
        </w:rPr>
        <w:tab/>
        <w:t>Moshfegh AJ, Rhodes DG, Baer DJ, Murayi T, Clemens JC, Rumpler WV, Paul DR, Sebastian RS, Kuczynski KJ, Ingwersen LA, Staples RC, Cleveland LE (2008) The US Department of Agriculture Automated Multiple-Pass Method reduces bias in the collection of energy intakes. Am J Clin Nutr 88:324–332. https://doi.org/10.1093/ajcn/88.2.324</w:t>
      </w:r>
    </w:p>
    <w:p w14:paraId="46BBFD1F"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6. </w:t>
      </w:r>
      <w:r w:rsidRPr="00555C35">
        <w:rPr>
          <w:rFonts w:ascii="Times New Roman" w:hAnsi="Times New Roman" w:cs="Times New Roman"/>
        </w:rPr>
        <w:tab/>
        <w:t>Jovanovic CES, Hoelscher DM, Chen B, Ranjit N, van den Berg AE (2022) The associations of plant-based food and metabolic syndrome using NHANES 2015–16 data. J Public Health fdab403. https://doi.org/10.1093/pubmed/fdab403</w:t>
      </w:r>
    </w:p>
    <w:p w14:paraId="34EA6614"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7. </w:t>
      </w:r>
      <w:r w:rsidRPr="00555C35">
        <w:rPr>
          <w:rFonts w:ascii="Times New Roman" w:hAnsi="Times New Roman" w:cs="Times New Roman"/>
        </w:rPr>
        <w:tab/>
        <w:t>Moore C, Murphy MM, Keast DR, Holick MF (2004) Vitamin D intake in the United States. J Am Diet Assoc 104:980–983. https://doi.org/10.1016/j.jada.2004.03.028</w:t>
      </w:r>
    </w:p>
    <w:p w14:paraId="1F5AE29C"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8. </w:t>
      </w:r>
      <w:r w:rsidRPr="00555C35">
        <w:rPr>
          <w:rFonts w:ascii="Times New Roman" w:hAnsi="Times New Roman" w:cs="Times New Roman"/>
        </w:rPr>
        <w:tab/>
        <w:t>Willett W, Howe G, Kushi L (1997) Adjustment for total energy intake in epidemiologic studies. Am J Clin Nutr 65:1220S-1228S. https://doi.org/10.1093/ajcn/65.4.1220S</w:t>
      </w:r>
    </w:p>
    <w:p w14:paraId="7CB4503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9. </w:t>
      </w:r>
      <w:r w:rsidRPr="00555C35">
        <w:rPr>
          <w:rFonts w:ascii="Times New Roman" w:hAnsi="Times New Roman" w:cs="Times New Roman"/>
        </w:rPr>
        <w:tab/>
        <w:t>Krebs-Smith SM, Pannucci TE, Subar AF, Kirkpatrick SI, Lerman JL, Tooze JA, Wilson MM, Reedy J (2018) Update of the Healthy Eating Index: HEI-2015. J Acad Nutr Diet 118:1591–1602. https://doi.org/10.1016/j.jand.2018.05.021</w:t>
      </w:r>
    </w:p>
    <w:p w14:paraId="2C771EA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lastRenderedPageBreak/>
        <w:t xml:space="preserve">20. </w:t>
      </w:r>
      <w:r w:rsidRPr="00555C35">
        <w:rPr>
          <w:rFonts w:ascii="Times New Roman" w:hAnsi="Times New Roman" w:cs="Times New Roman"/>
        </w:rPr>
        <w:tab/>
        <w:t>Folsom T, Nagraj V (2017) hei: Calculate Healthy Eating Index (HEI) Scores. J Open Source Softw 2:417. https://doi.org/10.21105/joss.00417</w:t>
      </w:r>
    </w:p>
    <w:p w14:paraId="70DF0B09"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1. </w:t>
      </w:r>
      <w:r w:rsidRPr="00555C35">
        <w:rPr>
          <w:rFonts w:ascii="Times New Roman" w:hAnsi="Times New Roman" w:cs="Times New Roman"/>
        </w:rPr>
        <w:tab/>
        <w:t>Linkage Methods and Analytical Support for NCHS Linked Mortality Data</w:t>
      </w:r>
    </w:p>
    <w:p w14:paraId="37B73E79"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2. </w:t>
      </w:r>
      <w:r w:rsidRPr="00555C35">
        <w:rPr>
          <w:rFonts w:ascii="Times New Roman" w:hAnsi="Times New Roman" w:cs="Times New Roman"/>
        </w:rPr>
        <w:tab/>
        <w:t>Cain KC, Harlow SD, Little RJ, Nan B, Yosef M, Taffe JR, Elliott MR (2011) Bias Due to Left Truncation and Left Censoring in Longitudinal Studies of Developmental and Disease Processes. Am J Epidemiol 173:1078–1084. https://doi.org/10.1093/aje/kwq481</w:t>
      </w:r>
    </w:p>
    <w:p w14:paraId="0BE47882"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3. </w:t>
      </w:r>
      <w:r w:rsidRPr="00555C35">
        <w:rPr>
          <w:rFonts w:ascii="Times New Roman" w:hAnsi="Times New Roman" w:cs="Times New Roman"/>
        </w:rPr>
        <w:tab/>
        <w:t>Song M, Wu K, Meyerhardt JA, Yilmaz O, Wang M, Ogino S, Fuchs CS, Giovannucci EL, Chan AT (2018) Low-Carbohydrate Diet Score and Macronutrient Intake in Relation to Survival After Colorectal Cancer Diagnosis. JNCI Cancer Spectr 2:pky077. https://doi.org/10.1093/jncics/pky077</w:t>
      </w:r>
    </w:p>
    <w:p w14:paraId="56EFD0D1"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4. </w:t>
      </w:r>
      <w:r w:rsidRPr="00555C35">
        <w:rPr>
          <w:rFonts w:ascii="Times New Roman" w:hAnsi="Times New Roman" w:cs="Times New Roman"/>
        </w:rPr>
        <w:tab/>
        <w:t>Cook CE, Richardson JK, Pietrobon R, Braga L, Silva HM, Turner D (2006) Validation of the NHANES ADL scale in a sample of patients with report of cervical pain: Factor analysis, item response theory analysis, and line item validity. Disabil Rehabil 28:929–935. https://doi.org/10.1080/09638280500404263</w:t>
      </w:r>
    </w:p>
    <w:p w14:paraId="492AC79A"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5. </w:t>
      </w:r>
      <w:r w:rsidRPr="00555C35">
        <w:rPr>
          <w:rFonts w:ascii="Times New Roman" w:hAnsi="Times New Roman" w:cs="Times New Roman"/>
        </w:rPr>
        <w:tab/>
        <w:t>Witte JS, Greenland S (1997) A nested approach to evaluating dose-response and trend. Ann Epidemiol 7:188–193. https://doi.org/10.1016/S1047-2797(96)00159-7</w:t>
      </w:r>
    </w:p>
    <w:p w14:paraId="09384B72"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6. </w:t>
      </w:r>
      <w:r w:rsidRPr="00555C35">
        <w:rPr>
          <w:rFonts w:ascii="Times New Roman" w:hAnsi="Times New Roman" w:cs="Times New Roman"/>
        </w:rPr>
        <w:tab/>
        <w:t>Willett WC, Howe GR, Kushi LH (1997) Adjustment for total energy intake in epidemiologic studies. Am J Clin Nutr 65:1220S-1228S. https://doi.org/10.1093/ajcn/65.4.1220S</w:t>
      </w:r>
    </w:p>
    <w:p w14:paraId="4FB3087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7. </w:t>
      </w:r>
      <w:r w:rsidRPr="00555C35">
        <w:rPr>
          <w:rFonts w:ascii="Times New Roman" w:hAnsi="Times New Roman" w:cs="Times New Roman"/>
        </w:rPr>
        <w:tab/>
        <w:t>Banerjee S, Radak T, Khubchandani J, Dunn P (2021) Food Insecurity and Mortality in American Adults: Results From the NHANES-Linked Mortality Study. Health Promot Pract 22:204–214. https://doi.org/10.1177/1524839920945927</w:t>
      </w:r>
    </w:p>
    <w:p w14:paraId="22598678"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8. </w:t>
      </w:r>
      <w:r w:rsidRPr="00555C35">
        <w:rPr>
          <w:rFonts w:ascii="Times New Roman" w:hAnsi="Times New Roman" w:cs="Times New Roman"/>
        </w:rPr>
        <w:tab/>
        <w:t>Gany F, Lee T, Ramirez J, Massie D, Moran A, Crist M, McNish T, Winkel G, Leng JCF (2014) Do Our Patients Have Enough to Eat?: Food Insecurity among Urban Low-income Cancer Patients. J Health Care Poor Underserved 25:1153–1168. https://doi.org/10.1353/hpu.2014.0145</w:t>
      </w:r>
    </w:p>
    <w:p w14:paraId="5F88620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9. </w:t>
      </w:r>
      <w:r w:rsidRPr="00555C35">
        <w:rPr>
          <w:rFonts w:ascii="Times New Roman" w:hAnsi="Times New Roman" w:cs="Times New Roman"/>
        </w:rPr>
        <w:tab/>
        <w:t>Robien K, Clausen M, Sullo E, Ford YR, Griffith KA, Le D, Wickersham KE, Wallington SF (2023) Prevalence of Food Insecurity Among Cancer Survivors in the United States: A Scoping Review. J Acad Nutr Diet 123:330–346. https://doi.org/10.1016/j.jand.2022.07.004</w:t>
      </w:r>
    </w:p>
    <w:p w14:paraId="0E2504AE"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0. </w:t>
      </w:r>
      <w:r w:rsidRPr="00555C35">
        <w:rPr>
          <w:rFonts w:ascii="Times New Roman" w:hAnsi="Times New Roman" w:cs="Times New Roman"/>
        </w:rPr>
        <w:tab/>
        <w:t>Seligman HK, Bindman AB, Vittinghoff E, Kanaya AM, Kushel MB (2007) Food insecurity is associated with diabetes mellitus: results from the National Health Examination and Nutrition Examination Survey (NHANES) 1999-2002. J Gen Intern Med 22:1018–1023. https://doi.org/10.1007/s11606-007-0192-6</w:t>
      </w:r>
    </w:p>
    <w:p w14:paraId="3D3136CA"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1. </w:t>
      </w:r>
      <w:r w:rsidRPr="00555C35">
        <w:rPr>
          <w:rFonts w:ascii="Times New Roman" w:hAnsi="Times New Roman" w:cs="Times New Roman"/>
        </w:rPr>
        <w:tab/>
        <w:t>Heflin CM, Ziliak JP (2008) Food Insufficiency, Food Stamp Participation, and Mental Health*. Soc Sci Q 89:706–727. https://doi.org/10.1111/j.1540-6237.2008.00556.x</w:t>
      </w:r>
    </w:p>
    <w:p w14:paraId="240FCA5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lastRenderedPageBreak/>
        <w:t xml:space="preserve">32. </w:t>
      </w:r>
      <w:r w:rsidRPr="00555C35">
        <w:rPr>
          <w:rFonts w:ascii="Times New Roman" w:hAnsi="Times New Roman" w:cs="Times New Roman"/>
        </w:rPr>
        <w:tab/>
        <w:t>Lee JS, Frongillo EA (2001) Nutritional and Health Consequences Are Associated with Food Insecurity among U.S. Elderly Persons. J Nutr 131:1503–1509. https://doi.org/10.1093/jn/131.5.1503</w:t>
      </w:r>
    </w:p>
    <w:p w14:paraId="0CD20EC0"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3. </w:t>
      </w:r>
      <w:r w:rsidRPr="00555C35">
        <w:rPr>
          <w:rFonts w:ascii="Times New Roman" w:hAnsi="Times New Roman" w:cs="Times New Roman"/>
        </w:rPr>
        <w:tab/>
        <w:t>Stuff JE, Casey PH, Szeto KL, Gossett JM, Robbins JM, Simpson PM, Connell C, Bogle ML (2004) Household Food Insecurity Is Associated with Adult Health Status. J Nutr 134:2330–2335. https://doi.org/10.1093/jn/134.9.2330</w:t>
      </w:r>
    </w:p>
    <w:p w14:paraId="718C967E"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4. </w:t>
      </w:r>
      <w:r w:rsidRPr="00555C35">
        <w:rPr>
          <w:rFonts w:ascii="Times New Roman" w:hAnsi="Times New Roman" w:cs="Times New Roman"/>
        </w:rPr>
        <w:tab/>
        <w:t>Sun Y, Liu B, Rong S, Du Y, Xu G, Snetselaar LG, Wallace RB, Bao W (2020) Food Insecurity Is Associated With Cardiovascular and All‐Cause Mortality Among Adults in the United States. J Am Heart Assoc 9:. https://doi.org/10.1161/JAHA.119.014629</w:t>
      </w:r>
    </w:p>
    <w:p w14:paraId="3976493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5. </w:t>
      </w:r>
      <w:r w:rsidRPr="00555C35">
        <w:rPr>
          <w:rFonts w:ascii="Times New Roman" w:hAnsi="Times New Roman" w:cs="Times New Roman"/>
        </w:rPr>
        <w:tab/>
        <w:t>Vozoris NT, Tarasuk VS (2003) Household Food Insufficiency Is Associated with Poorer Health. J Nutr 133:120–126. https://doi.org/10.1093/jn/133.1.120</w:t>
      </w:r>
    </w:p>
    <w:p w14:paraId="09E2F2E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6. </w:t>
      </w:r>
      <w:r w:rsidRPr="00555C35">
        <w:rPr>
          <w:rFonts w:ascii="Times New Roman" w:hAnsi="Times New Roman" w:cs="Times New Roman"/>
        </w:rPr>
        <w:tab/>
        <w:t>Zhao H, Andreyeva T (2022) Diet Quality and Health in Older Americans. Nutrients 14:1198. https://doi.org/10.3390/nu14061198</w:t>
      </w:r>
    </w:p>
    <w:p w14:paraId="628C9B4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7. </w:t>
      </w:r>
      <w:r w:rsidRPr="00555C35">
        <w:rPr>
          <w:rFonts w:ascii="Times New Roman" w:hAnsi="Times New Roman" w:cs="Times New Roman"/>
        </w:rPr>
        <w:tab/>
        <w:t>George SM, Neuhouser ML, Mayne ST, Irwin ML, Albanes D, Gail MH, Alfano CM, Bernstein L, McTiernan A, Reedy J, Smith AW, Ulrich CM, Ballard-Barbash R (2010) Postdiagnosis Diet Quality Is Inversely Related to a Biomarker of Inflammation among Breast Cancer Survivors. Cancer Epidemiol Biomarkers Prev 19:2220–2228. https://doi.org/10.1158/1055-9965.EPI-10-0464</w:t>
      </w:r>
    </w:p>
    <w:p w14:paraId="472D97BC"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8. </w:t>
      </w:r>
      <w:r w:rsidRPr="00555C35">
        <w:rPr>
          <w:rFonts w:ascii="Times New Roman" w:hAnsi="Times New Roman" w:cs="Times New Roman"/>
        </w:rPr>
        <w:tab/>
        <w:t>Guillermo C, Boushey CJ, Franke AA, Monroe KR, Lim U, Wilkens LR, Marchand LL, Maskarinec G (2020) Diet Quality and Biomarker Profiles Related to Chronic Disease Prevention: The Multiethnic Cohort Study. J Am Coll Nutr 39:216–223. https://doi.org/10.1080/07315724.2019.1635921</w:t>
      </w:r>
    </w:p>
    <w:p w14:paraId="3B22CFD4"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9. </w:t>
      </w:r>
      <w:r w:rsidRPr="00555C35">
        <w:rPr>
          <w:rFonts w:ascii="Times New Roman" w:hAnsi="Times New Roman" w:cs="Times New Roman"/>
        </w:rPr>
        <w:tab/>
        <w:t>Arthur AE, Peterson KE, Shen J, Djuric Z, Taylor JMG, Hebert JR, Duffy SA, Peterson LA, Bellile EL, Whitfield JR, Chepeha DB, Schipper MJ, Wolf GT, Rozek LS (2014) Diet and proinflammatory cytokine levels in head and neck squamous cell carcinoma. Cancer 120:2704–2712. https://doi.org/10.1002/cncr.28778</w:t>
      </w:r>
    </w:p>
    <w:p w14:paraId="418BCB4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0. </w:t>
      </w:r>
      <w:r w:rsidRPr="00555C35">
        <w:rPr>
          <w:rFonts w:ascii="Times New Roman" w:hAnsi="Times New Roman" w:cs="Times New Roman"/>
        </w:rPr>
        <w:tab/>
        <w:t>Brenner DR, Scherer D, Muir K, Schildkraut J, Boffetta P, Spitz MR, Le Marchand L, Chan AT, Goode EL, Ulrich CM, Hung RJ (2014) A Review of the Application of Inflammatory Biomarkers in Epidemiologic Cancer Research. Cancer Epidemiol Biomarkers Prev 23:1729–1751. https://doi.org/10.1158/1055-9965.EPI-14-0064</w:t>
      </w:r>
    </w:p>
    <w:p w14:paraId="2B019B9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1. </w:t>
      </w:r>
      <w:r w:rsidRPr="00555C35">
        <w:rPr>
          <w:rFonts w:ascii="Times New Roman" w:hAnsi="Times New Roman" w:cs="Times New Roman"/>
        </w:rPr>
        <w:tab/>
        <w:t>Cheng E, Shi Q, Shields AF, Nixon AB, Shergill AP, Ma C, Guthrie KA, Couture F, Kuebler P, Kumar P, Tan B, Krishnamurthi SS, Ng K, O’Reilly EM, Brown JC, Philip PA, Caan BJ, Cespedes Feliciano EM, Meyerhardt JA (2023) Association of Inflammatory Biomarkers With Survival Among Patients With Stage III Colon Cancer. JAMA Oncol. https://doi.org/10.1001/jamaoncol.2022.6911</w:t>
      </w:r>
    </w:p>
    <w:p w14:paraId="77BB9A71"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2. </w:t>
      </w:r>
      <w:r w:rsidRPr="00555C35">
        <w:rPr>
          <w:rFonts w:ascii="Times New Roman" w:hAnsi="Times New Roman" w:cs="Times New Roman"/>
        </w:rPr>
        <w:tab/>
        <w:t>Domenici L, Tonacci A, Aretini P, Garibaldi S, Perutelli A, Bottone P, Muzii L, Panici PB (2021) Inflammatory Biomarkers as Promising Predictors of Prognosis in Cervical Cancer Patients. Oncology 99:571–579. https://doi.org/10.1159/000517320</w:t>
      </w:r>
    </w:p>
    <w:p w14:paraId="7320DB08"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lastRenderedPageBreak/>
        <w:t xml:space="preserve">43. </w:t>
      </w:r>
      <w:r w:rsidRPr="00555C35">
        <w:rPr>
          <w:rFonts w:ascii="Times New Roman" w:hAnsi="Times New Roman" w:cs="Times New Roman"/>
        </w:rPr>
        <w:tab/>
        <w:t>Distress Thermometer Tool Translations</w:t>
      </w:r>
    </w:p>
    <w:p w14:paraId="4E7FB70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4. </w:t>
      </w:r>
      <w:r w:rsidRPr="00555C35">
        <w:rPr>
          <w:rFonts w:ascii="Times New Roman" w:hAnsi="Times New Roman" w:cs="Times New Roman"/>
        </w:rPr>
        <w:tab/>
        <w:t>Burton-Obanla AA, Sloane S, Koester B, Gundersen C, Fiese BH, Arthur AE (2022) Oncology Registered Dietitian Nutritionists’ Knowledge, Attitudes, and Practices Related to Food Insecurity among Cancer Survivors: A Qualitative Study. J Acad Nutr Diet 122:2267–2287. https://doi.org/10.1016/j.jand.2021.12.004</w:t>
      </w:r>
    </w:p>
    <w:p w14:paraId="149D1110"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5. </w:t>
      </w:r>
      <w:r w:rsidRPr="00555C35">
        <w:rPr>
          <w:rFonts w:ascii="Times New Roman" w:hAnsi="Times New Roman" w:cs="Times New Roman"/>
        </w:rPr>
        <w:tab/>
        <w:t>Seligman HK, Berkowitz SA (2019) Aligning Programs and Policies to Support Food Security and Public Health Goals in the United States. Annu Rev Public Health 40:319–337. https://doi.org/10.1146/annurev-publhealth-040218-044132</w:t>
      </w:r>
    </w:p>
    <w:p w14:paraId="68A448E9"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6. </w:t>
      </w:r>
      <w:r w:rsidRPr="00555C35">
        <w:rPr>
          <w:rFonts w:ascii="Times New Roman" w:hAnsi="Times New Roman" w:cs="Times New Roman"/>
        </w:rPr>
        <w:tab/>
        <w:t>Gany F, Lee T, Loeb R, Ramirez J, Moran A, Crist M, McNish T, Leng JCF (2015) Use of Hospital-Based Food Pantries Among Low-Income Urban Cancer Patients. J Community Health 40:1193–1200. https://doi.org/10.1007/s10900-015-0048-7</w:t>
      </w:r>
    </w:p>
    <w:p w14:paraId="018DF208"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7. </w:t>
      </w:r>
      <w:r w:rsidRPr="00555C35">
        <w:rPr>
          <w:rFonts w:ascii="Times New Roman" w:hAnsi="Times New Roman" w:cs="Times New Roman"/>
        </w:rPr>
        <w:tab/>
        <w:t>Gany F, Melnic I, Wu M, Li Y, Finik J, Ramirez J, Blinder V, Kemeny M, Guevara E, Hwang C, Leng J (2022) Food to Overcome Outcomes Disparities: A Randomized Controlled Trial of Food Insecurity Interventions to Improve Cancer Outcomes. J Clin Oncol 40:3603–3612. https://doi.org/10.1200/JCO.21.02400</w:t>
      </w:r>
    </w:p>
    <w:p w14:paraId="3D8AD92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8. </w:t>
      </w:r>
      <w:r w:rsidRPr="00555C35">
        <w:rPr>
          <w:rFonts w:ascii="Times New Roman" w:hAnsi="Times New Roman" w:cs="Times New Roman"/>
        </w:rPr>
        <w:tab/>
        <w:t>Berkowitz SA, Seligman HK, Choudhry NK (2014) Treat or eat: food insecurity, cost-related medication underuse, and unmet needs. Am J Med 127:303-310.e3. https://doi.org/10.1016/j.amjmed.2014.01.002</w:t>
      </w:r>
    </w:p>
    <w:p w14:paraId="12B9622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9. </w:t>
      </w:r>
      <w:r w:rsidRPr="00555C35">
        <w:rPr>
          <w:rFonts w:ascii="Times New Roman" w:hAnsi="Times New Roman" w:cs="Times New Roman"/>
        </w:rPr>
        <w:tab/>
        <w:t>Moellman N (2020) Healthcare and Hunger: Effects of the ACA Medicaid Expansions on Food Insecurity in America. Appl Econ Perspect Policy 42:168–186. https://doi.org/10.1093/aepp/ppz018</w:t>
      </w:r>
    </w:p>
    <w:p w14:paraId="6CF6F47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50. </w:t>
      </w:r>
      <w:r w:rsidRPr="00555C35">
        <w:rPr>
          <w:rFonts w:ascii="Times New Roman" w:hAnsi="Times New Roman" w:cs="Times New Roman"/>
        </w:rPr>
        <w:tab/>
        <w:t>U.S. Household Food Insecurity Survey Module: Three-Stage Design, With Screeners</w:t>
      </w:r>
    </w:p>
    <w:p w14:paraId="31568834" w14:textId="07C5E5C7" w:rsidR="00372469" w:rsidRDefault="00CA04BD" w:rsidP="00372469">
      <w:pPr>
        <w:rPr>
          <w:rFonts w:ascii="Times New Roman" w:hAnsi="Times New Roman" w:cs="Times New Roman"/>
        </w:rPr>
      </w:pPr>
      <w:r w:rsidRPr="00372469">
        <w:rPr>
          <w:rFonts w:ascii="Times New Roman" w:hAnsi="Times New Roman" w:cs="Times New Roman"/>
        </w:rPr>
        <w:fldChar w:fldCharType="end"/>
      </w:r>
    </w:p>
    <w:p w14:paraId="4D7B05AB" w14:textId="77777777" w:rsidR="000D68FA" w:rsidRDefault="000D68FA" w:rsidP="00372469">
      <w:pPr>
        <w:rPr>
          <w:rFonts w:ascii="Times New Roman" w:hAnsi="Times New Roman" w:cs="Times New Roman"/>
          <w:i/>
          <w:iCs/>
        </w:rPr>
      </w:pPr>
    </w:p>
    <w:p w14:paraId="73CAD118" w14:textId="77777777" w:rsidR="000D68FA" w:rsidRPr="000D68FA" w:rsidRDefault="000D68FA" w:rsidP="000D68FA">
      <w:pPr>
        <w:rPr>
          <w:rFonts w:ascii="Times New Roman" w:hAnsi="Times New Roman" w:cs="Times New Roman"/>
          <w:b/>
          <w:bCs/>
        </w:rPr>
      </w:pPr>
      <w:r w:rsidRPr="000D68FA">
        <w:rPr>
          <w:rFonts w:ascii="Times New Roman" w:hAnsi="Times New Roman" w:cs="Times New Roman"/>
          <w:b/>
          <w:bCs/>
        </w:rPr>
        <w:t>Statements and Declarations</w:t>
      </w:r>
    </w:p>
    <w:p w14:paraId="46C48745"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b/>
          <w:bCs/>
          <w:i/>
          <w:iCs/>
        </w:rPr>
        <w:t> </w:t>
      </w:r>
    </w:p>
    <w:p w14:paraId="7C863E26"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Competing Interests</w:t>
      </w:r>
    </w:p>
    <w:p w14:paraId="450B4113"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e authors have no relevant financial or non-financial interests to disclose.</w:t>
      </w:r>
    </w:p>
    <w:p w14:paraId="5BCC46C0"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6C30D3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Funding</w:t>
      </w:r>
    </w:p>
    <w:p w14:paraId="43DECC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23" w:history="1">
        <w:r w:rsidRPr="000D68FA">
          <w:rPr>
            <w:rStyle w:val="Hyperlink"/>
            <w:rFonts w:ascii="Times New Roman" w:hAnsi="Times New Roman" w:cs="Times New Roman"/>
          </w:rPr>
          <w:t>www.healthpolicyresearch-scholars.org</w:t>
        </w:r>
      </w:hyperlink>
      <w:r w:rsidRPr="000D68FA">
        <w:rPr>
          <w:rFonts w:ascii="Times New Roman" w:hAnsi="Times New Roman" w:cs="Times New Roman"/>
        </w:rPr>
        <w:t>.</w:t>
      </w:r>
    </w:p>
    <w:p w14:paraId="554BA1FA"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5191E689"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Author Contributions</w:t>
      </w:r>
    </w:p>
    <w:p w14:paraId="6545F321"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study conception, results interpretation, data management, data analysis, writing of original </w:t>
      </w:r>
      <w:proofErr w:type="gramStart"/>
      <w:r w:rsidRPr="000D68FA">
        <w:rPr>
          <w:rFonts w:ascii="Times New Roman" w:hAnsi="Times New Roman" w:cs="Times New Roman"/>
        </w:rPr>
        <w:t>manuscript</w:t>
      </w:r>
      <w:proofErr w:type="gramEnd"/>
    </w:p>
    <w:p w14:paraId="478D1F44"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RZ—data analysis, editing of original </w:t>
      </w:r>
      <w:proofErr w:type="gramStart"/>
      <w:r w:rsidRPr="000D68FA">
        <w:rPr>
          <w:rFonts w:ascii="Times New Roman" w:hAnsi="Times New Roman" w:cs="Times New Roman"/>
        </w:rPr>
        <w:t>manuscript</w:t>
      </w:r>
      <w:proofErr w:type="gramEnd"/>
    </w:p>
    <w:p w14:paraId="0BF54B3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lastRenderedPageBreak/>
        <w:t xml:space="preserve">FG—results interpretation, supervision, editing of original </w:t>
      </w:r>
      <w:proofErr w:type="gramStart"/>
      <w:r w:rsidRPr="000D68FA">
        <w:rPr>
          <w:rFonts w:ascii="Times New Roman" w:hAnsi="Times New Roman" w:cs="Times New Roman"/>
        </w:rPr>
        <w:t>manuscript</w:t>
      </w:r>
      <w:proofErr w:type="gramEnd"/>
    </w:p>
    <w:p w14:paraId="5C5383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BDK—results interpretation, supervision, editing of original </w:t>
      </w:r>
      <w:proofErr w:type="gramStart"/>
      <w:r w:rsidRPr="000D68FA">
        <w:rPr>
          <w:rFonts w:ascii="Times New Roman" w:hAnsi="Times New Roman" w:cs="Times New Roman"/>
        </w:rPr>
        <w:t>manuscript</w:t>
      </w:r>
      <w:proofErr w:type="gramEnd"/>
    </w:p>
    <w:p w14:paraId="0ADC3B67"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AEA—results interpretation, supervision, editing of original </w:t>
      </w:r>
      <w:proofErr w:type="gramStart"/>
      <w:r w:rsidRPr="000D68FA">
        <w:rPr>
          <w:rFonts w:ascii="Times New Roman" w:hAnsi="Times New Roman" w:cs="Times New Roman"/>
        </w:rPr>
        <w:t>manuscript</w:t>
      </w:r>
      <w:proofErr w:type="gramEnd"/>
    </w:p>
    <w:p w14:paraId="3DDFA108"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73175B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All authors reviewed and approved the final version of the manuscript.</w:t>
      </w:r>
    </w:p>
    <w:p w14:paraId="4F7EB89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B7C4608"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Data Availability</w:t>
      </w:r>
    </w:p>
    <w:p w14:paraId="79977E30"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The datasets generated during and/or analyzed during the current study are available in a public GitHub repository, </w:t>
      </w:r>
      <w:hyperlink r:id="rId24" w:history="1">
        <w:r w:rsidRPr="000D68FA">
          <w:rPr>
            <w:rStyle w:val="Hyperlink"/>
            <w:rFonts w:ascii="Times New Roman" w:hAnsi="Times New Roman" w:cs="Times New Roman"/>
          </w:rPr>
          <w:t>https://github.com/cmainov/nhanes-fi-ca-mortality-mirror</w:t>
        </w:r>
      </w:hyperlink>
      <w:r w:rsidRPr="000D68FA">
        <w:rPr>
          <w:rFonts w:ascii="Times New Roman" w:hAnsi="Times New Roman" w:cs="Times New Roman"/>
        </w:rPr>
        <w:t>.</w:t>
      </w:r>
    </w:p>
    <w:p w14:paraId="43D0FD1C"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38AF6CF"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Ethics Approval</w:t>
      </w:r>
    </w:p>
    <w:p w14:paraId="1B2FD62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is study was conducted according to the guidelines laid down in the Declaration of Helsinki and all procedures involving research study participants were approved by National Center for Health Statistics Ethics Review Board. Written informed consent was obtained from all subjects/patients. Because this analysis involved de-identified secondary data, it was exempt from Institutional Review Board approval at the University of Illinois Urbana-Champaign.</w:t>
      </w:r>
    </w:p>
    <w:p w14:paraId="1383748C" w14:textId="77777777" w:rsidR="000D68FA" w:rsidRPr="000D68FA" w:rsidRDefault="000D68FA" w:rsidP="000D68FA">
      <w:pPr>
        <w:rPr>
          <w:rFonts w:ascii="Times New Roman" w:hAnsi="Times New Roman" w:cs="Times New Roman"/>
        </w:rPr>
      </w:pPr>
    </w:p>
    <w:p w14:paraId="48E0698E" w14:textId="1EA3F890" w:rsidR="00D05033" w:rsidRDefault="00D05033" w:rsidP="000D68FA">
      <w:pPr>
        <w:rPr>
          <w:rFonts w:ascii="Times New Roman" w:hAnsi="Times New Roman" w:cs="Times New Roman"/>
          <w:i/>
          <w:iCs/>
        </w:rPr>
      </w:pPr>
      <w:r w:rsidRPr="00D05033">
        <w:rPr>
          <w:rFonts w:ascii="Times New Roman" w:hAnsi="Times New Roman" w:cs="Times New Roman"/>
          <w:i/>
          <w:iCs/>
        </w:rPr>
        <w:t>Consent to Participate</w:t>
      </w:r>
    </w:p>
    <w:p w14:paraId="25B31122" w14:textId="03B0FBBB" w:rsidR="00D05033" w:rsidRPr="00D05033" w:rsidRDefault="00D05033" w:rsidP="00D05033">
      <w:pPr>
        <w:rPr>
          <w:rFonts w:ascii="Times New Roman" w:hAnsi="Times New Roman" w:cs="Times New Roman"/>
        </w:rPr>
        <w:sectPr w:rsidR="00D05033" w:rsidRPr="00D05033" w:rsidSect="008E210F">
          <w:pgSz w:w="12240" w:h="15840"/>
          <w:pgMar w:top="1440" w:right="1440" w:bottom="1440" w:left="1440" w:header="720" w:footer="720" w:gutter="0"/>
          <w:lnNumType w:countBy="1" w:restart="continuous"/>
          <w:cols w:space="720"/>
          <w:docGrid w:linePitch="360"/>
        </w:sectPr>
      </w:pPr>
      <w:r w:rsidRPr="00D05033">
        <w:rPr>
          <w:rFonts w:ascii="Times New Roman" w:hAnsi="Times New Roman" w:cs="Times New Roman"/>
        </w:rPr>
        <w:t>Informed consent was obtained from all individual participants included in the</w:t>
      </w:r>
      <w:r w:rsidR="00046D6D">
        <w:rPr>
          <w:rFonts w:ascii="Times New Roman" w:hAnsi="Times New Roman" w:cs="Times New Roman"/>
        </w:rPr>
        <w:t xml:space="preserve"> study.</w:t>
      </w:r>
    </w:p>
    <w:p w14:paraId="0EB4D4B9" w14:textId="39C7340C" w:rsidR="00555F32" w:rsidRDefault="00555F32" w:rsidP="00046D6D"/>
    <w:sectPr w:rsidR="00555F32" w:rsidSect="00CA04BD">
      <w:pgSz w:w="12240" w:h="15840"/>
      <w:pgMar w:top="1440" w:right="2880" w:bottom="1440" w:left="28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Maino Vieytes, Christian (NIH/NIA/IRP) [F]" w:date="2023-11-18T07:19:00Z" w:initials="MVC([">
    <w:p w14:paraId="0C281FA1" w14:textId="77777777" w:rsidR="001C5BF6" w:rsidRDefault="001C5BF6" w:rsidP="001C5BF6">
      <w:r>
        <w:rPr>
          <w:rStyle w:val="CommentReference"/>
        </w:rPr>
        <w:annotationRef/>
      </w:r>
      <w:r>
        <w:rPr>
          <w:sz w:val="20"/>
          <w:szCs w:val="20"/>
        </w:rPr>
        <w:t>update</w:t>
      </w:r>
    </w:p>
  </w:comment>
  <w:comment w:id="182" w:author="Maino Vieytes, Christian (NIH/NIA/IRP) [F]" w:date="2023-11-16T08:03:00Z" w:initials="MVC([">
    <w:p w14:paraId="55E7F45C" w14:textId="22FBC5AC" w:rsidR="00690CB3" w:rsidRDefault="00690CB3" w:rsidP="005F2A36">
      <w:r>
        <w:rPr>
          <w:rStyle w:val="CommentReference"/>
        </w:rPr>
        <w:annotationRef/>
      </w:r>
      <w:r>
        <w:rPr>
          <w:sz w:val="20"/>
          <w:szCs w:val="20"/>
        </w:rPr>
        <w:t>Need to add language about adjustment scheme</w:t>
      </w:r>
    </w:p>
  </w:comment>
  <w:comment w:id="900" w:author="Maino Vieytes, Christian (NIH/NIA/IRP) [F]" w:date="2023-11-15T15:20:00Z" w:initials="MVC([">
    <w:p w14:paraId="4AE71F65" w14:textId="23804FA3" w:rsidR="0003299C" w:rsidRDefault="0003299C" w:rsidP="00646858">
      <w:r>
        <w:rPr>
          <w:rStyle w:val="CommentReference"/>
        </w:rPr>
        <w:annotationRef/>
      </w:r>
      <w:r>
        <w:rPr>
          <w:sz w:val="20"/>
          <w:szCs w:val="20"/>
        </w:rPr>
        <w:t>Check on how this is described the text and modify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281FA1" w15:done="0"/>
  <w15:commentEx w15:paraId="55E7F45C" w15:done="0"/>
  <w15:commentEx w15:paraId="4AE71F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02E414" w16cex:dateUtc="2023-11-18T12:19:00Z"/>
  <w16cex:commentExtensible w16cex:durableId="29004B4A" w16cex:dateUtc="2023-11-16T13:03:00Z"/>
  <w16cex:commentExtensible w16cex:durableId="28FF602A" w16cex:dateUtc="2023-11-15T2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281FA1" w16cid:durableId="2902E414"/>
  <w16cid:commentId w16cid:paraId="55E7F45C" w16cid:durableId="29004B4A"/>
  <w16cid:commentId w16cid:paraId="4AE71F65" w16cid:durableId="28FF6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56EB9D" w14:textId="77777777" w:rsidR="00DE30D5" w:rsidRDefault="00DE30D5" w:rsidP="00A6561A">
      <w:r>
        <w:separator/>
      </w:r>
    </w:p>
  </w:endnote>
  <w:endnote w:type="continuationSeparator" w:id="0">
    <w:p w14:paraId="1DA5911D" w14:textId="77777777" w:rsidR="00DE30D5" w:rsidRDefault="00DE30D5" w:rsidP="00A65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991D52" w14:textId="77777777" w:rsidR="00DE30D5" w:rsidRDefault="00DE30D5" w:rsidP="00A6561A">
      <w:r>
        <w:separator/>
      </w:r>
    </w:p>
  </w:footnote>
  <w:footnote w:type="continuationSeparator" w:id="0">
    <w:p w14:paraId="2AEEA71F" w14:textId="77777777" w:rsidR="00DE30D5" w:rsidRDefault="00DE30D5" w:rsidP="00A656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1217762"/>
      <w:docPartObj>
        <w:docPartGallery w:val="Page Numbers (Top of Page)"/>
        <w:docPartUnique/>
      </w:docPartObj>
    </w:sdtPr>
    <w:sdtContent>
      <w:p w14:paraId="7A0926C6" w14:textId="378E879B" w:rsidR="00A6561A" w:rsidRDefault="00A6561A" w:rsidP="00E718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1D3531" w14:textId="77777777" w:rsidR="00A6561A" w:rsidRDefault="00A6561A" w:rsidP="00A656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09150619"/>
      <w:docPartObj>
        <w:docPartGallery w:val="Page Numbers (Top of Page)"/>
        <w:docPartUnique/>
      </w:docPartObj>
    </w:sdtPr>
    <w:sdtContent>
      <w:p w14:paraId="0B512F2F" w14:textId="0FF93DDF" w:rsidR="00A6561A" w:rsidRPr="00A6561A" w:rsidRDefault="00A6561A" w:rsidP="00E718EA">
        <w:pPr>
          <w:pStyle w:val="Header"/>
          <w:framePr w:wrap="none" w:vAnchor="text" w:hAnchor="margin" w:xAlign="right" w:y="1"/>
          <w:rPr>
            <w:rStyle w:val="PageNumber"/>
            <w:rFonts w:ascii="Times New Roman" w:hAnsi="Times New Roman" w:cs="Times New Roman"/>
          </w:rPr>
        </w:pPr>
        <w:r w:rsidRPr="00A6561A">
          <w:rPr>
            <w:rStyle w:val="PageNumber"/>
            <w:rFonts w:ascii="Times New Roman" w:hAnsi="Times New Roman" w:cs="Times New Roman"/>
          </w:rPr>
          <w:fldChar w:fldCharType="begin"/>
        </w:r>
        <w:r w:rsidRPr="00A6561A">
          <w:rPr>
            <w:rStyle w:val="PageNumber"/>
            <w:rFonts w:ascii="Times New Roman" w:hAnsi="Times New Roman" w:cs="Times New Roman"/>
          </w:rPr>
          <w:instrText xml:space="preserve"> PAGE </w:instrText>
        </w:r>
        <w:r w:rsidRPr="00A6561A">
          <w:rPr>
            <w:rStyle w:val="PageNumber"/>
            <w:rFonts w:ascii="Times New Roman" w:hAnsi="Times New Roman" w:cs="Times New Roman"/>
          </w:rPr>
          <w:fldChar w:fldCharType="separate"/>
        </w:r>
        <w:r w:rsidRPr="00A6561A">
          <w:rPr>
            <w:rStyle w:val="PageNumber"/>
            <w:rFonts w:ascii="Times New Roman" w:hAnsi="Times New Roman" w:cs="Times New Roman"/>
            <w:noProof/>
          </w:rPr>
          <w:t>1</w:t>
        </w:r>
        <w:r w:rsidRPr="00A6561A">
          <w:rPr>
            <w:rStyle w:val="PageNumber"/>
            <w:rFonts w:ascii="Times New Roman" w:hAnsi="Times New Roman" w:cs="Times New Roman"/>
          </w:rPr>
          <w:fldChar w:fldCharType="end"/>
        </w:r>
      </w:p>
    </w:sdtContent>
  </w:sdt>
  <w:p w14:paraId="2B235207" w14:textId="77777777" w:rsidR="00A6561A" w:rsidRDefault="00A6561A" w:rsidP="00A6561A">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NIH/NIA/IRP) [F]">
    <w15:presenceInfo w15:providerId="AD" w15:userId="S::mainovieytesca@nih.gov::0a282cee-f29e-4d4d-accd-dbd67014a5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4BD"/>
    <w:rsid w:val="00020BA3"/>
    <w:rsid w:val="0003299C"/>
    <w:rsid w:val="00046D6D"/>
    <w:rsid w:val="00050B19"/>
    <w:rsid w:val="00071FE3"/>
    <w:rsid w:val="0007538E"/>
    <w:rsid w:val="000925E2"/>
    <w:rsid w:val="000A7AA1"/>
    <w:rsid w:val="000B63B0"/>
    <w:rsid w:val="000C497E"/>
    <w:rsid w:val="000D1DBD"/>
    <w:rsid w:val="000D68FA"/>
    <w:rsid w:val="000F274E"/>
    <w:rsid w:val="001103BB"/>
    <w:rsid w:val="00135CC3"/>
    <w:rsid w:val="001762EB"/>
    <w:rsid w:val="00176A9E"/>
    <w:rsid w:val="00190525"/>
    <w:rsid w:val="00196CF5"/>
    <w:rsid w:val="001B0EAA"/>
    <w:rsid w:val="001B2BBA"/>
    <w:rsid w:val="001C5BF6"/>
    <w:rsid w:val="001F5A7E"/>
    <w:rsid w:val="002045DC"/>
    <w:rsid w:val="00231EBC"/>
    <w:rsid w:val="00255809"/>
    <w:rsid w:val="002776AD"/>
    <w:rsid w:val="002B301C"/>
    <w:rsid w:val="002B4FE9"/>
    <w:rsid w:val="002B5701"/>
    <w:rsid w:val="002C70C5"/>
    <w:rsid w:val="002C775F"/>
    <w:rsid w:val="002F008C"/>
    <w:rsid w:val="002F3BBB"/>
    <w:rsid w:val="003245FD"/>
    <w:rsid w:val="003378CE"/>
    <w:rsid w:val="00366989"/>
    <w:rsid w:val="00372469"/>
    <w:rsid w:val="00374C86"/>
    <w:rsid w:val="00387CB9"/>
    <w:rsid w:val="003B6A0A"/>
    <w:rsid w:val="003E0A82"/>
    <w:rsid w:val="003E17EC"/>
    <w:rsid w:val="0041134E"/>
    <w:rsid w:val="0042127B"/>
    <w:rsid w:val="0049435F"/>
    <w:rsid w:val="004A3D99"/>
    <w:rsid w:val="004A5876"/>
    <w:rsid w:val="004D2D6E"/>
    <w:rsid w:val="004D7651"/>
    <w:rsid w:val="005142B1"/>
    <w:rsid w:val="00526CCF"/>
    <w:rsid w:val="00535D1D"/>
    <w:rsid w:val="00555C35"/>
    <w:rsid w:val="00555F32"/>
    <w:rsid w:val="00575D97"/>
    <w:rsid w:val="005B16E9"/>
    <w:rsid w:val="005B3A87"/>
    <w:rsid w:val="005C76B8"/>
    <w:rsid w:val="005E1339"/>
    <w:rsid w:val="005E447D"/>
    <w:rsid w:val="005E4491"/>
    <w:rsid w:val="005E4BFC"/>
    <w:rsid w:val="00622175"/>
    <w:rsid w:val="00661515"/>
    <w:rsid w:val="00687367"/>
    <w:rsid w:val="00687A69"/>
    <w:rsid w:val="00690CB3"/>
    <w:rsid w:val="006945DA"/>
    <w:rsid w:val="006E1234"/>
    <w:rsid w:val="006E531B"/>
    <w:rsid w:val="00703E7E"/>
    <w:rsid w:val="0070728F"/>
    <w:rsid w:val="00773389"/>
    <w:rsid w:val="007755A2"/>
    <w:rsid w:val="00784314"/>
    <w:rsid w:val="007F75DA"/>
    <w:rsid w:val="008104EE"/>
    <w:rsid w:val="008118A7"/>
    <w:rsid w:val="00811C65"/>
    <w:rsid w:val="00816E75"/>
    <w:rsid w:val="008343E2"/>
    <w:rsid w:val="00837ED6"/>
    <w:rsid w:val="00844F6D"/>
    <w:rsid w:val="00853C24"/>
    <w:rsid w:val="00875131"/>
    <w:rsid w:val="00884759"/>
    <w:rsid w:val="00891441"/>
    <w:rsid w:val="008929F7"/>
    <w:rsid w:val="008A6C8D"/>
    <w:rsid w:val="008D3382"/>
    <w:rsid w:val="008E210F"/>
    <w:rsid w:val="009367FE"/>
    <w:rsid w:val="00945C90"/>
    <w:rsid w:val="00972A4F"/>
    <w:rsid w:val="009C0AFB"/>
    <w:rsid w:val="009C5C82"/>
    <w:rsid w:val="009E2592"/>
    <w:rsid w:val="009F2FE4"/>
    <w:rsid w:val="00A1129C"/>
    <w:rsid w:val="00A23CF7"/>
    <w:rsid w:val="00A256DF"/>
    <w:rsid w:val="00A6561A"/>
    <w:rsid w:val="00A707B8"/>
    <w:rsid w:val="00A72103"/>
    <w:rsid w:val="00A75BB1"/>
    <w:rsid w:val="00A95A53"/>
    <w:rsid w:val="00AA1520"/>
    <w:rsid w:val="00AA257A"/>
    <w:rsid w:val="00AC0C0D"/>
    <w:rsid w:val="00AD47E5"/>
    <w:rsid w:val="00AF520B"/>
    <w:rsid w:val="00B0781F"/>
    <w:rsid w:val="00B26EF2"/>
    <w:rsid w:val="00B272B6"/>
    <w:rsid w:val="00B42E39"/>
    <w:rsid w:val="00B52374"/>
    <w:rsid w:val="00B657C7"/>
    <w:rsid w:val="00B717EF"/>
    <w:rsid w:val="00BA33A1"/>
    <w:rsid w:val="00BB08C3"/>
    <w:rsid w:val="00BB5F5C"/>
    <w:rsid w:val="00BF2714"/>
    <w:rsid w:val="00BF7D18"/>
    <w:rsid w:val="00C678E7"/>
    <w:rsid w:val="00C75C28"/>
    <w:rsid w:val="00C8359E"/>
    <w:rsid w:val="00C83EBA"/>
    <w:rsid w:val="00C86EC0"/>
    <w:rsid w:val="00CA04BD"/>
    <w:rsid w:val="00CE5B4F"/>
    <w:rsid w:val="00CF4D17"/>
    <w:rsid w:val="00D05033"/>
    <w:rsid w:val="00D34AE0"/>
    <w:rsid w:val="00D34DC0"/>
    <w:rsid w:val="00D62269"/>
    <w:rsid w:val="00DB0321"/>
    <w:rsid w:val="00DE0E08"/>
    <w:rsid w:val="00DE30D5"/>
    <w:rsid w:val="00E0501C"/>
    <w:rsid w:val="00E06F95"/>
    <w:rsid w:val="00E21CDB"/>
    <w:rsid w:val="00E260F1"/>
    <w:rsid w:val="00E338F4"/>
    <w:rsid w:val="00E4275E"/>
    <w:rsid w:val="00E719CB"/>
    <w:rsid w:val="00E85861"/>
    <w:rsid w:val="00E95C91"/>
    <w:rsid w:val="00EB06B5"/>
    <w:rsid w:val="00EF3F4F"/>
    <w:rsid w:val="00F02CDA"/>
    <w:rsid w:val="00F04AB0"/>
    <w:rsid w:val="00F678B8"/>
    <w:rsid w:val="00F73AEE"/>
    <w:rsid w:val="00F86F98"/>
    <w:rsid w:val="00F923EF"/>
    <w:rsid w:val="00F96675"/>
    <w:rsid w:val="00FC011B"/>
    <w:rsid w:val="00FD6E10"/>
    <w:rsid w:val="00FE386C"/>
    <w:rsid w:val="00FE39E7"/>
    <w:rsid w:val="00FE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AC9BB"/>
  <w15:chartTrackingRefBased/>
  <w15:docId w15:val="{65998DC1-AB41-7F42-8118-B8771015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4BD"/>
    <w:rPr>
      <w:color w:val="0563C1" w:themeColor="hyperlink"/>
      <w:u w:val="single"/>
    </w:rPr>
  </w:style>
  <w:style w:type="paragraph" w:styleId="NormalWeb">
    <w:name w:val="Normal (Web)"/>
    <w:basedOn w:val="Normal"/>
    <w:uiPriority w:val="99"/>
    <w:unhideWhenUsed/>
    <w:rsid w:val="00CA04BD"/>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A04BD"/>
    <w:rPr>
      <w:i/>
      <w:iCs/>
    </w:rPr>
  </w:style>
  <w:style w:type="paragraph" w:styleId="Bibliography">
    <w:name w:val="Bibliography"/>
    <w:basedOn w:val="Normal"/>
    <w:next w:val="Normal"/>
    <w:uiPriority w:val="37"/>
    <w:unhideWhenUsed/>
    <w:rsid w:val="00CA04BD"/>
    <w:pPr>
      <w:tabs>
        <w:tab w:val="left" w:pos="500"/>
      </w:tabs>
      <w:spacing w:after="240"/>
      <w:ind w:left="504" w:hanging="504"/>
    </w:pPr>
  </w:style>
  <w:style w:type="paragraph" w:styleId="Caption">
    <w:name w:val="caption"/>
    <w:basedOn w:val="Normal"/>
    <w:next w:val="Normal"/>
    <w:uiPriority w:val="35"/>
    <w:unhideWhenUsed/>
    <w:qFormat/>
    <w:rsid w:val="00CA04BD"/>
    <w:pPr>
      <w:spacing w:after="200"/>
    </w:pPr>
    <w:rPr>
      <w:i/>
      <w:iCs/>
      <w:color w:val="44546A" w:themeColor="text2"/>
      <w:sz w:val="18"/>
      <w:szCs w:val="18"/>
    </w:rPr>
  </w:style>
  <w:style w:type="table" w:styleId="TableGrid">
    <w:name w:val="Table Grid"/>
    <w:basedOn w:val="TableNormal"/>
    <w:uiPriority w:val="39"/>
    <w:rsid w:val="00CA0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11C65"/>
  </w:style>
  <w:style w:type="paragraph" w:styleId="Header">
    <w:name w:val="header"/>
    <w:basedOn w:val="Normal"/>
    <w:link w:val="HeaderChar"/>
    <w:uiPriority w:val="99"/>
    <w:unhideWhenUsed/>
    <w:rsid w:val="00A6561A"/>
    <w:pPr>
      <w:tabs>
        <w:tab w:val="center" w:pos="4680"/>
        <w:tab w:val="right" w:pos="9360"/>
      </w:tabs>
    </w:pPr>
  </w:style>
  <w:style w:type="character" w:customStyle="1" w:styleId="HeaderChar">
    <w:name w:val="Header Char"/>
    <w:basedOn w:val="DefaultParagraphFont"/>
    <w:link w:val="Header"/>
    <w:uiPriority w:val="99"/>
    <w:rsid w:val="00A6561A"/>
  </w:style>
  <w:style w:type="paragraph" w:styleId="Footer">
    <w:name w:val="footer"/>
    <w:basedOn w:val="Normal"/>
    <w:link w:val="FooterChar"/>
    <w:uiPriority w:val="99"/>
    <w:unhideWhenUsed/>
    <w:rsid w:val="00A6561A"/>
    <w:pPr>
      <w:tabs>
        <w:tab w:val="center" w:pos="4680"/>
        <w:tab w:val="right" w:pos="9360"/>
      </w:tabs>
    </w:pPr>
  </w:style>
  <w:style w:type="character" w:customStyle="1" w:styleId="FooterChar">
    <w:name w:val="Footer Char"/>
    <w:basedOn w:val="DefaultParagraphFont"/>
    <w:link w:val="Footer"/>
    <w:uiPriority w:val="99"/>
    <w:rsid w:val="00A6561A"/>
  </w:style>
  <w:style w:type="character" w:styleId="PageNumber">
    <w:name w:val="page number"/>
    <w:basedOn w:val="DefaultParagraphFont"/>
    <w:uiPriority w:val="99"/>
    <w:semiHidden/>
    <w:unhideWhenUsed/>
    <w:rsid w:val="00A6561A"/>
  </w:style>
  <w:style w:type="character" w:styleId="UnresolvedMention">
    <w:name w:val="Unresolved Mention"/>
    <w:basedOn w:val="DefaultParagraphFont"/>
    <w:uiPriority w:val="99"/>
    <w:semiHidden/>
    <w:unhideWhenUsed/>
    <w:rsid w:val="002045DC"/>
    <w:rPr>
      <w:color w:val="605E5C"/>
      <w:shd w:val="clear" w:color="auto" w:fill="E1DFDD"/>
    </w:rPr>
  </w:style>
  <w:style w:type="character" w:styleId="PlaceholderText">
    <w:name w:val="Placeholder Text"/>
    <w:basedOn w:val="DefaultParagraphFont"/>
    <w:uiPriority w:val="99"/>
    <w:semiHidden/>
    <w:rsid w:val="00E719CB"/>
    <w:rPr>
      <w:color w:val="808080"/>
    </w:rPr>
  </w:style>
  <w:style w:type="paragraph" w:styleId="Revision">
    <w:name w:val="Revision"/>
    <w:hidden/>
    <w:uiPriority w:val="99"/>
    <w:semiHidden/>
    <w:rsid w:val="00071FE3"/>
  </w:style>
  <w:style w:type="character" w:styleId="CommentReference">
    <w:name w:val="annotation reference"/>
    <w:basedOn w:val="DefaultParagraphFont"/>
    <w:uiPriority w:val="99"/>
    <w:semiHidden/>
    <w:unhideWhenUsed/>
    <w:rsid w:val="0003299C"/>
    <w:rPr>
      <w:sz w:val="16"/>
      <w:szCs w:val="16"/>
    </w:rPr>
  </w:style>
  <w:style w:type="paragraph" w:styleId="CommentText">
    <w:name w:val="annotation text"/>
    <w:basedOn w:val="Normal"/>
    <w:link w:val="CommentTextChar"/>
    <w:uiPriority w:val="99"/>
    <w:semiHidden/>
    <w:unhideWhenUsed/>
    <w:rsid w:val="0003299C"/>
    <w:rPr>
      <w:sz w:val="20"/>
      <w:szCs w:val="20"/>
    </w:rPr>
  </w:style>
  <w:style w:type="character" w:customStyle="1" w:styleId="CommentTextChar">
    <w:name w:val="Comment Text Char"/>
    <w:basedOn w:val="DefaultParagraphFont"/>
    <w:link w:val="CommentText"/>
    <w:uiPriority w:val="99"/>
    <w:semiHidden/>
    <w:rsid w:val="0003299C"/>
    <w:rPr>
      <w:sz w:val="20"/>
      <w:szCs w:val="20"/>
    </w:rPr>
  </w:style>
  <w:style w:type="paragraph" w:styleId="CommentSubject">
    <w:name w:val="annotation subject"/>
    <w:basedOn w:val="CommentText"/>
    <w:next w:val="CommentText"/>
    <w:link w:val="CommentSubjectChar"/>
    <w:uiPriority w:val="99"/>
    <w:semiHidden/>
    <w:unhideWhenUsed/>
    <w:rsid w:val="0003299C"/>
    <w:rPr>
      <w:b/>
      <w:bCs/>
    </w:rPr>
  </w:style>
  <w:style w:type="character" w:customStyle="1" w:styleId="CommentSubjectChar">
    <w:name w:val="Comment Subject Char"/>
    <w:basedOn w:val="CommentTextChar"/>
    <w:link w:val="CommentSubject"/>
    <w:uiPriority w:val="99"/>
    <w:semiHidden/>
    <w:rsid w:val="0003299C"/>
    <w:rPr>
      <w:b/>
      <w:bCs/>
      <w:sz w:val="20"/>
      <w:szCs w:val="20"/>
    </w:rPr>
  </w:style>
  <w:style w:type="character" w:styleId="FollowedHyperlink">
    <w:name w:val="FollowedHyperlink"/>
    <w:basedOn w:val="DefaultParagraphFont"/>
    <w:uiPriority w:val="99"/>
    <w:semiHidden/>
    <w:unhideWhenUsed/>
    <w:rsid w:val="009367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microsoft.com/office/2016/09/relationships/commentsIds" Target="commentsIds.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webSettings" Target="webSettings.xml"/><Relationship Id="rId21" Type="http://schemas.openxmlformats.org/officeDocument/2006/relationships/image" Target="media/image5.png"/><Relationship Id="rId7" Type="http://schemas.openxmlformats.org/officeDocument/2006/relationships/hyperlink" Target="mailto:rqzhu@illinois.edu" TargetMode="External"/><Relationship Id="rId12" Type="http://schemas.microsoft.com/office/2011/relationships/commentsExtended" Target="commentsExtended.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eader" Target="header2.xml"/><Relationship Id="rId20" Type="http://schemas.openxmlformats.org/officeDocument/2006/relationships/image" Target="media/image4.png"/><Relationship Id="rId1" Type="http://schemas.openxmlformats.org/officeDocument/2006/relationships/styles" Target="styles.xml"/><Relationship Id="rId6" Type="http://schemas.openxmlformats.org/officeDocument/2006/relationships/hyperlink" Target="mailto:cam17@illinois.edu" TargetMode="External"/><Relationship Id="rId11" Type="http://schemas.openxmlformats.org/officeDocument/2006/relationships/comments" Target="comments.xml"/><Relationship Id="rId24" Type="http://schemas.openxmlformats.org/officeDocument/2006/relationships/hyperlink" Target="https://github.com/cmainov/nhanes-fi-ca-mortality-mirror" TargetMode="External"/><Relationship Id="rId5" Type="http://schemas.openxmlformats.org/officeDocument/2006/relationships/endnotes" Target="endnotes.xml"/><Relationship Id="rId15" Type="http://schemas.openxmlformats.org/officeDocument/2006/relationships/header" Target="header1.xml"/><Relationship Id="rId23" Type="http://schemas.openxmlformats.org/officeDocument/2006/relationships/hyperlink" Target="http://www.healthpolicyresearch-scholars.org/" TargetMode="External"/><Relationship Id="rId10" Type="http://schemas.openxmlformats.org/officeDocument/2006/relationships/hyperlink" Target="mailto:aarthur4@kumc.edu" TargetMode="External"/><Relationship Id="rId19"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hyperlink" Target="mailto:bkoester@illinois.edu" TargetMode="External"/><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6</TotalTime>
  <Pages>26</Pages>
  <Words>26203</Words>
  <Characters>149360</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NIH/NIA/IRP) [F]</cp:lastModifiedBy>
  <cp:revision>78</cp:revision>
  <cp:lastPrinted>2023-08-22T20:59:00Z</cp:lastPrinted>
  <dcterms:created xsi:type="dcterms:W3CDTF">2023-11-14T21:20:00Z</dcterms:created>
  <dcterms:modified xsi:type="dcterms:W3CDTF">2023-11-20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x2bG7Bi"/&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